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3A87449D" w14:textId="77777777" w:rsidR="00EE59C2" w:rsidRDefault="00CC5156" w:rsidP="00EE59C2">
      <w:pPr>
        <w:pStyle w:val="aff8"/>
      </w:pPr>
      <w:r>
        <w:rPr>
          <w:noProof/>
          <w:lang w:eastAsia="ru-RU"/>
        </w:rPr>
        <mc:AlternateContent>
          <mc:Choice Requires="wps">
            <w:drawing>
              <wp:anchor distT="0" distB="0" distL="114300" distR="114300" simplePos="0" relativeHeight="251660288" behindDoc="1" locked="0" layoutInCell="1" allowOverlap="1" wp14:anchorId="5BE7B87C" wp14:editId="639D4250">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4ED88F5B" w14:textId="77777777" w:rsidR="00D67F1D" w:rsidRDefault="00D67F1D"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E7B87C"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4ED88F5B" w14:textId="77777777" w:rsidR="00D67F1D" w:rsidRDefault="00D67F1D" w:rsidP="00F8226D">
                      <w:pPr>
                        <w:jc w:val="center"/>
                      </w:pPr>
                      <w:r>
                        <w:t>\9</w:t>
                      </w:r>
                    </w:p>
                  </w:txbxContent>
                </v:textbox>
              </v:rect>
            </w:pict>
          </mc:Fallback>
        </mc:AlternateContent>
      </w:r>
      <w:r w:rsidR="00F756F0">
        <w:rPr>
          <w:noProof/>
          <w:lang w:eastAsia="ru-RU"/>
        </w:rPr>
        <mc:AlternateContent>
          <mc:Choice Requires="wps">
            <w:drawing>
              <wp:anchor distT="0" distB="0" distL="114300" distR="114300" simplePos="0" relativeHeight="251659264" behindDoc="1" locked="0" layoutInCell="1" allowOverlap="1" wp14:anchorId="2305EC07" wp14:editId="353C90C6">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A1B448"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726003F0" w14:textId="77777777" w:rsidR="00EE59C2" w:rsidRDefault="00EE59C2" w:rsidP="00EE59C2">
      <w:pPr>
        <w:pStyle w:val="aff8"/>
      </w:pPr>
    </w:p>
    <w:p w14:paraId="68840446" w14:textId="77777777" w:rsidR="002145F1" w:rsidRDefault="002145F1" w:rsidP="002145F1"/>
    <w:p w14:paraId="2BA4D576" w14:textId="77777777" w:rsidR="002145F1" w:rsidRDefault="002145F1" w:rsidP="002145F1"/>
    <w:p w14:paraId="6D9DD626" w14:textId="77777777" w:rsidR="002145F1" w:rsidRDefault="002145F1" w:rsidP="002145F1"/>
    <w:p w14:paraId="5B2D582E" w14:textId="77777777" w:rsidR="002145F1" w:rsidRDefault="002145F1" w:rsidP="002145F1"/>
    <w:tbl>
      <w:tblPr>
        <w:tblStyle w:val="aff9"/>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183C4F16" w14:textId="77777777" w:rsidTr="00172112">
        <w:tc>
          <w:tcPr>
            <w:tcW w:w="9525" w:type="dxa"/>
            <w:gridSpan w:val="2"/>
          </w:tcPr>
          <w:p w14:paraId="759CB799" w14:textId="7777777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513E5731" w14:textId="77777777" w:rsidTr="00172112">
        <w:trPr>
          <w:trHeight w:val="1907"/>
        </w:trPr>
        <w:tc>
          <w:tcPr>
            <w:tcW w:w="9525" w:type="dxa"/>
            <w:gridSpan w:val="2"/>
          </w:tcPr>
          <w:p w14:paraId="5CB2C50C" w14:textId="77777777" w:rsidR="00172112" w:rsidRDefault="006619AD" w:rsidP="00172112">
            <w:pPr>
              <w:tabs>
                <w:tab w:val="left" w:pos="6135"/>
              </w:tabs>
              <w:rPr>
                <w:sz w:val="28"/>
                <w:szCs w:val="28"/>
              </w:rPr>
            </w:pPr>
            <w:r>
              <w:rPr>
                <w:b/>
                <w:color w:val="000000"/>
                <w:sz w:val="44"/>
                <w:szCs w:val="44"/>
              </w:rPr>
              <w:t>Лимфома Ходжкина</w:t>
            </w:r>
          </w:p>
        </w:tc>
      </w:tr>
      <w:tr w:rsidR="00221384" w14:paraId="0B45B3B0" w14:textId="77777777" w:rsidTr="00221384">
        <w:trPr>
          <w:trHeight w:val="815"/>
        </w:trPr>
        <w:tc>
          <w:tcPr>
            <w:tcW w:w="3686" w:type="dxa"/>
          </w:tcPr>
          <w:p w14:paraId="5FA3D9FA"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2BEE2A3B" w14:textId="77777777" w:rsidR="00221384" w:rsidRPr="002758A4" w:rsidRDefault="00221384" w:rsidP="00221384">
            <w:pPr>
              <w:pStyle w:val="aff4"/>
              <w:spacing w:line="276" w:lineRule="auto"/>
              <w:ind w:firstLine="0"/>
              <w:jc w:val="right"/>
              <w:rPr>
                <w:sz w:val="24"/>
                <w:szCs w:val="28"/>
              </w:rPr>
            </w:pPr>
          </w:p>
        </w:tc>
        <w:tc>
          <w:tcPr>
            <w:tcW w:w="5839" w:type="dxa"/>
          </w:tcPr>
          <w:p w14:paraId="6AD6EE2D" w14:textId="77777777" w:rsidR="00221384" w:rsidRDefault="00221384" w:rsidP="00221384">
            <w:pPr>
              <w:tabs>
                <w:tab w:val="left" w:pos="6135"/>
              </w:tabs>
              <w:spacing w:line="276" w:lineRule="auto"/>
              <w:ind w:firstLine="0"/>
              <w:jc w:val="left"/>
              <w:rPr>
                <w:szCs w:val="28"/>
              </w:rPr>
            </w:pPr>
          </w:p>
          <w:p w14:paraId="527C1EE5" w14:textId="77777777" w:rsidR="006619AD" w:rsidRDefault="006619AD" w:rsidP="00221384">
            <w:pPr>
              <w:tabs>
                <w:tab w:val="left" w:pos="6135"/>
              </w:tabs>
              <w:spacing w:line="276" w:lineRule="auto"/>
              <w:ind w:firstLine="0"/>
              <w:jc w:val="left"/>
              <w:rPr>
                <w:szCs w:val="28"/>
              </w:rPr>
            </w:pPr>
          </w:p>
          <w:p w14:paraId="7EBA1C6B" w14:textId="77777777" w:rsidR="006619AD" w:rsidRDefault="006619AD" w:rsidP="00221384">
            <w:pPr>
              <w:tabs>
                <w:tab w:val="left" w:pos="6135"/>
              </w:tabs>
              <w:spacing w:line="276" w:lineRule="auto"/>
              <w:ind w:firstLine="0"/>
              <w:jc w:val="left"/>
              <w:rPr>
                <w:szCs w:val="28"/>
              </w:rPr>
            </w:pPr>
          </w:p>
          <w:p w14:paraId="44E11DEC" w14:textId="77777777" w:rsidR="006619AD" w:rsidRPr="006619AD" w:rsidRDefault="006619AD" w:rsidP="00221384">
            <w:pPr>
              <w:tabs>
                <w:tab w:val="left" w:pos="6135"/>
              </w:tabs>
              <w:spacing w:line="276" w:lineRule="auto"/>
              <w:ind w:firstLine="0"/>
              <w:jc w:val="left"/>
              <w:rPr>
                <w:b/>
                <w:bCs/>
                <w:szCs w:val="28"/>
              </w:rPr>
            </w:pPr>
            <w:r w:rsidRPr="006619AD">
              <w:rPr>
                <w:b/>
                <w:bCs/>
                <w:szCs w:val="28"/>
              </w:rPr>
              <w:t>С81</w:t>
            </w:r>
          </w:p>
        </w:tc>
      </w:tr>
      <w:tr w:rsidR="00221384" w14:paraId="72DFF398" w14:textId="77777777" w:rsidTr="00221384">
        <w:trPr>
          <w:trHeight w:val="815"/>
        </w:trPr>
        <w:tc>
          <w:tcPr>
            <w:tcW w:w="3686" w:type="dxa"/>
          </w:tcPr>
          <w:p w14:paraId="0C0B2F52"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2423221A" w14:textId="77777777" w:rsidR="00221384" w:rsidRPr="00221384" w:rsidRDefault="001260FA" w:rsidP="00221384">
            <w:pPr>
              <w:tabs>
                <w:tab w:val="left" w:pos="6135"/>
              </w:tabs>
              <w:spacing w:line="276" w:lineRule="auto"/>
              <w:ind w:firstLine="0"/>
              <w:jc w:val="left"/>
              <w:rPr>
                <w:color w:val="808080" w:themeColor="background1" w:themeShade="80"/>
                <w:szCs w:val="28"/>
              </w:rPr>
            </w:pPr>
            <w:r w:rsidRPr="006619AD">
              <w:rPr>
                <w:b/>
                <w:bCs/>
                <w:szCs w:val="28"/>
              </w:rPr>
              <w:t>В</w:t>
            </w:r>
            <w:r w:rsidR="006619AD" w:rsidRPr="006619AD">
              <w:rPr>
                <w:b/>
                <w:bCs/>
                <w:szCs w:val="28"/>
              </w:rPr>
              <w:t>зрослые</w:t>
            </w:r>
            <w:r>
              <w:rPr>
                <w:b/>
                <w:bCs/>
                <w:szCs w:val="28"/>
              </w:rPr>
              <w:t>, дети</w:t>
            </w:r>
          </w:p>
        </w:tc>
      </w:tr>
      <w:tr w:rsidR="00221384" w14:paraId="708B0BE7" w14:textId="77777777" w:rsidTr="00221384">
        <w:trPr>
          <w:trHeight w:val="815"/>
        </w:trPr>
        <w:tc>
          <w:tcPr>
            <w:tcW w:w="3686" w:type="dxa"/>
          </w:tcPr>
          <w:p w14:paraId="1490F83F"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18903D44" w14:textId="4AF90E88" w:rsidR="00221384" w:rsidRPr="00221384" w:rsidRDefault="00ED1886" w:rsidP="00221384">
            <w:pPr>
              <w:tabs>
                <w:tab w:val="left" w:pos="6135"/>
              </w:tabs>
              <w:spacing w:line="276" w:lineRule="auto"/>
              <w:ind w:firstLine="0"/>
              <w:jc w:val="left"/>
              <w:rPr>
                <w:b/>
              </w:rPr>
            </w:pPr>
            <w:r>
              <w:rPr>
                <w:b/>
              </w:rPr>
              <w:t>2020</w:t>
            </w:r>
          </w:p>
        </w:tc>
      </w:tr>
      <w:tr w:rsidR="00172112" w14:paraId="4461D3ED" w14:textId="77777777" w:rsidTr="00172112">
        <w:tc>
          <w:tcPr>
            <w:tcW w:w="9525" w:type="dxa"/>
            <w:gridSpan w:val="2"/>
          </w:tcPr>
          <w:p w14:paraId="21549195" w14:textId="77777777" w:rsidR="00172112" w:rsidRPr="002758A4" w:rsidRDefault="00301C01" w:rsidP="00221384">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56BB144A" w14:textId="77777777" w:rsidTr="00172112">
        <w:trPr>
          <w:trHeight w:val="4170"/>
        </w:trPr>
        <w:tc>
          <w:tcPr>
            <w:tcW w:w="9525" w:type="dxa"/>
            <w:gridSpan w:val="2"/>
          </w:tcPr>
          <w:p w14:paraId="780BF9EB" w14:textId="77777777" w:rsidR="00172112" w:rsidRPr="00EE59C2" w:rsidRDefault="006619AD" w:rsidP="00172112">
            <w:pPr>
              <w:pStyle w:val="aff8"/>
              <w:numPr>
                <w:ilvl w:val="0"/>
                <w:numId w:val="2"/>
              </w:numPr>
              <w:rPr>
                <w:b/>
                <w:sz w:val="28"/>
              </w:rPr>
            </w:pPr>
            <w:r>
              <w:t>Ассоциация онкологов России</w:t>
            </w:r>
          </w:p>
          <w:p w14:paraId="7E7FAFDE" w14:textId="77777777" w:rsidR="006619AD" w:rsidRPr="006619AD" w:rsidRDefault="006619AD" w:rsidP="00174593">
            <w:pPr>
              <w:pStyle w:val="aff8"/>
              <w:numPr>
                <w:ilvl w:val="0"/>
                <w:numId w:val="2"/>
              </w:numPr>
            </w:pPr>
            <w:r w:rsidRPr="006619AD">
              <w:t>Российское</w:t>
            </w:r>
            <w:r>
              <w:t xml:space="preserve"> общество онкогематологов</w:t>
            </w:r>
          </w:p>
          <w:p w14:paraId="038ACF76" w14:textId="77777777" w:rsidR="00174593" w:rsidRPr="001260FA" w:rsidRDefault="006619AD" w:rsidP="00174593">
            <w:pPr>
              <w:pStyle w:val="aff8"/>
              <w:numPr>
                <w:ilvl w:val="0"/>
                <w:numId w:val="2"/>
              </w:numPr>
              <w:rPr>
                <w:b/>
                <w:sz w:val="28"/>
              </w:rPr>
            </w:pPr>
            <w:r>
              <w:t>Национальное гематологическое общество</w:t>
            </w:r>
          </w:p>
          <w:p w14:paraId="7F45A66C" w14:textId="77777777" w:rsidR="001260FA" w:rsidRPr="00174593" w:rsidRDefault="001260FA" w:rsidP="00174593">
            <w:pPr>
              <w:pStyle w:val="aff8"/>
              <w:numPr>
                <w:ilvl w:val="0"/>
                <w:numId w:val="2"/>
              </w:numPr>
              <w:rPr>
                <w:b/>
                <w:sz w:val="28"/>
              </w:rPr>
            </w:pPr>
            <w:r>
              <w:t>Национальное общество детских гематологов и онкологов</w:t>
            </w:r>
          </w:p>
          <w:p w14:paraId="2E0E8528" w14:textId="77777777" w:rsidR="00174593" w:rsidRPr="00EE59C2" w:rsidRDefault="00174593" w:rsidP="00174593">
            <w:pPr>
              <w:pStyle w:val="aff8"/>
              <w:rPr>
                <w:b/>
                <w:sz w:val="28"/>
              </w:rPr>
            </w:pPr>
          </w:p>
          <w:p w14:paraId="7E17162F" w14:textId="77777777" w:rsidR="00CC5156" w:rsidRPr="005F668D" w:rsidRDefault="00CC5156" w:rsidP="00CC5156">
            <w:pPr>
              <w:pStyle w:val="aff8"/>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6206479A" w14:textId="77777777" w:rsidR="00094ED6" w:rsidRDefault="00094ED6" w:rsidP="00172112">
          <w:pPr>
            <w:pStyle w:val="aff"/>
            <w:jc w:val="center"/>
            <w:rPr>
              <w:rFonts w:cstheme="minorBidi"/>
              <w:b w:val="0"/>
              <w:szCs w:val="22"/>
              <w:u w:val="none"/>
            </w:rPr>
          </w:pPr>
        </w:p>
        <w:p w14:paraId="25F5CE4A" w14:textId="77777777" w:rsidR="00094ED6" w:rsidRDefault="00094ED6">
          <w:pPr>
            <w:spacing w:line="240" w:lineRule="auto"/>
            <w:ind w:firstLine="0"/>
            <w:jc w:val="left"/>
          </w:pPr>
          <w:r>
            <w:rPr>
              <w:b/>
            </w:rPr>
            <w:br w:type="page"/>
          </w:r>
        </w:p>
        <w:p w14:paraId="61F7C393" w14:textId="77777777" w:rsidR="00172112" w:rsidRPr="0033051F" w:rsidRDefault="00172112" w:rsidP="00172112">
          <w:pPr>
            <w:pStyle w:val="aff"/>
            <w:jc w:val="center"/>
            <w:rPr>
              <w:sz w:val="28"/>
              <w:u w:val="none"/>
            </w:rPr>
          </w:pPr>
          <w:bookmarkStart w:id="2" w:name="_Toc65586373"/>
          <w:r w:rsidRPr="0033051F">
            <w:rPr>
              <w:sz w:val="28"/>
              <w:u w:val="none"/>
            </w:rPr>
            <w:lastRenderedPageBreak/>
            <w:t>Оглавление</w:t>
          </w:r>
          <w:bookmarkEnd w:id="1"/>
          <w:bookmarkEnd w:id="2"/>
        </w:p>
        <w:p w14:paraId="0EC2F709" w14:textId="0EF9A822" w:rsidR="00734F33" w:rsidRDefault="00172112">
          <w:pPr>
            <w:pStyle w:val="1a"/>
            <w:rPr>
              <w:rFonts w:asciiTheme="minorHAnsi" w:eastAsiaTheme="minorEastAsia" w:hAnsiTheme="minorHAnsi"/>
              <w:noProof/>
              <w:szCs w:val="24"/>
              <w:lang w:eastAsia="ru-RU"/>
            </w:rPr>
          </w:pPr>
          <w:r w:rsidRPr="0033051F">
            <w:rPr>
              <w:rFonts w:cs="Times New Roman"/>
              <w:szCs w:val="24"/>
            </w:rPr>
            <w:fldChar w:fldCharType="begin"/>
          </w:r>
          <w:r w:rsidRPr="0033051F">
            <w:rPr>
              <w:rFonts w:cs="Times New Roman"/>
              <w:szCs w:val="24"/>
            </w:rPr>
            <w:instrText xml:space="preserve"> TOC \o "1-3" \h \z \u </w:instrText>
          </w:r>
          <w:r w:rsidRPr="0033051F">
            <w:rPr>
              <w:rFonts w:cs="Times New Roman"/>
              <w:szCs w:val="24"/>
            </w:rPr>
            <w:fldChar w:fldCharType="separate"/>
          </w:r>
          <w:hyperlink w:anchor="_Toc65586373" w:history="1">
            <w:r w:rsidR="00734F33" w:rsidRPr="00FC3C22">
              <w:rPr>
                <w:rStyle w:val="affd"/>
                <w:noProof/>
              </w:rPr>
              <w:t>Оглавление</w:t>
            </w:r>
            <w:r w:rsidR="00734F33">
              <w:rPr>
                <w:noProof/>
                <w:webHidden/>
              </w:rPr>
              <w:tab/>
            </w:r>
            <w:r w:rsidR="00734F33">
              <w:rPr>
                <w:noProof/>
                <w:webHidden/>
              </w:rPr>
              <w:fldChar w:fldCharType="begin"/>
            </w:r>
            <w:r w:rsidR="00734F33">
              <w:rPr>
                <w:noProof/>
                <w:webHidden/>
              </w:rPr>
              <w:instrText xml:space="preserve"> PAGEREF _Toc65586373 \h </w:instrText>
            </w:r>
            <w:r w:rsidR="00734F33">
              <w:rPr>
                <w:noProof/>
                <w:webHidden/>
              </w:rPr>
            </w:r>
            <w:r w:rsidR="00734F33">
              <w:rPr>
                <w:noProof/>
                <w:webHidden/>
              </w:rPr>
              <w:fldChar w:fldCharType="separate"/>
            </w:r>
            <w:r w:rsidR="00734F33">
              <w:rPr>
                <w:noProof/>
                <w:webHidden/>
              </w:rPr>
              <w:t>2</w:t>
            </w:r>
            <w:r w:rsidR="00734F33">
              <w:rPr>
                <w:noProof/>
                <w:webHidden/>
              </w:rPr>
              <w:fldChar w:fldCharType="end"/>
            </w:r>
          </w:hyperlink>
        </w:p>
        <w:p w14:paraId="688BBC5B" w14:textId="42FB0976" w:rsidR="00734F33" w:rsidRDefault="00533994">
          <w:pPr>
            <w:pStyle w:val="1a"/>
            <w:rPr>
              <w:rFonts w:asciiTheme="minorHAnsi" w:eastAsiaTheme="minorEastAsia" w:hAnsiTheme="minorHAnsi"/>
              <w:noProof/>
              <w:szCs w:val="24"/>
              <w:lang w:eastAsia="ru-RU"/>
            </w:rPr>
          </w:pPr>
          <w:hyperlink w:anchor="_Toc65586374" w:history="1">
            <w:r w:rsidR="00734F33" w:rsidRPr="00FC3C22">
              <w:rPr>
                <w:rStyle w:val="affd"/>
                <w:noProof/>
              </w:rPr>
              <w:t>Список сокращений</w:t>
            </w:r>
            <w:r w:rsidR="00734F33">
              <w:rPr>
                <w:noProof/>
                <w:webHidden/>
              </w:rPr>
              <w:tab/>
            </w:r>
            <w:r w:rsidR="00734F33">
              <w:rPr>
                <w:noProof/>
                <w:webHidden/>
              </w:rPr>
              <w:fldChar w:fldCharType="begin"/>
            </w:r>
            <w:r w:rsidR="00734F33">
              <w:rPr>
                <w:noProof/>
                <w:webHidden/>
              </w:rPr>
              <w:instrText xml:space="preserve"> PAGEREF _Toc65586374 \h </w:instrText>
            </w:r>
            <w:r w:rsidR="00734F33">
              <w:rPr>
                <w:noProof/>
                <w:webHidden/>
              </w:rPr>
            </w:r>
            <w:r w:rsidR="00734F33">
              <w:rPr>
                <w:noProof/>
                <w:webHidden/>
              </w:rPr>
              <w:fldChar w:fldCharType="separate"/>
            </w:r>
            <w:r w:rsidR="00734F33">
              <w:rPr>
                <w:noProof/>
                <w:webHidden/>
              </w:rPr>
              <w:t>5</w:t>
            </w:r>
            <w:r w:rsidR="00734F33">
              <w:rPr>
                <w:noProof/>
                <w:webHidden/>
              </w:rPr>
              <w:fldChar w:fldCharType="end"/>
            </w:r>
          </w:hyperlink>
        </w:p>
        <w:p w14:paraId="53C5CFB7" w14:textId="0968A0A2" w:rsidR="00734F33" w:rsidRDefault="00533994">
          <w:pPr>
            <w:pStyle w:val="1a"/>
            <w:rPr>
              <w:rFonts w:asciiTheme="minorHAnsi" w:eastAsiaTheme="minorEastAsia" w:hAnsiTheme="minorHAnsi"/>
              <w:noProof/>
              <w:szCs w:val="24"/>
              <w:lang w:eastAsia="ru-RU"/>
            </w:rPr>
          </w:pPr>
          <w:hyperlink w:anchor="_Toc65586375" w:history="1">
            <w:r w:rsidR="00734F33" w:rsidRPr="00FC3C22">
              <w:rPr>
                <w:rStyle w:val="affd"/>
                <w:noProof/>
              </w:rPr>
              <w:t>Термины и определения</w:t>
            </w:r>
            <w:r w:rsidR="00734F33">
              <w:rPr>
                <w:noProof/>
                <w:webHidden/>
              </w:rPr>
              <w:tab/>
            </w:r>
            <w:r w:rsidR="00734F33">
              <w:rPr>
                <w:noProof/>
                <w:webHidden/>
              </w:rPr>
              <w:fldChar w:fldCharType="begin"/>
            </w:r>
            <w:r w:rsidR="00734F33">
              <w:rPr>
                <w:noProof/>
                <w:webHidden/>
              </w:rPr>
              <w:instrText xml:space="preserve"> PAGEREF _Toc65586375 \h </w:instrText>
            </w:r>
            <w:r w:rsidR="00734F33">
              <w:rPr>
                <w:noProof/>
                <w:webHidden/>
              </w:rPr>
            </w:r>
            <w:r w:rsidR="00734F33">
              <w:rPr>
                <w:noProof/>
                <w:webHidden/>
              </w:rPr>
              <w:fldChar w:fldCharType="separate"/>
            </w:r>
            <w:r w:rsidR="00734F33">
              <w:rPr>
                <w:noProof/>
                <w:webHidden/>
              </w:rPr>
              <w:t>7</w:t>
            </w:r>
            <w:r w:rsidR="00734F33">
              <w:rPr>
                <w:noProof/>
                <w:webHidden/>
              </w:rPr>
              <w:fldChar w:fldCharType="end"/>
            </w:r>
          </w:hyperlink>
        </w:p>
        <w:p w14:paraId="66BE8575" w14:textId="3D9A4C10" w:rsidR="00734F33" w:rsidRDefault="00533994">
          <w:pPr>
            <w:pStyle w:val="1a"/>
            <w:rPr>
              <w:rFonts w:asciiTheme="minorHAnsi" w:eastAsiaTheme="minorEastAsia" w:hAnsiTheme="minorHAnsi"/>
              <w:noProof/>
              <w:szCs w:val="24"/>
              <w:lang w:eastAsia="ru-RU"/>
            </w:rPr>
          </w:pPr>
          <w:hyperlink w:anchor="_Toc65586376" w:history="1">
            <w:r w:rsidR="00734F33" w:rsidRPr="00FC3C22">
              <w:rPr>
                <w:rStyle w:val="affd"/>
                <w:noProof/>
              </w:rPr>
              <w:t>1. Краткая информация по заболеванию или состоянию (группе заболеваний или состояний)</w:t>
            </w:r>
            <w:r w:rsidR="00734F33">
              <w:rPr>
                <w:noProof/>
                <w:webHidden/>
              </w:rPr>
              <w:tab/>
            </w:r>
            <w:r w:rsidR="00734F33">
              <w:rPr>
                <w:noProof/>
                <w:webHidden/>
              </w:rPr>
              <w:fldChar w:fldCharType="begin"/>
            </w:r>
            <w:r w:rsidR="00734F33">
              <w:rPr>
                <w:noProof/>
                <w:webHidden/>
              </w:rPr>
              <w:instrText xml:space="preserve"> PAGEREF _Toc65586376 \h </w:instrText>
            </w:r>
            <w:r w:rsidR="00734F33">
              <w:rPr>
                <w:noProof/>
                <w:webHidden/>
              </w:rPr>
            </w:r>
            <w:r w:rsidR="00734F33">
              <w:rPr>
                <w:noProof/>
                <w:webHidden/>
              </w:rPr>
              <w:fldChar w:fldCharType="separate"/>
            </w:r>
            <w:r w:rsidR="00734F33">
              <w:rPr>
                <w:noProof/>
                <w:webHidden/>
              </w:rPr>
              <w:t>8</w:t>
            </w:r>
            <w:r w:rsidR="00734F33">
              <w:rPr>
                <w:noProof/>
                <w:webHidden/>
              </w:rPr>
              <w:fldChar w:fldCharType="end"/>
            </w:r>
          </w:hyperlink>
        </w:p>
        <w:p w14:paraId="3612BB83" w14:textId="69F0CF4B" w:rsidR="00734F33" w:rsidRDefault="00533994">
          <w:pPr>
            <w:pStyle w:val="21"/>
            <w:rPr>
              <w:rFonts w:asciiTheme="minorHAnsi" w:eastAsiaTheme="minorEastAsia" w:hAnsiTheme="minorHAnsi" w:cstheme="minorBidi"/>
              <w:noProof/>
              <w:sz w:val="24"/>
              <w:szCs w:val="24"/>
              <w:lang w:eastAsia="ru-RU"/>
            </w:rPr>
          </w:pPr>
          <w:hyperlink w:anchor="_Toc65586377" w:history="1">
            <w:r w:rsidR="00734F33" w:rsidRPr="00FC3C22">
              <w:rPr>
                <w:rStyle w:val="affd"/>
                <w:noProof/>
              </w:rPr>
              <w:t xml:space="preserve">1.1 Определение </w:t>
            </w:r>
            <w:r w:rsidR="00734F33" w:rsidRPr="00FC3C22">
              <w:rPr>
                <w:rStyle w:val="affd"/>
                <w:noProof/>
                <w:shd w:val="clear" w:color="auto" w:fill="FFFFFF"/>
              </w:rPr>
              <w:t>заболевания или состояния (группы заболеваний или состояний)</w:t>
            </w:r>
            <w:r w:rsidR="00734F33">
              <w:rPr>
                <w:noProof/>
                <w:webHidden/>
              </w:rPr>
              <w:tab/>
            </w:r>
            <w:r w:rsidR="00734F33">
              <w:rPr>
                <w:noProof/>
                <w:webHidden/>
              </w:rPr>
              <w:fldChar w:fldCharType="begin"/>
            </w:r>
            <w:r w:rsidR="00734F33">
              <w:rPr>
                <w:noProof/>
                <w:webHidden/>
              </w:rPr>
              <w:instrText xml:space="preserve"> PAGEREF _Toc65586377 \h </w:instrText>
            </w:r>
            <w:r w:rsidR="00734F33">
              <w:rPr>
                <w:noProof/>
                <w:webHidden/>
              </w:rPr>
            </w:r>
            <w:r w:rsidR="00734F33">
              <w:rPr>
                <w:noProof/>
                <w:webHidden/>
              </w:rPr>
              <w:fldChar w:fldCharType="separate"/>
            </w:r>
            <w:r w:rsidR="00734F33">
              <w:rPr>
                <w:noProof/>
                <w:webHidden/>
              </w:rPr>
              <w:t>8</w:t>
            </w:r>
            <w:r w:rsidR="00734F33">
              <w:rPr>
                <w:noProof/>
                <w:webHidden/>
              </w:rPr>
              <w:fldChar w:fldCharType="end"/>
            </w:r>
          </w:hyperlink>
        </w:p>
        <w:p w14:paraId="07B05A8C" w14:textId="7840F370" w:rsidR="00734F33" w:rsidRDefault="00533994">
          <w:pPr>
            <w:pStyle w:val="21"/>
            <w:rPr>
              <w:rFonts w:asciiTheme="minorHAnsi" w:eastAsiaTheme="minorEastAsia" w:hAnsiTheme="minorHAnsi" w:cstheme="minorBidi"/>
              <w:noProof/>
              <w:sz w:val="24"/>
              <w:szCs w:val="24"/>
              <w:lang w:eastAsia="ru-RU"/>
            </w:rPr>
          </w:pPr>
          <w:hyperlink w:anchor="_Toc65586378" w:history="1">
            <w:r w:rsidR="00734F33" w:rsidRPr="00FC3C22">
              <w:rPr>
                <w:rStyle w:val="affd"/>
                <w:noProof/>
              </w:rPr>
              <w:t xml:space="preserve">1.2 Этиология и патогенез </w:t>
            </w:r>
            <w:r w:rsidR="00734F33" w:rsidRPr="00FC3C22">
              <w:rPr>
                <w:rStyle w:val="affd"/>
                <w:noProof/>
                <w:shd w:val="clear" w:color="auto" w:fill="FFFFFF"/>
              </w:rPr>
              <w:t>заболевания или состояния (группы заболеваний или состояний)</w:t>
            </w:r>
            <w:r w:rsidR="00734F33">
              <w:rPr>
                <w:noProof/>
                <w:webHidden/>
              </w:rPr>
              <w:tab/>
            </w:r>
            <w:r w:rsidR="00734F33">
              <w:rPr>
                <w:noProof/>
                <w:webHidden/>
              </w:rPr>
              <w:fldChar w:fldCharType="begin"/>
            </w:r>
            <w:r w:rsidR="00734F33">
              <w:rPr>
                <w:noProof/>
                <w:webHidden/>
              </w:rPr>
              <w:instrText xml:space="preserve"> PAGEREF _Toc65586378 \h </w:instrText>
            </w:r>
            <w:r w:rsidR="00734F33">
              <w:rPr>
                <w:noProof/>
                <w:webHidden/>
              </w:rPr>
            </w:r>
            <w:r w:rsidR="00734F33">
              <w:rPr>
                <w:noProof/>
                <w:webHidden/>
              </w:rPr>
              <w:fldChar w:fldCharType="separate"/>
            </w:r>
            <w:r w:rsidR="00734F33">
              <w:rPr>
                <w:noProof/>
                <w:webHidden/>
              </w:rPr>
              <w:t>8</w:t>
            </w:r>
            <w:r w:rsidR="00734F33">
              <w:rPr>
                <w:noProof/>
                <w:webHidden/>
              </w:rPr>
              <w:fldChar w:fldCharType="end"/>
            </w:r>
          </w:hyperlink>
        </w:p>
        <w:p w14:paraId="138E6B0E" w14:textId="31EE2408" w:rsidR="00734F33" w:rsidRDefault="00533994">
          <w:pPr>
            <w:pStyle w:val="21"/>
            <w:rPr>
              <w:rFonts w:asciiTheme="minorHAnsi" w:eastAsiaTheme="minorEastAsia" w:hAnsiTheme="minorHAnsi" w:cstheme="minorBidi"/>
              <w:noProof/>
              <w:sz w:val="24"/>
              <w:szCs w:val="24"/>
              <w:lang w:eastAsia="ru-RU"/>
            </w:rPr>
          </w:pPr>
          <w:hyperlink w:anchor="_Toc65586379" w:history="1">
            <w:r w:rsidR="00734F33" w:rsidRPr="00FC3C22">
              <w:rPr>
                <w:rStyle w:val="affd"/>
                <w:noProof/>
              </w:rPr>
              <w:t xml:space="preserve">1.3 Эпидемиология </w:t>
            </w:r>
            <w:r w:rsidR="00734F33" w:rsidRPr="00FC3C22">
              <w:rPr>
                <w:rStyle w:val="affd"/>
                <w:noProof/>
                <w:shd w:val="clear" w:color="auto" w:fill="FFFFFF"/>
              </w:rPr>
              <w:t>заболевания или состояния (группы заболеваний или состояний)</w:t>
            </w:r>
            <w:r w:rsidR="00734F33">
              <w:rPr>
                <w:noProof/>
                <w:webHidden/>
              </w:rPr>
              <w:tab/>
            </w:r>
            <w:r w:rsidR="00734F33">
              <w:rPr>
                <w:noProof/>
                <w:webHidden/>
              </w:rPr>
              <w:fldChar w:fldCharType="begin"/>
            </w:r>
            <w:r w:rsidR="00734F33">
              <w:rPr>
                <w:noProof/>
                <w:webHidden/>
              </w:rPr>
              <w:instrText xml:space="preserve"> PAGEREF _Toc65586379 \h </w:instrText>
            </w:r>
            <w:r w:rsidR="00734F33">
              <w:rPr>
                <w:noProof/>
                <w:webHidden/>
              </w:rPr>
            </w:r>
            <w:r w:rsidR="00734F33">
              <w:rPr>
                <w:noProof/>
                <w:webHidden/>
              </w:rPr>
              <w:fldChar w:fldCharType="separate"/>
            </w:r>
            <w:r w:rsidR="00734F33">
              <w:rPr>
                <w:noProof/>
                <w:webHidden/>
              </w:rPr>
              <w:t>8</w:t>
            </w:r>
            <w:r w:rsidR="00734F33">
              <w:rPr>
                <w:noProof/>
                <w:webHidden/>
              </w:rPr>
              <w:fldChar w:fldCharType="end"/>
            </w:r>
          </w:hyperlink>
        </w:p>
        <w:p w14:paraId="59ADA26B" w14:textId="44400B47" w:rsidR="00734F33" w:rsidRDefault="00533994">
          <w:pPr>
            <w:pStyle w:val="21"/>
            <w:rPr>
              <w:rFonts w:asciiTheme="minorHAnsi" w:eastAsiaTheme="minorEastAsia" w:hAnsiTheme="minorHAnsi" w:cstheme="minorBidi"/>
              <w:noProof/>
              <w:sz w:val="24"/>
              <w:szCs w:val="24"/>
              <w:lang w:eastAsia="ru-RU"/>
            </w:rPr>
          </w:pPr>
          <w:hyperlink w:anchor="_Toc65586380" w:history="1">
            <w:r w:rsidR="00734F33" w:rsidRPr="00FC3C22">
              <w:rPr>
                <w:rStyle w:val="affd"/>
                <w:noProof/>
              </w:rPr>
              <w:t xml:space="preserve">1.4 </w:t>
            </w:r>
            <w:r w:rsidR="00734F33" w:rsidRPr="00FC3C22">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734F33">
              <w:rPr>
                <w:noProof/>
                <w:webHidden/>
              </w:rPr>
              <w:tab/>
            </w:r>
            <w:r w:rsidR="00734F33">
              <w:rPr>
                <w:noProof/>
                <w:webHidden/>
              </w:rPr>
              <w:fldChar w:fldCharType="begin"/>
            </w:r>
            <w:r w:rsidR="00734F33">
              <w:rPr>
                <w:noProof/>
                <w:webHidden/>
              </w:rPr>
              <w:instrText xml:space="preserve"> PAGEREF _Toc65586380 \h </w:instrText>
            </w:r>
            <w:r w:rsidR="00734F33">
              <w:rPr>
                <w:noProof/>
                <w:webHidden/>
              </w:rPr>
            </w:r>
            <w:r w:rsidR="00734F33">
              <w:rPr>
                <w:noProof/>
                <w:webHidden/>
              </w:rPr>
              <w:fldChar w:fldCharType="separate"/>
            </w:r>
            <w:r w:rsidR="00734F33">
              <w:rPr>
                <w:noProof/>
                <w:webHidden/>
              </w:rPr>
              <w:t>8</w:t>
            </w:r>
            <w:r w:rsidR="00734F33">
              <w:rPr>
                <w:noProof/>
                <w:webHidden/>
              </w:rPr>
              <w:fldChar w:fldCharType="end"/>
            </w:r>
          </w:hyperlink>
        </w:p>
        <w:p w14:paraId="753CD4C2" w14:textId="54A38587" w:rsidR="00734F33" w:rsidRDefault="00533994">
          <w:pPr>
            <w:pStyle w:val="21"/>
            <w:rPr>
              <w:rFonts w:asciiTheme="minorHAnsi" w:eastAsiaTheme="minorEastAsia" w:hAnsiTheme="minorHAnsi" w:cstheme="minorBidi"/>
              <w:noProof/>
              <w:sz w:val="24"/>
              <w:szCs w:val="24"/>
              <w:lang w:eastAsia="ru-RU"/>
            </w:rPr>
          </w:pPr>
          <w:hyperlink w:anchor="_Toc65586381" w:history="1">
            <w:r w:rsidR="00734F33" w:rsidRPr="00FC3C22">
              <w:rPr>
                <w:rStyle w:val="affd"/>
                <w:noProof/>
              </w:rPr>
              <w:t xml:space="preserve">1.5 Классификация </w:t>
            </w:r>
            <w:r w:rsidR="00734F33" w:rsidRPr="00FC3C22">
              <w:rPr>
                <w:rStyle w:val="affd"/>
                <w:noProof/>
                <w:shd w:val="clear" w:color="auto" w:fill="FFFFFF"/>
              </w:rPr>
              <w:t>заболевания или состояния (группы заболеваний или состояний)</w:t>
            </w:r>
            <w:r w:rsidR="00734F33">
              <w:rPr>
                <w:noProof/>
                <w:webHidden/>
              </w:rPr>
              <w:tab/>
            </w:r>
            <w:r w:rsidR="00734F33">
              <w:rPr>
                <w:noProof/>
                <w:webHidden/>
              </w:rPr>
              <w:fldChar w:fldCharType="begin"/>
            </w:r>
            <w:r w:rsidR="00734F33">
              <w:rPr>
                <w:noProof/>
                <w:webHidden/>
              </w:rPr>
              <w:instrText xml:space="preserve"> PAGEREF _Toc65586381 \h </w:instrText>
            </w:r>
            <w:r w:rsidR="00734F33">
              <w:rPr>
                <w:noProof/>
                <w:webHidden/>
              </w:rPr>
            </w:r>
            <w:r w:rsidR="00734F33">
              <w:rPr>
                <w:noProof/>
                <w:webHidden/>
              </w:rPr>
              <w:fldChar w:fldCharType="separate"/>
            </w:r>
            <w:r w:rsidR="00734F33">
              <w:rPr>
                <w:noProof/>
                <w:webHidden/>
              </w:rPr>
              <w:t>8</w:t>
            </w:r>
            <w:r w:rsidR="00734F33">
              <w:rPr>
                <w:noProof/>
                <w:webHidden/>
              </w:rPr>
              <w:fldChar w:fldCharType="end"/>
            </w:r>
          </w:hyperlink>
        </w:p>
        <w:p w14:paraId="39BB1A47" w14:textId="72A7D508" w:rsidR="00734F33" w:rsidRDefault="00533994">
          <w:pPr>
            <w:pStyle w:val="21"/>
            <w:rPr>
              <w:rFonts w:asciiTheme="minorHAnsi" w:eastAsiaTheme="minorEastAsia" w:hAnsiTheme="minorHAnsi" w:cstheme="minorBidi"/>
              <w:noProof/>
              <w:sz w:val="24"/>
              <w:szCs w:val="24"/>
              <w:lang w:eastAsia="ru-RU"/>
            </w:rPr>
          </w:pPr>
          <w:hyperlink w:anchor="_Toc65586382" w:history="1">
            <w:r w:rsidR="00734F33" w:rsidRPr="00FC3C22">
              <w:rPr>
                <w:rStyle w:val="affd"/>
                <w:noProof/>
              </w:rPr>
              <w:t xml:space="preserve">1.6 Клиническая картина </w:t>
            </w:r>
            <w:r w:rsidR="00734F33" w:rsidRPr="00FC3C22">
              <w:rPr>
                <w:rStyle w:val="affd"/>
                <w:noProof/>
                <w:shd w:val="clear" w:color="auto" w:fill="FFFFFF"/>
              </w:rPr>
              <w:t>заболевания или состояния (группы заболеваний или состояний)</w:t>
            </w:r>
            <w:r w:rsidR="00734F33">
              <w:rPr>
                <w:noProof/>
                <w:webHidden/>
              </w:rPr>
              <w:tab/>
            </w:r>
            <w:r w:rsidR="00734F33">
              <w:rPr>
                <w:noProof/>
                <w:webHidden/>
              </w:rPr>
              <w:fldChar w:fldCharType="begin"/>
            </w:r>
            <w:r w:rsidR="00734F33">
              <w:rPr>
                <w:noProof/>
                <w:webHidden/>
              </w:rPr>
              <w:instrText xml:space="preserve"> PAGEREF _Toc65586382 \h </w:instrText>
            </w:r>
            <w:r w:rsidR="00734F33">
              <w:rPr>
                <w:noProof/>
                <w:webHidden/>
              </w:rPr>
            </w:r>
            <w:r w:rsidR="00734F33">
              <w:rPr>
                <w:noProof/>
                <w:webHidden/>
              </w:rPr>
              <w:fldChar w:fldCharType="separate"/>
            </w:r>
            <w:r w:rsidR="00734F33">
              <w:rPr>
                <w:noProof/>
                <w:webHidden/>
              </w:rPr>
              <w:t>9</w:t>
            </w:r>
            <w:r w:rsidR="00734F33">
              <w:rPr>
                <w:noProof/>
                <w:webHidden/>
              </w:rPr>
              <w:fldChar w:fldCharType="end"/>
            </w:r>
          </w:hyperlink>
        </w:p>
        <w:p w14:paraId="59EBDCC0" w14:textId="238AAECE" w:rsidR="00734F33" w:rsidRDefault="00533994">
          <w:pPr>
            <w:pStyle w:val="1a"/>
            <w:rPr>
              <w:rFonts w:asciiTheme="minorHAnsi" w:eastAsiaTheme="minorEastAsia" w:hAnsiTheme="minorHAnsi"/>
              <w:noProof/>
              <w:szCs w:val="24"/>
              <w:lang w:eastAsia="ru-RU"/>
            </w:rPr>
          </w:pPr>
          <w:hyperlink w:anchor="_Toc65586383" w:history="1">
            <w:r w:rsidR="00734F33" w:rsidRPr="00FC3C22">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734F33">
              <w:rPr>
                <w:noProof/>
                <w:webHidden/>
              </w:rPr>
              <w:tab/>
            </w:r>
            <w:r w:rsidR="00734F33">
              <w:rPr>
                <w:noProof/>
                <w:webHidden/>
              </w:rPr>
              <w:fldChar w:fldCharType="begin"/>
            </w:r>
            <w:r w:rsidR="00734F33">
              <w:rPr>
                <w:noProof/>
                <w:webHidden/>
              </w:rPr>
              <w:instrText xml:space="preserve"> PAGEREF _Toc65586383 \h </w:instrText>
            </w:r>
            <w:r w:rsidR="00734F33">
              <w:rPr>
                <w:noProof/>
                <w:webHidden/>
              </w:rPr>
            </w:r>
            <w:r w:rsidR="00734F33">
              <w:rPr>
                <w:noProof/>
                <w:webHidden/>
              </w:rPr>
              <w:fldChar w:fldCharType="separate"/>
            </w:r>
            <w:r w:rsidR="00734F33">
              <w:rPr>
                <w:noProof/>
                <w:webHidden/>
              </w:rPr>
              <w:t>9</w:t>
            </w:r>
            <w:r w:rsidR="00734F33">
              <w:rPr>
                <w:noProof/>
                <w:webHidden/>
              </w:rPr>
              <w:fldChar w:fldCharType="end"/>
            </w:r>
          </w:hyperlink>
        </w:p>
        <w:p w14:paraId="48808C1D" w14:textId="64875684" w:rsidR="00734F33" w:rsidRDefault="00533994">
          <w:pPr>
            <w:pStyle w:val="21"/>
            <w:rPr>
              <w:rFonts w:asciiTheme="minorHAnsi" w:eastAsiaTheme="minorEastAsia" w:hAnsiTheme="minorHAnsi" w:cstheme="minorBidi"/>
              <w:noProof/>
              <w:sz w:val="24"/>
              <w:szCs w:val="24"/>
              <w:lang w:eastAsia="ru-RU"/>
            </w:rPr>
          </w:pPr>
          <w:hyperlink w:anchor="_Toc65586384" w:history="1">
            <w:r w:rsidR="00734F33" w:rsidRPr="00FC3C22">
              <w:rPr>
                <w:rStyle w:val="affd"/>
                <w:noProof/>
              </w:rPr>
              <w:t>2.1 Жалобы и анамнез</w:t>
            </w:r>
            <w:r w:rsidR="00734F33">
              <w:rPr>
                <w:noProof/>
                <w:webHidden/>
              </w:rPr>
              <w:tab/>
            </w:r>
            <w:r w:rsidR="00734F33">
              <w:rPr>
                <w:noProof/>
                <w:webHidden/>
              </w:rPr>
              <w:fldChar w:fldCharType="begin"/>
            </w:r>
            <w:r w:rsidR="00734F33">
              <w:rPr>
                <w:noProof/>
                <w:webHidden/>
              </w:rPr>
              <w:instrText xml:space="preserve"> PAGEREF _Toc65586384 \h </w:instrText>
            </w:r>
            <w:r w:rsidR="00734F33">
              <w:rPr>
                <w:noProof/>
                <w:webHidden/>
              </w:rPr>
            </w:r>
            <w:r w:rsidR="00734F33">
              <w:rPr>
                <w:noProof/>
                <w:webHidden/>
              </w:rPr>
              <w:fldChar w:fldCharType="separate"/>
            </w:r>
            <w:r w:rsidR="00734F33">
              <w:rPr>
                <w:noProof/>
                <w:webHidden/>
              </w:rPr>
              <w:t>10</w:t>
            </w:r>
            <w:r w:rsidR="00734F33">
              <w:rPr>
                <w:noProof/>
                <w:webHidden/>
              </w:rPr>
              <w:fldChar w:fldCharType="end"/>
            </w:r>
          </w:hyperlink>
        </w:p>
        <w:p w14:paraId="068C10A0" w14:textId="2ECCD193" w:rsidR="00734F33" w:rsidRDefault="00533994">
          <w:pPr>
            <w:pStyle w:val="21"/>
            <w:rPr>
              <w:rFonts w:asciiTheme="minorHAnsi" w:eastAsiaTheme="minorEastAsia" w:hAnsiTheme="minorHAnsi" w:cstheme="minorBidi"/>
              <w:noProof/>
              <w:sz w:val="24"/>
              <w:szCs w:val="24"/>
              <w:lang w:eastAsia="ru-RU"/>
            </w:rPr>
          </w:pPr>
          <w:hyperlink w:anchor="_Toc65586385" w:history="1">
            <w:r w:rsidR="00734F33" w:rsidRPr="00FC3C22">
              <w:rPr>
                <w:rStyle w:val="affd"/>
                <w:noProof/>
              </w:rPr>
              <w:t>2.2 Физикальное обследование</w:t>
            </w:r>
            <w:r w:rsidR="00734F33">
              <w:rPr>
                <w:noProof/>
                <w:webHidden/>
              </w:rPr>
              <w:tab/>
            </w:r>
            <w:r w:rsidR="00734F33">
              <w:rPr>
                <w:noProof/>
                <w:webHidden/>
              </w:rPr>
              <w:fldChar w:fldCharType="begin"/>
            </w:r>
            <w:r w:rsidR="00734F33">
              <w:rPr>
                <w:noProof/>
                <w:webHidden/>
              </w:rPr>
              <w:instrText xml:space="preserve"> PAGEREF _Toc65586385 \h </w:instrText>
            </w:r>
            <w:r w:rsidR="00734F33">
              <w:rPr>
                <w:noProof/>
                <w:webHidden/>
              </w:rPr>
            </w:r>
            <w:r w:rsidR="00734F33">
              <w:rPr>
                <w:noProof/>
                <w:webHidden/>
              </w:rPr>
              <w:fldChar w:fldCharType="separate"/>
            </w:r>
            <w:r w:rsidR="00734F33">
              <w:rPr>
                <w:noProof/>
                <w:webHidden/>
              </w:rPr>
              <w:t>10</w:t>
            </w:r>
            <w:r w:rsidR="00734F33">
              <w:rPr>
                <w:noProof/>
                <w:webHidden/>
              </w:rPr>
              <w:fldChar w:fldCharType="end"/>
            </w:r>
          </w:hyperlink>
        </w:p>
        <w:p w14:paraId="466686AB" w14:textId="66A0709C" w:rsidR="00734F33" w:rsidRDefault="00533994">
          <w:pPr>
            <w:pStyle w:val="21"/>
            <w:rPr>
              <w:rFonts w:asciiTheme="minorHAnsi" w:eastAsiaTheme="minorEastAsia" w:hAnsiTheme="minorHAnsi" w:cstheme="minorBidi"/>
              <w:noProof/>
              <w:sz w:val="24"/>
              <w:szCs w:val="24"/>
              <w:lang w:eastAsia="ru-RU"/>
            </w:rPr>
          </w:pPr>
          <w:hyperlink w:anchor="_Toc65586386" w:history="1">
            <w:r w:rsidR="00734F33" w:rsidRPr="00FC3C22">
              <w:rPr>
                <w:rStyle w:val="affd"/>
                <w:noProof/>
              </w:rPr>
              <w:t>2.3 Лабораторные диагностические исследования</w:t>
            </w:r>
            <w:r w:rsidR="00734F33">
              <w:rPr>
                <w:noProof/>
                <w:webHidden/>
              </w:rPr>
              <w:tab/>
            </w:r>
            <w:r w:rsidR="00734F33">
              <w:rPr>
                <w:noProof/>
                <w:webHidden/>
              </w:rPr>
              <w:fldChar w:fldCharType="begin"/>
            </w:r>
            <w:r w:rsidR="00734F33">
              <w:rPr>
                <w:noProof/>
                <w:webHidden/>
              </w:rPr>
              <w:instrText xml:space="preserve"> PAGEREF _Toc65586386 \h </w:instrText>
            </w:r>
            <w:r w:rsidR="00734F33">
              <w:rPr>
                <w:noProof/>
                <w:webHidden/>
              </w:rPr>
            </w:r>
            <w:r w:rsidR="00734F33">
              <w:rPr>
                <w:noProof/>
                <w:webHidden/>
              </w:rPr>
              <w:fldChar w:fldCharType="separate"/>
            </w:r>
            <w:r w:rsidR="00734F33">
              <w:rPr>
                <w:noProof/>
                <w:webHidden/>
              </w:rPr>
              <w:t>11</w:t>
            </w:r>
            <w:r w:rsidR="00734F33">
              <w:rPr>
                <w:noProof/>
                <w:webHidden/>
              </w:rPr>
              <w:fldChar w:fldCharType="end"/>
            </w:r>
          </w:hyperlink>
        </w:p>
        <w:p w14:paraId="66491EF7" w14:textId="61C22D93" w:rsidR="00734F33" w:rsidRDefault="00533994">
          <w:pPr>
            <w:pStyle w:val="21"/>
            <w:rPr>
              <w:rFonts w:asciiTheme="minorHAnsi" w:eastAsiaTheme="minorEastAsia" w:hAnsiTheme="minorHAnsi" w:cstheme="minorBidi"/>
              <w:noProof/>
              <w:sz w:val="24"/>
              <w:szCs w:val="24"/>
              <w:lang w:eastAsia="ru-RU"/>
            </w:rPr>
          </w:pPr>
          <w:hyperlink w:anchor="_Toc65586387" w:history="1">
            <w:r w:rsidR="00734F33" w:rsidRPr="00FC3C22">
              <w:rPr>
                <w:rStyle w:val="affd"/>
                <w:noProof/>
              </w:rPr>
              <w:t>2.4 Инструментальные диагностические исследования</w:t>
            </w:r>
            <w:r w:rsidR="00734F33">
              <w:rPr>
                <w:noProof/>
                <w:webHidden/>
              </w:rPr>
              <w:tab/>
            </w:r>
            <w:r w:rsidR="00734F33">
              <w:rPr>
                <w:noProof/>
                <w:webHidden/>
              </w:rPr>
              <w:fldChar w:fldCharType="begin"/>
            </w:r>
            <w:r w:rsidR="00734F33">
              <w:rPr>
                <w:noProof/>
                <w:webHidden/>
              </w:rPr>
              <w:instrText xml:space="preserve"> PAGEREF _Toc65586387 \h </w:instrText>
            </w:r>
            <w:r w:rsidR="00734F33">
              <w:rPr>
                <w:noProof/>
                <w:webHidden/>
              </w:rPr>
            </w:r>
            <w:r w:rsidR="00734F33">
              <w:rPr>
                <w:noProof/>
                <w:webHidden/>
              </w:rPr>
              <w:fldChar w:fldCharType="separate"/>
            </w:r>
            <w:r w:rsidR="00734F33">
              <w:rPr>
                <w:noProof/>
                <w:webHidden/>
              </w:rPr>
              <w:t>13</w:t>
            </w:r>
            <w:r w:rsidR="00734F33">
              <w:rPr>
                <w:noProof/>
                <w:webHidden/>
              </w:rPr>
              <w:fldChar w:fldCharType="end"/>
            </w:r>
          </w:hyperlink>
        </w:p>
        <w:p w14:paraId="1E35E98F" w14:textId="3BB6405F" w:rsidR="00734F33" w:rsidRDefault="00533994">
          <w:pPr>
            <w:pStyle w:val="21"/>
            <w:rPr>
              <w:rFonts w:asciiTheme="minorHAnsi" w:eastAsiaTheme="minorEastAsia" w:hAnsiTheme="minorHAnsi" w:cstheme="minorBidi"/>
              <w:noProof/>
              <w:sz w:val="24"/>
              <w:szCs w:val="24"/>
              <w:lang w:eastAsia="ru-RU"/>
            </w:rPr>
          </w:pPr>
          <w:hyperlink w:anchor="_Toc65586388" w:history="1">
            <w:r w:rsidR="00734F33" w:rsidRPr="00FC3C22">
              <w:rPr>
                <w:rStyle w:val="affd"/>
                <w:noProof/>
              </w:rPr>
              <w:t>2.5 Иные диагностические исследования</w:t>
            </w:r>
            <w:r w:rsidR="00734F33">
              <w:rPr>
                <w:noProof/>
                <w:webHidden/>
              </w:rPr>
              <w:tab/>
            </w:r>
            <w:r w:rsidR="00734F33">
              <w:rPr>
                <w:noProof/>
                <w:webHidden/>
              </w:rPr>
              <w:fldChar w:fldCharType="begin"/>
            </w:r>
            <w:r w:rsidR="00734F33">
              <w:rPr>
                <w:noProof/>
                <w:webHidden/>
              </w:rPr>
              <w:instrText xml:space="preserve"> PAGEREF _Toc65586388 \h </w:instrText>
            </w:r>
            <w:r w:rsidR="00734F33">
              <w:rPr>
                <w:noProof/>
                <w:webHidden/>
              </w:rPr>
            </w:r>
            <w:r w:rsidR="00734F33">
              <w:rPr>
                <w:noProof/>
                <w:webHidden/>
              </w:rPr>
              <w:fldChar w:fldCharType="separate"/>
            </w:r>
            <w:r w:rsidR="00734F33">
              <w:rPr>
                <w:noProof/>
                <w:webHidden/>
              </w:rPr>
              <w:t>15</w:t>
            </w:r>
            <w:r w:rsidR="00734F33">
              <w:rPr>
                <w:noProof/>
                <w:webHidden/>
              </w:rPr>
              <w:fldChar w:fldCharType="end"/>
            </w:r>
          </w:hyperlink>
        </w:p>
        <w:p w14:paraId="154DE825" w14:textId="58AEDFC7" w:rsidR="00734F33" w:rsidRDefault="00533994">
          <w:pPr>
            <w:pStyle w:val="1a"/>
            <w:rPr>
              <w:rFonts w:asciiTheme="minorHAnsi" w:eastAsiaTheme="minorEastAsia" w:hAnsiTheme="minorHAnsi"/>
              <w:noProof/>
              <w:szCs w:val="24"/>
              <w:lang w:eastAsia="ru-RU"/>
            </w:rPr>
          </w:pPr>
          <w:hyperlink w:anchor="_Toc65586389" w:history="1">
            <w:r w:rsidR="00734F33" w:rsidRPr="00FC3C22">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734F33">
              <w:rPr>
                <w:noProof/>
                <w:webHidden/>
              </w:rPr>
              <w:tab/>
            </w:r>
            <w:r w:rsidR="00734F33">
              <w:rPr>
                <w:noProof/>
                <w:webHidden/>
              </w:rPr>
              <w:fldChar w:fldCharType="begin"/>
            </w:r>
            <w:r w:rsidR="00734F33">
              <w:rPr>
                <w:noProof/>
                <w:webHidden/>
              </w:rPr>
              <w:instrText xml:space="preserve"> PAGEREF _Toc65586389 \h </w:instrText>
            </w:r>
            <w:r w:rsidR="00734F33">
              <w:rPr>
                <w:noProof/>
                <w:webHidden/>
              </w:rPr>
            </w:r>
            <w:r w:rsidR="00734F33">
              <w:rPr>
                <w:noProof/>
                <w:webHidden/>
              </w:rPr>
              <w:fldChar w:fldCharType="separate"/>
            </w:r>
            <w:r w:rsidR="00734F33">
              <w:rPr>
                <w:noProof/>
                <w:webHidden/>
              </w:rPr>
              <w:t>18</w:t>
            </w:r>
            <w:r w:rsidR="00734F33">
              <w:rPr>
                <w:noProof/>
                <w:webHidden/>
              </w:rPr>
              <w:fldChar w:fldCharType="end"/>
            </w:r>
          </w:hyperlink>
        </w:p>
        <w:p w14:paraId="68CF9B12" w14:textId="0D21BFE4" w:rsidR="00734F33" w:rsidRDefault="00533994">
          <w:pPr>
            <w:pStyle w:val="21"/>
            <w:rPr>
              <w:rFonts w:asciiTheme="minorHAnsi" w:eastAsiaTheme="minorEastAsia" w:hAnsiTheme="minorHAnsi" w:cstheme="minorBidi"/>
              <w:noProof/>
              <w:sz w:val="24"/>
              <w:szCs w:val="24"/>
              <w:lang w:eastAsia="ru-RU"/>
            </w:rPr>
          </w:pPr>
          <w:hyperlink w:anchor="_Toc65586390" w:history="1">
            <w:r w:rsidR="00734F33" w:rsidRPr="00FC3C22">
              <w:rPr>
                <w:rStyle w:val="affd"/>
                <w:noProof/>
              </w:rPr>
              <w:t>3.1 Первая линия терапии кЛХ, ранние стадии, у пациентов 18-60 лет</w:t>
            </w:r>
            <w:r w:rsidR="00734F33">
              <w:rPr>
                <w:noProof/>
                <w:webHidden/>
              </w:rPr>
              <w:tab/>
            </w:r>
            <w:r w:rsidR="00734F33">
              <w:rPr>
                <w:noProof/>
                <w:webHidden/>
              </w:rPr>
              <w:fldChar w:fldCharType="begin"/>
            </w:r>
            <w:r w:rsidR="00734F33">
              <w:rPr>
                <w:noProof/>
                <w:webHidden/>
              </w:rPr>
              <w:instrText xml:space="preserve"> PAGEREF _Toc65586390 \h </w:instrText>
            </w:r>
            <w:r w:rsidR="00734F33">
              <w:rPr>
                <w:noProof/>
                <w:webHidden/>
              </w:rPr>
            </w:r>
            <w:r w:rsidR="00734F33">
              <w:rPr>
                <w:noProof/>
                <w:webHidden/>
              </w:rPr>
              <w:fldChar w:fldCharType="separate"/>
            </w:r>
            <w:r w:rsidR="00734F33">
              <w:rPr>
                <w:noProof/>
                <w:webHidden/>
              </w:rPr>
              <w:t>18</w:t>
            </w:r>
            <w:r w:rsidR="00734F33">
              <w:rPr>
                <w:noProof/>
                <w:webHidden/>
              </w:rPr>
              <w:fldChar w:fldCharType="end"/>
            </w:r>
          </w:hyperlink>
        </w:p>
        <w:p w14:paraId="7F7CF440" w14:textId="37A97A88" w:rsidR="00734F33" w:rsidRDefault="00533994">
          <w:pPr>
            <w:pStyle w:val="21"/>
            <w:rPr>
              <w:rFonts w:asciiTheme="minorHAnsi" w:eastAsiaTheme="minorEastAsia" w:hAnsiTheme="minorHAnsi" w:cstheme="minorBidi"/>
              <w:noProof/>
              <w:sz w:val="24"/>
              <w:szCs w:val="24"/>
              <w:lang w:eastAsia="ru-RU"/>
            </w:rPr>
          </w:pPr>
          <w:hyperlink w:anchor="_Toc65586391" w:history="1">
            <w:r w:rsidR="00734F33" w:rsidRPr="00FC3C22">
              <w:rPr>
                <w:rStyle w:val="affd"/>
                <w:noProof/>
              </w:rPr>
              <w:t>3.2 Первая линия терапии кЛХ, распространенные стадии, у пациентов 18-60 лет</w:t>
            </w:r>
            <w:r w:rsidR="00734F33">
              <w:rPr>
                <w:noProof/>
                <w:webHidden/>
              </w:rPr>
              <w:tab/>
            </w:r>
            <w:r w:rsidR="00734F33">
              <w:rPr>
                <w:noProof/>
                <w:webHidden/>
              </w:rPr>
              <w:fldChar w:fldCharType="begin"/>
            </w:r>
            <w:r w:rsidR="00734F33">
              <w:rPr>
                <w:noProof/>
                <w:webHidden/>
              </w:rPr>
              <w:instrText xml:space="preserve"> PAGEREF _Toc65586391 \h </w:instrText>
            </w:r>
            <w:r w:rsidR="00734F33">
              <w:rPr>
                <w:noProof/>
                <w:webHidden/>
              </w:rPr>
            </w:r>
            <w:r w:rsidR="00734F33">
              <w:rPr>
                <w:noProof/>
                <w:webHidden/>
              </w:rPr>
              <w:fldChar w:fldCharType="separate"/>
            </w:r>
            <w:r w:rsidR="00734F33">
              <w:rPr>
                <w:noProof/>
                <w:webHidden/>
              </w:rPr>
              <w:t>21</w:t>
            </w:r>
            <w:r w:rsidR="00734F33">
              <w:rPr>
                <w:noProof/>
                <w:webHidden/>
              </w:rPr>
              <w:fldChar w:fldCharType="end"/>
            </w:r>
          </w:hyperlink>
        </w:p>
        <w:p w14:paraId="77B33EF9" w14:textId="13EF2787" w:rsidR="00734F33" w:rsidRDefault="00533994">
          <w:pPr>
            <w:pStyle w:val="21"/>
            <w:rPr>
              <w:rFonts w:asciiTheme="minorHAnsi" w:eastAsiaTheme="minorEastAsia" w:hAnsiTheme="minorHAnsi" w:cstheme="minorBidi"/>
              <w:noProof/>
              <w:sz w:val="24"/>
              <w:szCs w:val="24"/>
              <w:lang w:eastAsia="ru-RU"/>
            </w:rPr>
          </w:pPr>
          <w:hyperlink w:anchor="_Toc65586392" w:history="1">
            <w:r w:rsidR="00734F33" w:rsidRPr="00FC3C22">
              <w:rPr>
                <w:rStyle w:val="affd"/>
                <w:noProof/>
              </w:rPr>
              <w:t>3.3 Первая линия терапии кЛХ у детей и подростков до 18 лет</w:t>
            </w:r>
            <w:r w:rsidR="00734F33">
              <w:rPr>
                <w:noProof/>
                <w:webHidden/>
              </w:rPr>
              <w:tab/>
            </w:r>
            <w:r w:rsidR="00734F33">
              <w:rPr>
                <w:noProof/>
                <w:webHidden/>
              </w:rPr>
              <w:fldChar w:fldCharType="begin"/>
            </w:r>
            <w:r w:rsidR="00734F33">
              <w:rPr>
                <w:noProof/>
                <w:webHidden/>
              </w:rPr>
              <w:instrText xml:space="preserve"> PAGEREF _Toc65586392 \h </w:instrText>
            </w:r>
            <w:r w:rsidR="00734F33">
              <w:rPr>
                <w:noProof/>
                <w:webHidden/>
              </w:rPr>
            </w:r>
            <w:r w:rsidR="00734F33">
              <w:rPr>
                <w:noProof/>
                <w:webHidden/>
              </w:rPr>
              <w:fldChar w:fldCharType="separate"/>
            </w:r>
            <w:r w:rsidR="00734F33">
              <w:rPr>
                <w:noProof/>
                <w:webHidden/>
              </w:rPr>
              <w:t>24</w:t>
            </w:r>
            <w:r w:rsidR="00734F33">
              <w:rPr>
                <w:noProof/>
                <w:webHidden/>
              </w:rPr>
              <w:fldChar w:fldCharType="end"/>
            </w:r>
          </w:hyperlink>
        </w:p>
        <w:p w14:paraId="3283BCE3" w14:textId="15A58E83" w:rsidR="00734F33" w:rsidRDefault="00533994">
          <w:pPr>
            <w:pStyle w:val="21"/>
            <w:rPr>
              <w:rFonts w:asciiTheme="minorHAnsi" w:eastAsiaTheme="minorEastAsia" w:hAnsiTheme="minorHAnsi" w:cstheme="minorBidi"/>
              <w:noProof/>
              <w:sz w:val="24"/>
              <w:szCs w:val="24"/>
              <w:lang w:eastAsia="ru-RU"/>
            </w:rPr>
          </w:pPr>
          <w:hyperlink w:anchor="_Toc65586393" w:history="1">
            <w:r w:rsidR="00734F33" w:rsidRPr="00FC3C22">
              <w:rPr>
                <w:rStyle w:val="affd"/>
                <w:noProof/>
              </w:rPr>
              <w:t>3.4 Первая линия терапии кЛХ у пациентов старше 60 лет</w:t>
            </w:r>
            <w:r w:rsidR="00734F33">
              <w:rPr>
                <w:noProof/>
                <w:webHidden/>
              </w:rPr>
              <w:tab/>
            </w:r>
            <w:r w:rsidR="00734F33">
              <w:rPr>
                <w:noProof/>
                <w:webHidden/>
              </w:rPr>
              <w:fldChar w:fldCharType="begin"/>
            </w:r>
            <w:r w:rsidR="00734F33">
              <w:rPr>
                <w:noProof/>
                <w:webHidden/>
              </w:rPr>
              <w:instrText xml:space="preserve"> PAGEREF _Toc65586393 \h </w:instrText>
            </w:r>
            <w:r w:rsidR="00734F33">
              <w:rPr>
                <w:noProof/>
                <w:webHidden/>
              </w:rPr>
            </w:r>
            <w:r w:rsidR="00734F33">
              <w:rPr>
                <w:noProof/>
                <w:webHidden/>
              </w:rPr>
              <w:fldChar w:fldCharType="separate"/>
            </w:r>
            <w:r w:rsidR="00734F33">
              <w:rPr>
                <w:noProof/>
                <w:webHidden/>
              </w:rPr>
              <w:t>28</w:t>
            </w:r>
            <w:r w:rsidR="00734F33">
              <w:rPr>
                <w:noProof/>
                <w:webHidden/>
              </w:rPr>
              <w:fldChar w:fldCharType="end"/>
            </w:r>
          </w:hyperlink>
        </w:p>
        <w:p w14:paraId="02F20FA2" w14:textId="4EB50ED3" w:rsidR="00734F33" w:rsidRDefault="00533994">
          <w:pPr>
            <w:pStyle w:val="21"/>
            <w:rPr>
              <w:rFonts w:asciiTheme="minorHAnsi" w:eastAsiaTheme="minorEastAsia" w:hAnsiTheme="minorHAnsi" w:cstheme="minorBidi"/>
              <w:noProof/>
              <w:sz w:val="24"/>
              <w:szCs w:val="24"/>
              <w:lang w:eastAsia="ru-RU"/>
            </w:rPr>
          </w:pPr>
          <w:hyperlink w:anchor="_Toc65586394" w:history="1">
            <w:r w:rsidR="00734F33" w:rsidRPr="00FC3C22">
              <w:rPr>
                <w:rStyle w:val="affd"/>
                <w:noProof/>
              </w:rPr>
              <w:t>3.5 Выбор терапии второй и последующих линий у пациентов с кЛХ</w:t>
            </w:r>
            <w:r w:rsidR="00734F33">
              <w:rPr>
                <w:noProof/>
                <w:webHidden/>
              </w:rPr>
              <w:tab/>
            </w:r>
            <w:r w:rsidR="00734F33">
              <w:rPr>
                <w:noProof/>
                <w:webHidden/>
              </w:rPr>
              <w:fldChar w:fldCharType="begin"/>
            </w:r>
            <w:r w:rsidR="00734F33">
              <w:rPr>
                <w:noProof/>
                <w:webHidden/>
              </w:rPr>
              <w:instrText xml:space="preserve"> PAGEREF _Toc65586394 \h </w:instrText>
            </w:r>
            <w:r w:rsidR="00734F33">
              <w:rPr>
                <w:noProof/>
                <w:webHidden/>
              </w:rPr>
            </w:r>
            <w:r w:rsidR="00734F33">
              <w:rPr>
                <w:noProof/>
                <w:webHidden/>
              </w:rPr>
              <w:fldChar w:fldCharType="separate"/>
            </w:r>
            <w:r w:rsidR="00734F33">
              <w:rPr>
                <w:noProof/>
                <w:webHidden/>
              </w:rPr>
              <w:t>30</w:t>
            </w:r>
            <w:r w:rsidR="00734F33">
              <w:rPr>
                <w:noProof/>
                <w:webHidden/>
              </w:rPr>
              <w:fldChar w:fldCharType="end"/>
            </w:r>
          </w:hyperlink>
        </w:p>
        <w:p w14:paraId="1B4E720D" w14:textId="06B065E0" w:rsidR="00734F33" w:rsidRDefault="00533994">
          <w:pPr>
            <w:pStyle w:val="21"/>
            <w:rPr>
              <w:rFonts w:asciiTheme="minorHAnsi" w:eastAsiaTheme="minorEastAsia" w:hAnsiTheme="minorHAnsi" w:cstheme="minorBidi"/>
              <w:noProof/>
              <w:sz w:val="24"/>
              <w:szCs w:val="24"/>
              <w:lang w:eastAsia="ru-RU"/>
            </w:rPr>
          </w:pPr>
          <w:hyperlink w:anchor="_Toc65586395" w:history="1">
            <w:r w:rsidR="00734F33" w:rsidRPr="00FC3C22">
              <w:rPr>
                <w:rStyle w:val="affd"/>
                <w:noProof/>
              </w:rPr>
              <w:t>3.6 Лечение нодулярной с лимфоидным преобладанием лимфомы Ходжкина</w:t>
            </w:r>
            <w:r w:rsidR="00734F33">
              <w:rPr>
                <w:noProof/>
                <w:webHidden/>
              </w:rPr>
              <w:tab/>
            </w:r>
            <w:r w:rsidR="00734F33">
              <w:rPr>
                <w:noProof/>
                <w:webHidden/>
              </w:rPr>
              <w:fldChar w:fldCharType="begin"/>
            </w:r>
            <w:r w:rsidR="00734F33">
              <w:rPr>
                <w:noProof/>
                <w:webHidden/>
              </w:rPr>
              <w:instrText xml:space="preserve"> PAGEREF _Toc65586395 \h </w:instrText>
            </w:r>
            <w:r w:rsidR="00734F33">
              <w:rPr>
                <w:noProof/>
                <w:webHidden/>
              </w:rPr>
            </w:r>
            <w:r w:rsidR="00734F33">
              <w:rPr>
                <w:noProof/>
                <w:webHidden/>
              </w:rPr>
              <w:fldChar w:fldCharType="separate"/>
            </w:r>
            <w:r w:rsidR="00734F33">
              <w:rPr>
                <w:noProof/>
                <w:webHidden/>
              </w:rPr>
              <w:t>35</w:t>
            </w:r>
            <w:r w:rsidR="00734F33">
              <w:rPr>
                <w:noProof/>
                <w:webHidden/>
              </w:rPr>
              <w:fldChar w:fldCharType="end"/>
            </w:r>
          </w:hyperlink>
        </w:p>
        <w:p w14:paraId="2B7A190B" w14:textId="62BE42D7" w:rsidR="00734F33" w:rsidRDefault="00533994">
          <w:pPr>
            <w:pStyle w:val="21"/>
            <w:rPr>
              <w:rFonts w:asciiTheme="minorHAnsi" w:eastAsiaTheme="minorEastAsia" w:hAnsiTheme="minorHAnsi" w:cstheme="minorBidi"/>
              <w:noProof/>
              <w:sz w:val="24"/>
              <w:szCs w:val="24"/>
              <w:lang w:eastAsia="ru-RU"/>
            </w:rPr>
          </w:pPr>
          <w:hyperlink w:anchor="_Toc65586396" w:history="1">
            <w:r w:rsidR="00734F33" w:rsidRPr="00FC3C22">
              <w:rPr>
                <w:rStyle w:val="affd"/>
                <w:noProof/>
              </w:rPr>
              <w:t>3.7 Лимфома Ходжкина и беременность</w:t>
            </w:r>
            <w:r w:rsidR="00734F33">
              <w:rPr>
                <w:noProof/>
                <w:webHidden/>
              </w:rPr>
              <w:tab/>
            </w:r>
            <w:r w:rsidR="00734F33">
              <w:rPr>
                <w:noProof/>
                <w:webHidden/>
              </w:rPr>
              <w:fldChar w:fldCharType="begin"/>
            </w:r>
            <w:r w:rsidR="00734F33">
              <w:rPr>
                <w:noProof/>
                <w:webHidden/>
              </w:rPr>
              <w:instrText xml:space="preserve"> PAGEREF _Toc65586396 \h </w:instrText>
            </w:r>
            <w:r w:rsidR="00734F33">
              <w:rPr>
                <w:noProof/>
                <w:webHidden/>
              </w:rPr>
            </w:r>
            <w:r w:rsidR="00734F33">
              <w:rPr>
                <w:noProof/>
                <w:webHidden/>
              </w:rPr>
              <w:fldChar w:fldCharType="separate"/>
            </w:r>
            <w:r w:rsidR="00734F33">
              <w:rPr>
                <w:noProof/>
                <w:webHidden/>
              </w:rPr>
              <w:t>37</w:t>
            </w:r>
            <w:r w:rsidR="00734F33">
              <w:rPr>
                <w:noProof/>
                <w:webHidden/>
              </w:rPr>
              <w:fldChar w:fldCharType="end"/>
            </w:r>
          </w:hyperlink>
        </w:p>
        <w:p w14:paraId="061F8DF2" w14:textId="3604C042" w:rsidR="00734F33" w:rsidRDefault="00533994">
          <w:pPr>
            <w:pStyle w:val="21"/>
            <w:rPr>
              <w:rFonts w:asciiTheme="minorHAnsi" w:eastAsiaTheme="minorEastAsia" w:hAnsiTheme="minorHAnsi" w:cstheme="minorBidi"/>
              <w:noProof/>
              <w:sz w:val="24"/>
              <w:szCs w:val="24"/>
              <w:lang w:eastAsia="ru-RU"/>
            </w:rPr>
          </w:pPr>
          <w:hyperlink w:anchor="_Toc65586397" w:history="1">
            <w:r w:rsidR="00734F33" w:rsidRPr="00FC3C22">
              <w:rPr>
                <w:rStyle w:val="affd"/>
                <w:noProof/>
              </w:rPr>
              <w:t>3.8 Оценка ответа на лечение</w:t>
            </w:r>
            <w:r w:rsidR="00734F33">
              <w:rPr>
                <w:noProof/>
                <w:webHidden/>
              </w:rPr>
              <w:tab/>
            </w:r>
            <w:r w:rsidR="00734F33">
              <w:rPr>
                <w:noProof/>
                <w:webHidden/>
              </w:rPr>
              <w:fldChar w:fldCharType="begin"/>
            </w:r>
            <w:r w:rsidR="00734F33">
              <w:rPr>
                <w:noProof/>
                <w:webHidden/>
              </w:rPr>
              <w:instrText xml:space="preserve"> PAGEREF _Toc65586397 \h </w:instrText>
            </w:r>
            <w:r w:rsidR="00734F33">
              <w:rPr>
                <w:noProof/>
                <w:webHidden/>
              </w:rPr>
            </w:r>
            <w:r w:rsidR="00734F33">
              <w:rPr>
                <w:noProof/>
                <w:webHidden/>
              </w:rPr>
              <w:fldChar w:fldCharType="separate"/>
            </w:r>
            <w:r w:rsidR="00734F33">
              <w:rPr>
                <w:noProof/>
                <w:webHidden/>
              </w:rPr>
              <w:t>38</w:t>
            </w:r>
            <w:r w:rsidR="00734F33">
              <w:rPr>
                <w:noProof/>
                <w:webHidden/>
              </w:rPr>
              <w:fldChar w:fldCharType="end"/>
            </w:r>
          </w:hyperlink>
        </w:p>
        <w:p w14:paraId="03953351" w14:textId="194B5E6B" w:rsidR="00734F33" w:rsidRDefault="00533994">
          <w:pPr>
            <w:pStyle w:val="21"/>
            <w:rPr>
              <w:rFonts w:asciiTheme="minorHAnsi" w:eastAsiaTheme="minorEastAsia" w:hAnsiTheme="minorHAnsi" w:cstheme="minorBidi"/>
              <w:noProof/>
              <w:sz w:val="24"/>
              <w:szCs w:val="24"/>
              <w:lang w:eastAsia="ru-RU"/>
            </w:rPr>
          </w:pPr>
          <w:hyperlink w:anchor="_Toc65586398" w:history="1">
            <w:r w:rsidR="00734F33" w:rsidRPr="00FC3C22">
              <w:rPr>
                <w:rStyle w:val="affd"/>
                <w:noProof/>
              </w:rPr>
              <w:t>3.9 Сопутствующая и сопроводительная терапия</w:t>
            </w:r>
            <w:r w:rsidR="00734F33">
              <w:rPr>
                <w:noProof/>
                <w:webHidden/>
              </w:rPr>
              <w:tab/>
            </w:r>
            <w:r w:rsidR="00734F33">
              <w:rPr>
                <w:noProof/>
                <w:webHidden/>
              </w:rPr>
              <w:fldChar w:fldCharType="begin"/>
            </w:r>
            <w:r w:rsidR="00734F33">
              <w:rPr>
                <w:noProof/>
                <w:webHidden/>
              </w:rPr>
              <w:instrText xml:space="preserve"> PAGEREF _Toc65586398 \h </w:instrText>
            </w:r>
            <w:r w:rsidR="00734F33">
              <w:rPr>
                <w:noProof/>
                <w:webHidden/>
              </w:rPr>
            </w:r>
            <w:r w:rsidR="00734F33">
              <w:rPr>
                <w:noProof/>
                <w:webHidden/>
              </w:rPr>
              <w:fldChar w:fldCharType="separate"/>
            </w:r>
            <w:r w:rsidR="00734F33">
              <w:rPr>
                <w:noProof/>
                <w:webHidden/>
              </w:rPr>
              <w:t>39</w:t>
            </w:r>
            <w:r w:rsidR="00734F33">
              <w:rPr>
                <w:noProof/>
                <w:webHidden/>
              </w:rPr>
              <w:fldChar w:fldCharType="end"/>
            </w:r>
          </w:hyperlink>
        </w:p>
        <w:p w14:paraId="0DDE58F6" w14:textId="2EF74ECD" w:rsidR="00734F33" w:rsidRDefault="00533994">
          <w:pPr>
            <w:pStyle w:val="1a"/>
            <w:rPr>
              <w:rFonts w:asciiTheme="minorHAnsi" w:eastAsiaTheme="minorEastAsia" w:hAnsiTheme="minorHAnsi"/>
              <w:noProof/>
              <w:szCs w:val="24"/>
              <w:lang w:eastAsia="ru-RU"/>
            </w:rPr>
          </w:pPr>
          <w:hyperlink w:anchor="_Toc65586399" w:history="1">
            <w:r w:rsidR="00734F33" w:rsidRPr="00FC3C22">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734F33">
              <w:rPr>
                <w:noProof/>
                <w:webHidden/>
              </w:rPr>
              <w:tab/>
            </w:r>
            <w:r w:rsidR="00734F33">
              <w:rPr>
                <w:noProof/>
                <w:webHidden/>
              </w:rPr>
              <w:fldChar w:fldCharType="begin"/>
            </w:r>
            <w:r w:rsidR="00734F33">
              <w:rPr>
                <w:noProof/>
                <w:webHidden/>
              </w:rPr>
              <w:instrText xml:space="preserve"> PAGEREF _Toc65586399 \h </w:instrText>
            </w:r>
            <w:r w:rsidR="00734F33">
              <w:rPr>
                <w:noProof/>
                <w:webHidden/>
              </w:rPr>
            </w:r>
            <w:r w:rsidR="00734F33">
              <w:rPr>
                <w:noProof/>
                <w:webHidden/>
              </w:rPr>
              <w:fldChar w:fldCharType="separate"/>
            </w:r>
            <w:r w:rsidR="00734F33">
              <w:rPr>
                <w:noProof/>
                <w:webHidden/>
              </w:rPr>
              <w:t>41</w:t>
            </w:r>
            <w:r w:rsidR="00734F33">
              <w:rPr>
                <w:noProof/>
                <w:webHidden/>
              </w:rPr>
              <w:fldChar w:fldCharType="end"/>
            </w:r>
          </w:hyperlink>
        </w:p>
        <w:p w14:paraId="26078121" w14:textId="69DDD1D8" w:rsidR="00734F33" w:rsidRDefault="00533994">
          <w:pPr>
            <w:pStyle w:val="1a"/>
            <w:rPr>
              <w:rFonts w:asciiTheme="minorHAnsi" w:eastAsiaTheme="minorEastAsia" w:hAnsiTheme="minorHAnsi"/>
              <w:noProof/>
              <w:szCs w:val="24"/>
              <w:lang w:eastAsia="ru-RU"/>
            </w:rPr>
          </w:pPr>
          <w:hyperlink w:anchor="_Toc65586400" w:history="1">
            <w:r w:rsidR="00734F33" w:rsidRPr="00FC3C22">
              <w:rPr>
                <w:rStyle w:val="affd"/>
                <w:noProof/>
              </w:rPr>
              <w:t>5. Профилактика и диспансерное наблюдение, медицинские показания и противопоказания к применению методов профилактики</w:t>
            </w:r>
            <w:r w:rsidR="00734F33">
              <w:rPr>
                <w:noProof/>
                <w:webHidden/>
              </w:rPr>
              <w:tab/>
            </w:r>
            <w:r w:rsidR="00734F33">
              <w:rPr>
                <w:noProof/>
                <w:webHidden/>
              </w:rPr>
              <w:fldChar w:fldCharType="begin"/>
            </w:r>
            <w:r w:rsidR="00734F33">
              <w:rPr>
                <w:noProof/>
                <w:webHidden/>
              </w:rPr>
              <w:instrText xml:space="preserve"> PAGEREF _Toc65586400 \h </w:instrText>
            </w:r>
            <w:r w:rsidR="00734F33">
              <w:rPr>
                <w:noProof/>
                <w:webHidden/>
              </w:rPr>
            </w:r>
            <w:r w:rsidR="00734F33">
              <w:rPr>
                <w:noProof/>
                <w:webHidden/>
              </w:rPr>
              <w:fldChar w:fldCharType="separate"/>
            </w:r>
            <w:r w:rsidR="00734F33">
              <w:rPr>
                <w:noProof/>
                <w:webHidden/>
              </w:rPr>
              <w:t>41</w:t>
            </w:r>
            <w:r w:rsidR="00734F33">
              <w:rPr>
                <w:noProof/>
                <w:webHidden/>
              </w:rPr>
              <w:fldChar w:fldCharType="end"/>
            </w:r>
          </w:hyperlink>
        </w:p>
        <w:p w14:paraId="08F18577" w14:textId="54846EB7" w:rsidR="00734F33" w:rsidRDefault="00533994">
          <w:pPr>
            <w:pStyle w:val="1a"/>
            <w:rPr>
              <w:rFonts w:asciiTheme="minorHAnsi" w:eastAsiaTheme="minorEastAsia" w:hAnsiTheme="minorHAnsi"/>
              <w:noProof/>
              <w:szCs w:val="24"/>
              <w:lang w:eastAsia="ru-RU"/>
            </w:rPr>
          </w:pPr>
          <w:hyperlink w:anchor="_Toc65586401" w:history="1">
            <w:r w:rsidR="00734F33" w:rsidRPr="00FC3C22">
              <w:rPr>
                <w:rStyle w:val="affd"/>
                <w:noProof/>
              </w:rPr>
              <w:t>6. Организация медицинской помощи</w:t>
            </w:r>
            <w:r w:rsidR="00734F33">
              <w:rPr>
                <w:noProof/>
                <w:webHidden/>
              </w:rPr>
              <w:tab/>
            </w:r>
            <w:r w:rsidR="00734F33">
              <w:rPr>
                <w:noProof/>
                <w:webHidden/>
              </w:rPr>
              <w:fldChar w:fldCharType="begin"/>
            </w:r>
            <w:r w:rsidR="00734F33">
              <w:rPr>
                <w:noProof/>
                <w:webHidden/>
              </w:rPr>
              <w:instrText xml:space="preserve"> PAGEREF _Toc65586401 \h </w:instrText>
            </w:r>
            <w:r w:rsidR="00734F33">
              <w:rPr>
                <w:noProof/>
                <w:webHidden/>
              </w:rPr>
            </w:r>
            <w:r w:rsidR="00734F33">
              <w:rPr>
                <w:noProof/>
                <w:webHidden/>
              </w:rPr>
              <w:fldChar w:fldCharType="separate"/>
            </w:r>
            <w:r w:rsidR="00734F33">
              <w:rPr>
                <w:noProof/>
                <w:webHidden/>
              </w:rPr>
              <w:t>45</w:t>
            </w:r>
            <w:r w:rsidR="00734F33">
              <w:rPr>
                <w:noProof/>
                <w:webHidden/>
              </w:rPr>
              <w:fldChar w:fldCharType="end"/>
            </w:r>
          </w:hyperlink>
        </w:p>
        <w:p w14:paraId="3499DBBB" w14:textId="70B4FDF4" w:rsidR="00734F33" w:rsidRDefault="00533994">
          <w:pPr>
            <w:pStyle w:val="1a"/>
            <w:rPr>
              <w:rFonts w:asciiTheme="minorHAnsi" w:eastAsiaTheme="minorEastAsia" w:hAnsiTheme="minorHAnsi"/>
              <w:noProof/>
              <w:szCs w:val="24"/>
              <w:lang w:eastAsia="ru-RU"/>
            </w:rPr>
          </w:pPr>
          <w:hyperlink w:anchor="_Toc65586402" w:history="1">
            <w:r w:rsidR="00734F33" w:rsidRPr="00FC3C22">
              <w:rPr>
                <w:rStyle w:val="affd"/>
                <w:noProof/>
              </w:rPr>
              <w:t>7. Дополнительная информация (в том числе факторы, влияющие на исход заболевания или состояния)</w:t>
            </w:r>
            <w:r w:rsidR="00734F33">
              <w:rPr>
                <w:noProof/>
                <w:webHidden/>
              </w:rPr>
              <w:tab/>
            </w:r>
            <w:r w:rsidR="00734F33">
              <w:rPr>
                <w:noProof/>
                <w:webHidden/>
              </w:rPr>
              <w:fldChar w:fldCharType="begin"/>
            </w:r>
            <w:r w:rsidR="00734F33">
              <w:rPr>
                <w:noProof/>
                <w:webHidden/>
              </w:rPr>
              <w:instrText xml:space="preserve"> PAGEREF _Toc65586402 \h </w:instrText>
            </w:r>
            <w:r w:rsidR="00734F33">
              <w:rPr>
                <w:noProof/>
                <w:webHidden/>
              </w:rPr>
            </w:r>
            <w:r w:rsidR="00734F33">
              <w:rPr>
                <w:noProof/>
                <w:webHidden/>
              </w:rPr>
              <w:fldChar w:fldCharType="separate"/>
            </w:r>
            <w:r w:rsidR="00734F33">
              <w:rPr>
                <w:noProof/>
                <w:webHidden/>
              </w:rPr>
              <w:t>47</w:t>
            </w:r>
            <w:r w:rsidR="00734F33">
              <w:rPr>
                <w:noProof/>
                <w:webHidden/>
              </w:rPr>
              <w:fldChar w:fldCharType="end"/>
            </w:r>
          </w:hyperlink>
        </w:p>
        <w:p w14:paraId="0D8F62F0" w14:textId="63286CB0" w:rsidR="00734F33" w:rsidRDefault="00533994">
          <w:pPr>
            <w:pStyle w:val="21"/>
            <w:rPr>
              <w:rFonts w:asciiTheme="minorHAnsi" w:eastAsiaTheme="minorEastAsia" w:hAnsiTheme="minorHAnsi" w:cstheme="minorBidi"/>
              <w:noProof/>
              <w:sz w:val="24"/>
              <w:szCs w:val="24"/>
              <w:lang w:eastAsia="ru-RU"/>
            </w:rPr>
          </w:pPr>
          <w:hyperlink w:anchor="_Toc65586403" w:history="1">
            <w:r w:rsidR="00734F33" w:rsidRPr="00FC3C22">
              <w:rPr>
                <w:rStyle w:val="affd"/>
                <w:noProof/>
              </w:rPr>
              <w:t>7.1 Общие требования к морфологической диагностики лимфом</w:t>
            </w:r>
            <w:r w:rsidR="00734F33">
              <w:rPr>
                <w:noProof/>
                <w:webHidden/>
              </w:rPr>
              <w:tab/>
            </w:r>
            <w:r w:rsidR="00734F33">
              <w:rPr>
                <w:noProof/>
                <w:webHidden/>
              </w:rPr>
              <w:fldChar w:fldCharType="begin"/>
            </w:r>
            <w:r w:rsidR="00734F33">
              <w:rPr>
                <w:noProof/>
                <w:webHidden/>
              </w:rPr>
              <w:instrText xml:space="preserve"> PAGEREF _Toc65586403 \h </w:instrText>
            </w:r>
            <w:r w:rsidR="00734F33">
              <w:rPr>
                <w:noProof/>
                <w:webHidden/>
              </w:rPr>
            </w:r>
            <w:r w:rsidR="00734F33">
              <w:rPr>
                <w:noProof/>
                <w:webHidden/>
              </w:rPr>
              <w:fldChar w:fldCharType="separate"/>
            </w:r>
            <w:r w:rsidR="00734F33">
              <w:rPr>
                <w:noProof/>
                <w:webHidden/>
              </w:rPr>
              <w:t>47</w:t>
            </w:r>
            <w:r w:rsidR="00734F33">
              <w:rPr>
                <w:noProof/>
                <w:webHidden/>
              </w:rPr>
              <w:fldChar w:fldCharType="end"/>
            </w:r>
          </w:hyperlink>
        </w:p>
        <w:p w14:paraId="50D34809" w14:textId="4B2B2EE9" w:rsidR="00734F33" w:rsidRDefault="00533994">
          <w:pPr>
            <w:pStyle w:val="21"/>
            <w:rPr>
              <w:rFonts w:asciiTheme="minorHAnsi" w:eastAsiaTheme="minorEastAsia" w:hAnsiTheme="minorHAnsi" w:cstheme="minorBidi"/>
              <w:noProof/>
              <w:sz w:val="24"/>
              <w:szCs w:val="24"/>
              <w:lang w:eastAsia="ru-RU"/>
            </w:rPr>
          </w:pPr>
          <w:hyperlink w:anchor="_Toc65586404" w:history="1">
            <w:r w:rsidR="00734F33" w:rsidRPr="00FC3C22">
              <w:rPr>
                <w:rStyle w:val="affd"/>
                <w:noProof/>
              </w:rPr>
              <w:t>7.2 Морфологическая и иммуногистохимическая диагностика ЛХ</w:t>
            </w:r>
            <w:r w:rsidR="00734F33">
              <w:rPr>
                <w:noProof/>
                <w:webHidden/>
              </w:rPr>
              <w:tab/>
            </w:r>
            <w:r w:rsidR="00734F33">
              <w:rPr>
                <w:noProof/>
                <w:webHidden/>
              </w:rPr>
              <w:fldChar w:fldCharType="begin"/>
            </w:r>
            <w:r w:rsidR="00734F33">
              <w:rPr>
                <w:noProof/>
                <w:webHidden/>
              </w:rPr>
              <w:instrText xml:space="preserve"> PAGEREF _Toc65586404 \h </w:instrText>
            </w:r>
            <w:r w:rsidR="00734F33">
              <w:rPr>
                <w:noProof/>
                <w:webHidden/>
              </w:rPr>
            </w:r>
            <w:r w:rsidR="00734F33">
              <w:rPr>
                <w:noProof/>
                <w:webHidden/>
              </w:rPr>
              <w:fldChar w:fldCharType="separate"/>
            </w:r>
            <w:r w:rsidR="00734F33">
              <w:rPr>
                <w:noProof/>
                <w:webHidden/>
              </w:rPr>
              <w:t>50</w:t>
            </w:r>
            <w:r w:rsidR="00734F33">
              <w:rPr>
                <w:noProof/>
                <w:webHidden/>
              </w:rPr>
              <w:fldChar w:fldCharType="end"/>
            </w:r>
          </w:hyperlink>
        </w:p>
        <w:p w14:paraId="547F599C" w14:textId="71CF1108" w:rsidR="00734F33" w:rsidRDefault="00533994">
          <w:pPr>
            <w:pStyle w:val="21"/>
            <w:rPr>
              <w:rFonts w:asciiTheme="minorHAnsi" w:eastAsiaTheme="minorEastAsia" w:hAnsiTheme="minorHAnsi" w:cstheme="minorBidi"/>
              <w:noProof/>
              <w:sz w:val="24"/>
              <w:szCs w:val="24"/>
              <w:lang w:eastAsia="ru-RU"/>
            </w:rPr>
          </w:pPr>
          <w:hyperlink w:anchor="_Toc65586405" w:history="1">
            <w:r w:rsidR="00734F33" w:rsidRPr="00FC3C22">
              <w:rPr>
                <w:rStyle w:val="affd"/>
                <w:noProof/>
              </w:rPr>
              <w:t>7.3 Стадирование и определение прогностической группы при ЛХ</w:t>
            </w:r>
            <w:r w:rsidR="00734F33">
              <w:rPr>
                <w:noProof/>
                <w:webHidden/>
              </w:rPr>
              <w:tab/>
            </w:r>
            <w:r w:rsidR="00734F33">
              <w:rPr>
                <w:noProof/>
                <w:webHidden/>
              </w:rPr>
              <w:fldChar w:fldCharType="begin"/>
            </w:r>
            <w:r w:rsidR="00734F33">
              <w:rPr>
                <w:noProof/>
                <w:webHidden/>
              </w:rPr>
              <w:instrText xml:space="preserve"> PAGEREF _Toc65586405 \h </w:instrText>
            </w:r>
            <w:r w:rsidR="00734F33">
              <w:rPr>
                <w:noProof/>
                <w:webHidden/>
              </w:rPr>
            </w:r>
            <w:r w:rsidR="00734F33">
              <w:rPr>
                <w:noProof/>
                <w:webHidden/>
              </w:rPr>
              <w:fldChar w:fldCharType="separate"/>
            </w:r>
            <w:r w:rsidR="00734F33">
              <w:rPr>
                <w:noProof/>
                <w:webHidden/>
              </w:rPr>
              <w:t>51</w:t>
            </w:r>
            <w:r w:rsidR="00734F33">
              <w:rPr>
                <w:noProof/>
                <w:webHidden/>
              </w:rPr>
              <w:fldChar w:fldCharType="end"/>
            </w:r>
          </w:hyperlink>
        </w:p>
        <w:p w14:paraId="349D956E" w14:textId="160A2F00" w:rsidR="00734F33" w:rsidRDefault="00533994">
          <w:pPr>
            <w:pStyle w:val="21"/>
            <w:rPr>
              <w:rFonts w:asciiTheme="minorHAnsi" w:eastAsiaTheme="minorEastAsia" w:hAnsiTheme="minorHAnsi" w:cstheme="minorBidi"/>
              <w:noProof/>
              <w:sz w:val="24"/>
              <w:szCs w:val="24"/>
              <w:lang w:eastAsia="ru-RU"/>
            </w:rPr>
          </w:pPr>
          <w:hyperlink w:anchor="_Toc65586406" w:history="1">
            <w:r w:rsidR="00734F33" w:rsidRPr="00FC3C22">
              <w:rPr>
                <w:rStyle w:val="affd"/>
                <w:noProof/>
              </w:rPr>
              <w:t>7.4. Оценка ответа на лечение при лимфомах</w:t>
            </w:r>
            <w:r w:rsidR="00734F33">
              <w:rPr>
                <w:noProof/>
                <w:webHidden/>
              </w:rPr>
              <w:tab/>
            </w:r>
            <w:r w:rsidR="00734F33">
              <w:rPr>
                <w:noProof/>
                <w:webHidden/>
              </w:rPr>
              <w:fldChar w:fldCharType="begin"/>
            </w:r>
            <w:r w:rsidR="00734F33">
              <w:rPr>
                <w:noProof/>
                <w:webHidden/>
              </w:rPr>
              <w:instrText xml:space="preserve"> PAGEREF _Toc65586406 \h </w:instrText>
            </w:r>
            <w:r w:rsidR="00734F33">
              <w:rPr>
                <w:noProof/>
                <w:webHidden/>
              </w:rPr>
            </w:r>
            <w:r w:rsidR="00734F33">
              <w:rPr>
                <w:noProof/>
                <w:webHidden/>
              </w:rPr>
              <w:fldChar w:fldCharType="separate"/>
            </w:r>
            <w:r w:rsidR="00734F33">
              <w:rPr>
                <w:noProof/>
                <w:webHidden/>
              </w:rPr>
              <w:t>58</w:t>
            </w:r>
            <w:r w:rsidR="00734F33">
              <w:rPr>
                <w:noProof/>
                <w:webHidden/>
              </w:rPr>
              <w:fldChar w:fldCharType="end"/>
            </w:r>
          </w:hyperlink>
        </w:p>
        <w:p w14:paraId="1C7A7C0C" w14:textId="58A1B8D1" w:rsidR="00734F33" w:rsidRDefault="00533994">
          <w:pPr>
            <w:pStyle w:val="21"/>
            <w:rPr>
              <w:rFonts w:asciiTheme="minorHAnsi" w:eastAsiaTheme="minorEastAsia" w:hAnsiTheme="minorHAnsi" w:cstheme="minorBidi"/>
              <w:noProof/>
              <w:sz w:val="24"/>
              <w:szCs w:val="24"/>
              <w:lang w:eastAsia="ru-RU"/>
            </w:rPr>
          </w:pPr>
          <w:hyperlink w:anchor="_Toc65586407" w:history="1">
            <w:r w:rsidR="00734F33" w:rsidRPr="00FC3C22">
              <w:rPr>
                <w:rStyle w:val="affd"/>
                <w:noProof/>
              </w:rPr>
              <w:t>7.5 Особенности планирования дозы ЛТ на критические структуры при облучении пациентов младше 18 лет.</w:t>
            </w:r>
            <w:r w:rsidR="00734F33">
              <w:rPr>
                <w:noProof/>
                <w:webHidden/>
              </w:rPr>
              <w:tab/>
            </w:r>
            <w:r w:rsidR="00734F33">
              <w:rPr>
                <w:noProof/>
                <w:webHidden/>
              </w:rPr>
              <w:fldChar w:fldCharType="begin"/>
            </w:r>
            <w:r w:rsidR="00734F33">
              <w:rPr>
                <w:noProof/>
                <w:webHidden/>
              </w:rPr>
              <w:instrText xml:space="preserve"> PAGEREF _Toc65586407 \h </w:instrText>
            </w:r>
            <w:r w:rsidR="00734F33">
              <w:rPr>
                <w:noProof/>
                <w:webHidden/>
              </w:rPr>
            </w:r>
            <w:r w:rsidR="00734F33">
              <w:rPr>
                <w:noProof/>
                <w:webHidden/>
              </w:rPr>
              <w:fldChar w:fldCharType="separate"/>
            </w:r>
            <w:r w:rsidR="00734F33">
              <w:rPr>
                <w:noProof/>
                <w:webHidden/>
              </w:rPr>
              <w:t>60</w:t>
            </w:r>
            <w:r w:rsidR="00734F33">
              <w:rPr>
                <w:noProof/>
                <w:webHidden/>
              </w:rPr>
              <w:fldChar w:fldCharType="end"/>
            </w:r>
          </w:hyperlink>
        </w:p>
        <w:p w14:paraId="21F59F18" w14:textId="3E09B7DB" w:rsidR="00734F33" w:rsidRDefault="00533994">
          <w:pPr>
            <w:pStyle w:val="21"/>
            <w:rPr>
              <w:rFonts w:asciiTheme="minorHAnsi" w:eastAsiaTheme="minorEastAsia" w:hAnsiTheme="minorHAnsi" w:cstheme="minorBidi"/>
              <w:noProof/>
              <w:sz w:val="24"/>
              <w:szCs w:val="24"/>
              <w:lang w:eastAsia="ru-RU"/>
            </w:rPr>
          </w:pPr>
          <w:hyperlink w:anchor="_Toc65586408" w:history="1">
            <w:r w:rsidR="00734F33" w:rsidRPr="00FC3C22">
              <w:rPr>
                <w:rStyle w:val="affd"/>
                <w:noProof/>
              </w:rPr>
              <w:t xml:space="preserve">7.6. </w:t>
            </w:r>
            <w:r w:rsidR="00734F33" w:rsidRPr="00FC3C22">
              <w:rPr>
                <w:rStyle w:val="affd"/>
                <w:noProof/>
                <w:lang w:eastAsia="ru-RU"/>
              </w:rPr>
              <w:t>Профилактика и лечение тошноты и рвоты</w:t>
            </w:r>
            <w:r w:rsidR="00734F33">
              <w:rPr>
                <w:noProof/>
                <w:webHidden/>
              </w:rPr>
              <w:tab/>
            </w:r>
            <w:r w:rsidR="00734F33">
              <w:rPr>
                <w:noProof/>
                <w:webHidden/>
              </w:rPr>
              <w:fldChar w:fldCharType="begin"/>
            </w:r>
            <w:r w:rsidR="00734F33">
              <w:rPr>
                <w:noProof/>
                <w:webHidden/>
              </w:rPr>
              <w:instrText xml:space="preserve"> PAGEREF _Toc65586408 \h </w:instrText>
            </w:r>
            <w:r w:rsidR="00734F33">
              <w:rPr>
                <w:noProof/>
                <w:webHidden/>
              </w:rPr>
            </w:r>
            <w:r w:rsidR="00734F33">
              <w:rPr>
                <w:noProof/>
                <w:webHidden/>
              </w:rPr>
              <w:fldChar w:fldCharType="separate"/>
            </w:r>
            <w:r w:rsidR="00734F33">
              <w:rPr>
                <w:noProof/>
                <w:webHidden/>
              </w:rPr>
              <w:t>62</w:t>
            </w:r>
            <w:r w:rsidR="00734F33">
              <w:rPr>
                <w:noProof/>
                <w:webHidden/>
              </w:rPr>
              <w:fldChar w:fldCharType="end"/>
            </w:r>
          </w:hyperlink>
        </w:p>
        <w:p w14:paraId="66E5212D" w14:textId="089877E8" w:rsidR="00734F33" w:rsidRDefault="00533994">
          <w:pPr>
            <w:pStyle w:val="21"/>
            <w:rPr>
              <w:rFonts w:asciiTheme="minorHAnsi" w:eastAsiaTheme="minorEastAsia" w:hAnsiTheme="minorHAnsi" w:cstheme="minorBidi"/>
              <w:noProof/>
              <w:sz w:val="24"/>
              <w:szCs w:val="24"/>
              <w:lang w:eastAsia="ru-RU"/>
            </w:rPr>
          </w:pPr>
          <w:hyperlink w:anchor="_Toc65586409" w:history="1">
            <w:r w:rsidR="00734F33" w:rsidRPr="00FC3C22">
              <w:rPr>
                <w:rStyle w:val="affd"/>
                <w:noProof/>
              </w:rPr>
              <w:t xml:space="preserve">7.7. </w:t>
            </w:r>
            <w:r w:rsidR="00734F33" w:rsidRPr="00FC3C22">
              <w:rPr>
                <w:rStyle w:val="affd"/>
                <w:noProof/>
                <w:lang w:eastAsia="ru-RU"/>
              </w:rPr>
              <w:t>Профилактика язвенной болезни желудка и 12-перстной кишки на фоне терапии глюкокортикостероидами</w:t>
            </w:r>
            <w:r w:rsidR="00734F33">
              <w:rPr>
                <w:noProof/>
                <w:webHidden/>
              </w:rPr>
              <w:tab/>
            </w:r>
            <w:r w:rsidR="00734F33">
              <w:rPr>
                <w:noProof/>
                <w:webHidden/>
              </w:rPr>
              <w:fldChar w:fldCharType="begin"/>
            </w:r>
            <w:r w:rsidR="00734F33">
              <w:rPr>
                <w:noProof/>
                <w:webHidden/>
              </w:rPr>
              <w:instrText xml:space="preserve"> PAGEREF _Toc65586409 \h </w:instrText>
            </w:r>
            <w:r w:rsidR="00734F33">
              <w:rPr>
                <w:noProof/>
                <w:webHidden/>
              </w:rPr>
            </w:r>
            <w:r w:rsidR="00734F33">
              <w:rPr>
                <w:noProof/>
                <w:webHidden/>
              </w:rPr>
              <w:fldChar w:fldCharType="separate"/>
            </w:r>
            <w:r w:rsidR="00734F33">
              <w:rPr>
                <w:noProof/>
                <w:webHidden/>
              </w:rPr>
              <w:t>71</w:t>
            </w:r>
            <w:r w:rsidR="00734F33">
              <w:rPr>
                <w:noProof/>
                <w:webHidden/>
              </w:rPr>
              <w:fldChar w:fldCharType="end"/>
            </w:r>
          </w:hyperlink>
        </w:p>
        <w:p w14:paraId="7F36A3CB" w14:textId="5A533961" w:rsidR="00734F33" w:rsidRDefault="00533994">
          <w:pPr>
            <w:pStyle w:val="21"/>
            <w:rPr>
              <w:rFonts w:asciiTheme="minorHAnsi" w:eastAsiaTheme="minorEastAsia" w:hAnsiTheme="minorHAnsi" w:cstheme="minorBidi"/>
              <w:noProof/>
              <w:sz w:val="24"/>
              <w:szCs w:val="24"/>
              <w:lang w:eastAsia="ru-RU"/>
            </w:rPr>
          </w:pPr>
          <w:hyperlink w:anchor="_Toc65586410" w:history="1">
            <w:r w:rsidR="00734F33" w:rsidRPr="00FC3C22">
              <w:rPr>
                <w:rStyle w:val="affd"/>
                <w:noProof/>
              </w:rPr>
              <w:t>7.8. Профилактика, диагностика и лечение тромботических осложнений</w:t>
            </w:r>
            <w:r w:rsidR="00734F33">
              <w:rPr>
                <w:noProof/>
                <w:webHidden/>
              </w:rPr>
              <w:tab/>
            </w:r>
            <w:r w:rsidR="00734F33">
              <w:rPr>
                <w:noProof/>
                <w:webHidden/>
              </w:rPr>
              <w:fldChar w:fldCharType="begin"/>
            </w:r>
            <w:r w:rsidR="00734F33">
              <w:rPr>
                <w:noProof/>
                <w:webHidden/>
              </w:rPr>
              <w:instrText xml:space="preserve"> PAGEREF _Toc65586410 \h </w:instrText>
            </w:r>
            <w:r w:rsidR="00734F33">
              <w:rPr>
                <w:noProof/>
                <w:webHidden/>
              </w:rPr>
            </w:r>
            <w:r w:rsidR="00734F33">
              <w:rPr>
                <w:noProof/>
                <w:webHidden/>
              </w:rPr>
              <w:fldChar w:fldCharType="separate"/>
            </w:r>
            <w:r w:rsidR="00734F33">
              <w:rPr>
                <w:noProof/>
                <w:webHidden/>
              </w:rPr>
              <w:t>74</w:t>
            </w:r>
            <w:r w:rsidR="00734F33">
              <w:rPr>
                <w:noProof/>
                <w:webHidden/>
              </w:rPr>
              <w:fldChar w:fldCharType="end"/>
            </w:r>
          </w:hyperlink>
        </w:p>
        <w:p w14:paraId="6E36AAE3" w14:textId="5568C055" w:rsidR="00734F33" w:rsidRDefault="00533994">
          <w:pPr>
            <w:pStyle w:val="21"/>
            <w:rPr>
              <w:rFonts w:asciiTheme="minorHAnsi" w:eastAsiaTheme="minorEastAsia" w:hAnsiTheme="minorHAnsi" w:cstheme="minorBidi"/>
              <w:noProof/>
              <w:sz w:val="24"/>
              <w:szCs w:val="24"/>
              <w:lang w:eastAsia="ru-RU"/>
            </w:rPr>
          </w:pPr>
          <w:hyperlink w:anchor="_Toc65586411" w:history="1">
            <w:r w:rsidR="00734F33" w:rsidRPr="00FC3C22">
              <w:rPr>
                <w:rStyle w:val="affd"/>
                <w:noProof/>
              </w:rPr>
              <w:t>7.9. Внутричерепные кровоизлияния у гематологических пациентов – тактика нейрохирургического лечения</w:t>
            </w:r>
            <w:r w:rsidR="00734F33">
              <w:rPr>
                <w:noProof/>
                <w:webHidden/>
              </w:rPr>
              <w:tab/>
            </w:r>
            <w:r w:rsidR="00734F33">
              <w:rPr>
                <w:noProof/>
                <w:webHidden/>
              </w:rPr>
              <w:fldChar w:fldCharType="begin"/>
            </w:r>
            <w:r w:rsidR="00734F33">
              <w:rPr>
                <w:noProof/>
                <w:webHidden/>
              </w:rPr>
              <w:instrText xml:space="preserve"> PAGEREF _Toc65586411 \h </w:instrText>
            </w:r>
            <w:r w:rsidR="00734F33">
              <w:rPr>
                <w:noProof/>
                <w:webHidden/>
              </w:rPr>
            </w:r>
            <w:r w:rsidR="00734F33">
              <w:rPr>
                <w:noProof/>
                <w:webHidden/>
              </w:rPr>
              <w:fldChar w:fldCharType="separate"/>
            </w:r>
            <w:r w:rsidR="00734F33">
              <w:rPr>
                <w:noProof/>
                <w:webHidden/>
              </w:rPr>
              <w:t>90</w:t>
            </w:r>
            <w:r w:rsidR="00734F33">
              <w:rPr>
                <w:noProof/>
                <w:webHidden/>
              </w:rPr>
              <w:fldChar w:fldCharType="end"/>
            </w:r>
          </w:hyperlink>
        </w:p>
        <w:p w14:paraId="4246C851" w14:textId="6FD6D264" w:rsidR="00734F33" w:rsidRDefault="00533994">
          <w:pPr>
            <w:pStyle w:val="21"/>
            <w:rPr>
              <w:rFonts w:asciiTheme="minorHAnsi" w:eastAsiaTheme="minorEastAsia" w:hAnsiTheme="minorHAnsi" w:cstheme="minorBidi"/>
              <w:noProof/>
              <w:sz w:val="24"/>
              <w:szCs w:val="24"/>
              <w:lang w:eastAsia="ru-RU"/>
            </w:rPr>
          </w:pPr>
          <w:hyperlink w:anchor="_Toc65586412" w:history="1">
            <w:r w:rsidR="00734F33" w:rsidRPr="00FC3C22">
              <w:rPr>
                <w:rStyle w:val="affd"/>
                <w:noProof/>
              </w:rPr>
              <w:t>7.10. Профилактика, диагностика и лечение асептических остеонекрозов.</w:t>
            </w:r>
            <w:r w:rsidR="00734F33">
              <w:rPr>
                <w:noProof/>
                <w:webHidden/>
              </w:rPr>
              <w:tab/>
            </w:r>
            <w:r w:rsidR="00734F33">
              <w:rPr>
                <w:noProof/>
                <w:webHidden/>
              </w:rPr>
              <w:fldChar w:fldCharType="begin"/>
            </w:r>
            <w:r w:rsidR="00734F33">
              <w:rPr>
                <w:noProof/>
                <w:webHidden/>
              </w:rPr>
              <w:instrText xml:space="preserve"> PAGEREF _Toc65586412 \h </w:instrText>
            </w:r>
            <w:r w:rsidR="00734F33">
              <w:rPr>
                <w:noProof/>
                <w:webHidden/>
              </w:rPr>
            </w:r>
            <w:r w:rsidR="00734F33">
              <w:rPr>
                <w:noProof/>
                <w:webHidden/>
              </w:rPr>
              <w:fldChar w:fldCharType="separate"/>
            </w:r>
            <w:r w:rsidR="00734F33">
              <w:rPr>
                <w:noProof/>
                <w:webHidden/>
              </w:rPr>
              <w:t>95</w:t>
            </w:r>
            <w:r w:rsidR="00734F33">
              <w:rPr>
                <w:noProof/>
                <w:webHidden/>
              </w:rPr>
              <w:fldChar w:fldCharType="end"/>
            </w:r>
          </w:hyperlink>
        </w:p>
        <w:p w14:paraId="307F9D06" w14:textId="5182CB86" w:rsidR="00734F33" w:rsidRDefault="00533994">
          <w:pPr>
            <w:pStyle w:val="21"/>
            <w:rPr>
              <w:rFonts w:asciiTheme="minorHAnsi" w:eastAsiaTheme="minorEastAsia" w:hAnsiTheme="minorHAnsi" w:cstheme="minorBidi"/>
              <w:noProof/>
              <w:sz w:val="24"/>
              <w:szCs w:val="24"/>
              <w:lang w:eastAsia="ru-RU"/>
            </w:rPr>
          </w:pPr>
          <w:hyperlink w:anchor="_Toc65586413" w:history="1">
            <w:r w:rsidR="00734F33" w:rsidRPr="00FC3C22">
              <w:rPr>
                <w:rStyle w:val="affd"/>
                <w:noProof/>
              </w:rPr>
              <w:t>7.11. Диагностика и лечение бактериальных инфекционных осложнений</w:t>
            </w:r>
            <w:r w:rsidR="00734F33">
              <w:rPr>
                <w:noProof/>
                <w:webHidden/>
              </w:rPr>
              <w:tab/>
            </w:r>
            <w:r w:rsidR="00734F33">
              <w:rPr>
                <w:noProof/>
                <w:webHidden/>
              </w:rPr>
              <w:fldChar w:fldCharType="begin"/>
            </w:r>
            <w:r w:rsidR="00734F33">
              <w:rPr>
                <w:noProof/>
                <w:webHidden/>
              </w:rPr>
              <w:instrText xml:space="preserve"> PAGEREF _Toc65586413 \h </w:instrText>
            </w:r>
            <w:r w:rsidR="00734F33">
              <w:rPr>
                <w:noProof/>
                <w:webHidden/>
              </w:rPr>
            </w:r>
            <w:r w:rsidR="00734F33">
              <w:rPr>
                <w:noProof/>
                <w:webHidden/>
              </w:rPr>
              <w:fldChar w:fldCharType="separate"/>
            </w:r>
            <w:r w:rsidR="00734F33">
              <w:rPr>
                <w:noProof/>
                <w:webHidden/>
              </w:rPr>
              <w:t>98</w:t>
            </w:r>
            <w:r w:rsidR="00734F33">
              <w:rPr>
                <w:noProof/>
                <w:webHidden/>
              </w:rPr>
              <w:fldChar w:fldCharType="end"/>
            </w:r>
          </w:hyperlink>
        </w:p>
        <w:p w14:paraId="2AB7C19A" w14:textId="27D924D4" w:rsidR="00734F33" w:rsidRDefault="00533994">
          <w:pPr>
            <w:pStyle w:val="21"/>
            <w:rPr>
              <w:rFonts w:asciiTheme="minorHAnsi" w:eastAsiaTheme="minorEastAsia" w:hAnsiTheme="minorHAnsi" w:cstheme="minorBidi"/>
              <w:noProof/>
              <w:sz w:val="24"/>
              <w:szCs w:val="24"/>
              <w:lang w:eastAsia="ru-RU"/>
            </w:rPr>
          </w:pPr>
          <w:hyperlink w:anchor="_Toc65586414" w:history="1">
            <w:r w:rsidR="00734F33" w:rsidRPr="00FC3C22">
              <w:rPr>
                <w:rStyle w:val="affd"/>
                <w:noProof/>
              </w:rPr>
              <w:t>7.12. Вирусные инфекции у пациентов с гематологическими заболеваниями</w:t>
            </w:r>
            <w:r w:rsidR="00734F33">
              <w:rPr>
                <w:noProof/>
                <w:webHidden/>
              </w:rPr>
              <w:tab/>
            </w:r>
            <w:r w:rsidR="00734F33">
              <w:rPr>
                <w:noProof/>
                <w:webHidden/>
              </w:rPr>
              <w:fldChar w:fldCharType="begin"/>
            </w:r>
            <w:r w:rsidR="00734F33">
              <w:rPr>
                <w:noProof/>
                <w:webHidden/>
              </w:rPr>
              <w:instrText xml:space="preserve"> PAGEREF _Toc65586414 \h </w:instrText>
            </w:r>
            <w:r w:rsidR="00734F33">
              <w:rPr>
                <w:noProof/>
                <w:webHidden/>
              </w:rPr>
            </w:r>
            <w:r w:rsidR="00734F33">
              <w:rPr>
                <w:noProof/>
                <w:webHidden/>
              </w:rPr>
              <w:fldChar w:fldCharType="separate"/>
            </w:r>
            <w:r w:rsidR="00734F33">
              <w:rPr>
                <w:noProof/>
                <w:webHidden/>
              </w:rPr>
              <w:t>119</w:t>
            </w:r>
            <w:r w:rsidR="00734F33">
              <w:rPr>
                <w:noProof/>
                <w:webHidden/>
              </w:rPr>
              <w:fldChar w:fldCharType="end"/>
            </w:r>
          </w:hyperlink>
        </w:p>
        <w:p w14:paraId="668B034A" w14:textId="00A4372B" w:rsidR="00734F33" w:rsidRDefault="00533994">
          <w:pPr>
            <w:pStyle w:val="21"/>
            <w:rPr>
              <w:rFonts w:asciiTheme="minorHAnsi" w:eastAsiaTheme="minorEastAsia" w:hAnsiTheme="minorHAnsi" w:cstheme="minorBidi"/>
              <w:noProof/>
              <w:sz w:val="24"/>
              <w:szCs w:val="24"/>
              <w:lang w:eastAsia="ru-RU"/>
            </w:rPr>
          </w:pPr>
          <w:hyperlink w:anchor="_Toc65586415" w:history="1">
            <w:r w:rsidR="00734F33" w:rsidRPr="00FC3C22">
              <w:rPr>
                <w:rStyle w:val="affd"/>
                <w:noProof/>
              </w:rPr>
              <w:t>7.13. Диагностика и лечение инфекций, вызванных грибами</w:t>
            </w:r>
            <w:r w:rsidR="00734F33">
              <w:rPr>
                <w:noProof/>
                <w:webHidden/>
              </w:rPr>
              <w:tab/>
            </w:r>
            <w:r w:rsidR="00734F33">
              <w:rPr>
                <w:noProof/>
                <w:webHidden/>
              </w:rPr>
              <w:fldChar w:fldCharType="begin"/>
            </w:r>
            <w:r w:rsidR="00734F33">
              <w:rPr>
                <w:noProof/>
                <w:webHidden/>
              </w:rPr>
              <w:instrText xml:space="preserve"> PAGEREF _Toc65586415 \h </w:instrText>
            </w:r>
            <w:r w:rsidR="00734F33">
              <w:rPr>
                <w:noProof/>
                <w:webHidden/>
              </w:rPr>
            </w:r>
            <w:r w:rsidR="00734F33">
              <w:rPr>
                <w:noProof/>
                <w:webHidden/>
              </w:rPr>
              <w:fldChar w:fldCharType="separate"/>
            </w:r>
            <w:r w:rsidR="00734F33">
              <w:rPr>
                <w:noProof/>
                <w:webHidden/>
              </w:rPr>
              <w:t>123</w:t>
            </w:r>
            <w:r w:rsidR="00734F33">
              <w:rPr>
                <w:noProof/>
                <w:webHidden/>
              </w:rPr>
              <w:fldChar w:fldCharType="end"/>
            </w:r>
          </w:hyperlink>
        </w:p>
        <w:p w14:paraId="7E0A1F9F" w14:textId="390A85A3" w:rsidR="00734F33" w:rsidRDefault="00533994">
          <w:pPr>
            <w:pStyle w:val="21"/>
            <w:rPr>
              <w:rFonts w:asciiTheme="minorHAnsi" w:eastAsiaTheme="minorEastAsia" w:hAnsiTheme="minorHAnsi" w:cstheme="minorBidi"/>
              <w:noProof/>
              <w:sz w:val="24"/>
              <w:szCs w:val="24"/>
              <w:lang w:eastAsia="ru-RU"/>
            </w:rPr>
          </w:pPr>
          <w:hyperlink w:anchor="_Toc65586416" w:history="1">
            <w:r w:rsidR="00734F33" w:rsidRPr="00FC3C22">
              <w:rPr>
                <w:rStyle w:val="affd"/>
                <w:noProof/>
              </w:rPr>
              <w:t>7.14. Диагностика и лечение септического шока и острой дыхательной недостаточности у гематологических пациентов</w:t>
            </w:r>
            <w:r w:rsidR="00734F33">
              <w:rPr>
                <w:noProof/>
                <w:webHidden/>
              </w:rPr>
              <w:tab/>
            </w:r>
            <w:r w:rsidR="00734F33">
              <w:rPr>
                <w:noProof/>
                <w:webHidden/>
              </w:rPr>
              <w:fldChar w:fldCharType="begin"/>
            </w:r>
            <w:r w:rsidR="00734F33">
              <w:rPr>
                <w:noProof/>
                <w:webHidden/>
              </w:rPr>
              <w:instrText xml:space="preserve"> PAGEREF _Toc65586416 \h </w:instrText>
            </w:r>
            <w:r w:rsidR="00734F33">
              <w:rPr>
                <w:noProof/>
                <w:webHidden/>
              </w:rPr>
            </w:r>
            <w:r w:rsidR="00734F33">
              <w:rPr>
                <w:noProof/>
                <w:webHidden/>
              </w:rPr>
              <w:fldChar w:fldCharType="separate"/>
            </w:r>
            <w:r w:rsidR="00734F33">
              <w:rPr>
                <w:noProof/>
                <w:webHidden/>
              </w:rPr>
              <w:t>149</w:t>
            </w:r>
            <w:r w:rsidR="00734F33">
              <w:rPr>
                <w:noProof/>
                <w:webHidden/>
              </w:rPr>
              <w:fldChar w:fldCharType="end"/>
            </w:r>
          </w:hyperlink>
        </w:p>
        <w:p w14:paraId="656C0C9F" w14:textId="33185433" w:rsidR="00734F33" w:rsidRDefault="00533994">
          <w:pPr>
            <w:pStyle w:val="21"/>
            <w:rPr>
              <w:rFonts w:asciiTheme="minorHAnsi" w:eastAsiaTheme="minorEastAsia" w:hAnsiTheme="minorHAnsi" w:cstheme="minorBidi"/>
              <w:noProof/>
              <w:sz w:val="24"/>
              <w:szCs w:val="24"/>
              <w:lang w:eastAsia="ru-RU"/>
            </w:rPr>
          </w:pPr>
          <w:hyperlink w:anchor="_Toc65586417" w:history="1">
            <w:r w:rsidR="00734F33" w:rsidRPr="00FC3C22">
              <w:rPr>
                <w:rStyle w:val="affd"/>
                <w:noProof/>
              </w:rPr>
              <w:t>7.15. Диагностика и лечение почечной недостаточности в гематологии</w:t>
            </w:r>
            <w:r w:rsidR="00734F33">
              <w:rPr>
                <w:noProof/>
                <w:webHidden/>
              </w:rPr>
              <w:tab/>
            </w:r>
            <w:r w:rsidR="00734F33">
              <w:rPr>
                <w:noProof/>
                <w:webHidden/>
              </w:rPr>
              <w:fldChar w:fldCharType="begin"/>
            </w:r>
            <w:r w:rsidR="00734F33">
              <w:rPr>
                <w:noProof/>
                <w:webHidden/>
              </w:rPr>
              <w:instrText xml:space="preserve"> PAGEREF _Toc65586417 \h </w:instrText>
            </w:r>
            <w:r w:rsidR="00734F33">
              <w:rPr>
                <w:noProof/>
                <w:webHidden/>
              </w:rPr>
            </w:r>
            <w:r w:rsidR="00734F33">
              <w:rPr>
                <w:noProof/>
                <w:webHidden/>
              </w:rPr>
              <w:fldChar w:fldCharType="separate"/>
            </w:r>
            <w:r w:rsidR="00734F33">
              <w:rPr>
                <w:noProof/>
                <w:webHidden/>
              </w:rPr>
              <w:t>178</w:t>
            </w:r>
            <w:r w:rsidR="00734F33">
              <w:rPr>
                <w:noProof/>
                <w:webHidden/>
              </w:rPr>
              <w:fldChar w:fldCharType="end"/>
            </w:r>
          </w:hyperlink>
        </w:p>
        <w:p w14:paraId="7D2D2552" w14:textId="1F4064F1" w:rsidR="00734F33" w:rsidRDefault="00533994">
          <w:pPr>
            <w:pStyle w:val="21"/>
            <w:rPr>
              <w:rFonts w:asciiTheme="minorHAnsi" w:eastAsiaTheme="minorEastAsia" w:hAnsiTheme="minorHAnsi" w:cstheme="minorBidi"/>
              <w:noProof/>
              <w:sz w:val="24"/>
              <w:szCs w:val="24"/>
              <w:lang w:eastAsia="ru-RU"/>
            </w:rPr>
          </w:pPr>
          <w:hyperlink w:anchor="_Toc65586418" w:history="1">
            <w:r w:rsidR="00734F33" w:rsidRPr="00FC3C22">
              <w:rPr>
                <w:rStyle w:val="affd"/>
                <w:noProof/>
              </w:rPr>
              <w:t>7.16. Кардиологическое обследование и лечение пациентов с гематологическими заболеваниями</w:t>
            </w:r>
            <w:r w:rsidR="00734F33">
              <w:rPr>
                <w:noProof/>
                <w:webHidden/>
              </w:rPr>
              <w:tab/>
            </w:r>
            <w:r w:rsidR="00734F33">
              <w:rPr>
                <w:noProof/>
                <w:webHidden/>
              </w:rPr>
              <w:fldChar w:fldCharType="begin"/>
            </w:r>
            <w:r w:rsidR="00734F33">
              <w:rPr>
                <w:noProof/>
                <w:webHidden/>
              </w:rPr>
              <w:instrText xml:space="preserve"> PAGEREF _Toc65586418 \h </w:instrText>
            </w:r>
            <w:r w:rsidR="00734F33">
              <w:rPr>
                <w:noProof/>
                <w:webHidden/>
              </w:rPr>
            </w:r>
            <w:r w:rsidR="00734F33">
              <w:rPr>
                <w:noProof/>
                <w:webHidden/>
              </w:rPr>
              <w:fldChar w:fldCharType="separate"/>
            </w:r>
            <w:r w:rsidR="00734F33">
              <w:rPr>
                <w:noProof/>
                <w:webHidden/>
              </w:rPr>
              <w:t>187</w:t>
            </w:r>
            <w:r w:rsidR="00734F33">
              <w:rPr>
                <w:noProof/>
                <w:webHidden/>
              </w:rPr>
              <w:fldChar w:fldCharType="end"/>
            </w:r>
          </w:hyperlink>
        </w:p>
        <w:p w14:paraId="47FDBAC4" w14:textId="0A18AFEA" w:rsidR="00734F33" w:rsidRDefault="00533994">
          <w:pPr>
            <w:pStyle w:val="21"/>
            <w:rPr>
              <w:rFonts w:asciiTheme="minorHAnsi" w:eastAsiaTheme="minorEastAsia" w:hAnsiTheme="minorHAnsi" w:cstheme="minorBidi"/>
              <w:noProof/>
              <w:sz w:val="24"/>
              <w:szCs w:val="24"/>
              <w:lang w:eastAsia="ru-RU"/>
            </w:rPr>
          </w:pPr>
          <w:hyperlink w:anchor="_Toc65586419" w:history="1">
            <w:r w:rsidR="00734F33" w:rsidRPr="00FC3C22">
              <w:rPr>
                <w:rStyle w:val="affd"/>
                <w:noProof/>
              </w:rPr>
              <w:t>7.17. Диагностика и лечение психических расстройств у пациентов с гематологическими заболеваниями</w:t>
            </w:r>
            <w:r w:rsidR="00734F33">
              <w:rPr>
                <w:noProof/>
                <w:webHidden/>
              </w:rPr>
              <w:tab/>
            </w:r>
            <w:r w:rsidR="00734F33">
              <w:rPr>
                <w:noProof/>
                <w:webHidden/>
              </w:rPr>
              <w:fldChar w:fldCharType="begin"/>
            </w:r>
            <w:r w:rsidR="00734F33">
              <w:rPr>
                <w:noProof/>
                <w:webHidden/>
              </w:rPr>
              <w:instrText xml:space="preserve"> PAGEREF _Toc65586419 \h </w:instrText>
            </w:r>
            <w:r w:rsidR="00734F33">
              <w:rPr>
                <w:noProof/>
                <w:webHidden/>
              </w:rPr>
            </w:r>
            <w:r w:rsidR="00734F33">
              <w:rPr>
                <w:noProof/>
                <w:webHidden/>
              </w:rPr>
              <w:fldChar w:fldCharType="separate"/>
            </w:r>
            <w:r w:rsidR="00734F33">
              <w:rPr>
                <w:noProof/>
                <w:webHidden/>
              </w:rPr>
              <w:t>199</w:t>
            </w:r>
            <w:r w:rsidR="00734F33">
              <w:rPr>
                <w:noProof/>
                <w:webHidden/>
              </w:rPr>
              <w:fldChar w:fldCharType="end"/>
            </w:r>
          </w:hyperlink>
        </w:p>
        <w:p w14:paraId="6BF2D455" w14:textId="614886F3" w:rsidR="00734F33" w:rsidRDefault="00533994">
          <w:pPr>
            <w:pStyle w:val="1a"/>
            <w:rPr>
              <w:rFonts w:asciiTheme="minorHAnsi" w:eastAsiaTheme="minorEastAsia" w:hAnsiTheme="minorHAnsi"/>
              <w:noProof/>
              <w:szCs w:val="24"/>
              <w:lang w:eastAsia="ru-RU"/>
            </w:rPr>
          </w:pPr>
          <w:hyperlink w:anchor="_Toc65586420" w:history="1">
            <w:r w:rsidR="00734F33" w:rsidRPr="00FC3C22">
              <w:rPr>
                <w:rStyle w:val="affd"/>
                <w:noProof/>
              </w:rPr>
              <w:t>Критерии оценки качества медицинской помощи</w:t>
            </w:r>
            <w:r w:rsidR="00734F33">
              <w:rPr>
                <w:noProof/>
                <w:webHidden/>
              </w:rPr>
              <w:tab/>
            </w:r>
            <w:r w:rsidR="00734F33">
              <w:rPr>
                <w:noProof/>
                <w:webHidden/>
              </w:rPr>
              <w:fldChar w:fldCharType="begin"/>
            </w:r>
            <w:r w:rsidR="00734F33">
              <w:rPr>
                <w:noProof/>
                <w:webHidden/>
              </w:rPr>
              <w:instrText xml:space="preserve"> PAGEREF _Toc65586420 \h </w:instrText>
            </w:r>
            <w:r w:rsidR="00734F33">
              <w:rPr>
                <w:noProof/>
                <w:webHidden/>
              </w:rPr>
            </w:r>
            <w:r w:rsidR="00734F33">
              <w:rPr>
                <w:noProof/>
                <w:webHidden/>
              </w:rPr>
              <w:fldChar w:fldCharType="separate"/>
            </w:r>
            <w:r w:rsidR="00734F33">
              <w:rPr>
                <w:noProof/>
                <w:webHidden/>
              </w:rPr>
              <w:t>202</w:t>
            </w:r>
            <w:r w:rsidR="00734F33">
              <w:rPr>
                <w:noProof/>
                <w:webHidden/>
              </w:rPr>
              <w:fldChar w:fldCharType="end"/>
            </w:r>
          </w:hyperlink>
        </w:p>
        <w:p w14:paraId="5DC8A6A1" w14:textId="3EEF18A3" w:rsidR="00734F33" w:rsidRDefault="00533994">
          <w:pPr>
            <w:pStyle w:val="1a"/>
            <w:rPr>
              <w:rFonts w:asciiTheme="minorHAnsi" w:eastAsiaTheme="minorEastAsia" w:hAnsiTheme="minorHAnsi"/>
              <w:noProof/>
              <w:szCs w:val="24"/>
              <w:lang w:eastAsia="ru-RU"/>
            </w:rPr>
          </w:pPr>
          <w:hyperlink w:anchor="_Toc65586421" w:history="1">
            <w:r w:rsidR="00734F33" w:rsidRPr="00FC3C22">
              <w:rPr>
                <w:rStyle w:val="affd"/>
                <w:noProof/>
              </w:rPr>
              <w:t>Список литературы</w:t>
            </w:r>
            <w:r w:rsidR="00734F33">
              <w:rPr>
                <w:noProof/>
                <w:webHidden/>
              </w:rPr>
              <w:tab/>
            </w:r>
            <w:r w:rsidR="00734F33">
              <w:rPr>
                <w:noProof/>
                <w:webHidden/>
              </w:rPr>
              <w:fldChar w:fldCharType="begin"/>
            </w:r>
            <w:r w:rsidR="00734F33">
              <w:rPr>
                <w:noProof/>
                <w:webHidden/>
              </w:rPr>
              <w:instrText xml:space="preserve"> PAGEREF _Toc65586421 \h </w:instrText>
            </w:r>
            <w:r w:rsidR="00734F33">
              <w:rPr>
                <w:noProof/>
                <w:webHidden/>
              </w:rPr>
            </w:r>
            <w:r w:rsidR="00734F33">
              <w:rPr>
                <w:noProof/>
                <w:webHidden/>
              </w:rPr>
              <w:fldChar w:fldCharType="separate"/>
            </w:r>
            <w:r w:rsidR="00734F33">
              <w:rPr>
                <w:noProof/>
                <w:webHidden/>
              </w:rPr>
              <w:t>204</w:t>
            </w:r>
            <w:r w:rsidR="00734F33">
              <w:rPr>
                <w:noProof/>
                <w:webHidden/>
              </w:rPr>
              <w:fldChar w:fldCharType="end"/>
            </w:r>
          </w:hyperlink>
        </w:p>
        <w:p w14:paraId="75AD621A" w14:textId="088195B7" w:rsidR="00734F33" w:rsidRDefault="00533994">
          <w:pPr>
            <w:pStyle w:val="1a"/>
            <w:rPr>
              <w:rFonts w:asciiTheme="minorHAnsi" w:eastAsiaTheme="minorEastAsia" w:hAnsiTheme="minorHAnsi"/>
              <w:noProof/>
              <w:szCs w:val="24"/>
              <w:lang w:eastAsia="ru-RU"/>
            </w:rPr>
          </w:pPr>
          <w:hyperlink w:anchor="_Toc65586422" w:history="1">
            <w:r w:rsidR="00734F33" w:rsidRPr="00FC3C22">
              <w:rPr>
                <w:rStyle w:val="affd"/>
                <w:noProof/>
              </w:rPr>
              <w:t>Приложение А1. Состав рабочей группы по разработке и пересмотру клинических рекомендаций</w:t>
            </w:r>
            <w:r w:rsidR="00734F33">
              <w:rPr>
                <w:noProof/>
                <w:webHidden/>
              </w:rPr>
              <w:tab/>
            </w:r>
            <w:r w:rsidR="00734F33">
              <w:rPr>
                <w:noProof/>
                <w:webHidden/>
              </w:rPr>
              <w:fldChar w:fldCharType="begin"/>
            </w:r>
            <w:r w:rsidR="00734F33">
              <w:rPr>
                <w:noProof/>
                <w:webHidden/>
              </w:rPr>
              <w:instrText xml:space="preserve"> PAGEREF _Toc65586422 \h </w:instrText>
            </w:r>
            <w:r w:rsidR="00734F33">
              <w:rPr>
                <w:noProof/>
                <w:webHidden/>
              </w:rPr>
            </w:r>
            <w:r w:rsidR="00734F33">
              <w:rPr>
                <w:noProof/>
                <w:webHidden/>
              </w:rPr>
              <w:fldChar w:fldCharType="separate"/>
            </w:r>
            <w:r w:rsidR="00734F33">
              <w:rPr>
                <w:noProof/>
                <w:webHidden/>
              </w:rPr>
              <w:t>222</w:t>
            </w:r>
            <w:r w:rsidR="00734F33">
              <w:rPr>
                <w:noProof/>
                <w:webHidden/>
              </w:rPr>
              <w:fldChar w:fldCharType="end"/>
            </w:r>
          </w:hyperlink>
        </w:p>
        <w:p w14:paraId="179963B4" w14:textId="4F767944" w:rsidR="00734F33" w:rsidRDefault="00533994">
          <w:pPr>
            <w:pStyle w:val="1a"/>
            <w:rPr>
              <w:rFonts w:asciiTheme="minorHAnsi" w:eastAsiaTheme="minorEastAsia" w:hAnsiTheme="minorHAnsi"/>
              <w:noProof/>
              <w:szCs w:val="24"/>
              <w:lang w:eastAsia="ru-RU"/>
            </w:rPr>
          </w:pPr>
          <w:hyperlink w:anchor="_Toc65586423" w:history="1">
            <w:r w:rsidR="00734F33" w:rsidRPr="00FC3C22">
              <w:rPr>
                <w:rStyle w:val="affd"/>
                <w:noProof/>
              </w:rPr>
              <w:t>Приложение А2. Методология разработки клинических рекомендаций</w:t>
            </w:r>
            <w:r w:rsidR="00734F33">
              <w:rPr>
                <w:noProof/>
                <w:webHidden/>
              </w:rPr>
              <w:tab/>
            </w:r>
            <w:r w:rsidR="00734F33">
              <w:rPr>
                <w:noProof/>
                <w:webHidden/>
              </w:rPr>
              <w:fldChar w:fldCharType="begin"/>
            </w:r>
            <w:r w:rsidR="00734F33">
              <w:rPr>
                <w:noProof/>
                <w:webHidden/>
              </w:rPr>
              <w:instrText xml:space="preserve"> PAGEREF _Toc65586423 \h </w:instrText>
            </w:r>
            <w:r w:rsidR="00734F33">
              <w:rPr>
                <w:noProof/>
                <w:webHidden/>
              </w:rPr>
            </w:r>
            <w:r w:rsidR="00734F33">
              <w:rPr>
                <w:noProof/>
                <w:webHidden/>
              </w:rPr>
              <w:fldChar w:fldCharType="separate"/>
            </w:r>
            <w:r w:rsidR="00734F33">
              <w:rPr>
                <w:noProof/>
                <w:webHidden/>
              </w:rPr>
              <w:t>228</w:t>
            </w:r>
            <w:r w:rsidR="00734F33">
              <w:rPr>
                <w:noProof/>
                <w:webHidden/>
              </w:rPr>
              <w:fldChar w:fldCharType="end"/>
            </w:r>
          </w:hyperlink>
        </w:p>
        <w:p w14:paraId="7292A55D" w14:textId="3E179A6D" w:rsidR="00734F33" w:rsidRDefault="00533994">
          <w:pPr>
            <w:pStyle w:val="1a"/>
            <w:rPr>
              <w:rFonts w:asciiTheme="minorHAnsi" w:eastAsiaTheme="minorEastAsia" w:hAnsiTheme="minorHAnsi"/>
              <w:noProof/>
              <w:szCs w:val="24"/>
              <w:lang w:eastAsia="ru-RU"/>
            </w:rPr>
          </w:pPr>
          <w:hyperlink w:anchor="_Toc65586424" w:history="1">
            <w:r w:rsidR="00734F33" w:rsidRPr="00FC3C22">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734F33">
              <w:rPr>
                <w:noProof/>
                <w:webHidden/>
              </w:rPr>
              <w:tab/>
            </w:r>
            <w:r w:rsidR="00734F33">
              <w:rPr>
                <w:noProof/>
                <w:webHidden/>
              </w:rPr>
              <w:fldChar w:fldCharType="begin"/>
            </w:r>
            <w:r w:rsidR="00734F33">
              <w:rPr>
                <w:noProof/>
                <w:webHidden/>
              </w:rPr>
              <w:instrText xml:space="preserve"> PAGEREF _Toc65586424 \h </w:instrText>
            </w:r>
            <w:r w:rsidR="00734F33">
              <w:rPr>
                <w:noProof/>
                <w:webHidden/>
              </w:rPr>
            </w:r>
            <w:r w:rsidR="00734F33">
              <w:rPr>
                <w:noProof/>
                <w:webHidden/>
              </w:rPr>
              <w:fldChar w:fldCharType="separate"/>
            </w:r>
            <w:r w:rsidR="00734F33">
              <w:rPr>
                <w:noProof/>
                <w:webHidden/>
              </w:rPr>
              <w:t>232</w:t>
            </w:r>
            <w:r w:rsidR="00734F33">
              <w:rPr>
                <w:noProof/>
                <w:webHidden/>
              </w:rPr>
              <w:fldChar w:fldCharType="end"/>
            </w:r>
          </w:hyperlink>
        </w:p>
        <w:p w14:paraId="7EDECABB" w14:textId="11EC5D9E" w:rsidR="00734F33" w:rsidRDefault="00533994">
          <w:pPr>
            <w:pStyle w:val="1a"/>
            <w:rPr>
              <w:rFonts w:asciiTheme="minorHAnsi" w:eastAsiaTheme="minorEastAsia" w:hAnsiTheme="minorHAnsi"/>
              <w:noProof/>
              <w:szCs w:val="24"/>
              <w:lang w:eastAsia="ru-RU"/>
            </w:rPr>
          </w:pPr>
          <w:hyperlink w:anchor="_Toc65586425" w:history="1">
            <w:r w:rsidR="00734F33" w:rsidRPr="00FC3C22">
              <w:rPr>
                <w:rStyle w:val="affd"/>
                <w:noProof/>
              </w:rPr>
              <w:t>Приложение А3.1. Режимы лекарственного лечения ЛХ</w:t>
            </w:r>
            <w:r w:rsidR="00734F33">
              <w:rPr>
                <w:noProof/>
                <w:webHidden/>
              </w:rPr>
              <w:tab/>
            </w:r>
            <w:r w:rsidR="00734F33">
              <w:rPr>
                <w:noProof/>
                <w:webHidden/>
              </w:rPr>
              <w:fldChar w:fldCharType="begin"/>
            </w:r>
            <w:r w:rsidR="00734F33">
              <w:rPr>
                <w:noProof/>
                <w:webHidden/>
              </w:rPr>
              <w:instrText xml:space="preserve"> PAGEREF _Toc65586425 \h </w:instrText>
            </w:r>
            <w:r w:rsidR="00734F33">
              <w:rPr>
                <w:noProof/>
                <w:webHidden/>
              </w:rPr>
            </w:r>
            <w:r w:rsidR="00734F33">
              <w:rPr>
                <w:noProof/>
                <w:webHidden/>
              </w:rPr>
              <w:fldChar w:fldCharType="separate"/>
            </w:r>
            <w:r w:rsidR="00734F33">
              <w:rPr>
                <w:noProof/>
                <w:webHidden/>
              </w:rPr>
              <w:t>232</w:t>
            </w:r>
            <w:r w:rsidR="00734F33">
              <w:rPr>
                <w:noProof/>
                <w:webHidden/>
              </w:rPr>
              <w:fldChar w:fldCharType="end"/>
            </w:r>
          </w:hyperlink>
        </w:p>
        <w:p w14:paraId="44146224" w14:textId="6E2619B2" w:rsidR="00734F33" w:rsidRDefault="00533994">
          <w:pPr>
            <w:pStyle w:val="1a"/>
            <w:rPr>
              <w:rFonts w:asciiTheme="minorHAnsi" w:eastAsiaTheme="minorEastAsia" w:hAnsiTheme="minorHAnsi"/>
              <w:noProof/>
              <w:szCs w:val="24"/>
              <w:lang w:eastAsia="ru-RU"/>
            </w:rPr>
          </w:pPr>
          <w:hyperlink w:anchor="_Toc65586426" w:history="1">
            <w:r w:rsidR="00734F33" w:rsidRPr="00FC3C22">
              <w:rPr>
                <w:rStyle w:val="affd"/>
                <w:noProof/>
              </w:rPr>
              <w:t>Приложение А3.2. Рекомендации по редукции доз или увеличению промежутков при проведении миелосупрессивной цитостатической терапии</w:t>
            </w:r>
            <w:r w:rsidR="00734F33">
              <w:rPr>
                <w:noProof/>
                <w:webHidden/>
              </w:rPr>
              <w:tab/>
            </w:r>
            <w:r w:rsidR="00734F33">
              <w:rPr>
                <w:noProof/>
                <w:webHidden/>
              </w:rPr>
              <w:fldChar w:fldCharType="begin"/>
            </w:r>
            <w:r w:rsidR="00734F33">
              <w:rPr>
                <w:noProof/>
                <w:webHidden/>
              </w:rPr>
              <w:instrText xml:space="preserve"> PAGEREF _Toc65586426 \h </w:instrText>
            </w:r>
            <w:r w:rsidR="00734F33">
              <w:rPr>
                <w:noProof/>
                <w:webHidden/>
              </w:rPr>
            </w:r>
            <w:r w:rsidR="00734F33">
              <w:rPr>
                <w:noProof/>
                <w:webHidden/>
              </w:rPr>
              <w:fldChar w:fldCharType="separate"/>
            </w:r>
            <w:r w:rsidR="00734F33">
              <w:rPr>
                <w:noProof/>
                <w:webHidden/>
              </w:rPr>
              <w:t>239</w:t>
            </w:r>
            <w:r w:rsidR="00734F33">
              <w:rPr>
                <w:noProof/>
                <w:webHidden/>
              </w:rPr>
              <w:fldChar w:fldCharType="end"/>
            </w:r>
          </w:hyperlink>
        </w:p>
        <w:p w14:paraId="5D05E2CE" w14:textId="53F179D4" w:rsidR="00734F33" w:rsidRDefault="00533994">
          <w:pPr>
            <w:pStyle w:val="1a"/>
            <w:rPr>
              <w:rFonts w:asciiTheme="minorHAnsi" w:eastAsiaTheme="minorEastAsia" w:hAnsiTheme="minorHAnsi"/>
              <w:noProof/>
              <w:szCs w:val="24"/>
              <w:lang w:eastAsia="ru-RU"/>
            </w:rPr>
          </w:pPr>
          <w:hyperlink w:anchor="_Toc65586427" w:history="1">
            <w:r w:rsidR="00734F33" w:rsidRPr="00FC3C22">
              <w:rPr>
                <w:rStyle w:val="affd"/>
                <w:noProof/>
              </w:rPr>
              <w:t xml:space="preserve">Приложение А3.3. </w:t>
            </w:r>
            <w:r w:rsidR="00734F33" w:rsidRPr="00FC3C22">
              <w:rPr>
                <w:rStyle w:val="affd"/>
                <w:rFonts w:eastAsia="Arial Unicode MS"/>
                <w:noProof/>
              </w:rPr>
              <w:t>Сопроводительная терапия при введении моноклональных антител у гематологических пациентов.</w:t>
            </w:r>
            <w:r w:rsidR="00734F33">
              <w:rPr>
                <w:noProof/>
                <w:webHidden/>
              </w:rPr>
              <w:tab/>
            </w:r>
            <w:r w:rsidR="00734F33">
              <w:rPr>
                <w:noProof/>
                <w:webHidden/>
              </w:rPr>
              <w:fldChar w:fldCharType="begin"/>
            </w:r>
            <w:r w:rsidR="00734F33">
              <w:rPr>
                <w:noProof/>
                <w:webHidden/>
              </w:rPr>
              <w:instrText xml:space="preserve"> PAGEREF _Toc65586427 \h </w:instrText>
            </w:r>
            <w:r w:rsidR="00734F33">
              <w:rPr>
                <w:noProof/>
                <w:webHidden/>
              </w:rPr>
            </w:r>
            <w:r w:rsidR="00734F33">
              <w:rPr>
                <w:noProof/>
                <w:webHidden/>
              </w:rPr>
              <w:fldChar w:fldCharType="separate"/>
            </w:r>
            <w:r w:rsidR="00734F33">
              <w:rPr>
                <w:noProof/>
                <w:webHidden/>
              </w:rPr>
              <w:t>239</w:t>
            </w:r>
            <w:r w:rsidR="00734F33">
              <w:rPr>
                <w:noProof/>
                <w:webHidden/>
              </w:rPr>
              <w:fldChar w:fldCharType="end"/>
            </w:r>
          </w:hyperlink>
        </w:p>
        <w:p w14:paraId="45DAEFF9" w14:textId="57E90A8B" w:rsidR="00734F33" w:rsidRDefault="00533994">
          <w:pPr>
            <w:pStyle w:val="1a"/>
            <w:rPr>
              <w:rFonts w:asciiTheme="minorHAnsi" w:eastAsiaTheme="minorEastAsia" w:hAnsiTheme="minorHAnsi"/>
              <w:noProof/>
              <w:szCs w:val="24"/>
              <w:lang w:eastAsia="ru-RU"/>
            </w:rPr>
          </w:pPr>
          <w:hyperlink w:anchor="_Toc65586428" w:history="1">
            <w:r w:rsidR="00734F33" w:rsidRPr="00FC3C22">
              <w:rPr>
                <w:rStyle w:val="affd"/>
                <w:noProof/>
              </w:rPr>
              <w:t>Приложение А3.4. Инфузионная терапия у гематологических пациентов</w:t>
            </w:r>
            <w:r w:rsidR="00734F33">
              <w:rPr>
                <w:noProof/>
                <w:webHidden/>
              </w:rPr>
              <w:tab/>
            </w:r>
            <w:r w:rsidR="00734F33">
              <w:rPr>
                <w:noProof/>
                <w:webHidden/>
              </w:rPr>
              <w:fldChar w:fldCharType="begin"/>
            </w:r>
            <w:r w:rsidR="00734F33">
              <w:rPr>
                <w:noProof/>
                <w:webHidden/>
              </w:rPr>
              <w:instrText xml:space="preserve"> PAGEREF _Toc65586428 \h </w:instrText>
            </w:r>
            <w:r w:rsidR="00734F33">
              <w:rPr>
                <w:noProof/>
                <w:webHidden/>
              </w:rPr>
            </w:r>
            <w:r w:rsidR="00734F33">
              <w:rPr>
                <w:noProof/>
                <w:webHidden/>
              </w:rPr>
              <w:fldChar w:fldCharType="separate"/>
            </w:r>
            <w:r w:rsidR="00734F33">
              <w:rPr>
                <w:noProof/>
                <w:webHidden/>
              </w:rPr>
              <w:t>244</w:t>
            </w:r>
            <w:r w:rsidR="00734F33">
              <w:rPr>
                <w:noProof/>
                <w:webHidden/>
              </w:rPr>
              <w:fldChar w:fldCharType="end"/>
            </w:r>
          </w:hyperlink>
        </w:p>
        <w:p w14:paraId="7B34F5F3" w14:textId="72AA9BD9" w:rsidR="00734F33" w:rsidRDefault="00533994">
          <w:pPr>
            <w:pStyle w:val="1a"/>
            <w:rPr>
              <w:rFonts w:asciiTheme="minorHAnsi" w:eastAsiaTheme="minorEastAsia" w:hAnsiTheme="minorHAnsi"/>
              <w:noProof/>
              <w:szCs w:val="24"/>
              <w:lang w:eastAsia="ru-RU"/>
            </w:rPr>
          </w:pPr>
          <w:hyperlink w:anchor="_Toc65586429" w:history="1">
            <w:r w:rsidR="00734F33" w:rsidRPr="00FC3C22">
              <w:rPr>
                <w:rStyle w:val="affd"/>
                <w:noProof/>
              </w:rPr>
              <w:t>Приложение А3.5. Применение компонентов донорской крови у гематологических пациентов</w:t>
            </w:r>
            <w:r w:rsidR="00734F33">
              <w:rPr>
                <w:noProof/>
                <w:webHidden/>
              </w:rPr>
              <w:tab/>
            </w:r>
            <w:r w:rsidR="00734F33">
              <w:rPr>
                <w:noProof/>
                <w:webHidden/>
              </w:rPr>
              <w:fldChar w:fldCharType="begin"/>
            </w:r>
            <w:r w:rsidR="00734F33">
              <w:rPr>
                <w:noProof/>
                <w:webHidden/>
              </w:rPr>
              <w:instrText xml:space="preserve"> PAGEREF _Toc65586429 \h </w:instrText>
            </w:r>
            <w:r w:rsidR="00734F33">
              <w:rPr>
                <w:noProof/>
                <w:webHidden/>
              </w:rPr>
            </w:r>
            <w:r w:rsidR="00734F33">
              <w:rPr>
                <w:noProof/>
                <w:webHidden/>
              </w:rPr>
              <w:fldChar w:fldCharType="separate"/>
            </w:r>
            <w:r w:rsidR="00734F33">
              <w:rPr>
                <w:noProof/>
                <w:webHidden/>
              </w:rPr>
              <w:t>248</w:t>
            </w:r>
            <w:r w:rsidR="00734F33">
              <w:rPr>
                <w:noProof/>
                <w:webHidden/>
              </w:rPr>
              <w:fldChar w:fldCharType="end"/>
            </w:r>
          </w:hyperlink>
        </w:p>
        <w:p w14:paraId="39CC6AF5" w14:textId="367BA54A" w:rsidR="00734F33" w:rsidRDefault="00533994">
          <w:pPr>
            <w:pStyle w:val="1a"/>
            <w:rPr>
              <w:rFonts w:asciiTheme="minorHAnsi" w:eastAsiaTheme="minorEastAsia" w:hAnsiTheme="minorHAnsi"/>
              <w:noProof/>
              <w:szCs w:val="24"/>
              <w:lang w:eastAsia="ru-RU"/>
            </w:rPr>
          </w:pPr>
          <w:hyperlink w:anchor="_Toc65586430" w:history="1">
            <w:r w:rsidR="00734F33" w:rsidRPr="00FC3C22">
              <w:rPr>
                <w:rStyle w:val="affd"/>
                <w:noProof/>
              </w:rPr>
              <w:t xml:space="preserve">Приложение А3.6. </w:t>
            </w:r>
            <w:r w:rsidR="00734F33" w:rsidRPr="00FC3C22">
              <w:rPr>
                <w:rStyle w:val="affd"/>
                <w:rFonts w:eastAsia="Arial Unicode MS"/>
                <w:noProof/>
              </w:rPr>
              <w:t>Протоколы выполнения аспирационного и биопсийного исследования костного мозга</w:t>
            </w:r>
            <w:r w:rsidR="00734F33">
              <w:rPr>
                <w:noProof/>
                <w:webHidden/>
              </w:rPr>
              <w:tab/>
            </w:r>
            <w:r w:rsidR="00734F33">
              <w:rPr>
                <w:noProof/>
                <w:webHidden/>
              </w:rPr>
              <w:fldChar w:fldCharType="begin"/>
            </w:r>
            <w:r w:rsidR="00734F33">
              <w:rPr>
                <w:noProof/>
                <w:webHidden/>
              </w:rPr>
              <w:instrText xml:space="preserve"> PAGEREF _Toc65586430 \h </w:instrText>
            </w:r>
            <w:r w:rsidR="00734F33">
              <w:rPr>
                <w:noProof/>
                <w:webHidden/>
              </w:rPr>
            </w:r>
            <w:r w:rsidR="00734F33">
              <w:rPr>
                <w:noProof/>
                <w:webHidden/>
              </w:rPr>
              <w:fldChar w:fldCharType="separate"/>
            </w:r>
            <w:r w:rsidR="00734F33">
              <w:rPr>
                <w:noProof/>
                <w:webHidden/>
              </w:rPr>
              <w:t>266</w:t>
            </w:r>
            <w:r w:rsidR="00734F33">
              <w:rPr>
                <w:noProof/>
                <w:webHidden/>
              </w:rPr>
              <w:fldChar w:fldCharType="end"/>
            </w:r>
          </w:hyperlink>
        </w:p>
        <w:p w14:paraId="72300042" w14:textId="55141532" w:rsidR="00734F33" w:rsidRDefault="00533994">
          <w:pPr>
            <w:pStyle w:val="1a"/>
            <w:rPr>
              <w:rFonts w:asciiTheme="minorHAnsi" w:eastAsiaTheme="minorEastAsia" w:hAnsiTheme="minorHAnsi"/>
              <w:noProof/>
              <w:szCs w:val="24"/>
              <w:lang w:eastAsia="ru-RU"/>
            </w:rPr>
          </w:pPr>
          <w:hyperlink w:anchor="_Toc65586431" w:history="1">
            <w:r w:rsidR="00734F33" w:rsidRPr="00FC3C22">
              <w:rPr>
                <w:rStyle w:val="affd"/>
                <w:noProof/>
              </w:rPr>
              <w:t xml:space="preserve">Приложение А3.7. </w:t>
            </w:r>
            <w:r w:rsidR="00734F33" w:rsidRPr="00FC3C22">
              <w:rPr>
                <w:rStyle w:val="affd"/>
                <w:bCs/>
                <w:noProof/>
              </w:rPr>
              <w:t>Обеспечение сосудистого доступа</w:t>
            </w:r>
            <w:r w:rsidR="00734F33">
              <w:rPr>
                <w:noProof/>
                <w:webHidden/>
              </w:rPr>
              <w:tab/>
            </w:r>
            <w:r w:rsidR="00734F33">
              <w:rPr>
                <w:noProof/>
                <w:webHidden/>
              </w:rPr>
              <w:fldChar w:fldCharType="begin"/>
            </w:r>
            <w:r w:rsidR="00734F33">
              <w:rPr>
                <w:noProof/>
                <w:webHidden/>
              </w:rPr>
              <w:instrText xml:space="preserve"> PAGEREF _Toc65586431 \h </w:instrText>
            </w:r>
            <w:r w:rsidR="00734F33">
              <w:rPr>
                <w:noProof/>
                <w:webHidden/>
              </w:rPr>
            </w:r>
            <w:r w:rsidR="00734F33">
              <w:rPr>
                <w:noProof/>
                <w:webHidden/>
              </w:rPr>
              <w:fldChar w:fldCharType="separate"/>
            </w:r>
            <w:r w:rsidR="00734F33">
              <w:rPr>
                <w:noProof/>
                <w:webHidden/>
              </w:rPr>
              <w:t>276</w:t>
            </w:r>
            <w:r w:rsidR="00734F33">
              <w:rPr>
                <w:noProof/>
                <w:webHidden/>
              </w:rPr>
              <w:fldChar w:fldCharType="end"/>
            </w:r>
          </w:hyperlink>
        </w:p>
        <w:p w14:paraId="3686DA37" w14:textId="049C75DF" w:rsidR="00734F33" w:rsidRDefault="00533994">
          <w:pPr>
            <w:pStyle w:val="1a"/>
            <w:rPr>
              <w:rFonts w:asciiTheme="minorHAnsi" w:eastAsiaTheme="minorEastAsia" w:hAnsiTheme="minorHAnsi"/>
              <w:noProof/>
              <w:szCs w:val="24"/>
              <w:lang w:eastAsia="ru-RU"/>
            </w:rPr>
          </w:pPr>
          <w:hyperlink w:anchor="_Toc65586432" w:history="1">
            <w:r w:rsidR="00734F33" w:rsidRPr="00FC3C22">
              <w:rPr>
                <w:rStyle w:val="affd"/>
                <w:noProof/>
              </w:rPr>
              <w:t>Приложение А3.8. Трансплантация аутологичных гемопоэтических стволовых клеток</w:t>
            </w:r>
            <w:r w:rsidR="00734F33">
              <w:rPr>
                <w:noProof/>
                <w:webHidden/>
              </w:rPr>
              <w:tab/>
            </w:r>
            <w:r w:rsidR="00734F33">
              <w:rPr>
                <w:noProof/>
                <w:webHidden/>
              </w:rPr>
              <w:fldChar w:fldCharType="begin"/>
            </w:r>
            <w:r w:rsidR="00734F33">
              <w:rPr>
                <w:noProof/>
                <w:webHidden/>
              </w:rPr>
              <w:instrText xml:space="preserve"> PAGEREF _Toc65586432 \h </w:instrText>
            </w:r>
            <w:r w:rsidR="00734F33">
              <w:rPr>
                <w:noProof/>
                <w:webHidden/>
              </w:rPr>
            </w:r>
            <w:r w:rsidR="00734F33">
              <w:rPr>
                <w:noProof/>
                <w:webHidden/>
              </w:rPr>
              <w:fldChar w:fldCharType="separate"/>
            </w:r>
            <w:r w:rsidR="00734F33">
              <w:rPr>
                <w:noProof/>
                <w:webHidden/>
              </w:rPr>
              <w:t>288</w:t>
            </w:r>
            <w:r w:rsidR="00734F33">
              <w:rPr>
                <w:noProof/>
                <w:webHidden/>
              </w:rPr>
              <w:fldChar w:fldCharType="end"/>
            </w:r>
          </w:hyperlink>
        </w:p>
        <w:p w14:paraId="6E6E3BBB" w14:textId="614A181A" w:rsidR="00734F33" w:rsidRDefault="00533994">
          <w:pPr>
            <w:pStyle w:val="1a"/>
            <w:rPr>
              <w:rFonts w:asciiTheme="minorHAnsi" w:eastAsiaTheme="minorEastAsia" w:hAnsiTheme="minorHAnsi"/>
              <w:noProof/>
              <w:szCs w:val="24"/>
              <w:lang w:eastAsia="ru-RU"/>
            </w:rPr>
          </w:pPr>
          <w:hyperlink w:anchor="_Toc65586433" w:history="1">
            <w:r w:rsidR="00734F33" w:rsidRPr="00FC3C22">
              <w:rPr>
                <w:rStyle w:val="affd"/>
                <w:noProof/>
              </w:rPr>
              <w:t>Режимы мобилизации ГСК</w:t>
            </w:r>
            <w:r w:rsidR="00734F33">
              <w:rPr>
                <w:noProof/>
                <w:webHidden/>
              </w:rPr>
              <w:tab/>
            </w:r>
            <w:r w:rsidR="00734F33">
              <w:rPr>
                <w:noProof/>
                <w:webHidden/>
              </w:rPr>
              <w:fldChar w:fldCharType="begin"/>
            </w:r>
            <w:r w:rsidR="00734F33">
              <w:rPr>
                <w:noProof/>
                <w:webHidden/>
              </w:rPr>
              <w:instrText xml:space="preserve"> PAGEREF _Toc65586433 \h </w:instrText>
            </w:r>
            <w:r w:rsidR="00734F33">
              <w:rPr>
                <w:noProof/>
                <w:webHidden/>
              </w:rPr>
            </w:r>
            <w:r w:rsidR="00734F33">
              <w:rPr>
                <w:noProof/>
                <w:webHidden/>
              </w:rPr>
              <w:fldChar w:fldCharType="separate"/>
            </w:r>
            <w:r w:rsidR="00734F33">
              <w:rPr>
                <w:noProof/>
                <w:webHidden/>
              </w:rPr>
              <w:t>294</w:t>
            </w:r>
            <w:r w:rsidR="00734F33">
              <w:rPr>
                <w:noProof/>
                <w:webHidden/>
              </w:rPr>
              <w:fldChar w:fldCharType="end"/>
            </w:r>
          </w:hyperlink>
        </w:p>
        <w:p w14:paraId="15F66747" w14:textId="09689DF0" w:rsidR="00734F33" w:rsidRDefault="00533994">
          <w:pPr>
            <w:pStyle w:val="1a"/>
            <w:rPr>
              <w:rFonts w:asciiTheme="minorHAnsi" w:eastAsiaTheme="minorEastAsia" w:hAnsiTheme="minorHAnsi"/>
              <w:noProof/>
              <w:szCs w:val="24"/>
              <w:lang w:eastAsia="ru-RU"/>
            </w:rPr>
          </w:pPr>
          <w:hyperlink w:anchor="_Toc65586434" w:history="1">
            <w:r w:rsidR="00734F33" w:rsidRPr="00FC3C22">
              <w:rPr>
                <w:rStyle w:val="affd"/>
                <w:noProof/>
              </w:rPr>
              <w:t>Приложение А3.9. Проведение трансплантации аллогенных гемопоэтических стволовых клеток</w:t>
            </w:r>
            <w:r w:rsidR="00734F33">
              <w:rPr>
                <w:noProof/>
                <w:webHidden/>
              </w:rPr>
              <w:tab/>
            </w:r>
            <w:r w:rsidR="00734F33">
              <w:rPr>
                <w:noProof/>
                <w:webHidden/>
              </w:rPr>
              <w:fldChar w:fldCharType="begin"/>
            </w:r>
            <w:r w:rsidR="00734F33">
              <w:rPr>
                <w:noProof/>
                <w:webHidden/>
              </w:rPr>
              <w:instrText xml:space="preserve"> PAGEREF _Toc65586434 \h </w:instrText>
            </w:r>
            <w:r w:rsidR="00734F33">
              <w:rPr>
                <w:noProof/>
                <w:webHidden/>
              </w:rPr>
            </w:r>
            <w:r w:rsidR="00734F33">
              <w:rPr>
                <w:noProof/>
                <w:webHidden/>
              </w:rPr>
              <w:fldChar w:fldCharType="separate"/>
            </w:r>
            <w:r w:rsidR="00734F33">
              <w:rPr>
                <w:noProof/>
                <w:webHidden/>
              </w:rPr>
              <w:t>342</w:t>
            </w:r>
            <w:r w:rsidR="00734F33">
              <w:rPr>
                <w:noProof/>
                <w:webHidden/>
              </w:rPr>
              <w:fldChar w:fldCharType="end"/>
            </w:r>
          </w:hyperlink>
        </w:p>
        <w:p w14:paraId="28E4C977" w14:textId="48F186E9" w:rsidR="00734F33" w:rsidRDefault="00533994">
          <w:pPr>
            <w:pStyle w:val="1a"/>
            <w:rPr>
              <w:rFonts w:asciiTheme="minorHAnsi" w:eastAsiaTheme="minorEastAsia" w:hAnsiTheme="minorHAnsi"/>
              <w:noProof/>
              <w:szCs w:val="24"/>
              <w:lang w:eastAsia="ru-RU"/>
            </w:rPr>
          </w:pPr>
          <w:hyperlink w:anchor="_Toc65586435" w:history="1">
            <w:r w:rsidR="00734F33" w:rsidRPr="00FC3C22">
              <w:rPr>
                <w:rStyle w:val="affd"/>
                <w:noProof/>
              </w:rPr>
              <w:t>Приложение Б. Алгоритмы действий врача</w:t>
            </w:r>
            <w:r w:rsidR="00734F33">
              <w:rPr>
                <w:noProof/>
                <w:webHidden/>
              </w:rPr>
              <w:tab/>
            </w:r>
            <w:r w:rsidR="00734F33">
              <w:rPr>
                <w:noProof/>
                <w:webHidden/>
              </w:rPr>
              <w:fldChar w:fldCharType="begin"/>
            </w:r>
            <w:r w:rsidR="00734F33">
              <w:rPr>
                <w:noProof/>
                <w:webHidden/>
              </w:rPr>
              <w:instrText xml:space="preserve"> PAGEREF _Toc65586435 \h </w:instrText>
            </w:r>
            <w:r w:rsidR="00734F33">
              <w:rPr>
                <w:noProof/>
                <w:webHidden/>
              </w:rPr>
            </w:r>
            <w:r w:rsidR="00734F33">
              <w:rPr>
                <w:noProof/>
                <w:webHidden/>
              </w:rPr>
              <w:fldChar w:fldCharType="separate"/>
            </w:r>
            <w:r w:rsidR="00734F33">
              <w:rPr>
                <w:noProof/>
                <w:webHidden/>
              </w:rPr>
              <w:t>463</w:t>
            </w:r>
            <w:r w:rsidR="00734F33">
              <w:rPr>
                <w:noProof/>
                <w:webHidden/>
              </w:rPr>
              <w:fldChar w:fldCharType="end"/>
            </w:r>
          </w:hyperlink>
        </w:p>
        <w:p w14:paraId="6C119652" w14:textId="1FFBB723" w:rsidR="00734F33" w:rsidRDefault="00533994">
          <w:pPr>
            <w:pStyle w:val="1a"/>
            <w:rPr>
              <w:rFonts w:asciiTheme="minorHAnsi" w:eastAsiaTheme="minorEastAsia" w:hAnsiTheme="minorHAnsi"/>
              <w:noProof/>
              <w:szCs w:val="24"/>
              <w:lang w:eastAsia="ru-RU"/>
            </w:rPr>
          </w:pPr>
          <w:hyperlink w:anchor="_Toc65586436" w:history="1">
            <w:r w:rsidR="00734F33" w:rsidRPr="00FC3C22">
              <w:rPr>
                <w:rStyle w:val="affd"/>
                <w:noProof/>
              </w:rPr>
              <w:t>Приложение В. Информация для пациента</w:t>
            </w:r>
            <w:r w:rsidR="00734F33">
              <w:rPr>
                <w:noProof/>
                <w:webHidden/>
              </w:rPr>
              <w:tab/>
            </w:r>
            <w:r w:rsidR="00734F33">
              <w:rPr>
                <w:noProof/>
                <w:webHidden/>
              </w:rPr>
              <w:fldChar w:fldCharType="begin"/>
            </w:r>
            <w:r w:rsidR="00734F33">
              <w:rPr>
                <w:noProof/>
                <w:webHidden/>
              </w:rPr>
              <w:instrText xml:space="preserve"> PAGEREF _Toc65586436 \h </w:instrText>
            </w:r>
            <w:r w:rsidR="00734F33">
              <w:rPr>
                <w:noProof/>
                <w:webHidden/>
              </w:rPr>
            </w:r>
            <w:r w:rsidR="00734F33">
              <w:rPr>
                <w:noProof/>
                <w:webHidden/>
              </w:rPr>
              <w:fldChar w:fldCharType="separate"/>
            </w:r>
            <w:r w:rsidR="00734F33">
              <w:rPr>
                <w:noProof/>
                <w:webHidden/>
              </w:rPr>
              <w:t>467</w:t>
            </w:r>
            <w:r w:rsidR="00734F33">
              <w:rPr>
                <w:noProof/>
                <w:webHidden/>
              </w:rPr>
              <w:fldChar w:fldCharType="end"/>
            </w:r>
          </w:hyperlink>
        </w:p>
        <w:p w14:paraId="79C0BB8D" w14:textId="1C34EDE2" w:rsidR="00734F33" w:rsidRDefault="00533994">
          <w:pPr>
            <w:pStyle w:val="1a"/>
            <w:rPr>
              <w:rFonts w:asciiTheme="minorHAnsi" w:eastAsiaTheme="minorEastAsia" w:hAnsiTheme="minorHAnsi"/>
              <w:noProof/>
              <w:szCs w:val="24"/>
              <w:lang w:eastAsia="ru-RU"/>
            </w:rPr>
          </w:pPr>
          <w:hyperlink w:anchor="_Toc65586437" w:history="1">
            <w:r w:rsidR="00734F33" w:rsidRPr="00FC3C22">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734F33">
              <w:rPr>
                <w:noProof/>
                <w:webHidden/>
              </w:rPr>
              <w:tab/>
            </w:r>
            <w:r w:rsidR="00734F33">
              <w:rPr>
                <w:noProof/>
                <w:webHidden/>
              </w:rPr>
              <w:fldChar w:fldCharType="begin"/>
            </w:r>
            <w:r w:rsidR="00734F33">
              <w:rPr>
                <w:noProof/>
                <w:webHidden/>
              </w:rPr>
              <w:instrText xml:space="preserve"> PAGEREF _Toc65586437 \h </w:instrText>
            </w:r>
            <w:r w:rsidR="00734F33">
              <w:rPr>
                <w:noProof/>
                <w:webHidden/>
              </w:rPr>
            </w:r>
            <w:r w:rsidR="00734F33">
              <w:rPr>
                <w:noProof/>
                <w:webHidden/>
              </w:rPr>
              <w:fldChar w:fldCharType="separate"/>
            </w:r>
            <w:r w:rsidR="00734F33">
              <w:rPr>
                <w:noProof/>
                <w:webHidden/>
              </w:rPr>
              <w:t>469</w:t>
            </w:r>
            <w:r w:rsidR="00734F33">
              <w:rPr>
                <w:noProof/>
                <w:webHidden/>
              </w:rPr>
              <w:fldChar w:fldCharType="end"/>
            </w:r>
          </w:hyperlink>
        </w:p>
        <w:p w14:paraId="71E8027C" w14:textId="57D4F929" w:rsidR="00734F33" w:rsidRDefault="00533994">
          <w:pPr>
            <w:pStyle w:val="1a"/>
            <w:rPr>
              <w:rFonts w:asciiTheme="minorHAnsi" w:eastAsiaTheme="minorEastAsia" w:hAnsiTheme="minorHAnsi"/>
              <w:noProof/>
              <w:szCs w:val="24"/>
              <w:lang w:eastAsia="ru-RU"/>
            </w:rPr>
          </w:pPr>
          <w:hyperlink w:anchor="_Toc65586438" w:history="1">
            <w:r w:rsidR="00734F33" w:rsidRPr="00FC3C22">
              <w:rPr>
                <w:rStyle w:val="affd"/>
                <w:noProof/>
              </w:rPr>
              <w:t>Приложение Г1. Шкала оценки общего состояния пациента Восточной объединенной онкологической группы (ECOG)</w:t>
            </w:r>
            <w:r w:rsidR="00734F33">
              <w:rPr>
                <w:noProof/>
                <w:webHidden/>
              </w:rPr>
              <w:tab/>
            </w:r>
            <w:r w:rsidR="00734F33">
              <w:rPr>
                <w:noProof/>
                <w:webHidden/>
              </w:rPr>
              <w:fldChar w:fldCharType="begin"/>
            </w:r>
            <w:r w:rsidR="00734F33">
              <w:rPr>
                <w:noProof/>
                <w:webHidden/>
              </w:rPr>
              <w:instrText xml:space="preserve"> PAGEREF _Toc65586438 \h </w:instrText>
            </w:r>
            <w:r w:rsidR="00734F33">
              <w:rPr>
                <w:noProof/>
                <w:webHidden/>
              </w:rPr>
            </w:r>
            <w:r w:rsidR="00734F33">
              <w:rPr>
                <w:noProof/>
                <w:webHidden/>
              </w:rPr>
              <w:fldChar w:fldCharType="separate"/>
            </w:r>
            <w:r w:rsidR="00734F33">
              <w:rPr>
                <w:noProof/>
                <w:webHidden/>
              </w:rPr>
              <w:t>469</w:t>
            </w:r>
            <w:r w:rsidR="00734F33">
              <w:rPr>
                <w:noProof/>
                <w:webHidden/>
              </w:rPr>
              <w:fldChar w:fldCharType="end"/>
            </w:r>
          </w:hyperlink>
        </w:p>
        <w:p w14:paraId="6CB44F66" w14:textId="56A11A2D" w:rsidR="00734F33" w:rsidRDefault="00533994">
          <w:pPr>
            <w:pStyle w:val="1a"/>
            <w:rPr>
              <w:rFonts w:asciiTheme="minorHAnsi" w:eastAsiaTheme="minorEastAsia" w:hAnsiTheme="minorHAnsi"/>
              <w:noProof/>
              <w:szCs w:val="24"/>
              <w:lang w:eastAsia="ru-RU"/>
            </w:rPr>
          </w:pPr>
          <w:hyperlink w:anchor="_Toc65586439" w:history="1">
            <w:r w:rsidR="00734F33" w:rsidRPr="00FC3C22">
              <w:rPr>
                <w:rStyle w:val="affd"/>
                <w:noProof/>
              </w:rPr>
              <w:t>Приложение Г2. Шкала визуальной оценки ПЭТ-данных</w:t>
            </w:r>
            <w:r w:rsidR="00734F33">
              <w:rPr>
                <w:noProof/>
                <w:webHidden/>
              </w:rPr>
              <w:tab/>
            </w:r>
            <w:r w:rsidR="00734F33">
              <w:rPr>
                <w:noProof/>
                <w:webHidden/>
              </w:rPr>
              <w:fldChar w:fldCharType="begin"/>
            </w:r>
            <w:r w:rsidR="00734F33">
              <w:rPr>
                <w:noProof/>
                <w:webHidden/>
              </w:rPr>
              <w:instrText xml:space="preserve"> PAGEREF _Toc65586439 \h </w:instrText>
            </w:r>
            <w:r w:rsidR="00734F33">
              <w:rPr>
                <w:noProof/>
                <w:webHidden/>
              </w:rPr>
            </w:r>
            <w:r w:rsidR="00734F33">
              <w:rPr>
                <w:noProof/>
                <w:webHidden/>
              </w:rPr>
              <w:fldChar w:fldCharType="separate"/>
            </w:r>
            <w:r w:rsidR="00734F33">
              <w:rPr>
                <w:noProof/>
                <w:webHidden/>
              </w:rPr>
              <w:t>469</w:t>
            </w:r>
            <w:r w:rsidR="00734F33">
              <w:rPr>
                <w:noProof/>
                <w:webHidden/>
              </w:rPr>
              <w:fldChar w:fldCharType="end"/>
            </w:r>
          </w:hyperlink>
        </w:p>
        <w:p w14:paraId="5C56DBBD" w14:textId="41D2F94C" w:rsidR="00734F33" w:rsidRDefault="00533994">
          <w:pPr>
            <w:pStyle w:val="1a"/>
            <w:rPr>
              <w:rFonts w:asciiTheme="minorHAnsi" w:eastAsiaTheme="minorEastAsia" w:hAnsiTheme="minorHAnsi"/>
              <w:noProof/>
              <w:szCs w:val="24"/>
              <w:lang w:eastAsia="ru-RU"/>
            </w:rPr>
          </w:pPr>
          <w:hyperlink w:anchor="_Toc65586440" w:history="1">
            <w:r w:rsidR="00734F33" w:rsidRPr="00FC3C22">
              <w:rPr>
                <w:rStyle w:val="affd"/>
                <w:noProof/>
              </w:rPr>
              <w:t xml:space="preserve">Приложение Г3. </w:t>
            </w:r>
            <w:r w:rsidR="00734F33" w:rsidRPr="00FC3C22">
              <w:rPr>
                <w:rStyle w:val="affd"/>
                <w:rFonts w:eastAsia="SimSun"/>
                <w:noProof/>
              </w:rPr>
              <w:t>Расчет трансплантационного риска по шкале EBMT</w:t>
            </w:r>
            <w:r w:rsidR="00734F33">
              <w:rPr>
                <w:noProof/>
                <w:webHidden/>
              </w:rPr>
              <w:tab/>
            </w:r>
            <w:r w:rsidR="00734F33">
              <w:rPr>
                <w:noProof/>
                <w:webHidden/>
              </w:rPr>
              <w:fldChar w:fldCharType="begin"/>
            </w:r>
            <w:r w:rsidR="00734F33">
              <w:rPr>
                <w:noProof/>
                <w:webHidden/>
              </w:rPr>
              <w:instrText xml:space="preserve"> PAGEREF _Toc65586440 \h </w:instrText>
            </w:r>
            <w:r w:rsidR="00734F33">
              <w:rPr>
                <w:noProof/>
                <w:webHidden/>
              </w:rPr>
            </w:r>
            <w:r w:rsidR="00734F33">
              <w:rPr>
                <w:noProof/>
                <w:webHidden/>
              </w:rPr>
              <w:fldChar w:fldCharType="separate"/>
            </w:r>
            <w:r w:rsidR="00734F33">
              <w:rPr>
                <w:noProof/>
                <w:webHidden/>
              </w:rPr>
              <w:t>470</w:t>
            </w:r>
            <w:r w:rsidR="00734F33">
              <w:rPr>
                <w:noProof/>
                <w:webHidden/>
              </w:rPr>
              <w:fldChar w:fldCharType="end"/>
            </w:r>
          </w:hyperlink>
        </w:p>
        <w:p w14:paraId="0B38B9DB" w14:textId="7C2BBE0B" w:rsidR="00734F33" w:rsidRDefault="00533994">
          <w:pPr>
            <w:pStyle w:val="1a"/>
            <w:rPr>
              <w:rFonts w:asciiTheme="minorHAnsi" w:eastAsiaTheme="minorEastAsia" w:hAnsiTheme="minorHAnsi"/>
              <w:noProof/>
              <w:szCs w:val="24"/>
              <w:lang w:eastAsia="ru-RU"/>
            </w:rPr>
          </w:pPr>
          <w:hyperlink w:anchor="_Toc65586441" w:history="1">
            <w:r w:rsidR="00734F33" w:rsidRPr="00FC3C22">
              <w:rPr>
                <w:rStyle w:val="affd"/>
                <w:noProof/>
              </w:rPr>
              <w:t xml:space="preserve">Приложение Г4. </w:t>
            </w:r>
            <w:r w:rsidR="00734F33" w:rsidRPr="00FC3C22">
              <w:rPr>
                <w:rStyle w:val="affd"/>
                <w:rFonts w:eastAsia="SimSun"/>
                <w:noProof/>
              </w:rPr>
              <w:t>Расчет трансплантационного риска по шкале HCT-CI</w:t>
            </w:r>
            <w:r w:rsidR="00734F33">
              <w:rPr>
                <w:noProof/>
                <w:webHidden/>
              </w:rPr>
              <w:tab/>
            </w:r>
            <w:r w:rsidR="00734F33">
              <w:rPr>
                <w:noProof/>
                <w:webHidden/>
              </w:rPr>
              <w:fldChar w:fldCharType="begin"/>
            </w:r>
            <w:r w:rsidR="00734F33">
              <w:rPr>
                <w:noProof/>
                <w:webHidden/>
              </w:rPr>
              <w:instrText xml:space="preserve"> PAGEREF _Toc65586441 \h </w:instrText>
            </w:r>
            <w:r w:rsidR="00734F33">
              <w:rPr>
                <w:noProof/>
                <w:webHidden/>
              </w:rPr>
            </w:r>
            <w:r w:rsidR="00734F33">
              <w:rPr>
                <w:noProof/>
                <w:webHidden/>
              </w:rPr>
              <w:fldChar w:fldCharType="separate"/>
            </w:r>
            <w:r w:rsidR="00734F33">
              <w:rPr>
                <w:noProof/>
                <w:webHidden/>
              </w:rPr>
              <w:t>472</w:t>
            </w:r>
            <w:r w:rsidR="00734F33">
              <w:rPr>
                <w:noProof/>
                <w:webHidden/>
              </w:rPr>
              <w:fldChar w:fldCharType="end"/>
            </w:r>
          </w:hyperlink>
        </w:p>
        <w:p w14:paraId="357EB34C" w14:textId="1A3EB205" w:rsidR="0033051F" w:rsidRDefault="00172112" w:rsidP="0033051F">
          <w:pPr>
            <w:rPr>
              <w:bCs/>
            </w:rPr>
          </w:pPr>
          <w:r w:rsidRPr="0033051F">
            <w:rPr>
              <w:rFonts w:cs="Times New Roman"/>
              <w:b/>
              <w:bCs/>
              <w:szCs w:val="24"/>
            </w:rPr>
            <w:fldChar w:fldCharType="end"/>
          </w:r>
        </w:p>
      </w:sdtContent>
    </w:sdt>
    <w:bookmarkStart w:id="3" w:name="__RefHeading___doc_abbreviation" w:displacedByCustomXml="prev"/>
    <w:p w14:paraId="58B13CE1" w14:textId="77777777" w:rsidR="000414F6" w:rsidRDefault="00CB71DA" w:rsidP="0033051F">
      <w:pPr>
        <w:pStyle w:val="afff2"/>
      </w:pPr>
      <w:bookmarkStart w:id="4" w:name="_Toc65586374"/>
      <w:r>
        <w:t>Список сокращений</w:t>
      </w:r>
      <w:bookmarkEnd w:id="3"/>
      <w:bookmarkEnd w:id="4"/>
    </w:p>
    <w:p w14:paraId="22796E83" w14:textId="77777777" w:rsidR="005708CB" w:rsidRPr="005708CB" w:rsidRDefault="005708CB" w:rsidP="005708CB">
      <w:pPr>
        <w:pStyle w:val="afd"/>
        <w:spacing w:beforeAutospacing="0" w:afterAutospacing="0" w:line="360" w:lineRule="auto"/>
      </w:pPr>
      <w:r>
        <w:rPr>
          <w:lang w:val="en-US"/>
        </w:rPr>
        <w:t>GTV</w:t>
      </w:r>
      <w:r w:rsidRPr="005708CB">
        <w:t xml:space="preserve"> – </w:t>
      </w:r>
      <w:r>
        <w:t>макроскопический объем опухоли</w:t>
      </w:r>
    </w:p>
    <w:p w14:paraId="27916B36" w14:textId="77777777" w:rsidR="005708CB" w:rsidRPr="005708CB" w:rsidRDefault="005708CB" w:rsidP="005708CB">
      <w:pPr>
        <w:pStyle w:val="afd"/>
        <w:spacing w:beforeAutospacing="0" w:afterAutospacing="0" w:line="360" w:lineRule="auto"/>
      </w:pPr>
      <w:r>
        <w:rPr>
          <w:lang w:val="en-US"/>
        </w:rPr>
        <w:t>CTV</w:t>
      </w:r>
      <w:r w:rsidRPr="005708CB">
        <w:t xml:space="preserve"> </w:t>
      </w:r>
      <w:r>
        <w:t>–</w:t>
      </w:r>
      <w:r w:rsidRPr="005708CB">
        <w:t xml:space="preserve"> </w:t>
      </w:r>
      <w:r>
        <w:t>клинический объем мишени</w:t>
      </w:r>
    </w:p>
    <w:p w14:paraId="10CAC55F" w14:textId="77777777" w:rsidR="005708CB" w:rsidRPr="005708CB" w:rsidRDefault="005708CB" w:rsidP="005708CB">
      <w:pPr>
        <w:pStyle w:val="afd"/>
        <w:spacing w:beforeAutospacing="0" w:afterAutospacing="0" w:line="360" w:lineRule="auto"/>
      </w:pPr>
      <w:r>
        <w:rPr>
          <w:lang w:val="en-US"/>
        </w:rPr>
        <w:t>PTV</w:t>
      </w:r>
      <w:r w:rsidRPr="007C3C41">
        <w:t xml:space="preserve"> – </w:t>
      </w:r>
      <w:r>
        <w:t>планируемый объем мишени</w:t>
      </w:r>
    </w:p>
    <w:p w14:paraId="4E027D51" w14:textId="77777777" w:rsidR="00DB3CA8" w:rsidRPr="003D629B" w:rsidRDefault="00DB3CA8" w:rsidP="00841FEF">
      <w:pPr>
        <w:pStyle w:val="afd"/>
        <w:spacing w:beforeAutospacing="0" w:afterAutospacing="0" w:line="360" w:lineRule="auto"/>
      </w:pPr>
      <w:r>
        <w:t>АЛТ</w:t>
      </w:r>
      <w:r w:rsidRPr="00CD5AF9">
        <w:t xml:space="preserve"> – аланинаминотрансфераза </w:t>
      </w:r>
    </w:p>
    <w:p w14:paraId="508E61EB" w14:textId="77777777" w:rsidR="00DB3CA8" w:rsidRPr="003D629B" w:rsidRDefault="00DB3CA8" w:rsidP="00DB3CA8">
      <w:pPr>
        <w:pStyle w:val="afd"/>
        <w:spacing w:beforeAutospacing="0" w:afterAutospacing="0" w:line="360" w:lineRule="auto"/>
      </w:pPr>
      <w:r>
        <w:t>АСТ</w:t>
      </w:r>
      <w:r w:rsidRPr="00CD5AF9">
        <w:t xml:space="preserve"> </w:t>
      </w:r>
      <w:r>
        <w:t>–</w:t>
      </w:r>
      <w:r w:rsidRPr="00CD5AF9">
        <w:t xml:space="preserve"> </w:t>
      </w:r>
      <w:r w:rsidRPr="00DB3CA8">
        <w:t>аспартатаминотрансфераза</w:t>
      </w:r>
      <w:r w:rsidRPr="00CD5AF9">
        <w:t xml:space="preserve"> </w:t>
      </w:r>
    </w:p>
    <w:p w14:paraId="014F57E1" w14:textId="77777777" w:rsidR="006619AD" w:rsidRDefault="006619AD" w:rsidP="00841FEF">
      <w:pPr>
        <w:pStyle w:val="afd"/>
        <w:spacing w:beforeAutospacing="0" w:afterAutospacing="0" w:line="360" w:lineRule="auto"/>
      </w:pPr>
      <w:r>
        <w:t>аутоТГСК – трансплантаци</w:t>
      </w:r>
      <w:r w:rsidR="007C3C41">
        <w:t>я</w:t>
      </w:r>
      <w:r>
        <w:t xml:space="preserve"> аутологичных гемопоэтических стволовых клеток</w:t>
      </w:r>
    </w:p>
    <w:p w14:paraId="5BEB0E9B" w14:textId="77777777" w:rsidR="00DB3CA8" w:rsidRDefault="00DB3CA8" w:rsidP="00841FEF">
      <w:pPr>
        <w:pStyle w:val="afd"/>
        <w:spacing w:beforeAutospacing="0" w:afterAutospacing="0" w:line="360" w:lineRule="auto"/>
      </w:pPr>
      <w:r>
        <w:t xml:space="preserve">АЧТВ – </w:t>
      </w:r>
      <w:r w:rsidRPr="00DB3CA8">
        <w:t xml:space="preserve">активированное частичное </w:t>
      </w:r>
      <w:r>
        <w:t>тромбопластиновое время</w:t>
      </w:r>
    </w:p>
    <w:p w14:paraId="639C2F2B" w14:textId="77777777" w:rsidR="006619AD" w:rsidRDefault="006619AD" w:rsidP="00841FEF">
      <w:pPr>
        <w:pStyle w:val="afd"/>
        <w:spacing w:beforeAutospacing="0" w:afterAutospacing="0" w:line="360" w:lineRule="auto"/>
      </w:pPr>
      <w:r>
        <w:t>ВДХТ – высокодозная химиотерапия</w:t>
      </w:r>
    </w:p>
    <w:p w14:paraId="79CA6846" w14:textId="77777777" w:rsidR="006619AD" w:rsidRPr="00887BF1" w:rsidRDefault="006619AD" w:rsidP="00841FEF">
      <w:pPr>
        <w:pStyle w:val="afd"/>
        <w:spacing w:beforeAutospacing="0" w:afterAutospacing="0" w:line="360" w:lineRule="auto"/>
      </w:pPr>
      <w:r>
        <w:t xml:space="preserve">Г-КСФ – </w:t>
      </w:r>
      <w:r w:rsidR="00887BF1">
        <w:t>колониестимулирующие факторы (</w:t>
      </w:r>
      <w:r w:rsidR="00887BF1">
        <w:rPr>
          <w:lang w:val="en-US"/>
        </w:rPr>
        <w:t>L</w:t>
      </w:r>
      <w:r w:rsidR="00887BF1" w:rsidRPr="000709E2">
        <w:t>03</w:t>
      </w:r>
      <w:r w:rsidR="00887BF1">
        <w:rPr>
          <w:lang w:val="en-US"/>
        </w:rPr>
        <w:t>AA</w:t>
      </w:r>
      <w:r w:rsidR="00887BF1" w:rsidRPr="000709E2">
        <w:t>)</w:t>
      </w:r>
    </w:p>
    <w:p w14:paraId="650F3598" w14:textId="77777777" w:rsidR="006619AD" w:rsidRDefault="006619AD" w:rsidP="00841FEF">
      <w:pPr>
        <w:pStyle w:val="afd"/>
        <w:spacing w:beforeAutospacing="0" w:afterAutospacing="0" w:line="360" w:lineRule="auto"/>
      </w:pPr>
      <w:r>
        <w:t>ДВККЛ - диффузная В-крупноклеточная лимфома</w:t>
      </w:r>
    </w:p>
    <w:p w14:paraId="13880547" w14:textId="77777777" w:rsidR="006619AD" w:rsidRDefault="006619AD" w:rsidP="00841FEF">
      <w:pPr>
        <w:pStyle w:val="afd"/>
        <w:spacing w:beforeAutospacing="0" w:afterAutospacing="0" w:line="360" w:lineRule="auto"/>
      </w:pPr>
      <w:r>
        <w:t>кЛХ – классическая лимфома Ходжкина</w:t>
      </w:r>
    </w:p>
    <w:p w14:paraId="643F2E56" w14:textId="77777777" w:rsidR="006619AD" w:rsidRDefault="006619AD" w:rsidP="00841FEF">
      <w:pPr>
        <w:pStyle w:val="afd"/>
        <w:spacing w:beforeAutospacing="0" w:afterAutospacing="0" w:line="360" w:lineRule="auto"/>
      </w:pPr>
      <w:r>
        <w:t>КТ – компьютерная томография</w:t>
      </w:r>
    </w:p>
    <w:p w14:paraId="66E18643" w14:textId="77777777" w:rsidR="00DB3CA8" w:rsidRPr="003D629B" w:rsidRDefault="00DB3CA8" w:rsidP="00841FEF">
      <w:pPr>
        <w:pStyle w:val="afd"/>
        <w:spacing w:beforeAutospacing="0" w:afterAutospacing="0" w:line="360" w:lineRule="auto"/>
      </w:pPr>
      <w:r>
        <w:t>ЛДГ</w:t>
      </w:r>
      <w:r w:rsidRPr="00CD5AF9">
        <w:t xml:space="preserve"> </w:t>
      </w:r>
      <w:r>
        <w:t>–</w:t>
      </w:r>
      <w:r w:rsidRPr="00CD5AF9">
        <w:t xml:space="preserve"> </w:t>
      </w:r>
      <w:r w:rsidRPr="00DB3CA8">
        <w:t>лактатдегидрогеназа</w:t>
      </w:r>
    </w:p>
    <w:p w14:paraId="74E89D31" w14:textId="77777777" w:rsidR="006619AD" w:rsidRDefault="006619AD" w:rsidP="00841FEF">
      <w:pPr>
        <w:pStyle w:val="afd"/>
        <w:spacing w:beforeAutospacing="0" w:afterAutospacing="0" w:line="360" w:lineRule="auto"/>
      </w:pPr>
      <w:r>
        <w:t>ЛТ – лучевая терапия</w:t>
      </w:r>
    </w:p>
    <w:p w14:paraId="1AE34D60" w14:textId="77777777" w:rsidR="006619AD" w:rsidRDefault="006619AD" w:rsidP="00841FEF">
      <w:pPr>
        <w:pStyle w:val="afd"/>
        <w:spacing w:beforeAutospacing="0" w:afterAutospacing="0" w:line="360" w:lineRule="auto"/>
      </w:pPr>
      <w:r>
        <w:t>ЛХ – лимфома Ходжкина</w:t>
      </w:r>
    </w:p>
    <w:p w14:paraId="1D1C16FF" w14:textId="77777777" w:rsidR="00DB3CA8" w:rsidRDefault="00DB3CA8" w:rsidP="00DB3CA8">
      <w:pPr>
        <w:pStyle w:val="afd"/>
        <w:spacing w:beforeAutospacing="0" w:afterAutospacing="0" w:line="360" w:lineRule="auto"/>
      </w:pPr>
      <w:r>
        <w:t>МНО</w:t>
      </w:r>
      <w:r w:rsidR="00CD5AF9">
        <w:t xml:space="preserve"> –</w:t>
      </w:r>
      <w:r>
        <w:t xml:space="preserve"> </w:t>
      </w:r>
      <w:r w:rsidRPr="00DB3CA8">
        <w:t xml:space="preserve">международное </w:t>
      </w:r>
      <w:r>
        <w:t>нормализованное отношение</w:t>
      </w:r>
      <w:r w:rsidRPr="00DB3CA8">
        <w:t xml:space="preserve"> </w:t>
      </w:r>
    </w:p>
    <w:p w14:paraId="59AAF42D" w14:textId="77777777" w:rsidR="006619AD" w:rsidRDefault="006619AD" w:rsidP="00841FEF">
      <w:pPr>
        <w:pStyle w:val="afd"/>
        <w:spacing w:beforeAutospacing="0" w:afterAutospacing="0" w:line="360" w:lineRule="auto"/>
      </w:pPr>
      <w:r>
        <w:t>МПИ – международный прогностический индекс</w:t>
      </w:r>
    </w:p>
    <w:p w14:paraId="0E663D64" w14:textId="77777777" w:rsidR="006619AD" w:rsidRDefault="006619AD" w:rsidP="00841FEF">
      <w:pPr>
        <w:pStyle w:val="afd"/>
        <w:spacing w:beforeAutospacing="0" w:afterAutospacing="0" w:line="360" w:lineRule="auto"/>
      </w:pPr>
      <w:r>
        <w:t>Н</w:t>
      </w:r>
      <w:r w:rsidR="000E5A78">
        <w:t>Л</w:t>
      </w:r>
      <w:r>
        <w:t>П</w:t>
      </w:r>
      <w:r w:rsidR="000E5A78">
        <w:t>ЛХ</w:t>
      </w:r>
      <w:r>
        <w:t xml:space="preserve"> </w:t>
      </w:r>
      <w:r w:rsidR="000E5A78">
        <w:t>–</w:t>
      </w:r>
      <w:r>
        <w:t xml:space="preserve"> нодулярная с лимфоидным преобладанием</w:t>
      </w:r>
      <w:r w:rsidR="000E5A78">
        <w:t xml:space="preserve"> лимфома Ходжкина</w:t>
      </w:r>
    </w:p>
    <w:p w14:paraId="034DCD0B" w14:textId="77777777" w:rsidR="00B264A8" w:rsidRPr="00B264A8" w:rsidRDefault="00B264A8" w:rsidP="00841FEF">
      <w:pPr>
        <w:pStyle w:val="afd"/>
        <w:spacing w:beforeAutospacing="0" w:afterAutospacing="0" w:line="360" w:lineRule="auto"/>
      </w:pPr>
      <w:r>
        <w:t xml:space="preserve">РФП </w:t>
      </w:r>
      <w:r w:rsidR="000E5A78">
        <w:t>–</w:t>
      </w:r>
      <w:r>
        <w:t xml:space="preserve"> радиофармпрепарат</w:t>
      </w:r>
    </w:p>
    <w:p w14:paraId="5ABFDCD0" w14:textId="77777777" w:rsidR="006619AD" w:rsidRDefault="006619AD" w:rsidP="00841FEF">
      <w:pPr>
        <w:pStyle w:val="afd"/>
        <w:spacing w:beforeAutospacing="0" w:afterAutospacing="0" w:line="360" w:lineRule="auto"/>
      </w:pPr>
      <w:r>
        <w:t>ПР – полная ремиссия</w:t>
      </w:r>
    </w:p>
    <w:p w14:paraId="0D86EBCA" w14:textId="77777777" w:rsidR="006619AD" w:rsidRDefault="006619AD" w:rsidP="00841FEF">
      <w:pPr>
        <w:pStyle w:val="afd"/>
        <w:spacing w:beforeAutospacing="0" w:afterAutospacing="0" w:line="360" w:lineRule="auto"/>
      </w:pPr>
      <w:r>
        <w:t xml:space="preserve">ПЭТ/КТ – </w:t>
      </w:r>
      <w:r w:rsidRPr="00512AEF">
        <w:t>позитронная эмиссионная томография, совмещенная с компьютерной томографией</w:t>
      </w:r>
    </w:p>
    <w:p w14:paraId="0C104ECC" w14:textId="77777777" w:rsidR="006619AD" w:rsidRDefault="006619AD" w:rsidP="00841FEF">
      <w:pPr>
        <w:pStyle w:val="afd"/>
        <w:spacing w:beforeAutospacing="0" w:afterAutospacing="0" w:line="360" w:lineRule="auto"/>
      </w:pPr>
      <w:r>
        <w:t>СОД – суммарная очаговая доза</w:t>
      </w:r>
    </w:p>
    <w:p w14:paraId="68AB943D" w14:textId="77777777" w:rsidR="004B1A79" w:rsidRDefault="004B1A79" w:rsidP="00841FEF">
      <w:pPr>
        <w:pStyle w:val="afd"/>
        <w:spacing w:beforeAutospacing="0" w:afterAutospacing="0" w:line="360" w:lineRule="auto"/>
      </w:pPr>
      <w:r>
        <w:t>СОЭ – скорость оседания эритроцитов</w:t>
      </w:r>
    </w:p>
    <w:p w14:paraId="1962E7D7" w14:textId="77777777" w:rsidR="006619AD" w:rsidRDefault="006619AD" w:rsidP="00841FEF">
      <w:pPr>
        <w:contextualSpacing/>
      </w:pPr>
      <w:r>
        <w:t>ХТ – химиотерапия</w:t>
      </w:r>
    </w:p>
    <w:p w14:paraId="0264EA5E" w14:textId="77777777" w:rsidR="006619AD" w:rsidRDefault="006619AD" w:rsidP="00841FEF">
      <w:pPr>
        <w:contextualSpacing/>
      </w:pPr>
      <w:r>
        <w:t>** – жизненно необходимые и важнейшие лекарственные препараты</w:t>
      </w:r>
    </w:p>
    <w:p w14:paraId="747FC1A8" w14:textId="77777777" w:rsidR="006619AD" w:rsidRDefault="006619AD" w:rsidP="00841FEF">
      <w:pPr>
        <w:contextualSpacing/>
      </w:pPr>
      <w:r>
        <w:lastRenderedPageBreak/>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64353BFF" w14:textId="77777777" w:rsidR="006619AD" w:rsidRDefault="006619AD" w:rsidP="006619AD"/>
    <w:p w14:paraId="694BA10B" w14:textId="77777777" w:rsidR="000414F6" w:rsidRPr="002F4348" w:rsidRDefault="00CB71DA" w:rsidP="0033051F">
      <w:pPr>
        <w:pStyle w:val="afff2"/>
      </w:pPr>
      <w:r>
        <w:br w:type="page"/>
      </w:r>
      <w:bookmarkStart w:id="5" w:name="__RefHeading___doc_terms"/>
      <w:bookmarkStart w:id="6" w:name="_Toc65586375"/>
      <w:r w:rsidRPr="002F4348">
        <w:lastRenderedPageBreak/>
        <w:t>Термины и определения</w:t>
      </w:r>
      <w:bookmarkEnd w:id="5"/>
      <w:bookmarkEnd w:id="6"/>
    </w:p>
    <w:p w14:paraId="156E030F" w14:textId="77777777" w:rsidR="006619AD" w:rsidRPr="002F4348" w:rsidRDefault="006619AD" w:rsidP="006619AD">
      <w:pPr>
        <w:contextualSpacing/>
      </w:pPr>
      <w:r w:rsidRPr="002F4348">
        <w:rPr>
          <w:b/>
        </w:rPr>
        <w:t>ECOG</w:t>
      </w:r>
      <w:r w:rsidRPr="002F4348">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387804AE" w14:textId="77777777" w:rsidR="006619AD" w:rsidRPr="002F4348" w:rsidRDefault="006619AD" w:rsidP="006619AD">
      <w:pPr>
        <w:contextualSpacing/>
      </w:pPr>
      <w:r w:rsidRPr="002F4348">
        <w:rPr>
          <w:b/>
        </w:rPr>
        <w:t xml:space="preserve">В-симптомы </w:t>
      </w:r>
      <w:r w:rsidRPr="002F4348">
        <w:t>– неспецифич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6F5863D2" w14:textId="77777777" w:rsidR="001D40F8" w:rsidRPr="002F4348" w:rsidRDefault="001D40F8" w:rsidP="00924161">
      <w:pPr>
        <w:rPr>
          <w:szCs w:val="24"/>
        </w:rPr>
      </w:pPr>
    </w:p>
    <w:p w14:paraId="2CFA5C9C" w14:textId="77777777" w:rsidR="00275A41" w:rsidRPr="002F4348" w:rsidRDefault="00CB71DA" w:rsidP="00924161">
      <w:pPr>
        <w:pStyle w:val="afd"/>
        <w:spacing w:beforeAutospacing="0" w:afterAutospacing="0" w:line="360" w:lineRule="auto"/>
        <w:divId w:val="576134796"/>
      </w:pPr>
      <w:r w:rsidRPr="002F4348">
        <w:t>                                   </w:t>
      </w:r>
    </w:p>
    <w:p w14:paraId="1BBFA71D" w14:textId="77777777" w:rsidR="00B8195D" w:rsidRPr="002F4348" w:rsidRDefault="00CB71DA" w:rsidP="00F81854">
      <w:pPr>
        <w:pStyle w:val="afff2"/>
      </w:pPr>
      <w:r w:rsidRPr="002F4348">
        <w:br w:type="page"/>
      </w:r>
      <w:bookmarkStart w:id="7" w:name="__RefHeading___doc_1"/>
    </w:p>
    <w:p w14:paraId="227AC03B" w14:textId="77777777" w:rsidR="000414F6" w:rsidRPr="002F4348" w:rsidRDefault="00CB71DA" w:rsidP="00C4630C">
      <w:pPr>
        <w:pStyle w:val="afff2"/>
      </w:pPr>
      <w:bookmarkStart w:id="8" w:name="_Toc65586376"/>
      <w:r w:rsidRPr="002F4348">
        <w:lastRenderedPageBreak/>
        <w:t>1. Краткая информация</w:t>
      </w:r>
      <w:bookmarkEnd w:id="7"/>
      <w:r w:rsidR="00384B6A" w:rsidRPr="002F4348">
        <w:t xml:space="preserve"> по заболеванию или состоянию (группе заболеваний или состояний)</w:t>
      </w:r>
      <w:bookmarkEnd w:id="8"/>
    </w:p>
    <w:p w14:paraId="5A2D4FDA" w14:textId="77777777" w:rsidR="00B46390" w:rsidRPr="002F4348" w:rsidRDefault="00B46390" w:rsidP="0021676E">
      <w:pPr>
        <w:pStyle w:val="2"/>
      </w:pPr>
      <w:bookmarkStart w:id="9" w:name="_Toc469402330"/>
      <w:bookmarkStart w:id="10" w:name="_Toc468273527"/>
      <w:bookmarkStart w:id="11" w:name="_Toc468273445"/>
      <w:bookmarkStart w:id="12" w:name="_Toc65586377"/>
      <w:bookmarkStart w:id="13" w:name="__RefHeading___doc_2"/>
      <w:bookmarkEnd w:id="9"/>
      <w:bookmarkEnd w:id="10"/>
      <w:bookmarkEnd w:id="11"/>
      <w:r w:rsidRPr="002F4348">
        <w:t>1.1 Определение</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2"/>
    </w:p>
    <w:p w14:paraId="175D55C9" w14:textId="77777777" w:rsidR="006619AD" w:rsidRPr="002F4348" w:rsidRDefault="006619AD" w:rsidP="006619AD">
      <w:pPr>
        <w:contextualSpacing/>
      </w:pPr>
      <w:r w:rsidRPr="002F4348">
        <w:t xml:space="preserve">Лимфома Ходжкина (ЛХ) – это В-клеточное злокачественное лимфопролиферативное заболевание </w:t>
      </w:r>
      <w:r w:rsidR="00F5789A"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http://www.mendeley.com/documents/?uuid=10dcee86-2303-45c9-9089-cdb3d4533aba"]}],"mendeley":{"formattedCitation":"[1]","plainTextFormattedCitation":"[1]","previouslyFormattedCitation":"[1]"},"properties":{"noteIndex":0},"schema":"https://github.com/citation-style-language/schema/raw/master/csl-citation.json"}</w:instrText>
      </w:r>
      <w:r w:rsidR="00F5789A" w:rsidRPr="002F4348">
        <w:fldChar w:fldCharType="separate"/>
      </w:r>
      <w:r w:rsidR="00F5789A" w:rsidRPr="002F4348">
        <w:rPr>
          <w:noProof/>
        </w:rPr>
        <w:t>[1]</w:t>
      </w:r>
      <w:r w:rsidR="00F5789A" w:rsidRPr="002F4348">
        <w:fldChar w:fldCharType="end"/>
      </w:r>
      <w:r w:rsidRPr="002F4348">
        <w:t>.</w:t>
      </w:r>
    </w:p>
    <w:p w14:paraId="72B0AF99" w14:textId="77777777" w:rsidR="00B46390" w:rsidRPr="002F4348" w:rsidRDefault="00B46390" w:rsidP="00172112">
      <w:pPr>
        <w:pStyle w:val="2"/>
      </w:pPr>
      <w:bookmarkStart w:id="14" w:name="_Toc65586378"/>
      <w:r w:rsidRPr="002F4348">
        <w:t>1.2 Этиология и патогенез</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4"/>
    </w:p>
    <w:p w14:paraId="7F4D6788" w14:textId="77777777" w:rsidR="00F5789A" w:rsidRPr="002F4348" w:rsidRDefault="00F5789A" w:rsidP="00F5789A">
      <w:pPr>
        <w:contextualSpacing/>
      </w:pPr>
      <w:r w:rsidRPr="002F4348">
        <w:t xml:space="preserve">Этиология ЛХ неизвестна. К опухолевой популяции ЛХ относят клетки Ходжкина, клетки Рид-Штернберга, лакунарные, мумифицированные, LP-клетки. ЛХ характеризуется выраженным реактивным полиморфноклеточным микроокружением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5789BC6C" w14:textId="77777777" w:rsidR="00B46390" w:rsidRPr="002F4348" w:rsidRDefault="00B46390" w:rsidP="00172112">
      <w:pPr>
        <w:pStyle w:val="2"/>
      </w:pPr>
      <w:bookmarkStart w:id="15" w:name="_Toc65586379"/>
      <w:r w:rsidRPr="002F4348">
        <w:t>1.3 Эпидемиология</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5"/>
    </w:p>
    <w:p w14:paraId="5A0E6A5A" w14:textId="77777777" w:rsidR="00F5789A" w:rsidRPr="002F4348" w:rsidRDefault="00F5789A" w:rsidP="00F5789A">
      <w:pPr>
        <w:rPr>
          <w:i/>
          <w:color w:val="FF0000"/>
          <w:lang w:eastAsia="ru-RU"/>
        </w:rPr>
      </w:pPr>
      <w:r w:rsidRPr="002F4348">
        <w:rPr>
          <w:lang w:eastAsia="ru-RU"/>
        </w:rPr>
        <w:t>Заболеваемость</w:t>
      </w:r>
      <w:r w:rsidRPr="002F4348">
        <w:rPr>
          <w:b/>
          <w:lang w:eastAsia="ru-RU"/>
        </w:rPr>
        <w:t xml:space="preserve"> </w:t>
      </w:r>
      <w:r w:rsidRPr="002F4348">
        <w:rPr>
          <w:lang w:eastAsia="ru-RU"/>
        </w:rPr>
        <w:t xml:space="preserve">лимфомой Ходжкина (ЛХ) в России составляет 2,2 случая на 100 000 населения в год, смертность достигает 0,61 случаев на 100 000 населения в год (в 2016 г. впервые было выявлено 3 129 человек, умерло 879 человек). Заболевание возникает в любом возрасте, но преимущественно в интервале 16-35 лет, в этой возрастной группе в России среди заболевших преобладают женщины </w:t>
      </w:r>
      <w:r w:rsidRPr="002F4348">
        <w:rPr>
          <w:lang w:eastAsia="ru-RU"/>
        </w:rPr>
        <w:fldChar w:fldCharType="begin" w:fldLock="1"/>
      </w:r>
      <w:r w:rsidR="00A850F7" w:rsidRPr="002F4348">
        <w:rPr>
          <w:lang w:eastAsia="ru-RU"/>
        </w:rPr>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http://www.mendeley.com/documents/?uuid=084217b1-42c7-4d51-afbd-e8988d2a6972"]}],"mendeley":{"formattedCitation":"[2]","plainTextFormattedCitation":"[2]","previouslyFormattedCitation":"[2]"},"properties":{"noteIndex":0},"schema":"https://github.com/citation-style-language/schema/raw/master/csl-citation.json"}</w:instrText>
      </w:r>
      <w:r w:rsidRPr="002F4348">
        <w:rPr>
          <w:lang w:eastAsia="ru-RU"/>
        </w:rPr>
        <w:fldChar w:fldCharType="separate"/>
      </w:r>
      <w:r w:rsidRPr="002F4348">
        <w:rPr>
          <w:noProof/>
          <w:lang w:eastAsia="ru-RU"/>
        </w:rPr>
        <w:t>[2]</w:t>
      </w:r>
      <w:r w:rsidRPr="002F4348">
        <w:rPr>
          <w:lang w:eastAsia="ru-RU"/>
        </w:rPr>
        <w:fldChar w:fldCharType="end"/>
      </w:r>
      <w:r w:rsidRPr="002F4348">
        <w:rPr>
          <w:lang w:eastAsia="ru-RU"/>
        </w:rPr>
        <w:t xml:space="preserve">. </w:t>
      </w:r>
    </w:p>
    <w:p w14:paraId="7612E6D8" w14:textId="77777777" w:rsidR="00311757" w:rsidRPr="002F4348" w:rsidRDefault="00B46390" w:rsidP="00311757">
      <w:pPr>
        <w:pStyle w:val="2"/>
      </w:pPr>
      <w:bookmarkStart w:id="16" w:name="_Toc65586380"/>
      <w:r w:rsidRPr="002F4348">
        <w:t xml:space="preserve">1.4 </w:t>
      </w:r>
      <w:r w:rsidR="00311757" w:rsidRPr="002F4348">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4E2ED8BD" w14:textId="77777777" w:rsidR="00F5789A" w:rsidRPr="002F4348" w:rsidRDefault="00F5789A" w:rsidP="00F5789A">
      <w:pPr>
        <w:contextualSpacing/>
      </w:pPr>
      <w:r w:rsidRPr="002F4348">
        <w:t>С81 – лимфома Ходжкина</w:t>
      </w:r>
    </w:p>
    <w:p w14:paraId="763DB6A1" w14:textId="77777777" w:rsidR="000E5A78" w:rsidRPr="002F4348" w:rsidRDefault="000E5A78" w:rsidP="00B153FC">
      <w:pPr>
        <w:pStyle w:val="afe"/>
        <w:numPr>
          <w:ilvl w:val="0"/>
          <w:numId w:val="38"/>
        </w:numPr>
      </w:pPr>
      <w:r w:rsidRPr="002F4348">
        <w:rPr>
          <w:lang w:val="en-US"/>
        </w:rPr>
        <w:t>C</w:t>
      </w:r>
      <w:r w:rsidRPr="002F4348">
        <w:t>81.0 Нодулярный тип лимфоидного преобладания лимфомы Ходжкина</w:t>
      </w:r>
    </w:p>
    <w:p w14:paraId="389434E0" w14:textId="77777777" w:rsidR="00684975" w:rsidRPr="002F4348" w:rsidRDefault="00684975" w:rsidP="00B153FC">
      <w:pPr>
        <w:pStyle w:val="afe"/>
        <w:numPr>
          <w:ilvl w:val="0"/>
          <w:numId w:val="38"/>
        </w:numPr>
      </w:pPr>
      <w:r w:rsidRPr="002F4348">
        <w:rPr>
          <w:lang w:val="en-US"/>
        </w:rPr>
        <w:t>C</w:t>
      </w:r>
      <w:r w:rsidRPr="002F4348">
        <w:t>81.1 Нодулярный склероз (классической) лимфомы Ходжкина</w:t>
      </w:r>
    </w:p>
    <w:p w14:paraId="28BD4EEB" w14:textId="77777777" w:rsidR="00684975" w:rsidRPr="002F4348" w:rsidRDefault="00684975" w:rsidP="00B153FC">
      <w:pPr>
        <w:pStyle w:val="afe"/>
        <w:numPr>
          <w:ilvl w:val="0"/>
          <w:numId w:val="38"/>
        </w:numPr>
      </w:pPr>
      <w:r w:rsidRPr="002F4348">
        <w:rPr>
          <w:lang w:val="en-US"/>
        </w:rPr>
        <w:t>C</w:t>
      </w:r>
      <w:r w:rsidRPr="002F4348">
        <w:t>81.2 Смешанно-клеточный вариант (классической) лимфомы Ходжкина</w:t>
      </w:r>
    </w:p>
    <w:p w14:paraId="0189432C" w14:textId="77777777" w:rsidR="00684975" w:rsidRPr="002F4348" w:rsidRDefault="00684975" w:rsidP="00B153FC">
      <w:pPr>
        <w:pStyle w:val="afe"/>
        <w:numPr>
          <w:ilvl w:val="0"/>
          <w:numId w:val="38"/>
        </w:numPr>
      </w:pPr>
      <w:r w:rsidRPr="002F4348">
        <w:rPr>
          <w:lang w:val="en-US"/>
        </w:rPr>
        <w:t>C</w:t>
      </w:r>
      <w:r w:rsidRPr="002F4348">
        <w:t>81.3 Лимфоидное истощение (классической) лимфомы Ходжкина</w:t>
      </w:r>
    </w:p>
    <w:p w14:paraId="09E2B280" w14:textId="77777777" w:rsidR="00684975" w:rsidRPr="002F4348" w:rsidRDefault="00684975" w:rsidP="00B153FC">
      <w:pPr>
        <w:pStyle w:val="afe"/>
        <w:numPr>
          <w:ilvl w:val="0"/>
          <w:numId w:val="38"/>
        </w:numPr>
      </w:pPr>
      <w:r w:rsidRPr="002F4348">
        <w:rPr>
          <w:lang w:val="en-US"/>
        </w:rPr>
        <w:t>C</w:t>
      </w:r>
      <w:r w:rsidRPr="002F4348">
        <w:t>81.4 Лимфоцитарная (</w:t>
      </w:r>
      <w:r w:rsidRPr="002F4348">
        <w:rPr>
          <w:lang w:val="en-US"/>
        </w:rPr>
        <w:t>Lymphocyte</w:t>
      </w:r>
      <w:r w:rsidRPr="002F4348">
        <w:t>-</w:t>
      </w:r>
      <w:r w:rsidRPr="002F4348">
        <w:rPr>
          <w:lang w:val="en-US"/>
        </w:rPr>
        <w:t>rich</w:t>
      </w:r>
      <w:r w:rsidRPr="002F4348">
        <w:t>) (классическая) лимфома Ходжкина</w:t>
      </w:r>
    </w:p>
    <w:p w14:paraId="58E67EDD" w14:textId="77777777" w:rsidR="00684975" w:rsidRPr="002F4348" w:rsidRDefault="00684975" w:rsidP="00B153FC">
      <w:pPr>
        <w:pStyle w:val="afe"/>
        <w:numPr>
          <w:ilvl w:val="0"/>
          <w:numId w:val="38"/>
        </w:numPr>
      </w:pPr>
      <w:r w:rsidRPr="002F4348">
        <w:rPr>
          <w:lang w:val="en-US"/>
        </w:rPr>
        <w:t>C</w:t>
      </w:r>
      <w:r w:rsidRPr="002F4348">
        <w:t xml:space="preserve">81.7 </w:t>
      </w:r>
      <w:r w:rsidR="003263CD" w:rsidRPr="002F4348">
        <w:t>Другие формы (классической) лимфомы Ходжкина</w:t>
      </w:r>
    </w:p>
    <w:p w14:paraId="1D9DC9A1" w14:textId="77777777" w:rsidR="003263CD" w:rsidRPr="002F4348" w:rsidRDefault="003263CD" w:rsidP="00B153FC">
      <w:pPr>
        <w:pStyle w:val="afe"/>
        <w:numPr>
          <w:ilvl w:val="0"/>
          <w:numId w:val="38"/>
        </w:numPr>
      </w:pPr>
      <w:r w:rsidRPr="002F4348">
        <w:rPr>
          <w:lang w:val="en-US"/>
        </w:rPr>
        <w:t>C81.9 Лимфома Ходжкина неуточненная</w:t>
      </w:r>
    </w:p>
    <w:p w14:paraId="494CDF7C" w14:textId="77777777" w:rsidR="00B46390" w:rsidRPr="002F4348" w:rsidRDefault="00B46390" w:rsidP="00311757">
      <w:pPr>
        <w:pStyle w:val="2"/>
      </w:pPr>
      <w:bookmarkStart w:id="17" w:name="_Toc65586381"/>
      <w:r w:rsidRPr="002F4348">
        <w:t>1.5 Классификация</w:t>
      </w:r>
      <w:r w:rsidR="00311757" w:rsidRPr="002F4348">
        <w:t xml:space="preserve"> </w:t>
      </w:r>
      <w:r w:rsidR="00311757" w:rsidRPr="002F4348">
        <w:rPr>
          <w:color w:val="333333"/>
          <w:shd w:val="clear" w:color="auto" w:fill="FFFFFF"/>
        </w:rPr>
        <w:t>заболевания или состояния (группы заболеваний или состояний)</w:t>
      </w:r>
      <w:bookmarkEnd w:id="17"/>
    </w:p>
    <w:p w14:paraId="25266227" w14:textId="77777777" w:rsidR="00F5789A" w:rsidRPr="002F4348" w:rsidRDefault="000E5A78" w:rsidP="000E5A78">
      <w:pPr>
        <w:contextualSpacing/>
      </w:pPr>
      <w:r w:rsidRPr="002F4348">
        <w:lastRenderedPageBreak/>
        <w:t>В пересмотренной классификации опухолей гемопоэтической и лимфоидной тканей ВОЗ 2017 г. выделяют два типа ЛХ: классическую ЛХ (кЛХ)</w:t>
      </w:r>
      <w:r w:rsidR="000171A1" w:rsidRPr="002F4348">
        <w:t xml:space="preserve"> (по МКБ-10 С81.1-С81.9)</w:t>
      </w:r>
      <w:r w:rsidRPr="002F4348">
        <w:t xml:space="preserve"> и нодулярную с лимфоидным преобладанием ЛХ (НЛПЛХ)</w:t>
      </w:r>
      <w:r w:rsidR="000171A1" w:rsidRPr="002F4348">
        <w:t xml:space="preserve"> (по МКБ-10 – </w:t>
      </w:r>
      <w:r w:rsidR="000171A1" w:rsidRPr="002F4348">
        <w:rPr>
          <w:lang w:val="en-US"/>
        </w:rPr>
        <w:t>C</w:t>
      </w:r>
      <w:r w:rsidR="000171A1" w:rsidRPr="002F4348">
        <w:t>81.0 Нодулярный тип лимфоидного преобладания лимфомы Ходжкина)</w:t>
      </w:r>
      <w:r w:rsidRPr="002F4348">
        <w:t xml:space="preserve">. </w:t>
      </w:r>
      <w:r w:rsidR="00F5789A" w:rsidRPr="002F4348">
        <w:t>Классическая ЛХ включает следующие гистологические варианты: вариант с нодулярным склерозом (I и II типа), смешанно-клеточный вариант, классический вариант с большим количеством лимфоцитов и редко встречающийся вариант с лимфоидным истощением (морфологическая и иммуногистохимическая диагностика различных вариантов ЛХ – см.</w:t>
      </w:r>
      <w:r w:rsidR="005D0A68" w:rsidRPr="002F4348">
        <w:t xml:space="preserve"> раздел 7.1 данных рекомендаций</w:t>
      </w:r>
      <w:r w:rsidR="00F5789A" w:rsidRPr="002F4348">
        <w:t xml:space="preserve">) </w:t>
      </w:r>
      <w:r w:rsidR="00F5789A" w:rsidRPr="002F4348">
        <w:fldChar w:fldCharType="begin" w:fldLock="1"/>
      </w:r>
      <w:r w:rsidR="002C6C01" w:rsidRPr="002F4348">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F5789A" w:rsidRPr="002F4348">
        <w:fldChar w:fldCharType="separate"/>
      </w:r>
      <w:r w:rsidR="00F5789A" w:rsidRPr="002F4348">
        <w:rPr>
          <w:noProof/>
        </w:rPr>
        <w:t>[3]</w:t>
      </w:r>
      <w:r w:rsidR="00F5789A" w:rsidRPr="002F4348">
        <w:fldChar w:fldCharType="end"/>
      </w:r>
      <w:r w:rsidR="00F5789A" w:rsidRPr="002F4348">
        <w:t>.</w:t>
      </w:r>
    </w:p>
    <w:p w14:paraId="4C903E4B" w14:textId="77777777" w:rsidR="00F5789A" w:rsidRPr="002F4348" w:rsidRDefault="00F5789A" w:rsidP="00F5789A">
      <w:pPr>
        <w:contextualSpacing/>
      </w:pPr>
      <w:r w:rsidRPr="002F4348">
        <w:t xml:space="preserve">Кроме определения </w:t>
      </w:r>
      <w:r w:rsidR="000E5A78" w:rsidRPr="002F4348">
        <w:t xml:space="preserve">типа ЛХ и </w:t>
      </w:r>
      <w:r w:rsidRPr="002F4348">
        <w:t xml:space="preserve">гистологического варианта </w:t>
      </w:r>
      <w:r w:rsidR="000E5A78" w:rsidRPr="002F4348">
        <w:t>к</w:t>
      </w:r>
      <w:r w:rsidRPr="002F4348">
        <w:t>ЛХ, у каждого пациента должна быть определена стадия заболевания</w:t>
      </w:r>
      <w:r w:rsidR="000E5A78" w:rsidRPr="002F4348">
        <w:t>, а для кЛХ также</w:t>
      </w:r>
      <w:r w:rsidRPr="002F4348">
        <w:t xml:space="preserve"> группа риска (см. </w:t>
      </w:r>
      <w:r w:rsidR="005D0A68" w:rsidRPr="002F4348">
        <w:t>раздел 7.</w:t>
      </w:r>
      <w:r w:rsidR="0064071E" w:rsidRPr="002F4348">
        <w:t>3</w:t>
      </w:r>
      <w:r w:rsidR="005D0A68" w:rsidRPr="002F4348">
        <w:t xml:space="preserve"> данных рекомендаций</w:t>
      </w:r>
      <w:r w:rsidRPr="002F4348">
        <w:t xml:space="preserve">)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708bf927-447f-43d0-8bf7-28178aa7e29e","http://www.mendeley.com/documents/?uuid=0af2b11d-a9cf-4da8-a503-99a860249436"]}],"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54B2B210" w14:textId="77777777" w:rsidR="00F5789A" w:rsidRPr="002F4348" w:rsidRDefault="00B46390" w:rsidP="00F5789A">
      <w:pPr>
        <w:pStyle w:val="2"/>
      </w:pPr>
      <w:bookmarkStart w:id="18" w:name="_Toc65586382"/>
      <w:r w:rsidRPr="002F4348">
        <w:t>1.6 Клиническая картина</w:t>
      </w:r>
      <w:r w:rsidR="00A70F44" w:rsidRPr="002F4348">
        <w:t xml:space="preserve"> </w:t>
      </w:r>
      <w:r w:rsidR="00A70F44" w:rsidRPr="002F4348">
        <w:rPr>
          <w:color w:val="333333"/>
          <w:shd w:val="clear" w:color="auto" w:fill="FFFFFF"/>
        </w:rPr>
        <w:t>заболевания или состояния (группы заболеваний или состояний)</w:t>
      </w:r>
      <w:bookmarkEnd w:id="18"/>
    </w:p>
    <w:p w14:paraId="66660273" w14:textId="77777777" w:rsidR="00F5789A" w:rsidRPr="002F4348" w:rsidRDefault="00F5789A" w:rsidP="00F5789A">
      <w:pPr>
        <w:contextualSpacing/>
      </w:pPr>
      <w:r w:rsidRPr="002F4348">
        <w:t xml:space="preserve">Клинические симптомы заболевания могут включать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7278F288" w14:textId="77777777" w:rsidR="00F5789A" w:rsidRPr="002F4348" w:rsidRDefault="00F5789A" w:rsidP="00B153FC">
      <w:pPr>
        <w:pStyle w:val="afe"/>
        <w:numPr>
          <w:ilvl w:val="0"/>
          <w:numId w:val="5"/>
        </w:numPr>
        <w:spacing w:before="120" w:after="120"/>
      </w:pPr>
      <w:r w:rsidRPr="002F4348">
        <w:t>бессимптомное увеличение периферических лимфоузлов;</w:t>
      </w:r>
    </w:p>
    <w:p w14:paraId="24FD35CE" w14:textId="77777777" w:rsidR="00F5789A" w:rsidRPr="002F4348" w:rsidRDefault="00F5789A" w:rsidP="00B153FC">
      <w:pPr>
        <w:pStyle w:val="afe"/>
        <w:numPr>
          <w:ilvl w:val="0"/>
          <w:numId w:val="5"/>
        </w:numPr>
        <w:spacing w:before="120" w:after="120"/>
      </w:pPr>
      <w:r w:rsidRPr="002F4348">
        <w:t>симптомы интоксикации (В-симптомы – лихорадка выше 38°С не менее трех дней подряд без признаков воспаления; ночные профузные поты; похудание на 10% массы тела за последние 6 месяцев);</w:t>
      </w:r>
    </w:p>
    <w:p w14:paraId="2105F6FB" w14:textId="77777777" w:rsidR="00F5789A" w:rsidRPr="002F4348" w:rsidRDefault="00F5789A" w:rsidP="00B153FC">
      <w:pPr>
        <w:pStyle w:val="afe"/>
        <w:numPr>
          <w:ilvl w:val="0"/>
          <w:numId w:val="5"/>
        </w:numPr>
        <w:spacing w:before="120" w:after="120"/>
      </w:pPr>
      <w:r w:rsidRPr="002F4348">
        <w:t>интермиттирующая лихорадка;</w:t>
      </w:r>
    </w:p>
    <w:p w14:paraId="7CE0B82C" w14:textId="77777777" w:rsidR="00F5789A" w:rsidRPr="002F4348" w:rsidRDefault="00F5789A" w:rsidP="00B153FC">
      <w:pPr>
        <w:pStyle w:val="afe"/>
        <w:numPr>
          <w:ilvl w:val="0"/>
          <w:numId w:val="5"/>
        </w:numPr>
        <w:spacing w:before="120" w:after="120"/>
      </w:pPr>
      <w:r w:rsidRPr="002F4348">
        <w:t>кожный зуд</w:t>
      </w:r>
      <w:r w:rsidR="007C3C41" w:rsidRPr="002F4348">
        <w:t xml:space="preserve"> до расчесов</w:t>
      </w:r>
      <w:r w:rsidRPr="002F4348">
        <w:t>;</w:t>
      </w:r>
    </w:p>
    <w:p w14:paraId="54066AA4" w14:textId="77777777" w:rsidR="00F5789A" w:rsidRPr="002F4348" w:rsidRDefault="00F5789A" w:rsidP="00B153FC">
      <w:pPr>
        <w:pStyle w:val="afe"/>
        <w:numPr>
          <w:ilvl w:val="0"/>
          <w:numId w:val="5"/>
        </w:numPr>
        <w:spacing w:before="120" w:after="120"/>
      </w:pPr>
      <w:r w:rsidRPr="002F4348">
        <w:t>у пациентов с массивным поражением средостения – боль в груди, кашель, одышка, симптомы сдавления верхней полой вены.</w:t>
      </w:r>
    </w:p>
    <w:p w14:paraId="1535FCC2" w14:textId="77777777" w:rsidR="000414F6" w:rsidRPr="002F4348" w:rsidRDefault="00B46390" w:rsidP="00C4630C">
      <w:pPr>
        <w:pStyle w:val="afff2"/>
      </w:pPr>
      <w:bookmarkStart w:id="19" w:name="_Toc65586383"/>
      <w:r w:rsidRPr="002F4348">
        <w:t xml:space="preserve">2. </w:t>
      </w:r>
      <w:r w:rsidR="00CB71DA" w:rsidRPr="002F4348">
        <w:t>Диагностика</w:t>
      </w:r>
      <w:bookmarkEnd w:id="13"/>
      <w:r w:rsidR="0038545E" w:rsidRPr="002F4348">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532E5686" w14:textId="77777777" w:rsidR="00F5789A" w:rsidRPr="002F4348" w:rsidRDefault="00F5789A" w:rsidP="00F5789A">
      <w:pPr>
        <w:rPr>
          <w:i/>
          <w:iCs/>
        </w:rPr>
      </w:pPr>
      <w:r w:rsidRPr="002F4348">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33BA276D" w14:textId="77777777" w:rsidR="00E136D2" w:rsidRPr="002F4348" w:rsidRDefault="00334F6C" w:rsidP="00E136D2">
      <w:pPr>
        <w:pStyle w:val="2-6"/>
        <w:rPr>
          <w:i/>
        </w:rPr>
      </w:pPr>
      <w:r w:rsidRPr="002F4348">
        <w:rPr>
          <w:b/>
          <w:i/>
        </w:rPr>
        <w:lastRenderedPageBreak/>
        <w:t>Критерии установления диагноза/</w:t>
      </w:r>
      <w:r w:rsidR="00B0565A" w:rsidRPr="002F4348">
        <w:rPr>
          <w:b/>
          <w:i/>
        </w:rPr>
        <w:t>состояния</w:t>
      </w:r>
      <w:r w:rsidR="00ED5598" w:rsidRPr="002F4348">
        <w:rPr>
          <w:b/>
          <w:i/>
        </w:rPr>
        <w:t xml:space="preserve">: </w:t>
      </w:r>
      <w:r w:rsidR="00F5789A" w:rsidRPr="002F4348">
        <w:rPr>
          <w:bCs/>
          <w:i/>
        </w:rPr>
        <w:t>д</w:t>
      </w:r>
      <w:r w:rsidR="00F5789A" w:rsidRPr="002F4348">
        <w:rPr>
          <w:i/>
        </w:rPr>
        <w:t>иагноз лимфомы Ходжкина устанавливается на основе морфологического и иммуногистохимического исследования биопсийного материала и форму</w:t>
      </w:r>
      <w:r w:rsidR="00E136D2" w:rsidRPr="002F4348">
        <w:rPr>
          <w:i/>
        </w:rPr>
        <w:t xml:space="preserve">лируется </w:t>
      </w:r>
      <w:r w:rsidR="00F5789A" w:rsidRPr="002F4348">
        <w:rPr>
          <w:i/>
        </w:rPr>
        <w:t>в соответствии с пересмотренной классификацией</w:t>
      </w:r>
      <w:r w:rsidR="000E5A78" w:rsidRPr="002F4348">
        <w:rPr>
          <w:i/>
        </w:rPr>
        <w:t xml:space="preserve"> опухолей гемопоэтической и лимфоидной тканей </w:t>
      </w:r>
      <w:r w:rsidR="00F5789A" w:rsidRPr="002F4348">
        <w:rPr>
          <w:i/>
        </w:rPr>
        <w:t xml:space="preserve"> ВОЗ 2017 г.</w:t>
      </w:r>
      <w:r w:rsidR="00E136D2" w:rsidRPr="002F4348">
        <w:rPr>
          <w:i/>
        </w:rPr>
        <w:t xml:space="preserve"> </w:t>
      </w:r>
      <w:r w:rsidR="00E136D2" w:rsidRPr="002F4348">
        <w:rPr>
          <w:i/>
        </w:rPr>
        <w:fldChar w:fldCharType="begin" w:fldLock="1"/>
      </w:r>
      <w:r w:rsidR="002C6C01" w:rsidRPr="002F4348">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3]","plainTextFormattedCitation":"[1,3]","previouslyFormattedCitation":"[1,3]"},"properties":{"noteIndex":0},"schema":"https://github.com/citation-style-language/schema/raw/master/csl-citation.json"}</w:instrText>
      </w:r>
      <w:r w:rsidR="00E136D2" w:rsidRPr="002F4348">
        <w:rPr>
          <w:i/>
        </w:rPr>
        <w:fldChar w:fldCharType="separate"/>
      </w:r>
      <w:r w:rsidR="000C1AAB" w:rsidRPr="002F4348">
        <w:rPr>
          <w:noProof/>
        </w:rPr>
        <w:t>[1,3]</w:t>
      </w:r>
      <w:r w:rsidR="00E136D2" w:rsidRPr="002F4348">
        <w:rPr>
          <w:i/>
        </w:rPr>
        <w:fldChar w:fldCharType="end"/>
      </w:r>
      <w:bookmarkStart w:id="20" w:name="_Toc469402336"/>
      <w:bookmarkStart w:id="21" w:name="_Toc468273531"/>
      <w:bookmarkStart w:id="22" w:name="_Toc468273449"/>
      <w:bookmarkEnd w:id="20"/>
      <w:bookmarkEnd w:id="21"/>
      <w:bookmarkEnd w:id="22"/>
      <w:r w:rsidR="0053255E" w:rsidRPr="002F4348">
        <w:rPr>
          <w:i/>
        </w:rPr>
        <w:t>.</w:t>
      </w:r>
    </w:p>
    <w:p w14:paraId="078744C9" w14:textId="77777777" w:rsidR="00B46390" w:rsidRPr="002F4348" w:rsidRDefault="00B46390" w:rsidP="0021676E">
      <w:pPr>
        <w:pStyle w:val="2"/>
        <w:divId w:val="266810958"/>
      </w:pPr>
      <w:bookmarkStart w:id="23" w:name="_Toc65586384"/>
      <w:r w:rsidRPr="002F4348">
        <w:t>2.1 Жалобы и анамнез</w:t>
      </w:r>
      <w:bookmarkEnd w:id="23"/>
    </w:p>
    <w:p w14:paraId="6B6691BB" w14:textId="77777777" w:rsidR="00E136D2" w:rsidRPr="002F4348" w:rsidRDefault="00E136D2" w:rsidP="00B153FC">
      <w:pPr>
        <w:pStyle w:val="afe"/>
        <w:numPr>
          <w:ilvl w:val="0"/>
          <w:numId w:val="6"/>
        </w:numPr>
        <w:spacing w:before="120" w:after="120"/>
        <w:ind w:left="709"/>
        <w:divId w:val="266810958"/>
      </w:pPr>
      <w:r w:rsidRPr="002F4348">
        <w:t xml:space="preserve">У всех пациентов с подозрением на ЛХ или выявленной ЛХ при первичном приеме </w:t>
      </w:r>
      <w:r w:rsidRPr="002F4348">
        <w:rPr>
          <w:b/>
        </w:rPr>
        <w:t>рекомендуется</w:t>
      </w:r>
      <w:r w:rsidRPr="002F4348">
        <w:t xml:space="preserve"> сбор анамнеза при заболеваниях органов кроветворения и крови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58F1B469" w14:textId="77777777" w:rsidR="00E136D2" w:rsidRPr="002F4348" w:rsidRDefault="00E136D2" w:rsidP="00E136D2">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4BA2F530" w14:textId="77777777" w:rsidR="00E136D2" w:rsidRPr="002F4348" w:rsidRDefault="00E136D2" w:rsidP="00E136D2">
      <w:pPr>
        <w:ind w:left="709" w:firstLine="0"/>
        <w:contextualSpacing/>
        <w:divId w:val="266810958"/>
        <w:rPr>
          <w:i/>
        </w:rPr>
      </w:pPr>
      <w:r w:rsidRPr="002F4348">
        <w:rPr>
          <w:b/>
        </w:rPr>
        <w:t>Комментарии:</w:t>
      </w:r>
      <w:r w:rsidRPr="002F4348">
        <w:t xml:space="preserve"> </w:t>
      </w:r>
      <w:r w:rsidRPr="002F4348">
        <w:rPr>
          <w:i/>
        </w:rPr>
        <w:t>при сборе анамнеза необходимо уточнять в том числе семейный анамнез</w:t>
      </w:r>
      <w:r w:rsidR="007C3C41" w:rsidRPr="002F4348">
        <w:rPr>
          <w:i/>
        </w:rPr>
        <w:t>, обращая внимание на наличие лимфопролиферативных заболеваний</w:t>
      </w:r>
      <w:r w:rsidRPr="002F4348">
        <w:rPr>
          <w:i/>
        </w:rPr>
        <w:t xml:space="preserve">. </w:t>
      </w:r>
    </w:p>
    <w:p w14:paraId="45A5127F" w14:textId="77777777" w:rsidR="003F0AA9" w:rsidRPr="002F4348" w:rsidRDefault="003F0AA9" w:rsidP="00B153FC">
      <w:pPr>
        <w:pStyle w:val="afe"/>
        <w:numPr>
          <w:ilvl w:val="0"/>
          <w:numId w:val="6"/>
        </w:numPr>
        <w:spacing w:before="120" w:after="120"/>
        <w:ind w:left="709"/>
        <w:divId w:val="266810958"/>
      </w:pPr>
      <w:r w:rsidRPr="002F4348">
        <w:t xml:space="preserve">У всех пациентов с подозрением на ЛХ или выявленной ЛХ при первичном или повторном приеме, перед каждым последующем циклом химиотерапии, при оценке ремиссии через 2 месяца после завершения терапии, при контрольных обследованиях, и при подозрении на рецидив заболевания </w:t>
      </w:r>
      <w:r w:rsidRPr="002F4348">
        <w:rPr>
          <w:b/>
        </w:rPr>
        <w:t>рекомендуется</w:t>
      </w:r>
      <w:r w:rsidRPr="002F4348">
        <w:t xml:space="preserve"> сбор жалоб при заболеваниях органов кроветворения и крови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68C366BB" w14:textId="77777777" w:rsidR="003F0AA9" w:rsidRPr="002F4348" w:rsidRDefault="003F0AA9" w:rsidP="003F0AA9">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2B48F08C" w14:textId="77777777" w:rsidR="003F0AA9" w:rsidRPr="002F4348" w:rsidRDefault="003F0AA9" w:rsidP="003F0AA9">
      <w:pPr>
        <w:ind w:left="709" w:firstLine="0"/>
        <w:contextualSpacing/>
        <w:divId w:val="266810958"/>
        <w:rPr>
          <w:i/>
        </w:rPr>
      </w:pPr>
      <w:r w:rsidRPr="002F4348">
        <w:rPr>
          <w:b/>
        </w:rPr>
        <w:t>Комментарии:</w:t>
      </w:r>
      <w:r w:rsidRPr="002F4348">
        <w:t xml:space="preserve"> </w:t>
      </w:r>
      <w:r w:rsidRPr="002F4348">
        <w:rPr>
          <w:i/>
        </w:rPr>
        <w:t>при первичном</w:t>
      </w:r>
      <w:r w:rsidR="007C3C41" w:rsidRPr="002F4348">
        <w:rPr>
          <w:i/>
        </w:rPr>
        <w:t xml:space="preserve"> осмотре</w:t>
      </w:r>
      <w:r w:rsidRPr="002F4348">
        <w:rPr>
          <w:i/>
        </w:rPr>
        <w:t xml:space="preserve"> особый акцент необходимо делать на сроки и темпы увеличения лимфоузлов (основной симптом ЛХ – лимфаденопатия, развивающаяся постепенно и аси</w:t>
      </w:r>
      <w:r w:rsidR="0053255E" w:rsidRPr="002F4348">
        <w:rPr>
          <w:i/>
        </w:rPr>
        <w:t>м</w:t>
      </w:r>
      <w:r w:rsidRPr="002F4348">
        <w:rPr>
          <w:i/>
        </w:rPr>
        <w:t>метрично), неспецифические симптомы интоксикации (лихорадка выше 38°С не менее трех дней подряд без признаков воспаления; ночные профузные поты; похудание на 10% массы тела за последние 6 месяцев), симптомы поражения верхнего средостения (навязчивый непродуктивный кашель, синдром</w:t>
      </w:r>
      <w:r w:rsidR="007C3C41" w:rsidRPr="002F4348">
        <w:rPr>
          <w:i/>
        </w:rPr>
        <w:t xml:space="preserve"> сдавления</w:t>
      </w:r>
      <w:r w:rsidRPr="002F4348">
        <w:rPr>
          <w:i/>
        </w:rPr>
        <w:t xml:space="preserve"> верхней полой вены, охриплость голоса, дисфагия, диспноэ).</w:t>
      </w:r>
    </w:p>
    <w:p w14:paraId="2840F1D1" w14:textId="77777777" w:rsidR="00B46390" w:rsidRPr="002F4348" w:rsidRDefault="00B46390" w:rsidP="0021676E">
      <w:pPr>
        <w:pStyle w:val="2"/>
        <w:divId w:val="266810958"/>
      </w:pPr>
      <w:bookmarkStart w:id="24" w:name="_Toc65586385"/>
      <w:r w:rsidRPr="002F4348">
        <w:t>2.2 Физикальное обследование</w:t>
      </w:r>
      <w:bookmarkEnd w:id="24"/>
    </w:p>
    <w:p w14:paraId="5E89B94A" w14:textId="77777777" w:rsidR="0052462B" w:rsidRPr="002F4348" w:rsidRDefault="0052462B" w:rsidP="00B153FC">
      <w:pPr>
        <w:pStyle w:val="afe"/>
        <w:numPr>
          <w:ilvl w:val="0"/>
          <w:numId w:val="6"/>
        </w:numPr>
        <w:spacing w:before="120" w:after="120"/>
        <w:ind w:left="709" w:hanging="709"/>
        <w:divId w:val="266810958"/>
      </w:pPr>
      <w:r w:rsidRPr="002F4348">
        <w:t>У всех пациентов с подозрением на ЛХ или выявленной ЛХ при первичном или повторном приеме,</w:t>
      </w:r>
      <w:r w:rsidR="003F0AA9" w:rsidRPr="002F4348">
        <w:t xml:space="preserve"> перед каждым последующем циклом химиотерапии,</w:t>
      </w:r>
      <w:r w:rsidRPr="002F4348">
        <w:t xml:space="preserve"> при оценке ремиссии через 2 месяца после завершения терапии, при контрольных обследованиях, и при подозрении на рецидив заболевания </w:t>
      </w:r>
      <w:r w:rsidRPr="002F4348">
        <w:rPr>
          <w:b/>
          <w:bCs/>
        </w:rPr>
        <w:t>рекомендуется</w:t>
      </w:r>
      <w:r w:rsidRPr="002F4348">
        <w:t xml:space="preserve"> </w:t>
      </w:r>
      <w:bookmarkStart w:id="25" w:name="_Hlk532293045"/>
      <w:r w:rsidRPr="002F4348">
        <w:t xml:space="preserve">выполнение визуального осмотра терапевтического, пальпации терапевтической и </w:t>
      </w:r>
      <w:r w:rsidRPr="002F4348">
        <w:lastRenderedPageBreak/>
        <w:t>аускультации терапевтической</w:t>
      </w:r>
      <w:bookmarkEnd w:id="25"/>
      <w:r w:rsidRPr="002F4348">
        <w:t xml:space="preserve"> для уточнения распространенности и тяжести течения заболевания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649627F8" w14:textId="77777777" w:rsidR="0052462B" w:rsidRPr="002F4348" w:rsidRDefault="0052462B" w:rsidP="0052462B">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6F8837FF" w14:textId="77777777" w:rsidR="0052462B" w:rsidRPr="002F4348" w:rsidRDefault="0052462B" w:rsidP="0052462B">
      <w:pPr>
        <w:ind w:left="709" w:firstLine="0"/>
        <w:contextualSpacing/>
        <w:divId w:val="266810958"/>
        <w:rPr>
          <w:i/>
        </w:rPr>
      </w:pPr>
      <w:r w:rsidRPr="002F4348">
        <w:rPr>
          <w:b/>
        </w:rPr>
        <w:t xml:space="preserve">Комментарий: </w:t>
      </w:r>
      <w:bookmarkStart w:id="26" w:name="_Hlk532293146"/>
      <w:r w:rsidRPr="002F4348">
        <w:rPr>
          <w:i/>
        </w:rPr>
        <w:t xml:space="preserve">при осмотре необходимо оценить общее состояние пациента по шкале </w:t>
      </w:r>
      <w:r w:rsidRPr="002F4348">
        <w:rPr>
          <w:i/>
          <w:lang w:val="en-US"/>
        </w:rPr>
        <w:t>ECOG</w:t>
      </w:r>
      <w:r w:rsidRPr="002F4348">
        <w:rPr>
          <w:i/>
        </w:rPr>
        <w:t xml:space="preserve"> (см. приложение Г</w:t>
      </w:r>
      <w:r w:rsidR="005D0A68" w:rsidRPr="002F4348">
        <w:rPr>
          <w:i/>
        </w:rPr>
        <w:t>1</w:t>
      </w:r>
      <w:r w:rsidRPr="002F4348">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6"/>
    </w:p>
    <w:p w14:paraId="57D928D9" w14:textId="77777777" w:rsidR="00094ED6" w:rsidRPr="002F4348" w:rsidRDefault="00B46390" w:rsidP="0021676E">
      <w:pPr>
        <w:pStyle w:val="2"/>
        <w:divId w:val="266810958"/>
      </w:pPr>
      <w:bookmarkStart w:id="27" w:name="_Toc65586386"/>
      <w:r w:rsidRPr="002F4348">
        <w:t>2.3 Лабораторн</w:t>
      </w:r>
      <w:r w:rsidR="00A70F44" w:rsidRPr="002F4348">
        <w:t>ые диагностические исследования</w:t>
      </w:r>
      <w:bookmarkEnd w:id="27"/>
    </w:p>
    <w:p w14:paraId="4100E65F" w14:textId="77777777" w:rsidR="0052462B" w:rsidRPr="002F4348" w:rsidRDefault="0052462B" w:rsidP="00B153FC">
      <w:pPr>
        <w:pStyle w:val="afe"/>
        <w:numPr>
          <w:ilvl w:val="0"/>
          <w:numId w:val="7"/>
        </w:numPr>
        <w:spacing w:before="120" w:after="120"/>
        <w:ind w:left="709" w:hanging="709"/>
        <w:divId w:val="266810958"/>
      </w:pPr>
      <w:r w:rsidRPr="002F4348">
        <w:t xml:space="preserve">Всем пациентам с подозрением на ЛХ или выявленной ЛХ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2F4348">
        <w:rPr>
          <w:b/>
        </w:rPr>
        <w:t>рекомендуется</w:t>
      </w:r>
      <w:r w:rsidRPr="002F4348">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5A92A6AC" w14:textId="77777777" w:rsidR="0052462B" w:rsidRPr="002F4348" w:rsidRDefault="004E1D7A" w:rsidP="00B153FC">
      <w:pPr>
        <w:pStyle w:val="afe"/>
        <w:numPr>
          <w:ilvl w:val="1"/>
          <w:numId w:val="7"/>
        </w:numPr>
        <w:spacing w:before="120" w:after="120"/>
        <w:divId w:val="266810958"/>
      </w:pPr>
      <w:bookmarkStart w:id="28" w:name="_Hlk532293244"/>
      <w:r w:rsidRPr="002F4348">
        <w:t xml:space="preserve">общий (клинический) анализ крови развернутый </w:t>
      </w:r>
      <w:r w:rsidR="0052462B" w:rsidRPr="002F4348">
        <w:t xml:space="preserve">с определением гемоглобина, эритроцитов, тромбоцитов, лейкоцитов, подсчетом лейкоцитарной формулы </w:t>
      </w:r>
      <w:r w:rsidR="00D67C73" w:rsidRPr="002F4348">
        <w:t xml:space="preserve">с оценкой абсолютного содержания лейкоцитов </w:t>
      </w:r>
      <w:r w:rsidR="0052462B" w:rsidRPr="002F4348">
        <w:t>и количества ретикулоцитов</w:t>
      </w:r>
      <w:bookmarkEnd w:id="28"/>
      <w:r w:rsidR="00D67C73" w:rsidRPr="002F4348">
        <w:t>, оценкой скорости оседания эритроцитов</w:t>
      </w:r>
      <w:r w:rsidR="0052462B" w:rsidRPr="002F4348">
        <w:t>;</w:t>
      </w:r>
    </w:p>
    <w:p w14:paraId="4710FE5C" w14:textId="77777777" w:rsidR="0052462B" w:rsidRPr="002F4348" w:rsidRDefault="0052462B" w:rsidP="00B153FC">
      <w:pPr>
        <w:pStyle w:val="afe"/>
        <w:numPr>
          <w:ilvl w:val="1"/>
          <w:numId w:val="7"/>
        </w:numPr>
        <w:spacing w:before="120" w:after="120"/>
        <w:divId w:val="266810958"/>
      </w:pPr>
      <w:r w:rsidRPr="002F4348">
        <w:t>общ</w:t>
      </w:r>
      <w:r w:rsidR="007C3C41" w:rsidRPr="002F4348">
        <w:t>ий</w:t>
      </w:r>
      <w:r w:rsidRPr="002F4348">
        <w:t xml:space="preserve"> (клиническ</w:t>
      </w:r>
      <w:r w:rsidR="007C3C41" w:rsidRPr="002F4348">
        <w:t>ий</w:t>
      </w:r>
      <w:r w:rsidRPr="002F4348">
        <w:t>) анализ мочи;</w:t>
      </w:r>
    </w:p>
    <w:p w14:paraId="71FADC25" w14:textId="77777777" w:rsidR="00A81848" w:rsidRPr="002F4348" w:rsidRDefault="0052462B" w:rsidP="00B153FC">
      <w:pPr>
        <w:pStyle w:val="afe"/>
        <w:numPr>
          <w:ilvl w:val="1"/>
          <w:numId w:val="7"/>
        </w:numPr>
        <w:spacing w:before="120" w:after="120"/>
        <w:divId w:val="266810958"/>
      </w:pPr>
      <w:r w:rsidRPr="002F4348">
        <w:t>анализ крови биохимическ</w:t>
      </w:r>
      <w:r w:rsidR="007C3C41" w:rsidRPr="002F4348">
        <w:t>ий</w:t>
      </w:r>
      <w:r w:rsidRPr="002F4348">
        <w:t xml:space="preserve"> общетерапевтическ</w:t>
      </w:r>
      <w:r w:rsidR="007C3C41" w:rsidRPr="002F4348">
        <w:t>ий</w:t>
      </w:r>
      <w:r w:rsidRPr="002F4348">
        <w:t xml:space="preserve"> с </w:t>
      </w:r>
      <w:r w:rsidRPr="002F4348">
        <w:rPr>
          <w:iCs/>
        </w:rPr>
        <w:t>включением следующих параметров: ЛДГ, мочевина, креатинин, общий белок, альбумин, билирубин, АСТ, АЛТ, щелочная фосфатаза, калий, натрий, хлор, кальций (другие параметры биохимического анализа крови могут быть включены в исследование на усмотрение врача)</w:t>
      </w:r>
      <w:r w:rsidR="00A81848" w:rsidRPr="002F4348">
        <w:rPr>
          <w:iCs/>
        </w:rPr>
        <w:t>;</w:t>
      </w:r>
    </w:p>
    <w:p w14:paraId="3FDC77A5" w14:textId="77777777" w:rsidR="0052462B" w:rsidRPr="002F4348" w:rsidRDefault="004E1D7A" w:rsidP="00B153FC">
      <w:pPr>
        <w:pStyle w:val="afe"/>
        <w:numPr>
          <w:ilvl w:val="1"/>
          <w:numId w:val="7"/>
        </w:numPr>
        <w:spacing w:before="120" w:after="120"/>
        <w:divId w:val="266810958"/>
        <w:rPr>
          <w:iCs/>
        </w:rPr>
      </w:pPr>
      <w:r w:rsidRPr="002F4348">
        <w:t xml:space="preserve">коагулограмма (ориентировочное исследование системы гемостаза) </w:t>
      </w:r>
      <w:r w:rsidR="004A21C0" w:rsidRPr="002F4348">
        <w:t xml:space="preserve">с </w:t>
      </w:r>
      <w:r w:rsidR="004A21C0" w:rsidRPr="002F4348">
        <w:rPr>
          <w:iCs/>
        </w:rPr>
        <w:t xml:space="preserve">включением </w:t>
      </w:r>
      <w:r w:rsidR="00A81848" w:rsidRPr="002F4348">
        <w:rPr>
          <w:iCs/>
        </w:rPr>
        <w:t xml:space="preserve">следующих параметров: протромбин, </w:t>
      </w:r>
      <w:r w:rsidR="00E633CA" w:rsidRPr="002F4348">
        <w:rPr>
          <w:iCs/>
        </w:rPr>
        <w:t>международное нормализованное отношение (</w:t>
      </w:r>
      <w:r w:rsidR="00A81848" w:rsidRPr="002F4348">
        <w:rPr>
          <w:iCs/>
        </w:rPr>
        <w:t>МНО</w:t>
      </w:r>
      <w:r w:rsidR="00E633CA" w:rsidRPr="002F4348">
        <w:rPr>
          <w:iCs/>
        </w:rPr>
        <w:t>)</w:t>
      </w:r>
      <w:r w:rsidR="00A81848" w:rsidRPr="002F4348">
        <w:rPr>
          <w:iCs/>
        </w:rPr>
        <w:t xml:space="preserve">, </w:t>
      </w:r>
      <w:r w:rsidR="00E633CA" w:rsidRPr="002F4348">
        <w:rPr>
          <w:iCs/>
        </w:rPr>
        <w:t>активированное частичное тромбопластиновое время (</w:t>
      </w:r>
      <w:r w:rsidR="00A81848" w:rsidRPr="002F4348">
        <w:rPr>
          <w:iCs/>
        </w:rPr>
        <w:t>АЧТВ</w:t>
      </w:r>
      <w:r w:rsidR="00E633CA" w:rsidRPr="002F4348">
        <w:rPr>
          <w:iCs/>
        </w:rPr>
        <w:t>)</w:t>
      </w:r>
      <w:r w:rsidR="00A81848" w:rsidRPr="002F4348">
        <w:rPr>
          <w:iCs/>
        </w:rPr>
        <w:t xml:space="preserve">, фибриноген, тромбиновое время, антитромбин </w:t>
      </w:r>
      <w:r w:rsidR="00A81848" w:rsidRPr="002F4348">
        <w:rPr>
          <w:iCs/>
          <w:lang w:val="en-US"/>
        </w:rPr>
        <w:t>III</w:t>
      </w:r>
      <w:r w:rsidR="00A81848" w:rsidRPr="002F4348">
        <w:rPr>
          <w:iCs/>
        </w:rPr>
        <w:t xml:space="preserve">, плазминоген, </w:t>
      </w:r>
      <w:r w:rsidR="00A81848" w:rsidRPr="002F4348">
        <w:rPr>
          <w:iCs/>
          <w:lang w:val="en-US"/>
        </w:rPr>
        <w:t>D</w:t>
      </w:r>
      <w:r w:rsidR="00A81848" w:rsidRPr="002F4348">
        <w:rPr>
          <w:iCs/>
        </w:rPr>
        <w:t>-димер</w:t>
      </w:r>
      <w:r w:rsidR="0052462B" w:rsidRPr="002F4348">
        <w:rPr>
          <w:iCs/>
        </w:rPr>
        <w:t>.</w:t>
      </w:r>
    </w:p>
    <w:p w14:paraId="07E6C6B1" w14:textId="77777777" w:rsidR="0052462B" w:rsidRPr="002F4348" w:rsidRDefault="0052462B" w:rsidP="00A87256">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3B612E4C" w14:textId="77777777" w:rsidR="00D67C73" w:rsidRPr="002F4348" w:rsidRDefault="00D67C73" w:rsidP="00A87256">
      <w:pPr>
        <w:ind w:left="709" w:firstLine="0"/>
        <w:contextualSpacing/>
        <w:divId w:val="266810958"/>
        <w:rPr>
          <w:b/>
        </w:rPr>
      </w:pPr>
      <w:r w:rsidRPr="002F4348">
        <w:rPr>
          <w:b/>
        </w:rPr>
        <w:lastRenderedPageBreak/>
        <w:t xml:space="preserve">Комментарий: </w:t>
      </w:r>
      <w:r w:rsidRPr="002F4348">
        <w:rPr>
          <w:i/>
        </w:rPr>
        <w:t xml:space="preserve">оценка абсолютного содержания лимфоцитов в периферической крови до начала лечения необходима для оптимального выбора химиотерапии первой линии — входит как фактор риска в подсчет числа баллов Международного прогностического индекса для распространенных стадий </w:t>
      </w:r>
      <w:r w:rsidR="000E5A78" w:rsidRPr="002F4348">
        <w:rPr>
          <w:i/>
        </w:rPr>
        <w:t>к</w:t>
      </w:r>
      <w:r w:rsidRPr="002F4348">
        <w:rPr>
          <w:i/>
        </w:rPr>
        <w:t>ЛХ (см. раздел 7.3 данных рекомендаций).</w:t>
      </w:r>
    </w:p>
    <w:p w14:paraId="1A39E3B7" w14:textId="77777777" w:rsidR="0052462B" w:rsidRPr="002F4348" w:rsidRDefault="0052462B" w:rsidP="00B153FC">
      <w:pPr>
        <w:pStyle w:val="afe"/>
        <w:numPr>
          <w:ilvl w:val="0"/>
          <w:numId w:val="8"/>
        </w:numPr>
        <w:spacing w:before="120" w:after="120"/>
        <w:ind w:left="709" w:hanging="709"/>
        <w:divId w:val="266810958"/>
      </w:pPr>
      <w:r w:rsidRPr="002F4348">
        <w:t>Всем</w:t>
      </w:r>
      <w:r w:rsidR="00D75819" w:rsidRPr="002F4348">
        <w:t xml:space="preserve"> ранее не получавшим лечение</w:t>
      </w:r>
      <w:r w:rsidRPr="002F4348">
        <w:t xml:space="preserve"> пациентам с ЛХ перед проведением первой линии противоопухолевой терапии </w:t>
      </w:r>
      <w:r w:rsidRPr="002F4348">
        <w:rPr>
          <w:b/>
        </w:rPr>
        <w:t>рекомендуется</w:t>
      </w:r>
      <w:r w:rsidRPr="002F4348">
        <w:t xml:space="preserve"> определение основных групп крови по системе AB0, определение антигена D системы Резус (резус-фактора) для возможности выполнения гемотрансфузии при наличии показаний до, во время или после терапии</w:t>
      </w:r>
      <w:r w:rsidR="00A87256" w:rsidRPr="002F4348">
        <w:t xml:space="preserve"> </w:t>
      </w:r>
      <w:r w:rsidR="00A87256"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00A87256" w:rsidRPr="002F4348">
        <w:fldChar w:fldCharType="separate"/>
      </w:r>
      <w:r w:rsidR="00A87256" w:rsidRPr="002F4348">
        <w:rPr>
          <w:noProof/>
        </w:rPr>
        <w:t>[1]</w:t>
      </w:r>
      <w:r w:rsidR="00A87256" w:rsidRPr="002F4348">
        <w:fldChar w:fldCharType="end"/>
      </w:r>
      <w:r w:rsidRPr="002F4348">
        <w:t xml:space="preserve">. </w:t>
      </w:r>
    </w:p>
    <w:p w14:paraId="39E1AF9C" w14:textId="77777777" w:rsidR="0052462B" w:rsidRPr="002F4348" w:rsidRDefault="0052462B" w:rsidP="00A87256">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221ABC21" w14:textId="77777777" w:rsidR="004A21C0" w:rsidRPr="002F4348" w:rsidRDefault="0052462B" w:rsidP="00B153FC">
      <w:pPr>
        <w:pStyle w:val="afe"/>
        <w:numPr>
          <w:ilvl w:val="0"/>
          <w:numId w:val="9"/>
        </w:numPr>
        <w:spacing w:before="120" w:after="120"/>
        <w:ind w:left="709" w:hanging="709"/>
        <w:divId w:val="266810958"/>
        <w:rPr>
          <w:b/>
        </w:rPr>
      </w:pPr>
      <w:r w:rsidRPr="002F4348">
        <w:t>Всем</w:t>
      </w:r>
      <w:r w:rsidR="00D75819" w:rsidRPr="002F4348">
        <w:t xml:space="preserve"> ранее не получавшим лечение </w:t>
      </w:r>
      <w:r w:rsidRPr="002F4348">
        <w:t xml:space="preserve">пациентам с ЛХ перед проведением первой линии противоопухолевой терапии </w:t>
      </w:r>
      <w:r w:rsidRPr="002F4348">
        <w:rPr>
          <w:b/>
        </w:rPr>
        <w:t>рекомендуется</w:t>
      </w:r>
      <w:r w:rsidRPr="002F4348">
        <w:t xml:space="preserve"> </w:t>
      </w:r>
      <w:r w:rsidR="004A21C0" w:rsidRPr="002F4348">
        <w:t xml:space="preserve">для уточнения наличия сопутствующих инфекционных заболеваний и планирования необходимой сопутствующей терапии </w:t>
      </w:r>
      <w:r w:rsidRPr="002F4348">
        <w:t>выполнение</w:t>
      </w:r>
      <w:r w:rsidR="004A21C0" w:rsidRPr="002F4348">
        <w:t xml:space="preserve"> следующих исследований:</w:t>
      </w:r>
    </w:p>
    <w:p w14:paraId="76B00A43" w14:textId="77777777" w:rsidR="0052462B" w:rsidRPr="002F4348" w:rsidRDefault="0052462B" w:rsidP="00B153FC">
      <w:pPr>
        <w:pStyle w:val="afe"/>
        <w:numPr>
          <w:ilvl w:val="0"/>
          <w:numId w:val="10"/>
        </w:numPr>
        <w:spacing w:before="120" w:after="120"/>
        <w:divId w:val="266810958"/>
      </w:pPr>
      <w:r w:rsidRPr="002F4348">
        <w:t xml:space="preserve">молекулярно-биологического исследования крови на вирус гепатита B (Hepatitis B virus) и на вирус гепатита C (Hepatitis C virus) </w:t>
      </w:r>
      <w:r w:rsidR="00A87256"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00A87256" w:rsidRPr="002F4348">
        <w:fldChar w:fldCharType="separate"/>
      </w:r>
      <w:r w:rsidR="00A87256" w:rsidRPr="002F4348">
        <w:rPr>
          <w:noProof/>
        </w:rPr>
        <w:t>[1]</w:t>
      </w:r>
      <w:r w:rsidR="00A87256" w:rsidRPr="002F4348">
        <w:fldChar w:fldCharType="end"/>
      </w:r>
      <w:r w:rsidR="004A21C0" w:rsidRPr="002F4348">
        <w:t>;</w:t>
      </w:r>
    </w:p>
    <w:p w14:paraId="5A86A918" w14:textId="77777777" w:rsidR="004A21C0" w:rsidRPr="002F4348" w:rsidRDefault="004A21C0" w:rsidP="00B153FC">
      <w:pPr>
        <w:pStyle w:val="afe"/>
        <w:numPr>
          <w:ilvl w:val="0"/>
          <w:numId w:val="10"/>
        </w:numPr>
        <w:spacing w:before="120" w:after="120"/>
        <w:divId w:val="266810958"/>
      </w:pPr>
      <w:r w:rsidRPr="002F4348">
        <w:t>молекулярно-биологического исследования крови на вирус иммунодефицита человека ВИЧ-1 (Human immunodeficiency virus HIV-1)</w:t>
      </w:r>
      <w:r w:rsidR="00D67C73" w:rsidRPr="002F4348">
        <w:t>;</w:t>
      </w:r>
    </w:p>
    <w:p w14:paraId="7B11E830" w14:textId="77777777" w:rsidR="00D67C73" w:rsidRPr="002F4348" w:rsidRDefault="00D67C73" w:rsidP="00B153FC">
      <w:pPr>
        <w:pStyle w:val="afe"/>
        <w:numPr>
          <w:ilvl w:val="0"/>
          <w:numId w:val="10"/>
        </w:numPr>
        <w:spacing w:before="120" w:after="120"/>
        <w:divId w:val="266810958"/>
      </w:pPr>
      <w:r w:rsidRPr="002F4348">
        <w:t>молекулярно-биологического исследования</w:t>
      </w:r>
      <w:r w:rsidR="00887BF1" w:rsidRPr="002F4348">
        <w:t xml:space="preserve"> крови</w:t>
      </w:r>
      <w:r w:rsidRPr="002F4348">
        <w:t xml:space="preserve"> на вирусы Эпштейн-Барр, цитомегаловирус и вирус</w:t>
      </w:r>
      <w:r w:rsidR="00887BF1" w:rsidRPr="002F4348">
        <w:t xml:space="preserve"> простого герпеса</w:t>
      </w:r>
      <w:r w:rsidRPr="002F4348">
        <w:t>.</w:t>
      </w:r>
    </w:p>
    <w:p w14:paraId="79057DE8" w14:textId="77777777" w:rsidR="0052462B" w:rsidRPr="002F4348" w:rsidRDefault="0052462B" w:rsidP="00A87256">
      <w:pPr>
        <w:pStyle w:val="afe"/>
        <w:ind w:left="709" w:firstLine="0"/>
        <w:divId w:val="266810958"/>
        <w:rPr>
          <w:b/>
        </w:rPr>
      </w:pPr>
      <w:r w:rsidRPr="002F4348">
        <w:rPr>
          <w:b/>
        </w:rPr>
        <w:t>Уровень убедительности рекомендаций С (уровень достоверности доказательств 5).</w:t>
      </w:r>
    </w:p>
    <w:p w14:paraId="62BC32E0" w14:textId="77777777" w:rsidR="003263CD" w:rsidRPr="002F4348" w:rsidRDefault="005D4E90" w:rsidP="00B153FC">
      <w:pPr>
        <w:pStyle w:val="afe"/>
        <w:numPr>
          <w:ilvl w:val="0"/>
          <w:numId w:val="7"/>
        </w:numPr>
        <w:spacing w:before="120" w:after="120"/>
        <w:ind w:left="709" w:hanging="709"/>
        <w:divId w:val="266810958"/>
        <w:rPr>
          <w:i/>
        </w:rPr>
      </w:pPr>
      <w:r w:rsidRPr="002F4348">
        <w:rPr>
          <w:szCs w:val="24"/>
        </w:rPr>
        <w:t>Всем пациентам с ЛХ  младше 18 лет до начала противоопухолевой терапии, а также в</w:t>
      </w:r>
      <w:r w:rsidR="003263CD" w:rsidRPr="002F4348">
        <w:rPr>
          <w:szCs w:val="24"/>
        </w:rPr>
        <w:t>сем пациентам с ЛХ</w:t>
      </w:r>
      <w:r w:rsidR="00EC65E0" w:rsidRPr="002F4348">
        <w:rPr>
          <w:szCs w:val="24"/>
        </w:rPr>
        <w:t>,</w:t>
      </w:r>
      <w:r w:rsidRPr="002F4348">
        <w:rPr>
          <w:szCs w:val="24"/>
        </w:rPr>
        <w:t xml:space="preserve"> независимо от возраста</w:t>
      </w:r>
      <w:r w:rsidR="003263CD" w:rsidRPr="002F4348">
        <w:rPr>
          <w:szCs w:val="24"/>
        </w:rPr>
        <w:t xml:space="preserve">, получающим или получавшим противоопухолевую терапию, после первого эпизода тяжелой инфекции </w:t>
      </w:r>
      <w:r w:rsidR="003263CD" w:rsidRPr="002F4348">
        <w:rPr>
          <w:b/>
          <w:bCs/>
          <w:szCs w:val="24"/>
        </w:rPr>
        <w:t>рекомендуется</w:t>
      </w:r>
      <w:r w:rsidR="003263CD" w:rsidRPr="002F4348">
        <w:rPr>
          <w:szCs w:val="24"/>
        </w:rPr>
        <w:t xml:space="preserve"> определение иммунного статуса (исследование уровня иммуноглобулинов </w:t>
      </w:r>
      <w:r w:rsidR="003263CD" w:rsidRPr="002F4348">
        <w:rPr>
          <w:szCs w:val="24"/>
          <w:lang w:val="en-US"/>
        </w:rPr>
        <w:t>G</w:t>
      </w:r>
      <w:r w:rsidR="003263CD" w:rsidRPr="002F4348">
        <w:rPr>
          <w:szCs w:val="24"/>
        </w:rPr>
        <w:t xml:space="preserve">, </w:t>
      </w:r>
      <w:r w:rsidR="003263CD" w:rsidRPr="002F4348">
        <w:rPr>
          <w:szCs w:val="24"/>
          <w:lang w:val="en-US"/>
        </w:rPr>
        <w:t>A</w:t>
      </w:r>
      <w:r w:rsidR="003263CD" w:rsidRPr="002F4348">
        <w:rPr>
          <w:szCs w:val="24"/>
        </w:rPr>
        <w:t xml:space="preserve"> и </w:t>
      </w:r>
      <w:r w:rsidR="003263CD" w:rsidRPr="002F4348">
        <w:rPr>
          <w:szCs w:val="24"/>
          <w:lang w:val="en-US"/>
        </w:rPr>
        <w:t>M</w:t>
      </w:r>
      <w:r w:rsidR="003263CD" w:rsidRPr="002F4348">
        <w:rPr>
          <w:szCs w:val="24"/>
        </w:rPr>
        <w:t>) в крови для уточнения риска развития инфекционных осложнений и необходимости назначения соответствующей профилактики</w:t>
      </w:r>
      <w:r w:rsidR="00ED3575" w:rsidRPr="002F4348">
        <w:rPr>
          <w:szCs w:val="24"/>
        </w:rPr>
        <w:t xml:space="preserve"> </w:t>
      </w:r>
      <w:r w:rsidR="00ED3575" w:rsidRPr="002F4348">
        <w:rPr>
          <w:szCs w:val="24"/>
        </w:rPr>
        <w:fldChar w:fldCharType="begin" w:fldLock="1"/>
      </w:r>
      <w:r w:rsidR="00A850F7" w:rsidRPr="002F4348">
        <w:rPr>
          <w:szCs w:val="24"/>
        </w:rPr>
        <w:instrText>ADDIN CSL_CITATION {"citationItems":[{"id":"ITEM-1","itemData":{"DOI":"10.3109/08880018.2011.557261","ISSN":"08880018","abstract":"Hodgkin disease (HD) is a malignancy of primarily B lymphocytes that has the unique ability to cause immunodeficiency, as well as provide immune evasion mechanisms to avoid self-destruction. In this review, the authors discuss Hodgkin disease, its association with Epstein-Barr virus (EBV), the immune deficiency caused by HD, and tumor immune evasion mechanisms. Specifically, the authors closely evaluate the roles of regulatory T cells in HD, cytotoxic T cells, cytokine and chemokine secretion, down-regulation of Fas ligand, and indoleamine 2,3-dioxygenase (IDO) secretion. © 2011 Informa Healthcare USA, Inc.","author":[{"dropping-particle":"","family":"Kennedy-Nasser","given":"Alana A.","non-dropping-particle":"","parse-names":false,"suffix":""},{"dropping-particle":"","family":"Hanley","given":"Patrick","non-dropping-particle":"","parse-names":false,"suffix":""},{"dropping-particle":"","family":"Bollard","given":"Catherine M.","non-dropping-particle":"","parse-names":false,"suffix":""}],"container-title":"Pediatric Hematology and Oncology","id":"ITEM-1","issue":"3","issued":{"date-parts":[["2011","4"]]},"page":"176-186","publisher":"NIH Public Access","title":"Hodgkin disease and the role of the immune system","type":"article","volume":"28"},"uris":["http://www.mendeley.com/documents/?uuid=fe184ee3-5244-3d23-82fe-7288a963ca6c","http://www.mendeley.com/documents/?uuid=5bdf0c99-dc07-486a-8a32-679bff83d2f7"]},{"id":"ITEM-2","itemData":{"DOI":"10.1073/pnas.69.4.1026","ISSN":"00278424","abstract":"A higher incidence of malignancy as well as greater susceptibility to infection has been found to be associated with primary immunodeficiencies. An increased incidence of leukemia has been associated with X-linked infantile agammaglobulinemia-an isolated defect of humoral immunities. An increased frequency of a wide variety of malignancies have been found to accompany several different forms of primary immunodeficiency. Secondary immunodeficiencies produced by immunosuppressant therapy to facilitate renal transplantation have also been found to have far too much cancer to be explained by chance assocaition. Many experimental associations between immunity and malignancy have also been encountered, indicating that these two adaptive processes have an essential relationship that must be elucidated.","author":[{"dropping-particle":"","family":"Good","given":"R. A.","non-dropping-particle":"","parse-names":false,"suffix":""}],"container-title":"Proceedings of the National Academy of Sciences of the United States of America","id":"ITEM-2","issue":"4","issued":{"date-parts":[["1972","4"]]},"page":"1026-1032","title":"Relations between immunity and malignancy.","type":"article","volume":"69"},"uris":["http://www.mendeley.com/documents/?uuid=a946b580-7874-336b-a662-b7eb17860b60","http://www.mendeley.com/documents/?uuid=bbaed18a-0705-4049-95d7-21028c730623"]}],"mendeley":{"formattedCitation":"[5,6]","plainTextFormattedCitation":"[5,6]","previouslyFormattedCitation":"[5,6]"},"properties":{"noteIndex":0},"schema":"https://github.com/citation-style-language/schema/raw/master/csl-citation.json"}</w:instrText>
      </w:r>
      <w:r w:rsidR="00ED3575" w:rsidRPr="002F4348">
        <w:rPr>
          <w:szCs w:val="24"/>
        </w:rPr>
        <w:fldChar w:fldCharType="separate"/>
      </w:r>
      <w:r w:rsidR="000C1AAB" w:rsidRPr="002F4348">
        <w:rPr>
          <w:noProof/>
          <w:szCs w:val="24"/>
        </w:rPr>
        <w:t>[5,6]</w:t>
      </w:r>
      <w:r w:rsidR="00ED3575" w:rsidRPr="002F4348">
        <w:rPr>
          <w:szCs w:val="24"/>
        </w:rPr>
        <w:fldChar w:fldCharType="end"/>
      </w:r>
      <w:r w:rsidR="003263CD" w:rsidRPr="002F4348">
        <w:rPr>
          <w:szCs w:val="24"/>
        </w:rPr>
        <w:t>.</w:t>
      </w:r>
    </w:p>
    <w:p w14:paraId="68F8B67B" w14:textId="77777777" w:rsidR="003263CD" w:rsidRPr="002F4348" w:rsidRDefault="003263CD" w:rsidP="003263CD">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287D773C" w14:textId="77777777" w:rsidR="003263CD" w:rsidRPr="002F4348" w:rsidRDefault="003263CD" w:rsidP="003263CD">
      <w:pPr>
        <w:ind w:left="709" w:firstLine="0"/>
        <w:contextualSpacing/>
        <w:divId w:val="266810958"/>
        <w:rPr>
          <w:i/>
        </w:rPr>
      </w:pPr>
      <w:r w:rsidRPr="002F4348">
        <w:rPr>
          <w:b/>
        </w:rPr>
        <w:t>Комментарии:</w:t>
      </w:r>
      <w:r w:rsidRPr="002F4348">
        <w:t xml:space="preserve"> </w:t>
      </w:r>
      <w:r w:rsidRPr="002F4348">
        <w:rPr>
          <w:i/>
        </w:rPr>
        <w:t xml:space="preserve">если </w:t>
      </w:r>
      <w:r w:rsidRPr="002F4348">
        <w:rPr>
          <w:i/>
          <w:lang w:val="en-US"/>
        </w:rPr>
        <w:t>IgG</w:t>
      </w:r>
      <w:r w:rsidRPr="002F4348">
        <w:rPr>
          <w:i/>
        </w:rPr>
        <w:t xml:space="preserve">&lt;4 г/л, клиническая ситуация расценивается как симптоматическая гипогаммаглобулинемия. В этих случаях показана </w:t>
      </w:r>
      <w:r w:rsidRPr="002F4348">
        <w:rPr>
          <w:i/>
        </w:rPr>
        <w:lastRenderedPageBreak/>
        <w:t>заместительная терапия иммуноглобулинами (см. раздел «Сопутствующая и сопроводительная терапия)</w:t>
      </w:r>
    </w:p>
    <w:p w14:paraId="7053F782" w14:textId="77777777" w:rsidR="0052462B" w:rsidRPr="002F4348" w:rsidRDefault="0052462B" w:rsidP="00B153FC">
      <w:pPr>
        <w:pStyle w:val="afe"/>
        <w:numPr>
          <w:ilvl w:val="0"/>
          <w:numId w:val="9"/>
        </w:numPr>
        <w:spacing w:before="120" w:after="120"/>
        <w:ind w:left="709" w:hanging="709"/>
        <w:divId w:val="266810958"/>
      </w:pPr>
      <w:r w:rsidRPr="002F4348">
        <w:t xml:space="preserve">Всем женщинам детородного возраста с впервые выявленной ЛХ, а также с рецидивом ЛХ, перед началом терапии </w:t>
      </w:r>
      <w:r w:rsidRPr="002F4348">
        <w:rPr>
          <w:b/>
        </w:rPr>
        <w:t>рекомендуется</w:t>
      </w:r>
      <w:r w:rsidRPr="002F4348">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и желания женщины ее сохранить</w:t>
      </w:r>
      <w:r w:rsidR="004A21C0" w:rsidRPr="002F4348">
        <w:t xml:space="preserve"> </w:t>
      </w:r>
      <w:r w:rsidR="004A21C0" w:rsidRPr="002F4348">
        <w:fldChar w:fldCharType="begin" w:fldLock="1"/>
      </w:r>
      <w:r w:rsidR="00A850F7" w:rsidRPr="002F4348">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1b144eff-cfc3-4cd9-b619-e66b3bbc7228","http://www.mendeley.com/documents/?uuid=958bf3f8-62e1-483b-a76a-3702334c0c29"]},{"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mendeley":{"formattedCitation":"[1,7]","plainTextFormattedCitation":"[1,7]","previouslyFormattedCitation":"[1,7]"},"properties":{"noteIndex":0},"schema":"https://github.com/citation-style-language/schema/raw/master/csl-citation.json"}</w:instrText>
      </w:r>
      <w:r w:rsidR="004A21C0" w:rsidRPr="002F4348">
        <w:fldChar w:fldCharType="separate"/>
      </w:r>
      <w:r w:rsidR="00BA1BF7" w:rsidRPr="002F4348">
        <w:rPr>
          <w:noProof/>
        </w:rPr>
        <w:t>[1,7]</w:t>
      </w:r>
      <w:r w:rsidR="004A21C0" w:rsidRPr="002F4348">
        <w:fldChar w:fldCharType="end"/>
      </w:r>
      <w:r w:rsidRPr="002F4348">
        <w:t>.</w:t>
      </w:r>
    </w:p>
    <w:p w14:paraId="604B37B3" w14:textId="77777777" w:rsidR="00B46390" w:rsidRPr="002F4348" w:rsidRDefault="0052462B" w:rsidP="004A21C0">
      <w:pPr>
        <w:ind w:left="709" w:hanging="1"/>
        <w:contextualSpacing/>
        <w:divId w:val="266810958"/>
        <w:rPr>
          <w:b/>
        </w:rPr>
      </w:pPr>
      <w:r w:rsidRPr="002F4348">
        <w:rPr>
          <w:b/>
        </w:rPr>
        <w:t>Уровень убедительности рекомендаций С (уровень достоверности доказательств 5).</w:t>
      </w:r>
    </w:p>
    <w:p w14:paraId="40A4C96F" w14:textId="77777777" w:rsidR="00F6558C" w:rsidRPr="002F4348" w:rsidRDefault="00B46390" w:rsidP="00F6558C">
      <w:pPr>
        <w:pStyle w:val="2"/>
        <w:divId w:val="266810958"/>
      </w:pPr>
      <w:bookmarkStart w:id="29" w:name="_Toc65586387"/>
      <w:r w:rsidRPr="002F4348">
        <w:t xml:space="preserve">2.4 </w:t>
      </w:r>
      <w:r w:rsidR="00A70F44" w:rsidRPr="002F4348">
        <w:t xml:space="preserve">Инструментальные </w:t>
      </w:r>
      <w:r w:rsidRPr="002F4348">
        <w:t>диагно</w:t>
      </w:r>
      <w:r w:rsidR="00A70F44" w:rsidRPr="002F4348">
        <w:t>стические исследования</w:t>
      </w:r>
      <w:bookmarkEnd w:id="29"/>
    </w:p>
    <w:p w14:paraId="0CD08763" w14:textId="77777777" w:rsidR="00B0429E" w:rsidRPr="002F4348" w:rsidRDefault="00B0429E" w:rsidP="00B153FC">
      <w:pPr>
        <w:pStyle w:val="afe"/>
        <w:numPr>
          <w:ilvl w:val="0"/>
          <w:numId w:val="8"/>
        </w:numPr>
        <w:spacing w:before="120" w:after="120"/>
        <w:ind w:left="709" w:hanging="709"/>
        <w:divId w:val="266810958"/>
      </w:pPr>
      <w:r w:rsidRPr="002F4348">
        <w:t>Всем пациентам при установ</w:t>
      </w:r>
      <w:r w:rsidR="007C3C41" w:rsidRPr="002F4348">
        <w:t>лении</w:t>
      </w:r>
      <w:r w:rsidRPr="002F4348">
        <w:t xml:space="preserve"> диагноза ЛХ, при оценке ответа на лечение, а </w:t>
      </w:r>
      <w:r w:rsidRPr="002F4348">
        <w:rPr>
          <w:color w:val="000000" w:themeColor="text1"/>
        </w:rPr>
        <w:t xml:space="preserve">также при подозрении на рецидив заболевания </w:t>
      </w:r>
      <w:r w:rsidRPr="002F4348">
        <w:rPr>
          <w:b/>
          <w:color w:val="000000" w:themeColor="text1"/>
        </w:rPr>
        <w:t>рекомендуется</w:t>
      </w:r>
      <w:r w:rsidRPr="002F4348">
        <w:rPr>
          <w:color w:val="000000" w:themeColor="text1"/>
        </w:rPr>
        <w:t xml:space="preserve"> выполнить КТ </w:t>
      </w:r>
      <w:r w:rsidR="00E45C65" w:rsidRPr="002F4348">
        <w:rPr>
          <w:color w:val="000000" w:themeColor="text1"/>
        </w:rPr>
        <w:t xml:space="preserve">шеи, </w:t>
      </w:r>
      <w:r w:rsidRPr="002F4348">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Pr="002F4348">
        <w:fldChar w:fldCharType="separate"/>
      </w:r>
      <w:r w:rsidRPr="002F4348">
        <w:rPr>
          <w:noProof/>
        </w:rPr>
        <w:t>[1]</w:t>
      </w:r>
      <w:r w:rsidRPr="002F4348">
        <w:fldChar w:fldCharType="end"/>
      </w:r>
      <w:r w:rsidRPr="002F4348">
        <w:t>.</w:t>
      </w:r>
    </w:p>
    <w:p w14:paraId="36E68F32" w14:textId="77777777" w:rsidR="00B0429E" w:rsidRPr="002F4348" w:rsidRDefault="00B0429E" w:rsidP="00B0429E">
      <w:pPr>
        <w:pStyle w:val="afe"/>
        <w:ind w:left="709" w:firstLine="0"/>
        <w:divId w:val="266810958"/>
        <w:rPr>
          <w:color w:val="000000" w:themeColor="text1"/>
        </w:rPr>
      </w:pPr>
      <w:r w:rsidRPr="002F4348">
        <w:rPr>
          <w:b/>
        </w:rPr>
        <w:t>Уровень убедительности рекомендаций С (уровень достоверности доказательств 5).</w:t>
      </w:r>
    </w:p>
    <w:p w14:paraId="46104DC6" w14:textId="77777777" w:rsidR="000F4D7F" w:rsidRPr="002F4348" w:rsidRDefault="00B0429E" w:rsidP="00B153FC">
      <w:pPr>
        <w:pStyle w:val="afe"/>
        <w:numPr>
          <w:ilvl w:val="0"/>
          <w:numId w:val="8"/>
        </w:numPr>
        <w:spacing w:before="120" w:after="120"/>
        <w:ind w:left="709" w:hanging="709"/>
        <w:divId w:val="266810958"/>
        <w:rPr>
          <w:color w:val="000000" w:themeColor="text1"/>
        </w:rPr>
      </w:pPr>
      <w:r w:rsidRPr="002F4348">
        <w:rPr>
          <w:color w:val="000000" w:themeColor="text1"/>
        </w:rPr>
        <w:t>Пациентам с противопоказаниями к КТ, либо при невозможности выполнения КТ, при установ</w:t>
      </w:r>
      <w:r w:rsidR="007C3C41" w:rsidRPr="002F4348">
        <w:rPr>
          <w:color w:val="000000" w:themeColor="text1"/>
        </w:rPr>
        <w:t>лении</w:t>
      </w:r>
      <w:r w:rsidRPr="002F4348">
        <w:rPr>
          <w:color w:val="000000" w:themeColor="text1"/>
        </w:rPr>
        <w:t xml:space="preserve"> диагноза ЛХ, при оценке ответа на лечение, а также при подозрении на рецидив заболевания </w:t>
      </w:r>
      <w:r w:rsidRPr="002F4348">
        <w:rPr>
          <w:b/>
          <w:color w:val="000000" w:themeColor="text1"/>
        </w:rPr>
        <w:t>рекомендуется</w:t>
      </w:r>
      <w:r w:rsidRPr="002F4348">
        <w:rPr>
          <w:color w:val="000000" w:themeColor="text1"/>
        </w:rPr>
        <w:t xml:space="preserve"> </w:t>
      </w:r>
      <w:r w:rsidR="000F4D7F" w:rsidRPr="002F4348">
        <w:t>для стадирования заболевания и уточнения наличия, размеров и распространенности опухолевых очагов</w:t>
      </w:r>
      <w:r w:rsidR="000F4D7F" w:rsidRPr="002F4348">
        <w:rPr>
          <w:color w:val="000000" w:themeColor="text1"/>
        </w:rPr>
        <w:t xml:space="preserve"> </w:t>
      </w:r>
      <w:r w:rsidRPr="002F4348">
        <w:rPr>
          <w:color w:val="000000" w:themeColor="text1"/>
        </w:rPr>
        <w:t>выполнить</w:t>
      </w:r>
      <w:r w:rsidR="000F4D7F" w:rsidRPr="002F4348">
        <w:rPr>
          <w:color w:val="000000" w:themeColor="text1"/>
        </w:rPr>
        <w:t xml:space="preserve"> следующие диагностические исследования </w:t>
      </w:r>
      <w:r w:rsidR="000F4D7F"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mendeley":{"formattedCitation":"[1]","plainTextFormattedCitation":"[1]","previouslyFormattedCitation":"[1]"},"properties":{"noteIndex":0},"schema":"https://github.com/citation-style-language/schema/raw/master/csl-citation.json"}</w:instrText>
      </w:r>
      <w:r w:rsidR="000F4D7F" w:rsidRPr="002F4348">
        <w:fldChar w:fldCharType="separate"/>
      </w:r>
      <w:r w:rsidR="000F4D7F" w:rsidRPr="002F4348">
        <w:rPr>
          <w:noProof/>
        </w:rPr>
        <w:t>[1]</w:t>
      </w:r>
      <w:r w:rsidR="000F4D7F" w:rsidRPr="002F4348">
        <w:fldChar w:fldCharType="end"/>
      </w:r>
      <w:r w:rsidR="000F4D7F" w:rsidRPr="002F4348">
        <w:rPr>
          <w:color w:val="000000" w:themeColor="text1"/>
        </w:rPr>
        <w:t>:</w:t>
      </w:r>
    </w:p>
    <w:p w14:paraId="7A84923F" w14:textId="77777777" w:rsidR="00B0429E" w:rsidRPr="002F4348" w:rsidRDefault="00B0429E" w:rsidP="00B153FC">
      <w:pPr>
        <w:pStyle w:val="afe"/>
        <w:numPr>
          <w:ilvl w:val="1"/>
          <w:numId w:val="8"/>
        </w:numPr>
        <w:spacing w:before="120" w:after="120"/>
        <w:divId w:val="266810958"/>
        <w:rPr>
          <w:color w:val="000000" w:themeColor="text1"/>
        </w:rPr>
      </w:pPr>
      <w:r w:rsidRPr="002F4348">
        <w:rPr>
          <w:color w:val="000000" w:themeColor="text1"/>
        </w:rPr>
        <w:t>рентгенографию органов грудной клетки в двух проекциях</w:t>
      </w:r>
      <w:r w:rsidR="000F4D7F" w:rsidRPr="002F4348">
        <w:t>;</w:t>
      </w:r>
    </w:p>
    <w:p w14:paraId="4AEB7B9D" w14:textId="77777777" w:rsidR="000F4D7F" w:rsidRPr="002F4348" w:rsidRDefault="000F4D7F" w:rsidP="00B153FC">
      <w:pPr>
        <w:pStyle w:val="afe"/>
        <w:numPr>
          <w:ilvl w:val="1"/>
          <w:numId w:val="8"/>
        </w:numPr>
        <w:spacing w:before="120" w:after="120"/>
        <w:divId w:val="266810958"/>
        <w:rPr>
          <w:color w:val="000000" w:themeColor="text1"/>
        </w:rPr>
      </w:pPr>
      <w:r w:rsidRPr="002F4348">
        <w:rPr>
          <w:color w:val="000000" w:themeColor="text1"/>
        </w:rPr>
        <w:t>ультразвуковое исследование лимфатических узлов и внутренних органов.</w:t>
      </w:r>
    </w:p>
    <w:p w14:paraId="46F21246" w14:textId="77777777" w:rsidR="00B0429E" w:rsidRPr="002F4348" w:rsidRDefault="00B0429E" w:rsidP="000F4D7F">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4FB3D1E8" w14:textId="77777777" w:rsidR="00B0429E" w:rsidRPr="002F4348" w:rsidRDefault="00B0429E" w:rsidP="000F4D7F">
      <w:pPr>
        <w:ind w:left="709" w:firstLine="0"/>
        <w:contextualSpacing/>
        <w:divId w:val="266810958"/>
      </w:pPr>
      <w:r w:rsidRPr="002F4348">
        <w:rPr>
          <w:b/>
        </w:rPr>
        <w:t>Комментарии:</w:t>
      </w:r>
      <w:r w:rsidRPr="002F4348">
        <w:t xml:space="preserve"> </w:t>
      </w:r>
      <w:r w:rsidR="000F4D7F" w:rsidRPr="002F4348">
        <w:rPr>
          <w:i/>
        </w:rPr>
        <w:t xml:space="preserve">при </w:t>
      </w:r>
      <w:r w:rsidRPr="002F4348">
        <w:rPr>
          <w:i/>
        </w:rPr>
        <w:t>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r w:rsidR="00F6558C" w:rsidRPr="002F4348">
        <w:rPr>
          <w:i/>
        </w:rPr>
        <w:t xml:space="preserve"> Лимфоузлы диаметром менее 1 см считаются непораженными, лимфоузлы диаметром 1-2 см требуют динамического наблюдения в процессе терапии, лимфоузлы диаметром более 2 см считаются пораженными.</w:t>
      </w:r>
    </w:p>
    <w:p w14:paraId="4088A040" w14:textId="77777777" w:rsidR="00B0429E" w:rsidRPr="002F4348" w:rsidRDefault="00B0429E" w:rsidP="00B153FC">
      <w:pPr>
        <w:pStyle w:val="afe"/>
        <w:numPr>
          <w:ilvl w:val="0"/>
          <w:numId w:val="8"/>
        </w:numPr>
        <w:spacing w:before="120" w:after="120"/>
        <w:ind w:left="709" w:hanging="709"/>
        <w:divId w:val="266810958"/>
      </w:pPr>
      <w:r w:rsidRPr="002F4348">
        <w:lastRenderedPageBreak/>
        <w:t>Всем пациентам при установ</w:t>
      </w:r>
      <w:r w:rsidR="007C3C41" w:rsidRPr="002F4348">
        <w:t>лении</w:t>
      </w:r>
      <w:r w:rsidRPr="002F4348">
        <w:t xml:space="preserve"> диагноза ЛХ, при оценке ответа на лечение, а также при подозрении на рецидив заболевания </w:t>
      </w:r>
      <w:r w:rsidRPr="002F4348">
        <w:rPr>
          <w:b/>
        </w:rPr>
        <w:t>рекомендуется</w:t>
      </w:r>
      <w:r w:rsidRPr="002F4348">
        <w:t xml:space="preserve"> при наличии возможности выполнить позитронную эмиссионную томографию всего тела с туморотропными</w:t>
      </w:r>
      <w:r w:rsidR="00D3063E" w:rsidRPr="002F4348">
        <w:t xml:space="preserve"> радиофармпрепаратами</w:t>
      </w:r>
      <w:r w:rsidRPr="002F4348">
        <w:t xml:space="preserve"> </w:t>
      </w:r>
      <w:r w:rsidR="00D3063E" w:rsidRPr="002F4348">
        <w:t>(</w:t>
      </w:r>
      <w:r w:rsidRPr="002F4348">
        <w:t>РФП</w:t>
      </w:r>
      <w:r w:rsidR="00D3063E" w:rsidRPr="002F4348">
        <w:t>)</w:t>
      </w:r>
      <w:r w:rsidR="00E45C65" w:rsidRPr="002F4348">
        <w:t xml:space="preserve"> </w:t>
      </w:r>
      <w:r w:rsidR="005D4E90" w:rsidRPr="002F4348">
        <w:t>(</w:t>
      </w:r>
      <w:r w:rsidR="00E45C65" w:rsidRPr="002F4348">
        <w:t>фтордезоксиглюкозой</w:t>
      </w:r>
      <w:r w:rsidR="005D4E90" w:rsidRPr="002F4348">
        <w:t>)</w:t>
      </w:r>
      <w:r w:rsidRPr="002F4348">
        <w:t xml:space="preserve"> для более точного стадирования заболевания и лучшей оценки эффекта на терапию</w:t>
      </w:r>
      <w:r w:rsidR="000F4D7F" w:rsidRPr="002F4348">
        <w:t xml:space="preserve"> </w:t>
      </w:r>
      <w:r w:rsidR="000F4D7F" w:rsidRPr="002F4348">
        <w:fldChar w:fldCharType="begin" w:fldLock="1"/>
      </w:r>
      <w:r w:rsidR="00A850F7" w:rsidRPr="002F4348">
        <w:instrText>ADDIN CSL_CITATION {"citationItems":[{"id":"ITEM-1","itemData":{"DOI":"10.3390/cancers10050145","ISSN":"20726694","abstract":"© 2018 by the authors. Licensee MDPI, Basel, Switzerland. Functional imaging using 18-fluorodeoxyglycose ([ 18 F]FDG) positron emission tomography combined with computed tomography (PET/CT) has become a major imaging modality in Hodgkin lymphoma. This imaging modality allows for a significant improvement in staging, increased sensitivity, which involves differentiating residual tumors from fibrosis during assessment, and highly impacts treatment decisions into new PET-driven strategies. This review presents the main scientific data concerning the current applications of [ 18 F]FDG-PET/CT in Hodgkin lymphoma at baseline, interim, and the end of treatment evaluation along with the main PET-driven trials for therapeutic decisions. The emergence of total metabolic tumor volume as a new functional prognostic factor will also be discussed.","author":[{"dropping-particle":"","family":"Kanoun","given":"Salim","non-dropping-particle":"","parse-names":false,"suffix":""},{"dropping-particle":"","family":"Rossi","given":"Cedric","non-dropping-particle":"","parse-names":false,"suffix":""},{"dropping-particle":"","family":"Casasnovas","given":"Olivier","non-dropping-particle":"","parse-names":false,"suffix":""}],"container-title":"Cancers","id":"ITEM-1","issued":{"date-parts":[["2018"]]},"title":"[18F]FDG-PET/CT in hodgkin lymphoma: Current usefulness and perspectives","type":"article"},"uris":["http://www.mendeley.com/documents/?uuid=a199b200-8e20-34be-978b-4e6c485c48bd","http://www.mendeley.com/documents/?uuid=ffe7a224-c8d7-4c6c-a46b-98bac7801389"]},{"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http://www.mendeley.com/documents/?uuid=e0a52d7c-81db-4834-8f6a-ac2eebea5be4"]}],"mendeley":{"formattedCitation":"[1,4,8]","plainTextFormattedCitation":"[1,4,8]","previouslyFormattedCitation":"[1,4,8]"},"properties":{"noteIndex":0},"schema":"https://github.com/citation-style-language/schema/raw/master/csl-citation.json"}</w:instrText>
      </w:r>
      <w:r w:rsidR="000F4D7F" w:rsidRPr="002F4348">
        <w:fldChar w:fldCharType="separate"/>
      </w:r>
      <w:r w:rsidR="000C1AAB" w:rsidRPr="002F4348">
        <w:rPr>
          <w:noProof/>
        </w:rPr>
        <w:t>[1,4,8]</w:t>
      </w:r>
      <w:r w:rsidR="000F4D7F" w:rsidRPr="002F4348">
        <w:fldChar w:fldCharType="end"/>
      </w:r>
      <w:r w:rsidRPr="002F4348">
        <w:t>.</w:t>
      </w:r>
    </w:p>
    <w:p w14:paraId="54789176" w14:textId="77777777" w:rsidR="00B0429E" w:rsidRPr="002F4348" w:rsidRDefault="00B0429E" w:rsidP="000F4D7F">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30715062" w14:textId="77777777" w:rsidR="00B0429E" w:rsidRPr="002F4348" w:rsidRDefault="00B0429E" w:rsidP="000F4D7F">
      <w:pPr>
        <w:pStyle w:val="afe"/>
        <w:ind w:left="709" w:firstLine="0"/>
        <w:divId w:val="266810958"/>
        <w:rPr>
          <w:i/>
        </w:rPr>
      </w:pPr>
      <w:r w:rsidRPr="002F4348">
        <w:rPr>
          <w:b/>
        </w:rPr>
        <w:t>Комментарии:</w:t>
      </w:r>
      <w:r w:rsidRPr="002F4348">
        <w:t xml:space="preserve"> </w:t>
      </w:r>
      <w:r w:rsidR="000F4D7F" w:rsidRPr="002F4348">
        <w:rPr>
          <w:i/>
        </w:rPr>
        <w:t xml:space="preserve">позитронная </w:t>
      </w:r>
      <w:r w:rsidRPr="002F4348">
        <w:rPr>
          <w:i/>
        </w:rPr>
        <w:t xml:space="preserve">эмиссионная томография, совмещенная с компьютерной томографией (ПЭТ/КТ), </w:t>
      </w:r>
      <w:r w:rsidR="00CD5AF9" w:rsidRPr="002F4348">
        <w:rPr>
          <w:i/>
        </w:rPr>
        <w:t xml:space="preserve">является </w:t>
      </w:r>
      <w:r w:rsidRPr="002F4348">
        <w:rPr>
          <w:i/>
        </w:rPr>
        <w:t>высокоинформативным</w:t>
      </w:r>
      <w:r w:rsidR="00E45C65" w:rsidRPr="002F4348">
        <w:rPr>
          <w:i/>
        </w:rPr>
        <w:t xml:space="preserve"> методом диагностики</w:t>
      </w:r>
      <w:r w:rsidR="005D4E90" w:rsidRPr="002F4348">
        <w:rPr>
          <w:i/>
        </w:rPr>
        <w:t xml:space="preserve">. </w:t>
      </w:r>
      <w:r w:rsidRPr="002F4348">
        <w:rPr>
          <w:i/>
        </w:rPr>
        <w:t>ПЭТ/КТ, выполненная до начала лечения, позволяет</w:t>
      </w:r>
      <w:r w:rsidR="007C3C41" w:rsidRPr="002F4348">
        <w:rPr>
          <w:i/>
        </w:rPr>
        <w:t xml:space="preserve"> не только уточнить стадию, но и более</w:t>
      </w:r>
      <w:r w:rsidRPr="002F4348">
        <w:rPr>
          <w:i/>
        </w:rPr>
        <w:t xml:space="preserve"> точно определить локализацию очагов поражения, что имеет существенное значение для </w:t>
      </w:r>
      <w:r w:rsidR="00E45C65" w:rsidRPr="002F4348">
        <w:rPr>
          <w:i/>
        </w:rPr>
        <w:t xml:space="preserve">последующей оценки эффекта терапии индукции и </w:t>
      </w:r>
      <w:r w:rsidRPr="002F4348">
        <w:rPr>
          <w:i/>
        </w:rPr>
        <w:t xml:space="preserve">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w:t>
      </w:r>
      <w:r w:rsidR="00B119C4" w:rsidRPr="002F4348">
        <w:rPr>
          <w:i/>
        </w:rPr>
        <w:t xml:space="preserve">пациентов </w:t>
      </w:r>
      <w:r w:rsidRPr="002F4348">
        <w:rPr>
          <w:i/>
        </w:rPr>
        <w:t>с минимальным объемом опухоли, а также с учетом возможной коррекции лечения.</w:t>
      </w:r>
    </w:p>
    <w:p w14:paraId="06258464" w14:textId="77777777" w:rsidR="00B0429E" w:rsidRPr="002F4348" w:rsidRDefault="00B119C4" w:rsidP="00B0429E">
      <w:pPr>
        <w:pStyle w:val="afe"/>
        <w:ind w:left="709"/>
        <w:divId w:val="266810958"/>
        <w:rPr>
          <w:i/>
        </w:rPr>
      </w:pPr>
      <w:r w:rsidRPr="002F4348">
        <w:rPr>
          <w:i/>
        </w:rPr>
        <w:t>Необходимо</w:t>
      </w:r>
      <w:r w:rsidR="00B0429E" w:rsidRPr="002F4348">
        <w:rPr>
          <w:i/>
        </w:rPr>
        <w:t xml:space="preserve"> проведение ПЭТ/КТ у пациентов с ранними стадиями ЛХ, так как это позволит проводить ПЭТ-адаптированную терапию у этих пациентов.</w:t>
      </w:r>
    </w:p>
    <w:p w14:paraId="68549A10" w14:textId="77777777" w:rsidR="00B0429E" w:rsidRPr="002F4348" w:rsidRDefault="00B0429E" w:rsidP="00B0429E">
      <w:pPr>
        <w:pStyle w:val="afe"/>
        <w:ind w:left="709"/>
        <w:divId w:val="266810958"/>
        <w:rPr>
          <w:i/>
        </w:rPr>
      </w:pPr>
      <w:r w:rsidRPr="002F4348">
        <w:rPr>
          <w:i/>
        </w:rPr>
        <w:t xml:space="preserve">При наличии технической возможности ПЭТ/КТ должна оцениваться по шкале </w:t>
      </w:r>
      <w:r w:rsidRPr="002F4348">
        <w:rPr>
          <w:i/>
          <w:lang w:val="en-US"/>
        </w:rPr>
        <w:t>Deauville</w:t>
      </w:r>
      <w:r w:rsidRPr="002F4348">
        <w:rPr>
          <w:i/>
        </w:rPr>
        <w:t xml:space="preserve"> (см. приложение Г</w:t>
      </w:r>
      <w:r w:rsidR="005D0A68" w:rsidRPr="002F4348">
        <w:rPr>
          <w:i/>
        </w:rPr>
        <w:t>2</w:t>
      </w:r>
      <w:r w:rsidRPr="002F4348">
        <w:rPr>
          <w:i/>
        </w:rPr>
        <w:t>)</w:t>
      </w:r>
      <w:r w:rsidR="00665A6C" w:rsidRPr="002F4348">
        <w:rPr>
          <w:i/>
        </w:rPr>
        <w:t>.</w:t>
      </w:r>
    </w:p>
    <w:p w14:paraId="10A73853" w14:textId="77777777" w:rsidR="00B0429E" w:rsidRPr="002F4348" w:rsidRDefault="00B0429E" w:rsidP="00B153FC">
      <w:pPr>
        <w:pStyle w:val="afe"/>
        <w:numPr>
          <w:ilvl w:val="0"/>
          <w:numId w:val="8"/>
        </w:numPr>
        <w:spacing w:before="120" w:after="120"/>
        <w:ind w:left="709" w:hanging="709"/>
        <w:divId w:val="266810958"/>
      </w:pPr>
      <w:r w:rsidRPr="002F4348">
        <w:t xml:space="preserve">Всем пациентам с установленным диагнозом ЛХ, которым планируется лечение по поводу впервые установленного заболевания, либо по поводу рецидива, </w:t>
      </w:r>
      <w:r w:rsidRPr="002F4348">
        <w:rPr>
          <w:b/>
        </w:rPr>
        <w:t>рекомендуется</w:t>
      </w:r>
      <w:r w:rsidRPr="002F4348">
        <w:t xml:space="preserve"> выполнить электрокардиографию для уточнения функции сердца </w:t>
      </w:r>
      <w:r w:rsidR="00C346EB"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b2781a91-c25d-4315-bdc4-0915a9199206"]}],"mendeley":{"formattedCitation":"[1,4]","plainTextFormattedCitation":"[1,4]","previouslyFormattedCitation":"[1,4]"},"properties":{"noteIndex":0},"schema":"https://github.com/citation-style-language/schema/raw/master/csl-citation.json"}</w:instrText>
      </w:r>
      <w:r w:rsidR="00C346EB" w:rsidRPr="002F4348">
        <w:fldChar w:fldCharType="separate"/>
      </w:r>
      <w:r w:rsidR="00C346EB" w:rsidRPr="002F4348">
        <w:rPr>
          <w:noProof/>
        </w:rPr>
        <w:t>[1,4]</w:t>
      </w:r>
      <w:r w:rsidR="00C346EB" w:rsidRPr="002F4348">
        <w:fldChar w:fldCharType="end"/>
      </w:r>
      <w:r w:rsidRPr="002F4348">
        <w:t>.</w:t>
      </w:r>
    </w:p>
    <w:p w14:paraId="7A2879D4" w14:textId="77777777" w:rsidR="00B0429E" w:rsidRPr="002F4348" w:rsidRDefault="00B0429E" w:rsidP="00C346EB">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7DD6A443" w14:textId="77777777" w:rsidR="00B0429E" w:rsidRPr="002F4348" w:rsidRDefault="00B0429E" w:rsidP="00B153FC">
      <w:pPr>
        <w:pStyle w:val="afe"/>
        <w:numPr>
          <w:ilvl w:val="0"/>
          <w:numId w:val="8"/>
        </w:numPr>
        <w:spacing w:before="120" w:after="120"/>
        <w:ind w:left="709" w:hanging="709"/>
        <w:divId w:val="266810958"/>
      </w:pPr>
      <w:r w:rsidRPr="002F4348">
        <w:t>Всем пациентам с установленным диагнозом ЛХ, которым планируется лечение с использованием противоопухолевого антибиотика доксорубицина** (в схемах ABVD</w:t>
      </w:r>
      <w:r w:rsidR="00BE5D4B" w:rsidRPr="002F4348">
        <w:t xml:space="preserve">, </w:t>
      </w:r>
      <w:r w:rsidRPr="002F4348">
        <w:t>BEACOPP</w:t>
      </w:r>
      <w:r w:rsidR="00BE5D4B" w:rsidRPr="002F4348">
        <w:t>, ОЕРА</w:t>
      </w:r>
      <w:r w:rsidRPr="002F4348">
        <w:t xml:space="preserve"> – см. приложение</w:t>
      </w:r>
      <w:r w:rsidR="005D0A68" w:rsidRPr="002F4348">
        <w:t xml:space="preserve"> А3.1</w:t>
      </w:r>
      <w:r w:rsidRPr="002F4348">
        <w:t xml:space="preserve">), а также пациентам со сниженной сердечной функцией, получающим это лечение, </w:t>
      </w:r>
      <w:r w:rsidRPr="002F4348">
        <w:rPr>
          <w:b/>
        </w:rPr>
        <w:t>рекомендуется</w:t>
      </w:r>
      <w:r w:rsidRPr="002F4348">
        <w:t xml:space="preserve"> выполнить эхокардиографию с определением фракции сердечного выброса, для контроля кардиологической токсичности</w:t>
      </w:r>
      <w:r w:rsidR="00C346EB" w:rsidRPr="002F4348">
        <w:t xml:space="preserve"> </w:t>
      </w:r>
      <w:r w:rsidR="00C346EB"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C346EB" w:rsidRPr="002F4348">
        <w:fldChar w:fldCharType="separate"/>
      </w:r>
      <w:r w:rsidR="00C346EB" w:rsidRPr="002F4348">
        <w:rPr>
          <w:noProof/>
        </w:rPr>
        <w:t>[4]</w:t>
      </w:r>
      <w:r w:rsidR="00C346EB" w:rsidRPr="002F4348">
        <w:fldChar w:fldCharType="end"/>
      </w:r>
      <w:r w:rsidRPr="002F4348">
        <w:t>.</w:t>
      </w:r>
    </w:p>
    <w:p w14:paraId="2E688E0F" w14:textId="77777777" w:rsidR="00B0429E" w:rsidRPr="002F4348" w:rsidRDefault="00B0429E" w:rsidP="00C346EB">
      <w:pPr>
        <w:ind w:left="709" w:firstLine="0"/>
        <w:contextualSpacing/>
        <w:divId w:val="266810958"/>
        <w:rPr>
          <w:b/>
        </w:rPr>
      </w:pPr>
      <w:r w:rsidRPr="002F4348">
        <w:rPr>
          <w:b/>
        </w:rPr>
        <w:lastRenderedPageBreak/>
        <w:t>Уровень убедительности рекомендаций С (уровень достоверности доказательств 5).</w:t>
      </w:r>
    </w:p>
    <w:p w14:paraId="7C1EA8B1" w14:textId="77777777" w:rsidR="00B0429E" w:rsidRPr="002F4348" w:rsidRDefault="00B0429E" w:rsidP="00B153FC">
      <w:pPr>
        <w:pStyle w:val="afe"/>
        <w:numPr>
          <w:ilvl w:val="0"/>
          <w:numId w:val="8"/>
        </w:numPr>
        <w:spacing w:before="120" w:after="120"/>
        <w:ind w:left="709" w:hanging="709"/>
        <w:divId w:val="266810958"/>
      </w:pPr>
      <w:r w:rsidRPr="002F4348">
        <w:t>Всем пациентам с установленным диагнозом ЛХ, которым планируется лечение с использованием противоопухолевого антибиотика блеомицина** (в схемах ABVD и BEACOPP</w:t>
      </w:r>
      <w:r w:rsidR="00C346EB" w:rsidRPr="002F4348">
        <w:t xml:space="preserve"> – см. приложение </w:t>
      </w:r>
      <w:r w:rsidR="005D0A68" w:rsidRPr="002F4348">
        <w:t>А3.1</w:t>
      </w:r>
      <w:r w:rsidRPr="002F4348">
        <w:t xml:space="preserve">), а также пациентам со сниженной функцией легких, получающим это лечение, </w:t>
      </w:r>
      <w:r w:rsidRPr="002F4348">
        <w:rPr>
          <w:b/>
        </w:rPr>
        <w:t>рекомендуется</w:t>
      </w:r>
      <w:r w:rsidRPr="002F4348">
        <w:t xml:space="preserve"> выполнить исследование неспровоцированных дыхательных объемов и потоков (спирография) для контроля пульмональной токсичности</w:t>
      </w:r>
      <w:r w:rsidR="00C346EB" w:rsidRPr="002F4348">
        <w:t xml:space="preserve"> </w:t>
      </w:r>
      <w:r w:rsidR="00C346EB"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C346EB" w:rsidRPr="002F4348">
        <w:fldChar w:fldCharType="separate"/>
      </w:r>
      <w:r w:rsidR="00C346EB" w:rsidRPr="002F4348">
        <w:rPr>
          <w:noProof/>
        </w:rPr>
        <w:t>[4]</w:t>
      </w:r>
      <w:r w:rsidR="00C346EB" w:rsidRPr="002F4348">
        <w:fldChar w:fldCharType="end"/>
      </w:r>
      <w:r w:rsidR="00C346EB" w:rsidRPr="002F4348">
        <w:t>.</w:t>
      </w:r>
    </w:p>
    <w:p w14:paraId="3F3A86F0" w14:textId="77777777" w:rsidR="00B0429E" w:rsidRPr="002F4348" w:rsidRDefault="00B0429E" w:rsidP="00C346EB">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435769BF" w14:textId="77777777" w:rsidR="00D67C73" w:rsidRPr="002F4348" w:rsidRDefault="00D67C73" w:rsidP="00B153FC">
      <w:pPr>
        <w:pStyle w:val="afd"/>
        <w:numPr>
          <w:ilvl w:val="0"/>
          <w:numId w:val="8"/>
        </w:numPr>
        <w:spacing w:before="100" w:after="100" w:line="360" w:lineRule="auto"/>
        <w:ind w:left="709" w:hanging="644"/>
        <w:divId w:val="266810958"/>
        <w:rPr>
          <w:lang w:eastAsia="en-US"/>
        </w:rPr>
      </w:pPr>
      <w:r w:rsidRPr="002F4348">
        <w:rPr>
          <w:rFonts w:eastAsiaTheme="minorHAnsi" w:cstheme="minorBidi"/>
          <w:szCs w:val="22"/>
          <w:lang w:eastAsia="en-US"/>
        </w:rPr>
        <w:t xml:space="preserve">Всем пациентам с верифицированным  диагнозом ЛХ  с учетом необходимости назначения глюкокортикоидов </w:t>
      </w:r>
      <w:r w:rsidRPr="002F4348">
        <w:rPr>
          <w:rFonts w:eastAsiaTheme="minorHAnsi" w:cstheme="minorBidi"/>
          <w:b/>
          <w:bCs/>
          <w:szCs w:val="22"/>
          <w:lang w:eastAsia="en-US"/>
        </w:rPr>
        <w:t>рекомендуется</w:t>
      </w:r>
      <w:r w:rsidRPr="002F4348">
        <w:rPr>
          <w:rFonts w:eastAsiaTheme="minorHAnsi" w:cstheme="minorBidi"/>
          <w:szCs w:val="22"/>
          <w:lang w:eastAsia="en-US"/>
        </w:rPr>
        <w:t xml:space="preserve"> перед началом терапии для своевременного выявления сопутствующей патологии  и для определения необходимости их профилактики или лечения выполнить</w:t>
      </w:r>
      <w:r w:rsidRPr="002F4348">
        <w:rPr>
          <w:lang w:eastAsia="en-US"/>
        </w:rPr>
        <w:t xml:space="preserve"> следующие исследования </w:t>
      </w:r>
      <w:r w:rsidRPr="002F4348">
        <w:rPr>
          <w:lang w:eastAsia="en-US"/>
        </w:rPr>
        <w:fldChar w:fldCharType="begin" w:fldLock="1"/>
      </w:r>
      <w:r w:rsidR="002C6C01" w:rsidRPr="002F4348">
        <w:rPr>
          <w:lang w:eastAsia="en-US"/>
        </w:rPr>
        <w:instrText>ADDIN CSL_CITATION {"citationItems":[{"id":"ITEM-1","itemData":{"DOI":"10.2302/kjm.2014-0017-RE","ISSN":"18801293","abstract":"The risk of venous thromboembolism (VTE) in patients with cancer is several-fold higher than that in individuals without cancer. Recent studies demonstrated a high incidence of VTE in patients with hematologic malignancies as well as in patients with solid cancers. The reported incidence of VTE in lymphoma is variable, ranging from less than 5% to 59.5%. The incidence of VTE is higher in non-Hodgkin lymphoma than it is in Hodgkin lymphoma. The incidence of VTE also varies according to the disease grade, the disease stage, the performance status of the patient, and the site of disease. Most VTE cases occur at the diagnosis of cancer or early in the course of cancer treatment. An elevated incidence of VTE is also reported in cases of myeloma. VTE occurs in approximately 5% of myeloma patients treated with conventional chemotherapy, and treatment of myeloma patients with immunomodulatory drugs (IMid)-based therapy increases the risk of VTE. Prophylactic aspirin or anticoagulant is used in myeloma patients treated with IMid-based therapy. Several reports have indicated that the incidence of VTE is relatively low in Asian patients treated with IMid-based therapy, and concomitant use of bortezomib reduces the risk of VTE. The incidence of arterial thrombosis is also increased in patients with myeloma and monoclonal gammopathy of undetermined significance. Further studies are needed to develop a predictive model for identifying patients with lymphoma and myeloma who are at high risk for developing thrombosis.","author":[{"dropping-particle":"","family":"Yokoyama","given":"Kenji","non-dropping-particle":"","parse-names":false,"suffix":""}],"container-title":"Keio Journal of Medicine","id":"ITEM-1","issue":"3","issued":{"date-parts":[["2015","9","25"]]},"page":"37-43","publisher":"Keio University School of Medicine","title":"Thrombosis in lymphoma patients and in myeloma patients","type":"article","volume":"64"},"uris":["http://www.mendeley.com/documents/?uuid=a7ec9ddf-b28d-3ae8-a5c7-7b3ab0aa00d2","http://www.mendeley.com/documents/?uuid=5107e42e-be7d-4291-bc15-f434cd00bec6"]},{"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mendeley":{"formattedCitation":"[1,9]","plainTextFormattedCitation":"[1,9]","previouslyFormattedCitation":"[1,9]"},"properties":{"noteIndex":0},"schema":"https://github.com/citation-style-language/schema/raw/master/csl-citation.json"}</w:instrText>
      </w:r>
      <w:r w:rsidRPr="002F4348">
        <w:rPr>
          <w:lang w:eastAsia="en-US"/>
        </w:rPr>
        <w:fldChar w:fldCharType="separate"/>
      </w:r>
      <w:r w:rsidR="000C1AAB" w:rsidRPr="002F4348">
        <w:rPr>
          <w:noProof/>
          <w:lang w:eastAsia="en-US"/>
        </w:rPr>
        <w:t>[1,9]</w:t>
      </w:r>
      <w:r w:rsidRPr="002F4348">
        <w:rPr>
          <w:lang w:eastAsia="en-US"/>
        </w:rPr>
        <w:fldChar w:fldCharType="end"/>
      </w:r>
      <w:r w:rsidRPr="002F4348">
        <w:rPr>
          <w:lang w:eastAsia="en-US"/>
        </w:rPr>
        <w:t xml:space="preserve">: </w:t>
      </w:r>
    </w:p>
    <w:p w14:paraId="0B80A5F2" w14:textId="77777777" w:rsidR="00D67C73" w:rsidRPr="002F4348" w:rsidRDefault="00D67C73" w:rsidP="00B153FC">
      <w:pPr>
        <w:pStyle w:val="afd"/>
        <w:numPr>
          <w:ilvl w:val="1"/>
          <w:numId w:val="8"/>
        </w:numPr>
        <w:spacing w:before="100" w:after="100" w:line="360" w:lineRule="auto"/>
        <w:divId w:val="266810958"/>
        <w:rPr>
          <w:lang w:eastAsia="en-US"/>
        </w:rPr>
      </w:pPr>
      <w:r w:rsidRPr="002F4348">
        <w:rPr>
          <w:lang w:eastAsia="en-US"/>
        </w:rPr>
        <w:t>эзофагогастродоуденоскопию;</w:t>
      </w:r>
    </w:p>
    <w:p w14:paraId="616AFB6B" w14:textId="77777777" w:rsidR="00D67C73" w:rsidRPr="002F4348" w:rsidRDefault="00D67C73" w:rsidP="00B153FC">
      <w:pPr>
        <w:pStyle w:val="afd"/>
        <w:numPr>
          <w:ilvl w:val="1"/>
          <w:numId w:val="8"/>
        </w:numPr>
        <w:spacing w:before="100" w:after="100" w:line="360" w:lineRule="auto"/>
        <w:divId w:val="266810958"/>
        <w:rPr>
          <w:lang w:eastAsia="en-US"/>
        </w:rPr>
      </w:pPr>
      <w:r w:rsidRPr="002F4348">
        <w:t>ультразвуковую допплерографию сосудов (артерий и вен) нижних конечностей.</w:t>
      </w:r>
    </w:p>
    <w:p w14:paraId="603C3526" w14:textId="77777777" w:rsidR="00B977D9" w:rsidRPr="002F4348" w:rsidRDefault="00B977D9" w:rsidP="000709E2">
      <w:pPr>
        <w:ind w:left="709" w:firstLine="0"/>
        <w:contextualSpacing/>
        <w:divId w:val="266810958"/>
        <w:rPr>
          <w:b/>
        </w:rPr>
      </w:pPr>
      <w:r w:rsidRPr="002F4348">
        <w:rPr>
          <w:b/>
        </w:rPr>
        <w:t>Уровень убедительности рекомендаций С (уровень достоверности доказательств 5).</w:t>
      </w:r>
    </w:p>
    <w:p w14:paraId="00CFE79F" w14:textId="77777777" w:rsidR="00B46390" w:rsidRPr="002F4348" w:rsidRDefault="00B46390" w:rsidP="00B104EF">
      <w:pPr>
        <w:pStyle w:val="2"/>
        <w:divId w:val="266810958"/>
      </w:pPr>
      <w:bookmarkStart w:id="30" w:name="_Toc65586388"/>
      <w:r w:rsidRPr="002F4348">
        <w:t>2.5 Ин</w:t>
      </w:r>
      <w:r w:rsidR="00A70F44" w:rsidRPr="002F4348">
        <w:t>ые диагностические исследования</w:t>
      </w:r>
      <w:bookmarkEnd w:id="30"/>
    </w:p>
    <w:p w14:paraId="42F5790E" w14:textId="77777777" w:rsidR="00C346EB" w:rsidRPr="002F4348" w:rsidRDefault="00C346EB" w:rsidP="00B153FC">
      <w:pPr>
        <w:pStyle w:val="afe"/>
        <w:numPr>
          <w:ilvl w:val="0"/>
          <w:numId w:val="7"/>
        </w:numPr>
        <w:spacing w:before="120" w:after="120"/>
        <w:ind w:left="709" w:hanging="709"/>
      </w:pPr>
      <w:bookmarkStart w:id="31" w:name="__RefHeading___doc_3"/>
      <w:r w:rsidRPr="002F4348">
        <w:t xml:space="preserve">Всем пациентам с подозрением на ЛХ, а также всем пациентам с подозрением на рецидив ЛХ (при наличии технической возможности) </w:t>
      </w:r>
      <w:r w:rsidRPr="002F4348">
        <w:rPr>
          <w:b/>
        </w:rPr>
        <w:t>рекомендуется</w:t>
      </w:r>
      <w:r w:rsidRPr="002F4348">
        <w:t xml:space="preserve"> выполнить биопсию </w:t>
      </w:r>
      <w:r w:rsidR="00861F2F" w:rsidRPr="002F4348">
        <w:t xml:space="preserve">(взятие биопсийного материала) </w:t>
      </w:r>
      <w:r w:rsidRPr="002F4348">
        <w:t>лимфатического узла либо другого очага поражения</w:t>
      </w:r>
      <w:r w:rsidR="00170E50" w:rsidRPr="002F4348">
        <w:t>,</w:t>
      </w:r>
      <w:r w:rsidR="00861F2F" w:rsidRPr="002F4348">
        <w:t xml:space="preserve"> </w:t>
      </w:r>
      <w:r w:rsidR="00170E50" w:rsidRPr="002F4348">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rsidRPr="002F4348">
        <w:t xml:space="preserve"> для верификации диагноза </w:t>
      </w:r>
      <w:r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97378c47-ab29-4211-b69e-c2d5c577347a"]}],"mendeley":{"formattedCitation":"[1,4]","plainTextFormattedCitation":"[1,4]","previouslyFormattedCitation":"[1,4]"},"properties":{"noteIndex":0},"schema":"https://github.com/citation-style-language/schema/raw/master/csl-citation.json"}</w:instrText>
      </w:r>
      <w:r w:rsidRPr="002F4348">
        <w:fldChar w:fldCharType="separate"/>
      </w:r>
      <w:r w:rsidR="000C1AAB" w:rsidRPr="002F4348">
        <w:rPr>
          <w:noProof/>
        </w:rPr>
        <w:t>[1,4]</w:t>
      </w:r>
      <w:r w:rsidRPr="002F4348">
        <w:fldChar w:fldCharType="end"/>
      </w:r>
      <w:r w:rsidRPr="002F4348">
        <w:t>.</w:t>
      </w:r>
    </w:p>
    <w:p w14:paraId="5E31F410" w14:textId="77777777" w:rsidR="00C346EB" w:rsidRPr="002F4348" w:rsidRDefault="00C346EB" w:rsidP="00C346EB">
      <w:pPr>
        <w:ind w:left="709" w:firstLine="0"/>
        <w:contextualSpacing/>
        <w:rPr>
          <w:b/>
        </w:rPr>
      </w:pPr>
      <w:r w:rsidRPr="002F4348">
        <w:rPr>
          <w:b/>
        </w:rPr>
        <w:t>Уровень убедительности рекомендаций С (уровень достоверности доказательств 5).</w:t>
      </w:r>
    </w:p>
    <w:p w14:paraId="3D6CF749" w14:textId="77777777" w:rsidR="00B16826" w:rsidRPr="002F4348" w:rsidRDefault="00C346EB" w:rsidP="00861F2F">
      <w:pPr>
        <w:ind w:left="709" w:firstLine="0"/>
        <w:contextualSpacing/>
        <w:rPr>
          <w:i/>
        </w:rPr>
      </w:pPr>
      <w:r w:rsidRPr="002F4348">
        <w:rPr>
          <w:b/>
        </w:rPr>
        <w:t>Комментарии:</w:t>
      </w:r>
      <w:r w:rsidRPr="002F4348">
        <w:rPr>
          <w:i/>
        </w:rPr>
        <w:t xml:space="preserve"> </w:t>
      </w:r>
      <w:r w:rsidR="00861F2F" w:rsidRPr="002F4348">
        <w:rPr>
          <w:i/>
        </w:rPr>
        <w:t xml:space="preserve">выбор </w:t>
      </w:r>
      <w:r w:rsidR="00B16826" w:rsidRPr="002F4348">
        <w:rPr>
          <w:i/>
        </w:rPr>
        <w:t>ткани и объем биопсии должны быть адекватны поставленной диагностической задаче.</w:t>
      </w:r>
    </w:p>
    <w:p w14:paraId="18576D76" w14:textId="77777777" w:rsidR="00B16826" w:rsidRPr="002F4348" w:rsidRDefault="00B16826" w:rsidP="00B16826">
      <w:pPr>
        <w:ind w:left="709" w:firstLine="0"/>
        <w:contextualSpacing/>
        <w:rPr>
          <w:i/>
        </w:rPr>
      </w:pPr>
      <w:r w:rsidRPr="002F4348">
        <w:rPr>
          <w:i/>
        </w:rPr>
        <w:lastRenderedPageBreak/>
        <w:t>•</w:t>
      </w:r>
      <w:r w:rsidRPr="002F4348">
        <w:rPr>
          <w:i/>
        </w:rPr>
        <w:tab/>
        <w:t xml:space="preserve">Тонкоигольные биопсии лимфоидной ткани могут быть диагностически значимыми, но не всегда </w:t>
      </w:r>
    </w:p>
    <w:p w14:paraId="6D0EF559" w14:textId="77777777" w:rsidR="00B16826" w:rsidRPr="002F4348" w:rsidRDefault="00B16826" w:rsidP="00B16826">
      <w:pPr>
        <w:ind w:left="709" w:firstLine="0"/>
        <w:contextualSpacing/>
        <w:rPr>
          <w:i/>
        </w:rPr>
      </w:pPr>
      <w:r w:rsidRPr="002F4348">
        <w:rPr>
          <w:i/>
        </w:rPr>
        <w:t>•</w:t>
      </w:r>
      <w:r w:rsidRPr="002F4348">
        <w:rPr>
          <w:i/>
        </w:rPr>
        <w:tab/>
        <w:t>Краевые биопсии лимфоидной ткани мало информативны.</w:t>
      </w:r>
    </w:p>
    <w:p w14:paraId="71E73AFC" w14:textId="77777777" w:rsidR="00B16826" w:rsidRPr="002F4348" w:rsidRDefault="00B16826" w:rsidP="00B16826">
      <w:pPr>
        <w:ind w:left="709" w:firstLine="0"/>
        <w:contextualSpacing/>
        <w:rPr>
          <w:i/>
        </w:rPr>
      </w:pPr>
      <w:r w:rsidRPr="002F4348">
        <w:rPr>
          <w:i/>
        </w:rPr>
        <w:t>•</w:t>
      </w:r>
      <w:r w:rsidRPr="002F4348">
        <w:rPr>
          <w:i/>
        </w:rPr>
        <w:tab/>
        <w:t>Фрагментация материала крайне затрудняет его оценку.</w:t>
      </w:r>
    </w:p>
    <w:p w14:paraId="4ECEC5DD" w14:textId="77777777" w:rsidR="00B16826" w:rsidRPr="002F4348" w:rsidRDefault="00B16826" w:rsidP="00B16826">
      <w:pPr>
        <w:ind w:left="709" w:firstLine="0"/>
        <w:contextualSpacing/>
        <w:rPr>
          <w:i/>
        </w:rPr>
      </w:pPr>
      <w:r w:rsidRPr="002F4348">
        <w:rPr>
          <w:i/>
        </w:rPr>
        <w:t>•</w:t>
      </w:r>
      <w:r w:rsidRPr="002F4348">
        <w:rPr>
          <w:i/>
        </w:rPr>
        <w:tab/>
        <w:t>Желательно согласование объема биопсии с патологом.</w:t>
      </w:r>
    </w:p>
    <w:p w14:paraId="6D8993E9" w14:textId="77777777" w:rsidR="00B16826" w:rsidRPr="002F4348" w:rsidRDefault="00B16826" w:rsidP="00B16826">
      <w:pPr>
        <w:ind w:left="709" w:firstLine="0"/>
        <w:contextualSpacing/>
        <w:rPr>
          <w:i/>
        </w:rPr>
      </w:pPr>
      <w:r w:rsidRPr="002F4348">
        <w:rPr>
          <w:i/>
        </w:rPr>
        <w:t>•</w:t>
      </w:r>
      <w:r w:rsidRPr="002F4348">
        <w:rPr>
          <w:i/>
        </w:rPr>
        <w:tab/>
        <w:t>Крайне желательно присутствие патолога при биопсии.</w:t>
      </w:r>
    </w:p>
    <w:p w14:paraId="51FC4FAC" w14:textId="77777777" w:rsidR="00B16826" w:rsidRPr="002F4348" w:rsidRDefault="00B16826" w:rsidP="00B16826">
      <w:pPr>
        <w:ind w:left="709" w:firstLine="0"/>
        <w:contextualSpacing/>
        <w:rPr>
          <w:i/>
        </w:rPr>
      </w:pPr>
      <w:r w:rsidRPr="002F4348">
        <w:rPr>
          <w:i/>
        </w:rPr>
        <w:t>•</w:t>
      </w:r>
      <w:r w:rsidRPr="002F4348">
        <w:rPr>
          <w:i/>
        </w:rPr>
        <w:tab/>
        <w:t xml:space="preserve">Материал для </w:t>
      </w:r>
      <w:r w:rsidR="001B0274" w:rsidRPr="002F4348">
        <w:rPr>
          <w:i/>
        </w:rPr>
        <w:t xml:space="preserve">патолого-анатомического </w:t>
      </w:r>
      <w:r w:rsidRPr="002F4348">
        <w:rPr>
          <w:i/>
        </w:rPr>
        <w:t xml:space="preserve">исследования должен быть помещён в фиксирующую среду как можно быстрее. Нельзя допускать высыхания материала. </w:t>
      </w:r>
    </w:p>
    <w:p w14:paraId="57896767" w14:textId="77777777" w:rsidR="00B16826" w:rsidRPr="002F4348" w:rsidRDefault="00B16826" w:rsidP="00B16826">
      <w:pPr>
        <w:ind w:left="709" w:firstLine="0"/>
        <w:contextualSpacing/>
        <w:rPr>
          <w:i/>
        </w:rPr>
      </w:pPr>
      <w:r w:rsidRPr="002F4348">
        <w:rPr>
          <w:i/>
        </w:rPr>
        <w:t>•</w:t>
      </w:r>
      <w:r w:rsidRPr="002F4348">
        <w:rPr>
          <w:i/>
        </w:rPr>
        <w:tab/>
        <w:t>Соотношение объёма фиксирующей среды к объёму фиксируемого объекта не менее чем 10:1</w:t>
      </w:r>
    </w:p>
    <w:p w14:paraId="4D50C62A" w14:textId="77777777" w:rsidR="00B16826" w:rsidRPr="002F4348" w:rsidRDefault="00B16826" w:rsidP="00B16826">
      <w:pPr>
        <w:ind w:left="709" w:firstLine="0"/>
        <w:contextualSpacing/>
        <w:rPr>
          <w:i/>
        </w:rPr>
      </w:pPr>
      <w:r w:rsidRPr="002F4348">
        <w:rPr>
          <w:i/>
        </w:rPr>
        <w:t>•</w:t>
      </w:r>
      <w:r w:rsidRPr="002F4348">
        <w:rPr>
          <w:i/>
        </w:rPr>
        <w:tab/>
        <w:t>Время фиксации не должно быть менее 12 и более 48 часов.</w:t>
      </w:r>
    </w:p>
    <w:p w14:paraId="2ECF1ABE" w14:textId="77777777" w:rsidR="00B16826" w:rsidRPr="002F4348" w:rsidRDefault="00B16826" w:rsidP="00B16826">
      <w:pPr>
        <w:ind w:left="709" w:firstLine="0"/>
        <w:contextualSpacing/>
        <w:rPr>
          <w:i/>
        </w:rPr>
      </w:pPr>
      <w:r w:rsidRPr="002F4348">
        <w:rPr>
          <w:i/>
        </w:rPr>
        <w:t>Неадекватная (слабая или чрезмерная) фиксация приводит к изменению морфологических свойств ткани и артефициальным результатам ИГХ.</w:t>
      </w:r>
    </w:p>
    <w:p w14:paraId="5A41AA90" w14:textId="77777777" w:rsidR="00B16826" w:rsidRPr="002F4348" w:rsidRDefault="00B16826" w:rsidP="00B16826">
      <w:pPr>
        <w:ind w:left="709" w:firstLine="0"/>
        <w:contextualSpacing/>
        <w:rPr>
          <w:i/>
        </w:rPr>
      </w:pPr>
      <w:r w:rsidRPr="002F4348">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2F4348">
        <w:rPr>
          <w:i/>
        </w:rPr>
        <w:fldChar w:fldCharType="begin" w:fldLock="1"/>
      </w:r>
      <w:r w:rsidR="00A850F7" w:rsidRPr="002F4348">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http://www.mendeley.com/documents/?uuid=ed6df82f-af0f-4266-b282-fdfde813e132"]}],"mendeley":{"formattedCitation":"[10]","plainTextFormattedCitation":"[10]","previouslyFormattedCitation":"[10]"},"properties":{"noteIndex":0},"schema":"https://github.com/citation-style-language/schema/raw/master/csl-citation.json"}</w:instrText>
      </w:r>
      <w:r w:rsidRPr="002F4348">
        <w:rPr>
          <w:i/>
        </w:rPr>
        <w:fldChar w:fldCharType="separate"/>
      </w:r>
      <w:r w:rsidR="00BA1BF7" w:rsidRPr="002F4348">
        <w:rPr>
          <w:noProof/>
        </w:rPr>
        <w:t>[10]</w:t>
      </w:r>
      <w:r w:rsidRPr="002F4348">
        <w:rPr>
          <w:i/>
        </w:rPr>
        <w:fldChar w:fldCharType="end"/>
      </w:r>
      <w:r w:rsidRPr="002F4348">
        <w:rPr>
          <w:i/>
        </w:rPr>
        <w:t>.</w:t>
      </w:r>
    </w:p>
    <w:p w14:paraId="2439315A" w14:textId="77777777" w:rsidR="002A7272" w:rsidRPr="002F4348" w:rsidRDefault="002A7272" w:rsidP="00B16826">
      <w:pPr>
        <w:ind w:left="709" w:firstLine="0"/>
        <w:contextualSpacing/>
        <w:rPr>
          <w:i/>
        </w:rPr>
      </w:pPr>
      <w:r w:rsidRPr="002F4348">
        <w:rPr>
          <w:i/>
        </w:rPr>
        <w:t>Диагностические полостные операции – торакоскопия/томия, лапароскопия/томия с биопсией внутригрудных, внутрибрюшных л/у или печени проводятся только при отсутствии увеличенных периферических лимфоузлов и невозможности верификации диагноза</w:t>
      </w:r>
      <w:r w:rsidR="00861F2F" w:rsidRPr="002F4348">
        <w:rPr>
          <w:i/>
        </w:rPr>
        <w:t>.</w:t>
      </w:r>
    </w:p>
    <w:p w14:paraId="412717C5" w14:textId="77777777" w:rsidR="00861F2F" w:rsidRPr="002F4348" w:rsidRDefault="00861F2F" w:rsidP="00AF7684">
      <w:pPr>
        <w:ind w:left="709" w:firstLine="0"/>
        <w:contextualSpacing/>
        <w:rPr>
          <w:i/>
        </w:rPr>
      </w:pPr>
      <w:r w:rsidRPr="002F4348">
        <w:rPr>
          <w:i/>
        </w:rPr>
        <w:t xml:space="preserve">Гистологические и иммуногистохимические характеристики различных вариантов ЛХ, а также обязательные требования к </w:t>
      </w:r>
      <w:r w:rsidR="00AF7684" w:rsidRPr="002F4348">
        <w:rPr>
          <w:i/>
        </w:rPr>
        <w:t>патолого-анатомическому заключению</w:t>
      </w:r>
      <w:r w:rsidRPr="002F4348">
        <w:rPr>
          <w:i/>
        </w:rPr>
        <w:t xml:space="preserve"> представлены в разделе 7.1 данных рекомендаций.</w:t>
      </w:r>
      <w:r w:rsidR="00AF7684" w:rsidRPr="002F4348">
        <w:rPr>
          <w:i/>
        </w:rPr>
        <w:t xml:space="preserve"> </w:t>
      </w:r>
      <w:r w:rsidR="0064071E" w:rsidRPr="002F4348">
        <w:rPr>
          <w:i/>
        </w:rPr>
        <w:t>Описание морфологической и иммуногистохимической картины ЛХ представлено в разделе 7.2 данных рекомендаций</w:t>
      </w:r>
    </w:p>
    <w:p w14:paraId="13C7C4C0" w14:textId="77777777" w:rsidR="00C028CF" w:rsidRPr="002F4348" w:rsidRDefault="00C028CF" w:rsidP="00B153FC">
      <w:pPr>
        <w:pStyle w:val="afe"/>
        <w:numPr>
          <w:ilvl w:val="0"/>
          <w:numId w:val="12"/>
        </w:numPr>
        <w:spacing w:before="120" w:after="120"/>
        <w:ind w:left="709" w:hanging="709"/>
      </w:pPr>
      <w:r w:rsidRPr="002F4348">
        <w:t xml:space="preserve">Пациентам 18-60 лет с верифицированной кЛХ ранней стадии с благоприятным прогнозом, ПЭТ-позитивным (4-5 баллов по шкале </w:t>
      </w:r>
      <w:r w:rsidRPr="002F4348">
        <w:rPr>
          <w:lang w:val="en-US"/>
        </w:rPr>
        <w:t>Deauville</w:t>
      </w:r>
      <w:r w:rsidRPr="002F4348">
        <w:t xml:space="preserve">) после 4 циклов </w:t>
      </w:r>
      <w:r w:rsidRPr="002F4348">
        <w:rPr>
          <w:lang w:val="en-US"/>
        </w:rPr>
        <w:t>ABVD</w:t>
      </w:r>
      <w:r w:rsidRPr="002F4348">
        <w:t xml:space="preserve">, а также с верифицированной кЛХ ранней стадии с неблагоприятным прогнозом, ПЭТ-позитивным (4-5 баллов по шкале </w:t>
      </w:r>
      <w:r w:rsidRPr="002F4348">
        <w:rPr>
          <w:lang w:val="en-US"/>
        </w:rPr>
        <w:t>Deauville</w:t>
      </w:r>
      <w:r w:rsidRPr="002F4348">
        <w:t xml:space="preserve">) после 2 циклов запланированной терапии </w:t>
      </w:r>
      <w:r w:rsidRPr="002F4348">
        <w:rPr>
          <w:b/>
        </w:rPr>
        <w:t>рекомендуется</w:t>
      </w:r>
      <w:r w:rsidRPr="002F4348">
        <w:t xml:space="preserve"> биопсия ПЭТ-позитивного лимфатического узла либо другого очага поражения </w:t>
      </w:r>
      <w:r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fldChar w:fldCharType="separate"/>
      </w:r>
      <w:r w:rsidRPr="002F4348">
        <w:rPr>
          <w:noProof/>
        </w:rPr>
        <w:t>[4]</w:t>
      </w:r>
      <w:r w:rsidRPr="002F4348">
        <w:fldChar w:fldCharType="end"/>
      </w:r>
      <w:r w:rsidRPr="002F4348">
        <w:t>.</w:t>
      </w:r>
    </w:p>
    <w:p w14:paraId="71D3A79A" w14:textId="77777777" w:rsidR="00C028CF" w:rsidRPr="002F4348" w:rsidRDefault="00C028CF" w:rsidP="00C028CF">
      <w:pPr>
        <w:ind w:left="709" w:firstLine="0"/>
        <w:contextualSpacing/>
        <w:rPr>
          <w:b/>
        </w:rPr>
      </w:pPr>
      <w:r w:rsidRPr="002F4348">
        <w:rPr>
          <w:b/>
        </w:rPr>
        <w:t>Уровень убедительности рекомендаций С (уровень достоверности доказательств 5).</w:t>
      </w:r>
    </w:p>
    <w:p w14:paraId="5FD1C571" w14:textId="77777777" w:rsidR="00B264A8" w:rsidRPr="002F4348" w:rsidRDefault="00F6558C" w:rsidP="00B153FC">
      <w:pPr>
        <w:numPr>
          <w:ilvl w:val="0"/>
          <w:numId w:val="11"/>
        </w:numPr>
        <w:rPr>
          <w:rFonts w:eastAsia="Times New Roman"/>
          <w:color w:val="000000" w:themeColor="text1"/>
          <w:szCs w:val="24"/>
          <w:lang w:eastAsia="ru-RU"/>
        </w:rPr>
      </w:pPr>
      <w:r w:rsidRPr="002F4348">
        <w:rPr>
          <w:rFonts w:eastAsia="Times New Roman"/>
          <w:color w:val="000000" w:themeColor="text1"/>
          <w:szCs w:val="24"/>
          <w:lang w:eastAsia="ru-RU"/>
        </w:rPr>
        <w:lastRenderedPageBreak/>
        <w:t xml:space="preserve">Пациентам с </w:t>
      </w:r>
      <w:r w:rsidR="00164FEE" w:rsidRPr="002F4348">
        <w:rPr>
          <w:rFonts w:eastAsia="Times New Roman"/>
          <w:color w:val="000000" w:themeColor="text1"/>
          <w:szCs w:val="24"/>
          <w:lang w:eastAsia="ru-RU"/>
        </w:rPr>
        <w:t>к</w:t>
      </w:r>
      <w:r w:rsidRPr="002F4348">
        <w:rPr>
          <w:rFonts w:eastAsia="Times New Roman"/>
          <w:color w:val="000000" w:themeColor="text1"/>
          <w:szCs w:val="24"/>
          <w:lang w:eastAsia="ru-RU"/>
        </w:rPr>
        <w:t>ЛХ, за исключением пациен</w:t>
      </w:r>
      <w:r w:rsidR="00B264A8" w:rsidRPr="002F4348">
        <w:rPr>
          <w:rFonts w:eastAsia="Times New Roman"/>
          <w:color w:val="000000" w:themeColor="text1"/>
          <w:szCs w:val="24"/>
          <w:lang w:eastAsia="ru-RU"/>
        </w:rPr>
        <w:t>т</w:t>
      </w:r>
      <w:r w:rsidRPr="002F4348">
        <w:rPr>
          <w:rFonts w:eastAsia="Times New Roman"/>
          <w:color w:val="000000" w:themeColor="text1"/>
          <w:szCs w:val="24"/>
          <w:lang w:eastAsia="ru-RU"/>
        </w:rPr>
        <w:t xml:space="preserve">ов </w:t>
      </w:r>
      <w:r w:rsidR="00B264A8" w:rsidRPr="002F4348">
        <w:rPr>
          <w:rFonts w:eastAsia="Times New Roman"/>
          <w:color w:val="000000" w:themeColor="text1"/>
          <w:szCs w:val="24"/>
          <w:lang w:eastAsia="ru-RU"/>
        </w:rPr>
        <w:t>с</w:t>
      </w:r>
      <w:r w:rsidR="000E5A78" w:rsidRPr="002F4348">
        <w:rPr>
          <w:rFonts w:eastAsia="Times New Roman"/>
          <w:color w:val="000000" w:themeColor="text1"/>
          <w:szCs w:val="24"/>
          <w:lang w:eastAsia="ru-RU"/>
        </w:rPr>
        <w:t xml:space="preserve"> кЛХ</w:t>
      </w:r>
      <w:r w:rsidR="00B264A8" w:rsidRPr="002F4348">
        <w:rPr>
          <w:rFonts w:eastAsia="Times New Roman"/>
          <w:color w:val="000000" w:themeColor="text1"/>
          <w:szCs w:val="24"/>
          <w:lang w:eastAsia="ru-RU"/>
        </w:rPr>
        <w:t xml:space="preserve"> </w:t>
      </w:r>
      <w:r w:rsidR="00B264A8" w:rsidRPr="002F4348">
        <w:rPr>
          <w:rFonts w:eastAsia="Times New Roman"/>
          <w:color w:val="000000" w:themeColor="text1"/>
          <w:szCs w:val="24"/>
          <w:lang w:val="en-US" w:eastAsia="ru-RU"/>
        </w:rPr>
        <w:t>IA</w:t>
      </w:r>
      <w:r w:rsidR="00B264A8" w:rsidRPr="002F4348">
        <w:rPr>
          <w:rFonts w:eastAsia="Times New Roman"/>
          <w:color w:val="000000" w:themeColor="text1"/>
          <w:szCs w:val="24"/>
          <w:lang w:eastAsia="ru-RU"/>
        </w:rPr>
        <w:t xml:space="preserve"> стади</w:t>
      </w:r>
      <w:r w:rsidR="000E5A78" w:rsidRPr="002F4348">
        <w:rPr>
          <w:rFonts w:eastAsia="Times New Roman"/>
          <w:color w:val="000000" w:themeColor="text1"/>
          <w:szCs w:val="24"/>
          <w:lang w:eastAsia="ru-RU"/>
        </w:rPr>
        <w:t>и</w:t>
      </w:r>
      <w:r w:rsidR="00B264A8" w:rsidRPr="002F4348">
        <w:rPr>
          <w:rFonts w:eastAsia="Times New Roman"/>
          <w:color w:val="000000" w:themeColor="text1"/>
          <w:szCs w:val="24"/>
          <w:lang w:eastAsia="ru-RU"/>
        </w:rPr>
        <w:t xml:space="preserve"> без признаков поражения костного мозга по данным ПЭТ/КТ, </w:t>
      </w:r>
      <w:r w:rsidR="00B264A8" w:rsidRPr="002F4348">
        <w:rPr>
          <w:rFonts w:eastAsia="Times New Roman"/>
          <w:b/>
          <w:bCs/>
          <w:color w:val="000000" w:themeColor="text1"/>
          <w:szCs w:val="24"/>
          <w:lang w:eastAsia="ru-RU"/>
        </w:rPr>
        <w:t>рекомендуется</w:t>
      </w:r>
      <w:r w:rsidR="00B264A8" w:rsidRPr="002F4348">
        <w:rPr>
          <w:rFonts w:eastAsia="Times New Roman"/>
          <w:color w:val="000000" w:themeColor="text1"/>
          <w:szCs w:val="24"/>
          <w:lang w:eastAsia="ru-RU"/>
        </w:rPr>
        <w:t xml:space="preserve"> </w:t>
      </w:r>
      <w:r w:rsidRPr="002F4348">
        <w:rPr>
          <w:rFonts w:eastAsia="Times New Roman"/>
          <w:color w:val="000000" w:themeColor="text1"/>
          <w:szCs w:val="24"/>
          <w:lang w:eastAsia="ru-RU"/>
        </w:rPr>
        <w:t xml:space="preserve">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 </w:t>
      </w:r>
      <w:r w:rsidR="00B16826" w:rsidRPr="002F4348">
        <w:rPr>
          <w:rFonts w:eastAsia="Times New Roman"/>
          <w:color w:val="000000" w:themeColor="text1"/>
          <w:szCs w:val="24"/>
          <w:lang w:eastAsia="ru-RU"/>
        </w:rPr>
        <w:t>для уточнения стадии опухолевого процесса</w:t>
      </w:r>
      <w:r w:rsidRPr="002F4348">
        <w:rPr>
          <w:rFonts w:eastAsia="Times New Roman"/>
          <w:color w:val="000000" w:themeColor="text1"/>
          <w:szCs w:val="24"/>
          <w:lang w:eastAsia="ru-RU"/>
        </w:rPr>
        <w:t xml:space="preserve"> </w:t>
      </w:r>
      <w:r w:rsidR="00B264A8" w:rsidRPr="002F4348">
        <w:rPr>
          <w:rFonts w:eastAsia="Times New Roman"/>
          <w:color w:val="000000" w:themeColor="text1"/>
          <w:szCs w:val="24"/>
          <w:lang w:eastAsia="ru-RU"/>
        </w:rPr>
        <w:fldChar w:fldCharType="begin" w:fldLock="1"/>
      </w:r>
      <w:r w:rsidR="002C6C01" w:rsidRPr="002F4348">
        <w:rPr>
          <w:rFonts w:eastAsia="Times New Roman"/>
          <w:color w:val="000000" w:themeColor="text1"/>
          <w:szCs w:val="24"/>
          <w:lang w:eastAsia="ru-RU"/>
        </w:rPr>
        <w:instrText>ADDIN CSL_CITATION {"citationItems":[{"id":"ITEM-1","itemData":{"DOI":"10.1016/j.blre.2015.06.003","ISSN":"15321681","abstract":"Bone marrow involvement in lymphoma may have prognostic and therapeutic consequences. Bone marrow biopsy (BMB) is the established method for the evaluation of the bone marrow. 18F-fluoro-2-deoxy-d-glucose positron emission tomography (FDG-PET) plays an important role in lymphoma staging, but its value in the assessment of the bone marrow and whether it can replace BMB is still a topic of debate and investigation. The purpose of this scientific communication is to provide an evidence-based overview about the opportunities and limitations of BMB and FDG-PET in the evaluation of the bone marrow in patients with lymphoma. This article first reviews the basic properties, opportunities and limitations of BMB and bone marrow FDG-PET, and then focuses on the clinical utility of BMB and bone marrow FDG-PET in three major lymphoma subtypes including Hodgkin lymphoma, diffuse large B-cell lymphoma, and follicular lymphoma.","author":[{"dropping-particle":"","family":"Adams","given":"Hugo J.A.","non-dropping-particle":"","parse-names":false,"suffix":""},{"dropping-particle":"","family":"Nievelstein","given":"Rutger A.J.","non-dropping-particle":"","parse-names":false,"suffix":""},{"dropping-particle":"","family":"Kwee","given":"Thomas C.","non-dropping-particle":"","parse-names":false,"suffix":""}],"container-title":"Blood Reviews","id":"ITEM-1","issue":"6","issued":{"date-parts":[["2015","11","1"]]},"page":"417-425","publisher":"Churchill Livingstone","title":"Opportunities and limitations of bone marrow biopsy and bone marrow FDG-PET in lymphoma","type":"article-journal","volume":"29"},"uris":["http://www.mendeley.com/documents/?uuid=5a59a3f5-2ac9-3d2f-b2e1-7e76385aa3ad","http://www.mendeley.com/documents/?uuid=5f34422d-708f-49be-b94e-a1cf107e61ed"]}],"mendeley":{"formattedCitation":"[11]","plainTextFormattedCitation":"[11]","previouslyFormattedCitation":"[11]"},"properties":{"noteIndex":0},"schema":"https://github.com/citation-style-language/schema/raw/master/csl-citation.json"}</w:instrText>
      </w:r>
      <w:r w:rsidR="00B264A8" w:rsidRPr="002F4348">
        <w:rPr>
          <w:rFonts w:eastAsia="Times New Roman"/>
          <w:color w:val="000000" w:themeColor="text1"/>
          <w:szCs w:val="24"/>
          <w:lang w:eastAsia="ru-RU"/>
        </w:rPr>
        <w:fldChar w:fldCharType="separate"/>
      </w:r>
      <w:r w:rsidR="00BA1BF7" w:rsidRPr="002F4348">
        <w:rPr>
          <w:rFonts w:eastAsia="Times New Roman"/>
          <w:noProof/>
          <w:color w:val="000000" w:themeColor="text1"/>
          <w:szCs w:val="24"/>
          <w:lang w:eastAsia="ru-RU"/>
        </w:rPr>
        <w:t>[11]</w:t>
      </w:r>
      <w:r w:rsidR="00B264A8" w:rsidRPr="002F4348">
        <w:rPr>
          <w:rFonts w:eastAsia="Times New Roman"/>
          <w:color w:val="000000" w:themeColor="text1"/>
          <w:szCs w:val="24"/>
          <w:lang w:eastAsia="ru-RU"/>
        </w:rPr>
        <w:fldChar w:fldCharType="end"/>
      </w:r>
      <w:r w:rsidR="00861F2F" w:rsidRPr="002F4348">
        <w:rPr>
          <w:rFonts w:eastAsia="Times New Roman"/>
          <w:color w:val="000000" w:themeColor="text1"/>
          <w:szCs w:val="24"/>
          <w:lang w:eastAsia="ru-RU"/>
        </w:rPr>
        <w:t>.</w:t>
      </w:r>
    </w:p>
    <w:p w14:paraId="0D905BB1" w14:textId="77777777" w:rsidR="00B264A8" w:rsidRPr="002F4348" w:rsidRDefault="00B264A8" w:rsidP="00B264A8">
      <w:pPr>
        <w:ind w:left="709" w:firstLine="0"/>
        <w:contextualSpacing/>
        <w:rPr>
          <w:b/>
          <w:color w:val="000000" w:themeColor="text1"/>
        </w:rPr>
      </w:pPr>
      <w:r w:rsidRPr="002F4348">
        <w:rPr>
          <w:b/>
          <w:color w:val="000000" w:themeColor="text1"/>
        </w:rPr>
        <w:t xml:space="preserve">Уровень убедительности рекомендаций </w:t>
      </w:r>
      <w:r w:rsidR="00B977D9" w:rsidRPr="002F4348">
        <w:rPr>
          <w:b/>
          <w:color w:val="000000" w:themeColor="text1"/>
          <w:lang w:val="en-US"/>
        </w:rPr>
        <w:t>C</w:t>
      </w:r>
      <w:r w:rsidR="00B977D9" w:rsidRPr="002F4348">
        <w:rPr>
          <w:b/>
          <w:color w:val="000000" w:themeColor="text1"/>
        </w:rPr>
        <w:t xml:space="preserve"> </w:t>
      </w:r>
      <w:r w:rsidRPr="002F4348">
        <w:rPr>
          <w:b/>
          <w:color w:val="000000" w:themeColor="text1"/>
        </w:rPr>
        <w:t xml:space="preserve">(уровень достоверности доказательств </w:t>
      </w:r>
      <w:r w:rsidR="00B977D9" w:rsidRPr="002F4348">
        <w:rPr>
          <w:b/>
          <w:color w:val="000000" w:themeColor="text1"/>
        </w:rPr>
        <w:t>5</w:t>
      </w:r>
      <w:r w:rsidRPr="002F4348">
        <w:rPr>
          <w:b/>
          <w:color w:val="000000" w:themeColor="text1"/>
        </w:rPr>
        <w:t>).</w:t>
      </w:r>
    </w:p>
    <w:p w14:paraId="761A4E65" w14:textId="77777777" w:rsidR="00861F2F" w:rsidRPr="002F4348" w:rsidRDefault="00B264A8" w:rsidP="00B16826">
      <w:pPr>
        <w:ind w:left="720" w:firstLine="0"/>
      </w:pPr>
      <w:r w:rsidRPr="002F4348">
        <w:rPr>
          <w:b/>
          <w:color w:val="000000" w:themeColor="text1"/>
        </w:rPr>
        <w:t>Комментарии:</w:t>
      </w:r>
      <w:r w:rsidRPr="002F4348">
        <w:rPr>
          <w:color w:val="000000" w:themeColor="text1"/>
        </w:rPr>
        <w:t xml:space="preserve"> </w:t>
      </w:r>
      <w:r w:rsidR="00861F2F" w:rsidRPr="002F4348">
        <w:rPr>
          <w:i/>
          <w:color w:val="000000" w:themeColor="text1"/>
        </w:rPr>
        <w:t>у пациентов с кЛХ I-II стадии с поражением выше диафрагмы</w:t>
      </w:r>
      <w:r w:rsidR="00F8063E" w:rsidRPr="002F4348">
        <w:rPr>
          <w:i/>
          <w:color w:val="000000" w:themeColor="text1"/>
        </w:rPr>
        <w:t xml:space="preserve"> и без очагового поражения костного мозга по результатам ПЭТ/КТ (за исключением </w:t>
      </w:r>
      <w:r w:rsidR="00164FEE" w:rsidRPr="002F4348">
        <w:rPr>
          <w:i/>
          <w:color w:val="000000" w:themeColor="text1"/>
        </w:rPr>
        <w:t xml:space="preserve">пациентов </w:t>
      </w:r>
      <w:r w:rsidR="00F8063E" w:rsidRPr="002F4348">
        <w:rPr>
          <w:i/>
          <w:color w:val="000000" w:themeColor="text1"/>
        </w:rPr>
        <w:t xml:space="preserve">с </w:t>
      </w:r>
      <w:r w:rsidR="00F8063E" w:rsidRPr="002F4348">
        <w:rPr>
          <w:i/>
        </w:rPr>
        <w:t xml:space="preserve">изменениями в клиническом анализе крови – цитопенией и/или тромбоцитозом) </w:t>
      </w:r>
      <w:r w:rsidR="00861F2F" w:rsidRPr="002F4348">
        <w:rPr>
          <w:i/>
        </w:rPr>
        <w:t xml:space="preserve">допустимо не выполнять трепанобиопсию, так как вероятность выявить поражение костного мозга в этой группе </w:t>
      </w:r>
      <w:r w:rsidR="00E1372A" w:rsidRPr="002F4348">
        <w:rPr>
          <w:i/>
        </w:rPr>
        <w:t xml:space="preserve">пациентов </w:t>
      </w:r>
      <w:r w:rsidR="00861F2F" w:rsidRPr="002F4348">
        <w:rPr>
          <w:i/>
        </w:rPr>
        <w:t>при выполнении трепанобиопсии из подвздошной кости составляет 0,4%. У пациентов с выявленными на ПЭТ/КТ очаговыми поражениями костей/костного мозга проведение трепанобиопсии необязательно, кроме сомнительных случаев.</w:t>
      </w:r>
      <w:r w:rsidR="00861F2F" w:rsidRPr="002F4348">
        <w:rPr>
          <w:bCs/>
          <w:i/>
          <w:iCs/>
        </w:rPr>
        <w:t xml:space="preserve"> У пациентов </w:t>
      </w:r>
      <w:r w:rsidR="00861F2F" w:rsidRPr="002F4348">
        <w:rPr>
          <w:bCs/>
          <w:i/>
          <w:iCs/>
          <w:lang w:val="en-US"/>
        </w:rPr>
        <w:t>III</w:t>
      </w:r>
      <w:r w:rsidR="00861F2F" w:rsidRPr="002F4348">
        <w:rPr>
          <w:bCs/>
          <w:i/>
          <w:iCs/>
        </w:rPr>
        <w:t>-</w:t>
      </w:r>
      <w:r w:rsidR="00861F2F" w:rsidRPr="002F4348">
        <w:rPr>
          <w:bCs/>
          <w:i/>
          <w:iCs/>
          <w:lang w:val="en-US"/>
        </w:rPr>
        <w:t>IV</w:t>
      </w:r>
      <w:r w:rsidR="00861F2F" w:rsidRPr="002F4348">
        <w:rPr>
          <w:bCs/>
          <w:i/>
          <w:iCs/>
        </w:rPr>
        <w:t xml:space="preserve"> стадии, у которых не выполнялась ПЭТ/КТ, выполнение трепанобиопсии является обязательным.</w:t>
      </w:r>
    </w:p>
    <w:p w14:paraId="6A3E6243" w14:textId="77777777" w:rsidR="00B16826" w:rsidRPr="002F4348" w:rsidRDefault="00861F2F" w:rsidP="00A26422">
      <w:pPr>
        <w:ind w:left="720" w:firstLine="0"/>
        <w:rPr>
          <w:i/>
        </w:rPr>
      </w:pPr>
      <w:r w:rsidRPr="002F4348">
        <w:rPr>
          <w:i/>
        </w:rPr>
        <w:t xml:space="preserve">У </w:t>
      </w:r>
      <w:r w:rsidR="00B16826" w:rsidRPr="002F4348">
        <w:rPr>
          <w:i/>
        </w:rPr>
        <w:t>детей трепанобиопсия подвздошной кости должна обязательно проводиться под общей анестезией.</w:t>
      </w:r>
      <w:r w:rsidR="00B264A8" w:rsidRPr="002F4348">
        <w:rPr>
          <w:i/>
        </w:rPr>
        <w:t xml:space="preserve"> </w:t>
      </w:r>
    </w:p>
    <w:p w14:paraId="764CA1FE" w14:textId="77777777" w:rsidR="00164FEE" w:rsidRPr="002F4348" w:rsidRDefault="00164FEE" w:rsidP="00164FEE">
      <w:pPr>
        <w:ind w:left="720" w:firstLine="0"/>
        <w:rPr>
          <w:rFonts w:eastAsia="Times New Roman"/>
          <w:bCs/>
          <w:i/>
          <w:iCs/>
          <w:szCs w:val="24"/>
          <w:lang w:eastAsia="ru-RU"/>
        </w:rPr>
      </w:pPr>
      <w:r w:rsidRPr="002F4348">
        <w:rPr>
          <w:i/>
        </w:rPr>
        <w:t xml:space="preserve">Всем пациентам НЛПЛХ, независимо от стадии заболевания рекомендовано </w:t>
      </w:r>
      <w:r w:rsidR="00B119C4" w:rsidRPr="002F4348">
        <w:rPr>
          <w:i/>
        </w:rPr>
        <w:t>патолого-анатомическое исследование биопсийного (операционного) материала</w:t>
      </w:r>
      <w:r w:rsidR="00D67F1D" w:rsidRPr="002F4348">
        <w:rPr>
          <w:i/>
        </w:rPr>
        <w:t xml:space="preserve"> костного мозга</w:t>
      </w:r>
      <w:r w:rsidR="00B119C4" w:rsidRPr="002F4348">
        <w:rPr>
          <w:i/>
        </w:rPr>
        <w:t xml:space="preserve"> </w:t>
      </w:r>
      <w:r w:rsidRPr="002F4348">
        <w:rPr>
          <w:i/>
        </w:rPr>
        <w:t xml:space="preserve">(трепанобиопсия) и </w:t>
      </w:r>
      <w:r w:rsidR="00B119C4" w:rsidRPr="002F4348">
        <w:rPr>
          <w:i/>
        </w:rPr>
        <w:t>цитологическое исследование отпечатков трепанобиоптата костного мозга</w:t>
      </w:r>
      <w:r w:rsidRPr="002F4348">
        <w:rPr>
          <w:i/>
        </w:rPr>
        <w:t>.</w:t>
      </w:r>
    </w:p>
    <w:p w14:paraId="74EF7E90" w14:textId="77777777" w:rsidR="000578EF" w:rsidRPr="002F4348" w:rsidRDefault="000578EF" w:rsidP="00B153FC">
      <w:pPr>
        <w:numPr>
          <w:ilvl w:val="0"/>
          <w:numId w:val="11"/>
        </w:numPr>
        <w:rPr>
          <w:rFonts w:eastAsia="Times New Roman"/>
          <w:szCs w:val="24"/>
          <w:lang w:eastAsia="ru-RU"/>
        </w:rPr>
      </w:pPr>
      <w:r w:rsidRPr="002F4348">
        <w:t xml:space="preserve">Пациентам с ЛХ перед проведением первой и последующих линий противоопухолевой терапии </w:t>
      </w:r>
      <w:r w:rsidRPr="002F4348">
        <w:rPr>
          <w:rFonts w:eastAsia="Times New Roman"/>
          <w:b/>
          <w:szCs w:val="24"/>
          <w:lang w:eastAsia="ru-RU"/>
        </w:rPr>
        <w:t>рекомендуется</w:t>
      </w:r>
      <w:r w:rsidRPr="002F4348">
        <w:rPr>
          <w:rFonts w:eastAsia="Times New Roman"/>
          <w:szCs w:val="24"/>
          <w:lang w:eastAsia="ru-RU"/>
        </w:rPr>
        <w:t xml:space="preserve"> в зависимости от сопутствующей патологии о</w:t>
      </w:r>
      <w:r w:rsidRPr="002F4348">
        <w:t>смотр (консультация)</w:t>
      </w:r>
      <w:r w:rsidRPr="002F4348">
        <w:rPr>
          <w:rFonts w:eastAsia="Times New Roman"/>
          <w:szCs w:val="24"/>
          <w:lang w:eastAsia="ru-RU"/>
        </w:rPr>
        <w:t xml:space="preserve"> врача-кардиолога, врача-эндокринолога, врача-невропатолога, врача- инфекциониста и других врачей-специалистов для определения необходимости терапии сопутствующих заболеваний </w:t>
      </w:r>
      <w:r w:rsidRPr="002F4348">
        <w:rPr>
          <w:rFonts w:eastAsia="Times New Roman"/>
        </w:rPr>
        <w:fldChar w:fldCharType="begin" w:fldLock="1"/>
      </w:r>
      <w:r w:rsidR="00A850F7" w:rsidRPr="002F4348">
        <w:rPr>
          <w:rFonts w:eastAsia="Times New Roman"/>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1e9d076e-e89a-457c-b607-718bf00380e7","http://www.mendeley.com/documents/?uuid=fb98dfe5-a71f-484e-9a5d-824d96c5ea87"]}],"mendeley":{"formattedCitation":"[12]","plainTextFormattedCitation":"[12]","previouslyFormattedCitation":"[12]"},"properties":{"noteIndex":0},"schema":"https://github.com/citation-style-language/schema/raw/master/csl-citation.json"}</w:instrText>
      </w:r>
      <w:r w:rsidRPr="002F4348">
        <w:rPr>
          <w:rFonts w:eastAsia="Times New Roman"/>
        </w:rPr>
        <w:fldChar w:fldCharType="separate"/>
      </w:r>
      <w:r w:rsidR="00BA1BF7" w:rsidRPr="002F4348">
        <w:rPr>
          <w:rFonts w:eastAsia="Times New Roman"/>
          <w:noProof/>
        </w:rPr>
        <w:t>[12]</w:t>
      </w:r>
      <w:r w:rsidRPr="002F4348">
        <w:rPr>
          <w:rFonts w:eastAsia="Times New Roman"/>
        </w:rPr>
        <w:fldChar w:fldCharType="end"/>
      </w:r>
      <w:r w:rsidRPr="002F4348">
        <w:rPr>
          <w:rFonts w:eastAsia="Times New Roman"/>
          <w:szCs w:val="24"/>
          <w:lang w:eastAsia="ru-RU"/>
        </w:rPr>
        <w:t>.</w:t>
      </w:r>
    </w:p>
    <w:p w14:paraId="22D74CBB" w14:textId="77777777" w:rsidR="000578EF" w:rsidRPr="002F4348" w:rsidRDefault="000578EF" w:rsidP="00BA1BF7">
      <w:pPr>
        <w:pStyle w:val="affff0"/>
        <w:ind w:left="709" w:firstLine="0"/>
        <w:rPr>
          <w:b/>
        </w:rPr>
      </w:pPr>
      <w:r w:rsidRPr="002F4348">
        <w:rPr>
          <w:b/>
        </w:rPr>
        <w:t>Уровень убедительности рекомендаций С (уровень достоверности доказательств 5).</w:t>
      </w:r>
    </w:p>
    <w:p w14:paraId="38A7637F" w14:textId="77777777" w:rsidR="00ED5598" w:rsidRPr="002F4348" w:rsidRDefault="00CB71DA" w:rsidP="000578EF">
      <w:pPr>
        <w:pStyle w:val="afff2"/>
        <w:rPr>
          <w:rStyle w:val="afffc"/>
          <w:rFonts w:eastAsia="Sans" w:cstheme="minorBidi"/>
          <w:i w:val="0"/>
          <w:color w:val="auto"/>
          <w:sz w:val="28"/>
          <w:szCs w:val="22"/>
        </w:rPr>
      </w:pPr>
      <w:bookmarkStart w:id="32" w:name="_Toc65586389"/>
      <w:r w:rsidRPr="002F4348">
        <w:lastRenderedPageBreak/>
        <w:t>3. Лечение</w:t>
      </w:r>
      <w:bookmarkEnd w:id="31"/>
      <w:r w:rsidR="0038545E" w:rsidRPr="002F4348">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08A0D682" w14:textId="77777777" w:rsidR="007A344D" w:rsidRPr="002F4348" w:rsidRDefault="000578EF" w:rsidP="007A344D">
      <w:pPr>
        <w:pStyle w:val="afd"/>
        <w:spacing w:beforeAutospacing="0" w:afterAutospacing="0" w:line="360" w:lineRule="auto"/>
        <w:rPr>
          <w:i/>
          <w:iCs/>
        </w:rPr>
      </w:pPr>
      <w:bookmarkStart w:id="36" w:name="__RefHeading___doc_4"/>
      <w:r w:rsidRPr="002F4348">
        <w:rPr>
          <w:i/>
          <w:iCs/>
        </w:rPr>
        <w:t>При выборе тактики и проведении терапии 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1D51E4C3" w14:textId="77777777" w:rsidR="003F0AA9" w:rsidRPr="002F4348" w:rsidRDefault="003F0AA9" w:rsidP="00263322">
      <w:pPr>
        <w:pStyle w:val="afd"/>
        <w:spacing w:beforeAutospacing="0" w:afterAutospacing="0" w:line="360" w:lineRule="auto"/>
        <w:rPr>
          <w:i/>
          <w:iCs/>
        </w:rPr>
      </w:pPr>
      <w:r w:rsidRPr="002F4348">
        <w:rPr>
          <w:i/>
          <w:iCs/>
        </w:rPr>
        <w:t>Каждый цикл терапии начинается, если состояние пациента удовлетворяет следующим критериям:</w:t>
      </w:r>
    </w:p>
    <w:p w14:paraId="69C1D4C5" w14:textId="77777777" w:rsidR="003F0AA9" w:rsidRPr="002F4348" w:rsidRDefault="00263322" w:rsidP="00B153FC">
      <w:pPr>
        <w:pStyle w:val="1f6"/>
        <w:numPr>
          <w:ilvl w:val="0"/>
          <w:numId w:val="7"/>
        </w:numPr>
        <w:rPr>
          <w:rFonts w:ascii="Times New Roman" w:hAnsi="Times New Roman"/>
          <w:bCs w:val="0"/>
          <w:i/>
          <w:sz w:val="24"/>
          <w:szCs w:val="24"/>
        </w:rPr>
      </w:pPr>
      <w:r w:rsidRPr="002F4348">
        <w:rPr>
          <w:rFonts w:ascii="Times New Roman" w:hAnsi="Times New Roman"/>
          <w:bCs w:val="0"/>
          <w:i/>
          <w:sz w:val="24"/>
          <w:szCs w:val="24"/>
        </w:rPr>
        <w:t xml:space="preserve">общее </w:t>
      </w:r>
      <w:r w:rsidR="003F0AA9" w:rsidRPr="002F4348">
        <w:rPr>
          <w:rFonts w:ascii="Times New Roman" w:hAnsi="Times New Roman"/>
          <w:bCs w:val="0"/>
          <w:i/>
          <w:sz w:val="24"/>
          <w:szCs w:val="24"/>
        </w:rPr>
        <w:t>удовлетворительно</w:t>
      </w:r>
      <w:r w:rsidRPr="002F4348">
        <w:rPr>
          <w:rFonts w:ascii="Times New Roman" w:hAnsi="Times New Roman"/>
          <w:bCs w:val="0"/>
          <w:i/>
          <w:sz w:val="24"/>
          <w:szCs w:val="24"/>
        </w:rPr>
        <w:t>е</w:t>
      </w:r>
      <w:r w:rsidR="003F0AA9" w:rsidRPr="002F4348">
        <w:rPr>
          <w:rFonts w:ascii="Times New Roman" w:hAnsi="Times New Roman"/>
          <w:bCs w:val="0"/>
          <w:i/>
          <w:sz w:val="24"/>
          <w:szCs w:val="24"/>
        </w:rPr>
        <w:t xml:space="preserve"> состояни</w:t>
      </w:r>
      <w:r w:rsidRPr="002F4348">
        <w:rPr>
          <w:rFonts w:ascii="Times New Roman" w:hAnsi="Times New Roman"/>
          <w:bCs w:val="0"/>
          <w:i/>
          <w:sz w:val="24"/>
          <w:szCs w:val="24"/>
        </w:rPr>
        <w:t>е</w:t>
      </w:r>
      <w:r w:rsidR="003F0AA9" w:rsidRPr="002F4348">
        <w:rPr>
          <w:rFonts w:ascii="Times New Roman" w:hAnsi="Times New Roman"/>
          <w:bCs w:val="0"/>
          <w:i/>
          <w:sz w:val="24"/>
          <w:szCs w:val="24"/>
        </w:rPr>
        <w:t xml:space="preserve"> пациента</w:t>
      </w:r>
      <w:r w:rsidRPr="002F4348">
        <w:rPr>
          <w:rFonts w:ascii="Times New Roman" w:hAnsi="Times New Roman"/>
          <w:bCs w:val="0"/>
          <w:i/>
          <w:sz w:val="24"/>
          <w:szCs w:val="24"/>
        </w:rPr>
        <w:t>;</w:t>
      </w:r>
    </w:p>
    <w:p w14:paraId="4C0C71CB" w14:textId="77777777" w:rsidR="003F0AA9" w:rsidRPr="002F4348" w:rsidRDefault="00263322" w:rsidP="00B153FC">
      <w:pPr>
        <w:pStyle w:val="1f6"/>
        <w:numPr>
          <w:ilvl w:val="0"/>
          <w:numId w:val="7"/>
        </w:numPr>
        <w:rPr>
          <w:rFonts w:ascii="Times New Roman" w:hAnsi="Times New Roman"/>
          <w:bCs w:val="0"/>
          <w:i/>
          <w:sz w:val="24"/>
          <w:szCs w:val="24"/>
        </w:rPr>
      </w:pPr>
      <w:r w:rsidRPr="002F4348">
        <w:rPr>
          <w:rFonts w:ascii="Times New Roman" w:hAnsi="Times New Roman"/>
          <w:bCs w:val="0"/>
          <w:i/>
          <w:sz w:val="24"/>
          <w:szCs w:val="24"/>
        </w:rPr>
        <w:t xml:space="preserve">гранулоциты </w:t>
      </w:r>
      <w:r w:rsidRPr="002F4348">
        <w:rPr>
          <w:rFonts w:ascii="Times New Roman" w:hAnsi="Times New Roman"/>
          <w:bCs w:val="0"/>
          <w:i/>
          <w:sz w:val="24"/>
          <w:szCs w:val="24"/>
          <w:lang w:val="en-US"/>
        </w:rPr>
        <w:t>&gt;</w:t>
      </w:r>
      <w:r w:rsidR="007A344D" w:rsidRPr="002F4348">
        <w:rPr>
          <w:rFonts w:ascii="Times New Roman" w:hAnsi="Times New Roman"/>
          <w:bCs w:val="0"/>
          <w:i/>
          <w:sz w:val="24"/>
          <w:szCs w:val="24"/>
        </w:rPr>
        <w:t>1</w:t>
      </w:r>
      <w:r w:rsidRPr="002F4348">
        <w:rPr>
          <w:rFonts w:ascii="Times New Roman" w:hAnsi="Times New Roman"/>
          <w:bCs w:val="0"/>
          <w:i/>
          <w:sz w:val="24"/>
          <w:szCs w:val="24"/>
        </w:rPr>
        <w:t xml:space="preserve"> </w:t>
      </w:r>
      <w:r w:rsidRPr="002F4348">
        <w:rPr>
          <w:rFonts w:ascii="Times New Roman" w:hAnsi="Times New Roman"/>
          <w:bCs w:val="0"/>
          <w:i/>
          <w:sz w:val="24"/>
          <w:szCs w:val="24"/>
          <w:lang w:val="en-US"/>
        </w:rPr>
        <w:t>x 10</w:t>
      </w:r>
      <w:r w:rsidRPr="002F4348">
        <w:rPr>
          <w:rFonts w:ascii="Times New Roman" w:hAnsi="Times New Roman"/>
          <w:bCs w:val="0"/>
          <w:i/>
          <w:sz w:val="24"/>
          <w:szCs w:val="24"/>
          <w:vertAlign w:val="superscript"/>
          <w:lang w:val="en-US"/>
        </w:rPr>
        <w:t>9</w:t>
      </w:r>
      <w:r w:rsidRPr="002F4348">
        <w:rPr>
          <w:rFonts w:ascii="Times New Roman" w:hAnsi="Times New Roman"/>
          <w:bCs w:val="0"/>
          <w:i/>
          <w:sz w:val="24"/>
          <w:szCs w:val="24"/>
        </w:rPr>
        <w:t>/л</w:t>
      </w:r>
      <w:r w:rsidR="003F0AA9" w:rsidRPr="002F4348">
        <w:rPr>
          <w:rFonts w:ascii="Times New Roman" w:hAnsi="Times New Roman"/>
          <w:bCs w:val="0"/>
          <w:i/>
          <w:sz w:val="24"/>
          <w:szCs w:val="24"/>
        </w:rPr>
        <w:t xml:space="preserve">, </w:t>
      </w:r>
    </w:p>
    <w:p w14:paraId="147645A0" w14:textId="77777777" w:rsidR="003F0AA9" w:rsidRPr="002F4348" w:rsidRDefault="00263322" w:rsidP="00B153FC">
      <w:pPr>
        <w:pStyle w:val="1f6"/>
        <w:numPr>
          <w:ilvl w:val="0"/>
          <w:numId w:val="7"/>
        </w:numPr>
        <w:rPr>
          <w:rFonts w:ascii="Times New Roman" w:hAnsi="Times New Roman"/>
          <w:bCs w:val="0"/>
          <w:i/>
          <w:sz w:val="24"/>
          <w:szCs w:val="24"/>
        </w:rPr>
      </w:pPr>
      <w:r w:rsidRPr="002F4348">
        <w:rPr>
          <w:rFonts w:ascii="Times New Roman" w:hAnsi="Times New Roman"/>
          <w:bCs w:val="0"/>
          <w:i/>
          <w:sz w:val="24"/>
          <w:szCs w:val="24"/>
        </w:rPr>
        <w:t xml:space="preserve">тромбоциты </w:t>
      </w:r>
      <w:r w:rsidRPr="002F4348">
        <w:rPr>
          <w:rFonts w:ascii="Times New Roman" w:hAnsi="Times New Roman"/>
          <w:bCs w:val="0"/>
          <w:i/>
          <w:sz w:val="24"/>
          <w:szCs w:val="24"/>
          <w:lang w:val="en-US"/>
        </w:rPr>
        <w:t>&gt;</w:t>
      </w:r>
      <w:r w:rsidR="007A344D" w:rsidRPr="002F4348">
        <w:rPr>
          <w:rFonts w:ascii="Times New Roman" w:hAnsi="Times New Roman"/>
          <w:bCs w:val="0"/>
          <w:i/>
          <w:sz w:val="24"/>
          <w:szCs w:val="24"/>
        </w:rPr>
        <w:t>10</w:t>
      </w:r>
      <w:r w:rsidR="003F0AA9" w:rsidRPr="002F4348">
        <w:rPr>
          <w:rFonts w:ascii="Times New Roman" w:hAnsi="Times New Roman"/>
          <w:bCs w:val="0"/>
          <w:i/>
          <w:sz w:val="24"/>
          <w:szCs w:val="24"/>
        </w:rPr>
        <w:t>0</w:t>
      </w:r>
      <w:r w:rsidRPr="002F4348">
        <w:rPr>
          <w:rFonts w:ascii="Times New Roman" w:hAnsi="Times New Roman"/>
          <w:bCs w:val="0"/>
          <w:i/>
          <w:sz w:val="24"/>
          <w:szCs w:val="24"/>
          <w:lang w:val="en-US"/>
        </w:rPr>
        <w:t xml:space="preserve"> x 10</w:t>
      </w:r>
      <w:r w:rsidRPr="002F4348">
        <w:rPr>
          <w:rFonts w:ascii="Times New Roman" w:hAnsi="Times New Roman"/>
          <w:bCs w:val="0"/>
          <w:i/>
          <w:sz w:val="24"/>
          <w:szCs w:val="24"/>
          <w:vertAlign w:val="superscript"/>
          <w:lang w:val="en-US"/>
        </w:rPr>
        <w:t>9</w:t>
      </w:r>
      <w:r w:rsidRPr="002F4348">
        <w:rPr>
          <w:rFonts w:ascii="Times New Roman" w:hAnsi="Times New Roman"/>
          <w:bCs w:val="0"/>
          <w:i/>
          <w:sz w:val="24"/>
          <w:szCs w:val="24"/>
        </w:rPr>
        <w:t>/л</w:t>
      </w:r>
      <w:r w:rsidR="003F0AA9" w:rsidRPr="002F4348">
        <w:rPr>
          <w:rFonts w:ascii="Times New Roman" w:hAnsi="Times New Roman"/>
          <w:bCs w:val="0"/>
          <w:i/>
          <w:sz w:val="24"/>
          <w:szCs w:val="24"/>
        </w:rPr>
        <w:t>.</w:t>
      </w:r>
    </w:p>
    <w:p w14:paraId="1859CC8A" w14:textId="77777777" w:rsidR="007C3C41" w:rsidRPr="002F4348" w:rsidRDefault="007C3C41" w:rsidP="00263322">
      <w:pPr>
        <w:pStyle w:val="1f6"/>
        <w:ind w:firstLine="720"/>
        <w:rPr>
          <w:rFonts w:ascii="Times New Roman" w:hAnsi="Times New Roman"/>
          <w:bCs w:val="0"/>
          <w:i/>
          <w:sz w:val="24"/>
          <w:szCs w:val="24"/>
        </w:rPr>
      </w:pPr>
      <w:r w:rsidRPr="002F4348">
        <w:rPr>
          <w:rFonts w:ascii="Times New Roman" w:hAnsi="Times New Roman"/>
          <w:bCs w:val="0"/>
          <w:i/>
          <w:iCs w:val="0"/>
          <w:sz w:val="24"/>
          <w:szCs w:val="24"/>
        </w:rPr>
        <w:t xml:space="preserve">Для </w:t>
      </w:r>
      <w:r w:rsidR="008D35C0" w:rsidRPr="002F4348">
        <w:rPr>
          <w:rFonts w:ascii="Times New Roman" w:hAnsi="Times New Roman"/>
          <w:bCs w:val="0"/>
          <w:i/>
          <w:iCs w:val="0"/>
          <w:sz w:val="24"/>
          <w:szCs w:val="24"/>
        </w:rPr>
        <w:t xml:space="preserve">пациентов </w:t>
      </w:r>
      <w:r w:rsidRPr="002F4348">
        <w:rPr>
          <w:rFonts w:ascii="Times New Roman" w:hAnsi="Times New Roman"/>
          <w:bCs w:val="0"/>
          <w:i/>
          <w:iCs w:val="0"/>
          <w:sz w:val="24"/>
          <w:szCs w:val="24"/>
        </w:rPr>
        <w:t>с цитопенией,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48089390" w14:textId="77777777" w:rsidR="007C3C41" w:rsidRPr="002F4348" w:rsidRDefault="007A344D" w:rsidP="007C3C41">
      <w:pPr>
        <w:pStyle w:val="1f6"/>
        <w:ind w:firstLine="720"/>
        <w:rPr>
          <w:rFonts w:ascii="Times New Roman" w:hAnsi="Times New Roman"/>
          <w:bCs w:val="0"/>
          <w:i/>
          <w:sz w:val="24"/>
          <w:szCs w:val="24"/>
        </w:rPr>
      </w:pPr>
      <w:r w:rsidRPr="002F4348">
        <w:rPr>
          <w:rFonts w:ascii="Times New Roman" w:hAnsi="Times New Roman"/>
          <w:bCs w:val="0"/>
          <w:i/>
          <w:sz w:val="24"/>
          <w:szCs w:val="24"/>
        </w:rPr>
        <w:t>Рекомендации по редукции доз препаратов и увеличению промежутков между циклами терапии представлены в приложении А3.2.</w:t>
      </w:r>
    </w:p>
    <w:p w14:paraId="0C11D574" w14:textId="77777777" w:rsidR="00F533A5" w:rsidRPr="002F4348" w:rsidRDefault="00F533A5" w:rsidP="00F533A5">
      <w:pPr>
        <w:pStyle w:val="1f6"/>
        <w:rPr>
          <w:rFonts w:ascii="Times New Roman" w:hAnsi="Times New Roman"/>
          <w:bCs w:val="0"/>
          <w:i/>
          <w:iCs w:val="0"/>
          <w:sz w:val="24"/>
          <w:szCs w:val="24"/>
        </w:rPr>
      </w:pPr>
      <w:r w:rsidRPr="002F4348">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23368A53" w14:textId="77777777" w:rsidR="00F8063E" w:rsidRPr="002F4348" w:rsidRDefault="00F8063E" w:rsidP="00F533A5">
      <w:pPr>
        <w:pStyle w:val="1f6"/>
        <w:rPr>
          <w:rFonts w:ascii="Times New Roman" w:hAnsi="Times New Roman"/>
          <w:bCs w:val="0"/>
          <w:i/>
          <w:iCs w:val="0"/>
          <w:sz w:val="24"/>
          <w:szCs w:val="24"/>
        </w:rPr>
      </w:pPr>
      <w:r w:rsidRPr="002F4348">
        <w:rPr>
          <w:rFonts w:ascii="Times New Roman" w:hAnsi="Times New Roman"/>
          <w:bCs w:val="0"/>
          <w:i/>
          <w:iCs w:val="0"/>
          <w:sz w:val="24"/>
          <w:szCs w:val="24"/>
        </w:rPr>
        <w:t>ЛТ во всех программах лечения ЛХ должна быть начата в сроки от 2-х до 4-х недель после окончания химиотерапии, но не позднее 6-й недели.</w:t>
      </w:r>
    </w:p>
    <w:p w14:paraId="7E655B0E" w14:textId="77777777" w:rsidR="000578EF" w:rsidRPr="002F4348" w:rsidRDefault="000578EF" w:rsidP="000578EF">
      <w:pPr>
        <w:pStyle w:val="2"/>
        <w:contextualSpacing/>
      </w:pPr>
      <w:bookmarkStart w:id="37" w:name="_Toc65586390"/>
      <w:r w:rsidRPr="002F4348">
        <w:t>3.1 Первая линия терапии кЛХ, ранние стадии</w:t>
      </w:r>
      <w:r w:rsidR="004F0134" w:rsidRPr="002F4348">
        <w:t>, у пациентов 18-60 лет</w:t>
      </w:r>
      <w:bookmarkEnd w:id="37"/>
    </w:p>
    <w:p w14:paraId="11631E2D" w14:textId="77777777" w:rsidR="000578EF"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0578EF" w:rsidRPr="002F4348">
        <w:t>пациентам 18-60 лет с верифицированной кЛХ ранней стадии подтвержденной ПЭТ/КТ, с благоприятным прогнозом</w:t>
      </w:r>
      <w:r w:rsidR="008D35C0" w:rsidRPr="002F4348">
        <w:t>,</w:t>
      </w:r>
      <w:r w:rsidR="000578EF" w:rsidRPr="002F4348">
        <w:t xml:space="preserve"> </w:t>
      </w:r>
      <w:r w:rsidR="000578EF" w:rsidRPr="002F4348">
        <w:rPr>
          <w:b/>
        </w:rPr>
        <w:t>рекомендуется</w:t>
      </w:r>
      <w:r w:rsidR="000578EF" w:rsidRPr="002F4348">
        <w:t xml:space="preserve"> проведение 2-4 циклов полихимиотерапии по схеме ABVD (доксорубицин**, блеомицин**, винбластин**, дакарбазин**) (описание режимов – см. приложение</w:t>
      </w:r>
      <w:r w:rsidR="007A344D" w:rsidRPr="002F4348">
        <w:t xml:space="preserve"> А3.1</w:t>
      </w:r>
      <w:r w:rsidR="000578EF" w:rsidRPr="002F4348">
        <w:t xml:space="preserve">) с последующей лучевой терапией (ЛТ) в суммарной очаговой дозе (СОД) 30 Гр на зоны исходного поражения в режиме стандартного фракционирования (разовая очаговая доза 2 Гр 5 дней в неделю) </w:t>
      </w:r>
      <w:r w:rsidR="00034E4B" w:rsidRPr="002F4348">
        <w:fldChar w:fldCharType="begin" w:fldLock="1"/>
      </w:r>
      <w:r w:rsidR="00A850F7" w:rsidRPr="002F4348">
        <w:instrText>ADDIN CSL_CITATION {"citationItems":[{"id":"ITEM-1","itemData":{"DOI":"10.1200/JCO.2006.07.0482","ISSN":"0732183X","abstract":"Purpose: To investigate whether combined-modality treatment (CMT) with two cycles of doxorubicin, bleomycin, vinblastine, and dacarbazine (ABVD) followed by extended-field radiotherapy (EF-RT) is superior to EF-RT alone in patients with early favorable Hodgkin's lymphoma (HL). Patients and Methods: Between 1993 and 1998, 650 patients with newly diagnosed, histology-proven HL in clinical stages IA to IIB without risk factors were enrolled onto this multicenter study and randomly assigned to receive 30 Gy EF-RT plus 10 Gy to the involved field (arm A) or two cycles of ABVD followed by the same radiotherapy (arm B). Results: At a median observation time of 87 months, there was no difference between treatment arms in terms of complete response rate (arm A, 95%; arm B, 94%) and overall survival (at 7 years: arm A, 92%; arm B, 94%; P = .43). However, freedom from treatment failure was significantly different, with 7-year rates of 67% in arm A (95% CI, 61 % to 73%) and 88% in arm B (95% CI, 84% to 92%; P ≤ .0001). This was due mainly to significantly more relapses after EF-RT only (arm A, 22%; arm B, 3%). No patient treated with CMT experienced relapse before year 3. Relapses were treated mainly with bleomycin, etoposide, doxorubicin, cyclophosphamide, vincristine, procarbazine, and prednisone, or with the combination cyclophosphamide, vincristine, procarbazine, and prednisone/ABVD; treatment of relapse was significantly more successful in arm A than in arm B (P = .017). In total, there were 39 second malignancies, with 21 in arm A and 18 in arm B, respectively. The incidence was approximately 0.8% per year during years 2 to 9 and was highest in older patients (P &lt; .0001) and those with \"B\" symptoms (P = .012). Conclusion: CMT consisting of two cycles of ABVD plus EF-RT is more effective than EF-RT alone. © 2007 by American Society of Clinical Oncology.","author":[{"dropping-particle":"","family":"Engert","given":"Andreas","non-dropping-particle":"","parse-names":false,"suffix":""},{"dropping-particle":"","family":"Franklin","given":"Jeremy","non-dropping-particle":"","parse-names":false,"suffix":""},{"dropping-particle":"","family":"Eich","given":"Hans Theodor","non-dropping-particle":"","parse-names":false,"suffix":""},{"dropping-particle":"","family":"Brillant","given":"Corinne","non-dropping-particle":"","parse-names":false,"suffix":""},{"dropping-particle":"","family":"Sehlen","given":"Susanne","non-dropping-particle":"","parse-names":false,"suffix":""},{"dropping-particle":"","family":"Cartoni","given":"Claudio","non-dropping-particle":"","parse-names":false,"suffix":""},{"dropping-particle":"","family":"Herrmann","given":"Richard","non-dropping-particle":"","parse-names":false,"suffix":""},{"dropping-particle":"","family":"Pfreundschuh","given":"Michael","non-dropping-particle":"","parse-names":false,"suffix":""},{"dropping-particle":"","family":"Sieber","given":"Markus","non-dropping-particle":"","parse-names":false,"suffix":""},{"dropping-particle":"","family":"Tesch","given":"Hans","non-dropping-particle":"","parse-names":false,"suffix":""},{"dropping-particle":"","family":"Franke","given":"Astrid","non-dropping-particle":"","parse-names":false,"suffix":""},{"dropping-particle":"","family":"Koch","given":"Peter","non-dropping-particle":"","parse-names":false,"suffix":""},{"dropping-particle":"","family":"Wit","given":"Maike","non-dropping-particle":"De","parse-names":false,"suffix":""},{"dropping-particle":"","family":"Paulus","given":"Ursula","non-dropping-particle":"","parse-names":false,"suffix":""},{"dropping-particle":"","family":"Hasenclever","given":"Dirk","non-dropping-particle":"","parse-names":false,"suffix":""},{"dropping-particle":"","family":"Loeffler","given":"Markus","non-dropping-particle":"","parse-names":false,"suffix":""},{"dropping-particle":"","family":"Müller","given":"Rolf Peter","non-dropping-particle":"","parse-names":false,"suffix":""},{"dropping-particle":"","family":"Müller-Hermelink","given":"Hans Konrad","non-dropping-particle":"","parse-names":false,"suffix":""},{"dropping-particle":"","family":"Dühmke","given":"Eckhart","non-dropping-particle":"","parse-names":false,"suffix":""},{"dropping-particle":"","family":"Diehl","given":"Volker","non-dropping-particle":"","parse-names":false,"suffix":""}],"container-title":"Journal of Clinical Oncology","id":"ITEM-1","issued":{"date-parts":[["2007"]]},"title":"Two cycles of doxorubicin, bleomycin, vinblastine, and dacarbazine plus extended-field radiotherapy is superior to radiotherapy alone in early favorable Hodgkin's lymphoma: Final results of the GHSG HD7 trial","type":"article-journal"},"uris":["http://www.mendeley.com/documents/?uuid=513b55aa-7614-32db-bbfb-7393573de1a3","http://www.mendeley.com/documents/?uuid=1088390a-6272-45cf-91af-b42ba5f98284"]},{"id":"ITEM-2","itemData":{"DOI":"10.1056/NEJMoa1111961","ISSN":"1533-4406","author":[{"dropping-particle":"","family":"Meyer","given":"Ralph M.","non-dropping-particle":"","parse-names":false,"suffix":""},{"dropping-particle":"","family":"Djurfeldt","given":"Marina S.","non-dropping-particle":"","parse-names":false,"suffix":""},{"dropping-particle":"","family":"Chen","given":"Bingshu E.","non-dropping-particle":"","parse-names":false,"suffix":""},{"dropping-particle":"","family":"Shepherd","given":"Lois E.","non-dropping-particle":"","parse-names":false,"suffix":""},{"dropping-particle":"","family":"Gospodarowicz","given":"Mary K.","non-dropping-particle":"","parse-names":false,"suffix":""},{"dropping-particle":"","family":"Wells","given":"Woodrow A.","non-dropping-particle":"","parse-names":false,"suffix":""},{"dropping-particle":"","family":"Crump","given":"Michael","non-dropping-particle":"","parse-names":false,"suffix":""},{"dropping-particle":"","family":"Connors","given":"Joseph M.","non-dropping-particle":"","parse-names":false,"suffix":""},{"dropping-particle":"","family":"Pearcey","given":"Robert G.","non-dropping-particle":"","parse-names":false,"suffix":""},{"dropping-particle":"","family":"Dar","given":"A. Rashid","non-dropping-particle":"","parse-names":false,"suffix":""},{"dropping-particle":"","family":"Shustik","given":"Chaim","non-dropping-particle":"","parse-names":false,"suffix":""},{"dropping-particle":"","family":"Stewart","given":"Douglas A.","non-dropping-particle":"","parse-names":false,"suffix":""},{"dropping-particle":"","family":"Winter","given":"Jane N.","non-dropping-particle":"","parse-names":false,"suffix":""},{"dropping-particle":"","family":"Horning","given":"Sandra J.","non-dropping-particle":"","parse-names":false,"suffix":""}],"container-title":"New England Journal of Medicine","id":"ITEM-2","issued":{"date-parts":[["2012"]]},"title":"ABVD alone versus radiation-based therapy in limited-stage Hodgkin's lymphoma","type":"article-journal"},"uris":["http://www.mendeley.com/documents/?uuid=0cd8bb5c-a9e8-3d1f-b4bb-294bbfd64013","http://www.mendeley.com/documents/?uuid=32a03219-84a5-439c-9922-d7e0b6ab6555"]}],"mendeley":{"formattedCitation":"[13,14]","plainTextFormattedCitation":"[13,14]","previouslyFormattedCitation":"[13,14]"},"properties":{"noteIndex":0},"schema":"https://github.com/citation-style-language/schema/raw/master/csl-citation.json"}</w:instrText>
      </w:r>
      <w:r w:rsidR="00034E4B" w:rsidRPr="002F4348">
        <w:fldChar w:fldCharType="separate"/>
      </w:r>
      <w:r w:rsidR="000C1AAB" w:rsidRPr="002F4348">
        <w:rPr>
          <w:noProof/>
        </w:rPr>
        <w:t>[13,14]</w:t>
      </w:r>
      <w:r w:rsidR="00034E4B" w:rsidRPr="002F4348">
        <w:fldChar w:fldCharType="end"/>
      </w:r>
      <w:r w:rsidR="000578EF" w:rsidRPr="002F4348">
        <w:t>.</w:t>
      </w:r>
    </w:p>
    <w:p w14:paraId="22896204" w14:textId="77777777" w:rsidR="000578EF" w:rsidRPr="002F4348" w:rsidRDefault="000578EF" w:rsidP="00034E4B">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w:t>
      </w:r>
      <w:r w:rsidR="00766BB2" w:rsidRPr="002F4348">
        <w:rPr>
          <w:b/>
        </w:rPr>
        <w:t>2</w:t>
      </w:r>
      <w:r w:rsidRPr="002F4348">
        <w:rPr>
          <w:b/>
        </w:rPr>
        <w:t>).</w:t>
      </w:r>
    </w:p>
    <w:p w14:paraId="0B81F9BD" w14:textId="77777777" w:rsidR="00D67C73" w:rsidRPr="002F4348" w:rsidRDefault="000578EF" w:rsidP="00D67C73">
      <w:pPr>
        <w:ind w:left="709" w:firstLine="0"/>
        <w:contextualSpacing/>
        <w:rPr>
          <w:i/>
        </w:rPr>
      </w:pPr>
      <w:r w:rsidRPr="002F4348">
        <w:rPr>
          <w:b/>
        </w:rPr>
        <w:lastRenderedPageBreak/>
        <w:t xml:space="preserve">Комментарий: </w:t>
      </w:r>
      <w:r w:rsidR="00A55F6F" w:rsidRPr="002F4348">
        <w:rPr>
          <w:i/>
        </w:rPr>
        <w:t xml:space="preserve">у </w:t>
      </w:r>
      <w:r w:rsidRPr="002F4348">
        <w:rPr>
          <w:i/>
        </w:rPr>
        <w:t xml:space="preserve">части пациентов можно ограничиться проведением </w:t>
      </w:r>
      <w:r w:rsidR="00D67C73" w:rsidRPr="002F4348">
        <w:rPr>
          <w:i/>
        </w:rPr>
        <w:t>2-4</w:t>
      </w:r>
      <w:r w:rsidRPr="002F4348">
        <w:rPr>
          <w:i/>
        </w:rPr>
        <w:t xml:space="preserve"> циклов ABVD с последующей ЛТ на зоны исходного поражения</w:t>
      </w:r>
      <w:r w:rsidR="00D67C73" w:rsidRPr="002F4348">
        <w:rPr>
          <w:i/>
        </w:rPr>
        <w:t xml:space="preserve"> СОД 20</w:t>
      </w:r>
      <w:r w:rsidR="00766BB2" w:rsidRPr="002F4348">
        <w:rPr>
          <w:i/>
        </w:rPr>
        <w:t xml:space="preserve"> </w:t>
      </w:r>
      <w:r w:rsidR="00D67C73" w:rsidRPr="002F4348">
        <w:rPr>
          <w:i/>
        </w:rPr>
        <w:t>Гр на зоны исходного поражения, при условии, что они после тщательно проведенного современного обследования с использованием ПЭТ/КТ строго удовлетворяют следующим критериям: исходно не более 2 зон поражения, отсутствие экстранодального поражения, массивных конгломератов (не более 5 см при КТ) и ускоренного СОЭ, негативные результаты промежуточной ПЭТ/КТ (ПЭТ-2 1-2 балла</w:t>
      </w:r>
      <w:r w:rsidR="00284A3D" w:rsidRPr="002F4348">
        <w:rPr>
          <w:i/>
        </w:rPr>
        <w:t xml:space="preserve"> по шкале </w:t>
      </w:r>
      <w:r w:rsidR="00284A3D" w:rsidRPr="002F4348">
        <w:rPr>
          <w:i/>
          <w:lang w:val="en-US"/>
        </w:rPr>
        <w:t>Deauville</w:t>
      </w:r>
      <w:r w:rsidR="00284A3D" w:rsidRPr="002F4348">
        <w:rPr>
          <w:i/>
        </w:rPr>
        <w:t xml:space="preserve"> – см. приложение Г2</w:t>
      </w:r>
      <w:r w:rsidR="00D67C73" w:rsidRPr="002F4348">
        <w:rPr>
          <w:i/>
        </w:rPr>
        <w:t>) после 2 циклов ХТ.</w:t>
      </w:r>
    </w:p>
    <w:p w14:paraId="145689AD" w14:textId="77777777" w:rsidR="007717F3" w:rsidRPr="002F4348" w:rsidRDefault="00D67C73" w:rsidP="007717F3">
      <w:pPr>
        <w:ind w:left="709"/>
        <w:contextualSpacing/>
        <w:rPr>
          <w:i/>
        </w:rPr>
      </w:pPr>
      <w:r w:rsidRPr="002F4348">
        <w:rPr>
          <w:i/>
        </w:rPr>
        <w:t xml:space="preserve"> Для остальных </w:t>
      </w:r>
      <w:r w:rsidR="008D35C0" w:rsidRPr="002F4348">
        <w:rPr>
          <w:i/>
        </w:rPr>
        <w:t xml:space="preserve">пациентов </w:t>
      </w:r>
      <w:r w:rsidRPr="002F4348">
        <w:rPr>
          <w:i/>
        </w:rPr>
        <w:t>этой группы предпочтение следует отдавать 4 циклам ABVD и, при полном ответе на лекарственную терапию по данным ПЭТ/КТ (1-2 балла</w:t>
      </w:r>
      <w:r w:rsidR="00284A3D" w:rsidRPr="002F4348">
        <w:rPr>
          <w:i/>
        </w:rPr>
        <w:t xml:space="preserve"> по шкале </w:t>
      </w:r>
      <w:r w:rsidR="00284A3D" w:rsidRPr="002F4348">
        <w:rPr>
          <w:i/>
          <w:lang w:val="en-US"/>
        </w:rPr>
        <w:t>Deauville</w:t>
      </w:r>
      <w:r w:rsidRPr="002F4348">
        <w:rPr>
          <w:i/>
        </w:rPr>
        <w:t>) или КТ (остаточные образования менее 2,5 см), рекомендована ЛТ на исходно пораженные лимфатические узлы 20 Гр, а при ответе 3 балла</w:t>
      </w:r>
      <w:r w:rsidR="00284A3D" w:rsidRPr="002F4348">
        <w:rPr>
          <w:i/>
        </w:rPr>
        <w:t xml:space="preserve"> по шкале </w:t>
      </w:r>
      <w:r w:rsidR="00284A3D" w:rsidRPr="002F4348">
        <w:rPr>
          <w:i/>
          <w:lang w:val="en-US"/>
        </w:rPr>
        <w:t>Deauville</w:t>
      </w:r>
      <w:r w:rsidR="00284A3D" w:rsidRPr="002F4348">
        <w:rPr>
          <w:i/>
        </w:rPr>
        <w:t xml:space="preserve"> </w:t>
      </w:r>
      <w:r w:rsidRPr="002F4348">
        <w:rPr>
          <w:i/>
        </w:rPr>
        <w:t>либо остаточных образованиях   более 2,5 см СОД 30 Гр.</w:t>
      </w:r>
      <w:r w:rsidR="007717F3" w:rsidRPr="002F4348">
        <w:rPr>
          <w:i/>
        </w:rPr>
        <w:t xml:space="preserve"> </w:t>
      </w:r>
    </w:p>
    <w:p w14:paraId="56EC664C" w14:textId="77777777" w:rsidR="000578EF" w:rsidRPr="002F4348" w:rsidRDefault="000578EF" w:rsidP="00B153FC">
      <w:pPr>
        <w:pStyle w:val="afe"/>
        <w:numPr>
          <w:ilvl w:val="0"/>
          <w:numId w:val="12"/>
        </w:numPr>
        <w:spacing w:before="120" w:after="120"/>
        <w:ind w:left="709" w:hanging="709"/>
      </w:pPr>
      <w:r w:rsidRPr="002F4348">
        <w:t xml:space="preserve">Пациентам 18-60 лет с верифицированной кЛХ ранней стадии с благоприятным прогнозом, у которых после 4 циклов </w:t>
      </w:r>
      <w:r w:rsidRPr="002F4348">
        <w:rPr>
          <w:lang w:val="en-US"/>
        </w:rPr>
        <w:t>ABVD</w:t>
      </w:r>
      <w:r w:rsidRPr="002F4348">
        <w:t xml:space="preserve"> выявляются опухолевые клетки в биоптате ПЭТ-позитивного резидуального опухолевого лимфоузла,  </w:t>
      </w:r>
      <w:r w:rsidRPr="002F4348">
        <w:rPr>
          <w:b/>
        </w:rPr>
        <w:t>рекомендуется</w:t>
      </w:r>
      <w:r w:rsidRPr="002F4348">
        <w:t xml:space="preserve"> интенсификация терапии – проведение дополнительно двух циклов химиотерапии по схеме </w:t>
      </w:r>
      <w:r w:rsidRPr="002F4348">
        <w:rPr>
          <w:lang w:val="en-US"/>
        </w:rPr>
        <w:t>BEACOPP</w:t>
      </w:r>
      <w:r w:rsidRPr="002F4348">
        <w:t xml:space="preserve">-эскалированный (этопозид**, доксорубицин**, циклофосфамид**, винкристин**, блеомицин**, прокарбазин** или дакарбазин**, преднизолон**) (описание режимов – см. приложение </w:t>
      </w:r>
      <w:r w:rsidR="007A344D" w:rsidRPr="002F4348">
        <w:t>А3.1</w:t>
      </w:r>
      <w:r w:rsidRPr="002F4348">
        <w:t>) с последующей ЛТ СОД 30 Гр на зоны исходного поражения в режиме стандартного фракционирования (разовая очаговая доза 2 Гр 5 дней в неделю)</w:t>
      </w:r>
      <w:r w:rsidR="00034E4B" w:rsidRPr="002F4348">
        <w:t xml:space="preserve"> </w:t>
      </w:r>
      <w:r w:rsidR="00034E4B" w:rsidRPr="002F4348">
        <w:fldChar w:fldCharType="begin" w:fldLock="1"/>
      </w:r>
      <w:r w:rsidR="002C6C01" w:rsidRPr="002F4348">
        <w:instrText>ADDIN CSL_CITATION {"citationItems":[{"id":"ITEM-1","itemData":{"DOI":"10.1177/1179554917731072","ISSN":"11795549","PMID":"28989291","abstract":"Hodgkin lymphoma is a highly curable malignancy in early and advanced stages. Most patients are diagnosed in their teens or twenties and are expected to live decades beyond their treatment. Therefore, the toxicity of treatment must be balanced with the goal of cure. Thus, treatment has been refined through prognostic models and positron emission tomography-computed tomography (PET-CT)-directed therapy. Stratification by prognostic models defines groups of patients with favorable characteristics who may be treated with less intensive therapy upfront, including fewer cycles of chemotherapy, lower doses of radiation, or omission of radiation altogether. Alternatively, high-risk patients may be assigned to a more aggressive initial approach. The modern use of interim PET-CT allows further tailoring of treatment by response.","author":[{"dropping-particle":"","family":"Allen","given":"Pamela B.","non-dropping-particle":"","parse-names":false,"suffix":""},{"dropping-particle":"","family":"Gordon","given":"Leo I.","non-dropping-particle":"","parse-names":false,"suffix":""}],"container-title":"Clinical Medicine Insights: Oncology","id":"ITEM-1","issued":{"date-parts":[["2017","9","25"]]},"publisher":"SAGE Publications Ltd","title":"Frontline Therapy for Classical Hodgkin Lymphoma by Stage and Prognostic Factors","type":"article","volume":"11"},"uris":["http://www.mendeley.com/documents/?uuid=26f4c36f-1c69-36b3-ba96-afe95694f052","http://www.mendeley.com/documents/?uuid=75f7e830-c8b9-4a7f-b669-e152baefec6e"]},{"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mendeley":{"formattedCitation":"[4,15]","plainTextFormattedCitation":"[4,15]","previouslyFormattedCitation":"[4,15]"},"properties":{"noteIndex":0},"schema":"https://github.com/citation-style-language/schema/raw/master/csl-citation.json"}</w:instrText>
      </w:r>
      <w:r w:rsidR="00034E4B" w:rsidRPr="002F4348">
        <w:fldChar w:fldCharType="separate"/>
      </w:r>
      <w:r w:rsidR="000C1AAB" w:rsidRPr="002F4348">
        <w:rPr>
          <w:noProof/>
        </w:rPr>
        <w:t>[4,15]</w:t>
      </w:r>
      <w:r w:rsidR="00034E4B" w:rsidRPr="002F4348">
        <w:fldChar w:fldCharType="end"/>
      </w:r>
      <w:r w:rsidRPr="002F4348">
        <w:t>.</w:t>
      </w:r>
    </w:p>
    <w:p w14:paraId="461D5125" w14:textId="77777777" w:rsidR="000578EF" w:rsidRPr="002F4348" w:rsidRDefault="000578EF" w:rsidP="00034E4B">
      <w:pPr>
        <w:ind w:left="709" w:firstLine="0"/>
        <w:contextualSpacing/>
        <w:rPr>
          <w:i/>
        </w:rPr>
      </w:pPr>
      <w:r w:rsidRPr="002F4348">
        <w:rPr>
          <w:b/>
        </w:rPr>
        <w:t xml:space="preserve">Уровень убедительности рекомендаций </w:t>
      </w:r>
      <w:r w:rsidR="006B7D24" w:rsidRPr="002F4348">
        <w:rPr>
          <w:b/>
        </w:rPr>
        <w:t xml:space="preserve">С </w:t>
      </w:r>
      <w:r w:rsidRPr="002F4348">
        <w:rPr>
          <w:b/>
        </w:rPr>
        <w:t xml:space="preserve">(уровень достоверности доказательств </w:t>
      </w:r>
      <w:r w:rsidR="006B7D24" w:rsidRPr="002F4348">
        <w:rPr>
          <w:b/>
        </w:rPr>
        <w:t>5</w:t>
      </w:r>
      <w:r w:rsidRPr="002F4348">
        <w:rPr>
          <w:b/>
        </w:rPr>
        <w:t>).</w:t>
      </w:r>
    </w:p>
    <w:p w14:paraId="6DBEC29E" w14:textId="77777777" w:rsidR="000578EF"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0578EF" w:rsidRPr="002F4348">
        <w:t>пациентам 18-60 лет с верифицированной кЛХ ранней стадии, подтвержденной ПЭТ/КТ, и с такими факторами неблагоприятного прогноза, как ускоренное СОЭ и/или поражение 3</w:t>
      </w:r>
      <w:r w:rsidR="00480B19" w:rsidRPr="002F4348">
        <w:t xml:space="preserve"> и более</w:t>
      </w:r>
      <w:r w:rsidR="000578EF" w:rsidRPr="002F4348">
        <w:t xml:space="preserve"> областей лимфатических коллекторов </w:t>
      </w:r>
      <w:r w:rsidR="000578EF" w:rsidRPr="002F4348">
        <w:rPr>
          <w:b/>
        </w:rPr>
        <w:t>рекомендуется</w:t>
      </w:r>
      <w:r w:rsidR="000578EF" w:rsidRPr="002F4348">
        <w:t xml:space="preserve"> проведение 4 циклов полихимиотерапии по схеме ABVD (описание режимов – см. приложение </w:t>
      </w:r>
      <w:r w:rsidR="007A344D" w:rsidRPr="002F4348">
        <w:t>А3.1</w:t>
      </w:r>
      <w:r w:rsidR="000578EF" w:rsidRPr="002F4348">
        <w:t xml:space="preserve">) с последующей лучевой терапией (ЛТ) в суммарной очаговой дозе (СОД) 30 Гр на зоны исходного поражения в режиме стандартного фракционирования (разовая очаговая доза 2 Гр 5 дней в неделю) </w:t>
      </w:r>
      <w:r w:rsidR="007F2CD8" w:rsidRPr="002F4348">
        <w:fldChar w:fldCharType="begin" w:fldLock="1"/>
      </w:r>
      <w:r w:rsidR="00A850F7" w:rsidRPr="002F4348">
        <w:instrText>ADDIN CSL_CITATION {"citationItems":[{"id":"ITEM-1","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1","issued":{"date-parts":[["2017"]]},"title":"Comparison of first-line chemotherapy including escalated BEACOPP versus chemotherapy including ABVD for people with early unfavourable or advanced stage Hodgkin lymphoma","type":"article"},"uris":["http://www.mendeley.com/documents/?uuid=c47a5fbd-2b96-3894-ba90-965dca9218cc","http://www.mendeley.com/documents/?uuid=6f917861-0ded-464e-8965-bcce5e51c5af"]}],"mendeley":{"formattedCitation":"[16]","plainTextFormattedCitation":"[16]","previouslyFormattedCitation":"[16]"},"properties":{"noteIndex":0},"schema":"https://github.com/citation-style-language/schema/raw/master/csl-citation.json"}</w:instrText>
      </w:r>
      <w:r w:rsidR="007F2CD8" w:rsidRPr="002F4348">
        <w:fldChar w:fldCharType="separate"/>
      </w:r>
      <w:r w:rsidR="00BA1BF7" w:rsidRPr="002F4348">
        <w:rPr>
          <w:noProof/>
        </w:rPr>
        <w:t>[16]</w:t>
      </w:r>
      <w:r w:rsidR="007F2CD8" w:rsidRPr="002F4348">
        <w:fldChar w:fldCharType="end"/>
      </w:r>
      <w:r w:rsidR="000578EF" w:rsidRPr="002F4348">
        <w:t>.</w:t>
      </w:r>
    </w:p>
    <w:p w14:paraId="4A3D20DB" w14:textId="77777777" w:rsidR="000578EF" w:rsidRPr="002F4348" w:rsidRDefault="000578EF" w:rsidP="007F2CD8">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1).</w:t>
      </w:r>
    </w:p>
    <w:p w14:paraId="26225C55" w14:textId="77777777" w:rsidR="000578EF" w:rsidRPr="002F4348" w:rsidRDefault="00D75819" w:rsidP="00B153FC">
      <w:pPr>
        <w:pStyle w:val="afe"/>
        <w:numPr>
          <w:ilvl w:val="0"/>
          <w:numId w:val="12"/>
        </w:numPr>
        <w:spacing w:before="120" w:after="120"/>
        <w:ind w:left="709" w:hanging="709"/>
      </w:pPr>
      <w:r w:rsidRPr="002F4348">
        <w:lastRenderedPageBreak/>
        <w:t xml:space="preserve">Ранее не получавшим лечение </w:t>
      </w:r>
      <w:r w:rsidR="000578EF" w:rsidRPr="002F4348">
        <w:t xml:space="preserve">пациентам </w:t>
      </w:r>
      <w:r w:rsidR="00480B19" w:rsidRPr="002F4348">
        <w:t>18-50 лет с верифицированной I-IIA или IB стадиями кЛХ, с подтвержденными КТ или ПЭТ/КТ массивными лимфоузлами средостения и/или Е-стадией и без тяжелых сопутствующих заболеваний</w:t>
      </w:r>
      <w:r w:rsidR="004B1A79" w:rsidRPr="002F4348">
        <w:t xml:space="preserve"> </w:t>
      </w:r>
      <w:r w:rsidR="000578EF" w:rsidRPr="002F4348">
        <w:rPr>
          <w:b/>
        </w:rPr>
        <w:t>рекомендуется</w:t>
      </w:r>
      <w:r w:rsidR="000578EF" w:rsidRPr="002F4348">
        <w:t xml:space="preserve"> проведение 2 циклов </w:t>
      </w:r>
      <w:r w:rsidR="000578EF" w:rsidRPr="002F4348">
        <w:rPr>
          <w:lang w:val="en-US"/>
        </w:rPr>
        <w:t>BEACOPP</w:t>
      </w:r>
      <w:r w:rsidR="000578EF" w:rsidRPr="002F4348">
        <w:t xml:space="preserve">-эскалированного + 2 циклов </w:t>
      </w:r>
      <w:r w:rsidR="000578EF" w:rsidRPr="002F4348">
        <w:rPr>
          <w:lang w:val="en-US"/>
        </w:rPr>
        <w:t>ABVD</w:t>
      </w:r>
      <w:r w:rsidR="000578EF" w:rsidRPr="002F4348">
        <w:t xml:space="preserve"> (описание режимов – см. приложение </w:t>
      </w:r>
      <w:r w:rsidR="007A344D" w:rsidRPr="002F4348">
        <w:t>А3.1</w:t>
      </w:r>
      <w:r w:rsidR="000578EF" w:rsidRPr="002F4348">
        <w:t>) с последующей  ЛТ СОД 30 Гр на зоны исходного поражения</w:t>
      </w:r>
      <w:r w:rsidR="00F02F1F" w:rsidRPr="002F4348">
        <w:t xml:space="preserve"> </w:t>
      </w:r>
      <w:r w:rsidR="00F02F1F" w:rsidRPr="002F4348">
        <w:fldChar w:fldCharType="begin" w:fldLock="1"/>
      </w:r>
      <w:r w:rsidR="002C6C01" w:rsidRPr="002F4348">
        <w:instrText>ADDIN CSL_CITATION {"citationItems":[{"id":"ITEM-1","itemData":{"DOI":"10.1200/JCO.2011.38.5807","ISSN":"0732183X","abstract":"Purpose: In patients with early unfavorable Hodgkin's lymphoma (HL), combined modality treatment with four cycles of ABVD (adriamycin, bleomycin, vinblastine, and dacarbazine) and 30 Gy involved-field radiotherapy (IFRT) results in long-term tumor control of approximately 80%. We aimed to improve these results using more intensive chemotherapy. Patients and Methods: Patients with newly diagnosed early unfavorable HL were randomly assigned to either four cycles of ABVD or an intensified treatment consisting of two cycles of escalated BEACOPP (bleomycin, etoposide, adriamycin, cyclophosphamide, vincristine, procarbazine, and prednisone) followed by two cycles of ABVD (2 + 2). Chemotherapy was followed by 30 Gy IFRT in both arms. The primary end point was freedom from treatment failure (FFTF); secondary end points included progression-free survival (PFS) and treatment-related toxicity. Results: With a total of 1,528 qualified patients included, the 2 + 2 regimen demonstrated superior FFTF compared with four cycles of ABVD (P &lt; .001; hazard ratio, 0.44; 95% CI, 0.30 to 0.66), with a difference of 7.2% at 5 years (95% CI, 3.8 to 10.5). The difference in 5-year PFS was 6.2% (95% CI, 3.0% to 9.5%). There was more acute toxicity associated with 2 + 2 than with ABVD, but there were no overall differences in treatment-related mortality or secondary malignancies. Conclusion: Intensified chemotherapy with two cycles of BEACOPP escalated followed by two cycles of ABVD followed by IFRT significantly improves tumor control in patients with early unfavorable HL. © 2012 by American Society of Clinical Oncology.","author":[{"dropping-particle":"","family":"Tresckow","given":"Bastian","non-dropping-particle":"Von","parse-names":false,"suffix":""},{"dropping-particle":"","family":"Plütschow","given":"Annette","non-dropping-particle":"","parse-names":false,"suffix":""},{"dropping-particle":"","family":"Fuchs","given":"Michael","non-dropping-particle":"","parse-names":false,"suffix":""},{"dropping-particle":"","family":"Klimm","given":"Beate","non-dropping-particle":"","parse-names":false,"suffix":""},{"dropping-particle":"","family":"Markova","given":"Jana","non-dropping-particle":"","parse-names":false,"suffix":""},{"dropping-particle":"","family":"Lohri","given":"Andreas","non-dropping-particle":"","parse-names":false,"suffix":""},{"dropping-particle":"","family":"Kral","given":"Zdenek","non-dropping-particle":"","parse-names":false,"suffix":""},{"dropping-particle":"","family":"Greil","given":"Richard","non-dropping-particle":"","parse-names":false,"suffix":""},{"dropping-particle":"","family":"Topp","given":"Max S.","non-dropping-particle":"","parse-names":false,"suffix":""},{"dropping-particle":"","family":"Meissner","given":"Julia","non-dropping-particle":"","parse-names":false,"suffix":""},{"dropping-particle":"","family":"Zijlstra","given":"Josée M.","non-dropping-particle":"","parse-names":false,"suffix":""},{"dropping-particle":"","family":"Soekler","given":"Martin","non-dropping-particle":"","parse-names":false,"suffix":""},{"dropping-particle":"","family":"Stein","given":"Harald","non-dropping-particle":"","parse-names":false,"suffix":""},{"dropping-particle":"","family":"Eich","given":"Hans T.","non-dropping-particle":"","parse-names":false,"suffix":""},{"dropping-particle":"","family":"Mueller","given":"Rolf P.","non-dropping-particle":"","parse-names":false,"suffix":""},{"dropping-particle":"","family":"Diehl","given":"Volker","non-dropping-particle":"","parse-names":false,"suffix":""},{"dropping-particle":"","family":"Borchmann","given":"Peter","non-dropping-particle":"","parse-names":false,"suffix":""},{"dropping-particle":"","family":"Engert","given":"Andreas","non-dropping-particle":"","parse-names":false,"suffix":""}],"container-title":"Journal of Clinical Oncology","id":"ITEM-1","issue":"9","issued":{"date-parts":[["2012","3","20"]]},"page":"907-913","title":"Dose-intensification in early unfavorable Hodgkin's lymphoma: Final analysis of the German Hodgkin study group HD14 trial","type":"article-journal","volume":"30"},"uris":["http://www.mendeley.com/documents/?uuid=617ec62a-b770-37fd-bc73-843acf38fd90","http://www.mendeley.com/documents/?uuid=57cd9bd0-82be-4f83-bf8a-874839a2311b"]}],"mendeley":{"formattedCitation":"[17]","plainTextFormattedCitation":"[17]","previouslyFormattedCitation":"[17]"},"properties":{"noteIndex":0},"schema":"https://github.com/citation-style-language/schema/raw/master/csl-citation.json"}</w:instrText>
      </w:r>
      <w:r w:rsidR="00F02F1F" w:rsidRPr="002F4348">
        <w:fldChar w:fldCharType="separate"/>
      </w:r>
      <w:r w:rsidR="00BA1BF7" w:rsidRPr="002F4348">
        <w:rPr>
          <w:noProof/>
        </w:rPr>
        <w:t>[17]</w:t>
      </w:r>
      <w:r w:rsidR="00F02F1F" w:rsidRPr="002F4348">
        <w:fldChar w:fldCharType="end"/>
      </w:r>
      <w:r w:rsidR="000578EF" w:rsidRPr="002F4348">
        <w:t>.</w:t>
      </w:r>
    </w:p>
    <w:p w14:paraId="0F3CFC81" w14:textId="77777777" w:rsidR="000578EF" w:rsidRPr="002F4348" w:rsidRDefault="000578EF" w:rsidP="00F02F1F">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w:t>
      </w:r>
      <w:r w:rsidR="006B7D24" w:rsidRPr="002F4348">
        <w:rPr>
          <w:b/>
        </w:rPr>
        <w:t>2</w:t>
      </w:r>
      <w:r w:rsidRPr="002F4348">
        <w:rPr>
          <w:b/>
        </w:rPr>
        <w:t>).</w:t>
      </w:r>
    </w:p>
    <w:p w14:paraId="31AF8940" w14:textId="77777777" w:rsidR="008C0296" w:rsidRPr="002F4348" w:rsidRDefault="00480B19" w:rsidP="00B153FC">
      <w:pPr>
        <w:pStyle w:val="afe"/>
        <w:numPr>
          <w:ilvl w:val="0"/>
          <w:numId w:val="12"/>
        </w:numPr>
        <w:spacing w:before="120" w:after="120"/>
        <w:ind w:left="709" w:hanging="709"/>
      </w:pPr>
      <w:r w:rsidRPr="002F4348">
        <w:t>Ранее не получавшим лечение</w:t>
      </w:r>
      <w:r w:rsidR="008C0296" w:rsidRPr="002F4348">
        <w:rPr>
          <w:color w:val="000000" w:themeColor="text1"/>
        </w:rPr>
        <w:t xml:space="preserve"> пациентам 18-60 лет с верифицированной только по данным КТ </w:t>
      </w:r>
      <w:r w:rsidR="008C0296" w:rsidRPr="002F4348">
        <w:rPr>
          <w:color w:val="000000" w:themeColor="text1"/>
          <w:lang w:val="en-US"/>
        </w:rPr>
        <w:t>I</w:t>
      </w:r>
      <w:r w:rsidR="008C0296" w:rsidRPr="002F4348">
        <w:rPr>
          <w:color w:val="000000" w:themeColor="text1"/>
        </w:rPr>
        <w:t>-</w:t>
      </w:r>
      <w:r w:rsidR="008C0296" w:rsidRPr="002F4348">
        <w:rPr>
          <w:color w:val="000000" w:themeColor="text1"/>
          <w:lang w:val="en-US"/>
        </w:rPr>
        <w:t>IIA</w:t>
      </w:r>
      <w:r w:rsidR="008C0296" w:rsidRPr="002F4348">
        <w:rPr>
          <w:color w:val="000000" w:themeColor="text1"/>
        </w:rPr>
        <w:t xml:space="preserve"> или </w:t>
      </w:r>
      <w:r w:rsidR="008C0296" w:rsidRPr="002F4348">
        <w:rPr>
          <w:color w:val="000000" w:themeColor="text1"/>
          <w:lang w:val="en-US"/>
        </w:rPr>
        <w:t>IB</w:t>
      </w:r>
      <w:r w:rsidR="008C0296" w:rsidRPr="002F4348">
        <w:rPr>
          <w:color w:val="000000" w:themeColor="text1"/>
        </w:rPr>
        <w:t xml:space="preserve"> стадиями кЛХ, но не подтвержденной ПЭТ/КТ, и потому не удовлетворяющим критериям для 4 циклов </w:t>
      </w:r>
      <w:r w:rsidR="008C0296" w:rsidRPr="002F4348">
        <w:rPr>
          <w:color w:val="000000" w:themeColor="text1"/>
          <w:lang w:val="en-US"/>
        </w:rPr>
        <w:t>ABVD</w:t>
      </w:r>
      <w:r w:rsidR="008C0296" w:rsidRPr="002F4348">
        <w:rPr>
          <w:color w:val="000000" w:themeColor="text1"/>
        </w:rPr>
        <w:t xml:space="preserve">, а также пациентам с коморбидностью, которым не может быть проведено 2 цикла </w:t>
      </w:r>
      <w:r w:rsidR="008C0296" w:rsidRPr="002F4348">
        <w:rPr>
          <w:color w:val="000000" w:themeColor="text1"/>
          <w:lang w:val="en-US"/>
        </w:rPr>
        <w:t>BEACOPP</w:t>
      </w:r>
      <w:r w:rsidR="008C0296" w:rsidRPr="002F4348">
        <w:rPr>
          <w:color w:val="000000" w:themeColor="text1"/>
        </w:rPr>
        <w:t xml:space="preserve">-эскалированного + 2 цикла </w:t>
      </w:r>
      <w:r w:rsidR="008C0296" w:rsidRPr="002F4348">
        <w:rPr>
          <w:color w:val="000000" w:themeColor="text1"/>
          <w:lang w:val="en-US"/>
        </w:rPr>
        <w:t>ABVD</w:t>
      </w:r>
      <w:r w:rsidR="008C0296" w:rsidRPr="002F4348">
        <w:t xml:space="preserve">, </w:t>
      </w:r>
      <w:r w:rsidR="008C0296" w:rsidRPr="002F4348">
        <w:rPr>
          <w:b/>
        </w:rPr>
        <w:t>рекомендуется</w:t>
      </w:r>
      <w:r w:rsidR="008C0296" w:rsidRPr="002F4348">
        <w:t xml:space="preserve"> проведение 6 циклов </w:t>
      </w:r>
      <w:r w:rsidR="008C0296" w:rsidRPr="002F4348">
        <w:rPr>
          <w:lang w:val="en-US"/>
        </w:rPr>
        <w:t>ABVD</w:t>
      </w:r>
      <w:r w:rsidR="008C0296" w:rsidRPr="002F4348">
        <w:t xml:space="preserve"> (описание режимов – см. приложение А3.1) с последующей ЛТ СОД 30 Гр на зоны исходного поражения </w:t>
      </w:r>
      <w:r w:rsidR="008C0296" w:rsidRPr="002F4348">
        <w:fldChar w:fldCharType="begin" w:fldLock="1"/>
      </w:r>
      <w:r w:rsidR="00A850F7" w:rsidRPr="002F4348">
        <w:instrText>ADDIN CSL_CITATION {"citationItems":[{"id":"ITEM-1","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1","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16]","plainTextFormattedCitation":"[16]","previouslyFormattedCitation":"[16]"},"properties":{"noteIndex":0},"schema":"https://github.com/citation-style-language/schema/raw/master/csl-citation.json"}</w:instrText>
      </w:r>
      <w:r w:rsidR="008C0296" w:rsidRPr="002F4348">
        <w:fldChar w:fldCharType="separate"/>
      </w:r>
      <w:r w:rsidR="00BA1BF7" w:rsidRPr="002F4348">
        <w:rPr>
          <w:noProof/>
        </w:rPr>
        <w:t>[16]</w:t>
      </w:r>
      <w:r w:rsidR="008C0296" w:rsidRPr="002F4348">
        <w:fldChar w:fldCharType="end"/>
      </w:r>
      <w:r w:rsidR="008C0296" w:rsidRPr="002F4348">
        <w:t>.</w:t>
      </w:r>
    </w:p>
    <w:p w14:paraId="3631326B" w14:textId="77777777" w:rsidR="000578EF" w:rsidRPr="002F4348" w:rsidRDefault="000578EF" w:rsidP="00F02F1F">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1).</w:t>
      </w:r>
    </w:p>
    <w:p w14:paraId="1868085E" w14:textId="77777777" w:rsidR="000578EF" w:rsidRPr="002F4348" w:rsidRDefault="000578EF" w:rsidP="00B153FC">
      <w:pPr>
        <w:pStyle w:val="afe"/>
        <w:numPr>
          <w:ilvl w:val="0"/>
          <w:numId w:val="12"/>
        </w:numPr>
        <w:spacing w:before="120" w:after="120"/>
        <w:ind w:left="709" w:hanging="709"/>
      </w:pPr>
      <w:r w:rsidRPr="002F4348">
        <w:t xml:space="preserve">Пациентам 18-60 лет с верифицированной кЛХ ранней стадии с неблагоприятным прогнозом, у которых после 2 циклов запланированной терапии выявляются опухолевые клетки в биоптате ПЭТ-позитивного резидуального опухолевого лимфоузла,  </w:t>
      </w:r>
      <w:r w:rsidRPr="002F4348">
        <w:rPr>
          <w:b/>
        </w:rPr>
        <w:t>рекомендуется</w:t>
      </w:r>
      <w:r w:rsidRPr="002F4348">
        <w:t xml:space="preserve"> интенсификация терапии – проведение дополнительно </w:t>
      </w:r>
      <w:r w:rsidR="00537471" w:rsidRPr="002F4348">
        <w:t>2-4</w:t>
      </w:r>
      <w:r w:rsidRPr="002F4348">
        <w:t xml:space="preserve"> циклов химиотерапии по схеме </w:t>
      </w:r>
      <w:r w:rsidRPr="002F4348">
        <w:rPr>
          <w:lang w:val="en-US"/>
        </w:rPr>
        <w:t>BEACOPP</w:t>
      </w:r>
      <w:r w:rsidRPr="002F4348">
        <w:t xml:space="preserve">-эскалированный (описание режимов – см. приложение </w:t>
      </w:r>
      <w:r w:rsidR="007A344D" w:rsidRPr="002F4348">
        <w:t>А3.1</w:t>
      </w:r>
      <w:r w:rsidRPr="002F4348">
        <w:t xml:space="preserve">) с </w:t>
      </w:r>
      <w:r w:rsidR="00537471" w:rsidRPr="002F4348">
        <w:t xml:space="preserve">КТ или ПЭТ/КТ контролем после каждых 2 циклов и  </w:t>
      </w:r>
      <w:r w:rsidRPr="002F4348">
        <w:t>последующей ЛТ СОД 30 Гр на зоны исходного поражения</w:t>
      </w:r>
      <w:r w:rsidR="006B7D24" w:rsidRPr="002F4348">
        <w:t xml:space="preserve"> </w:t>
      </w:r>
      <w:r w:rsidR="006B7D24" w:rsidRPr="002F4348">
        <w:fldChar w:fldCharType="begin" w:fldLock="1"/>
      </w:r>
      <w:r w:rsidR="002C6C01" w:rsidRPr="002F4348">
        <w:instrText>ADDIN CSL_CITATION {"citationItems":[{"id":"ITEM-1","itemData":{"DOI":"10.1177/1179554917731072","ISSN":"11795549","PMID":"28989291","abstract":"Hodgkin lymphoma is a highly curable malignancy in early and advanced stages. Most patients are diagnosed in their teens or twenties and are expected to live decades beyond their treatment. Therefore, the toxicity of treatment must be balanced with the goal of cure. Thus, treatment has been refined through prognostic models and positron emission tomography-computed tomography (PET-CT)-directed therapy. Stratification by prognostic models defines groups of patients with favorable characteristics who may be treated with less intensive therapy upfront, including fewer cycles of chemotherapy, lower doses of radiation, or omission of radiation altogether. Alternatively, high-risk patients may be assigned to a more aggressive initial approach. The modern use of interim PET-CT allows further tailoring of treatment by response.","author":[{"dropping-particle":"","family":"Allen","given":"Pamela B.","non-dropping-particle":"","parse-names":false,"suffix":""},{"dropping-particle":"","family":"Gordon","given":"Leo I.","non-dropping-particle":"","parse-names":false,"suffix":""}],"container-title":"Clinical Medicine Insights: Oncology","id":"ITEM-1","issued":{"date-parts":[["2017","9","25"]]},"publisher":"SAGE Publications Ltd","title":"Frontline Therapy for Classical Hodgkin Lymphoma by Stage and Prognostic Factors","type":"article","volume":"11"},"uris":["http://www.mendeley.com/documents/?uuid=75f7e830-c8b9-4a7f-b669-e152baefec6e","http://www.mendeley.com/documents/?uuid=26f4c36f-1c69-36b3-ba96-afe95694f052"]},{"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45a43217-d6ca-48ce-bf06-e7999c2abf21"]}],"mendeley":{"formattedCitation":"[4,15]","plainTextFormattedCitation":"[4,15]","previouslyFormattedCitation":"[4,15]"},"properties":{"noteIndex":0},"schema":"https://github.com/citation-style-language/schema/raw/master/csl-citation.json"}</w:instrText>
      </w:r>
      <w:r w:rsidR="006B7D24" w:rsidRPr="002F4348">
        <w:fldChar w:fldCharType="separate"/>
      </w:r>
      <w:r w:rsidR="000C1AAB" w:rsidRPr="002F4348">
        <w:rPr>
          <w:noProof/>
        </w:rPr>
        <w:t>[4,15]</w:t>
      </w:r>
      <w:r w:rsidR="006B7D24" w:rsidRPr="002F4348">
        <w:fldChar w:fldCharType="end"/>
      </w:r>
      <w:r w:rsidRPr="002F4348">
        <w:t>.</w:t>
      </w:r>
    </w:p>
    <w:p w14:paraId="6A15BB4A" w14:textId="77777777" w:rsidR="000578EF" w:rsidRPr="002F4348" w:rsidRDefault="000578EF" w:rsidP="00F02F1F">
      <w:pPr>
        <w:ind w:left="709" w:firstLine="0"/>
        <w:contextualSpacing/>
        <w:rPr>
          <w:i/>
        </w:rPr>
      </w:pPr>
      <w:r w:rsidRPr="002F4348">
        <w:rPr>
          <w:b/>
        </w:rPr>
        <w:t xml:space="preserve">Уровень убедительности рекомендаций </w:t>
      </w:r>
      <w:r w:rsidR="006B7D24" w:rsidRPr="002F4348">
        <w:rPr>
          <w:b/>
        </w:rPr>
        <w:t xml:space="preserve">С </w:t>
      </w:r>
      <w:r w:rsidRPr="002F4348">
        <w:rPr>
          <w:b/>
        </w:rPr>
        <w:t xml:space="preserve">(уровень достоверности доказательств </w:t>
      </w:r>
      <w:r w:rsidR="006B7D24" w:rsidRPr="002F4348">
        <w:rPr>
          <w:b/>
        </w:rPr>
        <w:t>5</w:t>
      </w:r>
      <w:r w:rsidRPr="002F4348">
        <w:rPr>
          <w:b/>
        </w:rPr>
        <w:t>).</w:t>
      </w:r>
    </w:p>
    <w:p w14:paraId="5EBEE81D" w14:textId="77777777" w:rsidR="000578EF" w:rsidRPr="002F4348" w:rsidRDefault="00D75819" w:rsidP="00B153FC">
      <w:pPr>
        <w:pStyle w:val="afe"/>
        <w:numPr>
          <w:ilvl w:val="0"/>
          <w:numId w:val="12"/>
        </w:numPr>
        <w:spacing w:before="120" w:after="120"/>
        <w:ind w:left="709" w:hanging="709"/>
      </w:pPr>
      <w:r w:rsidRPr="002F4348">
        <w:t>Ранее не получавшим лечение</w:t>
      </w:r>
      <w:r w:rsidR="000578EF" w:rsidRPr="002F4348">
        <w:t xml:space="preserve"> пациентам старше 18 лет с верифицированной </w:t>
      </w:r>
      <w:r w:rsidR="000578EF" w:rsidRPr="002F4348">
        <w:rPr>
          <w:lang w:val="en-US"/>
        </w:rPr>
        <w:t>I</w:t>
      </w:r>
      <w:r w:rsidR="000578EF" w:rsidRPr="002F4348">
        <w:t>-</w:t>
      </w:r>
      <w:r w:rsidR="000578EF" w:rsidRPr="002F4348">
        <w:rPr>
          <w:lang w:val="en-US"/>
        </w:rPr>
        <w:t>IIA</w:t>
      </w:r>
      <w:r w:rsidR="000578EF" w:rsidRPr="002F4348">
        <w:t xml:space="preserve"> или </w:t>
      </w:r>
      <w:r w:rsidR="000578EF" w:rsidRPr="002F4348">
        <w:rPr>
          <w:lang w:val="en-US"/>
        </w:rPr>
        <w:t>IB</w:t>
      </w:r>
      <w:r w:rsidR="000578EF" w:rsidRPr="002F4348">
        <w:t xml:space="preserve"> стадиями кЛХ с массивными конгломератами лимфоузлов в средостении и/или Е-стадией, при невозможности проведения исходного и промежуточного ПЭТ/КТ </w:t>
      </w:r>
      <w:r w:rsidR="000578EF" w:rsidRPr="002F4348">
        <w:rPr>
          <w:b/>
        </w:rPr>
        <w:t>рекомендуется</w:t>
      </w:r>
      <w:r w:rsidR="000578EF" w:rsidRPr="002F4348">
        <w:t xml:space="preserve"> проведение терапии в соответствии с рекомендациями для распространенных стадий</w:t>
      </w:r>
      <w:r w:rsidR="00F02F1F" w:rsidRPr="002F4348">
        <w:t xml:space="preserve"> </w:t>
      </w:r>
      <w:r w:rsidR="00F02F1F"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F02F1F" w:rsidRPr="002F4348">
        <w:fldChar w:fldCharType="separate"/>
      </w:r>
      <w:r w:rsidR="00F02F1F" w:rsidRPr="002F4348">
        <w:rPr>
          <w:noProof/>
        </w:rPr>
        <w:t>[4]</w:t>
      </w:r>
      <w:r w:rsidR="00F02F1F" w:rsidRPr="002F4348">
        <w:fldChar w:fldCharType="end"/>
      </w:r>
      <w:r w:rsidR="000578EF" w:rsidRPr="002F4348">
        <w:t>.</w:t>
      </w:r>
    </w:p>
    <w:p w14:paraId="5CDB7F65" w14:textId="77777777" w:rsidR="000578EF" w:rsidRPr="002F4348" w:rsidRDefault="000578EF" w:rsidP="00F02F1F">
      <w:pPr>
        <w:ind w:left="709" w:firstLine="0"/>
        <w:contextualSpacing/>
        <w:rPr>
          <w:b/>
        </w:rPr>
      </w:pPr>
      <w:r w:rsidRPr="002F4348">
        <w:rPr>
          <w:b/>
        </w:rPr>
        <w:t>Уровень убедительности рекомендаций С (уровень достоверности доказательств 5).</w:t>
      </w:r>
    </w:p>
    <w:p w14:paraId="6BB31DE1" w14:textId="77777777" w:rsidR="00FC18FB" w:rsidRPr="002F4348" w:rsidRDefault="00FC18FB" w:rsidP="00B153FC">
      <w:pPr>
        <w:pStyle w:val="afe"/>
        <w:numPr>
          <w:ilvl w:val="0"/>
          <w:numId w:val="12"/>
        </w:numPr>
        <w:spacing w:before="120" w:after="120"/>
        <w:ind w:left="709" w:hanging="709"/>
      </w:pPr>
      <w:r w:rsidRPr="002F4348">
        <w:lastRenderedPageBreak/>
        <w:t xml:space="preserve">Пациентам с верифицированной кЛХ, которым показано проведение лучевой терапии, </w:t>
      </w:r>
      <w:r w:rsidRPr="002F4348">
        <w:rPr>
          <w:b/>
        </w:rPr>
        <w:t>рекомендуется</w:t>
      </w:r>
      <w:r w:rsidR="00E1372A" w:rsidRPr="002F4348">
        <w:rPr>
          <w:b/>
        </w:rPr>
        <w:t>,</w:t>
      </w:r>
      <w:r w:rsidRPr="002F4348">
        <w:t xml:space="preserve"> при наличии технической возможности</w:t>
      </w:r>
      <w:r w:rsidR="00E1372A" w:rsidRPr="002F4348">
        <w:t>,</w:t>
      </w:r>
      <w:r w:rsidRPr="002F4348">
        <w:t xml:space="preserve"> выполнение облучения с применением протонной терапии для снижения токсичности и риска развития вторичных радиоиндуцированных опухолей </w:t>
      </w:r>
      <w:r w:rsidRPr="002F4348">
        <w:fldChar w:fldCharType="begin" w:fldLock="1"/>
      </w:r>
      <w:r w:rsidR="002C6C01" w:rsidRPr="002F4348">
        <w:instrText>ADDIN CSL_CITATION {"citationItems":[{"id":"ITEM-1","itemData":{"DOI":"10.1016/j.ijrobp.2011.12.034","ISSN":"03603016","abstract":"Purpose: We investigated the dosimetric impact of proton therapy (PT) on various cardiac subunits in patients with Hodgkin lymphoma (HL). Methods and Materials: From June 2009 through December 2010, 13 patients were enrolled on an institutional review board-approved protocol for consolidative involved-node radiotherapy (INRT) for HL. Three separate treatment plans were developed prospectively by using three-dimensional conformal radiotherapy (3DCRT), intensity-modulated radiotherapy (IMRT), and PT. Cardiac subunits were retrospectively contoured on the 11 patients with intravenous-contrast simulation scans, and the doses were calculated for all treatment plans. A Wilcoxon paired test was performed to evaluate the statistical significance (p &lt; 0.05) of 3DCRT and IMRT compared with PT. Results: The mean heart doses were 21 Gy, 12 Gy, and 8 Gy (relative biologic effectiveness [RBE]) with 3DCRT, IMRT, and PT, respectively. Compared with 3DCRT and IMRT, PT reduced the mean doses to the left and right atria; the left and right ventricles; the aortic, mitral, and tricuspid valves; and the left anterior descending, left circumflex, and right circumflex coronary arteries. Conclusions: Compared with 3DCRT and IMRT, PT reduced the radiation doses to all major cardiac subunits. Limiting the doses to these structures should translate into lower rates of cardiac toxicities. © 2012 Elsevier Inc.","author":[{"dropping-particle":"","family":"Hoppe","given":"Bradford S.","non-dropping-particle":"","parse-names":false,"suffix":""},{"dropping-particle":"","family":"Flampouri","given":"Stella","non-dropping-particle":"","parse-names":false,"suffix":""},{"dropping-particle":"","family":"Su","given":"Zhong","non-dropping-particle":"","parse-names":false,"suffix":""},{"dropping-particle":"","family":"Latif","given":"Naeem","non-dropping-particle":"","parse-names":false,"suffix":""},{"dropping-particle":"","family":"Dang","given":"Nam H.","non-dropping-particle":"","parse-names":false,"suffix":""},{"dropping-particle":"","family":"Lynch","given":"James","non-dropping-particle":"","parse-names":false,"suffix":""},{"dropping-particle":"","family":"Joyce","given":"Michael","non-dropping-particle":"","parse-names":false,"suffix":""},{"dropping-particle":"","family":"Sandler","given":"Eric","non-dropping-particle":"","parse-names":false,"suffix":""},{"dropping-particle":"","family":"Li","given":"Zuofeng","non-dropping-particle":"","parse-names":false,"suffix":""},{"dropping-particle":"","family":"Mendenhall","given":"Nancy P.","non-dropping-particle":"","parse-names":false,"suffix":""}],"container-title":"International Journal of Radiation Oncology Biology Physics","id":"ITEM-1","issue":"2","issued":{"date-parts":[["2012","10","1"]]},"page":"449-455","title":"Effective dose reduction to cardiac structures using protons compared with 3DCRT and IMRT in mediastinal Hodgkin lymphoma","type":"article-journal","volume":"84"},"uris":["http://www.mendeley.com/documents/?uuid=6d60c87b-73b5-392a-9a2e-19ac9efc675e","http://www.mendeley.com/documents/?uuid=777493bd-9c1e-405a-8fc6-8aa9c2995763"]},{"id":"ITEM-2","itemData":{"DOI":"10.1093/annonc/mdx287 LK - http://ucelinks.cdlib.org:8888/sfx_local?sid=EMBASE&amp;issn=15698041&amp;id=doi:10.1093%2Fannonc%2Fmdx287&amp;atitle=Consolidative+proton+therapy+after+chemotherapy+for+patients+with+Hodgkin+lymphoma&amp;stitle=Ann.+Oncol.&amp;title=Annals+of+Oncology&amp;volume=28&amp;issue=9&amp;spage=2179&amp;epage=2184&amp;aulast=Hoppe&amp;aufirst=Bradford+S.&amp;auinit=B.S.&amp;aufull=Hoppe+B.S.&amp;coden=ANONE&amp;isbn=&amp;pages=2179-2184&amp;date=2017&amp;auinit1=B&amp;auinitm=S","ISSN":"1569-8041","PMID":"28911093","abstract":"Background: We investigated early outcomes for patients receiving chemotherapy followed by consolidative proton therapy (PT) for the treatment of Hodgkin lymphoma (HL). Patients and methods: From June 2008 through August 2015, 138 patients with HL enrolled on either IRB-approved outcomes tracking protocols or registry studies received consolidative PT. Patients were excluded due to relapsed or refractory disease. Involved-site radiotherapy field designs were used for all patients. Pediatric patients received a median dose of 21 Gy(RBE) [range 15-36 Gy(RBE)]; adult patients received a median dose of 30.6 Gy(RBE) [range, 20-45 Gy(RBE)]. Patients receiving PT were young (median age, 20 years; range 6-57). Overall, 42% were pediatric (≤18 years) and 93% were under the age of 40 years. Thirty-eight percent of patients were male and 62% female. Stage distribution included 73% with I/II and 27% with III/IV disease. Patients predominantly had mediastinal involvement (96%) and bulky disease (57%), whereas 37% had B symptoms. The median follow-up was 32 months (range, 5-92 months). Results: The 3-year relapse-free survival rate was 92% for all patients; it was 96% for adults and 87% for pediatric patients (P=0.18). When evaluated by positron emission tomography/computed tomography scan response at the end of chemotherapy, patients with a partial response had worse 3-year progression-free survival compared with other patients (78% versus 94%; P=0.0034). No grade 3 radiation-related toxicities have occurred to date. Conclusion: Consolidative PT following standard chemotherapy in HL is primarily used in young patients with mediastinal and bulky disease. Early relapse-free survival rates are similar to those reported with photon radiation treatment, and no early grade 3 toxicities have been observed. Continued follow-up to assess late effects is critical.","author":[{"dropping-particle":"","family":"Hoppe","given":"B.S.","non-dropping-particle":"","parse-names":false,"suffix":""},{"dropping-particle":"","family":"Hill-Kayser","given":"C.E.","non-dropping-particle":"","parse-names":false,"suffix":""},{"dropping-particle":"","family":"Tseng","given":"Y.D.","non-dropping-particle":"","parse-names":false,"suffix":""},{"dropping-particle":"","family":"Flampouri","given":"S.","non-dropping-particle":"","parse-names":false,"suffix":""},{"dropping-particle":"","family":"Elmongy","given":"H.M.","non-dropping-particle":"","parse-names":false,"suffix":""},{"dropping-particle":"","family":"Cahlon","given":"O.","non-dropping-particle":"","parse-names":false,"suffix":""},{"dropping-particle":"","family":"Mendenhall","given":"N.P.","non-dropping-particle":"","parse-names":false,"suffix":""},{"dropping-particle":"","family":"Maity","given":"A.","non-dropping-particle":"","parse-names":false,"suffix":""},{"dropping-particle":"","family":"McGee","given":"L.A.","non-dropping-particle":"","parse-names":false,"suffix":""},{"dropping-particle":"","family":"Plastaras","given":"J.P.","non-dropping-particle":"","parse-names":false,"suffix":""}],"container-title":"Annals of Oncology","id":"ITEM-2","issue":"9","issued":{"date-parts":[["2017"]]},"page":"2179-2184","title":"Consolidative proton therapy after chemotherapy for patients with Hodgkin lymphoma","type":"article-journal","volume":"28"},"uris":["http://www.mendeley.com/documents/?uuid=67af5d0d-9b78-3ff6-bc1c-6a6dab45b42c","http://www.mendeley.com/documents/?uuid=9abc349d-dd9f-48fd-b9bd-53b9a09484cb"]},{"id":"ITEM-3","itemData":{"DOI":"10.1016/j.ijrobp.2017.05.004","ISSN":"1879355X","author":[{"dropping-particle":"","family":"Tseng","given":"Yolanda D.","non-dropping-particle":"","parse-names":false,"suffix":""},{"dropping-particle":"","family":"Cutter","given":"David J.","non-dropping-particle":"","parse-names":false,"suffix":""},{"dropping-particle":"","family":"Plastaras","given":"John P.","non-dropping-particle":"","parse-names":false,"suffix":""},{"dropping-particle":"","family":"Parikh","given":"Rahul R.","non-dropping-particle":"","parse-names":false,"suffix":""},{"dropping-particle":"","family":"Cahlon","given":"Oren","non-dropping-particle":"","parse-names":false,"suffix":""},{"dropping-particle":"","family":"Chuong","given":"Michael D.","non-dropping-particle":"","parse-names":false,"suffix":""},{"dropping-particle":"","family":"Dedeckova","given":"Katerina","non-dropping-particle":"","parse-names":false,"suffix":""},{"dropping-particle":"","family":"Khan","given":"Mohammad K.","non-dropping-particle":"","parse-names":false,"suffix":""},{"dropping-particle":"","family":"Lin","given":"Shinn Yn","non-dropping-particle":"","parse-names":false,"suffix":""},{"dropping-particle":"","family":"McGee","given":"Lisa A.","non-dropping-particle":"","parse-names":false,"suffix":""},{"dropping-particle":"","family":"Shen","given":"Eric Yi Liang","non-dropping-particle":"","parse-names":false,"suffix":""},{"dropping-particle":"","family":"Terezakis","given":"Stephanie A.","non-dropping-particle":"","parse-names":false,"suffix":""},{"dropping-particle":"","family":"Badiyan","given":"Shahed N.","non-dropping-particle":"","parse-names":false,"suffix":""},{"dropping-particle":"","family":"Kirova","given":"Youlia M.","non-dropping-particle":"","parse-names":false,"suffix":""},{"dropping-particle":"","family":"Hoppe","given":"Richard T.","non-dropping-particle":"","parse-names":false,"suffix":""},{"dropping-particle":"","family":"Mendenhall","given":"Nancy P.","non-dropping-particle":"","parse-names":false,"suffix":""},{"dropping-particle":"","family":"Pankuch","given":"Mark","non-dropping-particle":"","parse-names":false,"suffix":""},{"dropping-particle":"","family":"Flampouri","given":"Stella","non-dropping-particle":"","parse-names":false,"suffix":""},{"dropping-particle":"","family":"Ricardi","given":"Umberto","non-dropping-particle":"","parse-names":false,"suffix":""},{"dropping-particle":"","family":"Hoppe","given":"Bradford S.","non-dropping-particle":"","parse-names":false,"suffix":""}],"container-title":"International Journal of Radiation Oncology Biology Physics","id":"ITEM-3","issue":"4","issued":{"date-parts":[["2017","11","15"]]},"page":"825-842","publisher":"Elsevier Inc.","title":"Evidence-based Review on the Use of Proton Therapy in Lymphoma From the Particle Therapy Cooperative Group (PTCOG) Lymphoma Subcommittee","type":"article","volume":"99"},"uris":["http://www.mendeley.com/documents/?uuid=44713e2f-a353-3cc8-9057-8233957e93de","http://www.mendeley.com/documents/?uuid=915341e6-7552-4034-832a-564585632fdc"]}],"mendeley":{"formattedCitation":"[18–20]","plainTextFormattedCitation":"[18–20]","previouslyFormattedCitation":"[18–20]"},"properties":{"noteIndex":0},"schema":"https://github.com/citation-style-language/schema/raw/master/csl-citation.json"}</w:instrText>
      </w:r>
      <w:r w:rsidRPr="002F4348">
        <w:fldChar w:fldCharType="separate"/>
      </w:r>
      <w:r w:rsidR="00BA1BF7" w:rsidRPr="002F4348">
        <w:rPr>
          <w:noProof/>
        </w:rPr>
        <w:t>[18–20]</w:t>
      </w:r>
      <w:r w:rsidRPr="002F4348">
        <w:fldChar w:fldCharType="end"/>
      </w:r>
      <w:r w:rsidRPr="002F4348">
        <w:t>.</w:t>
      </w:r>
    </w:p>
    <w:p w14:paraId="518E38EC" w14:textId="77777777" w:rsidR="00FC18FB" w:rsidRPr="002F4348" w:rsidRDefault="00FC18FB" w:rsidP="00FC18FB">
      <w:pPr>
        <w:ind w:left="709" w:firstLine="0"/>
        <w:contextualSpacing/>
        <w:rPr>
          <w:b/>
        </w:rPr>
      </w:pPr>
      <w:r w:rsidRPr="002F4348">
        <w:rPr>
          <w:b/>
        </w:rPr>
        <w:t xml:space="preserve">Уровень убедительности рекомендаций </w:t>
      </w:r>
      <w:r w:rsidR="006B7D24" w:rsidRPr="002F4348">
        <w:rPr>
          <w:b/>
        </w:rPr>
        <w:t xml:space="preserve">С </w:t>
      </w:r>
      <w:r w:rsidRPr="002F4348">
        <w:rPr>
          <w:b/>
        </w:rPr>
        <w:t xml:space="preserve">(уровень достоверности доказательств </w:t>
      </w:r>
      <w:r w:rsidR="006B7D24" w:rsidRPr="002F4348">
        <w:rPr>
          <w:b/>
        </w:rPr>
        <w:t>4</w:t>
      </w:r>
      <w:r w:rsidRPr="002F4348">
        <w:rPr>
          <w:b/>
        </w:rPr>
        <w:t>).</w:t>
      </w:r>
    </w:p>
    <w:p w14:paraId="582A9D0F" w14:textId="77777777" w:rsidR="000578EF" w:rsidRPr="002F4348" w:rsidRDefault="000578EF" w:rsidP="000578EF">
      <w:pPr>
        <w:pStyle w:val="2"/>
        <w:contextualSpacing/>
      </w:pPr>
      <w:bookmarkStart w:id="38" w:name="_Toc65586391"/>
      <w:r w:rsidRPr="002F4348">
        <w:t>3.2 Первая линия терапии кЛХ, распространенные стадии</w:t>
      </w:r>
      <w:r w:rsidR="004F0134" w:rsidRPr="002F4348">
        <w:t>, у пациентов 18-60 лет</w:t>
      </w:r>
      <w:bookmarkEnd w:id="38"/>
    </w:p>
    <w:p w14:paraId="75D834CB" w14:textId="77777777" w:rsidR="000578EF" w:rsidRPr="002F4348" w:rsidRDefault="000578EF" w:rsidP="000578EF">
      <w:pPr>
        <w:rPr>
          <w:i/>
          <w:lang w:eastAsia="ru-RU"/>
        </w:rPr>
      </w:pPr>
      <w:r w:rsidRPr="002F4348">
        <w:rPr>
          <w:i/>
          <w:lang w:eastAsia="ru-RU"/>
        </w:rPr>
        <w:t>Стандартом лечения распространенных стадий является ХТ в сочетании с ЛТ на зоны больших опухолевых массивов, оставшихся после химиотерапевтического воздействия.</w:t>
      </w:r>
    </w:p>
    <w:p w14:paraId="026E429E" w14:textId="77777777" w:rsidR="000578EF" w:rsidRPr="002F4348" w:rsidRDefault="000578EF" w:rsidP="000578EF">
      <w:pPr>
        <w:rPr>
          <w:i/>
          <w:lang w:eastAsia="ru-RU"/>
        </w:rPr>
      </w:pPr>
      <w:r w:rsidRPr="002F4348">
        <w:rPr>
          <w:i/>
          <w:lang w:eastAsia="ru-RU"/>
        </w:rPr>
        <w:t xml:space="preserve">В России эта группа </w:t>
      </w:r>
      <w:r w:rsidR="008D35C0" w:rsidRPr="002F4348">
        <w:rPr>
          <w:i/>
          <w:lang w:eastAsia="ru-RU"/>
        </w:rPr>
        <w:t xml:space="preserve">пациентов </w:t>
      </w:r>
      <w:r w:rsidRPr="002F4348">
        <w:rPr>
          <w:i/>
          <w:lang w:eastAsia="ru-RU"/>
        </w:rPr>
        <w:t xml:space="preserve">является самой многочисленной и составляет почти половину заболевших </w:t>
      </w:r>
      <w:r w:rsidR="000E5A78" w:rsidRPr="002F4348">
        <w:rPr>
          <w:i/>
          <w:lang w:eastAsia="ru-RU"/>
        </w:rPr>
        <w:t>к</w:t>
      </w:r>
      <w:r w:rsidRPr="002F4348">
        <w:rPr>
          <w:i/>
          <w:lang w:eastAsia="ru-RU"/>
        </w:rPr>
        <w:t xml:space="preserve">ЛХ. Кроме того, в России до настоящего времени сохраняется большой дефицит трансплантационных коек, что не позволяет проводить адекватную терапию при рецидивах заболевания. Поэтому главной задачей при лечении этой группы </w:t>
      </w:r>
      <w:r w:rsidR="008E0B71" w:rsidRPr="002F4348">
        <w:rPr>
          <w:i/>
          <w:lang w:eastAsia="ru-RU"/>
        </w:rPr>
        <w:t xml:space="preserve">пациентов </w:t>
      </w:r>
      <w:r w:rsidRPr="002F4348">
        <w:rPr>
          <w:i/>
          <w:lang w:eastAsia="ru-RU"/>
        </w:rPr>
        <w:t xml:space="preserve">является достижение максимального числа полных и стойких ремиссий уже на первой линии терапии. </w:t>
      </w:r>
    </w:p>
    <w:p w14:paraId="5AFE460B" w14:textId="77777777" w:rsidR="000578EF" w:rsidRPr="002F4348" w:rsidRDefault="00D75819" w:rsidP="00B153FC">
      <w:pPr>
        <w:pStyle w:val="afe"/>
        <w:numPr>
          <w:ilvl w:val="0"/>
          <w:numId w:val="12"/>
        </w:numPr>
        <w:spacing w:before="120" w:after="120"/>
        <w:ind w:left="709" w:hanging="709"/>
      </w:pPr>
      <w:r w:rsidRPr="002F4348">
        <w:t>Ранее не получавшим лечение</w:t>
      </w:r>
      <w:r w:rsidR="000578EF" w:rsidRPr="002F4348">
        <w:t xml:space="preserve"> пациентам в возрасте от 18 до 60 лет с распространенными стадиями кЛХ без симптомов интоксикации с МПИ 0-2</w:t>
      </w:r>
      <w:r w:rsidR="007B620C" w:rsidRPr="002F4348">
        <w:t xml:space="preserve"> при отсутствии абсолютной лимфоцитопении &lt;</w:t>
      </w:r>
      <w:r w:rsidR="007B620C" w:rsidRPr="002F4348">
        <w:rPr>
          <w:lang w:val="en-US"/>
        </w:rPr>
        <w:t> </w:t>
      </w:r>
      <w:r w:rsidR="007B620C" w:rsidRPr="002F4348">
        <w:t>0,6 х 10</w:t>
      </w:r>
      <w:r w:rsidR="007B620C" w:rsidRPr="002F4348">
        <w:rPr>
          <w:vertAlign w:val="superscript"/>
        </w:rPr>
        <w:t>9</w:t>
      </w:r>
      <w:r w:rsidR="007B620C" w:rsidRPr="002F4348">
        <w:t>/л</w:t>
      </w:r>
      <w:r w:rsidR="000578EF" w:rsidRPr="002F4348">
        <w:t xml:space="preserve"> </w:t>
      </w:r>
      <w:r w:rsidR="000578EF" w:rsidRPr="002F4348">
        <w:rPr>
          <w:b/>
        </w:rPr>
        <w:t>рекомендуется</w:t>
      </w:r>
      <w:r w:rsidR="000578EF" w:rsidRPr="002F4348">
        <w:t xml:space="preserve"> полихимиотерапия по схеме </w:t>
      </w:r>
      <w:r w:rsidR="000578EF" w:rsidRPr="002F4348">
        <w:rPr>
          <w:lang w:val="en-US"/>
        </w:rPr>
        <w:t>ABVD</w:t>
      </w:r>
      <w:r w:rsidR="000578EF" w:rsidRPr="002F4348">
        <w:t xml:space="preserve"> (описание режимов – см. приложение </w:t>
      </w:r>
      <w:r w:rsidR="007A344D" w:rsidRPr="002F4348">
        <w:t>А3.1</w:t>
      </w:r>
      <w:r w:rsidR="000578EF" w:rsidRPr="002F4348">
        <w:t xml:space="preserve">) </w:t>
      </w:r>
      <w:r w:rsidR="00A55F6F" w:rsidRPr="002F4348">
        <w:fldChar w:fldCharType="begin" w:fldLock="1"/>
      </w:r>
      <w:r w:rsidR="00A850F7" w:rsidRPr="002F4348">
        <w:instrText>ADDIN CSL_CITATION {"citationItems":[{"id":"ITEM-1","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1","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16]","plainTextFormattedCitation":"[16]","previouslyFormattedCitation":"[16]"},"properties":{"noteIndex":0},"schema":"https://github.com/citation-style-language/schema/raw/master/csl-citation.json"}</w:instrText>
      </w:r>
      <w:r w:rsidR="00A55F6F" w:rsidRPr="002F4348">
        <w:fldChar w:fldCharType="separate"/>
      </w:r>
      <w:r w:rsidR="00BA1BF7" w:rsidRPr="002F4348">
        <w:rPr>
          <w:noProof/>
        </w:rPr>
        <w:t>[16]</w:t>
      </w:r>
      <w:r w:rsidR="00A55F6F" w:rsidRPr="002F4348">
        <w:fldChar w:fldCharType="end"/>
      </w:r>
      <w:r w:rsidR="000578EF" w:rsidRPr="002F4348">
        <w:t>.</w:t>
      </w:r>
    </w:p>
    <w:p w14:paraId="67D1F900" w14:textId="77777777" w:rsidR="000578EF" w:rsidRPr="002F4348" w:rsidRDefault="000578EF" w:rsidP="00A55F6F">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1).</w:t>
      </w:r>
    </w:p>
    <w:p w14:paraId="7D4A6025" w14:textId="77777777" w:rsidR="000578EF" w:rsidRPr="002F4348" w:rsidRDefault="000578EF" w:rsidP="00A55F6F">
      <w:pPr>
        <w:ind w:left="709" w:firstLine="0"/>
        <w:contextualSpacing/>
        <w:rPr>
          <w:b/>
        </w:rPr>
      </w:pPr>
      <w:r w:rsidRPr="002F4348">
        <w:rPr>
          <w:b/>
        </w:rPr>
        <w:t xml:space="preserve">Комментарий: </w:t>
      </w:r>
      <w:r w:rsidR="00A55F6F" w:rsidRPr="002F4348">
        <w:rPr>
          <w:i/>
        </w:rPr>
        <w:t xml:space="preserve">количество </w:t>
      </w:r>
      <w:r w:rsidRPr="002F4348">
        <w:rPr>
          <w:i/>
        </w:rPr>
        <w:t xml:space="preserve">циклов </w:t>
      </w:r>
      <w:r w:rsidRPr="002F4348">
        <w:rPr>
          <w:i/>
          <w:lang w:val="en-US"/>
        </w:rPr>
        <w:t>ABVD</w:t>
      </w:r>
      <w:r w:rsidRPr="002F4348">
        <w:rPr>
          <w:i/>
        </w:rPr>
        <w:t xml:space="preserve"> зависит от ответа на лечение (оценка после </w:t>
      </w:r>
      <w:r w:rsidR="007B620C" w:rsidRPr="002F4348">
        <w:rPr>
          <w:i/>
        </w:rPr>
        <w:t>2-</w:t>
      </w:r>
      <w:r w:rsidRPr="002F4348">
        <w:rPr>
          <w:i/>
        </w:rPr>
        <w:t>4 цикл</w:t>
      </w:r>
      <w:r w:rsidR="007B620C" w:rsidRPr="002F4348">
        <w:rPr>
          <w:i/>
        </w:rPr>
        <w:t>ов</w:t>
      </w:r>
      <w:r w:rsidRPr="002F4348">
        <w:rPr>
          <w:i/>
        </w:rPr>
        <w:t xml:space="preserve">). Рекомендуется </w:t>
      </w:r>
      <w:r w:rsidR="007B620C" w:rsidRPr="002F4348">
        <w:rPr>
          <w:i/>
        </w:rPr>
        <w:t xml:space="preserve">суммарно </w:t>
      </w:r>
      <w:r w:rsidRPr="002F4348">
        <w:rPr>
          <w:i/>
        </w:rPr>
        <w:t xml:space="preserve">6 циклов при достижении полной ремиссии после </w:t>
      </w:r>
      <w:r w:rsidR="007B620C" w:rsidRPr="002F4348">
        <w:rPr>
          <w:i/>
        </w:rPr>
        <w:t xml:space="preserve">2-х и/или </w:t>
      </w:r>
      <w:r w:rsidRPr="002F4348">
        <w:rPr>
          <w:i/>
        </w:rPr>
        <w:t>4-х циклов</w:t>
      </w:r>
      <w:r w:rsidR="007B620C" w:rsidRPr="002F4348">
        <w:rPr>
          <w:i/>
        </w:rPr>
        <w:t>. Назначение 8 циклов при достижении частичной ремиссии после 4-х циклов нежелательно ввиду увеличения кумулятивной дозы доксорубицина</w:t>
      </w:r>
      <w:r w:rsidR="008E0B71" w:rsidRPr="002F4348">
        <w:rPr>
          <w:i/>
        </w:rPr>
        <w:t>**</w:t>
      </w:r>
      <w:r w:rsidR="007B620C" w:rsidRPr="002F4348">
        <w:rPr>
          <w:i/>
        </w:rPr>
        <w:t xml:space="preserve">. </w:t>
      </w:r>
      <w:r w:rsidRPr="002F4348">
        <w:rPr>
          <w:i/>
        </w:rPr>
        <w:t>В последнем случае возможно обсуждение альтернативного продолжения лечения: при достижении частичной ремиссии после 4-х циклов ABVD - проведение дополнительно только 2 циклов ABVD (всего 6 циклов) c последующим проведением ЛТ СОД</w:t>
      </w:r>
      <w:r w:rsidR="007B620C" w:rsidRPr="002F4348">
        <w:rPr>
          <w:i/>
        </w:rPr>
        <w:t xml:space="preserve"> 30 Гр. В случае необходимости возможно подведение дополнительной дозы облучения 6 Гр на резидуальные очаги «буст»).</w:t>
      </w:r>
    </w:p>
    <w:p w14:paraId="295761E8" w14:textId="77777777" w:rsidR="000578EF" w:rsidRPr="002F4348" w:rsidRDefault="00D75819" w:rsidP="00B153FC">
      <w:pPr>
        <w:pStyle w:val="afe"/>
        <w:numPr>
          <w:ilvl w:val="0"/>
          <w:numId w:val="12"/>
        </w:numPr>
        <w:spacing w:before="120" w:after="120"/>
        <w:ind w:left="709" w:hanging="709"/>
      </w:pPr>
      <w:r w:rsidRPr="002F4348">
        <w:lastRenderedPageBreak/>
        <w:t>Ранее не получавшим лечение</w:t>
      </w:r>
      <w:r w:rsidR="000578EF" w:rsidRPr="002F4348">
        <w:t xml:space="preserve"> пациентам в возрасте от 18 до 50 лет с распространенными стадиями кЛХ с симптомами интоксикации и/или с МПИ 3-7 </w:t>
      </w:r>
      <w:r w:rsidR="000578EF" w:rsidRPr="002F4348">
        <w:rPr>
          <w:b/>
        </w:rPr>
        <w:t>рекомендуется</w:t>
      </w:r>
      <w:r w:rsidR="000578EF" w:rsidRPr="002F4348">
        <w:t xml:space="preserve"> полихимиотерапия по схеме </w:t>
      </w:r>
      <w:r w:rsidR="000578EF" w:rsidRPr="002F4348">
        <w:rPr>
          <w:lang w:val="en-US"/>
        </w:rPr>
        <w:t>BEACOPP</w:t>
      </w:r>
      <w:r w:rsidR="000578EF" w:rsidRPr="002F4348">
        <w:t>-14 (8 циклов</w:t>
      </w:r>
      <w:r w:rsidR="00973E2C" w:rsidRPr="002F4348">
        <w:t xml:space="preserve">) или </w:t>
      </w:r>
      <w:r w:rsidR="000578EF" w:rsidRPr="002F4348">
        <w:rPr>
          <w:lang w:val="en-US"/>
        </w:rPr>
        <w:t>BEACOPP</w:t>
      </w:r>
      <w:r w:rsidR="000578EF" w:rsidRPr="002F4348">
        <w:t xml:space="preserve">-эскалированный (6 циклов) (описание режимов – см. приложение </w:t>
      </w:r>
      <w:r w:rsidR="007A344D" w:rsidRPr="002F4348">
        <w:t>А3.1</w:t>
      </w:r>
      <w:r w:rsidR="000578EF" w:rsidRPr="002F4348">
        <w:t xml:space="preserve">) </w:t>
      </w:r>
      <w:r w:rsidR="000578EF" w:rsidRPr="002F4348">
        <w:rPr>
          <w:lang w:eastAsia="ru-RU"/>
        </w:rPr>
        <w:t>с последующим облучением резидуальных опухолевых масс размером 2,5 см и более СОД 30 Гр</w:t>
      </w:r>
      <w:r w:rsidR="007B620C" w:rsidRPr="002F4348">
        <w:rPr>
          <w:lang w:eastAsia="ru-RU"/>
        </w:rPr>
        <w:t xml:space="preserve"> с последующим сокращением поля облучения  до размеров резидуального очага «буст» и подведением дозы 6 Гр</w:t>
      </w:r>
      <w:r w:rsidR="00116B73" w:rsidRPr="002F4348">
        <w:rPr>
          <w:lang w:eastAsia="ru-RU"/>
        </w:rPr>
        <w:t xml:space="preserve"> </w:t>
      </w:r>
      <w:r w:rsidR="00116B73" w:rsidRPr="002F4348">
        <w:rPr>
          <w:lang w:eastAsia="ru-RU"/>
        </w:rPr>
        <w:fldChar w:fldCharType="begin" w:fldLock="1"/>
      </w:r>
      <w:r w:rsidR="002C6C01" w:rsidRPr="002F4348">
        <w:rPr>
          <w:lang w:eastAsia="ru-RU"/>
        </w:rPr>
        <w:instrText>ADDIN CSL_CITATION {"citationItems":[{"id":"ITEM-1","itemData":{"DOI":"10.1016/S0140-6736(11)61940-5","ISSN":"1474-547X","PMID":"22480758","abstract":"BACKGROUND The intensity of chemotherapy and need for additional radiotherapy in patients with advanced stage Hodgkin's lymphoma has been unclear. We did a prospective randomised clinical trial comparing two reduced-intensity chemotherapy variants with our previous standard regimen. Chemotherapy was followed by PET-guided radiotherapy. METHODS In this parallel group, open-label, multicentre, non-inferiority trial (HD15), 2182 patients with newly diagnosed advanced stage Hodgkin's lymphoma aged 18-60 years were randomly assigned to receive either eight cycles of BEACOPP(escalated) (8×B(esc) group), six cycles of BEACOPP(escalated) (6×B(esc) group), or eight cycles of BEACOPP(14) (8×B(14) group). Randomisation (1:1:1) was done centrally by stratified minimisation. Non-inferiority of the primary endpoint, freedom from treatment failure, was assessed using repeated CIs for the hazard ratio (HR) according to the intention-to-treat principle. Patients with a persistent mass after chemotherapy measuring 2·5 cm or larger and positive on PET scan received additional radiotherapy with 30 Gy; the negative predictive value for tumour recurrence of PET at 12 months was an independent endpoint. This trial is registered with Current Controlled Trials, number ISRCTN32443041. FINDINGS Of the 2182 patients enrolled in the study, 2126 patients were included in the intention-to-treat analysis set, 705 in the 8×B(esc) group, 711 in the 6×B(esc) group, and 710 in the 8×B(14) group. Freedom from treatment failure was sequentially non-inferior for the 6×B(esc) and 8×B(14) groups as compared with 8×B(esc). 5-year freedom from treatment failure rates were 84·4% (97·5% CI 81·0-87·7) for the 8×B(esc) group, 89·3% (86·5-92·1) for 6×B(esc) group, and 85·4% (82·1-88·7) for the 8×B(14) group (97·5% CI for difference between 6×B(esc) and 8×B(esc) was 0·5-9·3). Overall survival in the three groups was 91·9%, 95·3%, and 94·5% respectively, and was significantly better with 6×B(esc) than with 8×B(esc) (97·5% CI 0·2-6·5). The 8×B(esc) group showed a higher mortality (7·5%) than the 6×B(esc) (4·6%) and 8×B(14) (5·2%) groups, mainly due to differences in treatment-related events (2·1%, 0·8%, and 0·8%, respectively) and secondary malignancies (1·8%, 0·7%, and 1·1%, respectively). The negative predictive value for PET at 12 months was 94·1% (95% CI 92·1-96·1); and 225 (11%) of 2126 patients received additional radiotherapy. INTERPRETATION Treatment with six cycles of BEACOPP(escalated) followe…","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dropping-particle":"","family":"German Hodgkin Study Group","given":"","non-dropping-particle":"","parse-names":false,"suffix":""},{"dropping-particle":"","family":"Swiss Group for Clinical Cancer Research","given":"","non-dropping-particle":"","parse-names":false,"suffix":""},{"dropping-particle":"","family":"Arbeitsgemeinschaft Medikamentöse Tumortherapie","given":"","non-dropping-particle":"","parse-names":false,"suffix":""}],"container-title":"Lancet (London, England)","id":"ITEM-1","issue":"9828","issued":{"date-parts":[["2012","5","12"]]},"page":"1791-9","title":"Reduced-intensity chemotherapy and PET-guided radiotherapy in patients with advanced stage Hodgkin's lymphoma (HD15 trial): a randomised, open-label, phase 3 non-inferiority trial.","type":"article-journal","volume":"379"},"uris":["http://www.mendeley.com/documents/?uuid=e9297700-7327-38a7-b5e1-c6624ec787a3","http://www.mendeley.com/documents/?uuid=9ae3c0bf-3563-401c-b406-70273d1f6757"]},{"id":"ITEM-2","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2","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16,21]","plainTextFormattedCitation":"[16,21]","previouslyFormattedCitation":"[16,21]"},"properties":{"noteIndex":0},"schema":"https://github.com/citation-style-language/schema/raw/master/csl-citation.json"}</w:instrText>
      </w:r>
      <w:r w:rsidR="00116B73" w:rsidRPr="002F4348">
        <w:rPr>
          <w:lang w:eastAsia="ru-RU"/>
        </w:rPr>
        <w:fldChar w:fldCharType="separate"/>
      </w:r>
      <w:r w:rsidR="000C1AAB" w:rsidRPr="002F4348">
        <w:rPr>
          <w:noProof/>
          <w:lang w:eastAsia="ru-RU"/>
        </w:rPr>
        <w:t>[16,21]</w:t>
      </w:r>
      <w:r w:rsidR="00116B73" w:rsidRPr="002F4348">
        <w:rPr>
          <w:lang w:eastAsia="ru-RU"/>
        </w:rPr>
        <w:fldChar w:fldCharType="end"/>
      </w:r>
      <w:r w:rsidR="000578EF" w:rsidRPr="002F4348">
        <w:t>.</w:t>
      </w:r>
    </w:p>
    <w:p w14:paraId="1853BB81" w14:textId="77777777" w:rsidR="000578EF" w:rsidRPr="002F4348" w:rsidRDefault="000578EF" w:rsidP="00116B73">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w:t>
      </w:r>
      <w:r w:rsidR="00973E2C" w:rsidRPr="002F4348">
        <w:rPr>
          <w:b/>
        </w:rPr>
        <w:t>2</w:t>
      </w:r>
      <w:r w:rsidRPr="002F4348">
        <w:rPr>
          <w:b/>
        </w:rPr>
        <w:t>).</w:t>
      </w:r>
    </w:p>
    <w:p w14:paraId="5F4CFC82" w14:textId="77777777" w:rsidR="00370DDC" w:rsidRPr="002F4348" w:rsidRDefault="00973E2C" w:rsidP="00B153FC">
      <w:pPr>
        <w:pStyle w:val="afe"/>
        <w:numPr>
          <w:ilvl w:val="0"/>
          <w:numId w:val="12"/>
        </w:numPr>
        <w:spacing w:before="120" w:after="120"/>
        <w:ind w:left="709" w:hanging="709"/>
      </w:pPr>
      <w:r w:rsidRPr="002F4348">
        <w:t>Ранее не получавшим лечение пациентам в возрасте от 18 до 50 лет с распространенными стадиями кЛХ с симптомами интоксикации и/или с МПИ 3-7</w:t>
      </w:r>
      <w:r w:rsidR="000C1AAB" w:rsidRPr="002F4348">
        <w:t xml:space="preserve"> как альтернатива режимам </w:t>
      </w:r>
      <w:r w:rsidR="000C1AAB" w:rsidRPr="002F4348">
        <w:rPr>
          <w:lang w:val="en-US"/>
        </w:rPr>
        <w:t>BEACOPP</w:t>
      </w:r>
      <w:r w:rsidR="000C1AAB" w:rsidRPr="002F4348">
        <w:t xml:space="preserve">-14 или </w:t>
      </w:r>
      <w:r w:rsidR="000C1AAB" w:rsidRPr="002F4348">
        <w:rPr>
          <w:lang w:val="en-US"/>
        </w:rPr>
        <w:t>BEACOPPesc</w:t>
      </w:r>
      <w:r w:rsidRPr="002F4348">
        <w:t xml:space="preserve"> </w:t>
      </w:r>
      <w:r w:rsidRPr="002F4348">
        <w:rPr>
          <w:b/>
        </w:rPr>
        <w:t>рекомендуется</w:t>
      </w:r>
      <w:r w:rsidRPr="002F4348">
        <w:t xml:space="preserve"> полихимиотерапия по схеме </w:t>
      </w:r>
      <w:r w:rsidRPr="002F4348">
        <w:rPr>
          <w:lang w:val="en-US"/>
        </w:rPr>
        <w:t>EACOPP</w:t>
      </w:r>
      <w:r w:rsidRPr="002F4348">
        <w:t xml:space="preserve">-14 (6 циклов) </w:t>
      </w:r>
      <w:r w:rsidRPr="002F4348">
        <w:rPr>
          <w:lang w:eastAsia="ru-RU"/>
        </w:rPr>
        <w:t xml:space="preserve">с последующим облучением резидуальных опухолевых масс размером 2,5 см и более СОД 30 Гр с последующим сокращением поля облучения  до размеров резидуального очага «буст» и подведением дозы 6 Гр </w:t>
      </w:r>
      <w:r w:rsidRPr="002F4348">
        <w:rPr>
          <w:lang w:eastAsia="ru-RU"/>
        </w:rPr>
        <w:fldChar w:fldCharType="begin" w:fldLock="1"/>
      </w:r>
      <w:r w:rsidR="00A850F7" w:rsidRPr="002F4348">
        <w:rPr>
          <w:lang w:eastAsia="ru-RU"/>
        </w:rPr>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http://www.mendeley.com/documents/?uuid=6548b3eb-4b1e-4363-8ff5-1cf493ff5fde"]}],"mendeley":{"formattedCitation":"[22]","plainTextFormattedCitation":"[22]","previouslyFormattedCitation":"[22]"},"properties":{"noteIndex":0},"schema":"https://github.com/citation-style-language/schema/raw/master/csl-citation.json"}</w:instrText>
      </w:r>
      <w:r w:rsidRPr="002F4348">
        <w:rPr>
          <w:lang w:eastAsia="ru-RU"/>
        </w:rPr>
        <w:fldChar w:fldCharType="separate"/>
      </w:r>
      <w:r w:rsidR="000C1AAB" w:rsidRPr="002F4348">
        <w:rPr>
          <w:noProof/>
          <w:lang w:eastAsia="ru-RU"/>
        </w:rPr>
        <w:t>[22]</w:t>
      </w:r>
      <w:r w:rsidRPr="002F4348">
        <w:rPr>
          <w:lang w:eastAsia="ru-RU"/>
        </w:rPr>
        <w:fldChar w:fldCharType="end"/>
      </w:r>
      <w:r w:rsidRPr="002F4348">
        <w:t>.</w:t>
      </w:r>
    </w:p>
    <w:p w14:paraId="277FED5B" w14:textId="77777777" w:rsidR="00973E2C" w:rsidRPr="002F4348" w:rsidRDefault="00973E2C" w:rsidP="000C1AAB">
      <w:pPr>
        <w:ind w:left="708" w:firstLine="0"/>
        <w:contextualSpacing/>
        <w:rPr>
          <w:b/>
        </w:rPr>
      </w:pPr>
      <w:r w:rsidRPr="002F4348">
        <w:rPr>
          <w:b/>
        </w:rPr>
        <w:t>Уровень убедительности рекомендаций С (уровень достоверности доказательств 4).</w:t>
      </w:r>
    </w:p>
    <w:p w14:paraId="71C185A3" w14:textId="77777777" w:rsidR="000578EF" w:rsidRPr="002F4348" w:rsidRDefault="000578EF" w:rsidP="00116B73">
      <w:pPr>
        <w:ind w:left="709" w:firstLine="0"/>
        <w:contextualSpacing/>
        <w:rPr>
          <w:i/>
        </w:rPr>
      </w:pPr>
      <w:r w:rsidRPr="002F4348">
        <w:rPr>
          <w:b/>
        </w:rPr>
        <w:t xml:space="preserve">Комментарий: </w:t>
      </w:r>
      <w:r w:rsidR="00116B73" w:rsidRPr="002F4348">
        <w:rPr>
          <w:i/>
        </w:rPr>
        <w:t xml:space="preserve">если </w:t>
      </w:r>
      <w:r w:rsidRPr="002F4348">
        <w:rPr>
          <w:i/>
        </w:rPr>
        <w:t>после окончания терапии для оценки эффективности лечения выполнялась ПЭТ/КТ, то при метаболическом ответе 1-3 по шкале Deauville достаточной является СОД 30 Гр, а при ответе 4-5 по шкале Deauville предпочтительно СОД 36 Гр или обсуждение вопроса о II линии терапии. Решение о проведении II линии терапии целесообразно принимать на основании биопсии ПЭТ+ лимфатического узла, так как частота ложноположительных результатов ПЭТ на этом этапе повышена.</w:t>
      </w:r>
    </w:p>
    <w:p w14:paraId="2830A64B" w14:textId="77777777" w:rsidR="00F8063E" w:rsidRPr="002F4348" w:rsidRDefault="000578EF" w:rsidP="000578EF">
      <w:pPr>
        <w:ind w:left="709"/>
        <w:contextualSpacing/>
        <w:rPr>
          <w:i/>
        </w:rPr>
      </w:pPr>
      <w:r w:rsidRPr="002F4348">
        <w:rPr>
          <w:i/>
        </w:rPr>
        <w:t xml:space="preserve">Схемы ВЕАСОРР-эскалированный, BEACOPP-14 и ЕАСОРР-14 характеризуются бóльшей токсичностью, чем схема ABVD, и требуют обязательного планового применения колониестимулирующих факторов (Г-КСФ). </w:t>
      </w:r>
    </w:p>
    <w:p w14:paraId="6D684A42" w14:textId="77777777" w:rsidR="000578EF" w:rsidRPr="002F4348" w:rsidRDefault="000578EF" w:rsidP="000578EF">
      <w:pPr>
        <w:ind w:left="709"/>
        <w:contextualSpacing/>
        <w:rPr>
          <w:i/>
        </w:rPr>
      </w:pPr>
      <w:r w:rsidRPr="002F4348">
        <w:rPr>
          <w:i/>
        </w:rPr>
        <w:t xml:space="preserve">С целью уменьшения проявлений синдрома лизиса опухоли у </w:t>
      </w:r>
      <w:r w:rsidR="00B119C4" w:rsidRPr="002F4348">
        <w:rPr>
          <w:i/>
        </w:rPr>
        <w:t xml:space="preserve">пациентов </w:t>
      </w:r>
      <w:r w:rsidRPr="002F4348">
        <w:rPr>
          <w:i/>
        </w:rPr>
        <w:t>с выраженными симптомами интоксикации и общим статусом 2 и более по шкале ECOG лечение следует начинать с префазы – одного введения винбластин</w:t>
      </w:r>
      <w:r w:rsidR="000C1AAB" w:rsidRPr="002F4348">
        <w:rPr>
          <w:i/>
        </w:rPr>
        <w:t>а</w:t>
      </w:r>
      <w:r w:rsidR="00050B04" w:rsidRPr="002F4348">
        <w:rPr>
          <w:i/>
        </w:rPr>
        <w:t>**</w:t>
      </w:r>
      <w:r w:rsidRPr="002F4348">
        <w:rPr>
          <w:i/>
        </w:rPr>
        <w:t>) или введения циклофосфамида</w:t>
      </w:r>
      <w:r w:rsidR="00050B04" w:rsidRPr="002F4348">
        <w:rPr>
          <w:i/>
        </w:rPr>
        <w:t>**</w:t>
      </w:r>
      <w:r w:rsidRPr="002F4348">
        <w:rPr>
          <w:i/>
        </w:rPr>
        <w:t xml:space="preserve"> в монорежиме или в сочетании с</w:t>
      </w:r>
      <w:r w:rsidR="000C1AAB" w:rsidRPr="002F4348">
        <w:rPr>
          <w:i/>
        </w:rPr>
        <w:t xml:space="preserve"> глюкокортикоидами </w:t>
      </w:r>
      <w:r w:rsidRPr="002F4348">
        <w:rPr>
          <w:i/>
        </w:rPr>
        <w:t>в течение 1-3 дней (при отсутствии противопоказаний)</w:t>
      </w:r>
      <w:r w:rsidR="00F8063E" w:rsidRPr="002F4348">
        <w:rPr>
          <w:i/>
        </w:rPr>
        <w:t xml:space="preserve"> или одного введения по схеме </w:t>
      </w:r>
      <w:r w:rsidR="00F8063E" w:rsidRPr="002F4348">
        <w:rPr>
          <w:i/>
          <w:lang w:val="en-US"/>
        </w:rPr>
        <w:t>ABVD</w:t>
      </w:r>
      <w:r w:rsidR="00F8063E" w:rsidRPr="002F4348">
        <w:rPr>
          <w:i/>
        </w:rPr>
        <w:t xml:space="preserve">. </w:t>
      </w:r>
      <w:r w:rsidR="000E5A78" w:rsidRPr="002F4348">
        <w:rPr>
          <w:i/>
        </w:rPr>
        <w:t>После префазы</w:t>
      </w:r>
      <w:r w:rsidR="00F8063E" w:rsidRPr="002F4348">
        <w:rPr>
          <w:i/>
        </w:rPr>
        <w:t xml:space="preserve"> </w:t>
      </w:r>
      <w:r w:rsidR="000E5A78" w:rsidRPr="002F4348">
        <w:rPr>
          <w:i/>
        </w:rPr>
        <w:t>н</w:t>
      </w:r>
      <w:r w:rsidR="00F8063E" w:rsidRPr="002F4348">
        <w:rPr>
          <w:i/>
        </w:rPr>
        <w:t xml:space="preserve">ачало плановой терапии по схемам ВЕАСОРР-14, </w:t>
      </w:r>
      <w:r w:rsidR="00F8063E" w:rsidRPr="002F4348">
        <w:rPr>
          <w:i/>
        </w:rPr>
        <w:lastRenderedPageBreak/>
        <w:t>ВЕАСОРР-эскалированный и ЕАСОРР-14 возможно только после прохождения пика снижения лейкоцитов.</w:t>
      </w:r>
    </w:p>
    <w:p w14:paraId="54F5BCF6" w14:textId="77777777" w:rsidR="000578EF" w:rsidRPr="002F4348" w:rsidRDefault="00D75819" w:rsidP="00B153FC">
      <w:pPr>
        <w:pStyle w:val="afe"/>
        <w:numPr>
          <w:ilvl w:val="0"/>
          <w:numId w:val="12"/>
        </w:numPr>
        <w:spacing w:before="120" w:after="120"/>
        <w:ind w:left="709" w:hanging="709"/>
      </w:pPr>
      <w:r w:rsidRPr="002F4348">
        <w:t>Ранее не получавшим лечение</w:t>
      </w:r>
      <w:r w:rsidR="000578EF" w:rsidRPr="002F4348">
        <w:t xml:space="preserve"> пациентам в возрасте от 50 до 60 лет без тяжелых сопутствующих заболеваний с распространенными стадиями кЛХ с симптомами интоксикации и/или с МПИ 3-7 </w:t>
      </w:r>
      <w:r w:rsidR="000578EF" w:rsidRPr="002F4348">
        <w:rPr>
          <w:b/>
        </w:rPr>
        <w:t>рекомендуется</w:t>
      </w:r>
      <w:r w:rsidR="000578EF" w:rsidRPr="002F4348">
        <w:t xml:space="preserve"> полихимиотерапия по схеме </w:t>
      </w:r>
      <w:r w:rsidR="000578EF" w:rsidRPr="002F4348">
        <w:rPr>
          <w:lang w:val="en-US"/>
        </w:rPr>
        <w:t>BEACOPP</w:t>
      </w:r>
      <w:r w:rsidR="000578EF" w:rsidRPr="002F4348">
        <w:t xml:space="preserve">-14 (8 циклов) или </w:t>
      </w:r>
      <w:r w:rsidR="000578EF" w:rsidRPr="002F4348">
        <w:rPr>
          <w:lang w:val="en-US"/>
        </w:rPr>
        <w:t>EACOPP</w:t>
      </w:r>
      <w:r w:rsidR="000578EF" w:rsidRPr="002F4348">
        <w:t xml:space="preserve">-14 (6 циклов) (описание режимов – см. приложение </w:t>
      </w:r>
      <w:r w:rsidR="007A344D" w:rsidRPr="002F4348">
        <w:t>А3.1</w:t>
      </w:r>
      <w:r w:rsidR="000578EF" w:rsidRPr="002F4348">
        <w:t xml:space="preserve">) </w:t>
      </w:r>
      <w:r w:rsidR="000578EF" w:rsidRPr="002F4348">
        <w:rPr>
          <w:lang w:eastAsia="ru-RU"/>
        </w:rPr>
        <w:t>с последующим облучением резидуальных опухолевых масс размером 2,5 см и более СОД 30 Гр</w:t>
      </w:r>
      <w:r w:rsidR="00116B73" w:rsidRPr="002F4348">
        <w:rPr>
          <w:lang w:eastAsia="ru-RU"/>
        </w:rPr>
        <w:t xml:space="preserve"> </w:t>
      </w:r>
      <w:r w:rsidR="00116B73" w:rsidRPr="002F4348">
        <w:rPr>
          <w:lang w:eastAsia="ru-RU"/>
        </w:rPr>
        <w:fldChar w:fldCharType="begin" w:fldLock="1"/>
      </w:r>
      <w:r w:rsidR="002C6C01" w:rsidRPr="002F4348">
        <w:rPr>
          <w:lang w:eastAsia="ru-RU"/>
        </w:rPr>
        <w:instrText>ADDIN CSL_CITATION {"citationItems":[{"id":"ITEM-1","itemData":{"DOI":"10.1200/JCO.2003.06.028","ISSN":"0732183X","abstract":"Purpose: This multicenter pilot study assessed the feasibility and efficacy of a time-intensified bleomycin, etoposide, doxorubicin, cyclophosphamide, vincristine, procarbazine, and prednisone (BEACOPP) regimen given in 14-day intervals (BEACOPP-14) with granulocyte colony-stimulating factor (G-CSF) support in advanced Hodgkin's lymphoma. Patients and Methods: From July 1997 until March 2000, 94 patients with Hodgkin's lymphoma stage IIB, III, and IV were scheduled to receive eight cycles of BEACOPP-14. Consolidation radiotherapy was administered to regions with initial bulky disease or residual tumor after chemotherapy. Results: All patients were assessable for toxicity and treatment outcome. Eighty-six patients received the planned eight cycles of BEACOPP-14. Consolidation radiotherapy was given in 66 patients. Chemotherapy could generally be administered on schedule. Dose reductions varied among drugs but were generally low. Acute toxicity was moderate, with World Health Organization grade 3/4 leukopenia in 75%, thrombocytopenia in 23%, anemia in 65%, and infection in 12% of patients. A total of 88 patients (94%) achieved a complete remission. Four patients had progressive disease. At a median observation time of 34 months, five patients have relapsed, one patient developed a secondary non-Hodgkin's lymphoma, and three deaths were documented. The overall survival and freedom from treatment failure rates at 34 months were 97% (95% confidence interval [CI], 93% to 100%) and 90% (95% CI, 84% to 97%), respectively. Conclusion: Acceleration of the BEACOPP baseline regimen by shortening cycle duration with G-CSF support is feasible and effective with moderate acute toxicity. On the basis of these results, the German Hodgkin's Lymphoma Study Group will compare the BEACOPP-14 regimen with BEACOPP-21 escalated in a prospective multicenter randomized trial. © 2003 by American Society of Clinical Oncology.","author":[{"dropping-particle":"","family":"Sieber","given":"Markus","non-dropping-particle":"","parse-names":false,"suffix":""},{"dropping-particle":"","family":"Bredenfeld","given":"H.","non-dropping-particle":"","parse-names":false,"suffix":""},{"dropping-particle":"","family":"Josting","given":"A.","non-dropping-particle":"","parse-names":false,"suffix":""},{"dropping-particle":"","family":"Reineke","given":"T.","non-dropping-particle":"","parse-names":false,"suffix":""},{"dropping-particle":"","family":"Rueffer","given":"U.","non-dropping-particle":"","parse-names":false,"suffix":""},{"dropping-particle":"","family":"Koch","given":"T.","non-dropping-particle":"","parse-names":false,"suffix":""},{"dropping-particle":"","family":"Naumann","given":"R.","non-dropping-particle":"","parse-names":false,"suffix":""},{"dropping-particle":"","family":"Boissevain","given":"F.","non-dropping-particle":"","parse-names":false,"suffix":""},{"dropping-particle":"","family":"Koch","given":"P.","non-dropping-particle":"","parse-names":false,"suffix":""},{"dropping-particle":"","family":"Worst","given":"P.","non-dropping-particle":"","parse-names":false,"suffix":""},{"dropping-particle":"","family":"Soekler","given":"M.","non-dropping-particle":"","parse-names":false,"suffix":""},{"dropping-particle":"","family":"Eich","given":"H.","non-dropping-particle":"","parse-names":false,"suffix":""},{"dropping-particle":"","family":"Müller-Hermelink","given":"H. K.","non-dropping-particle":"","parse-names":false,"suffix":""},{"dropping-particle":"","family":"Franklin","given":"J.","non-dropping-particle":"","parse-names":false,"suffix":""},{"dropping-particle":"","family":"Paulus","given":"U.","non-dropping-particle":"","parse-names":false,"suffix":""},{"dropping-particle":"","family":"Wolf","given":"J.","non-dropping-particle":"","parse-names":false,"suffix":""},{"dropping-particle":"","family":"Engert","given":"A.","non-dropping-particle":"","parse-names":false,"suffix":""},{"dropping-particle":"","family":"Diehl","given":"V.","non-dropping-particle":"","parse-names":false,"suffix":""}],"container-title":"Journal of Clinical Oncology","id":"ITEM-1","issue":"9","issued":{"date-parts":[["2003","5","1"]]},"page":"1734-1739","title":"14-Day variant of the bleomycin, etoposide, doxorubicin, cyclophosphamide, vincristine, procarbazine, and prednisone regimen in advanced-stage Hodgkin's lymphoma: Results of a pilot study of the German Hodgkin's Lymphoma Study Group","type":"article-journal","volume":"21"},"uris":["http://www.mendeley.com/documents/?uuid=04d6cdcc-86ca-3166-8770-7e6c41765997","http://www.mendeley.com/documents/?uuid=daf76ed8-c8f8-4791-bd14-381bc674965a"]},{"id":"ITEM-2","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2","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6548b3eb-4b1e-4363-8ff5-1cf493ff5fde","http://www.mendeley.com/documents/?uuid=0a4a3745-0d0c-4431-9ef8-2701c4f59356"]}],"mendeley":{"formattedCitation":"[22,23]","plainTextFormattedCitation":"[22,23]","previouslyFormattedCitation":"[22,23]"},"properties":{"noteIndex":0},"schema":"https://github.com/citation-style-language/schema/raw/master/csl-citation.json"}</w:instrText>
      </w:r>
      <w:r w:rsidR="00116B73" w:rsidRPr="002F4348">
        <w:rPr>
          <w:lang w:eastAsia="ru-RU"/>
        </w:rPr>
        <w:fldChar w:fldCharType="separate"/>
      </w:r>
      <w:r w:rsidR="000C1AAB" w:rsidRPr="002F4348">
        <w:rPr>
          <w:noProof/>
          <w:lang w:eastAsia="ru-RU"/>
        </w:rPr>
        <w:t>[22,23]</w:t>
      </w:r>
      <w:r w:rsidR="00116B73" w:rsidRPr="002F4348">
        <w:rPr>
          <w:lang w:eastAsia="ru-RU"/>
        </w:rPr>
        <w:fldChar w:fldCharType="end"/>
      </w:r>
      <w:r w:rsidR="000578EF" w:rsidRPr="002F4348">
        <w:t>.</w:t>
      </w:r>
    </w:p>
    <w:p w14:paraId="725F144A" w14:textId="77777777" w:rsidR="000578EF" w:rsidRPr="002F4348" w:rsidRDefault="000578EF" w:rsidP="00116B73">
      <w:pPr>
        <w:ind w:left="709" w:firstLine="0"/>
        <w:contextualSpacing/>
        <w:rPr>
          <w:b/>
        </w:rPr>
      </w:pPr>
      <w:r w:rsidRPr="002F4348">
        <w:rPr>
          <w:b/>
        </w:rPr>
        <w:t xml:space="preserve">Уровень убедительности рекомендаций </w:t>
      </w:r>
      <w:r w:rsidR="00C028CF" w:rsidRPr="002F4348">
        <w:rPr>
          <w:b/>
        </w:rPr>
        <w:t>С</w:t>
      </w:r>
      <w:r w:rsidR="005964D1" w:rsidRPr="002F4348">
        <w:rPr>
          <w:b/>
        </w:rPr>
        <w:t xml:space="preserve"> </w:t>
      </w:r>
      <w:r w:rsidRPr="002F4348">
        <w:rPr>
          <w:b/>
        </w:rPr>
        <w:t xml:space="preserve">(уровень достоверности доказательств </w:t>
      </w:r>
      <w:r w:rsidR="00C028CF" w:rsidRPr="002F4348">
        <w:rPr>
          <w:b/>
        </w:rPr>
        <w:t>4</w:t>
      </w:r>
      <w:r w:rsidRPr="002F4348">
        <w:rPr>
          <w:b/>
        </w:rPr>
        <w:t>).</w:t>
      </w:r>
    </w:p>
    <w:p w14:paraId="449A3C71" w14:textId="77777777" w:rsidR="000578EF" w:rsidRPr="002F4348" w:rsidRDefault="000578EF" w:rsidP="00B153FC">
      <w:pPr>
        <w:pStyle w:val="afe"/>
        <w:numPr>
          <w:ilvl w:val="0"/>
          <w:numId w:val="12"/>
        </w:numPr>
        <w:spacing w:before="120" w:after="120"/>
        <w:ind w:left="709" w:hanging="709"/>
      </w:pPr>
      <w:r w:rsidRPr="002F4348">
        <w:t xml:space="preserve">У пациентов от 18 до 60 лет с распространенными стадиями кЛХ, получивших </w:t>
      </w:r>
      <w:r w:rsidR="000C1CB1" w:rsidRPr="002F4348">
        <w:t xml:space="preserve">интенсивную лекарственную терапию </w:t>
      </w:r>
      <w:r w:rsidRPr="002F4348">
        <w:t xml:space="preserve">в полном объеме, с резидуальной опухолью </w:t>
      </w:r>
      <w:r w:rsidRPr="002F4348">
        <w:rPr>
          <w:rFonts w:cs="Times New Roman"/>
        </w:rPr>
        <w:t>≤</w:t>
      </w:r>
      <w:r w:rsidRPr="002F4348">
        <w:t xml:space="preserve">2,5 см и с полным метаболическим ответом по данным ПЭТ-2 и ПЭТ/КТ после окончания терапевтического лечения, </w:t>
      </w:r>
      <w:r w:rsidRPr="002F4348">
        <w:rPr>
          <w:b/>
        </w:rPr>
        <w:t>рекомендуется</w:t>
      </w:r>
      <w:r w:rsidRPr="002F4348">
        <w:t xml:space="preserve"> рассмотреть вопрос о возможности отказа от лучевой терапии</w:t>
      </w:r>
      <w:r w:rsidR="00116B73" w:rsidRPr="002F4348">
        <w:t xml:space="preserve"> </w:t>
      </w:r>
      <w:r w:rsidR="00116B73" w:rsidRPr="002F4348">
        <w:fldChar w:fldCharType="begin" w:fldLock="1"/>
      </w:r>
      <w:r w:rsidR="002C6C01" w:rsidRPr="002F4348">
        <w:instrText>ADDIN CSL_CITATION {"citationItems":[{"id":"ITEM-1","itemData":{"DOI":"10.1002/hon.105_2629","ISSN":"02780232","author":[{"dropping-particle":"","family":"Gallamini","given":"A.","non-dropping-particle":"","parse-names":false,"suffix":""},{"dropping-particle":"","family":"Rossi","given":"A.","non-dropping-particle":"","parse-names":false,"suffix":""},{"dropping-particle":"","family":"Patti","given":"C.","non-dropping-particle":"","parse-names":false,"suffix":""},{"dropping-particle":"","family":"Picardi","given":"M.","non-dropping-particle":"","parse-names":false,"suffix":""},{"dropping-particle":"","family":"Romano","given":"A.","non-dropping-particle":"","parse-names":false,"suffix":""},{"dropping-particle":"","family":"Cantonetti","given":"M.","non-dropping-particle":"","parse-names":false,"suffix":""},{"dropping-particle":"","family":"Oppi","given":"S.","non-dropping-particle":"","parse-names":false,"suffix":""},{"dropping-particle":"","family":"Viviani","given":"S.","non-dropping-particle":"","parse-names":false,"suffix":""},{"dropping-particle":"","family":"Bolis","given":"S.","non-dropping-particle":"","parse-names":false,"suffix":""},{"dropping-particle":"","family":"Trentin","given":"L.","non-dropping-particle":"","parse-names":false,"suffix":""},{"dropping-particle":"","family":"Gini","given":"G.","non-dropping-particle":"","parse-names":false,"suffix":""},{"dropping-particle":"","family":"Battistini","given":"R.","non-dropping-particle":"","parse-names":false,"suffix":""},{"dropping-particle":"","family":"Chauvie","given":"S.","non-dropping-particle":"","parse-names":false,"suffix":""},{"dropping-particle":"","family":"Bertolotti","given":"L.","non-dropping-particle":"","parse-names":false,"suffix":""},{"dropping-particle":"","family":"Pavoni","given":"C.","non-dropping-particle":"","parse-names":false,"suffix":""},{"dropping-particle":"","family":"Parvis","given":"G.","non-dropping-particle":"","parse-names":false,"suffix":""},{"dropping-particle":"","family":"Zanotti","given":"R.","non-dropping-particle":"","parse-names":false,"suffix":""},{"dropping-particle":"","family":"Gavarotti","given":"P.","non-dropping-particle":"","parse-names":false,"suffix":""},{"dropping-particle":"","family":"Cimminiello","given":"M.","non-dropping-particle":"","parse-names":false,"suffix":""},{"dropping-particle":"","family":"Schiavotto","given":"C.","non-dropping-particle":"","parse-names":false,"suffix":""},{"dropping-particle":"","family":"Viero","given":"P.","non-dropping-particle":"","parse-names":false,"suffix":""},{"dropping-particle":"","family":"Avigdor","given":"A.","non-dropping-particle":"","parse-names":false,"suffix":""},{"dropping-particle":"","family":"Tarella","given":"C.","non-dropping-particle":"","parse-names":false,"suffix":""},{"dropping-particle":"","family":"Rambaldi","given":"A.","non-dropping-particle":"","parse-names":false,"suffix":""}],"container-title":"Hematological Oncology","id":"ITEM-1","issued":{"date-parts":[["2019","6"]]},"page":"147-148","publisher":"Wiley","title":"Consolidation radiotherapy could be omitted in advanced Hodgkin lymphoma with large nodal mass in complete metabolic response after ABVD. Final analysis of the randomized HD0607 trial","type":"article-journal","volume":"37"},"uris":["http://www.mendeley.com/documents/?uuid=c3217ecd-97ec-3917-8912-8b26e41a94b3","http://www.mendeley.com/documents/?uuid=a6870071-fed1-48b9-bcfe-2c93e810e271"]},{"id":"ITEM-2","itemData":{"DOI":"10.1016/S0140-6736(11)61940-5","ISSN":"1474-547X","PMID":"22480758","abstract":"BACKGROUND The intensity of chemotherapy and need for additional radiotherapy in patients with advanced stage Hodgkin's lymphoma has been unclear. We did a prospective randomised clinical trial comparing two reduced-intensity chemotherapy variants with our previous standard regimen. Chemotherapy was followed by PET-guided radiotherapy. METHODS In this parallel group, open-label, multicentre, non-inferiority trial (HD15), 2182 patients with newly diagnosed advanced stage Hodgkin's lymphoma aged 18-60 years were randomly assigned to receive either eight cycles of BEACOPP(escalated) (8×B(esc) group), six cycles of BEACOPP(escalated) (6×B(esc) group), or eight cycles of BEACOPP(14) (8×B(14) group). Randomisation (1:1:1) was done centrally by stratified minimisation. Non-inferiority of the primary endpoint, freedom from treatment failure, was assessed using repeated CIs for the hazard ratio (HR) according to the intention-to-treat principle. Patients with a persistent mass after chemotherapy measuring 2·5 cm or larger and positive on PET scan received additional radiotherapy with 30 Gy; the negative predictive value for tumour recurrence of PET at 12 months was an independent endpoint. This trial is registered with Current Controlled Trials, number ISRCTN32443041. FINDINGS Of the 2182 patients enrolled in the study, 2126 patients were included in the intention-to-treat analysis set, 705 in the 8×B(esc) group, 711 in the 6×B(esc) group, and 710 in the 8×B(14) group. Freedom from treatment failure was sequentially non-inferior for the 6×B(esc) and 8×B(14) groups as compared with 8×B(esc). 5-year freedom from treatment failure rates were 84·4% (97·5% CI 81·0-87·7) for the 8×B(esc) group, 89·3% (86·5-92·1) for 6×B(esc) group, and 85·4% (82·1-88·7) for the 8×B(14) group (97·5% CI for difference between 6×B(esc) and 8×B(esc) was 0·5-9·3). Overall survival in the three groups was 91·9%, 95·3%, and 94·5% respectively, and was significantly better with 6×B(esc) than with 8×B(esc) (97·5% CI 0·2-6·5). The 8×B(esc) group showed a higher mortality (7·5%) than the 6×B(esc) (4·6%) and 8×B(14) (5·2%) groups, mainly due to differences in treatment-related events (2·1%, 0·8%, and 0·8%, respectively) and secondary malignancies (1·8%, 0·7%, and 1·1%, respectively). The negative predictive value for PET at 12 months was 94·1% (95% CI 92·1-96·1); and 225 (11%) of 2126 patients received additional radiotherapy. INTERPRETATION Treatment with six cycles of BEACOPP(escalated) followe…","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dropping-particle":"","family":"German Hodgkin Study Group","given":"","non-dropping-particle":"","parse-names":false,"suffix":""},{"dropping-particle":"","family":"Swiss Group for Clinical Cancer Research","given":"","non-dropping-particle":"","parse-names":false,"suffix":""},{"dropping-particle":"","family":"Arbeitsgemeinschaft Medikamentöse Tumortherapie","given":"","non-dropping-particle":"","parse-names":false,"suffix":""}],"container-title":"Lancet (London, England)","id":"ITEM-2","issue":"9828","issued":{"date-parts":[["2012","5","12"]]},"page":"1791-9","title":"Reduced-intensity chemotherapy and PET-guided radiotherapy in patients with advanced stage Hodgkin's lymphoma (HD15 trial): a randomised, open-label, phase 3 non-inferiority trial.","type":"article-journal","volume":"379"},"uris":["http://www.mendeley.com/documents/?uuid=9ae3c0bf-3563-401c-b406-70273d1f6757","http://www.mendeley.com/documents/?uuid=e9297700-7327-38a7-b5e1-c6624ec787a3"]}],"mendeley":{"formattedCitation":"[21,24]","plainTextFormattedCitation":"[21,24]","previouslyFormattedCitation":"[21,24]"},"properties":{"noteIndex":0},"schema":"https://github.com/citation-style-language/schema/raw/master/csl-citation.json"}</w:instrText>
      </w:r>
      <w:r w:rsidR="00116B73" w:rsidRPr="002F4348">
        <w:fldChar w:fldCharType="separate"/>
      </w:r>
      <w:r w:rsidR="000C1AAB" w:rsidRPr="002F4348">
        <w:rPr>
          <w:noProof/>
        </w:rPr>
        <w:t>[21,24]</w:t>
      </w:r>
      <w:r w:rsidR="00116B73" w:rsidRPr="002F4348">
        <w:fldChar w:fldCharType="end"/>
      </w:r>
      <w:r w:rsidRPr="002F4348">
        <w:t>.</w:t>
      </w:r>
    </w:p>
    <w:p w14:paraId="6C0D81B5" w14:textId="77777777" w:rsidR="000578EF" w:rsidRPr="002F4348" w:rsidRDefault="000578EF" w:rsidP="00116B73">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2).</w:t>
      </w:r>
    </w:p>
    <w:p w14:paraId="5D35E19B" w14:textId="77777777" w:rsidR="000578EF" w:rsidRPr="002F4348" w:rsidRDefault="000578EF" w:rsidP="00B153FC">
      <w:pPr>
        <w:pStyle w:val="afe"/>
        <w:numPr>
          <w:ilvl w:val="0"/>
          <w:numId w:val="12"/>
        </w:numPr>
        <w:spacing w:before="120" w:after="120"/>
        <w:ind w:left="709" w:hanging="709"/>
      </w:pPr>
      <w:r w:rsidRPr="002F4348">
        <w:t xml:space="preserve">У пациентов от 18 до 60 лет с распространенными стадиями кЛХ, выполнивших ПЭТ/КТ до начала лечения, ПЭТ/КТ-позитивных (4-5 баллов по шкале </w:t>
      </w:r>
      <w:r w:rsidRPr="002F4348">
        <w:rPr>
          <w:lang w:val="en-US"/>
        </w:rPr>
        <w:t>Deauville</w:t>
      </w:r>
      <w:r w:rsidRPr="002F4348">
        <w:t xml:space="preserve">) после 2 циклов </w:t>
      </w:r>
      <w:r w:rsidRPr="002F4348">
        <w:rPr>
          <w:lang w:val="en-US"/>
        </w:rPr>
        <w:t>ABVD</w:t>
      </w:r>
      <w:r w:rsidRPr="002F4348">
        <w:t xml:space="preserve">, </w:t>
      </w:r>
      <w:r w:rsidRPr="002F4348">
        <w:rPr>
          <w:b/>
        </w:rPr>
        <w:t>рекомендуется</w:t>
      </w:r>
      <w:r w:rsidRPr="002F4348">
        <w:t xml:space="preserve"> интенсификация терапии до </w:t>
      </w:r>
      <w:r w:rsidRPr="002F4348">
        <w:rPr>
          <w:lang w:val="en-US"/>
        </w:rPr>
        <w:t>BEACOPP</w:t>
      </w:r>
      <w:r w:rsidRPr="002F4348">
        <w:t xml:space="preserve">-эскалированный (4-6 циклов) или </w:t>
      </w:r>
      <w:r w:rsidRPr="002F4348">
        <w:rPr>
          <w:lang w:val="en-US"/>
        </w:rPr>
        <w:t>BEACOPP</w:t>
      </w:r>
      <w:r w:rsidRPr="002F4348">
        <w:t xml:space="preserve">-14 (6 циклов) (описание режимов – см. приложение </w:t>
      </w:r>
      <w:r w:rsidR="007A344D" w:rsidRPr="002F4348">
        <w:t>А3.1</w:t>
      </w:r>
      <w:r w:rsidRPr="002F4348">
        <w:t xml:space="preserve">) </w:t>
      </w:r>
      <w:r w:rsidR="00116B73" w:rsidRPr="002F4348">
        <w:fldChar w:fldCharType="begin" w:fldLock="1"/>
      </w:r>
      <w:r w:rsidR="002C6C01" w:rsidRPr="002F4348">
        <w:instrText>ADDIN CSL_CITATION {"citationItems":[{"id":"ITEM-1","itemData":{"DOI":"10.1182/blood-2015-11-679407","ISSN":"15280020","abstract":"International guidelines recommend that positron emission tomography-computed tomography (PET-CT) should replace CT in Hodgkin lymphoma (HL). The aims of this study were to compare PET-CT with CT for staging and measure agreement between expert and local readers, using a 5-point scale (Deauville criteria), to adapt treatment in a clinical trial: Response-Adapted Therapy in Advanced Hodgkin Lymphoma (RATHL). Patients were staged using clinical assessment, CT, and bone marrow biopsy (RATHL stage). PET-CT was performed at baseline (PET0) and after 2 chemotherapy cycles (PET2) in a response-adapted design.PET-CTwasreported centrally by experts at 5 national core laboratories. Local readers optionally scored PET2scans. TheRATHLand PET-CT stages were compared. Agreement among experts and between expert and local readers was measured. RATHL and PET0 stage were concordant in 938 (80%) patients. PET-CT upstaged 159 (14%) and downstaged 74 (6%) patients. Upstaging by extranodal disease in bone marrow (92), lung (11), or multiple sites (12) on PET-CT accounted for most discrepancies. Follow-up of discrepant findings confirmed the PET characterization of lesions in the vast majority. Five patients were upstaged by marrow biopsy and 7 by contrast-enhanced CT in the bowel and/or liver or spleen. PET2 agreement among experts (140 scans) with a k (95% confidence interval) of 0.84 (0.76-0.91) was very good and between experts and local readers (300 scans) at 0.77 (0.68-0.86) was good. These results confirm PET-CT as the modern standard for staging HL and that response assessment using Deauville criteria is robust, enabling translation of RATHL results into clinical practice.","author":[{"dropping-particle":"","family":"Barrington","given":"Sally F.","non-dropping-particle":"","parse-names":false,"suffix":""},{"dropping-particle":"","family":"Kirkwood","given":"Amy A.","non-dropping-particle":"","parse-names":false,"suffix":""},{"dropping-particle":"","family":"Franceschetto","given":"Antonella","non-dropping-particle":"","parse-names":false,"suffix":""},{"dropping-particle":"","family":"Fulham","given":"Michael J.","non-dropping-particle":"","parse-names":false,"suffix":""},{"dropping-particle":"","family":"Roberts","given":"Thomas H.","non-dropping-particle":"","parse-names":false,"suffix":""},{"dropping-particle":"","family":"Almquist","given":"Helén","non-dropping-particle":"","parse-names":false,"suffix":""},{"dropping-particle":"","family":"Brun","given":"Eva","non-dropping-particle":"","parse-names":false,"suffix":""},{"dropping-particle":"","family":"Hjorthaug","given":"Karin","non-dropping-particle":"","parse-names":false,"suffix":""},{"dropping-particle":"","family":"Viney","given":"Zaid N.","non-dropping-particle":"","parse-names":false,"suffix":""},{"dropping-particle":"","family":"Pike","given":"Lucy C.","non-dropping-particle":"","parse-names":false,"suffix":""},{"dropping-particle":"","family":"Federico","given":"Massimo","non-dropping-particle":"","parse-names":false,"suffix":""},{"dropping-particle":"","family":"Luminari","given":"Stefano","non-dropping-particle":"","parse-names":false,"suffix":""},{"dropping-particle":"","family":"Radford","given":"John","non-dropping-particle":"","parse-names":false,"suffix":""},{"dropping-particle":"","family":"Trotman","given":"Judith","non-dropping-particle":"","parse-names":false,"suffix":""},{"dropping-particle":"","family":"Fosså","given":"Alexander","non-dropping-particle":"","parse-names":false,"suffix":""},{"dropping-particle":"","family":"Berkahn","given":"Leanne","non-dropping-particle":"","parse-names":false,"suffix":""},{"dropping-particle":"","family":"Molin","given":"Daniel","non-dropping-particle":"","parse-names":false,"suffix":""},{"dropping-particle":"","family":"D'Amore","given":"Francesco","non-dropping-particle":"","parse-names":false,"suffix":""},{"dropping-particle":"","family":"Sinclair","given":"Donald A.","non-dropping-particle":"","parse-names":false,"suffix":""},{"dropping-particle":"","family":"Smith","given":"Paul","non-dropping-particle":"","parse-names":false,"suffix":""},{"dropping-particle":"","family":"O'Doherty","given":"Michael J.","non-dropping-particle":"","parse-names":false,"suffix":""},{"dropping-particle":"","family":"Stevens","given":"Lindsey","non-dropping-particle":"","parse-names":false,"suffix":""},{"dropping-particle":"","family":"Johnson","given":"Peter W.","non-dropping-particle":"","parse-names":false,"suffix":""}],"container-title":"Blood","id":"ITEM-1","issue":"12","issued":{"date-parts":[["2016","3","24"]]},"page":"1531-1538","publisher":"American Society of Hematology","title":"PET-CT for staging and early response: Results from the Response-Adapted Therapy in Advanced Hodgkin Lymphoma study","type":"article-journal","volume":"127"},"uris":["http://www.mendeley.com/documents/?uuid=12dbc394-9663-3794-9fc9-3512b0c0c066","http://www.mendeley.com/documents/?uuid=f16a1622-38f1-42ff-a96d-5096f99f25a2"]}],"mendeley":{"formattedCitation":"[25]","plainTextFormattedCitation":"[25]","previouslyFormattedCitation":"[25]"},"properties":{"noteIndex":0},"schema":"https://github.com/citation-style-language/schema/raw/master/csl-citation.json"}</w:instrText>
      </w:r>
      <w:r w:rsidR="00116B73" w:rsidRPr="002F4348">
        <w:fldChar w:fldCharType="separate"/>
      </w:r>
      <w:r w:rsidR="000C1CB1" w:rsidRPr="002F4348">
        <w:rPr>
          <w:noProof/>
        </w:rPr>
        <w:t>[25]</w:t>
      </w:r>
      <w:r w:rsidR="00116B73" w:rsidRPr="002F4348">
        <w:fldChar w:fldCharType="end"/>
      </w:r>
      <w:r w:rsidRPr="002F4348">
        <w:t>.</w:t>
      </w:r>
    </w:p>
    <w:p w14:paraId="771CE407" w14:textId="77777777" w:rsidR="000578EF" w:rsidRPr="002F4348" w:rsidRDefault="000578EF" w:rsidP="00116B73">
      <w:pPr>
        <w:ind w:left="709" w:firstLine="0"/>
        <w:contextualSpacing/>
        <w:rPr>
          <w:b/>
        </w:rPr>
      </w:pPr>
      <w:r w:rsidRPr="002F4348">
        <w:rPr>
          <w:b/>
        </w:rPr>
        <w:t xml:space="preserve">Уровень убедительности рекомендаций </w:t>
      </w:r>
      <w:r w:rsidRPr="002F4348">
        <w:rPr>
          <w:b/>
          <w:lang w:val="en-US"/>
        </w:rPr>
        <w:t>B</w:t>
      </w:r>
      <w:r w:rsidRPr="002F4348">
        <w:rPr>
          <w:b/>
        </w:rPr>
        <w:t xml:space="preserve"> (уровень достоверности доказательств </w:t>
      </w:r>
      <w:r w:rsidR="00010087" w:rsidRPr="002F4348">
        <w:rPr>
          <w:b/>
        </w:rPr>
        <w:t>2</w:t>
      </w:r>
      <w:r w:rsidRPr="002F4348">
        <w:rPr>
          <w:b/>
        </w:rPr>
        <w:t>).</w:t>
      </w:r>
    </w:p>
    <w:p w14:paraId="2A64CFE3" w14:textId="77777777" w:rsidR="000578EF" w:rsidRPr="002F4348" w:rsidRDefault="000578EF" w:rsidP="00B153FC">
      <w:pPr>
        <w:pStyle w:val="afe"/>
        <w:numPr>
          <w:ilvl w:val="0"/>
          <w:numId w:val="12"/>
        </w:numPr>
        <w:spacing w:before="120" w:after="120"/>
        <w:ind w:left="709" w:hanging="709"/>
      </w:pPr>
      <w:r w:rsidRPr="002F4348">
        <w:t xml:space="preserve">Всем пациентам с кЛХ, получающим терапию режимами </w:t>
      </w:r>
      <w:r w:rsidRPr="002F4348">
        <w:rPr>
          <w:lang w:val="en-US"/>
        </w:rPr>
        <w:t>BEACOPP</w:t>
      </w:r>
      <w:r w:rsidRPr="002F4348">
        <w:t xml:space="preserve">-эскалированный, </w:t>
      </w:r>
      <w:r w:rsidRPr="002F4348">
        <w:rPr>
          <w:lang w:val="en-US"/>
        </w:rPr>
        <w:t>BEACOPP</w:t>
      </w:r>
      <w:r w:rsidRPr="002F4348">
        <w:t xml:space="preserve">-14 или </w:t>
      </w:r>
      <w:r w:rsidRPr="002F4348">
        <w:rPr>
          <w:lang w:val="en-US"/>
        </w:rPr>
        <w:t>EACOPP</w:t>
      </w:r>
      <w:r w:rsidRPr="002F4348">
        <w:t xml:space="preserve">-14, </w:t>
      </w:r>
      <w:r w:rsidRPr="002F4348">
        <w:rPr>
          <w:b/>
        </w:rPr>
        <w:t>рекомендуется</w:t>
      </w:r>
      <w:r w:rsidRPr="002F4348">
        <w:t xml:space="preserve"> плановое назначение Г-КСФ для обеспечения возможности проведения следующего очередного цикла терапии в требуемые сроки и при требуемых показателях крови</w:t>
      </w:r>
      <w:r w:rsidR="00116B73" w:rsidRPr="002F4348">
        <w:t xml:space="preserve"> </w:t>
      </w:r>
      <w:r w:rsidR="00116B73" w:rsidRPr="002F4348">
        <w:fldChar w:fldCharType="begin" w:fldLock="1"/>
      </w:r>
      <w:r w:rsidR="00A850F7" w:rsidRPr="002F4348">
        <w:instrText>ADDIN CSL_CITATION {"citationItems":[{"id":"ITEM-1","itemData":{"ISSN":"1557-9190","PMID":"18284718","abstract":"ABVD (doxorubicin/bleomycin/vinblastine/dacarbazine) and BEACOPP (bleomycin/etoposide/doxorubicin/cyclophosphamide/vincristine/procarbazine/prednisone) are the most widely used regimens for the treatment of patients with advanced stage Hodgkin lymphoma. Both regimens are associated with significant neutropenia. Maintaining the planned dose intensity is considered an important goal to achieve when using curative therapy. Therefore, prophylactic use of granulocyte colony-stimulating factor (G-CSF) is widely used to support these regimens and is mandatory to support BEACOPP-escalated and BEACOPP-14 to reduce toxicity and treatment delays. Recent retrospective studies are discussed which have reported using ABVD without G-CSF support. However, randomized studies are needed to clarify the role of primary prophylaxis with ABVD and BEACOPP-baseline regimens. Secondary prophylaxis should be considered in all patients, especially those who develop neutropenic fever.","author":[{"dropping-particle":"","family":"Wedgwood","given":"Amanda","non-dropping-particle":"","parse-names":false,"suffix":""},{"dropping-particle":"","family":"Younes","given":"Anas","non-dropping-particle":"","parse-names":false,"suffix":""}],"container-title":"Clinical lymphoma &amp; myeloma","id":"ITEM-1","issued":{"date-parts":[["2007","12"]]},"page":"S63-6","title":"Prophylactic use of filgrastim with ABVD and BEACOPP chemotherapy regimens for Hodgkin lymphoma.","type":"article-journal","volume":"8 Suppl 2"},"uris":["http://www.mendeley.com/documents/?uuid=216c0caf-2102-3155-93ad-27491ce25420","http://www.mendeley.com/documents/?uuid=5af6b69b-cbf5-455c-a7b2-bb47bf597dc8"]},{"id":"ITEM-2","itemData":{"DOI":"10.1023/a:1008301225839","ISSN":"0923-7534","PMID":"11061603","abstract":"BACKGROUND Evidence is recently accumulating that the novel BEACOPP (bleomycin (B), etoposide (E), adriamycin (A), cyclophosphamide (C), vincristine (O), procarbazine (P), prednisone (P)) chemotherapy is a highly effective treatment for advanced stage Hodgkin's disease. Two dose variants of BEACOPP are currently tested in a phase III randomized multicenter trial of the GHSG. To enable more extensive testing of BEACOPP we characterized its practicability regarding schedule adherence, acute hematotoxicity and need for supportive treatment. PATIENTS AND METHODS Data of 858 patients (6592 therapy cycles) from 184 participating institutions were evaluated. Planned total drug doses of the baseline variant (arm 1) were 80, 2400, 200, 5200, 11.2, 5600 and 4480 mg/m2 for B, E, A, C, O, P and P, respectively. Compared to arm 1, the doses of E, A and C in the dose-intensified variant (arm 2) were escalated by factor 2.0, 1.4, 1.92, respectively, using G-CSF assistance. Stepwise dose reductions were specified in case of dose-limiting toxicities. Both variants are given in eight three-weekly courses. RESULTS Median dose adherence (dose actually given relative to planned arm 1 dose) in arm 1 was 1.0 for all drugs. Relative dose escalation of E, A, and C actually maintained in arm 2 was 1.83, 1.37 and 1.77 (medians), respectively, and 70% of patients maintained elevated dose levels throughout the entire treatment. Dose-limiting toxicities occurred in 25% of cycles in arm 2, most frequently due to leukocytopenia and thrombocytopenia. Time courses of leukocytes in arm 2 showed more severe but not more prolonged leukocytopenia compared with arm 1. WHO grades 3-4 infections were documented in 2.1% (arm 1) and 3.1% (arm 2) of all cycles. Erythrocytes were transfused in 61% (arm 1) and 28% (arm 2), platelets in &lt; 1% (arm 1) and 6% (arm 2) of all cycles. CONCLUSIONS Both BEACOPP schemes are practicable in a large multicenter setting. Despite increased hematotoxicity, moderate dose escalation is safe for the majority of the patients with G-CSF assistance and standard supportive treatment.","author":[{"dropping-particle":"","family":"Engel","given":"C","non-dropping-particle":"","parse-names":false,"suffix":""},{"dropping-particle":"","family":"Loeffler","given":"M","non-dropping-particle":"","parse-names":false,"suffix":""},{"dropping-particle":"","family":"Schmitz","given":"S","non-dropping-particle":"","parse-names":false,"suffix":""},{"dropping-particle":"","family":"Tesch","given":"H","non-dropping-particle":"","parse-names":false,"suffix":""},{"dropping-particle":"","family":"Diehl","given":"V","non-dropping-particle":"","parse-names":false,"suffix":""}],"container-title":"Annals of oncology : official journal of the European Society for Medical Oncology","id":"ITEM-2","issue":"9","issued":{"date-parts":[["2000","9"]]},"page":"1105-14","title":"Acute hematologic toxicity and practicability of dose-intensified BEACOPP chemotherapy for advanced stage Hodgkin's disease. German Hodgkin's Lymphoma Study Group (GHSG).","type":"article-journal","volume":"11"},"uris":["http://www.mendeley.com/documents/?uuid=c5bed9f4-8b22-34ce-a2a9-e75c3442dee6","http://www.mendeley.com/documents/?uuid=3d0de41a-fbc1-4f88-ac4a-ed43b40e952a"]},{"id":"ITEM-3","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3","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6548b3eb-4b1e-4363-8ff5-1cf493ff5fde","http://www.mendeley.com/documents/?uuid=0a4a3745-0d0c-4431-9ef8-2701c4f59356"]}],"mendeley":{"formattedCitation":"[22,26,27]","plainTextFormattedCitation":"[22,26,27]","previouslyFormattedCitation":"[22,26,27]"},"properties":{"noteIndex":0},"schema":"https://github.com/citation-style-language/schema/raw/master/csl-citation.json"}</w:instrText>
      </w:r>
      <w:r w:rsidR="00116B73" w:rsidRPr="002F4348">
        <w:fldChar w:fldCharType="separate"/>
      </w:r>
      <w:r w:rsidR="000C1AAB" w:rsidRPr="002F4348">
        <w:rPr>
          <w:noProof/>
        </w:rPr>
        <w:t>[22,26,27]</w:t>
      </w:r>
      <w:r w:rsidR="00116B73" w:rsidRPr="002F4348">
        <w:fldChar w:fldCharType="end"/>
      </w:r>
      <w:r w:rsidRPr="002F4348">
        <w:t>.</w:t>
      </w:r>
    </w:p>
    <w:p w14:paraId="78880E4E" w14:textId="77777777" w:rsidR="000578EF" w:rsidRPr="002F4348" w:rsidRDefault="000578EF" w:rsidP="00116B73">
      <w:pPr>
        <w:ind w:left="709" w:firstLine="0"/>
        <w:contextualSpacing/>
        <w:rPr>
          <w:b/>
        </w:rPr>
      </w:pPr>
      <w:r w:rsidRPr="002F4348">
        <w:rPr>
          <w:b/>
        </w:rPr>
        <w:t xml:space="preserve">Уровень убедительности рекомендаций </w:t>
      </w:r>
      <w:r w:rsidR="00BF66A0" w:rsidRPr="002F4348">
        <w:rPr>
          <w:b/>
          <w:lang w:val="en-US"/>
        </w:rPr>
        <w:t>B</w:t>
      </w:r>
      <w:r w:rsidR="00BF66A0" w:rsidRPr="002F4348">
        <w:rPr>
          <w:b/>
        </w:rPr>
        <w:t xml:space="preserve"> </w:t>
      </w:r>
      <w:r w:rsidRPr="002F4348">
        <w:rPr>
          <w:b/>
        </w:rPr>
        <w:t xml:space="preserve">(уровень достоверности доказательств </w:t>
      </w:r>
      <w:r w:rsidR="00BF66A0" w:rsidRPr="002F4348">
        <w:rPr>
          <w:b/>
        </w:rPr>
        <w:t>3</w:t>
      </w:r>
      <w:r w:rsidRPr="002F4348">
        <w:rPr>
          <w:b/>
        </w:rPr>
        <w:t>).</w:t>
      </w:r>
    </w:p>
    <w:p w14:paraId="1699B42F" w14:textId="77777777" w:rsidR="000578EF" w:rsidRPr="002F4348" w:rsidRDefault="000578EF" w:rsidP="00116B73">
      <w:pPr>
        <w:ind w:left="709" w:firstLine="0"/>
        <w:contextualSpacing/>
        <w:rPr>
          <w:i/>
        </w:rPr>
      </w:pPr>
      <w:r w:rsidRPr="002F4348">
        <w:rPr>
          <w:b/>
        </w:rPr>
        <w:t xml:space="preserve">Комментарий: </w:t>
      </w:r>
      <w:r w:rsidR="00DB0D55" w:rsidRPr="002F4348">
        <w:rPr>
          <w:i/>
        </w:rPr>
        <w:t xml:space="preserve">введение </w:t>
      </w:r>
      <w:r w:rsidRPr="002F4348">
        <w:rPr>
          <w:i/>
        </w:rPr>
        <w:t xml:space="preserve">Г-КСФ начинается на 9 сутки (через 1 сутки после введения винкристина**) </w:t>
      </w:r>
      <w:r w:rsidR="00537471" w:rsidRPr="002F4348">
        <w:rPr>
          <w:i/>
        </w:rPr>
        <w:t xml:space="preserve">независимо от количества лейкоцитов </w:t>
      </w:r>
      <w:r w:rsidRPr="002F4348">
        <w:rPr>
          <w:i/>
        </w:rPr>
        <w:t xml:space="preserve">и продолжается </w:t>
      </w:r>
      <w:r w:rsidRPr="002F4348">
        <w:rPr>
          <w:i/>
        </w:rPr>
        <w:lastRenderedPageBreak/>
        <w:t>до восстановления уровня нейтрофилов &gt;1 × 10</w:t>
      </w:r>
      <w:r w:rsidRPr="002F4348">
        <w:rPr>
          <w:i/>
          <w:vertAlign w:val="superscript"/>
        </w:rPr>
        <w:t>9</w:t>
      </w:r>
      <w:r w:rsidRPr="002F4348">
        <w:rPr>
          <w:i/>
        </w:rPr>
        <w:t>/л и тромбоцитов &gt;100 × 10</w:t>
      </w:r>
      <w:r w:rsidRPr="002F4348">
        <w:rPr>
          <w:i/>
          <w:vertAlign w:val="superscript"/>
        </w:rPr>
        <w:t>9</w:t>
      </w:r>
      <w:r w:rsidRPr="002F4348">
        <w:rPr>
          <w:i/>
        </w:rPr>
        <w:t xml:space="preserve">/л, но только в том случае, если пик падения уже пройден. Рекомендации по редукции доз или увеличению промежутков при проведении химиотерапии в зависимости от показателей крови – см. приложение </w:t>
      </w:r>
      <w:r w:rsidR="007A344D" w:rsidRPr="002F4348">
        <w:rPr>
          <w:i/>
        </w:rPr>
        <w:t>А3.2</w:t>
      </w:r>
      <w:r w:rsidRPr="002F4348">
        <w:rPr>
          <w:i/>
        </w:rPr>
        <w:t>.</w:t>
      </w:r>
    </w:p>
    <w:p w14:paraId="21A22DA4" w14:textId="7C006B9F" w:rsidR="00116B73" w:rsidRPr="002F4348" w:rsidRDefault="000578EF" w:rsidP="00B153FC">
      <w:pPr>
        <w:pStyle w:val="afe"/>
        <w:numPr>
          <w:ilvl w:val="0"/>
          <w:numId w:val="12"/>
        </w:numPr>
        <w:spacing w:before="120" w:after="120"/>
        <w:ind w:left="709" w:hanging="709"/>
      </w:pPr>
      <w:r w:rsidRPr="002F4348">
        <w:t>Пациентам от 18 до 60 лет с кЛХ</w:t>
      </w:r>
      <w:r w:rsidR="00116B73" w:rsidRPr="002F4348">
        <w:t xml:space="preserve">, завершившим плановую полихимиотерапию, </w:t>
      </w:r>
      <w:r w:rsidR="00116B73" w:rsidRPr="002F4348">
        <w:rPr>
          <w:b/>
          <w:bCs/>
        </w:rPr>
        <w:t>рекомендуется</w:t>
      </w:r>
      <w:r w:rsidR="00116B73" w:rsidRPr="002F4348">
        <w:t xml:space="preserve"> локальная лучевая терапия с консолидирующей целью в следующих случаях </w:t>
      </w:r>
      <w:r w:rsidR="00116B73" w:rsidRPr="002F4348">
        <w:fldChar w:fldCharType="begin" w:fldLock="1"/>
      </w:r>
      <w:r w:rsidR="00067DF0">
        <w:instrText>ADDIN CSL_CITATION {"citationItems":[{"id":"ITEM-1","itemData":{"ISBN":"8/10/201912:3","author":[{"dropping-particle":"","family":"Lymphoma","given":"Hodgkin","non-dropping-particle":"","parse-names":false,"suffix":""}],"id":"ITEM-1","issued":{"date-parts":[["2019"]]},"title":"NCCN Clinical Practice Guidelines in Oncology (NCCN Guidelines ® ) NCCN.org NCCN Guidelines for Patients ® available at www.nccn.org/patients","type":"report"},"uris":["http://www.mendeley.com/documents/?uuid=2e416ce2-747b-3074-a8af-f774b16019d7","http://www.mendeley.com/documents/?uuid=5fcbba58-7d00-444f-b7fe-100c187c48b9"]},{"id":"ITEM-2","itemData":{"DOI":"10.1016/j.ijrobp.2015.01.009","ISSN":"1879355X","abstract":"Extranodal lymphomas (ENLs) comprise about a third of all non-Hodgkin lymphomas (NHL). Radiation therapy (RT) is frequently used as either primary therapy (particularly for indolent ENL), consolidation after systemic therapy, salvage treatment, or palliation. The wide range of presentations of ENL, involving any organ in the body and the spectrum of histological sub-types, poses a challenge both for routine clinical care and for the conduct of prospective and retrospective studies. This has led to uncertainty and lack of consistency in RT approaches between centers and clinicians. Thus far there is a lack of guidelines for the use of RT in the management of ENL. This report presents an effort by the International Lymphoma Radiation Oncology Group (ILROG) to harmonize and standardize the principles of treatment of ENL, and to address the technical challenges of simulation, volume definition and treatment planning for the most frequently involved organs. Specifically, detailed recommendations for RT volumes are provided. We have applied the same modern principles of involved site radiation therapy as previously developed and published as guidelines for Hodgkin lymphoma and nodal NHL. We have adopted RT volume definitions based on the International Commission on Radiation Units and Measurements (ICRU), as has been widely adopted by the field of radiation oncology for solid tumors. Organ-specific recommendations take into account histological subtype, anatomy, the treatment intent, and other treatment modalities that may be have been used before RT. Ó 2015 The Authors. Published by Elsevier Inc. This is an open access article under the CC BY-NC-ND license (http://creativecommons.org/licenses/by-nc-nd/4.0/).","author":[{"dropping-particle":"","family":"Yahalom","given":"Joachim","non-dropping-particle":"","parse-names":false,"suffix":""},{"dropping-particle":"","family":"Illidge","given":"Tim","non-dropping-particle":"","parse-names":false,"suffix":""},{"dropping-particle":"","family":"Specht","given":"Lena","non-dropping-particle":"","parse-names":false,"suffix":""},{"dropping-particle":"","family":"Hoppe","given":"Richard T.","non-dropping-particle":"","parse-names":false,"suffix":""},{"dropping-particle":"","family":"Li","given":"Ye Xiong","non-dropping-particle":"","parse-names":false,"suffix":""},{"dropping-particle":"","family":"Tsang","given":"Richard","non-dropping-particle":"","parse-names":false,"suffix":""},{"dropping-particle":"","family":"Wirth","given":"Andrew","non-dropping-particle":"","parse-names":false,"suffix":""}],"container-title":"International Journal of Radiation Oncology Biology Physics","id":"ITEM-2","issue":"1","issued":{"date-parts":[["2015","5","1"]]},"page":"11-31","publisher":"Elsevier Inc.","title":"Modern radiation therapy for extranodal lymphomas: Field and dose guidelines from the international lymphoma radiation oncology group","type":"article-journal","volume":"92"},"uris":["http://www.mendeley.com/documents/?uuid=b0d433c8-50c9-481b-bd89-8a3b53addbda"]},{"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mendeley":{"formattedCitation":"[4,28,29]","plainTextFormattedCitation":"[4,28,29]","previouslyFormattedCitation":"[4,28,29]"},"properties":{"noteIndex":0},"schema":"https://github.com/citation-style-language/schema/raw/master/csl-citation.json"}</w:instrText>
      </w:r>
      <w:r w:rsidR="00116B73" w:rsidRPr="002F4348">
        <w:fldChar w:fldCharType="separate"/>
      </w:r>
      <w:r w:rsidR="000C1AAB" w:rsidRPr="002F4348">
        <w:rPr>
          <w:noProof/>
        </w:rPr>
        <w:t>[4,28,29]</w:t>
      </w:r>
      <w:r w:rsidR="00116B73" w:rsidRPr="002F4348">
        <w:fldChar w:fldCharType="end"/>
      </w:r>
      <w:r w:rsidR="00116B73" w:rsidRPr="002F4348">
        <w:t>:</w:t>
      </w:r>
    </w:p>
    <w:p w14:paraId="65BDB9C1" w14:textId="77777777" w:rsidR="008A2747" w:rsidRPr="002F4348" w:rsidRDefault="008A2747" w:rsidP="00B153FC">
      <w:pPr>
        <w:pStyle w:val="afe"/>
        <w:numPr>
          <w:ilvl w:val="0"/>
          <w:numId w:val="19"/>
        </w:numPr>
        <w:spacing w:before="120" w:after="120"/>
      </w:pPr>
      <w:r w:rsidRPr="002F4348">
        <w:t>пациентам с исходным поражением костей, в случае сохранения ПЭТ-позитивных резидуальных очагов в костях и отсутствии других проявлений заболевания - локальная лучевая терапия СОД 36 Гр на остаточные очаги;</w:t>
      </w:r>
    </w:p>
    <w:p w14:paraId="3A8BFE66" w14:textId="77777777" w:rsidR="008A2747" w:rsidRPr="002F4348" w:rsidRDefault="008A2747" w:rsidP="00B153FC">
      <w:pPr>
        <w:pStyle w:val="afe"/>
        <w:numPr>
          <w:ilvl w:val="0"/>
          <w:numId w:val="19"/>
        </w:numPr>
        <w:spacing w:before="120" w:after="120"/>
      </w:pPr>
      <w:r w:rsidRPr="002F4348">
        <w:t>пациентам с исходным поражением позвонка с мягкотканным компонентом и неврологической симптоматикой - до СОД 36 Гр на исходно пораженный позвонок, независимо от результатов лекарственного лечения.</w:t>
      </w:r>
    </w:p>
    <w:p w14:paraId="27AB6E5E" w14:textId="77777777" w:rsidR="000578EF" w:rsidRPr="002F4348" w:rsidRDefault="000578EF" w:rsidP="00116B73">
      <w:pPr>
        <w:ind w:left="709" w:firstLine="0"/>
        <w:contextualSpacing/>
        <w:rPr>
          <w:b/>
        </w:rPr>
      </w:pPr>
      <w:r w:rsidRPr="002F4348">
        <w:rPr>
          <w:b/>
        </w:rPr>
        <w:t>Уровень убедительности рекомендаций С (уровень достоверности доказательств 5).</w:t>
      </w:r>
    </w:p>
    <w:p w14:paraId="76B5C16B" w14:textId="77777777" w:rsidR="000578EF" w:rsidRPr="002F4348" w:rsidRDefault="000578EF" w:rsidP="00B153FC">
      <w:pPr>
        <w:pStyle w:val="afe"/>
        <w:numPr>
          <w:ilvl w:val="0"/>
          <w:numId w:val="12"/>
        </w:numPr>
        <w:spacing w:before="120" w:after="120"/>
        <w:ind w:left="709" w:hanging="709"/>
      </w:pPr>
      <w:r w:rsidRPr="002F4348">
        <w:t>Пациентам старше 18 лет с кЛХ,</w:t>
      </w:r>
      <w:r w:rsidR="00537471" w:rsidRPr="002F4348">
        <w:t xml:space="preserve"> подтвержденной иммуногистохимически,</w:t>
      </w:r>
      <w:r w:rsidRPr="002F4348">
        <w:t xml:space="preserve"> которым</w:t>
      </w:r>
      <w:r w:rsidR="00537471" w:rsidRPr="002F4348">
        <w:t xml:space="preserve"> показано, но невозможно</w:t>
      </w:r>
      <w:r w:rsidRPr="002F4348">
        <w:t xml:space="preserve"> проведение</w:t>
      </w:r>
      <w:r w:rsidR="00537471" w:rsidRPr="002F4348">
        <w:t xml:space="preserve"> или продолжение</w:t>
      </w:r>
      <w:r w:rsidRPr="002F4348">
        <w:t xml:space="preserve"> интенсивных программ химиотерапии первой линии или имеющим высокий риск развития пульмонита при применении блеомицина</w:t>
      </w:r>
      <w:r w:rsidR="00A45A63" w:rsidRPr="002F4348">
        <w:t>**</w:t>
      </w:r>
      <w:r w:rsidRPr="002F4348">
        <w:t xml:space="preserve">, в качестве варианта терапии первой линии может быть </w:t>
      </w:r>
      <w:r w:rsidRPr="002F4348">
        <w:rPr>
          <w:b/>
          <w:bCs/>
        </w:rPr>
        <w:t>рекомендована</w:t>
      </w:r>
      <w:r w:rsidRPr="002F4348">
        <w:t xml:space="preserve"> комбинация брентуксимаба ведотина</w:t>
      </w:r>
      <w:r w:rsidR="00A45A63" w:rsidRPr="002F4348">
        <w:t>**</w:t>
      </w:r>
      <w:r w:rsidRPr="002F4348">
        <w:t xml:space="preserve"> с химиотерапией по схеме AVD – режим </w:t>
      </w:r>
      <w:r w:rsidRPr="002F4348">
        <w:rPr>
          <w:lang w:val="en-US"/>
        </w:rPr>
        <w:t>BV</w:t>
      </w:r>
      <w:r w:rsidRPr="002F4348">
        <w:t>-</w:t>
      </w:r>
      <w:r w:rsidRPr="002F4348">
        <w:rPr>
          <w:lang w:val="en-US"/>
        </w:rPr>
        <w:t>AVD</w:t>
      </w:r>
      <w:r w:rsidRPr="002F4348">
        <w:t xml:space="preserve"> (описание режимов – см. приложение </w:t>
      </w:r>
      <w:r w:rsidR="007A344D" w:rsidRPr="002F4348">
        <w:t>А3.1</w:t>
      </w:r>
      <w:r w:rsidRPr="002F4348">
        <w:t>)</w:t>
      </w:r>
      <w:r w:rsidR="008A2747" w:rsidRPr="002F4348">
        <w:t xml:space="preserve"> </w:t>
      </w:r>
      <w:r w:rsidR="00056C09" w:rsidRPr="002F4348">
        <w:fldChar w:fldCharType="begin" w:fldLock="1"/>
      </w:r>
      <w:r w:rsidR="00A850F7" w:rsidRPr="002F4348">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b8a50975-3bc9-3527-97c2-baefe81a2e85","http://www.mendeley.com/documents/?uuid=368249c3-45ad-4e1a-853c-59a9a276b586"]}],"mendeley":{"formattedCitation":"[30]","plainTextFormattedCitation":"[30]","previouslyFormattedCitation":"[30]"},"properties":{"noteIndex":0},"schema":"https://github.com/citation-style-language/schema/raw/master/csl-citation.json"}</w:instrText>
      </w:r>
      <w:r w:rsidR="00056C09" w:rsidRPr="002F4348">
        <w:fldChar w:fldCharType="separate"/>
      </w:r>
      <w:r w:rsidR="0041114E" w:rsidRPr="002F4348">
        <w:rPr>
          <w:noProof/>
        </w:rPr>
        <w:t>[30]</w:t>
      </w:r>
      <w:r w:rsidR="00056C09" w:rsidRPr="002F4348">
        <w:fldChar w:fldCharType="end"/>
      </w:r>
      <w:r w:rsidRPr="002F4348">
        <w:t>.</w:t>
      </w:r>
    </w:p>
    <w:p w14:paraId="35CA2BB2" w14:textId="77777777" w:rsidR="000578EF" w:rsidRPr="002F4348" w:rsidRDefault="000578EF" w:rsidP="00056C09">
      <w:pPr>
        <w:ind w:left="709" w:firstLine="0"/>
        <w:contextualSpacing/>
        <w:rPr>
          <w:b/>
        </w:rPr>
      </w:pPr>
      <w:r w:rsidRPr="002F4348">
        <w:rPr>
          <w:b/>
        </w:rPr>
        <w:t xml:space="preserve">Уровень убедительности рекомендаций </w:t>
      </w:r>
      <w:r w:rsidR="00145D40" w:rsidRPr="002F4348">
        <w:rPr>
          <w:b/>
          <w:lang w:val="en-US"/>
        </w:rPr>
        <w:t>B</w:t>
      </w:r>
      <w:r w:rsidR="00145D40" w:rsidRPr="002F4348">
        <w:rPr>
          <w:b/>
        </w:rPr>
        <w:t xml:space="preserve"> </w:t>
      </w:r>
      <w:r w:rsidRPr="002F4348">
        <w:rPr>
          <w:b/>
        </w:rPr>
        <w:t>(уровень достоверности доказательств 2).</w:t>
      </w:r>
    </w:p>
    <w:p w14:paraId="27FB0F07" w14:textId="77777777" w:rsidR="000578EF" w:rsidRPr="002F4348" w:rsidRDefault="000578EF" w:rsidP="00B153FC">
      <w:pPr>
        <w:pStyle w:val="afe"/>
        <w:numPr>
          <w:ilvl w:val="0"/>
          <w:numId w:val="12"/>
        </w:numPr>
        <w:spacing w:before="120" w:after="120"/>
        <w:ind w:left="709" w:hanging="709"/>
      </w:pPr>
      <w:r w:rsidRPr="002F4348">
        <w:t xml:space="preserve">Пациентам с кЛХ, получающим в качестве первой линии терапии режим </w:t>
      </w:r>
      <w:r w:rsidRPr="002F4348">
        <w:rPr>
          <w:lang w:val="en-US"/>
        </w:rPr>
        <w:t>BV</w:t>
      </w:r>
      <w:r w:rsidRPr="002F4348">
        <w:t>-</w:t>
      </w:r>
      <w:r w:rsidRPr="002F4348">
        <w:rPr>
          <w:lang w:val="en-US"/>
        </w:rPr>
        <w:t>AVD</w:t>
      </w:r>
      <w:r w:rsidRPr="002F4348">
        <w:t xml:space="preserve">, </w:t>
      </w:r>
      <w:r w:rsidRPr="002F4348">
        <w:rPr>
          <w:b/>
          <w:bCs/>
        </w:rPr>
        <w:t>рекомендована</w:t>
      </w:r>
      <w:r w:rsidRPr="002F4348">
        <w:t xml:space="preserve"> первичная профилактика нейтропении Г-КСФ, начиная с первого цикла химиотерапии</w:t>
      </w:r>
      <w:r w:rsidR="00056C09" w:rsidRPr="002F4348">
        <w:t xml:space="preserve"> </w:t>
      </w:r>
      <w:r w:rsidR="00056C09" w:rsidRPr="002F4348">
        <w:fldChar w:fldCharType="begin" w:fldLock="1"/>
      </w:r>
      <w:r w:rsidR="00A850F7" w:rsidRPr="002F4348">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368249c3-45ad-4e1a-853c-59a9a276b586","http://www.mendeley.com/documents/?uuid=b8a50975-3bc9-3527-97c2-baefe81a2e85"]}],"mendeley":{"formattedCitation":"[30]","plainTextFormattedCitation":"[30]","previouslyFormattedCitation":"[30]"},"properties":{"noteIndex":0},"schema":"https://github.com/citation-style-language/schema/raw/master/csl-citation.json"}</w:instrText>
      </w:r>
      <w:r w:rsidR="00056C09" w:rsidRPr="002F4348">
        <w:fldChar w:fldCharType="separate"/>
      </w:r>
      <w:r w:rsidR="0041114E" w:rsidRPr="002F4348">
        <w:rPr>
          <w:noProof/>
        </w:rPr>
        <w:t>[30]</w:t>
      </w:r>
      <w:r w:rsidR="00056C09" w:rsidRPr="002F4348">
        <w:fldChar w:fldCharType="end"/>
      </w:r>
      <w:r w:rsidRPr="002F4348">
        <w:t>.</w:t>
      </w:r>
    </w:p>
    <w:p w14:paraId="657C3E55" w14:textId="77777777" w:rsidR="000578EF" w:rsidRPr="002F4348" w:rsidRDefault="000578EF" w:rsidP="00056C09">
      <w:pPr>
        <w:ind w:left="709" w:firstLine="0"/>
        <w:contextualSpacing/>
        <w:rPr>
          <w:b/>
        </w:rPr>
      </w:pPr>
      <w:r w:rsidRPr="002F4348">
        <w:rPr>
          <w:b/>
        </w:rPr>
        <w:t xml:space="preserve">Уровень убедительности рекомендаций </w:t>
      </w:r>
      <w:r w:rsidR="00145D40" w:rsidRPr="002F4348">
        <w:rPr>
          <w:b/>
          <w:lang w:val="en-US"/>
        </w:rPr>
        <w:t>B</w:t>
      </w:r>
      <w:r w:rsidR="00145D40" w:rsidRPr="002F4348">
        <w:rPr>
          <w:b/>
        </w:rPr>
        <w:t xml:space="preserve"> </w:t>
      </w:r>
      <w:r w:rsidRPr="002F4348">
        <w:rPr>
          <w:b/>
        </w:rPr>
        <w:t>(уровень достоверности доказательств 2).</w:t>
      </w:r>
    </w:p>
    <w:p w14:paraId="6A7024F5" w14:textId="77777777" w:rsidR="000578EF" w:rsidRPr="002F4348" w:rsidRDefault="000578EF" w:rsidP="00056C09">
      <w:pPr>
        <w:ind w:left="709" w:firstLine="0"/>
        <w:contextualSpacing/>
        <w:rPr>
          <w:b/>
        </w:rPr>
      </w:pPr>
      <w:r w:rsidRPr="002F4348">
        <w:rPr>
          <w:b/>
        </w:rPr>
        <w:t xml:space="preserve">Комментарий: </w:t>
      </w:r>
      <w:r w:rsidR="00D27637" w:rsidRPr="002F4348">
        <w:rPr>
          <w:i/>
        </w:rPr>
        <w:t>профилактику нейтропении следует начинать не позднее 5 дня после каждого введения химиопрепаратов по схеме BV+AVD, начиная с 1-го введения, независимо от числа лейкоцитов в день введения.</w:t>
      </w:r>
    </w:p>
    <w:p w14:paraId="6B46C24A" w14:textId="77777777" w:rsidR="00170E50" w:rsidRPr="002F4348" w:rsidRDefault="00170E50" w:rsidP="00170E50">
      <w:pPr>
        <w:pStyle w:val="2"/>
        <w:contextualSpacing/>
      </w:pPr>
      <w:bookmarkStart w:id="39" w:name="_Toc65586392"/>
      <w:r w:rsidRPr="002F4348">
        <w:t>3.3 Первая линия терапии кЛХ у детей и подростков до 18 лет</w:t>
      </w:r>
      <w:bookmarkEnd w:id="39"/>
    </w:p>
    <w:p w14:paraId="14987152" w14:textId="77777777" w:rsidR="00C452E1" w:rsidRPr="002F4348" w:rsidRDefault="00C452E1" w:rsidP="00C452E1">
      <w:pPr>
        <w:pStyle w:val="1f6"/>
        <w:rPr>
          <w:rFonts w:ascii="Times New Roman" w:hAnsi="Times New Roman"/>
          <w:i/>
          <w:iCs w:val="0"/>
          <w:sz w:val="24"/>
          <w:szCs w:val="24"/>
          <w:lang w:val="x-none"/>
        </w:rPr>
      </w:pPr>
      <w:r w:rsidRPr="002F4348">
        <w:rPr>
          <w:rFonts w:ascii="Times New Roman" w:hAnsi="Times New Roman"/>
          <w:i/>
          <w:iCs w:val="0"/>
          <w:sz w:val="24"/>
          <w:szCs w:val="24"/>
        </w:rPr>
        <w:t xml:space="preserve">Терапия детей и подростков до 18 лет с верифицированной ЛХ </w:t>
      </w:r>
      <w:r w:rsidRPr="002F4348">
        <w:rPr>
          <w:rFonts w:ascii="Times New Roman" w:hAnsi="Times New Roman"/>
          <w:i/>
          <w:iCs w:val="0"/>
          <w:sz w:val="24"/>
          <w:szCs w:val="24"/>
          <w:lang w:val="x-none"/>
        </w:rPr>
        <w:t xml:space="preserve">начинается </w:t>
      </w:r>
      <w:r w:rsidRPr="002F4348">
        <w:rPr>
          <w:rFonts w:ascii="Times New Roman" w:hAnsi="Times New Roman"/>
          <w:i/>
          <w:iCs w:val="0"/>
          <w:sz w:val="24"/>
          <w:szCs w:val="24"/>
          <w:lang w:val="x-none"/>
        </w:rPr>
        <w:lastRenderedPageBreak/>
        <w:t>немедленно после верификации диагноза и установления стадии</w:t>
      </w:r>
      <w:r w:rsidRPr="002F4348">
        <w:rPr>
          <w:rFonts w:ascii="Times New Roman" w:hAnsi="Times New Roman"/>
          <w:i/>
          <w:iCs w:val="0"/>
          <w:sz w:val="24"/>
          <w:szCs w:val="24"/>
        </w:rPr>
        <w:t>.</w:t>
      </w:r>
      <w:r w:rsidRPr="002F4348">
        <w:rPr>
          <w:rFonts w:ascii="Times New Roman" w:hAnsi="Times New Roman"/>
          <w:i/>
          <w:iCs w:val="0"/>
          <w:sz w:val="24"/>
          <w:szCs w:val="24"/>
          <w:lang w:val="x-none"/>
        </w:rPr>
        <w:t xml:space="preserve"> </w:t>
      </w:r>
      <w:r w:rsidRPr="002F4348">
        <w:rPr>
          <w:rFonts w:ascii="Times New Roman" w:hAnsi="Times New Roman"/>
          <w:i/>
          <w:iCs w:val="0"/>
          <w:sz w:val="24"/>
          <w:szCs w:val="24"/>
        </w:rPr>
        <w:t>В</w:t>
      </w:r>
      <w:r w:rsidRPr="002F4348">
        <w:rPr>
          <w:rFonts w:ascii="Times New Roman" w:hAnsi="Times New Roman"/>
          <w:i/>
          <w:iCs w:val="0"/>
          <w:sz w:val="24"/>
          <w:szCs w:val="24"/>
          <w:lang w:val="x-none"/>
        </w:rPr>
        <w:t xml:space="preserve"> случае проведения лапароскопии терапия начинается через 5 дней от операции.</w:t>
      </w:r>
    </w:p>
    <w:p w14:paraId="37400193" w14:textId="77777777" w:rsidR="00C452E1" w:rsidRPr="002F4348" w:rsidRDefault="00C452E1" w:rsidP="00C452E1">
      <w:pPr>
        <w:pStyle w:val="1f6"/>
        <w:rPr>
          <w:rFonts w:ascii="Times New Roman" w:hAnsi="Times New Roman"/>
          <w:i/>
          <w:iCs w:val="0"/>
          <w:sz w:val="24"/>
          <w:szCs w:val="24"/>
          <w:lang w:val="x-none"/>
        </w:rPr>
      </w:pPr>
      <w:r w:rsidRPr="002F4348">
        <w:rPr>
          <w:rFonts w:ascii="Times New Roman" w:hAnsi="Times New Roman"/>
          <w:i/>
          <w:iCs w:val="0"/>
          <w:sz w:val="24"/>
          <w:szCs w:val="24"/>
          <w:lang w:val="x-none"/>
        </w:rPr>
        <w:t>Параллельно химиотерапии пациент может получать гипергидратацию 2,5-3 л/м</w:t>
      </w:r>
      <w:r w:rsidRPr="002F4348">
        <w:rPr>
          <w:rFonts w:ascii="Times New Roman" w:hAnsi="Times New Roman"/>
          <w:i/>
          <w:iCs w:val="0"/>
          <w:sz w:val="24"/>
          <w:szCs w:val="24"/>
          <w:vertAlign w:val="superscript"/>
          <w:lang w:val="x-none"/>
        </w:rPr>
        <w:t>2</w:t>
      </w:r>
      <w:r w:rsidRPr="002F4348">
        <w:rPr>
          <w:rFonts w:ascii="Times New Roman" w:hAnsi="Times New Roman"/>
          <w:i/>
          <w:iCs w:val="0"/>
          <w:sz w:val="24"/>
          <w:szCs w:val="24"/>
          <w:lang w:val="x-none"/>
        </w:rPr>
        <w:t>/сут глюкозо-солевыми растворами.</w:t>
      </w:r>
    </w:p>
    <w:p w14:paraId="2D893361" w14:textId="77777777" w:rsidR="00C452E1" w:rsidRPr="002F4348" w:rsidRDefault="00C452E1" w:rsidP="00C452E1">
      <w:pPr>
        <w:pStyle w:val="1f6"/>
        <w:rPr>
          <w:rFonts w:ascii="Times New Roman" w:hAnsi="Times New Roman"/>
          <w:i/>
          <w:iCs w:val="0"/>
          <w:sz w:val="24"/>
          <w:szCs w:val="24"/>
          <w:lang w:val="x-none"/>
        </w:rPr>
      </w:pPr>
      <w:r w:rsidRPr="002F4348">
        <w:rPr>
          <w:rFonts w:ascii="Times New Roman" w:hAnsi="Times New Roman"/>
          <w:i/>
          <w:iCs w:val="0"/>
          <w:sz w:val="24"/>
          <w:szCs w:val="24"/>
          <w:lang w:val="x-none"/>
        </w:rPr>
        <w:t>После проведения каждых 2-х циклов химиотерапии проводится контрольное обследование</w:t>
      </w:r>
      <w:r w:rsidRPr="002F4348">
        <w:rPr>
          <w:rFonts w:ascii="Times New Roman" w:hAnsi="Times New Roman"/>
          <w:i/>
          <w:iCs w:val="0"/>
          <w:sz w:val="24"/>
          <w:szCs w:val="24"/>
        </w:rPr>
        <w:t xml:space="preserve"> (см. раздел «</w:t>
      </w:r>
      <w:r w:rsidRPr="002F4348">
        <w:rPr>
          <w:rFonts w:ascii="Times New Roman" w:hAnsi="Times New Roman"/>
          <w:i/>
          <w:iCs w:val="0"/>
          <w:sz w:val="24"/>
          <w:szCs w:val="24"/>
          <w:lang w:val="x-none"/>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Pr="002F4348">
        <w:rPr>
          <w:rFonts w:ascii="Times New Roman" w:hAnsi="Times New Roman"/>
          <w:i/>
          <w:iCs w:val="0"/>
          <w:sz w:val="24"/>
          <w:szCs w:val="24"/>
        </w:rPr>
        <w:t>» данных рекомендаций)</w:t>
      </w:r>
      <w:r w:rsidRPr="002F4348">
        <w:rPr>
          <w:rFonts w:ascii="Times New Roman" w:hAnsi="Times New Roman"/>
          <w:i/>
          <w:iCs w:val="0"/>
          <w:sz w:val="24"/>
          <w:szCs w:val="24"/>
          <w:lang w:val="x-none"/>
        </w:rPr>
        <w:t xml:space="preserve"> – через 10-14 дней от окончания цикла.</w:t>
      </w:r>
    </w:p>
    <w:p w14:paraId="0384D4F4" w14:textId="77777777" w:rsidR="003C0FA3"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3C0FA3" w:rsidRPr="002F4348">
        <w:t xml:space="preserve">пациентам в возрасте до 18 лет с </w:t>
      </w:r>
      <w:r w:rsidR="003C0FA3" w:rsidRPr="002F4348">
        <w:rPr>
          <w:lang w:val="en-US"/>
        </w:rPr>
        <w:t>IA</w:t>
      </w:r>
      <w:r w:rsidR="003C0FA3" w:rsidRPr="002F4348">
        <w:t>/</w:t>
      </w:r>
      <w:r w:rsidR="003C0FA3" w:rsidRPr="002F4348">
        <w:rPr>
          <w:lang w:val="en-US"/>
        </w:rPr>
        <w:t>B</w:t>
      </w:r>
      <w:r w:rsidR="003C0FA3" w:rsidRPr="002F4348">
        <w:t xml:space="preserve"> или </w:t>
      </w:r>
      <w:r w:rsidR="003C0FA3" w:rsidRPr="002F4348">
        <w:rPr>
          <w:lang w:val="en-US"/>
        </w:rPr>
        <w:t>IIA</w:t>
      </w:r>
      <w:r w:rsidR="003C0FA3" w:rsidRPr="002F4348">
        <w:t xml:space="preserve"> стадиями ЛХ  </w:t>
      </w:r>
      <w:r w:rsidR="003C0FA3" w:rsidRPr="002F4348">
        <w:rPr>
          <w:b/>
        </w:rPr>
        <w:t>рекомендуется</w:t>
      </w:r>
      <w:r w:rsidR="003C0FA3" w:rsidRPr="002F4348">
        <w:t xml:space="preserve"> полихимиотерапия по схеме </w:t>
      </w:r>
      <w:r w:rsidR="003C0FA3" w:rsidRPr="002F4348">
        <w:rPr>
          <w:szCs w:val="24"/>
          <w:lang w:val="x-none"/>
        </w:rPr>
        <w:t>OEPA</w:t>
      </w:r>
      <w:r w:rsidR="003C0FA3" w:rsidRPr="002F4348">
        <w:t xml:space="preserve"> (2 цикла) </w:t>
      </w:r>
      <w:r w:rsidR="007A344D" w:rsidRPr="002F4348">
        <w:t>(описание режимов – см. приложение А3.1)</w:t>
      </w:r>
      <w:r w:rsidR="003C0FA3" w:rsidRPr="002F4348">
        <w:t xml:space="preserve"> </w:t>
      </w:r>
      <w:r w:rsidR="003C0FA3" w:rsidRPr="002F4348">
        <w:rPr>
          <w:lang w:eastAsia="ru-RU"/>
        </w:rPr>
        <w:fldChar w:fldCharType="begin" w:fldLock="1"/>
      </w:r>
      <w:r w:rsidR="002C6C01" w:rsidRPr="002F4348">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eb98370d-ea11-3cf2-92b5-796ea93c5f6a","http://www.mendeley.com/documents/?uuid=01a720d9-77af-45be-b300-986f3b5c8cb8"]}],"mendeley":{"formattedCitation":"[31]","plainTextFormattedCitation":"[31]","previouslyFormattedCitation":"[31]"},"properties":{"noteIndex":0},"schema":"https://github.com/citation-style-language/schema/raw/master/csl-citation.json"}</w:instrText>
      </w:r>
      <w:r w:rsidR="003C0FA3" w:rsidRPr="002F4348">
        <w:rPr>
          <w:lang w:eastAsia="ru-RU"/>
        </w:rPr>
        <w:fldChar w:fldCharType="separate"/>
      </w:r>
      <w:r w:rsidR="0041114E" w:rsidRPr="002F4348">
        <w:rPr>
          <w:noProof/>
          <w:lang w:eastAsia="ru-RU"/>
        </w:rPr>
        <w:t>[31]</w:t>
      </w:r>
      <w:r w:rsidR="003C0FA3" w:rsidRPr="002F4348">
        <w:rPr>
          <w:lang w:eastAsia="ru-RU"/>
        </w:rPr>
        <w:fldChar w:fldCharType="end"/>
      </w:r>
      <w:r w:rsidR="003C0FA3" w:rsidRPr="002F4348">
        <w:t>.</w:t>
      </w:r>
    </w:p>
    <w:p w14:paraId="19EA3769" w14:textId="77777777" w:rsidR="003C0FA3" w:rsidRPr="002F4348" w:rsidRDefault="003C0FA3" w:rsidP="003C0FA3">
      <w:pPr>
        <w:ind w:left="709" w:firstLine="0"/>
        <w:contextualSpacing/>
        <w:rPr>
          <w:b/>
        </w:rPr>
      </w:pPr>
      <w:r w:rsidRPr="002F4348">
        <w:rPr>
          <w:b/>
        </w:rPr>
        <w:t xml:space="preserve">Уровень убедительности рекомендаций </w:t>
      </w:r>
      <w:r w:rsidR="00784F06" w:rsidRPr="002F4348">
        <w:rPr>
          <w:b/>
          <w:lang w:val="en-US"/>
        </w:rPr>
        <w:t>B</w:t>
      </w:r>
      <w:r w:rsidR="00784F06" w:rsidRPr="002F4348">
        <w:rPr>
          <w:b/>
        </w:rPr>
        <w:t xml:space="preserve"> </w:t>
      </w:r>
      <w:r w:rsidRPr="002F4348">
        <w:rPr>
          <w:b/>
        </w:rPr>
        <w:t xml:space="preserve">(уровень достоверности доказательств </w:t>
      </w:r>
      <w:r w:rsidR="00784F06" w:rsidRPr="002F4348">
        <w:rPr>
          <w:b/>
        </w:rPr>
        <w:t>3</w:t>
      </w:r>
      <w:r w:rsidRPr="002F4348">
        <w:rPr>
          <w:b/>
        </w:rPr>
        <w:t>).</w:t>
      </w:r>
    </w:p>
    <w:p w14:paraId="495C7569" w14:textId="77777777" w:rsidR="005708CB" w:rsidRPr="002F4348" w:rsidRDefault="005708CB" w:rsidP="00B153FC">
      <w:pPr>
        <w:pStyle w:val="afe"/>
        <w:numPr>
          <w:ilvl w:val="0"/>
          <w:numId w:val="12"/>
        </w:numPr>
        <w:spacing w:before="120" w:after="120"/>
        <w:ind w:left="709" w:hanging="709"/>
      </w:pPr>
      <w:r w:rsidRPr="002F4348">
        <w:t xml:space="preserve">Пациентам в возрасте до 18 лет с </w:t>
      </w:r>
      <w:r w:rsidRPr="002F4348">
        <w:rPr>
          <w:lang w:val="en-US"/>
        </w:rPr>
        <w:t>IA</w:t>
      </w:r>
      <w:r w:rsidRPr="002F4348">
        <w:t>/</w:t>
      </w:r>
      <w:r w:rsidRPr="002F4348">
        <w:rPr>
          <w:lang w:val="en-US"/>
        </w:rPr>
        <w:t>B</w:t>
      </w:r>
      <w:r w:rsidRPr="002F4348">
        <w:t xml:space="preserve"> или </w:t>
      </w:r>
      <w:r w:rsidRPr="002F4348">
        <w:rPr>
          <w:lang w:val="en-US"/>
        </w:rPr>
        <w:t>IIA</w:t>
      </w:r>
      <w:r w:rsidRPr="002F4348">
        <w:t xml:space="preserve"> стадиями ЛХ, достигшим полного метаболического ответа (подтвержденного ПЭТ/КТ) после 2 циклов </w:t>
      </w:r>
      <w:r w:rsidRPr="002F4348">
        <w:rPr>
          <w:lang w:val="en-US"/>
        </w:rPr>
        <w:t>OEPA</w:t>
      </w:r>
      <w:r w:rsidRPr="002F4348">
        <w:t xml:space="preserve">, </w:t>
      </w:r>
      <w:r w:rsidRPr="002F4348">
        <w:rPr>
          <w:b/>
        </w:rPr>
        <w:t>рекомендуется</w:t>
      </w:r>
      <w:r w:rsidRPr="002F4348">
        <w:t xml:space="preserve"> </w:t>
      </w:r>
      <w:r w:rsidR="00554450" w:rsidRPr="002F4348">
        <w:t xml:space="preserve">проведение 1 цикла по схеме </w:t>
      </w:r>
      <w:r w:rsidR="00554450" w:rsidRPr="002F4348">
        <w:rPr>
          <w:lang w:val="en-US"/>
        </w:rPr>
        <w:t>COPDAC</w:t>
      </w:r>
      <w:r w:rsidR="00554450" w:rsidRPr="002F4348">
        <w:t xml:space="preserve"> (описание режимов – см. приложение А3.1) с последующим отказом от лучевой терапии</w:t>
      </w:r>
      <w:r w:rsidR="00784F06" w:rsidRPr="002F4348">
        <w:t xml:space="preserve"> </w:t>
      </w:r>
      <w:r w:rsidR="00784F06" w:rsidRPr="002F4348">
        <w:rPr>
          <w:lang w:eastAsia="ru-RU"/>
        </w:rPr>
        <w:fldChar w:fldCharType="begin" w:fldLock="1"/>
      </w:r>
      <w:r w:rsidR="002C6C01" w:rsidRPr="002F4348">
        <w:rPr>
          <w:lang w:eastAsia="ru-RU"/>
        </w:rPr>
        <w:instrText>ADDIN CSL_CITATION {"citationItems":[{"id":"ITEM-1","itemData":{"DOI":"10.1200/JCO.2012.45.3266","ISSN":"0732183X","abstract":"Purpose To minimize the risk of late effects in pediatric Hodgkin lymphoma (HL) by omitting radiotherapy (RT) in patients in complete remission (CR) after chemotherapy and reducing the standard radiation dose to 20 Gy in patients in incomplete remission. Patients and Methods Between 1995 and 2001, 925 patients with classical HL (cHL) were registered from seven European countries in German Society of Pediatric Oncology and Hematology Hodgkin Lymphoma Trial 95. Patients in treatment group 1 (TG1; early stages) received two cycles of vincristine, prednisone, procarbazine, and doxorubicin or vincristine, prednisone, etoposide, and doxorubicin chemotherapy; additional two or four cycles of cyclophosphamide, vincristine, prednisone, and procarbazine were added in TG2 (intermediate stages) or TG3 (advanced stages), respectively. Patients in CR (assessed by computed tomography or magnetic resonance imaging) did not undergo RT. Those with tumor volume reduction more than 75% received reduced involved-field RT with 20 Gy and an additional 10- or 15-Gy boost only for larger residuals. Results Rates of overall survival, progression-free survival (PFS), and event-free survival at 10 years were (± SE) 96.3% ± 0.6%, 88.2% ± 1.1%, and 85.4% ± 1.3%, respectively. PFS for TG1 patients without or with RT was 97.0% ± 2.1% versus 92.2% ± 1.7% (P = .214) but was unsatisfactory for nonirradiated patients in TG2 (68.5% ± 7.4% v 91.4% ± 1.9%; P &lt; .0001), with similar but not significant results in TG3 (82.6% ± 5.4% v 88.7% ± 2.0%, P = .259). Reduction of the standard radiation dose from 25 to 20 Gy did not increase failure rate. Conclusion RT can be omitted in early stage HL in so defined CR following this chemotherapy. RT with 20(-35) Gy proved to be sufficient in patients with incomplete remission following chemotherapy. © 2013 by American Society of Clinical Oncology.","author":[{"dropping-particle":"","family":"Dörffel","given":"Wolfgang","non-dropping-particle":"","parse-names":false,"suffix":""},{"dropping-particle":"","family":"Rühl","given":"Ursula","non-dropping-particle":"","parse-names":false,"suffix":""},{"dropping-particle":"","family":"Lüders","given":"Heike","non-dropping-particle":"","parse-names":false,"suffix":""},{"dropping-particle":"","family":"Claviez","given":"Alexander","non-dropping-particle":"","parse-names":false,"suffix":""},{"dropping-particle":"","family":"Albrecht","given":"Marion","non-dropping-particle":"","parse-names":false,"suffix":""},{"dropping-particle":"","family":"Bökkerink","given":"Jos","non-dropping-particle":"","parse-names":false,"suffix":""},{"dropping-particle":"","family":"Holte","given":"Harald","non-dropping-particle":"","parse-names":false,"suffix":""},{"dropping-particle":"","family":"Karlen","given":"Jonas","non-dropping-particle":"","parse-names":false,"suffix":""},{"dropping-particle":"","family":"Mann","given":"Georg","non-dropping-particle":"","parse-names":false,"suffix":""},{"dropping-particle":"","family":"Marciniak","given":"Heinz","non-dropping-particle":"","parse-names":false,"suffix":""},{"dropping-particle":"","family":"Niggli","given":"Felix","non-dropping-particle":"","parse-names":false,"suffix":""},{"dropping-particle":"","family":"Schmiegelow","given":"Kjeld","non-dropping-particle":"","parse-names":false,"suffix":""},{"dropping-particle":"","family":"Schwarze","given":"Ernst Wilhelm","non-dropping-particle":"","parse-names":false,"suffix":""},{"dropping-particle":"","family":"Pötter","given":"Richard","non-dropping-particle":"","parse-names":false,"suffix":""},{"dropping-particle":"","family":"Wickmann","given":"Lutz","non-dropping-particle":"","parse-names":false,"suffix":""},{"dropping-particle":"","family":"Schellong","given":"Günther","non-dropping-particle":"","parse-names":false,"suffix":""}],"container-title":"Journal of Clinical Oncology","id":"ITEM-1","issue":"12","issued":{"date-parts":[["2013","4","20"]]},"page":"1562-1568","title":"Treatment of children and adolescents with hodgkin lymphoma without radiotherapy for patients in complete remission after chemotherapy: Final results of the multinational trial GPOH-HD95","type":"article-journal","volume":"31"},"uris":["http://www.mendeley.com/documents/?uuid=436f2271-6699-309b-89fc-96814d578ed6","http://www.mendeley.com/documents/?uuid=4a420c9b-3ab2-4b2a-a843-a7229771f636"]}],"mendeley":{"formattedCitation":"[32]","plainTextFormattedCitation":"[32]","previouslyFormattedCitation":"[32]"},"properties":{"noteIndex":0},"schema":"https://github.com/citation-style-language/schema/raw/master/csl-citation.json"}</w:instrText>
      </w:r>
      <w:r w:rsidR="00784F06" w:rsidRPr="002F4348">
        <w:rPr>
          <w:lang w:eastAsia="ru-RU"/>
        </w:rPr>
        <w:fldChar w:fldCharType="separate"/>
      </w:r>
      <w:r w:rsidR="00290745" w:rsidRPr="002F4348">
        <w:rPr>
          <w:noProof/>
          <w:lang w:eastAsia="ru-RU"/>
        </w:rPr>
        <w:t>[32]</w:t>
      </w:r>
      <w:r w:rsidR="00784F06" w:rsidRPr="002F4348">
        <w:rPr>
          <w:lang w:eastAsia="ru-RU"/>
        </w:rPr>
        <w:fldChar w:fldCharType="end"/>
      </w:r>
      <w:r w:rsidRPr="002F4348">
        <w:t>.</w:t>
      </w:r>
    </w:p>
    <w:p w14:paraId="7B1114CF" w14:textId="77777777" w:rsidR="005708CB" w:rsidRPr="002F4348" w:rsidRDefault="005708CB" w:rsidP="005708CB">
      <w:pPr>
        <w:ind w:left="709" w:firstLine="0"/>
        <w:contextualSpacing/>
        <w:rPr>
          <w:b/>
        </w:rPr>
      </w:pPr>
      <w:r w:rsidRPr="002F4348">
        <w:rPr>
          <w:b/>
        </w:rPr>
        <w:t xml:space="preserve">Уровень убедительности рекомендаций </w:t>
      </w:r>
      <w:r w:rsidR="008C63AF" w:rsidRPr="002F4348">
        <w:rPr>
          <w:b/>
        </w:rPr>
        <w:t xml:space="preserve">С </w:t>
      </w:r>
      <w:r w:rsidRPr="002F4348">
        <w:rPr>
          <w:b/>
        </w:rPr>
        <w:t xml:space="preserve">(уровень достоверности доказательств </w:t>
      </w:r>
      <w:r w:rsidR="008C63AF" w:rsidRPr="002F4348">
        <w:rPr>
          <w:b/>
        </w:rPr>
        <w:t>5</w:t>
      </w:r>
      <w:r w:rsidRPr="002F4348">
        <w:rPr>
          <w:b/>
        </w:rPr>
        <w:t>).</w:t>
      </w:r>
    </w:p>
    <w:p w14:paraId="595836F8" w14:textId="77777777" w:rsidR="00E61A9E"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E61A9E" w:rsidRPr="002F4348">
        <w:t xml:space="preserve">пациентам в возрасте до 18 лет с </w:t>
      </w:r>
      <w:r w:rsidR="00E61A9E" w:rsidRPr="002F4348">
        <w:rPr>
          <w:szCs w:val="24"/>
          <w:lang w:val="x-none"/>
        </w:rPr>
        <w:t>IEA/B, IIEA</w:t>
      </w:r>
      <w:r w:rsidR="00E61A9E" w:rsidRPr="002F4348">
        <w:rPr>
          <w:szCs w:val="24"/>
        </w:rPr>
        <w:t xml:space="preserve">, </w:t>
      </w:r>
      <w:r w:rsidR="00E61A9E" w:rsidRPr="002F4348">
        <w:rPr>
          <w:szCs w:val="24"/>
          <w:lang w:val="en-US"/>
        </w:rPr>
        <w:t>IIB</w:t>
      </w:r>
      <w:r w:rsidR="00E61A9E" w:rsidRPr="002F4348">
        <w:rPr>
          <w:szCs w:val="24"/>
          <w:lang w:val="x-none"/>
        </w:rPr>
        <w:t>,</w:t>
      </w:r>
      <w:r w:rsidR="00E61A9E" w:rsidRPr="002F4348">
        <w:rPr>
          <w:szCs w:val="24"/>
        </w:rPr>
        <w:t xml:space="preserve"> или </w:t>
      </w:r>
      <w:r w:rsidR="00E61A9E" w:rsidRPr="002F4348">
        <w:rPr>
          <w:szCs w:val="24"/>
          <w:lang w:val="x-none"/>
        </w:rPr>
        <w:t>IIIA</w:t>
      </w:r>
      <w:r w:rsidR="00E61A9E" w:rsidRPr="002F4348">
        <w:t xml:space="preserve"> стадиями ЛХ  </w:t>
      </w:r>
      <w:r w:rsidR="00E61A9E" w:rsidRPr="002F4348">
        <w:rPr>
          <w:b/>
        </w:rPr>
        <w:t>рекомендуется</w:t>
      </w:r>
      <w:r w:rsidR="00E61A9E" w:rsidRPr="002F4348">
        <w:t xml:space="preserve"> полихимиотерапия по схеме </w:t>
      </w:r>
      <w:r w:rsidR="00E61A9E" w:rsidRPr="002F4348">
        <w:rPr>
          <w:szCs w:val="24"/>
          <w:lang w:val="x-none"/>
        </w:rPr>
        <w:t>OEPA</w:t>
      </w:r>
      <w:r w:rsidR="00E61A9E" w:rsidRPr="002F4348">
        <w:t xml:space="preserve"> (2 цикла) + </w:t>
      </w:r>
      <w:r w:rsidR="00E61A9E" w:rsidRPr="002F4348">
        <w:rPr>
          <w:lang w:val="en-US"/>
        </w:rPr>
        <w:t>COPDAC</w:t>
      </w:r>
      <w:r w:rsidR="00E61A9E" w:rsidRPr="002F4348">
        <w:t xml:space="preserve"> (2 цикла) (</w:t>
      </w:r>
      <w:r w:rsidR="007A344D" w:rsidRPr="002F4348">
        <w:t>описание режимов – см. приложение А3.1)</w:t>
      </w:r>
      <w:r w:rsidR="00784F06" w:rsidRPr="002F4348">
        <w:t xml:space="preserve"> </w:t>
      </w:r>
      <w:r w:rsidR="00784F06" w:rsidRPr="002F4348">
        <w:rPr>
          <w:lang w:eastAsia="ru-RU"/>
        </w:rPr>
        <w:fldChar w:fldCharType="begin" w:fldLock="1"/>
      </w:r>
      <w:r w:rsidR="002C6C01" w:rsidRPr="002F4348">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31]","plainTextFormattedCitation":"[31]","previouslyFormattedCitation":"[31]"},"properties":{"noteIndex":0},"schema":"https://github.com/citation-style-language/schema/raw/master/csl-citation.json"}</w:instrText>
      </w:r>
      <w:r w:rsidR="00784F06" w:rsidRPr="002F4348">
        <w:rPr>
          <w:lang w:eastAsia="ru-RU"/>
        </w:rPr>
        <w:fldChar w:fldCharType="separate"/>
      </w:r>
      <w:r w:rsidR="0041114E" w:rsidRPr="002F4348">
        <w:rPr>
          <w:noProof/>
          <w:lang w:eastAsia="ru-RU"/>
        </w:rPr>
        <w:t>[31]</w:t>
      </w:r>
      <w:r w:rsidR="00784F06" w:rsidRPr="002F4348">
        <w:rPr>
          <w:lang w:eastAsia="ru-RU"/>
        </w:rPr>
        <w:fldChar w:fldCharType="end"/>
      </w:r>
      <w:r w:rsidR="00E61A9E" w:rsidRPr="002F4348">
        <w:rPr>
          <w:lang w:val="en-US" w:eastAsia="ru-RU"/>
        </w:rPr>
        <w:t>.</w:t>
      </w:r>
      <w:r w:rsidR="00E61A9E" w:rsidRPr="002F4348">
        <w:t xml:space="preserve"> </w:t>
      </w:r>
    </w:p>
    <w:p w14:paraId="2841A5FB" w14:textId="77777777" w:rsidR="00E61A9E" w:rsidRPr="002F4348" w:rsidRDefault="00E61A9E" w:rsidP="00E61A9E">
      <w:pPr>
        <w:ind w:left="709" w:firstLine="0"/>
        <w:contextualSpacing/>
        <w:rPr>
          <w:b/>
        </w:rPr>
      </w:pPr>
      <w:r w:rsidRPr="002F4348">
        <w:rPr>
          <w:b/>
        </w:rPr>
        <w:t xml:space="preserve">Уровень убедительности рекомендаций </w:t>
      </w:r>
      <w:r w:rsidR="00077023" w:rsidRPr="002F4348">
        <w:rPr>
          <w:b/>
        </w:rPr>
        <w:t xml:space="preserve">В </w:t>
      </w:r>
      <w:r w:rsidRPr="002F4348">
        <w:rPr>
          <w:b/>
        </w:rPr>
        <w:t xml:space="preserve">(уровень достоверности доказательств </w:t>
      </w:r>
      <w:r w:rsidR="00077023" w:rsidRPr="002F4348">
        <w:rPr>
          <w:b/>
        </w:rPr>
        <w:t>3</w:t>
      </w:r>
      <w:r w:rsidRPr="002F4348">
        <w:rPr>
          <w:b/>
        </w:rPr>
        <w:t>).</w:t>
      </w:r>
    </w:p>
    <w:p w14:paraId="79895882" w14:textId="77777777" w:rsidR="00E61A9E"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E61A9E" w:rsidRPr="002F4348">
        <w:t xml:space="preserve">пациентам в возрасте до 18 лет с </w:t>
      </w:r>
      <w:r w:rsidR="00E61A9E" w:rsidRPr="002F4348">
        <w:rPr>
          <w:szCs w:val="24"/>
          <w:lang w:val="x-none"/>
        </w:rPr>
        <w:t>IIEB, IIIEA/B, IIIB, IVA</w:t>
      </w:r>
      <w:r w:rsidR="00E61A9E" w:rsidRPr="002F4348">
        <w:rPr>
          <w:szCs w:val="24"/>
        </w:rPr>
        <w:t>/</w:t>
      </w:r>
      <w:r w:rsidR="00E61A9E" w:rsidRPr="002F4348">
        <w:rPr>
          <w:szCs w:val="24"/>
          <w:lang w:val="x-none"/>
        </w:rPr>
        <w:t>B</w:t>
      </w:r>
      <w:r w:rsidR="00E61A9E" w:rsidRPr="002F4348">
        <w:t xml:space="preserve"> стадиями ЛХ  </w:t>
      </w:r>
      <w:r w:rsidR="00E61A9E" w:rsidRPr="002F4348">
        <w:rPr>
          <w:b/>
        </w:rPr>
        <w:t>рекомендуется</w:t>
      </w:r>
      <w:r w:rsidR="00E61A9E" w:rsidRPr="002F4348">
        <w:t xml:space="preserve"> полихимиотерапия по схеме </w:t>
      </w:r>
      <w:r w:rsidR="00E61A9E" w:rsidRPr="002F4348">
        <w:rPr>
          <w:szCs w:val="24"/>
          <w:lang w:val="x-none"/>
        </w:rPr>
        <w:t>OEPA</w:t>
      </w:r>
      <w:r w:rsidR="00E61A9E" w:rsidRPr="002F4348">
        <w:t xml:space="preserve"> (2 цикла) + </w:t>
      </w:r>
      <w:r w:rsidR="00E61A9E" w:rsidRPr="002F4348">
        <w:rPr>
          <w:lang w:val="en-US"/>
        </w:rPr>
        <w:t>COPDAC</w:t>
      </w:r>
      <w:r w:rsidR="00E61A9E" w:rsidRPr="002F4348">
        <w:t xml:space="preserve"> (4 цикла) </w:t>
      </w:r>
      <w:r w:rsidR="007A344D" w:rsidRPr="002F4348">
        <w:t>(описание режимов – см. приложение А3.1)</w:t>
      </w:r>
      <w:r w:rsidR="00E61A9E" w:rsidRPr="002F4348">
        <w:t xml:space="preserve"> </w:t>
      </w:r>
      <w:r w:rsidR="00E61A9E" w:rsidRPr="002F4348">
        <w:rPr>
          <w:lang w:eastAsia="ru-RU"/>
        </w:rPr>
        <w:fldChar w:fldCharType="begin" w:fldLock="1"/>
      </w:r>
      <w:r w:rsidR="002C6C01" w:rsidRPr="002F4348">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31]","plainTextFormattedCitation":"[31]","previouslyFormattedCitation":"[31]"},"properties":{"noteIndex":0},"schema":"https://github.com/citation-style-language/schema/raw/master/csl-citation.json"}</w:instrText>
      </w:r>
      <w:r w:rsidR="00E61A9E" w:rsidRPr="002F4348">
        <w:rPr>
          <w:lang w:eastAsia="ru-RU"/>
        </w:rPr>
        <w:fldChar w:fldCharType="separate"/>
      </w:r>
      <w:r w:rsidR="0041114E" w:rsidRPr="002F4348">
        <w:rPr>
          <w:noProof/>
          <w:lang w:eastAsia="ru-RU"/>
        </w:rPr>
        <w:t>[31]</w:t>
      </w:r>
      <w:r w:rsidR="00E61A9E" w:rsidRPr="002F4348">
        <w:rPr>
          <w:lang w:eastAsia="ru-RU"/>
        </w:rPr>
        <w:fldChar w:fldCharType="end"/>
      </w:r>
      <w:r w:rsidR="00E61A9E" w:rsidRPr="002F4348">
        <w:rPr>
          <w:lang w:val="en-US" w:eastAsia="ru-RU"/>
        </w:rPr>
        <w:t>.</w:t>
      </w:r>
      <w:r w:rsidR="00E61A9E" w:rsidRPr="002F4348">
        <w:t xml:space="preserve"> </w:t>
      </w:r>
    </w:p>
    <w:p w14:paraId="25157AA0" w14:textId="77777777" w:rsidR="00E61A9E" w:rsidRPr="002F4348" w:rsidRDefault="00E61A9E" w:rsidP="00E61A9E">
      <w:pPr>
        <w:ind w:left="709" w:firstLine="0"/>
        <w:contextualSpacing/>
        <w:rPr>
          <w:b/>
        </w:rPr>
      </w:pPr>
      <w:r w:rsidRPr="002F4348">
        <w:rPr>
          <w:b/>
        </w:rPr>
        <w:t xml:space="preserve">Уровень убедительности рекомендаций </w:t>
      </w:r>
      <w:r w:rsidR="00784F06" w:rsidRPr="002F4348">
        <w:rPr>
          <w:b/>
          <w:lang w:val="en-US"/>
        </w:rPr>
        <w:t>B</w:t>
      </w:r>
      <w:r w:rsidR="00784F06" w:rsidRPr="002F4348">
        <w:rPr>
          <w:b/>
        </w:rPr>
        <w:t xml:space="preserve"> </w:t>
      </w:r>
      <w:r w:rsidRPr="002F4348">
        <w:rPr>
          <w:b/>
        </w:rPr>
        <w:t xml:space="preserve">(уровень достоверности доказательств </w:t>
      </w:r>
      <w:r w:rsidR="00784F06" w:rsidRPr="002F4348">
        <w:rPr>
          <w:b/>
        </w:rPr>
        <w:t>3</w:t>
      </w:r>
      <w:r w:rsidRPr="002F4348">
        <w:rPr>
          <w:b/>
        </w:rPr>
        <w:t>).</w:t>
      </w:r>
    </w:p>
    <w:p w14:paraId="440E084B" w14:textId="77777777" w:rsidR="00E61A9E" w:rsidRPr="002F4348" w:rsidRDefault="00E61A9E" w:rsidP="00B153FC">
      <w:pPr>
        <w:pStyle w:val="afe"/>
        <w:numPr>
          <w:ilvl w:val="0"/>
          <w:numId w:val="12"/>
        </w:numPr>
        <w:spacing w:before="120" w:after="120"/>
        <w:ind w:left="709" w:hanging="709"/>
      </w:pPr>
      <w:r w:rsidRPr="002F4348">
        <w:t xml:space="preserve">Пациентам в возрасте до 18 лет с ЛХ с ПЭТ/КТ позитивной опухолью после 2 блока </w:t>
      </w:r>
      <w:r w:rsidR="009572F3" w:rsidRPr="002F4348">
        <w:t xml:space="preserve">ПХТ </w:t>
      </w:r>
      <w:r w:rsidRPr="002F4348">
        <w:rPr>
          <w:b/>
        </w:rPr>
        <w:t>рекомендуется</w:t>
      </w:r>
      <w:r w:rsidRPr="002F4348">
        <w:t xml:space="preserve"> лучевая терапия на </w:t>
      </w:r>
      <w:r w:rsidRPr="002F4348">
        <w:rPr>
          <w:lang w:eastAsia="ru-RU"/>
        </w:rPr>
        <w:t xml:space="preserve">первично пораженные области СОД </w:t>
      </w:r>
      <w:r w:rsidR="005708CB" w:rsidRPr="002F4348">
        <w:rPr>
          <w:lang w:eastAsia="ru-RU"/>
        </w:rPr>
        <w:t>19,8</w:t>
      </w:r>
      <w:r w:rsidRPr="002F4348">
        <w:rPr>
          <w:lang w:eastAsia="ru-RU"/>
        </w:rPr>
        <w:t xml:space="preserve"> Гр</w:t>
      </w:r>
      <w:r w:rsidR="00784F06" w:rsidRPr="002F4348">
        <w:rPr>
          <w:lang w:eastAsia="ru-RU"/>
        </w:rPr>
        <w:t xml:space="preserve"> </w:t>
      </w:r>
      <w:r w:rsidR="00C452E1" w:rsidRPr="002F4348">
        <w:rPr>
          <w:lang w:eastAsia="ru-RU"/>
        </w:rPr>
        <w:t xml:space="preserve"> </w:t>
      </w:r>
      <w:r w:rsidR="00C452E1" w:rsidRPr="002F4348">
        <w:rPr>
          <w:lang w:eastAsia="ru-RU"/>
        </w:rPr>
        <w:fldChar w:fldCharType="begin" w:fldLock="1"/>
      </w:r>
      <w:r w:rsidR="00A850F7" w:rsidRPr="002F4348">
        <w:rPr>
          <w:lang w:eastAsia="ru-RU"/>
        </w:rPr>
        <w:instrText>ADDIN CSL_CITATION {"citationItems":[{"id":"ITEM-1","itemData":{"DOI":"10.14694/EdBook_AM.2012.32.616","ISSN":"1548-8748","abstract":"The role of radiation therapy in the treatment of pediatric Hodgkin lymphoma has continued to be refined, motivated by the desire to avoid disruption to normal tissue development and function and secondary carcinogenesis. Such progress has occurred in tandem with modifications of the multiagent chemotherapy regimens that have been used in place of or in combination with low-dose involved-field radiation that are also associated with dose-related risks of cardiopulmonary and gonadal dysfunction and leukemogenesis. Consequently, treatment strategies for young patients, who have an excellent prognosis of long-term survival, utilizes a risk-adapted approach that provides optimal efficacy for disease control whereas limiting toxicity associated with both radiation and chemotherapy. Because of the differences in age-related developmental status and gender-related sensitivity to chemotherapy and radiation toxicity, no single treatment approach is ideal for all pediatric patients. This manuscript summarizes results from published clinical trials with the goal of defining optimal treatment strategies for children and adolescents with Hodgkin lymphoma in regards to the use of radiation therapy.; ","author":[{"dropping-particle":"","family":"Hudson","given":"Melissa M","non-dropping-particle":"","parse-names":false,"suffix":""},{"dropping-particle":"","family":"Constine","given":"Louis S","non-dropping-particle":"","parse-names":false,"suffix":""}],"container-title":"American Society Of Clinical Oncology Educational Book / ASCO. American Society Of Clinical Oncology. Meeting","id":"ITEM-1","issued":{"date-parts":[["2012"]]},"page":"616-620","publisher":"American Society of Clinical Oncology","publisher-place":"From the Department of Oncology, Division of Cancer Survivorship, St. Jude's Children's Research Hospital, Memphis, TN; Departments of Radiation Oncology and Pediatrics, Philip Rubin Center for Cancer Survivorship, James P. Wilmot Cancer Center at Univers","title":"Refining the role of radiation therapy in pediatric hodgkin lymphoma.","type":"article-journal"},"uris":["http://www.mendeley.com/documents/?uuid=1ec8f74f-adc1-3c30-8814-51b6b12ed827","http://www.mendeley.com/documents/?uuid=9d859b6e-683b-4a4b-9489-1a241b889c57"]}],"mendeley":{"formattedCitation":"[33]","plainTextFormattedCitation":"[33]","previouslyFormattedCitation":"[33]"},"properties":{"noteIndex":0},"schema":"https://github.com/citation-style-language/schema/raw/master/csl-citation.json"}</w:instrText>
      </w:r>
      <w:r w:rsidR="00C452E1" w:rsidRPr="002F4348">
        <w:rPr>
          <w:lang w:eastAsia="ru-RU"/>
        </w:rPr>
        <w:fldChar w:fldCharType="separate"/>
      </w:r>
      <w:r w:rsidR="00290745" w:rsidRPr="002F4348">
        <w:rPr>
          <w:noProof/>
          <w:lang w:eastAsia="ru-RU"/>
        </w:rPr>
        <w:t>[33]</w:t>
      </w:r>
      <w:r w:rsidR="00C452E1" w:rsidRPr="002F4348">
        <w:rPr>
          <w:lang w:eastAsia="ru-RU"/>
        </w:rPr>
        <w:fldChar w:fldCharType="end"/>
      </w:r>
      <w:r w:rsidRPr="002F4348">
        <w:rPr>
          <w:lang w:eastAsia="ru-RU"/>
        </w:rPr>
        <w:t>.</w:t>
      </w:r>
      <w:r w:rsidRPr="002F4348">
        <w:t xml:space="preserve"> </w:t>
      </w:r>
    </w:p>
    <w:p w14:paraId="6960F99D" w14:textId="77777777" w:rsidR="00E61A9E" w:rsidRPr="002F4348" w:rsidRDefault="00E61A9E" w:rsidP="00E61A9E">
      <w:pPr>
        <w:ind w:left="709" w:firstLine="0"/>
        <w:contextualSpacing/>
        <w:rPr>
          <w:b/>
        </w:rPr>
      </w:pPr>
      <w:r w:rsidRPr="002F4348">
        <w:rPr>
          <w:b/>
        </w:rPr>
        <w:lastRenderedPageBreak/>
        <w:t xml:space="preserve">Уровень убедительности рекомендаций </w:t>
      </w:r>
      <w:r w:rsidR="00C452E1" w:rsidRPr="002F4348">
        <w:rPr>
          <w:b/>
          <w:lang w:val="en-US"/>
        </w:rPr>
        <w:t>C</w:t>
      </w:r>
      <w:r w:rsidRPr="002F4348">
        <w:rPr>
          <w:b/>
        </w:rPr>
        <w:t xml:space="preserve"> (уровень достоверности</w:t>
      </w:r>
      <w:r w:rsidR="00C452E1" w:rsidRPr="002F4348">
        <w:rPr>
          <w:b/>
        </w:rPr>
        <w:t xml:space="preserve"> </w:t>
      </w:r>
      <w:r w:rsidR="00BD30F5" w:rsidRPr="002F4348">
        <w:rPr>
          <w:b/>
        </w:rPr>
        <w:t>доказательств 5</w:t>
      </w:r>
      <w:r w:rsidR="00C452E1" w:rsidRPr="002F4348">
        <w:rPr>
          <w:b/>
        </w:rPr>
        <w:t>)</w:t>
      </w:r>
    </w:p>
    <w:p w14:paraId="4854EA1B" w14:textId="77777777" w:rsidR="004C0214" w:rsidRPr="002F4348" w:rsidRDefault="00C452E1" w:rsidP="004C0214">
      <w:pPr>
        <w:ind w:left="709" w:firstLine="0"/>
        <w:contextualSpacing/>
        <w:rPr>
          <w:i/>
        </w:rPr>
      </w:pPr>
      <w:r w:rsidRPr="002F4348">
        <w:rPr>
          <w:b/>
        </w:rPr>
        <w:t xml:space="preserve">Комментарий: </w:t>
      </w:r>
      <w:r w:rsidR="004C0214" w:rsidRPr="002F4348">
        <w:rPr>
          <w:bCs/>
          <w:i/>
          <w:iCs/>
        </w:rPr>
        <w:t>п</w:t>
      </w:r>
      <w:r w:rsidR="004C0214" w:rsidRPr="002F4348">
        <w:rPr>
          <w:i/>
        </w:rPr>
        <w:t>ри наличии показаний к проведению лучевой терапии у пациентов с лимфомой Ходжкина необходимо облучить все пораженные лимфоузлы, выявленные при инициальном, выполненном до начала химиотерапии, ПЭТ исследовании. При формировании объемов облучения необходимо следовать ICRU 50/62</w:t>
      </w:r>
      <w:r w:rsidR="004D1B5D" w:rsidRPr="002F4348">
        <w:rPr>
          <w:i/>
        </w:rPr>
        <w:t xml:space="preserve"> </w:t>
      </w:r>
      <w:r w:rsidR="004D1B5D" w:rsidRPr="002F4348">
        <w:rPr>
          <w:i/>
        </w:rPr>
        <w:fldChar w:fldCharType="begin" w:fldLock="1"/>
      </w:r>
      <w:r w:rsidR="00A850F7" w:rsidRPr="002F4348">
        <w:rPr>
          <w:i/>
        </w:rPr>
        <w:instrText>ADDIN CSL_CITATION {"citationItems":[{"id":"ITEM-1","itemData":{"id":"ITEM-1","issued":{"date-parts":[["1999"]]},"number-of-pages":"1-62","title":"International Commission on Radiation Units and Measurments. Prescribing, Recording, and Reporting Photon Beam Therapy (Supplement to ICRU Report 50).","type":"report"},"uris":["http://www.mendeley.com/documents/?uuid=be1e1cb9-7073-496b-8278-05845bc5a268","http://www.mendeley.com/documents/?uuid=eee60dd1-36da-4df8-95ba-b6060427335e"]}],"mendeley":{"formattedCitation":"[34]","plainTextFormattedCitation":"[34]","previouslyFormattedCitation":"[34]"},"properties":{"noteIndex":0},"schema":"https://github.com/citation-style-language/schema/raw/master/csl-citation.json"}</w:instrText>
      </w:r>
      <w:r w:rsidR="004D1B5D" w:rsidRPr="002F4348">
        <w:rPr>
          <w:i/>
        </w:rPr>
        <w:fldChar w:fldCharType="separate"/>
      </w:r>
      <w:r w:rsidR="00290745" w:rsidRPr="002F4348">
        <w:rPr>
          <w:noProof/>
        </w:rPr>
        <w:t>[34]</w:t>
      </w:r>
      <w:r w:rsidR="004D1B5D" w:rsidRPr="002F4348">
        <w:rPr>
          <w:i/>
        </w:rPr>
        <w:fldChar w:fldCharType="end"/>
      </w:r>
      <w:r w:rsidR="004C0214" w:rsidRPr="002F4348">
        <w:rPr>
          <w:i/>
        </w:rPr>
        <w:t>.</w:t>
      </w:r>
    </w:p>
    <w:p w14:paraId="7CA5E120" w14:textId="77777777" w:rsidR="00C57AE8" w:rsidRPr="002F4348" w:rsidRDefault="00C57AE8" w:rsidP="00C57AE8">
      <w:pPr>
        <w:ind w:left="709" w:firstLine="0"/>
        <w:contextualSpacing/>
        <w:rPr>
          <w:i/>
        </w:rPr>
      </w:pPr>
      <w:r w:rsidRPr="002F4348">
        <w:rPr>
          <w:i/>
        </w:rPr>
        <w:t>Минимальные требования к проведению облучения у детей – 3-D конформная лучевая терапия. Лучевая терапия должна проводиться на линейном ускорителе фотонами с энергией не менее 6 MV, оснащенном многолепестковом коллиматором и системой контроля положения пациента и/или мишени (КТ в коническом пучке, система портальной визуализации и др.). Не исключается использование электронных пучков с подходящей энергией для облучения поверхностно расположенных групп лимфатических узлов, например, паховых. Возможно применение ЛТ с модуляцией интенсивности (IMRT), объемно-модулированная ЛТ (VMAT), Tomo</w:t>
      </w:r>
      <w:r w:rsidRPr="002F4348">
        <w:rPr>
          <w:i/>
          <w:lang w:val="en-US"/>
        </w:rPr>
        <w:t>T</w:t>
      </w:r>
      <w:r w:rsidRPr="002F4348">
        <w:rPr>
          <w:i/>
        </w:rPr>
        <w:t xml:space="preserve">herapy, протонотерапии. </w:t>
      </w:r>
    </w:p>
    <w:p w14:paraId="02BA883B" w14:textId="77777777" w:rsidR="00C57AE8" w:rsidRPr="002F4348" w:rsidRDefault="00C57AE8" w:rsidP="00C57AE8">
      <w:pPr>
        <w:ind w:left="709" w:firstLine="0"/>
        <w:contextualSpacing/>
        <w:rPr>
          <w:i/>
        </w:rPr>
      </w:pPr>
      <w:r w:rsidRPr="002F4348">
        <w:rPr>
          <w:i/>
        </w:rPr>
        <w:t>Лучевая терапия опухолей у детей должна проводиться с применением механической иммобилизации (индивидуальная маска из термопластического материала, вакуумный матрац). Необходимо предусмотреть возможность облучения под общей анестезией пациентов в возрасте до 4-х лет и по показаниям в более старшем возрасте.</w:t>
      </w:r>
    </w:p>
    <w:p w14:paraId="4908FFCC" w14:textId="77777777" w:rsidR="004C0214" w:rsidRPr="002F4348" w:rsidRDefault="004C0214" w:rsidP="004C0214">
      <w:pPr>
        <w:ind w:left="709" w:firstLine="0"/>
        <w:contextualSpacing/>
        <w:rPr>
          <w:i/>
        </w:rPr>
      </w:pPr>
      <w:r w:rsidRPr="002F4348">
        <w:rPr>
          <w:i/>
        </w:rPr>
        <w:t xml:space="preserve">Все области поражения предпочтительно облучать одновременно. При III-IV стадиях решение о последовательном облучении принимается индивидуально, при этом, в первую очередь, в объем лучевой терапии включаются остаточные опухолевые массы, либо зоны с исходным обширным поражением. Перерыв между этапами лучевой терапии должен быть не более 2 недель. </w:t>
      </w:r>
    </w:p>
    <w:p w14:paraId="794A1012" w14:textId="77777777" w:rsidR="005708CB" w:rsidRPr="002F4348" w:rsidRDefault="004C0214" w:rsidP="004C0214">
      <w:pPr>
        <w:ind w:left="709" w:firstLine="0"/>
        <w:contextualSpacing/>
        <w:rPr>
          <w:i/>
        </w:rPr>
      </w:pPr>
      <w:r w:rsidRPr="002F4348">
        <w:rPr>
          <w:i/>
        </w:rPr>
        <w:t xml:space="preserve">В </w:t>
      </w:r>
      <w:r w:rsidR="005708CB" w:rsidRPr="002F4348">
        <w:rPr>
          <w:i/>
        </w:rPr>
        <w:t>макроскопический объем опухоли (</w:t>
      </w:r>
      <w:r w:rsidRPr="002F4348">
        <w:rPr>
          <w:i/>
        </w:rPr>
        <w:t>GTV</w:t>
      </w:r>
      <w:r w:rsidR="005708CB" w:rsidRPr="002F4348">
        <w:rPr>
          <w:i/>
        </w:rPr>
        <w:t>)</w:t>
      </w:r>
      <w:r w:rsidRPr="002F4348">
        <w:rPr>
          <w:i/>
        </w:rPr>
        <w:t xml:space="preserve"> входит объем пораженных лимфоузлов. </w:t>
      </w:r>
      <w:r w:rsidR="005708CB" w:rsidRPr="002F4348">
        <w:rPr>
          <w:i/>
        </w:rPr>
        <w:t>Клинический о</w:t>
      </w:r>
      <w:r w:rsidRPr="002F4348">
        <w:rPr>
          <w:i/>
        </w:rPr>
        <w:t>бъем</w:t>
      </w:r>
      <w:r w:rsidR="005708CB" w:rsidRPr="002F4348">
        <w:rPr>
          <w:i/>
        </w:rPr>
        <w:t xml:space="preserve"> мишени</w:t>
      </w:r>
      <w:r w:rsidRPr="002F4348">
        <w:rPr>
          <w:i/>
        </w:rPr>
        <w:t xml:space="preserve"> </w:t>
      </w:r>
      <w:r w:rsidR="005708CB" w:rsidRPr="002F4348">
        <w:rPr>
          <w:i/>
        </w:rPr>
        <w:t>(</w:t>
      </w:r>
      <w:r w:rsidRPr="002F4348">
        <w:rPr>
          <w:i/>
        </w:rPr>
        <w:t>CTV</w:t>
      </w:r>
      <w:r w:rsidR="005708CB" w:rsidRPr="002F4348">
        <w:rPr>
          <w:i/>
        </w:rPr>
        <w:t>)</w:t>
      </w:r>
      <w:r w:rsidRPr="002F4348">
        <w:rPr>
          <w:i/>
        </w:rPr>
        <w:t xml:space="preserve"> включает в себя GTV с безопасным краем 1-2 см с учетом анатомических барьеров для распространения болезни</w:t>
      </w:r>
      <w:r w:rsidR="008B0A4A" w:rsidRPr="002F4348">
        <w:rPr>
          <w:i/>
        </w:rPr>
        <w:t xml:space="preserve"> (обычно в анатомических границах региона)</w:t>
      </w:r>
      <w:r w:rsidRPr="002F4348">
        <w:rPr>
          <w:i/>
        </w:rPr>
        <w:t xml:space="preserve">. </w:t>
      </w:r>
      <w:r w:rsidR="005708CB" w:rsidRPr="002F4348">
        <w:rPr>
          <w:i/>
        </w:rPr>
        <w:t>Планируемый о</w:t>
      </w:r>
      <w:r w:rsidRPr="002F4348">
        <w:rPr>
          <w:i/>
        </w:rPr>
        <w:t>бъем</w:t>
      </w:r>
      <w:r w:rsidR="005708CB" w:rsidRPr="002F4348">
        <w:rPr>
          <w:i/>
        </w:rPr>
        <w:t xml:space="preserve"> мишени</w:t>
      </w:r>
      <w:r w:rsidRPr="002F4348">
        <w:rPr>
          <w:i/>
        </w:rPr>
        <w:t xml:space="preserve"> </w:t>
      </w:r>
      <w:r w:rsidR="005708CB" w:rsidRPr="002F4348">
        <w:rPr>
          <w:i/>
        </w:rPr>
        <w:t>(</w:t>
      </w:r>
      <w:r w:rsidRPr="002F4348">
        <w:rPr>
          <w:i/>
        </w:rPr>
        <w:t>PTV</w:t>
      </w:r>
      <w:r w:rsidRPr="002F4348">
        <w:rPr>
          <w:i/>
          <w:vertAlign w:val="subscript"/>
        </w:rPr>
        <w:t>1</w:t>
      </w:r>
      <w:r w:rsidR="005708CB" w:rsidRPr="002F4348">
        <w:rPr>
          <w:i/>
        </w:rPr>
        <w:t>)</w:t>
      </w:r>
      <w:r w:rsidRPr="002F4348">
        <w:rPr>
          <w:i/>
        </w:rPr>
        <w:t xml:space="preserve"> включает в себя CTV плюс принятый в данном учреждении отступ, обычно 7-</w:t>
      </w:r>
      <w:r w:rsidR="008B0A4A" w:rsidRPr="002F4348">
        <w:rPr>
          <w:i/>
        </w:rPr>
        <w:t xml:space="preserve">10 </w:t>
      </w:r>
      <w:r w:rsidRPr="002F4348">
        <w:rPr>
          <w:i/>
        </w:rPr>
        <w:t>мм во всех направлениях. Для средостения, парааортальной зоны и области таза отступ CTV в краниокаудальном направлении должен составлять не менее 2 см. Лимфоузлы корней легких рассматриваются как самостоятельный регион.</w:t>
      </w:r>
    </w:p>
    <w:p w14:paraId="29578704" w14:textId="77777777" w:rsidR="00B468B9" w:rsidRPr="002F4348" w:rsidRDefault="0077688A" w:rsidP="00B468B9">
      <w:pPr>
        <w:ind w:left="709" w:firstLine="0"/>
        <w:contextualSpacing/>
        <w:rPr>
          <w:i/>
        </w:rPr>
      </w:pPr>
      <w:r w:rsidRPr="002F4348">
        <w:rPr>
          <w:i/>
        </w:rPr>
        <w:lastRenderedPageBreak/>
        <w:t>СОД облучения составляет 19,8 Гр, при стандартном фракционировании с РОД 1,8 Гр за фракцию, 5 фракций в неделю. Все поля облучаются ежедневно. Допустимо снижение РОД до 1,5-1,6 Гр при больших объемах облучения и/или у детей младшего возраста.</w:t>
      </w:r>
    </w:p>
    <w:p w14:paraId="1DE35D53" w14:textId="77777777" w:rsidR="0077688A" w:rsidRPr="002F4348" w:rsidRDefault="00B468B9" w:rsidP="0077688A">
      <w:pPr>
        <w:ind w:left="709" w:firstLine="0"/>
        <w:contextualSpacing/>
        <w:rPr>
          <w:i/>
        </w:rPr>
      </w:pPr>
      <w:r w:rsidRPr="002F4348">
        <w:rPr>
          <w:i/>
        </w:rPr>
        <w:t xml:space="preserve">Граница планируемого лучевого воздействия определяется размерами опухоли по окончании химиотерапии с дополнительным захватом 1-2 см. </w:t>
      </w:r>
    </w:p>
    <w:p w14:paraId="36800DD2" w14:textId="77777777" w:rsidR="0077688A" w:rsidRPr="002F4348" w:rsidRDefault="0077688A" w:rsidP="0077688A">
      <w:pPr>
        <w:ind w:left="709" w:firstLine="0"/>
        <w:contextualSpacing/>
        <w:rPr>
          <w:i/>
        </w:rPr>
      </w:pPr>
      <w:r w:rsidRPr="002F4348">
        <w:rPr>
          <w:i/>
        </w:rPr>
        <w:t>Лучевая терапия должна быть начата на 2-4 неделе после завершения химиотерапии, то есть на 14-28 день от приема последней дозы преднизолона.</w:t>
      </w:r>
    </w:p>
    <w:p w14:paraId="699F14DE" w14:textId="77777777" w:rsidR="003D3A29" w:rsidRPr="002F4348" w:rsidRDefault="003D3A29" w:rsidP="00B153FC">
      <w:pPr>
        <w:pStyle w:val="afe"/>
        <w:numPr>
          <w:ilvl w:val="0"/>
          <w:numId w:val="12"/>
        </w:numPr>
        <w:spacing w:before="120" w:after="120"/>
        <w:ind w:left="709" w:hanging="709"/>
      </w:pPr>
      <w:r w:rsidRPr="002F4348">
        <w:t>Пациентам в возрасте до 18 лет</w:t>
      </w:r>
      <w:r w:rsidR="00554450" w:rsidRPr="002F4348">
        <w:t xml:space="preserve"> с ЛХ</w:t>
      </w:r>
      <w:r w:rsidRPr="002F4348">
        <w:t>, с остаточной опухолью &gt; 100 см</w:t>
      </w:r>
      <w:r w:rsidRPr="002F4348">
        <w:rPr>
          <w:vertAlign w:val="superscript"/>
        </w:rPr>
        <w:t>3</w:t>
      </w:r>
      <w:r w:rsidRPr="002F4348">
        <w:t>, а также у пациентов с остаточной опухолью &gt; 5 см</w:t>
      </w:r>
      <w:r w:rsidRPr="002F4348">
        <w:rPr>
          <w:vertAlign w:val="superscript"/>
        </w:rPr>
        <w:t xml:space="preserve">3 </w:t>
      </w:r>
      <w:r w:rsidRPr="002F4348">
        <w:t xml:space="preserve">и регрессией опухоли </w:t>
      </w:r>
      <w:r w:rsidR="00554450" w:rsidRPr="002F4348">
        <w:rPr>
          <w:rFonts w:cs="Times New Roman"/>
        </w:rPr>
        <w:t>≤</w:t>
      </w:r>
      <w:r w:rsidRPr="002F4348">
        <w:t xml:space="preserve"> 75% от исходного объема </w:t>
      </w:r>
      <w:r w:rsidRPr="002F4348">
        <w:rPr>
          <w:b/>
        </w:rPr>
        <w:t>рекомендуется</w:t>
      </w:r>
      <w:r w:rsidRPr="002F4348">
        <w:t xml:space="preserve"> дополнительное облучение </w:t>
      </w:r>
      <w:r w:rsidRPr="002F4348">
        <w:rPr>
          <w:lang w:eastAsia="ru-RU"/>
        </w:rPr>
        <w:t xml:space="preserve">СОД 10 Гр (РОД 2 Гр) </w:t>
      </w:r>
      <w:r w:rsidRPr="002F4348">
        <w:rPr>
          <w:lang w:eastAsia="ru-RU"/>
        </w:rPr>
        <w:fldChar w:fldCharType="begin" w:fldLock="1"/>
      </w:r>
      <w:r w:rsidR="00A850F7" w:rsidRPr="002F4348">
        <w:rPr>
          <w:lang w:eastAsia="ru-RU"/>
        </w:rPr>
        <w:instrText>ADDIN CSL_CITATION {"citationItems":[{"id":"ITEM-1","itemData":{"DOI":"10.14694/EdBook_AM.2012.32.616","ISSN":"1548-8748","abstract":"The role of radiation therapy in the treatment of pediatric Hodgkin lymphoma has continued to be refined, motivated by the desire to avoid disruption to normal tissue development and function and secondary carcinogenesis. Such progress has occurred in tandem with modifications of the multiagent chemotherapy regimens that have been used in place of or in combination with low-dose involved-field radiation that are also associated with dose-related risks of cardiopulmonary and gonadal dysfunction and leukemogenesis. Consequently, treatment strategies for young patients, who have an excellent prognosis of long-term survival, utilizes a risk-adapted approach that provides optimal efficacy for disease control whereas limiting toxicity associated with both radiation and chemotherapy. Because of the differences in age-related developmental status and gender-related sensitivity to chemotherapy and radiation toxicity, no single treatment approach is ideal for all pediatric patients. This manuscript summarizes results from published clinical trials with the goal of defining optimal treatment strategies for children and adolescents with Hodgkin lymphoma in regards to the use of radiation therapy.; ","author":[{"dropping-particle":"","family":"Hudson","given":"Melissa M","non-dropping-particle":"","parse-names":false,"suffix":""},{"dropping-particle":"","family":"Constine","given":"Louis S","non-dropping-particle":"","parse-names":false,"suffix":""}],"container-title":"American Society Of Clinical Oncology Educational Book / ASCO. American Society Of Clinical Oncology. Meeting","id":"ITEM-1","issued":{"date-parts":[["2012"]]},"page":"616-620","publisher":"American Society of Clinical Oncology","publisher-place":"From the Department of Oncology, Division of Cancer Survivorship, St. Jude's Children's Research Hospital, Memphis, TN; Departments of Radiation Oncology and Pediatrics, Philip Rubin Center for Cancer Survivorship, James P. Wilmot Cancer Center at Univers","title":"Refining the role of radiation therapy in pediatric hodgkin lymphoma.","type":"article-journal"},"uris":["http://www.mendeley.com/documents/?uuid=9d859b6e-683b-4a4b-9489-1a241b889c57","http://www.mendeley.com/documents/?uuid=1ec8f74f-adc1-3c30-8814-51b6b12ed827"]}],"mendeley":{"formattedCitation":"[33]","plainTextFormattedCitation":"[33]","previouslyFormattedCitation":"[33]"},"properties":{"noteIndex":0},"schema":"https://github.com/citation-style-language/schema/raw/master/csl-citation.json"}</w:instrText>
      </w:r>
      <w:r w:rsidRPr="002F4348">
        <w:rPr>
          <w:lang w:eastAsia="ru-RU"/>
        </w:rPr>
        <w:fldChar w:fldCharType="separate"/>
      </w:r>
      <w:r w:rsidR="00290745" w:rsidRPr="002F4348">
        <w:rPr>
          <w:noProof/>
          <w:lang w:eastAsia="ru-RU"/>
        </w:rPr>
        <w:t>[33]</w:t>
      </w:r>
      <w:r w:rsidRPr="002F4348">
        <w:rPr>
          <w:lang w:eastAsia="ru-RU"/>
        </w:rPr>
        <w:fldChar w:fldCharType="end"/>
      </w:r>
      <w:r w:rsidRPr="002F4348">
        <w:rPr>
          <w:lang w:eastAsia="ru-RU"/>
        </w:rPr>
        <w:t>.</w:t>
      </w:r>
      <w:r w:rsidRPr="002F4348">
        <w:t xml:space="preserve"> </w:t>
      </w:r>
    </w:p>
    <w:p w14:paraId="16F071DA" w14:textId="77777777" w:rsidR="00063BA7" w:rsidRPr="002F4348" w:rsidRDefault="00063BA7" w:rsidP="005309A0">
      <w:pPr>
        <w:ind w:left="709" w:firstLine="0"/>
        <w:contextualSpacing/>
        <w:rPr>
          <w:b/>
        </w:rPr>
      </w:pPr>
      <w:r w:rsidRPr="002F4348">
        <w:rPr>
          <w:b/>
        </w:rPr>
        <w:t>Уровень убедительности рекомендаций C (уровень достоверности доказательств 5)</w:t>
      </w:r>
    </w:p>
    <w:p w14:paraId="214C6C93" w14:textId="77777777" w:rsidR="003D3A29" w:rsidRPr="002F4348" w:rsidRDefault="00554450" w:rsidP="0077688A">
      <w:pPr>
        <w:ind w:left="709" w:firstLine="0"/>
        <w:contextualSpacing/>
        <w:rPr>
          <w:bCs/>
          <w:i/>
          <w:iCs/>
        </w:rPr>
      </w:pPr>
      <w:r w:rsidRPr="002F4348">
        <w:rPr>
          <w:b/>
        </w:rPr>
        <w:t xml:space="preserve">Комментарий: </w:t>
      </w:r>
      <w:r w:rsidRPr="002F4348">
        <w:rPr>
          <w:bCs/>
          <w:i/>
          <w:iCs/>
        </w:rPr>
        <w:t>объем буста (PTV</w:t>
      </w:r>
      <w:r w:rsidRPr="002F4348">
        <w:rPr>
          <w:bCs/>
          <w:i/>
          <w:iCs/>
          <w:vertAlign w:val="subscript"/>
        </w:rPr>
        <w:t>буст</w:t>
      </w:r>
      <w:r w:rsidRPr="002F4348">
        <w:rPr>
          <w:bCs/>
          <w:i/>
          <w:iCs/>
        </w:rPr>
        <w:t>) определяется размером остаточной опухоли с безопасным краем по 1 см плюс принятый в данном учреждении отступ на PTV (PTV</w:t>
      </w:r>
      <w:r w:rsidRPr="002F4348">
        <w:rPr>
          <w:bCs/>
          <w:i/>
          <w:iCs/>
          <w:vertAlign w:val="subscript"/>
        </w:rPr>
        <w:t>буст</w:t>
      </w:r>
      <w:r w:rsidRPr="002F4348">
        <w:rPr>
          <w:bCs/>
          <w:i/>
          <w:iCs/>
        </w:rPr>
        <w:t xml:space="preserve"> определяется по аналогичному алгоритму определения PTV). При этом границы объема PTV</w:t>
      </w:r>
      <w:r w:rsidRPr="002F4348">
        <w:rPr>
          <w:bCs/>
          <w:i/>
          <w:iCs/>
          <w:vertAlign w:val="subscript"/>
        </w:rPr>
        <w:t>буст</w:t>
      </w:r>
      <w:r w:rsidRPr="002F4348">
        <w:rPr>
          <w:bCs/>
          <w:i/>
          <w:iCs/>
        </w:rPr>
        <w:t xml:space="preserve"> не должны выходить за границы PTV</w:t>
      </w:r>
      <w:r w:rsidRPr="002F4348">
        <w:rPr>
          <w:bCs/>
          <w:i/>
          <w:iCs/>
          <w:vertAlign w:val="subscript"/>
        </w:rPr>
        <w:t>1</w:t>
      </w:r>
      <w:r w:rsidRPr="002F4348">
        <w:rPr>
          <w:bCs/>
          <w:i/>
          <w:iCs/>
        </w:rPr>
        <w:t>.</w:t>
      </w:r>
    </w:p>
    <w:p w14:paraId="0BEDF59C" w14:textId="2D96936E" w:rsidR="00D3063E" w:rsidRPr="002F4348" w:rsidRDefault="00554450" w:rsidP="00B153FC">
      <w:pPr>
        <w:pStyle w:val="afe"/>
        <w:numPr>
          <w:ilvl w:val="0"/>
          <w:numId w:val="12"/>
        </w:numPr>
        <w:ind w:left="709" w:hanging="425"/>
        <w:rPr>
          <w:i/>
        </w:rPr>
      </w:pPr>
      <w:r w:rsidRPr="002F4348">
        <w:t xml:space="preserve">Пациентам в возрасте до 18 лет с экстранодальным поражением ЛХ </w:t>
      </w:r>
      <w:r w:rsidRPr="002F4348">
        <w:rPr>
          <w:b/>
          <w:bCs/>
        </w:rPr>
        <w:t>рекомендуется</w:t>
      </w:r>
      <w:r w:rsidRPr="002F4348">
        <w:t xml:space="preserve"> проведение ЛТ в зависимости </w:t>
      </w:r>
      <w:r w:rsidR="00D3063E" w:rsidRPr="002F4348">
        <w:t xml:space="preserve">от пораженного органа </w:t>
      </w:r>
      <w:r w:rsidR="00D3063E" w:rsidRPr="002F4348">
        <w:rPr>
          <w:lang w:eastAsia="ru-RU"/>
        </w:rPr>
        <w:fldChar w:fldCharType="begin" w:fldLock="1"/>
      </w:r>
      <w:r w:rsidR="00067DF0">
        <w:rPr>
          <w:lang w:eastAsia="ru-RU"/>
        </w:rPr>
        <w:instrText>ADDIN CSL_CITATION {"citationItems":[{"id":"ITEM-1","itemData":{"DOI":"10.1016/j.ijrobp.2015.01.009","ISSN":"1879355X","abstract":"Extranodal lymphomas (ENLs) comprise about a third of all non-Hodgkin lymphomas (NHL). Radiation therapy (RT) is frequently used as either primary therapy (particularly for indolent ENL), consolidation after systemic therapy, salvage treatment, or palliation. The wide range of presentations of ENL, involving any organ in the body and the spectrum of histological sub-types, poses a challenge both for routine clinical care and for the conduct of prospective and retrospective studies. This has led to uncertainty and lack of consistency in RT approaches between centers and clinicians. Thus far there is a lack of guidelines for the use of RT in the management of ENL. This report presents an effort by the International Lymphoma Radiation Oncology Group (ILROG) to harmonize and standardize the principles of treatment of ENL, and to address the technical challenges of simulation, volume definition and treatment planning for the most frequently involved organs. Specifically, detailed recommendations for RT volumes are provided. We have applied the same modern principles of involved site radiation therapy as previously developed and published as guidelines for Hodgkin lymphoma and nodal NHL. We have adopted RT volume definitions based on the International Commission on Radiation Units and Measurements (ICRU), as has been widely adopted by the field of radiation oncology for solid tumors. Organ-specific recommendations take into account histological subtype, anatomy, the treatment intent, and other treatment modalities that may be have been used before RT. Ó 2015 The Authors. Published by Elsevier Inc. This is an open access article under the CC BY-NC-ND license (http://creativecommons.org/licenses/by-nc-nd/4.0/).","author":[{"dropping-particle":"","family":"Yahalom","given":"Joachim","non-dropping-particle":"","parse-names":false,"suffix":""},{"dropping-particle":"","family":"Illidge","given":"Tim","non-dropping-particle":"","parse-names":false,"suffix":""},{"dropping-particle":"","family":"Specht","given":"Lena","non-dropping-particle":"","parse-names":false,"suffix":""},{"dropping-particle":"","family":"Hoppe","given":"Richard T.","non-dropping-particle":"","parse-names":false,"suffix":""},{"dropping-particle":"","family":"Li","given":"Ye Xiong","non-dropping-particle":"","parse-names":false,"suffix":""},{"dropping-particle":"","family":"Tsang","given":"Richard","non-dropping-particle":"","parse-names":false,"suffix":""},{"dropping-particle":"","family":"Wirth","given":"Andrew","non-dropping-particle":"","parse-names":false,"suffix":""}],"container-title":"International Journal of Radiation Oncology Biology Physics","id":"ITEM-1","issue":"1","issued":{"date-parts":[["2015","5","1"]]},"page":"11-31","publisher":"Elsevier Inc.","title":"Modern radiation therapy for extranodal lymphomas: Field and dose guidelines from the international lymphoma radiation oncology group","type":"article-journal","volume":"92"},"uris":["http://www.mendeley.com/documents/?uuid=b0d433c8-50c9-481b-bd89-8a3b53addbda"]}],"mendeley":{"formattedCitation":"[29]","plainTextFormattedCitation":"[29]","previouslyFormattedCitation":"[29]"},"properties":{"noteIndex":0},"schema":"https://github.com/citation-style-language/schema/raw/master/csl-citation.json"}</w:instrText>
      </w:r>
      <w:r w:rsidR="00D3063E" w:rsidRPr="002F4348">
        <w:rPr>
          <w:lang w:eastAsia="ru-RU"/>
        </w:rPr>
        <w:fldChar w:fldCharType="separate"/>
      </w:r>
      <w:r w:rsidR="00D64562" w:rsidRPr="002F4348">
        <w:rPr>
          <w:noProof/>
          <w:lang w:eastAsia="ru-RU"/>
        </w:rPr>
        <w:t>[29]</w:t>
      </w:r>
      <w:r w:rsidR="00D3063E" w:rsidRPr="002F4348">
        <w:rPr>
          <w:lang w:eastAsia="ru-RU"/>
        </w:rPr>
        <w:fldChar w:fldCharType="end"/>
      </w:r>
      <w:r w:rsidR="00D3063E" w:rsidRPr="002F4348">
        <w:rPr>
          <w:lang w:eastAsia="ru-RU"/>
        </w:rPr>
        <w:t>:</w:t>
      </w:r>
    </w:p>
    <w:p w14:paraId="42F4099C" w14:textId="77777777" w:rsidR="00D3063E" w:rsidRPr="002F4348" w:rsidRDefault="00D3063E" w:rsidP="00B153FC">
      <w:pPr>
        <w:pStyle w:val="afe"/>
        <w:numPr>
          <w:ilvl w:val="1"/>
          <w:numId w:val="12"/>
        </w:numPr>
        <w:rPr>
          <w:i/>
        </w:rPr>
      </w:pPr>
      <w:r w:rsidRPr="002F4348">
        <w:t xml:space="preserve">Селезенка: орган считается пораженным, при наличии очагового накопления РФП при инициальном ПЭТ/КТ. При этом необходимо проведение облучения всей селезенки с </w:t>
      </w:r>
      <w:r w:rsidRPr="002F4348">
        <w:rPr>
          <w:color w:val="000000"/>
          <w:shd w:val="clear" w:color="auto" w:fill="FFFFFF"/>
        </w:rPr>
        <w:t xml:space="preserve">учетом возможных смещений органа до СОД 19,8 Гр. </w:t>
      </w:r>
      <w:r w:rsidRPr="002F4348">
        <w:t>Диффузное накопление РФП в селезенке не всегда считается поражением и должно обсуждаться индивидуально.</w:t>
      </w:r>
    </w:p>
    <w:p w14:paraId="27217865" w14:textId="77777777" w:rsidR="00D3063E" w:rsidRPr="002F4348" w:rsidRDefault="00D3063E" w:rsidP="00B153FC">
      <w:pPr>
        <w:pStyle w:val="afe"/>
        <w:numPr>
          <w:ilvl w:val="1"/>
          <w:numId w:val="12"/>
        </w:numPr>
      </w:pPr>
      <w:r w:rsidRPr="002F4348">
        <w:t xml:space="preserve">Легкие: показанием к облучению легкого является сохранение в нем остаточных очагов после двух курсов химиотерапии, выявленных на первичном ПЭТ/КТ. При наличии солитарного поражения органа после 2-х курсов ПХТ – очаг облучается локально с РОД 1,8 Гр, СОД 19,8 Гр. Отступ на </w:t>
      </w:r>
      <w:r w:rsidRPr="002F4348">
        <w:rPr>
          <w:lang w:val="en-US"/>
        </w:rPr>
        <w:t>CTV</w:t>
      </w:r>
      <w:r w:rsidRPr="002F4348">
        <w:t xml:space="preserve"> – 1 см, плюс дополнительный отступ на </w:t>
      </w:r>
      <w:r w:rsidRPr="002F4348">
        <w:rPr>
          <w:lang w:val="en-US"/>
        </w:rPr>
        <w:t>PTV</w:t>
      </w:r>
      <w:r w:rsidRPr="002F4348">
        <w:t>. При наличии двух и более очагов орган облучается тотально до СОД 12-15 Гр, РОД 1-1,2 Гр.</w:t>
      </w:r>
    </w:p>
    <w:p w14:paraId="4A14828C" w14:textId="77777777" w:rsidR="00D3063E" w:rsidRPr="002F4348" w:rsidRDefault="00D3063E" w:rsidP="00B153FC">
      <w:pPr>
        <w:pStyle w:val="afe"/>
        <w:numPr>
          <w:ilvl w:val="1"/>
          <w:numId w:val="12"/>
        </w:numPr>
        <w:rPr>
          <w:bCs/>
        </w:rPr>
      </w:pPr>
      <w:r w:rsidRPr="002F4348">
        <w:rPr>
          <w:bCs/>
        </w:rPr>
        <w:t>Печень: показанием к облучению печени является ее инициальное поражение. При наличии солитарного очага поражения в печени необходимо проведение локальной лучевой терапии</w:t>
      </w:r>
      <w:r w:rsidR="008B0A4A" w:rsidRPr="002F4348">
        <w:rPr>
          <w:bCs/>
        </w:rPr>
        <w:t xml:space="preserve"> СОД 19,8 Гр</w:t>
      </w:r>
      <w:r w:rsidRPr="002F4348">
        <w:rPr>
          <w:bCs/>
        </w:rPr>
        <w:t xml:space="preserve">. При </w:t>
      </w:r>
      <w:r w:rsidRPr="002F4348">
        <w:rPr>
          <w:bCs/>
        </w:rPr>
        <w:lastRenderedPageBreak/>
        <w:t xml:space="preserve">этом необходимо учесть безопасный край 1-2 см и отступ </w:t>
      </w:r>
      <w:r w:rsidRPr="002F4348">
        <w:rPr>
          <w:bCs/>
          <w:lang w:val="en-US"/>
        </w:rPr>
        <w:t>PTV</w:t>
      </w:r>
      <w:r w:rsidRPr="002F4348">
        <w:rPr>
          <w:bCs/>
        </w:rPr>
        <w:t xml:space="preserve">. В случае выявления двух или более очагов необходимо проведение тотального облучения печени с учетом возможных смещений органа до СОД 15 Гр с РОД 1-1,2 Гр. </w:t>
      </w:r>
    </w:p>
    <w:p w14:paraId="0FE1161F" w14:textId="77777777" w:rsidR="00D3063E" w:rsidRPr="002F4348" w:rsidRDefault="00D3063E" w:rsidP="00B153FC">
      <w:pPr>
        <w:pStyle w:val="afe"/>
        <w:numPr>
          <w:ilvl w:val="1"/>
          <w:numId w:val="12"/>
        </w:numPr>
        <w:rPr>
          <w:bCs/>
        </w:rPr>
      </w:pPr>
      <w:r w:rsidRPr="002F4348">
        <w:rPr>
          <w:bCs/>
        </w:rPr>
        <w:t>Почки: показанием к облучению почки является ее инициальное поражение</w:t>
      </w:r>
      <w:r w:rsidR="00172679" w:rsidRPr="002F4348">
        <w:rPr>
          <w:bCs/>
        </w:rPr>
        <w:t>,</w:t>
      </w:r>
      <w:r w:rsidRPr="002F4348">
        <w:rPr>
          <w:bCs/>
        </w:rPr>
        <w:t xml:space="preserve"> также регистрируемое после 2-х курсов ПХТ. Орган облучается тотально с учетом возможных смещений органа до СОД 12 Гр с РОД 1-1,2 Гр.</w:t>
      </w:r>
    </w:p>
    <w:p w14:paraId="491A4DE5" w14:textId="77777777" w:rsidR="00D3063E" w:rsidRPr="002F4348" w:rsidRDefault="00D3063E" w:rsidP="00B153FC">
      <w:pPr>
        <w:pStyle w:val="afe"/>
        <w:numPr>
          <w:ilvl w:val="1"/>
          <w:numId w:val="12"/>
        </w:numPr>
        <w:rPr>
          <w:bCs/>
        </w:rPr>
      </w:pPr>
      <w:r w:rsidRPr="002F4348">
        <w:rPr>
          <w:bCs/>
        </w:rPr>
        <w:t xml:space="preserve">Кости: показанием к облучению костей скелета является их инициальное поражение. При выявлении у пациента 1-2 очагов поражения костей - необходимо их облучение с безопасным краем 1-2 см и с учетом погрешности смещения до СОД 19,8 Гр с РОД 1,8 Гр. В случае выявления более двух очагов костного поражения необходимость их облучения обсуждается индивидуально. </w:t>
      </w:r>
    </w:p>
    <w:p w14:paraId="112B3198" w14:textId="77777777" w:rsidR="005309A0" w:rsidRPr="002F4348" w:rsidRDefault="005309A0" w:rsidP="00D64562">
      <w:pPr>
        <w:ind w:left="708"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411A612C" w14:textId="77777777" w:rsidR="00C452E1" w:rsidRPr="002F4348" w:rsidRDefault="00D75819" w:rsidP="00B153FC">
      <w:pPr>
        <w:pStyle w:val="afe"/>
        <w:numPr>
          <w:ilvl w:val="0"/>
          <w:numId w:val="12"/>
        </w:numPr>
        <w:ind w:left="709" w:hanging="425"/>
      </w:pPr>
      <w:r w:rsidRPr="002F4348">
        <w:t xml:space="preserve">Ранее не получавшим лечение </w:t>
      </w:r>
      <w:r w:rsidR="00C452E1" w:rsidRPr="002F4348">
        <w:t xml:space="preserve">пациентам в возрасте до 18 лет с ЛХ с компрессией трахеи и синдромом сдавления нижней полой вены </w:t>
      </w:r>
      <w:r w:rsidR="00FF4D6F" w:rsidRPr="002F4348">
        <w:t xml:space="preserve">при наличии рисков анестезии оперативное вмешательство должно проводиться с последующей продленной интубацией, при отсутствии такой возможности </w:t>
      </w:r>
      <w:r w:rsidR="00C452E1" w:rsidRPr="002F4348">
        <w:rPr>
          <w:b/>
        </w:rPr>
        <w:t>рекомендуется</w:t>
      </w:r>
      <w:r w:rsidR="00C452E1" w:rsidRPr="002F4348">
        <w:t xml:space="preserve"> предфаза преднизолоном</w:t>
      </w:r>
      <w:r w:rsidR="00226FB3" w:rsidRPr="002F4348">
        <w:t>**</w:t>
      </w:r>
      <w:r w:rsidR="00C452E1" w:rsidRPr="002F4348">
        <w:t xml:space="preserve"> 30-60 мг/м</w:t>
      </w:r>
      <w:r w:rsidR="00C452E1" w:rsidRPr="002F4348">
        <w:rPr>
          <w:vertAlign w:val="superscript"/>
        </w:rPr>
        <w:t>2</w:t>
      </w:r>
      <w:r w:rsidR="00C452E1" w:rsidRPr="002F4348">
        <w:t xml:space="preserve"> в течение </w:t>
      </w:r>
      <w:r w:rsidR="00BA2398" w:rsidRPr="002F4348">
        <w:t>3-</w:t>
      </w:r>
      <w:r w:rsidR="00C452E1" w:rsidRPr="002F4348">
        <w:t>5 дней</w:t>
      </w:r>
      <w:r w:rsidR="00BA2398" w:rsidRPr="002F4348">
        <w:t xml:space="preserve"> до проведения манипуляций под общей анестезией</w:t>
      </w:r>
      <w:r w:rsidR="00C452E1" w:rsidRPr="002F4348">
        <w:t xml:space="preserve"> </w:t>
      </w:r>
      <w:r w:rsidR="00C452E1" w:rsidRPr="002F4348">
        <w:fldChar w:fldCharType="begin" w:fldLock="1"/>
      </w:r>
      <w:r w:rsidR="00A850F7" w:rsidRPr="002F4348">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8c7d4149-b932-4e8f-a7ab-5a5e6f9b51b5","http://www.mendeley.com/documents/?uuid=bf3b97ae-b724-44d8-850d-8ef0bf99a767"]}],"mendeley":{"formattedCitation":"[35]","plainTextFormattedCitation":"[35]","previouslyFormattedCitation":"[35]"},"properties":{"noteIndex":0},"schema":"https://github.com/citation-style-language/schema/raw/master/csl-citation.json"}</w:instrText>
      </w:r>
      <w:r w:rsidR="00C452E1" w:rsidRPr="002F4348">
        <w:fldChar w:fldCharType="separate"/>
      </w:r>
      <w:r w:rsidR="00290745" w:rsidRPr="002F4348">
        <w:rPr>
          <w:noProof/>
        </w:rPr>
        <w:t>[35]</w:t>
      </w:r>
      <w:r w:rsidR="00C452E1" w:rsidRPr="002F4348">
        <w:fldChar w:fldCharType="end"/>
      </w:r>
      <w:r w:rsidR="00C452E1" w:rsidRPr="002F4348">
        <w:rPr>
          <w:lang w:eastAsia="ru-RU"/>
        </w:rPr>
        <w:t>.</w:t>
      </w:r>
      <w:r w:rsidR="00C452E1" w:rsidRPr="002F4348">
        <w:t xml:space="preserve"> </w:t>
      </w:r>
    </w:p>
    <w:p w14:paraId="2C0E9D5E" w14:textId="77777777" w:rsidR="00C452E1" w:rsidRPr="002F4348" w:rsidRDefault="00C452E1" w:rsidP="00B468B9">
      <w:pPr>
        <w:ind w:left="709" w:firstLine="0"/>
        <w:contextualSpacing/>
        <w:rPr>
          <w:b/>
        </w:rPr>
      </w:pPr>
      <w:r w:rsidRPr="002F4348">
        <w:rPr>
          <w:b/>
        </w:rPr>
        <w:t xml:space="preserve">Уровень убедительности рекомендаций </w:t>
      </w:r>
      <w:r w:rsidR="00B468B9" w:rsidRPr="002F4348">
        <w:rPr>
          <w:b/>
        </w:rPr>
        <w:t>С</w:t>
      </w:r>
      <w:r w:rsidRPr="002F4348">
        <w:rPr>
          <w:b/>
        </w:rPr>
        <w:t xml:space="preserve"> (уровень достоверности доказательств </w:t>
      </w:r>
      <w:r w:rsidR="00B468B9" w:rsidRPr="002F4348">
        <w:rPr>
          <w:b/>
        </w:rPr>
        <w:t>5</w:t>
      </w:r>
      <w:r w:rsidRPr="002F4348">
        <w:rPr>
          <w:b/>
        </w:rPr>
        <w:t>).</w:t>
      </w:r>
    </w:p>
    <w:p w14:paraId="47B7E475" w14:textId="77777777" w:rsidR="004F0134" w:rsidRPr="002F4348" w:rsidRDefault="004F0134" w:rsidP="004F0134">
      <w:pPr>
        <w:pStyle w:val="2"/>
        <w:contextualSpacing/>
      </w:pPr>
      <w:bookmarkStart w:id="40" w:name="_Toc65586393"/>
      <w:r w:rsidRPr="002F4348">
        <w:t>3.</w:t>
      </w:r>
      <w:r w:rsidR="00170E50" w:rsidRPr="002F4348">
        <w:t>4</w:t>
      </w:r>
      <w:r w:rsidRPr="002F4348">
        <w:t xml:space="preserve"> Первая линия терапии кЛХ у пациентов старше 60 лет</w:t>
      </w:r>
      <w:bookmarkEnd w:id="40"/>
    </w:p>
    <w:p w14:paraId="74C43704" w14:textId="77777777" w:rsidR="000578EF"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0578EF" w:rsidRPr="002F4348">
        <w:t xml:space="preserve">пациентам старше 60 лет с распространенными стадиями кЛХ </w:t>
      </w:r>
      <w:r w:rsidR="000578EF" w:rsidRPr="002F4348">
        <w:rPr>
          <w:b/>
        </w:rPr>
        <w:t>рекомендуется</w:t>
      </w:r>
      <w:r w:rsidR="000578EF" w:rsidRPr="002F4348">
        <w:t xml:space="preserve"> индивидуальный выбор программы лечения в зависимости от сопутствующих заболеваний пациента</w:t>
      </w:r>
      <w:r w:rsidR="00056C09" w:rsidRPr="002F4348">
        <w:t xml:space="preserve"> </w:t>
      </w:r>
      <w:r w:rsidR="00056C09" w:rsidRPr="002F4348">
        <w:fldChar w:fldCharType="begin" w:fldLock="1"/>
      </w:r>
      <w:r w:rsidR="002C6C01" w:rsidRPr="002F4348">
        <w:instrText>ADDIN CSL_CITATION {"citationItems":[{"id":"ITEM-1","itemData":{"DOI":"10.1097/CCO.0000000000000464","ISSN":"1531703X","abstract":"Purpose of reviewWe aim to summarize the current knowledge on the treatment of elderly Hodgkin lymphoma patients with a focus on evidence from clinical trials and novel drugs.Recent findingsFor elderly Hodgkin lymphoma patients above 60 years without precluding comorbidities a curative treatment approach is warranted. Early favorable stage patients should receive two cycles of multiagent chemotherapy followed by 20 Gy localized radiotherapy. Early unfavorable stage patients should receive four cycles of multiagent chemotherapy followed by 30 Gy localized radiotherapy. For advanced stage patients six cycles of multiagent chemotherapy can be recommended and should be followed by localized radiotherapy on residual disease manifestations. Relapsed or refractory patients should be treated in an individually tailored approach that considers both the patient's objectives and comorbidities. The antibody-drug conjugate brentuximab vedotin is a very effective option for elderly patients with a high response rate albeit limited durability. Anti-programed cell death protein 1 antibodies might also be effective in elderly Hodgkin lymphoma patients with a mechanism of action distinct from chemotherapy.SummaryIn conclusion, the goal of treatment in newly diagnosed elderly Hodgkin lymphoma patients is curative whenever possible and prospective and retrospective evidence has shown that this is feasible for all disease stages with a variety of multiagent chemotherapy regimen. Relapsed and refractory elderly Hodgkin lymphoma patients can mostly only be treated with the goal of palliation. However, it remains to be seen if novel substances and new combination regimen are able to change that.","author":[{"dropping-particle":"","family":"Borchmann","given":"Sven","non-dropping-particle":"","parse-names":false,"suffix":""},{"dropping-particle":"","family":"Engert","given":"Andreas","non-dropping-particle":"","parse-names":false,"suffix":""},{"dropping-particle":"","family":"Böll","given":"Boris","non-dropping-particle":"","parse-names":false,"suffix":""}],"container-title":"Current Opinion in Oncology","id":"ITEM-1","issue":"5","issued":{"date-parts":[["2018","9","1"]]},"page":"308-316","publisher":"Lippincott Williams and Wilkins","title":"Hodgkin lymphoma in elderly patients","type":"article","volume":"30"},"uris":["http://www.mendeley.com/documents/?uuid=ebc25e45-8997-314a-8f0f-2c4166371dd3","http://www.mendeley.com/documents/?uuid=2a50e596-9c9d-44a6-abe2-224835801e56"]},{"id":"ITEM-2","itemData":{"DOI":"10.4084/MJHID.2014.050","ISSN":"20353006","abstract":"Hodgkin Lymphoma HL can be cured in the large majority of younger patients, but prognosis for older patients, especially those with advanced-stage disease, has not improved substantially. The percentage of HL patients aged over 60 ranges between 15% and 35%.A minority of them is enrolled into clinical trials. HL in the elderly have some specificities: more frequent male sex, B-symptoms, advanced stage, sub diaphragmatic presentation, higher percentage of mixed cellularity, up to 50% of advanced cases associated to EBV. Very old age (&gt;70) and comorbidities are factor of further worsening prognosis. Like in younger patients, ABVD is the most used protocol, but treatment outcome remains much inferior with more frequent, severe and sometimes specific toxicities. Few prospective studies with specific protocols are available. The main data have been published by the Italian Lymphoma Group with the VEPEMB schedule and the German Hodgkin Study Group with the PVAG regimen. Recently, the Scotland and Newcastle Lymphoma Study Group published the SHIELD program associating a prospective phase 2 trial with VEPEMB and a prospective registration of others patients. Patients over 60y with early-stage disease received three cycles plus radiotherapy and had 81% of 3-year overall survival (OS).Those with advanced-stage disease received six cycles, with 3-year OS of 66%.The role of geriatric and comorbidity assessment in the treatment's choice for HL in the elderly is a major challenge. The combination of loss of activities of daily living combined with the age stratification more or less 70y has been shown as a simple and effective survival model. Hopes come from promising new agents like brentuximab-vedotin (BV) a novel antibody-drug conjugate. The use of TEP to adapt the combination of chemotherapy and radiotherapy according to the metabolic response could also be way for prospective studies.","author":[{"dropping-particle":"","family":"Thyss","given":"Antoine","non-dropping-particle":"","parse-names":false,"suffix":""},{"dropping-particle":"","family":"Saada","given":"Esma","non-dropping-particle":"","parse-names":false,"suffix":""},{"dropping-particle":"","family":"Gastaud","given":"Lauris","non-dropping-particle":"","parse-names":false,"suffix":""},{"dropping-particle":"","family":"Peyrade","given":"Frédéric","non-dropping-particle":"","parse-names":false,"suffix":""},{"dropping-particle":"","family":"Re","given":"Daniel","non-dropping-particle":"","parse-names":false,"suffix":""}],"container-title":"Mediterranean Journal of Hematology and Infectious Diseases","id":"ITEM-2","issue":"1","issued":{"date-parts":[["2014"]]},"page":"1-10","publisher":"Universita Cattolica del Sacro Cuore","title":"Hodgkin's lymphoma in older patients: An orphan disease?","type":"article","volume":"6"},"uris":["http://www.mendeley.com/documents/?uuid=93b84638-4b5d-3827-bafb-52416cab26d5","http://www.mendeley.com/documents/?uuid=201a5b56-835e-4235-8439-8db9e1f7e910"]},{"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mendeley":{"formattedCitation":"[4,36,37]","plainTextFormattedCitation":"[4,36,37]","previouslyFormattedCitation":"[4,36,37]"},"properties":{"noteIndex":0},"schema":"https://github.com/citation-style-language/schema/raw/master/csl-citation.json"}</w:instrText>
      </w:r>
      <w:r w:rsidR="00056C09" w:rsidRPr="002F4348">
        <w:fldChar w:fldCharType="separate"/>
      </w:r>
      <w:r w:rsidR="000C1AAB" w:rsidRPr="002F4348">
        <w:rPr>
          <w:noProof/>
        </w:rPr>
        <w:t>[4,36,37]</w:t>
      </w:r>
      <w:r w:rsidR="00056C09" w:rsidRPr="002F4348">
        <w:fldChar w:fldCharType="end"/>
      </w:r>
      <w:r w:rsidR="000578EF" w:rsidRPr="002F4348">
        <w:t>.</w:t>
      </w:r>
    </w:p>
    <w:p w14:paraId="267F7E7B" w14:textId="77777777" w:rsidR="000578EF" w:rsidRPr="002F4348" w:rsidRDefault="000578EF" w:rsidP="00056C09">
      <w:pPr>
        <w:ind w:left="709" w:firstLine="0"/>
        <w:contextualSpacing/>
        <w:rPr>
          <w:b/>
        </w:rPr>
      </w:pPr>
      <w:r w:rsidRPr="002F4348">
        <w:rPr>
          <w:b/>
        </w:rPr>
        <w:t>Уровень убедительности рекомендаций С (уровень достоверности доказательств 5).</w:t>
      </w:r>
    </w:p>
    <w:p w14:paraId="0423E910" w14:textId="77777777" w:rsidR="000578EF" w:rsidRPr="002F4348" w:rsidRDefault="000578EF" w:rsidP="00DB0D55">
      <w:pPr>
        <w:ind w:left="709" w:firstLine="0"/>
        <w:contextualSpacing/>
        <w:rPr>
          <w:i/>
        </w:rPr>
      </w:pPr>
      <w:r w:rsidRPr="002F4348">
        <w:rPr>
          <w:b/>
        </w:rPr>
        <w:t xml:space="preserve">Комментарий: </w:t>
      </w:r>
      <w:r w:rsidR="00DB0D55" w:rsidRPr="002F4348">
        <w:rPr>
          <w:i/>
        </w:rPr>
        <w:t xml:space="preserve">относительная </w:t>
      </w:r>
      <w:r w:rsidRPr="002F4348">
        <w:rPr>
          <w:i/>
        </w:rPr>
        <w:t xml:space="preserve">редкость участия лиц старше 60 лет в клинических исследованиях (менее 10%) создает сложности в доказательстве эффективности тех или иных программ лечения и, соответственно, в выборе терапии первой линии для этих </w:t>
      </w:r>
      <w:r w:rsidR="00226FB3" w:rsidRPr="002F4348">
        <w:rPr>
          <w:i/>
        </w:rPr>
        <w:t>пациентов</w:t>
      </w:r>
      <w:r w:rsidRPr="002F4348">
        <w:rPr>
          <w:i/>
        </w:rPr>
        <w:t xml:space="preserve">. Плохая переносимость относительной дозо-интенсивности </w:t>
      </w:r>
      <w:r w:rsidRPr="002F4348">
        <w:rPr>
          <w:i/>
        </w:rPr>
        <w:lastRenderedPageBreak/>
        <w:t>лечения, приближенной к адекватной расчетной величине, приводит к снижению относительной дозо-интенсивности до ≤65% от запланированной и к существенному укорочению как ОВ, так и выживаемости до прогрессирования.</w:t>
      </w:r>
    </w:p>
    <w:p w14:paraId="70B0BD03" w14:textId="77777777" w:rsidR="000578EF" w:rsidRPr="002F4348" w:rsidRDefault="000578EF" w:rsidP="000578EF">
      <w:pPr>
        <w:ind w:left="709"/>
        <w:contextualSpacing/>
        <w:rPr>
          <w:i/>
        </w:rPr>
      </w:pPr>
      <w:r w:rsidRPr="002F4348">
        <w:rPr>
          <w:i/>
        </w:rPr>
        <w:t>Приемлемая по гематологической токсичности и эффективности программа ABVD – «золотой стандарт» – представляет высокий риск развития легочной токсичности, вызванной блеомицином</w:t>
      </w:r>
      <w:r w:rsidR="00226FB3" w:rsidRPr="002F4348">
        <w:rPr>
          <w:i/>
        </w:rPr>
        <w:t>**</w:t>
      </w:r>
      <w:r w:rsidRPr="002F4348">
        <w:rPr>
          <w:i/>
        </w:rPr>
        <w:t>, частота которой в группе ≥60 лет составляет 24%, а связанная с ней смертность – 18%. Применение интенсивных программ в этой возрастной группе сопряжено с высоким риском смертности, ассоциированной с терапией: при использовании программы BEACOPP в базовых дозах смертность, связанная с терапией, достигает 21%, но исключение этопозида</w:t>
      </w:r>
      <w:r w:rsidR="00226FB3" w:rsidRPr="002F4348">
        <w:rPr>
          <w:i/>
        </w:rPr>
        <w:t>**</w:t>
      </w:r>
      <w:r w:rsidRPr="002F4348">
        <w:rPr>
          <w:i/>
        </w:rPr>
        <w:t xml:space="preserve"> – программа BACOPP – снижает данный показатель до 12%, что все же является неприемлемым риском для </w:t>
      </w:r>
      <w:r w:rsidR="00226FB3" w:rsidRPr="002F4348">
        <w:rPr>
          <w:i/>
        </w:rPr>
        <w:t xml:space="preserve">пациентов с </w:t>
      </w:r>
      <w:r w:rsidRPr="002F4348">
        <w:rPr>
          <w:i/>
        </w:rPr>
        <w:t>ЛХ. В двух проспективных исследованиях, показавших эффективность режима VEPEMB, смертность от токсичности терапии составляла 3% и 7%.</w:t>
      </w:r>
    </w:p>
    <w:p w14:paraId="475010C1" w14:textId="77777777" w:rsidR="000578EF" w:rsidRPr="002F4348" w:rsidRDefault="000578EF" w:rsidP="000578EF">
      <w:pPr>
        <w:ind w:left="709"/>
        <w:contextualSpacing/>
        <w:rPr>
          <w:i/>
        </w:rPr>
      </w:pPr>
      <w:r w:rsidRPr="002F4348">
        <w:rPr>
          <w:i/>
        </w:rPr>
        <w:t>Имеющаяся сердечная патология и/или риск развития кардиальных осложнений требуют проведение программ без</w:t>
      </w:r>
      <w:r w:rsidR="00887BF1" w:rsidRPr="002F4348">
        <w:rPr>
          <w:i/>
        </w:rPr>
        <w:t xml:space="preserve"> </w:t>
      </w:r>
      <w:r w:rsidR="00226FB3" w:rsidRPr="002F4348">
        <w:rPr>
          <w:i/>
        </w:rPr>
        <w:t xml:space="preserve">препаратов из группы </w:t>
      </w:r>
      <w:r w:rsidR="00887BF1" w:rsidRPr="002F4348">
        <w:rPr>
          <w:i/>
        </w:rPr>
        <w:t>антрациклинов</w:t>
      </w:r>
      <w:r w:rsidRPr="002F4348">
        <w:rPr>
          <w:i/>
        </w:rPr>
        <w:t xml:space="preserve">, например, ChlVPP, CVPP, COPP. </w:t>
      </w:r>
      <w:r w:rsidR="00231660" w:rsidRPr="002F4348">
        <w:rPr>
          <w:i/>
        </w:rPr>
        <w:t>Следует учитывать, что т</w:t>
      </w:r>
      <w:r w:rsidR="007B620C" w:rsidRPr="002F4348">
        <w:rPr>
          <w:i/>
        </w:rPr>
        <w:t>ерапевтический потенциал схем СОРР/СVPP реализуется в полной мере лишь при условии получения пациентом не менее 95% дозы каждого из препаратов</w:t>
      </w:r>
      <w:r w:rsidR="00231660" w:rsidRPr="002F4348">
        <w:rPr>
          <w:i/>
        </w:rPr>
        <w:t xml:space="preserve">. </w:t>
      </w:r>
      <w:r w:rsidRPr="002F4348">
        <w:rPr>
          <w:i/>
        </w:rPr>
        <w:t xml:space="preserve">Также следует минимизировать объем ЛТ на область средостения. В случае сочетания кардиальной и легочной патологии возможно применение </w:t>
      </w:r>
      <w:r w:rsidR="00ED7E2B" w:rsidRPr="002F4348">
        <w:rPr>
          <w:i/>
        </w:rPr>
        <w:t>#</w:t>
      </w:r>
      <w:r w:rsidRPr="002F4348">
        <w:rPr>
          <w:i/>
        </w:rPr>
        <w:t>идарубицин</w:t>
      </w:r>
      <w:r w:rsidR="00226FB3" w:rsidRPr="002F4348">
        <w:rPr>
          <w:i/>
        </w:rPr>
        <w:t>**</w:t>
      </w:r>
      <w:r w:rsidRPr="002F4348">
        <w:rPr>
          <w:i/>
        </w:rPr>
        <w:t>-содержащей программы IVDG, в которой отсутствует блеомицин</w:t>
      </w:r>
      <w:r w:rsidR="00226FB3" w:rsidRPr="002F4348">
        <w:rPr>
          <w:i/>
        </w:rPr>
        <w:t>**</w:t>
      </w:r>
      <w:r w:rsidRPr="002F4348">
        <w:rPr>
          <w:i/>
        </w:rPr>
        <w:t>, а режим введения препаратов предполагает возможность оптимального контроля миелотоксичности</w:t>
      </w:r>
      <w:r w:rsidR="00F109FA" w:rsidRPr="002F4348">
        <w:rPr>
          <w:i/>
        </w:rPr>
        <w:t xml:space="preserve"> </w:t>
      </w:r>
      <w:r w:rsidR="00F109FA" w:rsidRPr="002F4348">
        <w:rPr>
          <w:i/>
        </w:rPr>
        <w:fldChar w:fldCharType="begin" w:fldLock="1"/>
      </w:r>
      <w:r w:rsidR="00A850F7" w:rsidRPr="002F4348">
        <w:rPr>
          <w:i/>
        </w:rPr>
        <w:instrText>ADDIN CSL_CITATION {"citationItems":[{"id":"ITEM-1","itemData":{"author":[{"dropping-particle":"","family":"Капланов","given":"К.Д.","non-dropping-particle":"","parse-names":false,"suffix":""},{"dropping-particle":"","family":"Клиточенко","given":"Т.Ю.","non-dropping-particle":"","parse-names":false,"suffix":""},{"dropping-particle":"","family":"Шипаева","given":"А.Л.","non-dropping-particle":"","parse-names":false,"suffix":""},{"dropping-particle":"","family":"Широкова","given":"М.Н.","non-dropping-particle":"","parse-names":false,"suffix":""},{"dropping-particle":"","family":"Матвеева","given":"И.В.","non-dropping-particle":"","parse-names":false,"suffix":""},{"dropping-particle":"","family":"Лавришина","given":"Н.Б.","non-dropping-particle":"","parse-names":false,"suffix":""}],"container-title":"Клиническая онкогематология","id":"ITEM-1","issue":"3","issued":{"date-parts":[["2017"]]},"page":"358-365","titl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type":"article-journal","volume":"10"},"uris":["http://www.mendeley.com/documents/?uuid=6a5167bd-4499-47fa-b764-82b4fd232768","http://www.mendeley.com/documents/?uuid=b4febd65-9a32-4876-a760-dbb2ac12572c"]}],"mendeley":{"formattedCitation":"[38]","plainTextFormattedCitation":"[38]","previouslyFormattedCitation":"[38]"},"properties":{"noteIndex":0},"schema":"https://github.com/citation-style-language/schema/raw/master/csl-citation.json"}</w:instrText>
      </w:r>
      <w:r w:rsidR="00F109FA" w:rsidRPr="002F4348">
        <w:rPr>
          <w:i/>
        </w:rPr>
        <w:fldChar w:fldCharType="separate"/>
      </w:r>
      <w:r w:rsidR="00290745" w:rsidRPr="002F4348">
        <w:rPr>
          <w:noProof/>
        </w:rPr>
        <w:t>[38]</w:t>
      </w:r>
      <w:r w:rsidR="00F109FA" w:rsidRPr="002F4348">
        <w:rPr>
          <w:i/>
        </w:rPr>
        <w:fldChar w:fldCharType="end"/>
      </w:r>
      <w:r w:rsidRPr="002F4348">
        <w:rPr>
          <w:i/>
        </w:rPr>
        <w:t>.</w:t>
      </w:r>
    </w:p>
    <w:p w14:paraId="659F8EE8" w14:textId="77777777" w:rsidR="000578EF" w:rsidRPr="002F4348" w:rsidRDefault="000578EF" w:rsidP="000578EF">
      <w:pPr>
        <w:ind w:left="709"/>
        <w:contextualSpacing/>
        <w:rPr>
          <w:i/>
        </w:rPr>
      </w:pPr>
      <w:r w:rsidRPr="002F4348">
        <w:rPr>
          <w:i/>
        </w:rPr>
        <w:t>С целью снижения риска кардиотоксических осложнений доксорубицина</w:t>
      </w:r>
      <w:r w:rsidR="00226FB3" w:rsidRPr="002F4348">
        <w:rPr>
          <w:i/>
        </w:rPr>
        <w:t>**</w:t>
      </w:r>
      <w:r w:rsidRPr="002F4348">
        <w:rPr>
          <w:i/>
        </w:rPr>
        <w:t xml:space="preserve"> возможна замена последнего на менее кардиотоксичные – митоксантрон</w:t>
      </w:r>
      <w:r w:rsidR="00226FB3" w:rsidRPr="002F4348">
        <w:rPr>
          <w:i/>
        </w:rPr>
        <w:t>**</w:t>
      </w:r>
      <w:r w:rsidRPr="002F4348">
        <w:rPr>
          <w:i/>
        </w:rPr>
        <w:t xml:space="preserve"> или </w:t>
      </w:r>
      <w:r w:rsidR="00ED7E2B" w:rsidRPr="002F4348">
        <w:rPr>
          <w:i/>
        </w:rPr>
        <w:t>#</w:t>
      </w:r>
      <w:r w:rsidRPr="002F4348">
        <w:rPr>
          <w:i/>
        </w:rPr>
        <w:t>идарубицин</w:t>
      </w:r>
      <w:r w:rsidR="00226FB3" w:rsidRPr="002F4348">
        <w:rPr>
          <w:i/>
        </w:rPr>
        <w:t>**</w:t>
      </w:r>
      <w:r w:rsidRPr="002F4348">
        <w:rPr>
          <w:i/>
        </w:rPr>
        <w:t xml:space="preserve"> (из расчета: доксорубицин</w:t>
      </w:r>
      <w:r w:rsidR="00226FB3" w:rsidRPr="002F4348">
        <w:rPr>
          <w:i/>
        </w:rPr>
        <w:t>**</w:t>
      </w:r>
      <w:r w:rsidRPr="002F4348">
        <w:rPr>
          <w:i/>
        </w:rPr>
        <w:t xml:space="preserve"> 50 мг/м</w:t>
      </w:r>
      <w:r w:rsidRPr="002F4348">
        <w:rPr>
          <w:i/>
          <w:vertAlign w:val="superscript"/>
        </w:rPr>
        <w:t>2</w:t>
      </w:r>
      <w:r w:rsidRPr="002F4348">
        <w:rPr>
          <w:i/>
        </w:rPr>
        <w:t xml:space="preserve"> – митоксантрон</w:t>
      </w:r>
      <w:r w:rsidR="00226FB3" w:rsidRPr="002F4348">
        <w:rPr>
          <w:i/>
        </w:rPr>
        <w:t>**</w:t>
      </w:r>
      <w:r w:rsidRPr="002F4348">
        <w:rPr>
          <w:i/>
        </w:rPr>
        <w:t xml:space="preserve"> или </w:t>
      </w:r>
      <w:r w:rsidR="00ED7E2B" w:rsidRPr="002F4348">
        <w:rPr>
          <w:i/>
        </w:rPr>
        <w:t>#</w:t>
      </w:r>
      <w:r w:rsidRPr="002F4348">
        <w:rPr>
          <w:i/>
        </w:rPr>
        <w:t>идарубицин</w:t>
      </w:r>
      <w:r w:rsidR="00226FB3" w:rsidRPr="002F4348">
        <w:rPr>
          <w:i/>
        </w:rPr>
        <w:t>**</w:t>
      </w:r>
      <w:r w:rsidRPr="002F4348">
        <w:rPr>
          <w:i/>
        </w:rPr>
        <w:t xml:space="preserve"> 12 мг/м</w:t>
      </w:r>
      <w:r w:rsidRPr="002F4348">
        <w:rPr>
          <w:i/>
          <w:vertAlign w:val="superscript"/>
        </w:rPr>
        <w:t>2</w:t>
      </w:r>
      <w:r w:rsidRPr="002F4348">
        <w:rPr>
          <w:i/>
        </w:rPr>
        <w:t>, доксорубицин</w:t>
      </w:r>
      <w:r w:rsidR="00226FB3" w:rsidRPr="002F4348">
        <w:rPr>
          <w:i/>
        </w:rPr>
        <w:t>**</w:t>
      </w:r>
      <w:r w:rsidRPr="002F4348">
        <w:rPr>
          <w:i/>
        </w:rPr>
        <w:t xml:space="preserve"> 25 мг/м</w:t>
      </w:r>
      <w:r w:rsidRPr="002F4348">
        <w:rPr>
          <w:i/>
          <w:vertAlign w:val="superscript"/>
        </w:rPr>
        <w:t>2</w:t>
      </w:r>
      <w:r w:rsidRPr="002F4348">
        <w:rPr>
          <w:i/>
        </w:rPr>
        <w:t xml:space="preserve"> – митоксантрон</w:t>
      </w:r>
      <w:r w:rsidR="00226FB3" w:rsidRPr="002F4348">
        <w:rPr>
          <w:i/>
        </w:rPr>
        <w:t>**</w:t>
      </w:r>
      <w:r w:rsidRPr="002F4348">
        <w:rPr>
          <w:i/>
        </w:rPr>
        <w:t xml:space="preserve"> или идарубицин</w:t>
      </w:r>
      <w:r w:rsidR="00226FB3" w:rsidRPr="002F4348">
        <w:rPr>
          <w:i/>
        </w:rPr>
        <w:t>**</w:t>
      </w:r>
      <w:r w:rsidRPr="002F4348">
        <w:rPr>
          <w:i/>
        </w:rPr>
        <w:t xml:space="preserve"> 5 мг/м</w:t>
      </w:r>
      <w:r w:rsidRPr="002F4348">
        <w:rPr>
          <w:i/>
          <w:vertAlign w:val="superscript"/>
        </w:rPr>
        <w:t>2</w:t>
      </w:r>
      <w:r w:rsidRPr="002F4348">
        <w:rPr>
          <w:i/>
        </w:rPr>
        <w:t>)</w:t>
      </w:r>
      <w:r w:rsidR="00DD1DA2" w:rsidRPr="002F4348">
        <w:rPr>
          <w:i/>
        </w:rPr>
        <w:t xml:space="preserve"> </w:t>
      </w:r>
      <w:r w:rsidR="00DD1DA2" w:rsidRPr="002F4348">
        <w:rPr>
          <w:i/>
        </w:rPr>
        <w:fldChar w:fldCharType="begin" w:fldLock="1"/>
      </w:r>
      <w:r w:rsidR="00A850F7" w:rsidRPr="002F4348">
        <w:rPr>
          <w:i/>
        </w:rPr>
        <w:instrText>ADDIN CSL_CITATION {"citationItems":[{"id":"ITEM-1","itemData":{"author":[{"dropping-particle":"","family":"Капланов","given":"К.Д.","non-dropping-particle":"","parse-names":false,"suffix":""},{"dropping-particle":"","family":"Клиточенко","given":"Т.Ю.","non-dropping-particle":"","parse-names":false,"suffix":""},{"dropping-particle":"","family":"Шипаева","given":"А.Л.","non-dropping-particle":"","parse-names":false,"suffix":""},{"dropping-particle":"","family":"Широкова","given":"М.Н.","non-dropping-particle":"","parse-names":false,"suffix":""},{"dropping-particle":"","family":"Матвеева","given":"И.В.","non-dropping-particle":"","parse-names":false,"suffix":""},{"dropping-particle":"","family":"Лавришина","given":"Н.Б.","non-dropping-particle":"","parse-names":false,"suffix":""}],"container-title":"Клиническая онкогематология","id":"ITEM-1","issue":"3","issued":{"date-parts":[["2017"]]},"page":"358-365","titl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type":"article-journal","volume":"10"},"uris":["http://www.mendeley.com/documents/?uuid=b4febd65-9a32-4876-a760-dbb2ac12572c","http://www.mendeley.com/documents/?uuid=6a5167bd-4499-47fa-b764-82b4fd232768"]}],"mendeley":{"formattedCitation":"[38]","plainTextFormattedCitation":"[38]","previouslyFormattedCitation":"[38]"},"properties":{"noteIndex":0},"schema":"https://github.com/citation-style-language/schema/raw/master/csl-citation.json"}</w:instrText>
      </w:r>
      <w:r w:rsidR="00DD1DA2" w:rsidRPr="002F4348">
        <w:rPr>
          <w:i/>
        </w:rPr>
        <w:fldChar w:fldCharType="separate"/>
      </w:r>
      <w:r w:rsidR="00DD1DA2" w:rsidRPr="002F4348">
        <w:rPr>
          <w:noProof/>
        </w:rPr>
        <w:t>[38]</w:t>
      </w:r>
      <w:r w:rsidR="00DD1DA2" w:rsidRPr="002F4348">
        <w:rPr>
          <w:i/>
        </w:rPr>
        <w:fldChar w:fldCharType="end"/>
      </w:r>
      <w:r w:rsidRPr="002F4348">
        <w:rPr>
          <w:i/>
        </w:rPr>
        <w:t>.</w:t>
      </w:r>
    </w:p>
    <w:p w14:paraId="353A4F78" w14:textId="77777777" w:rsidR="000578EF" w:rsidRPr="002F4348" w:rsidRDefault="000578EF" w:rsidP="000578EF">
      <w:pPr>
        <w:ind w:left="709"/>
        <w:contextualSpacing/>
        <w:rPr>
          <w:i/>
        </w:rPr>
      </w:pPr>
      <w:r w:rsidRPr="002F4348">
        <w:rPr>
          <w:i/>
        </w:rPr>
        <w:t xml:space="preserve">Кроме того, с целью минимизации риска миелотоксических осложнений или при коморбидной отягощенности возможно применение программ CHOP-21, CVP. В крайних случаях пациентам, имеющим серьезные противопоказания к назначению ПХТ, можно назначать метрономную терапию типа РЕРС или монотерапию агентами, активными против ЛХ. Кратность назначения и длительность курса в данном случае будут зависеть от эффективности и токсических осложнений. </w:t>
      </w:r>
      <w:r w:rsidRPr="002F4348">
        <w:rPr>
          <w:i/>
        </w:rPr>
        <w:lastRenderedPageBreak/>
        <w:t>Применяются винбластин</w:t>
      </w:r>
      <w:r w:rsidR="00226FB3" w:rsidRPr="002F4348">
        <w:rPr>
          <w:i/>
        </w:rPr>
        <w:t>**</w:t>
      </w:r>
      <w:r w:rsidRPr="002F4348">
        <w:rPr>
          <w:i/>
        </w:rPr>
        <w:t xml:space="preserve"> по 10 мг в/в 1 раз в 10 дней, этопозид</w:t>
      </w:r>
      <w:r w:rsidR="00226FB3" w:rsidRPr="002F4348">
        <w:rPr>
          <w:i/>
        </w:rPr>
        <w:t>**</w:t>
      </w:r>
      <w:r w:rsidRPr="002F4348">
        <w:rPr>
          <w:i/>
        </w:rPr>
        <w:t xml:space="preserve"> по 50 мг/м</w:t>
      </w:r>
      <w:r w:rsidRPr="002F4348">
        <w:rPr>
          <w:i/>
          <w:vertAlign w:val="superscript"/>
        </w:rPr>
        <w:t>2</w:t>
      </w:r>
      <w:r w:rsidRPr="002F4348">
        <w:rPr>
          <w:i/>
        </w:rPr>
        <w:t xml:space="preserve"> или циклофосфамид</w:t>
      </w:r>
      <w:r w:rsidR="00226FB3" w:rsidRPr="002F4348">
        <w:rPr>
          <w:i/>
        </w:rPr>
        <w:t>**</w:t>
      </w:r>
      <w:r w:rsidRPr="002F4348">
        <w:rPr>
          <w:i/>
        </w:rPr>
        <w:t xml:space="preserve"> по 50 – 150 мг перорально, курсами по 7 – 14 дней. </w:t>
      </w:r>
    </w:p>
    <w:p w14:paraId="19078BBB" w14:textId="77777777" w:rsidR="000578EF" w:rsidRPr="002F4348" w:rsidRDefault="000578EF" w:rsidP="000578EF">
      <w:pPr>
        <w:pStyle w:val="2"/>
        <w:contextualSpacing/>
      </w:pPr>
      <w:bookmarkStart w:id="41" w:name="_Toc65586394"/>
      <w:r w:rsidRPr="002F4348">
        <w:t>3.</w:t>
      </w:r>
      <w:r w:rsidR="00170E50" w:rsidRPr="002F4348">
        <w:t>5</w:t>
      </w:r>
      <w:r w:rsidRPr="002F4348">
        <w:t xml:space="preserve"> Выбор терапии второй и последующих линий у пациентов с кЛХ</w:t>
      </w:r>
      <w:bookmarkEnd w:id="41"/>
    </w:p>
    <w:p w14:paraId="5188564E" w14:textId="77777777" w:rsidR="000578EF" w:rsidRPr="002F4348" w:rsidRDefault="000578EF" w:rsidP="00B153FC">
      <w:pPr>
        <w:pStyle w:val="afe"/>
        <w:numPr>
          <w:ilvl w:val="0"/>
          <w:numId w:val="12"/>
        </w:numPr>
        <w:spacing w:before="120" w:after="120"/>
        <w:ind w:left="709" w:hanging="709"/>
      </w:pPr>
      <w:r w:rsidRPr="002F4348">
        <w:t xml:space="preserve">Пациентам от 18 до 60 лет с кЛХ из группы низкого риска (ранние стадии ЛХ без неблагоприятных прогностических признаков), получивших в качестве первой линии терапии только 2 цикла по схеме </w:t>
      </w:r>
      <w:r w:rsidRPr="002F4348">
        <w:rPr>
          <w:lang w:val="en-US"/>
        </w:rPr>
        <w:t>ABVD</w:t>
      </w:r>
      <w:r w:rsidRPr="002F4348">
        <w:t xml:space="preserve"> с последующим облучением зон исходного поражения, при рецидиве заболевания </w:t>
      </w:r>
      <w:r w:rsidRPr="002F4348">
        <w:rPr>
          <w:b/>
        </w:rPr>
        <w:t>рекомендуется</w:t>
      </w:r>
      <w:r w:rsidRPr="002F4348">
        <w:t xml:space="preserve"> рассмотреть возможность проведения 6 циклов по схеме </w:t>
      </w:r>
      <w:r w:rsidRPr="002F4348">
        <w:rPr>
          <w:lang w:val="en-US"/>
        </w:rPr>
        <w:t>BEACOPP</w:t>
      </w:r>
      <w:r w:rsidRPr="002F4348">
        <w:t xml:space="preserve">-эскалированный </w:t>
      </w:r>
      <w:r w:rsidR="007A344D" w:rsidRPr="002F4348">
        <w:t xml:space="preserve">(описание режимов – см. приложение А3.1) </w:t>
      </w:r>
      <w:r w:rsidR="00DB0D55"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DB0D55" w:rsidRPr="002F4348">
        <w:fldChar w:fldCharType="separate"/>
      </w:r>
      <w:r w:rsidR="0046092E" w:rsidRPr="002F4348">
        <w:rPr>
          <w:noProof/>
        </w:rPr>
        <w:t>[4]</w:t>
      </w:r>
      <w:r w:rsidR="00DB0D55" w:rsidRPr="002F4348">
        <w:fldChar w:fldCharType="end"/>
      </w:r>
      <w:r w:rsidRPr="002F4348">
        <w:t>.</w:t>
      </w:r>
    </w:p>
    <w:p w14:paraId="7663D236" w14:textId="77777777" w:rsidR="000578EF" w:rsidRPr="002F4348" w:rsidRDefault="000578EF" w:rsidP="00DB0D55">
      <w:pPr>
        <w:ind w:left="709" w:firstLine="0"/>
        <w:contextualSpacing/>
        <w:rPr>
          <w:b/>
        </w:rPr>
      </w:pPr>
      <w:r w:rsidRPr="002F4348">
        <w:rPr>
          <w:b/>
        </w:rPr>
        <w:t xml:space="preserve">Уровень убедительности рекомендаций </w:t>
      </w:r>
      <w:r w:rsidR="0046092E" w:rsidRPr="002F4348">
        <w:rPr>
          <w:b/>
        </w:rPr>
        <w:t xml:space="preserve">С </w:t>
      </w:r>
      <w:r w:rsidRPr="002F4348">
        <w:rPr>
          <w:b/>
        </w:rPr>
        <w:t xml:space="preserve">(уровень достоверности доказательств </w:t>
      </w:r>
      <w:r w:rsidR="0046092E" w:rsidRPr="002F4348">
        <w:rPr>
          <w:b/>
        </w:rPr>
        <w:t>5</w:t>
      </w:r>
      <w:r w:rsidRPr="002F4348">
        <w:rPr>
          <w:b/>
        </w:rPr>
        <w:t>).</w:t>
      </w:r>
    </w:p>
    <w:p w14:paraId="6E8466B0" w14:textId="77777777" w:rsidR="000578EF" w:rsidRPr="002F4348" w:rsidRDefault="000578EF" w:rsidP="00B153FC">
      <w:pPr>
        <w:pStyle w:val="afe"/>
        <w:numPr>
          <w:ilvl w:val="0"/>
          <w:numId w:val="12"/>
        </w:numPr>
        <w:spacing w:before="120" w:after="120"/>
        <w:ind w:left="709" w:hanging="709"/>
      </w:pPr>
      <w:r w:rsidRPr="002F4348">
        <w:t>Пациентам до 50 лет с кЛХ с хорошим соматическим статусом (</w:t>
      </w:r>
      <w:r w:rsidRPr="002F4348">
        <w:rPr>
          <w:lang w:val="en-US"/>
        </w:rPr>
        <w:t>ECOG</w:t>
      </w:r>
      <w:r w:rsidRPr="002F4348">
        <w:t xml:space="preserve"> 0-1, отсутствие тяжелых сопутствующих заболеваний) с рефрактерным течением заболевания </w:t>
      </w:r>
      <w:r w:rsidRPr="002F4348">
        <w:rPr>
          <w:rFonts w:cstheme="minorHAnsi"/>
          <w:lang w:eastAsia="ru-RU"/>
        </w:rPr>
        <w:t>(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 если на предшествующих этапах лечения не проводилось облучение поясничного отдела позвоночника</w:t>
      </w:r>
      <w:r w:rsidR="009D1643" w:rsidRPr="002F4348">
        <w:rPr>
          <w:rFonts w:cstheme="minorHAnsi"/>
          <w:lang w:eastAsia="ru-RU"/>
        </w:rPr>
        <w:t xml:space="preserve"> и</w:t>
      </w:r>
      <w:r w:rsidRPr="002F4348">
        <w:rPr>
          <w:rFonts w:cstheme="minorHAnsi"/>
          <w:lang w:eastAsia="ru-RU"/>
        </w:rPr>
        <w:t xml:space="preserve"> костей таза, и/или не использовались циклы, включающие такие алкилирующие препараты, как </w:t>
      </w:r>
      <w:r w:rsidR="002A78D6" w:rsidRPr="002F4348">
        <w:rPr>
          <w:rFonts w:cstheme="minorHAnsi"/>
          <w:lang w:eastAsia="ru-RU"/>
        </w:rPr>
        <w:t>#</w:t>
      </w:r>
      <w:r w:rsidRPr="002F4348">
        <w:rPr>
          <w:rFonts w:cstheme="minorHAnsi"/>
          <w:lang w:eastAsia="ru-RU"/>
        </w:rPr>
        <w:t xml:space="preserve">мелфалан** и ломустин**, </w:t>
      </w:r>
      <w:r w:rsidRPr="002F4348">
        <w:rPr>
          <w:b/>
        </w:rPr>
        <w:t>рекомендуется</w:t>
      </w:r>
      <w:r w:rsidRPr="002F4348">
        <w:t xml:space="preserve"> проведение консультации в трансплантологическом центре для решения вопроса о возможности аутологичной трансплантации гемопоэтических стволовых клеток (аутоТГСК), и, при </w:t>
      </w:r>
      <w:r w:rsidR="005B0324" w:rsidRPr="002F4348">
        <w:t>возможности ее выполнения</w:t>
      </w:r>
      <w:r w:rsidRPr="002F4348">
        <w:t>, планировани</w:t>
      </w:r>
      <w:r w:rsidR="005B0324" w:rsidRPr="002F4348">
        <w:t>е</w:t>
      </w:r>
      <w:r w:rsidRPr="002F4348">
        <w:t xml:space="preserve"> режимов и сроков противорецидивной терапии</w:t>
      </w:r>
      <w:r w:rsidR="00DB0D55" w:rsidRPr="002F4348">
        <w:t xml:space="preserve"> </w:t>
      </w:r>
      <w:r w:rsidR="00DB0D55" w:rsidRPr="002F4348">
        <w:fldChar w:fldCharType="begin" w:fldLock="1"/>
      </w:r>
      <w:r w:rsidR="00A850F7" w:rsidRPr="002F4348">
        <w:instrText>ADDIN CSL_CITATION {"citationItems":[{"id":"ITEM-1","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1","issued":{"date-parts":[["2015"]]},"page":"968212","title":"Clinical Options in Relapsed or Refractory Hodgkin Lymphoma: An Updated Review.","type":"article-journal","volume":"2015"},"uris":["http://www.mendeley.com/documents/?uuid=e32f600c-cdaf-3b03-9768-4c2f6c62f226","http://www.mendeley.com/documents/?uuid=1290694a-455a-44b1-89a5-0786a8dace84"]},{"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mendeley":{"formattedCitation":"[4,39]","plainTextFormattedCitation":"[4,39]","previouslyFormattedCitation":"[4,39]"},"properties":{"noteIndex":0},"schema":"https://github.com/citation-style-language/schema/raw/master/csl-citation.json"}</w:instrText>
      </w:r>
      <w:r w:rsidR="00DB0D55" w:rsidRPr="002F4348">
        <w:fldChar w:fldCharType="separate"/>
      </w:r>
      <w:r w:rsidR="000C1AAB" w:rsidRPr="002F4348">
        <w:rPr>
          <w:noProof/>
        </w:rPr>
        <w:t>[4,39]</w:t>
      </w:r>
      <w:r w:rsidR="00DB0D55" w:rsidRPr="002F4348">
        <w:fldChar w:fldCharType="end"/>
      </w:r>
      <w:r w:rsidRPr="002F4348">
        <w:t>.</w:t>
      </w:r>
    </w:p>
    <w:p w14:paraId="68645E8D" w14:textId="77777777" w:rsidR="000578EF" w:rsidRPr="002F4348" w:rsidRDefault="000578EF" w:rsidP="00DB0D55">
      <w:pPr>
        <w:ind w:left="709" w:firstLine="0"/>
        <w:contextualSpacing/>
        <w:rPr>
          <w:b/>
        </w:rPr>
      </w:pPr>
      <w:r w:rsidRPr="002F4348">
        <w:rPr>
          <w:b/>
        </w:rPr>
        <w:t>Уровень убедительности рекомендаций С (уровень достоверности доказательств 5).</w:t>
      </w:r>
    </w:p>
    <w:p w14:paraId="6D8C47B9" w14:textId="77777777" w:rsidR="000578EF" w:rsidRPr="002F4348" w:rsidRDefault="000578EF" w:rsidP="00B153FC">
      <w:pPr>
        <w:pStyle w:val="afe"/>
        <w:numPr>
          <w:ilvl w:val="0"/>
          <w:numId w:val="12"/>
        </w:numPr>
        <w:spacing w:before="120" w:after="120"/>
        <w:ind w:left="709" w:hanging="709"/>
      </w:pPr>
      <w:r w:rsidRPr="002F4348">
        <w:t>Пациентам до 50 лет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w:t>
      </w:r>
      <w:r w:rsidR="005B0324" w:rsidRPr="002F4348">
        <w:t xml:space="preserve"> не получавших в первом рецидиве высокодозной химиотерапии с аутоТГСК,</w:t>
      </w:r>
      <w:r w:rsidRPr="002F4348">
        <w:t xml:space="preserve"> если на </w:t>
      </w:r>
      <w:r w:rsidRPr="002F4348">
        <w:lastRenderedPageBreak/>
        <w:t xml:space="preserve">предшествующих этапах лечения не проводилось облучение поясничного отдела позвоночника, костей таза, и/или не использовались циклы, включающие такие алкилирующие препараты, как </w:t>
      </w:r>
      <w:r w:rsidR="002A78D6" w:rsidRPr="002F4348">
        <w:t>#</w:t>
      </w:r>
      <w:r w:rsidRPr="002F4348">
        <w:t>мелфалан** и ломустин**</w:t>
      </w:r>
      <w:r w:rsidRPr="002F4348">
        <w:rPr>
          <w:rFonts w:cstheme="minorHAnsi"/>
          <w:lang w:eastAsia="ru-RU"/>
        </w:rPr>
        <w:t xml:space="preserve">, которым планируется аутоТГСК,  </w:t>
      </w:r>
      <w:r w:rsidRPr="002F4348">
        <w:rPr>
          <w:b/>
        </w:rPr>
        <w:t>рекомендуется</w:t>
      </w:r>
      <w:r w:rsidRPr="002F4348">
        <w:t xml:space="preserve"> проведение химиотерапии по любой из схем терапии второй линии на выбор лечащего врача для определения химиочувствительности опухолевых клеток, уменьшения опухолевой массы и мобилизации стволовых клеток перед этапом высокодозной химиотерапии (ВДХТ)</w:t>
      </w:r>
      <w:r w:rsidR="00DB0D55" w:rsidRPr="002F4348">
        <w:t xml:space="preserve"> </w:t>
      </w:r>
      <w:r w:rsidR="00DB0D55" w:rsidRPr="002F4348">
        <w:fldChar w:fldCharType="begin" w:fldLock="1"/>
      </w:r>
      <w:r w:rsidR="00A850F7" w:rsidRPr="002F4348">
        <w:instrText>ADDIN CSL_CITATION {"citationItems":[{"id":"ITEM-1","itemData":{"DOI":"10.1177/2040620717728000","ISSN":"2040-6207","PMID":"29051800","abstract":"Hodgkin lymphoma (HL) is curable in 70-80% of patients with first-line therapy. However, relapses occur in a minority of patients with favorable early stage disease and are more frequent in patients with advanced HL. Salvage chemotherapy followed by high-dose chemotherapy and autologous stem cell transplant (ASCT) for patients with chemotherapy-sensitive disease is a standard treatment sequence for relapsed or refractory (rel/ref) HL. Patients who achieve complete response prior to ASCT have better survival outcomes. The choice of salvage chemotherapy therapy is becoming increasingly difficult in the era of novel agents, as there are no randomized studies to guide the choice of a second-line regimen. In this article, we will review current salvage therapy options, including combination chemotherapy and novel-agent-based salvage regimens for rel/ref HL.","author":[{"dropping-particle":"","family":"Nikolaenko","given":"Liana","non-dropping-particle":"","parse-names":false,"suffix":""},{"dropping-particle":"","family":"Chen","given":"Robert","non-dropping-particle":"","parse-names":false,"suffix":""},{"dropping-particle":"","family":"Herrera","given":"Alex F","non-dropping-particle":"","parse-names":false,"suffix":""}],"container-title":"Therapeutic advances in hematology","id":"ITEM-1","issue":"10","issued":{"date-parts":[["2017","10"]]},"page":"293-302","title":"Current strategies for salvage treatment for relapsed classical Hodgkin lymphoma.","type":"article-journal","volume":"8"},"uris":["http://www.mendeley.com/documents/?uuid=b55fc780-a3ae-3e9b-bfe5-f7cf22124d6e","http://www.mendeley.com/documents/?uuid=3ab53962-67dc-49b7-916f-6bd163d6c7b4"]},{"id":"ITEM-2","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2","issued":{"date-parts":[["2015"]]},"page":"968212","title":"Clinical Options in Relapsed or Refractory Hodgkin Lymphoma: An Updated Review.","type":"article-journal","volume":"2015"},"uris":["http://www.mendeley.com/documents/?uuid=1290694a-455a-44b1-89a5-0786a8dace84","http://www.mendeley.com/documents/?uuid=e32f600c-cdaf-3b03-9768-4c2f6c62f226"]}],"mendeley":{"formattedCitation":"[39,40]","plainTextFormattedCitation":"[39,40]","previouslyFormattedCitation":"[39,40]"},"properties":{"noteIndex":0},"schema":"https://github.com/citation-style-language/schema/raw/master/csl-citation.json"}</w:instrText>
      </w:r>
      <w:r w:rsidR="00DB0D55" w:rsidRPr="002F4348">
        <w:fldChar w:fldCharType="separate"/>
      </w:r>
      <w:r w:rsidR="000C1AAB" w:rsidRPr="002F4348">
        <w:rPr>
          <w:noProof/>
        </w:rPr>
        <w:t>[39,40]</w:t>
      </w:r>
      <w:r w:rsidR="00DB0D55" w:rsidRPr="002F4348">
        <w:fldChar w:fldCharType="end"/>
      </w:r>
      <w:r w:rsidRPr="002F4348">
        <w:t>.</w:t>
      </w:r>
    </w:p>
    <w:p w14:paraId="39A871C1" w14:textId="77777777" w:rsidR="000578EF" w:rsidRPr="002F4348" w:rsidRDefault="000578EF" w:rsidP="00DB0D55">
      <w:pPr>
        <w:ind w:left="709" w:firstLine="0"/>
        <w:contextualSpacing/>
        <w:rPr>
          <w:b/>
        </w:rPr>
      </w:pPr>
      <w:r w:rsidRPr="002F4348">
        <w:rPr>
          <w:b/>
        </w:rPr>
        <w:t xml:space="preserve">Уровень убедительности рекомендаций </w:t>
      </w:r>
      <w:r w:rsidR="00D95919" w:rsidRPr="002F4348">
        <w:rPr>
          <w:b/>
          <w:lang w:val="en-US"/>
        </w:rPr>
        <w:t>C</w:t>
      </w:r>
      <w:r w:rsidR="00D95919" w:rsidRPr="002F4348">
        <w:rPr>
          <w:b/>
        </w:rPr>
        <w:t xml:space="preserve"> </w:t>
      </w:r>
      <w:r w:rsidRPr="002F4348">
        <w:rPr>
          <w:b/>
        </w:rPr>
        <w:t xml:space="preserve">(уровень достоверности доказательств </w:t>
      </w:r>
      <w:r w:rsidR="00D95919" w:rsidRPr="002F4348">
        <w:rPr>
          <w:b/>
        </w:rPr>
        <w:t>5</w:t>
      </w:r>
      <w:r w:rsidRPr="002F4348">
        <w:rPr>
          <w:b/>
        </w:rPr>
        <w:t>).</w:t>
      </w:r>
    </w:p>
    <w:p w14:paraId="0E20C22C" w14:textId="77777777" w:rsidR="000578EF" w:rsidRPr="002F4348" w:rsidRDefault="000578EF" w:rsidP="00DB0D55">
      <w:pPr>
        <w:ind w:left="709" w:firstLine="0"/>
        <w:contextualSpacing/>
        <w:rPr>
          <w:i/>
        </w:rPr>
      </w:pPr>
      <w:r w:rsidRPr="002F4348">
        <w:rPr>
          <w:b/>
        </w:rPr>
        <w:t xml:space="preserve">Комментарий: </w:t>
      </w:r>
      <w:r w:rsidR="00DB0D55" w:rsidRPr="002F4348">
        <w:rPr>
          <w:i/>
        </w:rPr>
        <w:t xml:space="preserve">в </w:t>
      </w:r>
      <w:r w:rsidRPr="002F4348">
        <w:rPr>
          <w:i/>
        </w:rPr>
        <w:t xml:space="preserve">качестве терапии второй линии могут применяться комбинации </w:t>
      </w:r>
      <w:r w:rsidRPr="002F4348">
        <w:rPr>
          <w:i/>
          <w:lang w:val="en-US"/>
        </w:rPr>
        <w:t>ICE</w:t>
      </w:r>
      <w:r w:rsidRPr="002F4348">
        <w:rPr>
          <w:i/>
        </w:rPr>
        <w:t xml:space="preserve">, </w:t>
      </w:r>
      <w:r w:rsidRPr="002F4348">
        <w:rPr>
          <w:i/>
          <w:lang w:val="en-US"/>
        </w:rPr>
        <w:t>DHAP</w:t>
      </w:r>
      <w:r w:rsidRPr="002F4348">
        <w:rPr>
          <w:i/>
        </w:rPr>
        <w:t xml:space="preserve">, </w:t>
      </w:r>
      <w:r w:rsidRPr="002F4348">
        <w:rPr>
          <w:i/>
          <w:lang w:val="en-US"/>
        </w:rPr>
        <w:t>IGEV</w:t>
      </w:r>
      <w:r w:rsidRPr="002F4348">
        <w:rPr>
          <w:i/>
        </w:rPr>
        <w:t xml:space="preserve">, </w:t>
      </w:r>
      <w:r w:rsidRPr="002F4348">
        <w:rPr>
          <w:i/>
          <w:lang w:val="en-US"/>
        </w:rPr>
        <w:t>GDP</w:t>
      </w:r>
      <w:r w:rsidRPr="002F4348">
        <w:rPr>
          <w:i/>
        </w:rPr>
        <w:t xml:space="preserve">, </w:t>
      </w:r>
      <w:r w:rsidRPr="002F4348">
        <w:rPr>
          <w:i/>
          <w:lang w:val="en-US"/>
        </w:rPr>
        <w:t>ESHAP</w:t>
      </w:r>
      <w:r w:rsidRPr="002F4348">
        <w:rPr>
          <w:i/>
        </w:rPr>
        <w:t xml:space="preserve">, </w:t>
      </w:r>
      <w:r w:rsidRPr="002F4348">
        <w:rPr>
          <w:i/>
          <w:lang w:val="en-US"/>
        </w:rPr>
        <w:t>GemOx</w:t>
      </w:r>
      <w:r w:rsidR="00015B13" w:rsidRPr="002F4348">
        <w:rPr>
          <w:i/>
        </w:rPr>
        <w:t xml:space="preserve">, </w:t>
      </w:r>
      <w:r w:rsidR="00015B13" w:rsidRPr="002F4348">
        <w:rPr>
          <w:i/>
          <w:lang w:val="en-US"/>
        </w:rPr>
        <w:t>IEP</w:t>
      </w:r>
      <w:r w:rsidRPr="002F4348">
        <w:rPr>
          <w:i/>
        </w:rPr>
        <w:t xml:space="preserve"> и др. </w:t>
      </w:r>
      <w:r w:rsidR="007A344D" w:rsidRPr="002F4348">
        <w:rPr>
          <w:i/>
        </w:rPr>
        <w:t>(описание режимов – см. приложение А3.1)</w:t>
      </w:r>
      <w:r w:rsidRPr="002F4348">
        <w:rPr>
          <w:i/>
        </w:rPr>
        <w:t>. Все эти режимы имеют сопоставимую эффективность и токсичность и могут применяться в зависимости от опыта и предпочтений лечащего врача.</w:t>
      </w:r>
    </w:p>
    <w:p w14:paraId="19C5C949" w14:textId="77777777" w:rsidR="000578EF" w:rsidRPr="002F4348" w:rsidRDefault="000578EF" w:rsidP="00B153FC">
      <w:pPr>
        <w:pStyle w:val="afe"/>
        <w:numPr>
          <w:ilvl w:val="0"/>
          <w:numId w:val="12"/>
        </w:numPr>
        <w:spacing w:before="120" w:after="120"/>
        <w:ind w:left="709" w:hanging="709"/>
      </w:pPr>
      <w:r w:rsidRPr="002F4348">
        <w:t>Пациентам до 50 лет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 если на предшествующих этапах лечения не проводилось облучение поясничного отдела позвоночника</w:t>
      </w:r>
      <w:r w:rsidR="005B0324" w:rsidRPr="002F4348">
        <w:t xml:space="preserve"> и </w:t>
      </w:r>
      <w:r w:rsidRPr="002F4348">
        <w:t xml:space="preserve">костей таза и/или не использовались циклы, включающие такие алкилирующие препараты, как </w:t>
      </w:r>
      <w:r w:rsidR="002A78D6" w:rsidRPr="002F4348">
        <w:t>#</w:t>
      </w:r>
      <w:r w:rsidRPr="002F4348">
        <w:t>мелфалан** и ломустин**</w:t>
      </w:r>
      <w:r w:rsidRPr="002F4348">
        <w:rPr>
          <w:rFonts w:cstheme="minorHAnsi"/>
          <w:lang w:eastAsia="ru-RU"/>
        </w:rPr>
        <w:t xml:space="preserve">, которым планируется аутоТГСК и начата </w:t>
      </w:r>
      <w:r w:rsidR="00911FEB" w:rsidRPr="002F4348">
        <w:rPr>
          <w:rFonts w:cstheme="minorHAnsi"/>
          <w:lang w:eastAsia="ru-RU"/>
        </w:rPr>
        <w:t>химиотерапия рецидива</w:t>
      </w:r>
      <w:r w:rsidRPr="002F4348">
        <w:rPr>
          <w:rFonts w:cstheme="minorHAnsi"/>
          <w:lang w:eastAsia="ru-RU"/>
        </w:rPr>
        <w:t xml:space="preserve">,  </w:t>
      </w:r>
      <w:r w:rsidRPr="002F4348">
        <w:rPr>
          <w:b/>
        </w:rPr>
        <w:t>рекомендуется</w:t>
      </w:r>
      <w:r w:rsidRPr="002F4348">
        <w:t xml:space="preserve"> проведение</w:t>
      </w:r>
      <w:r w:rsidR="00A07386" w:rsidRPr="002F4348">
        <w:t xml:space="preserve"> стимуляции гемопоэза с</w:t>
      </w:r>
      <w:r w:rsidRPr="002F4348">
        <w:t xml:space="preserve"> мобилизаци</w:t>
      </w:r>
      <w:r w:rsidR="00A07386" w:rsidRPr="002F4348">
        <w:t>ей</w:t>
      </w:r>
      <w:r w:rsidRPr="002F4348">
        <w:t xml:space="preserve"> </w:t>
      </w:r>
      <w:r w:rsidR="00A07386" w:rsidRPr="002F4348">
        <w:t>и</w:t>
      </w:r>
      <w:r w:rsidRPr="002F4348">
        <w:t xml:space="preserve"> последующим сбором гемопоэтических стволовых клеток  (ГСК)</w:t>
      </w:r>
      <w:r w:rsidR="00A07386" w:rsidRPr="002F4348">
        <w:t xml:space="preserve"> для последующего проведения аутоТГСК</w:t>
      </w:r>
      <w:r w:rsidR="00DB0D55" w:rsidRPr="002F4348">
        <w:t xml:space="preserve"> </w:t>
      </w:r>
      <w:r w:rsidR="00DB0D55" w:rsidRPr="002F4348">
        <w:fldChar w:fldCharType="begin" w:fldLock="1"/>
      </w:r>
      <w:r w:rsidR="00A850F7" w:rsidRPr="002F4348">
        <w:instrText>ADDIN CSL_CITATION {"citationItems":[{"id":"ITEM-1","itemData":{"DOI":"10.1038/bmt.2014.39","ISSN":"14765365","abstract":"Autologous haematopoietic SCT with PBSCs is regularly used to restore BM function in patients with multiple myeloma or lymphoma after myeloablative chemotherapy. Twenty-eight experts from the European Group for Blood and Marrow Transplantation developed a position statement on the best approaches to mobilising PBSCs and on possibilities of optimising graft yields in patients who mobilise poorly. Choosing the appropriate mobilisation regimen, based on patients' disease stage and condition, and optimising the apheresis protocol can improve mobilisation outcomes. Several factors may influence mobilisation outcomes, including older age, a more advanced disease stage, the type of prior chemotherapy (e.g., fludarabine or melphalan), prior irradiation or a higher number of prior treatment lines. The most robust predictive factor for poor PBSC collection is the CD34 + cell count in PB before apheresis. Determination of the CD34 + cell count in PB before apheresis helps to identify patients at risk of poor PBSC collection and allows pre-emptive intervention to rescue mobilisation in these patients. Such a proactive approach might help to overcome deficiencies in stem cell mobilisation and offers a rationale for the use of novel mobilisation agents. © 2014 Macmillan Publishers Limited.","author":[{"dropping-particle":"","family":"Mohty","given":"M.","non-dropping-particle":"","parse-names":false,"suffix":""},{"dropping-particle":"","family":"Hübel","given":"K.","non-dropping-particle":"","parse-names":false,"suffix":""},{"dropping-particle":"","family":"Kröger","given":"N.","non-dropping-particle":"","parse-names":false,"suffix":""},{"dropping-particle":"","family":"Aljurf","given":"M.","non-dropping-particle":"","parse-names":false,"suffix":""},{"dropping-particle":"","family":"Apperley","given":"J.","non-dropping-particle":"","parse-names":false,"suffix":""},{"dropping-particle":"","family":"Basak","given":"G. W.","non-dropping-particle":"","parse-names":false,"suffix":""},{"dropping-particle":"","family":"Bazarbachi","given":"A.","non-dropping-particle":"","parse-names":false,"suffix":""},{"dropping-particle":"","family":"Douglas","given":"K.","non-dropping-particle":"","parse-names":false,"suffix":""},{"dropping-particle":"","family":"Gabriel","given":"I.","non-dropping-particle":"","parse-names":false,"suffix":""},{"dropping-particle":"","family":"Garderet","given":"L.","non-dropping-particle":"","parse-names":false,"suffix":""},{"dropping-particle":"","family":"Geraldes","given":"C.","non-dropping-particle":"","parse-names":false,"suffix":""},{"dropping-particle":"","family":"Jaksic","given":"O.","non-dropping-particle":"","parse-names":false,"suffix":""},{"dropping-particle":"","family":"Kattan","given":"M. W.","non-dropping-particle":"","parse-names":false,"suffix":""},{"dropping-particle":"","family":"Koristek","given":"Z.","non-dropping-particle":"","parse-names":false,"suffix":""},{"dropping-particle":"","family":"Lanza","given":"F.","non-dropping-particle":"","parse-names":false,"suffix":""},{"dropping-particle":"","family":"Lemoli","given":"R. M.","non-dropping-particle":"","parse-names":false,"suffix":""},{"dropping-particle":"","family":"Mendeleeva","given":"L.","non-dropping-particle":"","parse-names":false,"suffix":""},{"dropping-particle":"","family":"Mikala","given":"G.","non-dropping-particle":"","parse-names":false,"suffix":""},{"dropping-particle":"","family":"Mikhailova","given":"N.","non-dropping-particle":"","parse-names":false,"suffix":""},{"dropping-particle":"","family":"Nagler","given":"A.","non-dropping-particle":"","parse-names":false,"suffix":""},{"dropping-particle":"","family":"Schouten","given":"H. C.","non-dropping-particle":"","parse-names":false,"suffix":""},{"dropping-particle":"","family":"Selleslag","given":"D.","non-dropping-particle":"","parse-names":false,"suffix":""},{"dropping-particle":"","family":"Suciu","given":"S.","non-dropping-particle":"","parse-names":false,"suffix":""},{"dropping-particle":"","family":"Sureda","given":"A.","non-dropping-particle":"","parse-names":false,"suffix":""},{"dropping-particle":"","family":"Worel","given":"N.","non-dropping-particle":"","parse-names":false,"suffix":""},{"dropping-particle":"","family":"Wuchter","given":"P.","non-dropping-particle":"","parse-names":false,"suffix":""},{"dropping-particle":"","family":"Chabannon","given":"C.","non-dropping-particle":"","parse-names":false,"suffix":""},{"dropping-particle":"","family":"Duarte","given":"R. F.","non-dropping-particle":"","parse-names":false,"suffix":""}],"container-title":"Bone Marrow Transplantation","id":"ITEM-1","issued":{"date-parts":[["2014"]]},"title":"Autologous haematopoietic stem cell mobilisation in multiple myeloma and lymphoma patients: A position statement from the European Group for Blood and Marrow Transplantation","type":"article"},"uris":["http://www.mendeley.com/documents/?uuid=4e5d5b84-75eb-3e1c-9274-26d39a74bba2","http://www.mendeley.com/documents/?uuid=12250323-3972-454d-af82-282c43cd1c33"]}],"mendeley":{"formattedCitation":"[41]","plainTextFormattedCitation":"[41]","previouslyFormattedCitation":"[41]"},"properties":{"noteIndex":0},"schema":"https://github.com/citation-style-language/schema/raw/master/csl-citation.json"}</w:instrText>
      </w:r>
      <w:r w:rsidR="00DB0D55" w:rsidRPr="002F4348">
        <w:fldChar w:fldCharType="separate"/>
      </w:r>
      <w:r w:rsidR="0046092E" w:rsidRPr="002F4348">
        <w:rPr>
          <w:noProof/>
        </w:rPr>
        <w:t>[41]</w:t>
      </w:r>
      <w:r w:rsidR="00DB0D55" w:rsidRPr="002F4348">
        <w:fldChar w:fldCharType="end"/>
      </w:r>
      <w:r w:rsidRPr="002F4348">
        <w:t>.</w:t>
      </w:r>
    </w:p>
    <w:p w14:paraId="53C7AAF1" w14:textId="77777777" w:rsidR="000578EF" w:rsidRPr="002F4348" w:rsidRDefault="000578EF" w:rsidP="00DB0D55">
      <w:pPr>
        <w:ind w:left="709" w:firstLine="0"/>
        <w:contextualSpacing/>
        <w:rPr>
          <w:b/>
        </w:rPr>
      </w:pPr>
      <w:r w:rsidRPr="002F4348">
        <w:rPr>
          <w:b/>
        </w:rPr>
        <w:t>Уровень убедительности рекомендаций С (уровень достоверности доказательств 5).</w:t>
      </w:r>
    </w:p>
    <w:p w14:paraId="2DF5CCF3" w14:textId="77777777" w:rsidR="000578EF" w:rsidRPr="002F4348" w:rsidRDefault="000578EF" w:rsidP="00DB0D55">
      <w:pPr>
        <w:ind w:left="709" w:firstLine="0"/>
        <w:contextualSpacing/>
        <w:rPr>
          <w:i/>
        </w:rPr>
      </w:pPr>
      <w:r w:rsidRPr="002F4348">
        <w:rPr>
          <w:b/>
        </w:rPr>
        <w:t xml:space="preserve">Комментарий: </w:t>
      </w:r>
      <w:r w:rsidR="00DB0D55" w:rsidRPr="002F4348">
        <w:rPr>
          <w:i/>
        </w:rPr>
        <w:t xml:space="preserve">сроки </w:t>
      </w:r>
      <w:r w:rsidRPr="002F4348">
        <w:rPr>
          <w:i/>
        </w:rPr>
        <w:t>и режим мобилизации ГСК должны выполняться в соответствии с рекомендаци</w:t>
      </w:r>
      <w:r w:rsidR="00BA2398" w:rsidRPr="002F4348">
        <w:rPr>
          <w:i/>
        </w:rPr>
        <w:t>ями</w:t>
      </w:r>
      <w:r w:rsidRPr="002F4348">
        <w:rPr>
          <w:i/>
        </w:rPr>
        <w:t xml:space="preserve"> трансплантационного центра, в котором планируется аутоТГСК.</w:t>
      </w:r>
    </w:p>
    <w:p w14:paraId="49C4413F" w14:textId="77777777" w:rsidR="000578EF" w:rsidRPr="002F4348" w:rsidRDefault="000578EF" w:rsidP="00B153FC">
      <w:pPr>
        <w:pStyle w:val="afe"/>
        <w:numPr>
          <w:ilvl w:val="0"/>
          <w:numId w:val="12"/>
        </w:numPr>
        <w:spacing w:before="120" w:after="120"/>
        <w:ind w:left="709" w:hanging="709"/>
      </w:pPr>
      <w:r w:rsidRPr="002F4348">
        <w:t xml:space="preserve">Пациентам до 50 лет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w:t>
      </w:r>
      <w:r w:rsidRPr="002F4348">
        <w:lastRenderedPageBreak/>
        <w:t xml:space="preserve">позднем рецидиве с большой массой опухоли или во втором позднем рецидиве, если на предшествующих этапах лечения не проводилось облучение поясничного отдела позвоночника, костей таза и грудины, и/или не использовались циклы, включающие такие алкилирующие препараты, как </w:t>
      </w:r>
      <w:r w:rsidR="002A78D6" w:rsidRPr="002F4348">
        <w:t>#</w:t>
      </w:r>
      <w:r w:rsidRPr="002F4348">
        <w:t>мелфалан** и ломустин**</w:t>
      </w:r>
      <w:r w:rsidRPr="002F4348">
        <w:rPr>
          <w:rFonts w:cstheme="minorHAnsi"/>
          <w:lang w:eastAsia="ru-RU"/>
        </w:rPr>
        <w:t>, которым запланирована аутоТГСК и у которых достигнута полная ремиссия ПЭТ-негативная ремиссия после химиотерапии</w:t>
      </w:r>
      <w:r w:rsidR="00911FEB" w:rsidRPr="002F4348">
        <w:rPr>
          <w:rFonts w:cstheme="minorHAnsi"/>
          <w:lang w:eastAsia="ru-RU"/>
        </w:rPr>
        <w:t xml:space="preserve"> рецидива</w:t>
      </w:r>
      <w:r w:rsidRPr="002F4348">
        <w:rPr>
          <w:rFonts w:cstheme="minorHAnsi"/>
          <w:lang w:eastAsia="ru-RU"/>
        </w:rPr>
        <w:t xml:space="preserve">, </w:t>
      </w:r>
      <w:r w:rsidRPr="002F4348">
        <w:rPr>
          <w:b/>
        </w:rPr>
        <w:t>рекомендуется</w:t>
      </w:r>
      <w:r w:rsidRPr="002F4348">
        <w:t xml:space="preserve"> проведение высокодозной терапии одним из режимов кондиционирования (</w:t>
      </w:r>
      <w:r w:rsidR="007A344D" w:rsidRPr="002F4348">
        <w:t>описание режимов – см. приложение А3.1)</w:t>
      </w:r>
      <w:r w:rsidRPr="002F4348">
        <w:t xml:space="preserve"> с последующей трансплантацией ГСК</w:t>
      </w:r>
      <w:r w:rsidR="006E0A80" w:rsidRPr="002F4348">
        <w:t xml:space="preserve"> </w:t>
      </w:r>
      <w:r w:rsidR="006E0A80" w:rsidRPr="002F4348">
        <w:fldChar w:fldCharType="begin" w:fldLock="1"/>
      </w:r>
      <w:r w:rsidR="00A850F7" w:rsidRPr="002F4348">
        <w:instrText>ADDIN CSL_CITATION {"citationItems":[{"id":"ITEM-1","itemData":{"DOI":"10.1177/2040620717728000","ISSN":"2040-6207","PMID":"29051800","abstract":"Hodgkin lymphoma (HL) is curable in 70-80% of patients with first-line therapy. However, relapses occur in a minority of patients with favorable early stage disease and are more frequent in patients with advanced HL. Salvage chemotherapy followed by high-dose chemotherapy and autologous stem cell transplant (ASCT) for patients with chemotherapy-sensitive disease is a standard treatment sequence for relapsed or refractory (rel/ref) HL. Patients who achieve complete response prior to ASCT have better survival outcomes. The choice of salvage chemotherapy therapy is becoming increasingly difficult in the era of novel agents, as there are no randomized studies to guide the choice of a second-line regimen. In this article, we will review current salvage therapy options, including combination chemotherapy and novel-agent-based salvage regimens for rel/ref HL.","author":[{"dropping-particle":"","family":"Nikolaenko","given":"Liana","non-dropping-particle":"","parse-names":false,"suffix":""},{"dropping-particle":"","family":"Chen","given":"Robert","non-dropping-particle":"","parse-names":false,"suffix":""},{"dropping-particle":"","family":"Herrera","given":"Alex F","non-dropping-particle":"","parse-names":false,"suffix":""}],"container-title":"Therapeutic advances in hematology","id":"ITEM-1","issue":"10","issued":{"date-parts":[["2017","10"]]},"page":"293-302","title":"Current strategies for salvage treatment for relapsed classical Hodgkin lymphoma.","type":"article-journal","volume":"8"},"uris":["http://www.mendeley.com/documents/?uuid=3ab53962-67dc-49b7-916f-6bd163d6c7b4","http://www.mendeley.com/documents/?uuid=b55fc780-a3ae-3e9b-bfe5-f7cf22124d6e"]},{"id":"ITEM-2","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2","issued":{"date-parts":[["2015"]]},"page":"968212","title":"Clinical Options in Relapsed or Refractory Hodgkin Lymphoma: An Updated Review.","type":"article-journal","volume":"2015"},"uris":["http://www.mendeley.com/documents/?uuid=1290694a-455a-44b1-89a5-0786a8dace84","http://www.mendeley.com/documents/?uuid=e32f600c-cdaf-3b03-9768-4c2f6c62f226","http://www.mendeley.com/documents/?uuid=b8358694-afc2-4336-be56-b11f1dc14042"]}],"mendeley":{"formattedCitation":"[39,40]","plainTextFormattedCitation":"[39,40]","previouslyFormattedCitation":"[39,40]"},"properties":{"noteIndex":0},"schema":"https://github.com/citation-style-language/schema/raw/master/csl-citation.json"}</w:instrText>
      </w:r>
      <w:r w:rsidR="006E0A80" w:rsidRPr="002F4348">
        <w:fldChar w:fldCharType="separate"/>
      </w:r>
      <w:r w:rsidR="000C1AAB" w:rsidRPr="002F4348">
        <w:rPr>
          <w:noProof/>
        </w:rPr>
        <w:t>[39,40]</w:t>
      </w:r>
      <w:r w:rsidR="006E0A80" w:rsidRPr="002F4348">
        <w:fldChar w:fldCharType="end"/>
      </w:r>
      <w:r w:rsidRPr="002F4348">
        <w:t>.</w:t>
      </w:r>
    </w:p>
    <w:p w14:paraId="0907E5DB" w14:textId="77777777" w:rsidR="000578EF" w:rsidRPr="002F4348" w:rsidRDefault="000578EF" w:rsidP="006E0A80">
      <w:pPr>
        <w:ind w:left="709" w:firstLine="0"/>
        <w:contextualSpacing/>
        <w:rPr>
          <w:b/>
        </w:rPr>
      </w:pPr>
      <w:r w:rsidRPr="002F4348">
        <w:rPr>
          <w:b/>
        </w:rPr>
        <w:t xml:space="preserve">Уровень убедительности рекомендаций </w:t>
      </w:r>
      <w:r w:rsidR="00D95919" w:rsidRPr="002F4348">
        <w:rPr>
          <w:b/>
          <w:lang w:val="en-US"/>
        </w:rPr>
        <w:t>C</w:t>
      </w:r>
      <w:r w:rsidR="00D95919" w:rsidRPr="002F4348">
        <w:rPr>
          <w:b/>
        </w:rPr>
        <w:t xml:space="preserve"> </w:t>
      </w:r>
      <w:r w:rsidRPr="002F4348">
        <w:rPr>
          <w:b/>
        </w:rPr>
        <w:t xml:space="preserve">(уровень достоверности доказательств </w:t>
      </w:r>
      <w:r w:rsidR="00D95919" w:rsidRPr="002F4348">
        <w:rPr>
          <w:b/>
        </w:rPr>
        <w:t>5</w:t>
      </w:r>
      <w:r w:rsidRPr="002F4348">
        <w:rPr>
          <w:b/>
        </w:rPr>
        <w:t>).</w:t>
      </w:r>
    </w:p>
    <w:p w14:paraId="0F09BF7B" w14:textId="77777777" w:rsidR="000578EF" w:rsidRPr="002F4348" w:rsidRDefault="000578EF" w:rsidP="00B153FC">
      <w:pPr>
        <w:pStyle w:val="afe"/>
        <w:numPr>
          <w:ilvl w:val="0"/>
          <w:numId w:val="12"/>
        </w:numPr>
        <w:spacing w:before="120" w:after="120"/>
        <w:ind w:left="709" w:hanging="709"/>
      </w:pPr>
      <w:r w:rsidRPr="002F4348">
        <w:t>Пациентам до 50 лет с рефрактерным течением заболевания (не достигнута частичная ремиссия после окончания химиотерапевтического этапа, констатировано прогрессирование), либо с первым ранним рецидивом (продолжительность ремиссии менее 1 года после завершения индукционного лечения), либо в первом позднем рецидиве с большой массой опухоли или во втором позднем рецидиве, если на предшествующих этапах лечения не проводилось облучение поясничного отдела позвоночника</w:t>
      </w:r>
      <w:r w:rsidR="009D1643" w:rsidRPr="002F4348">
        <w:t xml:space="preserve"> и</w:t>
      </w:r>
      <w:r w:rsidRPr="002F4348">
        <w:t xml:space="preserve"> костей таза</w:t>
      </w:r>
      <w:r w:rsidR="009D1643" w:rsidRPr="002F4348">
        <w:t>,</w:t>
      </w:r>
      <w:r w:rsidRPr="002F4348">
        <w:t xml:space="preserve"> и/или не использовались циклы, включающие такие алкилирующие препараты, как </w:t>
      </w:r>
      <w:r w:rsidR="002A78D6" w:rsidRPr="002F4348">
        <w:t>#</w:t>
      </w:r>
      <w:r w:rsidRPr="002F4348">
        <w:t>мелфалан** и ломустин**</w:t>
      </w:r>
      <w:r w:rsidRPr="002F4348">
        <w:rPr>
          <w:rFonts w:cstheme="minorHAnsi"/>
          <w:lang w:eastAsia="ru-RU"/>
        </w:rPr>
        <w:t>, которым запланирована аутоТГСК и у которых не достигнута полная ремиссия ПЭТ-негативная ремиссия после химиотерапии</w:t>
      </w:r>
      <w:r w:rsidR="00911FEB" w:rsidRPr="002F4348">
        <w:rPr>
          <w:rFonts w:cstheme="minorHAnsi"/>
          <w:lang w:eastAsia="ru-RU"/>
        </w:rPr>
        <w:t xml:space="preserve"> рецидива</w:t>
      </w:r>
      <w:r w:rsidRPr="002F4348">
        <w:rPr>
          <w:rFonts w:cstheme="minorHAnsi"/>
          <w:lang w:eastAsia="ru-RU"/>
        </w:rPr>
        <w:t xml:space="preserve">, </w:t>
      </w:r>
      <w:r w:rsidRPr="002F4348">
        <w:rPr>
          <w:b/>
        </w:rPr>
        <w:t>рекомендуется</w:t>
      </w:r>
      <w:r w:rsidRPr="002F4348">
        <w:t xml:space="preserve"> проведение альтернативной терапии </w:t>
      </w:r>
      <w:r w:rsidR="00911FEB" w:rsidRPr="002F4348">
        <w:t>рецидива</w:t>
      </w:r>
      <w:r w:rsidRPr="002F4348">
        <w:t xml:space="preserve"> для достижения полной ПЭТ-негативной ремиссии</w:t>
      </w:r>
      <w:r w:rsidR="00FC6F6E" w:rsidRPr="002F4348">
        <w:t xml:space="preserve"> перед</w:t>
      </w:r>
      <w:r w:rsidRPr="002F4348">
        <w:t xml:space="preserve"> высокодозной терапи</w:t>
      </w:r>
      <w:r w:rsidR="00FC6F6E" w:rsidRPr="002F4348">
        <w:t>ей</w:t>
      </w:r>
      <w:r w:rsidRPr="002F4348">
        <w:t xml:space="preserve"> с последующей трансплантацией ГСК </w:t>
      </w:r>
      <w:r w:rsidR="006E0A80" w:rsidRPr="002F4348">
        <w:fldChar w:fldCharType="begin" w:fldLock="1"/>
      </w:r>
      <w:r w:rsidR="002C6C01" w:rsidRPr="002F4348">
        <w:instrText>ADDIN CSL_CITATION {"citationItems":[{"id":"ITEM-1","itemData":{"DOI":"10.1182/blood-2010-05-282756","ISSN":"1528-0020","PMID":"20733154","abstract":"To identify prognostic factors for patients transplanted for relapsed or refractory Hodgkin lymphoma we carried out a combined analysis of patients followed prospectively on 3 consecutive protocols at Memorial Sloan-Kettering Cancer Center. One hundred fifty-three patients with chemosensitive disease after ICE (ifosfamide, carboplatin, and etoposide)-based salvage therapy (ST) proceeded to high-dose chemoradiotherapy followed by autologous stem cell transplantation (ASCT). Patients were evaluated with computed tomography and functional imaging (gallium or fluorodeoxyglucose-positron emission tomography) prior to ST and again before ASCT. Functional imaging status before ASCT was the only factor significant for event-free survival (EFS) and overall survival by multivariate analysis and clearly identifies poor risk patients (5-year EFS 31% and 75% for FI-positive and negative patients respectively). Administration of involved-field radiotherapy with ASCT was marginally significant for EFS (P = .055). Studies evaluating novel STs, conditioning regimens, post-ASCT maintenance, or allogeneic stem cell transplantation are warranted for patients who fail to normalize pre-ASCT functional imaging.","author":[{"dropping-particle":"","family":"Moskowitz","given":"Alison J","non-dropping-particle":"","parse-names":false,"suffix":""},{"dropping-particle":"","family":"Yahalom","given":"Joachim","non-dropping-particle":"","parse-names":false,"suffix":""},{"dropping-particle":"","family":"Kewalramani","given":"Tarun","non-dropping-particle":"","parse-names":false,"suffix":""},{"dropping-particle":"","family":"Maragulia","given":"Jocelyn C","non-dropping-particle":"","parse-names":false,"suffix":""},{"dropping-particle":"","family":"Vanak","given":"Jill M","non-dropping-particle":"","parse-names":false,"suffix":""},{"dropping-particle":"","family":"Zelenetz","given":"Andrew D","non-dropping-particle":"","parse-names":false,"suffix":""},{"dropping-particle":"","family":"Moskowitz","given":"Craig H","non-dropping-particle":"","parse-names":false,"suffix":""}],"container-title":"Blood","id":"ITEM-1","issue":"23","issued":{"date-parts":[["2010","12","2"]]},"page":"4934-7","title":"Pretransplantation functional imaging predicts outcome following autologous stem cell transplantation for relapsed and refractory Hodgkin lymphoma.","type":"article-journal","volume":"116"},"uris":["http://www.mendeley.com/documents/?uuid=a1a6ba8e-0416-3832-a74c-aadaa71287d0","http://www.mendeley.com/documents/?uuid=d674141d-56b5-41a8-96b7-bb4c21f459c7"]}],"mendeley":{"formattedCitation":"[42]","plainTextFormattedCitation":"[42]","previouslyFormattedCitation":"[42]"},"properties":{"noteIndex":0},"schema":"https://github.com/citation-style-language/schema/raw/master/csl-citation.json"}</w:instrText>
      </w:r>
      <w:r w:rsidR="006E0A80" w:rsidRPr="002F4348">
        <w:fldChar w:fldCharType="separate"/>
      </w:r>
      <w:r w:rsidR="0046092E" w:rsidRPr="002F4348">
        <w:rPr>
          <w:noProof/>
        </w:rPr>
        <w:t>[42]</w:t>
      </w:r>
      <w:r w:rsidR="006E0A80" w:rsidRPr="002F4348">
        <w:fldChar w:fldCharType="end"/>
      </w:r>
      <w:r w:rsidRPr="002F4348">
        <w:t>.</w:t>
      </w:r>
    </w:p>
    <w:p w14:paraId="040378A6" w14:textId="77777777" w:rsidR="000578EF" w:rsidRPr="002F4348" w:rsidRDefault="000578EF" w:rsidP="006E0A80">
      <w:pPr>
        <w:ind w:left="709" w:firstLine="0"/>
        <w:contextualSpacing/>
        <w:rPr>
          <w:b/>
        </w:rPr>
      </w:pPr>
      <w:r w:rsidRPr="002F4348">
        <w:rPr>
          <w:b/>
        </w:rPr>
        <w:t xml:space="preserve">Уровень убедительности рекомендаций </w:t>
      </w:r>
      <w:r w:rsidR="002A78D6" w:rsidRPr="002F4348">
        <w:rPr>
          <w:b/>
        </w:rPr>
        <w:t xml:space="preserve">С </w:t>
      </w:r>
      <w:r w:rsidRPr="002F4348">
        <w:rPr>
          <w:b/>
        </w:rPr>
        <w:t xml:space="preserve">(уровень достоверности доказательств </w:t>
      </w:r>
      <w:r w:rsidR="002A78D6" w:rsidRPr="002F4348">
        <w:rPr>
          <w:b/>
        </w:rPr>
        <w:t>4</w:t>
      </w:r>
      <w:r w:rsidRPr="002F4348">
        <w:rPr>
          <w:b/>
        </w:rPr>
        <w:t>).</w:t>
      </w:r>
    </w:p>
    <w:p w14:paraId="14383D2B" w14:textId="77777777" w:rsidR="000578EF" w:rsidRPr="002F4348" w:rsidRDefault="000578EF" w:rsidP="00B153FC">
      <w:pPr>
        <w:pStyle w:val="afe"/>
        <w:numPr>
          <w:ilvl w:val="0"/>
          <w:numId w:val="12"/>
        </w:numPr>
        <w:spacing w:before="120" w:after="120"/>
        <w:ind w:left="709" w:hanging="709"/>
      </w:pPr>
      <w:r w:rsidRPr="002F4348">
        <w:t xml:space="preserve">Пациентам </w:t>
      </w:r>
      <w:r w:rsidRPr="002F4348">
        <w:rPr>
          <w:lang w:val="en-US"/>
        </w:rPr>
        <w:t>c</w:t>
      </w:r>
      <w:r w:rsidRPr="002F4348">
        <w:t xml:space="preserve"> </w:t>
      </w:r>
      <w:r w:rsidR="000E5A78" w:rsidRPr="002F4348">
        <w:t xml:space="preserve">иммуногистохимически доказанной </w:t>
      </w:r>
      <w:r w:rsidRPr="002F4348">
        <w:t xml:space="preserve">кЛХ, которым была выполнена </w:t>
      </w:r>
      <w:r w:rsidRPr="002F4348">
        <w:rPr>
          <w:rFonts w:cstheme="minorHAnsi"/>
          <w:lang w:eastAsia="ru-RU"/>
        </w:rPr>
        <w:t xml:space="preserve">аутоТГСК, </w:t>
      </w:r>
      <w:r w:rsidR="00FC6F6E" w:rsidRPr="002F4348">
        <w:rPr>
          <w:rFonts w:cstheme="minorHAnsi"/>
          <w:lang w:eastAsia="ru-RU"/>
        </w:rPr>
        <w:t>имеющим</w:t>
      </w:r>
      <w:r w:rsidRPr="002F4348">
        <w:rPr>
          <w:rFonts w:cstheme="minorHAnsi"/>
          <w:lang w:eastAsia="ru-RU"/>
        </w:rPr>
        <w:t xml:space="preserve"> повышенны</w:t>
      </w:r>
      <w:r w:rsidR="00FC6F6E" w:rsidRPr="002F4348">
        <w:rPr>
          <w:rFonts w:cstheme="minorHAnsi"/>
          <w:lang w:eastAsia="ru-RU"/>
        </w:rPr>
        <w:t>й</w:t>
      </w:r>
      <w:r w:rsidRPr="002F4348">
        <w:rPr>
          <w:rFonts w:cstheme="minorHAnsi"/>
          <w:lang w:eastAsia="ru-RU"/>
        </w:rPr>
        <w:t xml:space="preserve"> риск рецидива или прогрессирования заболевания (резистентность к первой линии терапии, рецидив или прогрессирование лимфомы в течение 12 месяцев после окончания 1 линии терапии, наличие экстранодального поражения при рецидиве до аутоТГСК), после восстановления от аутоТГСК </w:t>
      </w:r>
      <w:r w:rsidRPr="002F4348">
        <w:rPr>
          <w:b/>
        </w:rPr>
        <w:t>рекомендуется</w:t>
      </w:r>
      <w:r w:rsidRPr="002F4348">
        <w:t xml:space="preserve"> проведение </w:t>
      </w:r>
      <w:r w:rsidR="00FC6F6E" w:rsidRPr="002F4348">
        <w:t>консолидирующей</w:t>
      </w:r>
      <w:r w:rsidRPr="002F4348">
        <w:t xml:space="preserve"> терапии брентуксимабом ведотином** с целью воздействия на минимальную остаточную болезнь</w:t>
      </w:r>
      <w:r w:rsidR="006E0A80" w:rsidRPr="002F4348">
        <w:t xml:space="preserve"> </w:t>
      </w:r>
      <w:r w:rsidR="006E0A80" w:rsidRPr="002F4348">
        <w:fldChar w:fldCharType="begin" w:fldLock="1"/>
      </w:r>
      <w:r w:rsidR="00A850F7" w:rsidRPr="002F4348">
        <w:instrText>ADDIN CSL_CITATION {"citationItems":[{"id":"ITEM-1","itemData":{"DOI":"10.1182/blood-2018-07-861641","ISSN":"1528-0020","PMID":"30266774","abstract":"The phase 3 AETHERA trial established brentuximab vedotin (BV) as a consolidative treatment option for adult patients with classical Hodgkin lymphoma (cHL) at high risk of relapse or progression after autologous hematopoietic stem-cell transplantation (auto-HSCT). Results showed that BV significantly improved progression-free survival (PFS) vs placebo plus best supportive care alone. At 5-year follow-up, BV continued to provide patients with sustained PFS benefit; 5-year PFS was 59% (95% confidence interval [CI], 51-66) with BV vs 41% (95% CI, 33-49) with placebo (hazard ratio [HR], 0.521; 95% CI, 0.379-0.717). Similarly, patients with ≥2 risk factors in the BV arm experienced significantly higher PFS at 5 years than patients in the placebo arm (HR, 0.424; 95% CI, 0.302-0.596). Upfront consolidation with BV significantly delayed time to second subsequent therapy, an indicator of ongoing disease control, vs placebo. Peripheral neuropathy, the most common adverse event in patients receiving BV, continued to improve and/or resolve in 90% of patients. In summary, consolidation with BV in adult patients with cHL at high risk of relapse or progression after auto-HSCT confers a sustained PFS benefit and is safe and well tolerated. Physicians should consider each patient's HL risk factor profile when making treatment decisions. This trial was registered at www.clinicaltrials.gov as #NCT01100502.","author":[{"dropping-particle":"","family":"Moskowitz","given":"Craig H","non-dropping-particle":"","parse-names":false,"suffix":""},{"dropping-particle":"","family":"Walewski","given":"Jan","non-dropping-particle":"","parse-names":false,"suffix":""},{"dropping-particle":"","family":"Nademanee","given":"Auayporn","non-dropping-particle":"","parse-names":false,"suffix":""},{"dropping-particle":"","family":"Masszi","given":"Tamas","non-dropping-particle":"","parse-names":false,"suffix":""},{"dropping-particle":"","family":"Agura","given":"Edward","non-dropping-particle":"","parse-names":false,"suffix":""},{"dropping-particle":"","family":"Holowiecki","given":"Jerzy","non-dropping-particle":"","parse-names":false,"suffix":""},{"dropping-particle":"","family":"Abidi","given":"Muneer H","non-dropping-particle":"","parse-names":false,"suffix":""},{"dropping-particle":"","family":"Chen","given":"Andy I","non-dropping-particle":"","parse-names":false,"suffix":""},{"dropping-particle":"","family":"Stiff","given":"Patrick","non-dropping-particle":"","parse-names":false,"suffix":""},{"dropping-particle":"","family":"Viviani","given":"Simonetta","non-dropping-particle":"","parse-names":false,"suffix":""},{"dropping-particle":"","family":"Bachanova","given":"Veronika","non-dropping-particle":"","parse-names":false,"suffix":""},{"dropping-particle":"","family":"Sureda","given":"Anna","non-dropping-particle":"","parse-names":false,"suffix":""},{"dropping-particle":"","family":"McClendon","given":"Teresa","non-dropping-particle":"","parse-names":false,"suffix":""},{"dropping-particle":"","family":"Lee","given":"Connie","non-dropping-particle":"","parse-names":false,"suffix":""},{"dropping-particle":"","family":"Lisano","given":"Julie","non-dropping-particle":"","parse-names":false,"suffix":""},{"dropping-particle":"","family":"Sweetenham","given":"John","non-dropping-particle":"","parse-names":false,"suffix":""}],"container-title":"Blood","id":"ITEM-1","issue":"25","issued":{"date-parts":[["2018"]]},"page":"2639-2642","title":"Five-year PFS from the AETHERA trial of brentuximab vedotin for Hodgkin lymphoma at high risk of progression or relapse.","type":"article-journal","volume":"132"},"uris":["http://www.mendeley.com/documents/?uuid=5b768b18-0e6c-33fd-ae0a-eae7ea95bc8b","http://www.mendeley.com/documents/?uuid=1aa27cee-d20b-46e1-9d47-6e959ccc2282"]}],"mendeley":{"formattedCitation":"[43]","plainTextFormattedCitation":"[43]","previouslyFormattedCitation":"[43]"},"properties":{"noteIndex":0},"schema":"https://github.com/citation-style-language/schema/raw/master/csl-citation.json"}</w:instrText>
      </w:r>
      <w:r w:rsidR="006E0A80" w:rsidRPr="002F4348">
        <w:fldChar w:fldCharType="separate"/>
      </w:r>
      <w:r w:rsidR="0046092E" w:rsidRPr="002F4348">
        <w:rPr>
          <w:noProof/>
        </w:rPr>
        <w:t>[43]</w:t>
      </w:r>
      <w:r w:rsidR="006E0A80" w:rsidRPr="002F4348">
        <w:fldChar w:fldCharType="end"/>
      </w:r>
      <w:r w:rsidRPr="002F4348">
        <w:t>.</w:t>
      </w:r>
      <w:r w:rsidR="00260D24" w:rsidRPr="002F4348">
        <w:t xml:space="preserve"> </w:t>
      </w:r>
    </w:p>
    <w:p w14:paraId="4C8F4B53" w14:textId="77777777" w:rsidR="000578EF" w:rsidRPr="002F4348" w:rsidRDefault="000578EF" w:rsidP="006E0A80">
      <w:pPr>
        <w:ind w:left="709" w:firstLine="0"/>
        <w:contextualSpacing/>
        <w:rPr>
          <w:b/>
        </w:rPr>
      </w:pPr>
      <w:r w:rsidRPr="002F4348">
        <w:rPr>
          <w:b/>
        </w:rPr>
        <w:lastRenderedPageBreak/>
        <w:t xml:space="preserve">Уровень убедительности рекомендаций </w:t>
      </w:r>
      <w:r w:rsidRPr="002F4348">
        <w:rPr>
          <w:b/>
          <w:lang w:val="en-US"/>
        </w:rPr>
        <w:t>A</w:t>
      </w:r>
      <w:r w:rsidRPr="002F4348">
        <w:rPr>
          <w:b/>
        </w:rPr>
        <w:t xml:space="preserve"> (уровень достоверности доказательств 2).</w:t>
      </w:r>
    </w:p>
    <w:p w14:paraId="30498B8A" w14:textId="77777777" w:rsidR="000578EF" w:rsidRPr="002F4348" w:rsidRDefault="000578EF" w:rsidP="006E0A80">
      <w:pPr>
        <w:ind w:left="709" w:firstLine="0"/>
        <w:contextualSpacing/>
        <w:rPr>
          <w:i/>
        </w:rPr>
      </w:pPr>
      <w:r w:rsidRPr="002F4348">
        <w:rPr>
          <w:b/>
        </w:rPr>
        <w:t xml:space="preserve">Комментарий: </w:t>
      </w:r>
      <w:r w:rsidR="00FC6F6E" w:rsidRPr="002F4348">
        <w:rPr>
          <w:bCs/>
          <w:i/>
          <w:iCs/>
        </w:rPr>
        <w:t>консолидирующую</w:t>
      </w:r>
      <w:r w:rsidR="006E0A80" w:rsidRPr="002F4348">
        <w:rPr>
          <w:i/>
        </w:rPr>
        <w:t xml:space="preserve"> </w:t>
      </w:r>
      <w:r w:rsidRPr="002F4348">
        <w:rPr>
          <w:i/>
        </w:rPr>
        <w:t xml:space="preserve">терапию рекомендовано проводить в объеме 16 циклов (введений), с контрольным обследованием каждые 4 введения. </w:t>
      </w:r>
    </w:p>
    <w:p w14:paraId="107B058D" w14:textId="77777777" w:rsidR="00AF7684" w:rsidRPr="002F4348" w:rsidRDefault="00AF7684" w:rsidP="006E0A80">
      <w:pPr>
        <w:ind w:left="709" w:firstLine="0"/>
        <w:contextualSpacing/>
        <w:rPr>
          <w:b/>
          <w:i/>
          <w:iCs/>
        </w:rPr>
      </w:pPr>
      <w:r w:rsidRPr="002F4348">
        <w:rPr>
          <w:i/>
          <w:iCs/>
        </w:rPr>
        <w:t>Пациентам</w:t>
      </w:r>
      <w:r w:rsidR="00F037C8" w:rsidRPr="002F4348">
        <w:rPr>
          <w:i/>
          <w:iCs/>
        </w:rPr>
        <w:t xml:space="preserve"> с кЛХ</w:t>
      </w:r>
      <w:r w:rsidRPr="002F4348">
        <w:rPr>
          <w:i/>
          <w:iCs/>
        </w:rPr>
        <w:t xml:space="preserve"> до 18 лет терапия брентуксимабом ведотином</w:t>
      </w:r>
      <w:r w:rsidR="000C31F1" w:rsidRPr="002F4348">
        <w:rPr>
          <w:i/>
          <w:iCs/>
        </w:rPr>
        <w:t>**</w:t>
      </w:r>
      <w:r w:rsidRPr="002F4348">
        <w:rPr>
          <w:i/>
          <w:iCs/>
        </w:rPr>
        <w:t xml:space="preserve"> проводится после аутоТГСК только в тех случаях, когда до трансплантации не была достигнута метаболическая ремиссия.</w:t>
      </w:r>
    </w:p>
    <w:p w14:paraId="5A90B296" w14:textId="77777777" w:rsidR="000578EF" w:rsidRPr="002F4348" w:rsidRDefault="000578EF" w:rsidP="00B153FC">
      <w:pPr>
        <w:pStyle w:val="afe"/>
        <w:numPr>
          <w:ilvl w:val="0"/>
          <w:numId w:val="12"/>
        </w:numPr>
        <w:spacing w:before="120" w:after="120"/>
        <w:ind w:left="709" w:hanging="709"/>
      </w:pPr>
      <w:r w:rsidRPr="002F4348">
        <w:t xml:space="preserve">Пациентам с рецидивами или рефрактерным течением кЛХ, которым не планируется аутоТГСК, </w:t>
      </w:r>
      <w:r w:rsidRPr="002F4348">
        <w:rPr>
          <w:b/>
        </w:rPr>
        <w:t>рекомендуется</w:t>
      </w:r>
      <w:r w:rsidRPr="002F4348">
        <w:t xml:space="preserve"> проведение химиотерапии</w:t>
      </w:r>
      <w:r w:rsidR="00911FEB" w:rsidRPr="002F4348">
        <w:t xml:space="preserve"> рецидива</w:t>
      </w:r>
      <w:r w:rsidRPr="002F4348">
        <w:t xml:space="preserve"> по любой из схем терапии второй линии на выбор лечащего врача </w:t>
      </w:r>
      <w:r w:rsidR="006E0A80" w:rsidRPr="002F4348">
        <w:fldChar w:fldCharType="begin" w:fldLock="1"/>
      </w:r>
      <w:r w:rsidR="00A850F7" w:rsidRPr="002F4348">
        <w:instrText>ADDIN CSL_CITATION {"citationItems":[{"id":"ITEM-1","itemData":{"DOI":"10.1177/2040620717728000","ISSN":"2040-6207","PMID":"29051800","abstract":"Hodgkin lymphoma (HL) is curable in 70-80% of patients with first-line therapy. However, relapses occur in a minority of patients with favorable early stage disease and are more frequent in patients with advanced HL. Salvage chemotherapy followed by high-dose chemotherapy and autologous stem cell transplant (ASCT) for patients with chemotherapy-sensitive disease is a standard treatment sequence for relapsed or refractory (rel/ref) HL. Patients who achieve complete response prior to ASCT have better survival outcomes. The choice of salvage chemotherapy therapy is becoming increasingly difficult in the era of novel agents, as there are no randomized studies to guide the choice of a second-line regimen. In this article, we will review current salvage therapy options, including combination chemotherapy and novel-agent-based salvage regimens for rel/ref HL.","author":[{"dropping-particle":"","family":"Nikolaenko","given":"Liana","non-dropping-particle":"","parse-names":false,"suffix":""},{"dropping-particle":"","family":"Chen","given":"Robert","non-dropping-particle":"","parse-names":false,"suffix":""},{"dropping-particle":"","family":"Herrera","given":"Alex F","non-dropping-particle":"","parse-names":false,"suffix":""}],"container-title":"Therapeutic advances in hematology","id":"ITEM-1","issue":"10","issued":{"date-parts":[["2017","10"]]},"page":"293-302","title":"Current strategies for salvage treatment for relapsed classical Hodgkin lymphoma.","type":"article-journal","volume":"8"},"uris":["http://www.mendeley.com/documents/?uuid=3ab53962-67dc-49b7-916f-6bd163d6c7b4","http://www.mendeley.com/documents/?uuid=b55fc780-a3ae-3e9b-bfe5-f7cf22124d6e"]},{"id":"ITEM-2","itemData":{"DOI":"10.1155/2015/968212","ISSN":"2314-7156","PMID":"26788526","abstract":"Hodgkin lymphoma (HL) is a potentially curable lymphoma, and modern therapy is expected to successfully cure more than 80% of the patients. Second-line salvage high-dose chemotherapy and autologous stem cell transplantation (auto-SCT) have an established role in the management of refractory and relapsed HL, leading to long-lasting responses in approximately 50% of relapsed patients and a minority of refractory patients. Patients progressing after intensive treatments, such as auto-SCT, have a very poor outcome. Allogeneic SCT represents the only strategy with a curative potential for these patients; however, its role is controversial. Based on recent knowledge of HL pathology, biology, and immunology, antibody-drug conjugates targeting CD30, small molecule inhibitors of cell signaling, and antibodies that inhibit immune checkpoints are currently explored. This review will discuss the clinical results regarding auto-SCT and allo-SCT as well as the current role of emerging new treatment strategies.","author":[{"dropping-particle":"","family":"Fedele","given":"Roberta","non-dropping-particle":"","parse-names":false,"suffix":""},{"dropping-particle":"","family":"Martino","given":"Massimo","non-dropping-particle":"","parse-names":false,"suffix":""},{"dropping-particle":"","family":"Recchia","given":"Anna Grazia","non-dropping-particle":"","parse-names":false,"suffix":""},{"dropping-particle":"","family":"Irrera","given":"Giuseppe","non-dropping-particle":"","parse-names":false,"suffix":""},{"dropping-particle":"","family":"Gentile","given":"Massimo","non-dropping-particle":"","parse-names":false,"suffix":""},{"dropping-particle":"","family":"Morabito","given":"Fortunato","non-dropping-particle":"","parse-names":false,"suffix":""}],"container-title":"Journal of immunology research","id":"ITEM-2","issued":{"date-parts":[["2015"]]},"page":"968212","title":"Clinical Options in Relapsed or Refractory Hodgkin Lymphoma: An Updated Review.","type":"article-journal","volume":"2015"},"uris":["http://www.mendeley.com/documents/?uuid=1290694a-455a-44b1-89a5-0786a8dace84","http://www.mendeley.com/documents/?uuid=e32f600c-cdaf-3b03-9768-4c2f6c62f226","http://www.mendeley.com/documents/?uuid=00f4327f-362c-474b-bf45-c6563a5368ea"]}],"mendeley":{"formattedCitation":"[39,40]","plainTextFormattedCitation":"[39,40]","previouslyFormattedCitation":"[39,40]"},"properties":{"noteIndex":0},"schema":"https://github.com/citation-style-language/schema/raw/master/csl-citation.json"}</w:instrText>
      </w:r>
      <w:r w:rsidR="006E0A80" w:rsidRPr="002F4348">
        <w:fldChar w:fldCharType="separate"/>
      </w:r>
      <w:r w:rsidR="0046092E" w:rsidRPr="002F4348">
        <w:rPr>
          <w:noProof/>
        </w:rPr>
        <w:t>[39,40]</w:t>
      </w:r>
      <w:r w:rsidR="006E0A80" w:rsidRPr="002F4348">
        <w:fldChar w:fldCharType="end"/>
      </w:r>
      <w:r w:rsidRPr="002F4348">
        <w:t>.</w:t>
      </w:r>
    </w:p>
    <w:p w14:paraId="7C1FFF74" w14:textId="77777777" w:rsidR="000578EF" w:rsidRPr="002F4348" w:rsidRDefault="000578EF" w:rsidP="006E0A80">
      <w:pPr>
        <w:ind w:left="709" w:firstLine="0"/>
        <w:contextualSpacing/>
        <w:rPr>
          <w:b/>
        </w:rPr>
      </w:pPr>
      <w:r w:rsidRPr="002F4348">
        <w:rPr>
          <w:b/>
        </w:rPr>
        <w:t xml:space="preserve">Уровень убедительности рекомендаций </w:t>
      </w:r>
      <w:r w:rsidR="00C13062" w:rsidRPr="002F4348">
        <w:rPr>
          <w:b/>
          <w:lang w:val="en-US"/>
        </w:rPr>
        <w:t>C</w:t>
      </w:r>
      <w:r w:rsidR="00C13062" w:rsidRPr="002F4348">
        <w:rPr>
          <w:b/>
        </w:rPr>
        <w:t xml:space="preserve"> </w:t>
      </w:r>
      <w:r w:rsidRPr="002F4348">
        <w:rPr>
          <w:b/>
        </w:rPr>
        <w:t xml:space="preserve">(уровень достоверности доказательств </w:t>
      </w:r>
      <w:r w:rsidR="00C13062" w:rsidRPr="002F4348">
        <w:rPr>
          <w:b/>
        </w:rPr>
        <w:t>5</w:t>
      </w:r>
      <w:r w:rsidRPr="002F4348">
        <w:rPr>
          <w:b/>
        </w:rPr>
        <w:t>).</w:t>
      </w:r>
    </w:p>
    <w:p w14:paraId="7297F29C" w14:textId="77777777" w:rsidR="000578EF" w:rsidRPr="002F4348" w:rsidRDefault="000578EF" w:rsidP="006E0A80">
      <w:pPr>
        <w:ind w:left="709" w:firstLine="0"/>
        <w:contextualSpacing/>
        <w:rPr>
          <w:i/>
        </w:rPr>
      </w:pPr>
      <w:r w:rsidRPr="002F4348">
        <w:rPr>
          <w:b/>
        </w:rPr>
        <w:t xml:space="preserve">Комментарий: </w:t>
      </w:r>
      <w:r w:rsidR="007A344D" w:rsidRPr="002F4348">
        <w:rPr>
          <w:i/>
        </w:rPr>
        <w:t xml:space="preserve">в </w:t>
      </w:r>
      <w:r w:rsidRPr="002F4348">
        <w:rPr>
          <w:i/>
        </w:rPr>
        <w:t xml:space="preserve">качестве терапии второй линии могут применяться комбинации </w:t>
      </w:r>
      <w:r w:rsidR="007A344D" w:rsidRPr="002F4348">
        <w:rPr>
          <w:i/>
          <w:lang w:val="en-US"/>
        </w:rPr>
        <w:t>ICE</w:t>
      </w:r>
      <w:r w:rsidR="007A344D" w:rsidRPr="002F4348">
        <w:rPr>
          <w:i/>
        </w:rPr>
        <w:t xml:space="preserve">, </w:t>
      </w:r>
      <w:r w:rsidR="007A344D" w:rsidRPr="002F4348">
        <w:rPr>
          <w:i/>
          <w:lang w:val="en-US"/>
        </w:rPr>
        <w:t>DHAP</w:t>
      </w:r>
      <w:r w:rsidR="007A344D" w:rsidRPr="002F4348">
        <w:rPr>
          <w:i/>
        </w:rPr>
        <w:t xml:space="preserve">, </w:t>
      </w:r>
      <w:r w:rsidR="007A344D" w:rsidRPr="002F4348">
        <w:rPr>
          <w:i/>
          <w:lang w:val="en-US"/>
        </w:rPr>
        <w:t>IGEV</w:t>
      </w:r>
      <w:r w:rsidR="007A344D" w:rsidRPr="002F4348">
        <w:rPr>
          <w:i/>
        </w:rPr>
        <w:t xml:space="preserve">, </w:t>
      </w:r>
      <w:r w:rsidR="007A344D" w:rsidRPr="002F4348">
        <w:rPr>
          <w:i/>
          <w:lang w:val="en-US"/>
        </w:rPr>
        <w:t>GDP</w:t>
      </w:r>
      <w:r w:rsidR="007A344D" w:rsidRPr="002F4348">
        <w:rPr>
          <w:i/>
        </w:rPr>
        <w:t xml:space="preserve">, </w:t>
      </w:r>
      <w:r w:rsidR="007A344D" w:rsidRPr="002F4348">
        <w:rPr>
          <w:i/>
          <w:lang w:val="en-US"/>
        </w:rPr>
        <w:t>ESHAP</w:t>
      </w:r>
      <w:r w:rsidR="007A344D" w:rsidRPr="002F4348">
        <w:rPr>
          <w:i/>
        </w:rPr>
        <w:t xml:space="preserve">, </w:t>
      </w:r>
      <w:r w:rsidR="007A344D" w:rsidRPr="002F4348">
        <w:rPr>
          <w:i/>
          <w:lang w:val="en-US"/>
        </w:rPr>
        <w:t>GemOx</w:t>
      </w:r>
      <w:r w:rsidR="007A344D" w:rsidRPr="002F4348">
        <w:rPr>
          <w:i/>
        </w:rPr>
        <w:t xml:space="preserve">, </w:t>
      </w:r>
      <w:r w:rsidR="007A344D" w:rsidRPr="002F4348">
        <w:rPr>
          <w:i/>
          <w:lang w:val="en-US"/>
        </w:rPr>
        <w:t>IEP</w:t>
      </w:r>
      <w:r w:rsidR="007A344D" w:rsidRPr="002F4348">
        <w:rPr>
          <w:i/>
        </w:rPr>
        <w:t xml:space="preserve"> </w:t>
      </w:r>
      <w:r w:rsidRPr="002F4348">
        <w:rPr>
          <w:i/>
        </w:rPr>
        <w:t>и др. (</w:t>
      </w:r>
      <w:r w:rsidR="007A344D" w:rsidRPr="002F4348">
        <w:rPr>
          <w:i/>
        </w:rPr>
        <w:t>описание режимов – см. приложение А3.1)</w:t>
      </w:r>
      <w:r w:rsidRPr="002F4348">
        <w:rPr>
          <w:i/>
        </w:rPr>
        <w:t>. Все эти режимы имеют сопоставимую эффективность и токсичность и могут применяться в зависимости от опыта и предпочтений лечащего врача.</w:t>
      </w:r>
    </w:p>
    <w:p w14:paraId="4A43330C" w14:textId="77777777" w:rsidR="000578EF" w:rsidRPr="002F4348" w:rsidRDefault="000578EF" w:rsidP="00B153FC">
      <w:pPr>
        <w:pStyle w:val="afe"/>
        <w:numPr>
          <w:ilvl w:val="0"/>
          <w:numId w:val="12"/>
        </w:numPr>
        <w:spacing w:before="120" w:after="120"/>
        <w:ind w:left="709" w:hanging="709"/>
      </w:pPr>
      <w:r w:rsidRPr="002F4348">
        <w:t xml:space="preserve">Пациентам </w:t>
      </w:r>
      <w:r w:rsidRPr="002F4348">
        <w:rPr>
          <w:lang w:val="en-US"/>
        </w:rPr>
        <w:t>c</w:t>
      </w:r>
      <w:r w:rsidRPr="002F4348">
        <w:t xml:space="preserve"> кЛХ с рецидивом или рефрактерностью после аутоТГСК, а также не-кандидатам на аутоТГСК, рецидивировавшим после 2 или более линий предшествующей терапии, </w:t>
      </w:r>
      <w:r w:rsidRPr="002F4348">
        <w:rPr>
          <w:b/>
        </w:rPr>
        <w:t>рекомендуется</w:t>
      </w:r>
      <w:r w:rsidRPr="002F4348">
        <w:t xml:space="preserve"> проведение терапии брентуксимабом ведотином**</w:t>
      </w:r>
      <w:r w:rsidR="00FC6F6E" w:rsidRPr="002F4348">
        <w:t xml:space="preserve"> в монорежиме </w:t>
      </w:r>
      <w:r w:rsidR="00FC6F6E" w:rsidRPr="002F4348">
        <w:rPr>
          <w:i/>
        </w:rPr>
        <w:t>(описание режима – см. приложение А3.1)</w:t>
      </w:r>
      <w:r w:rsidR="00897B91" w:rsidRPr="002F4348">
        <w:t xml:space="preserve"> </w:t>
      </w:r>
      <w:r w:rsidR="00897B91" w:rsidRPr="002F4348">
        <w:fldChar w:fldCharType="begin" w:fldLock="1"/>
      </w:r>
      <w:r w:rsidR="00A850F7" w:rsidRPr="002F4348">
        <w:instrText>ADDIN CSL_CITATION {"citationItems":[{"id":"ITEM-1","itemData":{"DOI":"10.1182/blood-2016-02-699850","ISSN":"1528-0020","PMID":"27432875","abstract":"Presented here are the 5-year end-of-study results from the pivotal phase 2 trial of brentuximab vedotin in patients with relapsed/refractory (R/R) Hodgkin lymphoma (HL) after failed hematopoietic autologous stem cell transplantation. At 5 years, the overall patient population (N = 102) had an estimated overall survival (OS) rate of 41% (95% confidence interval [CI]: 31-51) and progression-free survival (PFS) rate of 22% (95% CI: 13-31). Patients who achieved a complete response (CR) to brentuximab vedotin (N = 34) had estimated OS and PFS rates of 64% (95% CI: 48-80%) and 52% (95% CI: 34-69%), respectively. The median OS and PFS were not reached in CR patients, with 13 patients (38% of all CR patients) remaining in follow-up and in remission at study closure. Of the 13 patients, 4 received consolidative hematopoietic allogeneic stem cell transplant, and 9 (9% of all enrolled patients) remain in sustained CR without receiving any further anticancer therapy after treatment with brentuximab vedotin. Of the patients who experienced treatment-emergent peripheral neuropathy, 88% experienced either resolution (73%) or improvement (14%) in symptoms. These 5-year follow-up data demonstrate that a subset of patients with R/R HL who obtained CR with single-agent brentuximab vedotin achieved long-term disease control and may potentially be cured. The trial was registered at www.clinicaltrials.gov as #NCT00848926.","author":[{"dropping-particle":"","family":"Chen","given":"Robert","non-dropping-particle":"","parse-names":false,"suffix":""},{"dropping-particle":"","family":"Gopal","given":"Ajay K","non-dropping-particle":"","parse-names":false,"suffix":""},{"dropping-particle":"","family":"Smith","given":"Scott E","non-dropping-particle":"","parse-names":false,"suffix":""},{"dropping-particle":"","family":"Ansell","given":"Stephen M","non-dropping-particle":"","parse-names":false,"suffix":""},{"dropping-particle":"","family":"Rosenblatt","given":"Joseph D","non-dropping-particle":"","parse-names":false,"suffix":""},{"dropping-particle":"","family":"Savage","given":"Kerry J","non-dropping-particle":"","parse-names":false,"suffix":""},{"dropping-particle":"","family":"Connors","given":"Joseph M","non-dropping-particle":"","parse-names":false,"suffix":""},{"dropping-particle":"","family":"Engert","given":"Andreas","non-dropping-particle":"","parse-names":false,"suffix":""},{"dropping-particle":"","family":"Larsen","given":"Emily K","non-dropping-particle":"","parse-names":false,"suffix":""},{"dropping-particle":"","family":"Huebner","given":"Dirk","non-dropping-particle":"","parse-names":false,"suffix":""},{"dropping-particle":"","family":"Fong","given":"Abraham","non-dropping-particle":"","parse-names":false,"suffix":""},{"dropping-particle":"","family":"Younes","given":"Anas","non-dropping-particle":"","parse-names":false,"suffix":""}],"container-title":"Blood","id":"ITEM-1","issue":"12","issued":{"date-parts":[["2016"]]},"page":"1562-6","title":"Five-year survival and durability results of brentuximab vedotin in patients with relapsed or refractory Hodgkin lymphoma.","type":"article-journal","volume":"128"},"uris":["http://www.mendeley.com/documents/?uuid=7171a4cf-18c2-3866-b256-6fdc24b1baff","http://www.mendeley.com/documents/?uuid=08f7825f-084c-46b8-9a17-db8c6aa474d5"]}],"mendeley":{"formattedCitation":"[44]","plainTextFormattedCitation":"[44]","previouslyFormattedCitation":"[44]"},"properties":{"noteIndex":0},"schema":"https://github.com/citation-style-language/schema/raw/master/csl-citation.json"}</w:instrText>
      </w:r>
      <w:r w:rsidR="00897B91" w:rsidRPr="002F4348">
        <w:fldChar w:fldCharType="separate"/>
      </w:r>
      <w:r w:rsidR="0046092E" w:rsidRPr="002F4348">
        <w:rPr>
          <w:noProof/>
        </w:rPr>
        <w:t>[44]</w:t>
      </w:r>
      <w:r w:rsidR="00897B91" w:rsidRPr="002F4348">
        <w:fldChar w:fldCharType="end"/>
      </w:r>
      <w:r w:rsidRPr="002F4348">
        <w:t>.</w:t>
      </w:r>
    </w:p>
    <w:p w14:paraId="0F0A2E40" w14:textId="77777777" w:rsidR="000578EF" w:rsidRPr="002F4348" w:rsidRDefault="000578EF" w:rsidP="00897B91">
      <w:pPr>
        <w:ind w:left="709" w:firstLine="0"/>
        <w:contextualSpacing/>
        <w:rPr>
          <w:b/>
        </w:rPr>
      </w:pPr>
      <w:r w:rsidRPr="002F4348">
        <w:rPr>
          <w:b/>
        </w:rPr>
        <w:t xml:space="preserve">Уровень убедительности рекомендаций </w:t>
      </w:r>
      <w:r w:rsidR="00C13062" w:rsidRPr="002F4348">
        <w:rPr>
          <w:b/>
          <w:lang w:val="en-US"/>
        </w:rPr>
        <w:t>B</w:t>
      </w:r>
      <w:r w:rsidR="00C13062" w:rsidRPr="002F4348">
        <w:rPr>
          <w:b/>
        </w:rPr>
        <w:t xml:space="preserve"> </w:t>
      </w:r>
      <w:r w:rsidRPr="002F4348">
        <w:rPr>
          <w:b/>
        </w:rPr>
        <w:t>(уровень достоверности доказательств 3).</w:t>
      </w:r>
    </w:p>
    <w:p w14:paraId="149D0D64" w14:textId="77777777" w:rsidR="000578EF" w:rsidRPr="002F4348" w:rsidRDefault="000578EF" w:rsidP="004F0134">
      <w:pPr>
        <w:ind w:left="709" w:firstLine="0"/>
        <w:contextualSpacing/>
        <w:rPr>
          <w:b/>
        </w:rPr>
      </w:pPr>
      <w:r w:rsidRPr="002F4348">
        <w:rPr>
          <w:b/>
        </w:rPr>
        <w:t xml:space="preserve">Комментарий: </w:t>
      </w:r>
      <w:r w:rsidRPr="002F4348">
        <w:rPr>
          <w:i/>
        </w:rPr>
        <w:t xml:space="preserve">при подтверждении чувствительности опухоли проводится как минимум 8, но не более 16 циклов (введений) терапии с осуществлением контроля в процессе лечения каждые 4 цикла.  После окончания лечения контроль осуществляется в стандартном режиме. </w:t>
      </w:r>
    </w:p>
    <w:p w14:paraId="68177B62" w14:textId="77777777" w:rsidR="000578EF" w:rsidRPr="002F4348" w:rsidRDefault="000578EF" w:rsidP="00B153FC">
      <w:pPr>
        <w:pStyle w:val="afe"/>
        <w:numPr>
          <w:ilvl w:val="0"/>
          <w:numId w:val="12"/>
        </w:numPr>
        <w:spacing w:before="120" w:after="120"/>
        <w:ind w:left="709" w:hanging="709"/>
      </w:pPr>
      <w:r w:rsidRPr="002F4348">
        <w:t xml:space="preserve">Пациентам </w:t>
      </w:r>
      <w:r w:rsidRPr="002F4348">
        <w:rPr>
          <w:lang w:val="en-US"/>
        </w:rPr>
        <w:t>c</w:t>
      </w:r>
      <w:r w:rsidRPr="002F4348">
        <w:t xml:space="preserve"> кЛХ</w:t>
      </w:r>
      <w:r w:rsidR="00BC4424" w:rsidRPr="002F4348">
        <w:t xml:space="preserve"> старше 18 лет</w:t>
      </w:r>
      <w:r w:rsidRPr="002F4348">
        <w:t xml:space="preserve"> с рецидивом или рефрактерностью после аутоТГСК и брентуксимаба ведотина** либо после трех и более линий системной терапии, включающей аутоТГСК, в качестве одной из возможных опций </w:t>
      </w:r>
      <w:r w:rsidRPr="002F4348">
        <w:rPr>
          <w:b/>
        </w:rPr>
        <w:t>рекомендуется</w:t>
      </w:r>
      <w:r w:rsidRPr="002F4348">
        <w:t xml:space="preserve"> проведение терапии ниволумабом**</w:t>
      </w:r>
      <w:r w:rsidR="00FC6F6E" w:rsidRPr="002F4348">
        <w:t xml:space="preserve"> </w:t>
      </w:r>
      <w:r w:rsidR="00FC6F6E" w:rsidRPr="002F4348">
        <w:rPr>
          <w:i/>
        </w:rPr>
        <w:t>(описание режима – см. приложение А3.1)</w:t>
      </w:r>
      <w:r w:rsidR="00897B91" w:rsidRPr="002F4348">
        <w:t xml:space="preserve"> </w:t>
      </w:r>
      <w:r w:rsidR="00897B91" w:rsidRPr="002F4348">
        <w:fldChar w:fldCharType="begin" w:fldLock="1"/>
      </w:r>
      <w:r w:rsidR="00A850F7" w:rsidRPr="002F4348">
        <w:instrText>ADDIN CSL_CITATION {"citationItems":[{"id":"ITEM-1","itemData":{"DOI":"10.1016/S1470-2045(16)30167-X","ISSN":"1474-5488","PMID":"27451390","abstract":"BACKGROUND Malignant cells of classical Hodgkin's lymphoma are characterised by genetic alterations at the 9p24.1 locus, leading to overexpression of PD-1 ligands and evasion of immune surveillance. In a phase 1b study, nivolumab, a PD-1-blocking antibody, produced a high response in patients with relapsed and refractory classical Hodgkin's lymphoma, with an acceptable safety profile. We aimed to assess the clinical benefit and safety of nivolumab monotherapy in patients with classical Hodgkin's lymphoma after failure of both autologous stem-cell transplantation and brentuximab vedotin. METHODS In this ongoing, single-arm phase 2 study, adult patients (aged ≥18 years) with recurrent classical Hodgkin's lymphoma who had failed to respond to autologous stem-cell transplantation and had either relapsed after or failed to respond to brentuximab vedotin, and with an Eastern Cooperative Oncology Group performance status score of 0 or 1, were enrolled from 34 hospitals and academic centres across Europe and North America. Patients were given nivolumab intravenously over 60 min at 3 mg/kg every 2 weeks until progression, death, unacceptable toxicity, or withdrawal from study. The primary endpoint was objective response following a prespecified minimum follow-up period of 6 months, assessed by an independent radiological review committee (IRRC). All patients who received at least one dose of nivolumab were included in the primary and safety analyses. This trial is registered with ClinicalTrials.gov, number NCT02181738. FINDINGS Among 80 treated patients recruited between Aug 26, 2014, and Feb 20, 2015, the median number of previous therapies was four (IQR 4-7). At a median follow-up of 8·9 months (IQR 7·8-9·9), 53 (66·3%, 95% CI 54·8-76·4) of 80 patients achieved an IRRC-assessed objective response. The most common drug-related adverse events (those that occurred in ≥15% of patients) included fatigue (20 [25%] patients), infusion-related reaction (16 [20%]), and rash (13 [16%]). The most common drug-related grade 3 or 4 adverse events were neutropenia (four [5%] patients) and increased lipase concentrations (four [5%]). The most common serious adverse event (any grade) was pyrexia (three [4%] patients). Three patients died during the study; none of these deaths were judged to be treatment related. INTERPRETATION Nivolumab resulted in frequent responses with an acceptable safety profile in patients with classical Hodgkin's lymphoma who progressed after autologous…","author":[{"dropping-particle":"","family":"Younes","given":"Anas","non-dropping-particle":"","parse-names":false,"suffix":""},{"dropping-particle":"","family":"Santoro","given":"Armando","non-dropping-particle":"","parse-names":false,"suffix":""},{"dropping-particle":"","family":"Shipp","given":"Margaret","non-dropping-particle":"","parse-names":false,"suffix":""},{"dropping-particle":"","family":"Zinzani","given":"Pier Luigi","non-dropping-particle":"","parse-names":false,"suffix":""},{"dropping-particle":"","family":"Timmerman","given":"John M","non-dropping-particle":"","parse-names":false,"suffix":""},{"dropping-particle":"","family":"Ansell","given":"Stephen","non-dropping-particle":"","parse-names":false,"suffix":""},{"dropping-particle":"","family":"Armand","given":"Philippe","non-dropping-particle":"","parse-names":false,"suffix":""},{"dropping-particle":"","family":"Fanale","given":"Michelle","non-dropping-particle":"","parse-names":false,"suffix":""},{"dropping-particle":"","family":"Ratanatharathorn","given":"Voravit","non-dropping-particle":"","parse-names":false,"suffix":""},{"dropping-particle":"","family":"Kuruvilla","given":"John","non-dropping-particle":"","parse-names":false,"suffix":""},{"dropping-particle":"","family":"Cohen","given":"Jonathon B","non-dropping-particle":"","parse-names":false,"suffix":""},{"dropping-particle":"","family":"Collins","given":"Graham","non-dropping-particle":"","parse-names":false,"suffix":""},{"dropping-particle":"","family":"Savage","given":"Kerry J","non-dropping-particle":"","parse-names":false,"suffix":""},{"dropping-particle":"","family":"Trneny","given":"Marek","non-dropping-particle":"","parse-names":false,"suffix":""},{"dropping-particle":"","family":"Kato","given":"Kazunobu","non-dropping-particle":"","parse-names":false,"suffix":""},{"dropping-particle":"","family":"Farsaci","given":"Benedetto","non-dropping-particle":"","parse-names":false,"suffix":""},{"dropping-particle":"","family":"Parker","given":"Susan M","non-dropping-particle":"","parse-names":false,"suffix":""},{"dropping-particle":"","family":"Rodig","given":"Scott","non-dropping-particle":"","parse-names":false,"suffix":""},{"dropping-particle":"","family":"Roemer","given":"Margaretha G M","non-dropping-particle":"","parse-names":false,"suffix":""},{"dropping-particle":"","family":"Ligon","given":"Azra H","non-dropping-particle":"","parse-names":false,"suffix":""},{"dropping-particle":"","family":"Engert","given":"Andreas","non-dropping-particle":"","parse-names":false,"suffix":""}],"container-title":"The Lancet. Oncology","id":"ITEM-1","issue":"9","issued":{"date-parts":[["2016","9"]]},"page":"1283-94","title":"Nivolumab for classical Hodgkin's lymphoma after failure of both autologous stem-cell transplantation and brentuximab vedotin: a multicentre, multicohort, single-arm phase 2 trial.","type":"article-journal","volume":"17"},"uris":["http://www.mendeley.com/documents/?uuid=a494de98-ec50-3dd7-ad11-20b34ee03662","http://www.mendeley.com/documents/?uuid=d9e0e8e4-df22-4b85-bca6-6eec8a89d71f"]}],"mendeley":{"formattedCitation":"[45]","plainTextFormattedCitation":"[45]","previouslyFormattedCitation":"[45]"},"properties":{"noteIndex":0},"schema":"https://github.com/citation-style-language/schema/raw/master/csl-citation.json"}</w:instrText>
      </w:r>
      <w:r w:rsidR="00897B91" w:rsidRPr="002F4348">
        <w:fldChar w:fldCharType="separate"/>
      </w:r>
      <w:r w:rsidR="0046092E" w:rsidRPr="002F4348">
        <w:rPr>
          <w:noProof/>
        </w:rPr>
        <w:t>[45]</w:t>
      </w:r>
      <w:r w:rsidR="00897B91" w:rsidRPr="002F4348">
        <w:fldChar w:fldCharType="end"/>
      </w:r>
      <w:r w:rsidRPr="002F4348">
        <w:t>.</w:t>
      </w:r>
    </w:p>
    <w:p w14:paraId="67E5586F" w14:textId="77777777" w:rsidR="000578EF" w:rsidRPr="002F4348" w:rsidRDefault="000578EF" w:rsidP="00897B91">
      <w:pPr>
        <w:ind w:left="709" w:firstLine="0"/>
        <w:contextualSpacing/>
        <w:rPr>
          <w:b/>
        </w:rPr>
      </w:pPr>
      <w:r w:rsidRPr="002F4348">
        <w:rPr>
          <w:b/>
        </w:rPr>
        <w:t xml:space="preserve">Уровень убедительности рекомендаций </w:t>
      </w:r>
      <w:r w:rsidRPr="002F4348">
        <w:rPr>
          <w:b/>
          <w:lang w:val="en-US"/>
        </w:rPr>
        <w:t>A</w:t>
      </w:r>
      <w:r w:rsidRPr="002F4348">
        <w:rPr>
          <w:b/>
        </w:rPr>
        <w:t xml:space="preserve"> (уровень достоверности доказательств 3).</w:t>
      </w:r>
    </w:p>
    <w:p w14:paraId="647E8180" w14:textId="77777777" w:rsidR="000578EF" w:rsidRPr="002F4348" w:rsidRDefault="000578EF" w:rsidP="00897B91">
      <w:pPr>
        <w:ind w:left="709" w:firstLine="0"/>
        <w:contextualSpacing/>
        <w:rPr>
          <w:b/>
        </w:rPr>
      </w:pPr>
      <w:r w:rsidRPr="002F4348">
        <w:rPr>
          <w:b/>
        </w:rPr>
        <w:lastRenderedPageBreak/>
        <w:t xml:space="preserve">Комментарий: </w:t>
      </w:r>
      <w:r w:rsidRPr="002F4348">
        <w:rPr>
          <w:i/>
        </w:rPr>
        <w:t>лечение препаратом проводится до прогрессирования или непереносимой токсичности. Показания для отмены препарата обсуждаются отдельно в каждой клинической ситуации по результатам обследования каждые 6 месяцев.</w:t>
      </w:r>
    </w:p>
    <w:p w14:paraId="643AE9E8" w14:textId="77777777" w:rsidR="000578EF" w:rsidRPr="002F4348" w:rsidRDefault="000578EF" w:rsidP="00B153FC">
      <w:pPr>
        <w:pStyle w:val="afe"/>
        <w:numPr>
          <w:ilvl w:val="0"/>
          <w:numId w:val="12"/>
        </w:numPr>
        <w:spacing w:before="120" w:after="120"/>
        <w:ind w:left="709" w:hanging="709"/>
      </w:pPr>
      <w:r w:rsidRPr="002F4348">
        <w:t xml:space="preserve">Пациентам </w:t>
      </w:r>
      <w:r w:rsidRPr="002F4348">
        <w:rPr>
          <w:lang w:val="en-US"/>
        </w:rPr>
        <w:t>c</w:t>
      </w:r>
      <w:r w:rsidRPr="002F4348">
        <w:t xml:space="preserve"> кЛХ с рецидивом или рефрактерностью </w:t>
      </w:r>
      <w:r w:rsidR="00FC6F6E" w:rsidRPr="002F4348">
        <w:t xml:space="preserve">после </w:t>
      </w:r>
      <w:r w:rsidRPr="002F4348">
        <w:t xml:space="preserve">трех и более линий системной терапии в качестве одной из возможных опций </w:t>
      </w:r>
      <w:r w:rsidRPr="002F4348">
        <w:rPr>
          <w:b/>
        </w:rPr>
        <w:t>рекомендуется</w:t>
      </w:r>
      <w:r w:rsidRPr="002F4348">
        <w:t xml:space="preserve"> проведение терапии пембролизумабом**</w:t>
      </w:r>
      <w:r w:rsidR="00FC6F6E" w:rsidRPr="002F4348">
        <w:t xml:space="preserve"> </w:t>
      </w:r>
      <w:r w:rsidR="00FC6F6E" w:rsidRPr="002F4348">
        <w:rPr>
          <w:i/>
        </w:rPr>
        <w:t>(описание режима – см. приложение А3.1)</w:t>
      </w:r>
      <w:r w:rsidR="00897B91" w:rsidRPr="002F4348">
        <w:t xml:space="preserve"> </w:t>
      </w:r>
      <w:r w:rsidR="00897B91" w:rsidRPr="002F4348">
        <w:fldChar w:fldCharType="begin" w:fldLock="1"/>
      </w:r>
      <w:r w:rsidR="002C6C01" w:rsidRPr="002F4348">
        <w:instrText>ADDIN CSL_CITATION {"citationItems":[{"id":"ITEM-1","itemData":{"DOI":"10.1182/blood.2019000324","ISSN":"15280020","PMID":"31409671","abstract":"Programmed death-1 inhibitors are approved for patients with relapsed or refractory classic Hodgkin lymphoma (RRcHL). We present the 2-year follow-up of the phase 2 KEYNOTE-087 study of pembrolizumab in 210 patients, based on HL progression after autologous stem cell transplantation (ASCT) and subsequent brentuximab vedotin (BV; cohort 1); salvage chemotherapy and BV, with ineligibility for SCT owing to chemorefractory disease (cohort 2); and progression after SCT without BV (cohort 3). With a median follow-up of 27.6 months, the objective response rate (ORR) by blinded independent central review was 71.9% (95% CI, 65.3-77.9), the complete response rate (CRR) was 27.6%, and the partial response (PR) rate was 44.3%. Median duration of response was 16.5 months (range, 0.01 to 27.01 [1, no progressive disease at last assessment]) in all patients, 22.1 months in cohort 1, 11.1 months in cohort 2, and 24.4 months in cohort 3. Median progression-free survival was not reached in all patients with CR: 13.8 months (95% CI, 12.0-22.1) for patients with PR and 10.9 months (95% CI, 5.6-11.1) for patients with stable disease. Median overall survival was not reached in all patients or in any cohort. Treatment-related adverse events (TRAEs) of any grade occurred in 153 (72.9%) patients; grades 3 and 4 occurred in 25 (12.0%) patients; none resulted in death. Results confirmed effective antitumor activity, durability of response, and manageable safety of pembrolizumab monotherapy in RRcHL, regardless of prior treatment and including chemoresistant cHL. This trial was registered at www.clinicaltrials.gov as #NCT02453594.","author":[{"dropping-particle":"","family":"Chen","given":"Robert","non-dropping-particle":"","parse-names":false,"suffix":""},{"dropping-particle":"","family":"Zinzani","given":"Pier Luigi","non-dropping-particle":"","parse-names":false,"suffix":""},{"dropping-particle":"","family":"Lee","given":"Hun Ju","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dropping-particle":"","family":"Tresckow","given":"Bastian","non-dropping-particle":"von","parse-names":false,"suffix":""},{"dropping-particle":"","family":"Shipp","given":"Margaret A.","non-dropping-particle":"","parse-names":false,"suffix":""},{"dropping-particle":"","family":"Lin","given":"Jianxin","non-dropping-particle":"","parse-names":false,"suffix":""},{"dropping-particle":"","family":"Kim","given":"Eunhee","non-dropping-particle":"","parse-names":false,"suffix":""},{"dropping-particle":"","family":"Nahar","given":"Akash","non-dropping-particle":"","parse-names":false,"suffix":""},{"dropping-particle":"","family":"Balakumaran","given":"Arun","non-dropping-particle":"","parse-names":false,"suffix":""},{"dropping-particle":"","family":"Moskowitz","given":"Craig H.","non-dropping-particle":"","parse-names":false,"suffix":""}],"container-title":"Blood","id":"ITEM-1","issue":"14","issued":{"date-parts":[["2019","10","3"]]},"page":"1144-1153","publisher":"American Society of Hematology","title":"Pembrolizumab in relapsed or refractory Hodgkin lymphoma: 2-year follow-up of KEYNOTE-087","type":"article-journal","volume":"134"},"uris":["http://www.mendeley.com/documents/?uuid=f2031b43-55c1-3827-b6cd-dd3d64001e2d","http://www.mendeley.com/documents/?uuid=4808eeb8-029e-4456-a838-b008e5a88272"]}],"mendeley":{"formattedCitation":"[46]","plainTextFormattedCitation":"[46]","previouslyFormattedCitation":"[46]"},"properties":{"noteIndex":0},"schema":"https://github.com/citation-style-language/schema/raw/master/csl-citation.json"}</w:instrText>
      </w:r>
      <w:r w:rsidR="00897B91" w:rsidRPr="002F4348">
        <w:fldChar w:fldCharType="separate"/>
      </w:r>
      <w:r w:rsidR="0046092E" w:rsidRPr="002F4348">
        <w:rPr>
          <w:noProof/>
        </w:rPr>
        <w:t>[46]</w:t>
      </w:r>
      <w:r w:rsidR="00897B91" w:rsidRPr="002F4348">
        <w:fldChar w:fldCharType="end"/>
      </w:r>
      <w:r w:rsidRPr="002F4348">
        <w:t>.</w:t>
      </w:r>
    </w:p>
    <w:p w14:paraId="432C6463" w14:textId="77777777" w:rsidR="000578EF" w:rsidRPr="002F4348" w:rsidRDefault="000578EF" w:rsidP="00897B91">
      <w:pPr>
        <w:ind w:left="709" w:firstLine="0"/>
        <w:contextualSpacing/>
        <w:rPr>
          <w:b/>
        </w:rPr>
      </w:pPr>
      <w:bookmarkStart w:id="42" w:name="_Hlk9937585"/>
      <w:r w:rsidRPr="002F4348">
        <w:rPr>
          <w:b/>
        </w:rPr>
        <w:t xml:space="preserve">Уровень убедительности рекомендаций </w:t>
      </w:r>
      <w:r w:rsidR="00C13062" w:rsidRPr="002F4348">
        <w:rPr>
          <w:b/>
          <w:lang w:val="en-US"/>
        </w:rPr>
        <w:t>B</w:t>
      </w:r>
      <w:r w:rsidR="00C13062" w:rsidRPr="002F4348">
        <w:rPr>
          <w:b/>
        </w:rPr>
        <w:t xml:space="preserve"> </w:t>
      </w:r>
      <w:r w:rsidRPr="002F4348">
        <w:rPr>
          <w:b/>
        </w:rPr>
        <w:t>(уровень достоверности доказательств 3).</w:t>
      </w:r>
    </w:p>
    <w:p w14:paraId="19141484" w14:textId="77777777" w:rsidR="000578EF" w:rsidRPr="002F4348" w:rsidRDefault="000578EF" w:rsidP="00897B91">
      <w:pPr>
        <w:pStyle w:val="afe"/>
        <w:ind w:left="709" w:firstLine="0"/>
      </w:pPr>
      <w:r w:rsidRPr="002F4348">
        <w:rPr>
          <w:b/>
        </w:rPr>
        <w:t xml:space="preserve">Комментарий: </w:t>
      </w:r>
      <w:r w:rsidRPr="002F4348">
        <w:rPr>
          <w:i/>
        </w:rPr>
        <w:t>лечение препаратом проводится до прогрессирования или непереносимой токсичности. Показания для отмены препарата обсуждаются отдельно в каждой клинической ситуации по результатам обследования каждые 6 месяцев.</w:t>
      </w:r>
    </w:p>
    <w:bookmarkEnd w:id="42"/>
    <w:p w14:paraId="3263CAAB" w14:textId="77777777" w:rsidR="000578EF" w:rsidRPr="002F4348" w:rsidRDefault="000578EF" w:rsidP="00B153FC">
      <w:pPr>
        <w:pStyle w:val="afe"/>
        <w:numPr>
          <w:ilvl w:val="0"/>
          <w:numId w:val="12"/>
        </w:numPr>
        <w:spacing w:before="120" w:after="120"/>
        <w:ind w:left="709" w:hanging="709"/>
      </w:pPr>
      <w:r w:rsidRPr="002F4348">
        <w:t xml:space="preserve">Пациентам </w:t>
      </w:r>
      <w:r w:rsidRPr="002F4348">
        <w:rPr>
          <w:lang w:val="en-US"/>
        </w:rPr>
        <w:t>c</w:t>
      </w:r>
      <w:r w:rsidRPr="002F4348">
        <w:t xml:space="preserve"> кЛХ с рецидивом или рефрактерностью после аутоТГСК, брентуксимаба ведотина** и ингибиторов иммунных контрольных точек</w:t>
      </w:r>
      <w:r w:rsidR="00FC6F6E" w:rsidRPr="002F4348">
        <w:t xml:space="preserve"> (ниволумаб**, пембролизумаб**</w:t>
      </w:r>
      <w:r w:rsidR="0046092E" w:rsidRPr="002F4348">
        <w:t xml:space="preserve"> и др.</w:t>
      </w:r>
      <w:r w:rsidR="00FC6F6E" w:rsidRPr="002F4348">
        <w:t>)</w:t>
      </w:r>
      <w:r w:rsidRPr="002F4348">
        <w:t xml:space="preserve">, </w:t>
      </w:r>
      <w:r w:rsidRPr="002F4348">
        <w:rPr>
          <w:b/>
        </w:rPr>
        <w:t>рекомендуется</w:t>
      </w:r>
      <w:r w:rsidRPr="002F4348">
        <w:t xml:space="preserve"> консультация в трансплантологическом центре для решения вопроса о целесообразности и возможности проведения трансплантации аллогенных гемопоэтических стволовых клеток крови </w:t>
      </w:r>
      <w:r w:rsidR="00897B91" w:rsidRPr="002F4348">
        <w:fldChar w:fldCharType="begin" w:fldLock="1"/>
      </w:r>
      <w:r w:rsidR="002C6C01" w:rsidRPr="002F4348">
        <w:instrText>ADDIN CSL_CITATION {"citationItems":[{"id":"ITEM-1","itemData":{"DOI":"10.1038/bmt.2015.332","ISSN":"1476-5365","PMID":"26726948","abstract":"Allogeneic stem cell transplantation (allo-SCT) outcomes in patients with Hodgkin lymphoma (HL) remain poorly defined. We performed a meta-analysis of allo-SCT studies in HL patients. The primary endpoints were 6-month, 1-year, 2-year and 3-year relapse-free survival (RFS) and overall survival (OS). A total of 42 reports (1850 patients) was included. The pooled estimates (95% confidence interval) for 6-month, 1-year, 2-year and 3-year RFS were 77 (59-91)%, 50 (42-57)%, 37 (31-43)% and 31 (25-37)%, respectively. The corresponding numbers for OS were 83 (75-91)%, 68 (62-74)%, 58 (52-64)% and 50 (41-58)%, respectively. There was statistical heterogeneity among studies in all outcomes. In meta-regression, accrual initiation year in 2000 or later was associated with higher 6-month (P=0.012) and 1-year OS (P=0.046), and pre-SCT remission with higher 2-year OS (P=0.047) and 1-year RFS (P=0.016). In conclusion, outcomes of allo-SCT in HL have improved over time, with 5-10% lower non-relapse mortality and relapse rates, and 15-20% higher RFS and OS in studies that initiated accrual in 2000 or later compared with earlier studies. However, there is no apparent survival plateau, demonstrating the need to improve on current allo-SCT strategies in relapsed/refractory HL.","author":[{"dropping-particle":"","family":"Rashidi","given":"A","non-dropping-particle":"","parse-names":false,"suffix":""},{"dropping-particle":"","family":"Ebadi","given":"M","non-dropping-particle":"","parse-names":false,"suffix":""},{"dropping-particle":"","family":"Cashen","given":"A F","non-dropping-particle":"","parse-names":false,"suffix":""}],"container-title":"Bone marrow transplantation","id":"ITEM-1","issue":"4","issued":{"date-parts":[["2016","4"]]},"page":"521-8","title":"Allogeneic hematopoietic stem cell transplantation in Hodgkin lymphoma: a systematic review and meta-analysis.","type":"article-journal","volume":"51"},"uris":["http://www.mendeley.com/documents/?uuid=9748b1f6-1482-36eb-932f-b3cac91da2da","http://www.mendeley.com/documents/?uuid=b9339e60-f8a9-485c-9c55-425f0e93ac4e"]},{"id":"ITEM-2","itemData":{"DOI":"10.1182/bloodadvances.2017011122","ISSN":"24739537","author":[{"dropping-particle":"","family":"Peggs","given":"Karl S.","non-dropping-particle":"","parse-names":false,"suffix":""}],"container-title":"Blood Advances","id":"ITEM-2","issue":"7","issued":{"date-parts":[["2018","4","10"]]},"page":"817-820","publisher":"American Society of Hematology","title":"Should all patients with Hodgkin lymphoma who relapse after autologous SCT be considered for allogeneic SCT?","type":"article-journal","volume":"2"},"uris":["http://www.mendeley.com/documents/?uuid=3a0d45bd-c191-3172-b37a-4d979cddcf09","http://www.mendeley.com/documents/?uuid=dacbbd2c-a7a5-4cda-9715-f4af355ce6d2"]}],"mendeley":{"formattedCitation":"[47,48]","plainTextFormattedCitation":"[47,48]","previouslyFormattedCitation":"[47,48]"},"properties":{"noteIndex":0},"schema":"https://github.com/citation-style-language/schema/raw/master/csl-citation.json"}</w:instrText>
      </w:r>
      <w:r w:rsidR="00897B91" w:rsidRPr="002F4348">
        <w:fldChar w:fldCharType="separate"/>
      </w:r>
      <w:r w:rsidR="0046092E" w:rsidRPr="002F4348">
        <w:rPr>
          <w:noProof/>
        </w:rPr>
        <w:t>[47,48]</w:t>
      </w:r>
      <w:r w:rsidR="00897B91" w:rsidRPr="002F4348">
        <w:fldChar w:fldCharType="end"/>
      </w:r>
      <w:r w:rsidRPr="002F4348">
        <w:t>.</w:t>
      </w:r>
    </w:p>
    <w:p w14:paraId="3962DD3C" w14:textId="77777777" w:rsidR="000578EF" w:rsidRPr="002F4348" w:rsidRDefault="000578EF" w:rsidP="00897B91">
      <w:pPr>
        <w:ind w:left="709" w:firstLine="0"/>
        <w:contextualSpacing/>
        <w:rPr>
          <w:b/>
        </w:rPr>
      </w:pPr>
      <w:r w:rsidRPr="002F4348">
        <w:rPr>
          <w:b/>
        </w:rPr>
        <w:t xml:space="preserve">Уровень убедительности рекомендаций В (уровень достоверности доказательств </w:t>
      </w:r>
      <w:r w:rsidR="00500036" w:rsidRPr="002F4348">
        <w:rPr>
          <w:b/>
        </w:rPr>
        <w:t>2</w:t>
      </w:r>
      <w:r w:rsidRPr="002F4348">
        <w:rPr>
          <w:b/>
        </w:rPr>
        <w:t>).</w:t>
      </w:r>
    </w:p>
    <w:p w14:paraId="20CE1BD8" w14:textId="77777777" w:rsidR="000578EF" w:rsidRPr="002F4348" w:rsidRDefault="000578EF" w:rsidP="00B153FC">
      <w:pPr>
        <w:pStyle w:val="afe"/>
        <w:numPr>
          <w:ilvl w:val="0"/>
          <w:numId w:val="12"/>
        </w:numPr>
        <w:spacing w:before="120" w:after="120"/>
        <w:ind w:left="709" w:hanging="709"/>
      </w:pPr>
      <w:r w:rsidRPr="002F4348">
        <w:t xml:space="preserve">Пациентам с ЛХ, исчерпавшим возможности трансплантации, таргетной терапии и иммунотерапии, может быть </w:t>
      </w:r>
      <w:r w:rsidRPr="002F4348">
        <w:rPr>
          <w:b/>
        </w:rPr>
        <w:t xml:space="preserve">рекомендовано </w:t>
      </w:r>
      <w:r w:rsidRPr="002F4348">
        <w:t>рассмотреть вопрос о проведении низкотоксичной цитостатической терапии или лучевой терапии по усмотрению лечащего врача с паллиативной целью</w:t>
      </w:r>
      <w:r w:rsidR="00897B91" w:rsidRPr="002F4348">
        <w:t xml:space="preserve"> </w:t>
      </w:r>
      <w:r w:rsidR="00897B91" w:rsidRPr="002F4348">
        <w:fldChar w:fldCharType="begin" w:fldLock="1"/>
      </w:r>
      <w:r w:rsidR="00A850F7" w:rsidRPr="002F4348">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00897B91" w:rsidRPr="002F4348">
        <w:fldChar w:fldCharType="separate"/>
      </w:r>
      <w:r w:rsidR="00897B91" w:rsidRPr="002F4348">
        <w:rPr>
          <w:noProof/>
        </w:rPr>
        <w:t>[4]</w:t>
      </w:r>
      <w:r w:rsidR="00897B91" w:rsidRPr="002F4348">
        <w:fldChar w:fldCharType="end"/>
      </w:r>
      <w:r w:rsidR="00897B91" w:rsidRPr="002F4348">
        <w:t>.</w:t>
      </w:r>
    </w:p>
    <w:p w14:paraId="1E0EE72A" w14:textId="77777777" w:rsidR="000578EF" w:rsidRPr="002F4348" w:rsidRDefault="000578EF" w:rsidP="00897B91">
      <w:pPr>
        <w:ind w:left="709" w:firstLine="0"/>
        <w:contextualSpacing/>
        <w:rPr>
          <w:b/>
        </w:rPr>
      </w:pPr>
      <w:r w:rsidRPr="002F4348">
        <w:rPr>
          <w:b/>
        </w:rPr>
        <w:t>Уровень убедительности рекомендаций С (уровень достоверности доказательств 5).</w:t>
      </w:r>
    </w:p>
    <w:p w14:paraId="3CC70ADA" w14:textId="77777777" w:rsidR="000578EF" w:rsidRPr="002F4348" w:rsidRDefault="000578EF" w:rsidP="00897B91">
      <w:pPr>
        <w:pStyle w:val="afe"/>
        <w:ind w:left="709" w:firstLine="0"/>
      </w:pPr>
      <w:r w:rsidRPr="002F4348">
        <w:rPr>
          <w:b/>
        </w:rPr>
        <w:t xml:space="preserve">Комментарий: </w:t>
      </w:r>
      <w:r w:rsidRPr="002F4348">
        <w:rPr>
          <w:i/>
        </w:rPr>
        <w:t>с паллиативной целью возможно использование гемцитабин**-</w:t>
      </w:r>
      <w:r w:rsidR="00295E82" w:rsidRPr="002F4348">
        <w:rPr>
          <w:i/>
        </w:rPr>
        <w:t xml:space="preserve"> (для пациентов старше 18 лет)</w:t>
      </w:r>
      <w:r w:rsidRPr="002F4348">
        <w:rPr>
          <w:i/>
        </w:rPr>
        <w:t xml:space="preserve"> или ломустин**-содержащих режимов, бендамустина** в монорежиме, и/или локальной ЛТ, что позволяет у части </w:t>
      </w:r>
      <w:r w:rsidR="00500036" w:rsidRPr="002F4348">
        <w:rPr>
          <w:i/>
        </w:rPr>
        <w:t xml:space="preserve">пациентов </w:t>
      </w:r>
      <w:r w:rsidRPr="002F4348">
        <w:rPr>
          <w:i/>
        </w:rPr>
        <w:t xml:space="preserve">получить достаточно длительные ремиссии, удовлетворительное качество жизни и хорошие показатели длительной выживаемости. Выбор терапии </w:t>
      </w:r>
      <w:r w:rsidRPr="002F4348">
        <w:rPr>
          <w:i/>
        </w:rPr>
        <w:lastRenderedPageBreak/>
        <w:t xml:space="preserve">для этих </w:t>
      </w:r>
      <w:r w:rsidR="00500036" w:rsidRPr="002F4348">
        <w:rPr>
          <w:i/>
        </w:rPr>
        <w:t xml:space="preserve">пациентов </w:t>
      </w:r>
      <w:r w:rsidRPr="002F4348">
        <w:rPr>
          <w:i/>
        </w:rPr>
        <w:t xml:space="preserve">всегда индивидуален. У </w:t>
      </w:r>
      <w:r w:rsidR="00500036" w:rsidRPr="002F4348">
        <w:rPr>
          <w:i/>
        </w:rPr>
        <w:t xml:space="preserve">пациентов </w:t>
      </w:r>
      <w:r w:rsidRPr="002F4348">
        <w:rPr>
          <w:i/>
        </w:rPr>
        <w:t xml:space="preserve">с цитопенией с паллиативной целью возможно использование различных метрономных режимов на фоне сопроводительной терапии. Такой подход позволяет у части </w:t>
      </w:r>
      <w:r w:rsidR="00E61655" w:rsidRPr="002F4348">
        <w:rPr>
          <w:i/>
        </w:rPr>
        <w:t xml:space="preserve">пациентов </w:t>
      </w:r>
      <w:r w:rsidRPr="002F4348">
        <w:rPr>
          <w:i/>
        </w:rPr>
        <w:t>достичь удовлетворительного качества жизни даже без достижения ремиссии.</w:t>
      </w:r>
    </w:p>
    <w:p w14:paraId="3AF829CF" w14:textId="77777777" w:rsidR="000578EF" w:rsidRPr="002F4348" w:rsidRDefault="000578EF" w:rsidP="000578EF">
      <w:pPr>
        <w:pStyle w:val="2"/>
        <w:contextualSpacing/>
      </w:pPr>
      <w:bookmarkStart w:id="43" w:name="_Toc65586395"/>
      <w:r w:rsidRPr="002F4348">
        <w:t>3.</w:t>
      </w:r>
      <w:r w:rsidR="00170E50" w:rsidRPr="002F4348">
        <w:t>6</w:t>
      </w:r>
      <w:r w:rsidRPr="002F4348">
        <w:t xml:space="preserve"> Лечение нодулярной </w:t>
      </w:r>
      <w:r w:rsidR="00F037C8" w:rsidRPr="002F4348">
        <w:t xml:space="preserve">с </w:t>
      </w:r>
      <w:r w:rsidRPr="002F4348">
        <w:t>лимфоидным преобладанием</w:t>
      </w:r>
      <w:r w:rsidR="00F037C8" w:rsidRPr="002F4348">
        <w:t xml:space="preserve"> лимфомы Ходжкина</w:t>
      </w:r>
      <w:bookmarkEnd w:id="43"/>
    </w:p>
    <w:p w14:paraId="5D68B128" w14:textId="77777777" w:rsidR="00227150" w:rsidRPr="002F4348" w:rsidRDefault="00F037C8" w:rsidP="00AE5DB2">
      <w:pPr>
        <w:pStyle w:val="1f6"/>
        <w:rPr>
          <w:rFonts w:ascii="Times New Roman" w:hAnsi="Times New Roman"/>
          <w:bCs w:val="0"/>
          <w:i/>
          <w:iCs w:val="0"/>
          <w:sz w:val="24"/>
          <w:szCs w:val="24"/>
          <w:lang w:val="x-none"/>
        </w:rPr>
      </w:pPr>
      <w:r w:rsidRPr="002F4348">
        <w:rPr>
          <w:rFonts w:ascii="Times New Roman" w:hAnsi="Times New Roman"/>
          <w:i/>
          <w:iCs w:val="0"/>
          <w:sz w:val="24"/>
          <w:szCs w:val="24"/>
        </w:rPr>
        <w:t>Вторым типом ЛХ в пересмотренной классификации опухолей гемопоэтической и лимфоидной тканей ВОЗ 2017 г. является нодулярная с лимфоидным преобладанием ЛХ. НЛПЛХ это самостоятельная редкая (заболеваемость – 1,5 на 1 млн) индолентная лимфома с иным, чем у кЛХ, патогенезом и иммунофенотипом НЛПЛХ</w:t>
      </w:r>
      <w:r w:rsidR="00FC6F6E" w:rsidRPr="002F4348">
        <w:rPr>
          <w:rFonts w:ascii="Times New Roman" w:hAnsi="Times New Roman"/>
          <w:bCs w:val="0"/>
          <w:i/>
          <w:iCs w:val="0"/>
          <w:sz w:val="24"/>
          <w:szCs w:val="24"/>
        </w:rPr>
        <w:t xml:space="preserve"> </w:t>
      </w:r>
      <w:r w:rsidR="00FC6F6E" w:rsidRPr="002F4348">
        <w:rPr>
          <w:rFonts w:ascii="Times New Roman" w:hAnsi="Times New Roman"/>
          <w:bCs w:val="0"/>
          <w:i/>
          <w:iCs w:val="0"/>
          <w:sz w:val="24"/>
          <w:szCs w:val="24"/>
          <w:lang w:val="x-none"/>
        </w:rPr>
        <w:t xml:space="preserve">отличается </w:t>
      </w:r>
      <w:r w:rsidR="00FC6F6E" w:rsidRPr="002F4348">
        <w:rPr>
          <w:rFonts w:ascii="Times New Roman" w:hAnsi="Times New Roman"/>
          <w:bCs w:val="0"/>
          <w:i/>
          <w:iCs w:val="0"/>
          <w:sz w:val="24"/>
          <w:szCs w:val="24"/>
        </w:rPr>
        <w:t xml:space="preserve">от кЛХ </w:t>
      </w:r>
      <w:r w:rsidR="00FC6F6E" w:rsidRPr="002F4348">
        <w:rPr>
          <w:rFonts w:ascii="Times New Roman" w:hAnsi="Times New Roman"/>
          <w:bCs w:val="0"/>
          <w:i/>
          <w:iCs w:val="0"/>
          <w:sz w:val="24"/>
          <w:szCs w:val="24"/>
          <w:lang w:val="x-none"/>
        </w:rPr>
        <w:t>и клеточным составом (лимфоцитарно-гистиоцитарные клетки), и иммунофенотипом, и клиническим поведением, и, соответственно, подходом к терапии. Заболевание чаще диагностируется у мужчин в возрасте 20-40 лет, и неплохо поддается лечению. Прогноз нодулярной лимфомы благоприятный, однако у 3-5% пациентов отмечается ее трансформация в крупноклеточную В-клеточную лимфому</w:t>
      </w:r>
      <w:r w:rsidR="00382CBD" w:rsidRPr="002F4348">
        <w:rPr>
          <w:rFonts w:ascii="Times New Roman" w:hAnsi="Times New Roman"/>
          <w:bCs w:val="0"/>
          <w:i/>
          <w:iCs w:val="0"/>
          <w:sz w:val="24"/>
          <w:szCs w:val="24"/>
        </w:rPr>
        <w:t>,</w:t>
      </w:r>
      <w:r w:rsidR="00FC6F6E" w:rsidRPr="002F4348">
        <w:rPr>
          <w:rFonts w:ascii="Times New Roman" w:hAnsi="Times New Roman"/>
          <w:bCs w:val="0"/>
          <w:i/>
          <w:iCs w:val="0"/>
          <w:sz w:val="24"/>
          <w:szCs w:val="24"/>
        </w:rPr>
        <w:t xml:space="preserve"> богатую Т-лимфоцитами</w:t>
      </w:r>
      <w:r w:rsidR="00FC6F6E" w:rsidRPr="002F4348">
        <w:rPr>
          <w:rFonts w:ascii="Times New Roman" w:hAnsi="Times New Roman"/>
          <w:bCs w:val="0"/>
          <w:i/>
          <w:iCs w:val="0"/>
          <w:sz w:val="24"/>
          <w:szCs w:val="24"/>
          <w:lang w:val="x-none"/>
        </w:rPr>
        <w:t xml:space="preserve">. Лечение в ранних стадиях </w:t>
      </w:r>
      <w:r w:rsidR="00FC6F6E" w:rsidRPr="002F4348">
        <w:rPr>
          <w:rFonts w:ascii="Times New Roman" w:hAnsi="Times New Roman"/>
          <w:bCs w:val="0"/>
          <w:i/>
          <w:iCs w:val="0"/>
          <w:sz w:val="24"/>
          <w:szCs w:val="24"/>
        </w:rPr>
        <w:t xml:space="preserve">может </w:t>
      </w:r>
      <w:r w:rsidR="00FC6F6E" w:rsidRPr="002F4348">
        <w:rPr>
          <w:rFonts w:ascii="Times New Roman" w:hAnsi="Times New Roman"/>
          <w:bCs w:val="0"/>
          <w:i/>
          <w:iCs w:val="0"/>
          <w:sz w:val="24"/>
          <w:szCs w:val="24"/>
          <w:lang w:val="x-none"/>
        </w:rPr>
        <w:t>проводится даже без применения химиопрепаратов, но с</w:t>
      </w:r>
      <w:r w:rsidR="00FC6F6E" w:rsidRPr="002F4348">
        <w:rPr>
          <w:rFonts w:ascii="Times New Roman" w:hAnsi="Times New Roman"/>
          <w:bCs w:val="0"/>
          <w:i/>
          <w:iCs w:val="0"/>
          <w:sz w:val="24"/>
          <w:szCs w:val="24"/>
        </w:rPr>
        <w:t xml:space="preserve"> лучевой терапией +/- #ритуксимаб**. </w:t>
      </w:r>
      <w:r w:rsidR="00FC6F6E" w:rsidRPr="002F4348">
        <w:rPr>
          <w:rFonts w:ascii="Times New Roman" w:hAnsi="Times New Roman"/>
          <w:bCs w:val="0"/>
          <w:i/>
          <w:iCs w:val="0"/>
          <w:sz w:val="24"/>
          <w:szCs w:val="24"/>
          <w:lang w:val="x-none"/>
        </w:rPr>
        <w:t xml:space="preserve">В случае рецидива крайне необходима повторная биопсия, т.к. есть вероятность </w:t>
      </w:r>
      <w:r w:rsidR="00FC6F6E" w:rsidRPr="002F4348">
        <w:rPr>
          <w:rFonts w:ascii="Times New Roman" w:hAnsi="Times New Roman"/>
          <w:bCs w:val="0"/>
          <w:i/>
          <w:iCs w:val="0"/>
          <w:sz w:val="24"/>
          <w:szCs w:val="24"/>
        </w:rPr>
        <w:t xml:space="preserve">трансформации </w:t>
      </w:r>
      <w:r w:rsidR="00FC6F6E" w:rsidRPr="002F4348">
        <w:rPr>
          <w:rFonts w:ascii="Times New Roman" w:hAnsi="Times New Roman"/>
          <w:bCs w:val="0"/>
          <w:i/>
          <w:iCs w:val="0"/>
          <w:sz w:val="24"/>
          <w:szCs w:val="24"/>
          <w:lang w:val="x-none"/>
        </w:rPr>
        <w:t xml:space="preserve"> </w:t>
      </w:r>
      <w:r w:rsidR="00FC6F6E" w:rsidRPr="002F4348">
        <w:rPr>
          <w:rFonts w:ascii="Times New Roman" w:hAnsi="Times New Roman"/>
          <w:bCs w:val="0"/>
          <w:i/>
          <w:iCs w:val="0"/>
          <w:sz w:val="24"/>
          <w:szCs w:val="24"/>
        </w:rPr>
        <w:t xml:space="preserve"> </w:t>
      </w:r>
      <w:r w:rsidRPr="002F4348">
        <w:rPr>
          <w:rFonts w:ascii="Times New Roman" w:hAnsi="Times New Roman"/>
          <w:i/>
          <w:iCs w:val="0"/>
          <w:sz w:val="24"/>
          <w:szCs w:val="24"/>
        </w:rPr>
        <w:t>НЛПЛХ</w:t>
      </w:r>
      <w:r w:rsidR="00FC6F6E" w:rsidRPr="002F4348">
        <w:rPr>
          <w:rFonts w:ascii="Times New Roman" w:hAnsi="Times New Roman"/>
          <w:bCs w:val="0"/>
          <w:i/>
          <w:iCs w:val="0"/>
          <w:sz w:val="24"/>
          <w:szCs w:val="24"/>
          <w:lang w:val="x-none"/>
        </w:rPr>
        <w:t xml:space="preserve"> в диффузную В-клеточную крупноклеточную неходжкинскую лимфому</w:t>
      </w:r>
      <w:r w:rsidRPr="002F4348">
        <w:rPr>
          <w:rFonts w:ascii="Times New Roman" w:hAnsi="Times New Roman"/>
          <w:bCs w:val="0"/>
          <w:i/>
          <w:iCs w:val="0"/>
          <w:sz w:val="24"/>
          <w:szCs w:val="24"/>
        </w:rPr>
        <w:t>,</w:t>
      </w:r>
      <w:r w:rsidR="00FC6F6E" w:rsidRPr="002F4348">
        <w:rPr>
          <w:rFonts w:ascii="Times New Roman" w:hAnsi="Times New Roman"/>
          <w:bCs w:val="0"/>
          <w:i/>
          <w:iCs w:val="0"/>
          <w:sz w:val="24"/>
          <w:szCs w:val="24"/>
        </w:rPr>
        <w:t xml:space="preserve"> богатую Т-лимфоцитами</w:t>
      </w:r>
      <w:r w:rsidR="00FC6F6E" w:rsidRPr="002F4348">
        <w:rPr>
          <w:rFonts w:ascii="Times New Roman" w:hAnsi="Times New Roman"/>
          <w:bCs w:val="0"/>
          <w:i/>
          <w:iCs w:val="0"/>
          <w:sz w:val="24"/>
          <w:szCs w:val="24"/>
          <w:lang w:val="x-none"/>
        </w:rPr>
        <w:t>.</w:t>
      </w:r>
      <w:r w:rsidR="00227150" w:rsidRPr="002F4348">
        <w:rPr>
          <w:rFonts w:ascii="Times New Roman" w:hAnsi="Times New Roman"/>
          <w:bCs w:val="0"/>
          <w:i/>
          <w:iCs w:val="0"/>
          <w:sz w:val="24"/>
          <w:szCs w:val="24"/>
          <w:lang w:val="x-none"/>
        </w:rPr>
        <w:t xml:space="preserve"> </w:t>
      </w:r>
    </w:p>
    <w:p w14:paraId="146125E6" w14:textId="77777777" w:rsidR="000578EF"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0578EF" w:rsidRPr="002F4348">
        <w:t>пациентам 18 лет</w:t>
      </w:r>
      <w:r w:rsidR="00A54E67" w:rsidRPr="002F4348">
        <w:t xml:space="preserve"> и старше</w:t>
      </w:r>
      <w:r w:rsidR="000578EF" w:rsidRPr="002F4348">
        <w:t xml:space="preserve"> с </w:t>
      </w:r>
      <w:r w:rsidR="00F037C8" w:rsidRPr="002F4348">
        <w:rPr>
          <w:iCs/>
          <w:szCs w:val="24"/>
        </w:rPr>
        <w:t>НЛПЛХ</w:t>
      </w:r>
      <w:r w:rsidR="000578EF" w:rsidRPr="002F4348">
        <w:t xml:space="preserve"> </w:t>
      </w:r>
      <w:r w:rsidR="000578EF" w:rsidRPr="002F4348">
        <w:rPr>
          <w:lang w:val="en-US"/>
        </w:rPr>
        <w:t>I</w:t>
      </w:r>
      <w:r w:rsidR="000578EF" w:rsidRPr="002F4348">
        <w:t>-</w:t>
      </w:r>
      <w:r w:rsidR="000578EF" w:rsidRPr="002F4348">
        <w:rPr>
          <w:lang w:val="en-US"/>
        </w:rPr>
        <w:t>IIA</w:t>
      </w:r>
      <w:r w:rsidR="000578EF" w:rsidRPr="002F4348">
        <w:t xml:space="preserve"> стадий без массивного опухолевого поражения </w:t>
      </w:r>
      <w:r w:rsidR="000578EF" w:rsidRPr="002F4348">
        <w:rPr>
          <w:b/>
        </w:rPr>
        <w:t xml:space="preserve">рекомендовано </w:t>
      </w:r>
      <w:r w:rsidR="000578EF" w:rsidRPr="002F4348">
        <w:t>проведение лучевой терапии СОД 30 Гр</w:t>
      </w:r>
      <w:r w:rsidR="00AE5DB2" w:rsidRPr="002F4348">
        <w:t xml:space="preserve"> и/или монотерапии </w:t>
      </w:r>
      <w:r w:rsidR="00500036" w:rsidRPr="002F4348">
        <w:t>#</w:t>
      </w:r>
      <w:r w:rsidR="00AE5DB2" w:rsidRPr="002F4348">
        <w:t>ритуксимабом</w:t>
      </w:r>
      <w:r w:rsidR="00500036" w:rsidRPr="002F4348">
        <w:t>**</w:t>
      </w:r>
      <w:r w:rsidR="00AE5DB2" w:rsidRPr="002F4348">
        <w:t xml:space="preserve"> в режиме для ранних стадий В-клеточных неходжкинских лимфом</w:t>
      </w:r>
      <w:r w:rsidR="00897B91" w:rsidRPr="002F4348">
        <w:t xml:space="preserve"> </w:t>
      </w:r>
      <w:r w:rsidR="00897B91" w:rsidRPr="002F4348">
        <w:fldChar w:fldCharType="begin" w:fldLock="1"/>
      </w:r>
      <w:r w:rsidR="002C6C01" w:rsidRPr="002F4348">
        <w:instrText xml:space="preserve">ADDIN CSL_CITATION {"citationItems":[{"id":"ITEM-1","itemData":{"DOI":"10.1002/cncr.21303","ISSN":"0008-543X","PMID":"16094666","abstract":"BACKGROUND The curative potential of radiotherapy (RT) alone as initial treatment for patients with Stage I-II lymphocyte-predominant Hodgkin lymphoma (LPHL) has not been defined well. METHODS Two hundred two patients who were treated between 1969 and 1995 were evaluated in a retrospective, multicenter study. RESULTS Patient characteristics were as follows: The median age was 31 years, 75% of patients were male, 80% of patients had Ann Arbor Stage I disease, 1% of patients had bulky disease, 3% of patients had B symptoms, 1% of patients had extranodal involvement, and 80% of patients had supradiaphragmatic disease. The RT fields were a full mantle field in 52% of patients, less than a full mantle field in 24% of patients, an inverted-Y field in 17% of patients, less than an inverted-Y field in 3% of patients, and total lymph node irradiation in 3% of patients. The median dose was 36 Gray. The median follow-up was 15 years. The overall survival (OS) rate at 15 years was 83%, and freedom from progression (FFP) was observed in 82% of patients, including 84% of patients with Stage I disease and 73% of patients with Stage II disease. No recurrent LPHL and only 1 patient with non-Hodgkin lymphoma (NHL) were reported after 15 years. Adverse prognostic factors that were identified on multifactor analysis were as follows: for OS, age 45 years or older (P &lt; 0.0005), the presence of B symptoms (P = 0.002), increasing number of sites (P = 0.015); for FFP, increasing number of sites (P = 0.002). No significant difference was found in FFP in a comparison of patients who received elective mediastinal RT with patients who did not receive mediastinal RT (P = 0.11). Causes of death at 15 years were LPHL in 3% of patients, NHL in 2% of patients, in-field malignancy in 2% of patients, in-field cardiac/respiratory in 4% of patients, and other in 6% of patients. CONCLUSIONS The current data suggested that RT potentially may be curative for patients with Stage I-II LPHL and raise the possibility that limited-field RT may be used without loss of treatment efficacy. Involved-field RT warrants further investigation for patients with early-stage LPHL.","author":[{"dropping-particle":"","family":"Wirth","given":"Andrew","non-dropping-particle":"","parse-names":false,"suffix":""},{"dropping-particle":"","family":"Yuen","given":"Kally","non-dropping-particle":"","parse-names":false,"suffix":""},{"dropping-particle":"","family":"Barton","given":"Michael","non-dropping-particle":"","parse-names":false,"suffix":""},{"dropping-particle":"","family":"Roos","given":"Daniel","non-dropping-particle":"","parse-names":false,"suffix":""},{"dropping-particle":"","family":"Gogna","given":"Kumar","non-dropping-particle":"","parse-names":false,"suffix":""},{"dropping-particle":"","family":"Pratt","given":"Gary","non-dropping-particle":"","parse-names":false,"suffix":""},{"dropping-particle":"","family":"Macleod","given":"Craig","non-dropping-particle":"","parse-names":false,"suffix":""},{"dropping-particle":"","family":"Bydder","given":"Sean","non-dropping-particle":"","parse-names":false,"suffix":""},{"dropping-particle":"","family":"Morgan","given":"Graeme","non-dropping-particle":"","parse-names":false,"suffix":""},{"dropping-particle":"","family":"Christie","given":"David","non-dropping-particle":"","parse-names":false,"suffix":""}],"container-title":"Cancer","id":"ITEM-1","issue":"6","issued":{"date-parts":[["2005","9","15"]]},"page":"1221-9","title":"Long-term outcome after radiotherapy alone for lymphocyte-predominant Hodgkin lymphoma: a retrospective multicenter study of the Australasian Radiation Oncology Lymphoma Group.","type":"article-journal","volume":"104"},"uris":["http://www.mendeley.com/documents/?uuid=55d8c30a-461f-35a8-8a3a-f7de26ea76ef","http://www.mendeley.com/documents/?uuid=854111ba-2f57-4be0-93ea-1a601a08124c"]},{"id":"ITEM-2","itemData":{"DOI":"10.1093/annonc/mdi323","ISSN":"0923-7534","PMID":"16093276","abstract":"BACKGROUND Since there are no randomized studies, the treatment of choice for patients with early stage lymphocyte-predominant Hodgkin's lymphoma (LPHL) remains unclear. We thus reviewed all LPHL cases registered in the database of the German Hodgkin Study Group (GHSG) and compared the different treatment approaches, such as extended field (EF), involved field (IF) radiation and combined modality (CM) treatment for LPHL stage IA patients. PATIENTS AND METHODS One hundred and thirty-one patients with LPHL in clinical stage IA without risk factors were analyzed. Forty-five patients were treated with EF radiotherapy, 45 patients with IF radiation and 41 patients received CM treatment. The median follow-up was 78 months in the EF group, 40 months after CM and 17 months after IF, respectively. RESULTS A total of 129 patients achieved complete remission (CR and CRu): 98% after EF radiotherapy, 100% after IF radiation and 95% after CM. With a median follow-up of 43 months there were 5% relapses and only three patients died. Toxicity of treatment was generally mild with most events observed after CM. CONCLUSION In terms of remission induction IF radiotherapy for stage IA LPHL patients is as effective as EF or CM treatment. However, longer follow-up is needed before final conclusion as the optimal therapy.","author":[{"dropping-particle":"","family":"Nogová","given":"L","non-dropping-particle":"","parse-names":false,"suffix":""},{"dropping-particle":"","family":"Reineke","given":"T","non-dropping-particle":"","parse-names":false,"suffix":""},{"dropping-particle":"","family":"Eich","given":"H T","non-dropping-particle":"","parse-names":false,"suffix":""},{"dropping-particle":"","family":"Josting","given":"A","non-dropping-particle":"","parse-names":false,"suffix":""},{"dropping-particle":"","family":"Müller-Hermelink","given":"H K","non-dropping-particle":"","parse-names":false,"suffix":""},{"dropping-particle":"","family":"Wingbermühle","given":"K","non-dropping-particle":"","parse-names":false,"suffix":""},{"dropping-particle":"","family":"Brillant","given":"C","non-dropping-particle":"","parse-names":false,"suffix":""},{"dropping-particle":"","family":"Gossmann","given":"A","non-dropping-particle":"","parse-names":false,"suffix":""},{"dropping-particle":"","family":"Oertel","given":"J","non-dropping-particle":"","parse-names":false,"suffix":""},{"dropping-particle":"V","family":"Bollen","given":"M","non-dropping-particle":"","parse-names":false,"suffix":""},{"dropping-particle":"","family":"Müller","given":"R-P","non-dropping-particle":"","parse-names":false,"suffix":""},{"dropping-particle":"","family":"Diehl","given":"V","non-dropping-particle":"","parse-names":false,"suffix":""},{"dropping-particle":"","family":"Engert","given":"A","non-dropping-particle":"","parse-names":false,"suffix":""}],"container-title":"Annals of oncology : official journal of the European Society for Medical Oncology","id":"ITEM-2","issue":"10","issued":{"date-parts":[["2005","10"]]},"page":"1683-7","title":"Extended field radiotherapy, combined modality treatment or involved field radiotherapy for patients with stage IA lymphocyte-predominant Hodgkin's lymphoma: a retrospective analysis from the German Hodgkin Study Group (GHSG).","type":"article-journal","volume":"16"},"uris":["http://www.mendeley.com/documents/?uuid=b154f59c-13ae-3458-a1bf-d45786ece732","http://www.mendeley.com/documents/?uuid=9f29f407-a11b-4296-a6ca-f8070f27b892"]},{"id":"ITEM-3","itemData":{"DOI":"10.1182/blood-2011-06-361055","ISSN":"00064971","abstract":"Nodular lymphocyte-predominant Hodgkin lymphoma (NLPHL) accounts for </w:instrText>
      </w:r>
      <w:r w:rsidR="002C6C01" w:rsidRPr="002F4348">
        <w:rPr>
          <w:rFonts w:ascii="Cambria Math" w:hAnsi="Cambria Math" w:cs="Cambria Math"/>
        </w:rPr>
        <w:instrText>∼</w:instrText>
      </w:r>
      <w:r w:rsidR="002C6C01" w:rsidRPr="002F4348">
        <w:instrText>5% of Hodgkin lymphoma cases. The disease is characterized by a strong CD20 expression on the malignant cells and a more indolent clinical course compared with classic HL. Anti-CD20 antibody treatment has shown clinical activity in relapsed NLPHL. In this phase 2 trial, we investigated rituximab in newly diagnosed stage IA NLPHL patients. Four weekly applications at 375 mg/m2 were given. Among the 28 evaluable patients, overall response rate was 100%, 24 patients (85.7%) achieved complete remission, and 4 (14.3%) achieved partial remission. At a median follow-up of 43 months, overall survival was 100%; progression-free survival at 12, 24, and 36 months was 96.4%, 85.3%, and 81.4%, respectively. No grade 3 or 4 toxicity was observed. Although treatment results with rituximab appear inferior compared with radiotherapy and combined-modality approaches in early-stage patients, investigation of anti-CD20 antibody-based combinations in NLPHL is warranted. This study was registered at www.clinicaltrials.gov as #NCT00346684. © 2011 by The American Society of Hematology.","author":[{"dropping-particle":"","family":"Eichenauer","given":"Dennis A.","non-dropping-particle":"","parse-names":false,"suffix":""},{"dropping-particle":"","family":"Fuchs","given":"Michael","non-dropping-particle":"","parse-names":false,"suffix":""},{"dropping-particle":"","family":"Pluetschow","given":"Annette","non-dropping-particle":"","parse-names":false,"suffix":""},{"dropping-particle":"","family":"Klimm","given":"Beate","non-dropping-particle":"","parse-names":false,"suffix":""},{"dropping-particle":"","family":"Halbsguth","given":"Teresa","non-dropping-particle":"","parse-names":false,"suffix":""},{"dropping-particle":"","family":"Böll","given":"Boris","non-dropping-particle":"","parse-names":false,"suffix":""},{"dropping-particle":"","family":"Tresckow","given":"Bastian","non-dropping-particle":"Von","parse-names":false,"suffix":""},{"dropping-particle":"","family":"Nogova","given":"Lucia","non-dropping-particle":"","parse-names":false,"suffix":""},{"dropping-particle":"","family":"Borchmann","given":"Peter","non-dropping-particle":"","parse-names":false,"suffix":""},{"dropping-particle":"","family":"Engert","given":"Andreas","non-dropping-particle":"","parse-names":false,"suffix":""}],"container-title":"Blood","id":"ITEM-3","issue":"16","issued":{"date-parts":[["2011","10","20"]]},"page":"4363-4365","title":"Phase 2 study of rituximab in newly diagnosed stage IA nodular lymphocytepredominant Hodgkin lymphoma: A report from the German Hodgkin Study Group","type":"article-journal","volume":"118"},"uris":["http://www.mendeley.com/documents/?uuid=39670bab-3e5b-3e38-98a5-7fcafde9c59d","http://www.mendeley.com/documents/?uuid=7ef558b6-803b-4b5b-ac98-615f998e5f1d"]}],"mendeley":{"formattedCitation":"[49–51]","plainTextFormattedCitation":"[49–51]","previouslyFormattedCitation":"[49–51]"},"properties":{"noteIndex":0},"schema":"https://github.com/citation-style-language/schema/raw/master/csl-citation.json"}</w:instrText>
      </w:r>
      <w:r w:rsidR="00897B91" w:rsidRPr="002F4348">
        <w:fldChar w:fldCharType="separate"/>
      </w:r>
      <w:r w:rsidR="0046092E" w:rsidRPr="002F4348">
        <w:rPr>
          <w:noProof/>
        </w:rPr>
        <w:t>[49–51]</w:t>
      </w:r>
      <w:r w:rsidR="00897B91" w:rsidRPr="002F4348">
        <w:fldChar w:fldCharType="end"/>
      </w:r>
      <w:r w:rsidR="00897B91" w:rsidRPr="002F4348">
        <w:t>.</w:t>
      </w:r>
      <w:r w:rsidR="00F12200" w:rsidRPr="002F4348">
        <w:t xml:space="preserve"> </w:t>
      </w:r>
    </w:p>
    <w:p w14:paraId="6DF79E47" w14:textId="77777777" w:rsidR="000578EF" w:rsidRPr="002F4348" w:rsidRDefault="000578EF" w:rsidP="00897B91">
      <w:pPr>
        <w:ind w:left="709" w:firstLine="0"/>
        <w:contextualSpacing/>
        <w:rPr>
          <w:b/>
        </w:rPr>
      </w:pPr>
      <w:r w:rsidRPr="002F4348">
        <w:rPr>
          <w:b/>
        </w:rPr>
        <w:t xml:space="preserve">Уровень убедительности рекомендаций </w:t>
      </w:r>
      <w:r w:rsidR="00B5143A" w:rsidRPr="002F4348">
        <w:rPr>
          <w:b/>
        </w:rPr>
        <w:t>С</w:t>
      </w:r>
      <w:r w:rsidRPr="002F4348">
        <w:rPr>
          <w:b/>
        </w:rPr>
        <w:t xml:space="preserve"> (уровень достоверности доказательств </w:t>
      </w:r>
      <w:r w:rsidR="00B5143A" w:rsidRPr="002F4348">
        <w:rPr>
          <w:b/>
        </w:rPr>
        <w:t>4</w:t>
      </w:r>
      <w:r w:rsidRPr="002F4348">
        <w:rPr>
          <w:b/>
        </w:rPr>
        <w:t>).</w:t>
      </w:r>
    </w:p>
    <w:p w14:paraId="4F7FECB3" w14:textId="77777777" w:rsidR="00A54E67"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A54E67" w:rsidRPr="002F4348">
        <w:t xml:space="preserve">пациентам моложе 18 лет с </w:t>
      </w:r>
      <w:r w:rsidR="00F037C8" w:rsidRPr="002F4348">
        <w:rPr>
          <w:iCs/>
          <w:szCs w:val="24"/>
        </w:rPr>
        <w:t>НЛПЛХ</w:t>
      </w:r>
      <w:r w:rsidR="00A54E67" w:rsidRPr="002F4348">
        <w:t xml:space="preserve"> </w:t>
      </w:r>
      <w:r w:rsidR="00A54E67" w:rsidRPr="002F4348">
        <w:rPr>
          <w:lang w:val="en-US"/>
        </w:rPr>
        <w:t>I</w:t>
      </w:r>
      <w:r w:rsidR="00A54E67" w:rsidRPr="002F4348">
        <w:t>-</w:t>
      </w:r>
      <w:r w:rsidR="00A54E67" w:rsidRPr="002F4348">
        <w:rPr>
          <w:lang w:val="en-US"/>
        </w:rPr>
        <w:t>IIA</w:t>
      </w:r>
      <w:r w:rsidR="00A54E67" w:rsidRPr="002F4348">
        <w:t xml:space="preserve"> стадий без массивного опухолевого поражения </w:t>
      </w:r>
      <w:r w:rsidR="00A54E67" w:rsidRPr="002F4348">
        <w:rPr>
          <w:b/>
        </w:rPr>
        <w:t xml:space="preserve">рекомендовано </w:t>
      </w:r>
      <w:r w:rsidR="00A54E67" w:rsidRPr="002F4348">
        <w:t xml:space="preserve">хирургическое удаление очага и динамическое наблюдение </w:t>
      </w:r>
      <w:r w:rsidR="00A54E67" w:rsidRPr="002F4348">
        <w:fldChar w:fldCharType="begin" w:fldLock="1"/>
      </w:r>
      <w:r w:rsidR="002C6C01" w:rsidRPr="002F4348">
        <w:instrText>ADDIN CSL_CITATION {"citationItems":[{"id":"ITEM-1","itemData":{"DOI":"10.1200/JCO.2015.65.3469","ISSN":"15277755","abstract":"Purpose: Children's Oncology Group study AHOD03P1 was designed to determine whether excellent outcomes can be maintained for patients with low-risk, pediatric lymphocyte-predominant Hodgkin lymphoma (LPHL) with a strategy of resection alone or minimal chemotherapy. Patients and Methods: Patients with stage IA LPHL in a single node that was completely resected were observed without further therapy; recurrences were treated with three cycles of doxorubicin/vincristine/prednisone/cyclophosphamide (AV-PC). Patients with unresected stage IA or stage IIA LPHL were treated with three cycles of AV-PC. Patients with less than a complete response (CR) to AV-PC received 21-Gy involved-field radiation therapy (IFRT). Results: A total of 183 eligible patients were enrolled; 178 were evaluable. Of these, 52 patients underwent complete resection of a single node. There were 13 relapses at a median of 11.5 months; 5-year event-free survival (EFS) was 77% (range, 62% to 87%). A total of 135 patients received AV-PC; 126 were treated at diagnosis and nine at relapse after surgery alone. Eleven patients receiving AV-PC had less than CR and received IFRT. Fourteen first events occurred among 135 patients (12 relapses and two second malignancies). Two relapses occurred in patients who had received IFRT. Five-year EFS was 88.8% (95% CI, 81.8% to 93.2%). Five-year EFS for the entire cohort was 85.5% (95% CI, 79.2% to 90.1%); overall survival was 100%. Conclusion: Some 75% of highly selected pediatric patients with LPHL may be spared chemotherapy after surgical resection alone. Pediatric LPHL has excellent EFS with chemotherapy that is less intensive than standard regimens; &gt; 90% of patients can avoid radiation therapy. The salvage rate for the few relapses is high, with 100% survival overall.","author":[{"dropping-particle":"","family":"Appel","given":"Burton E.","non-dropping-particle":"","parse-names":false,"suffix":""},{"dropping-particle":"","family":"Chen","given":"Lu","non-dropping-particle":"","parse-names":false,"suffix":""},{"dropping-particle":"","family":"Buxton","given":"Allen B.","non-dropping-particle":"","parse-names":false,"suffix":""},{"dropping-particle":"","family":"Hutchison","given":"Robert E.","non-dropping-particle":"","parse-names":false,"suffix":""},{"dropping-particle":"","family":"Hodgson","given":"David C.","non-dropping-particle":"","parse-names":false,"suffix":""},{"dropping-particle":"","family":"Ehrlich","given":"Peter F.","non-dropping-particle":"","parse-names":false,"suffix":""},{"dropping-particle":"","family":"Constine","given":"Louis S.","non-dropping-particle":"","parse-names":false,"suffix":""},{"dropping-particle":"","family":"Schwartz","given":"Cindy L.","non-dropping-particle":"","parse-names":false,"suffix":""}],"container-title":"Journal of Clinical Oncology","id":"ITEM-1","issue":"20","issued":{"date-parts":[["2016","7","10"]]},"page":"2372-2379","publisher":"American Society of Clinical Oncology","title":"Minimal treatment of low-risk, pediatric lymphocyte-predominant hodgkin lymphoma: A report from the children's oncology group","type":"article-journal","volume":"34"},"uris":["http://www.mendeley.com/documents/?uuid=17408e0c-b411-328d-a716-2c6065bbec20","http://www.mendeley.com/documents/?uuid=2912245c-28b6-4610-80d5-89eb9ab7cbf9"]},{"id":"ITEM-2","itemData":{"DOI":"10.1002/cncr.22762","ISSN":"0008543X","abstract":"BACKGROUND. Lymphocyte-predominant Hodgkin lymphoma (LPHL) is a rare, CD20-positive, good prognostic lymphoma in children. Patients with early-stage LPHL who underwent successful surgical lymph node resection alone have been reported. To clarify the optimum treatment strategy in children, European study groups were asked to report their experience of surgery alone used in the treatment of pediatric LPHL. METHODS. Data from 58 patients were collected by the French Society for Pediatric Cancers, the German-Austrian Pediatric Study Group/German Society of Pediatric Oncology and Hematology (Germany), and the Children's Cancer and Leukaemia Group (United Kingdom). In total, there were 50 boys and 8 girls, and the median age was 11 years (age range, 4-17 years). Fifty-four patients had stage IA disease, 2 patients had stage IIA disease, and 2 patients had stage IIIA disease. RESULTS. With a median follow-up of 43 months (range, 2-202 months), the overall survival rate was 100%, and the progression-free survival (PFS) rate was 57%. Fifty-one of 58 patients achieved complete remission (CR) after surgery. In the CR group, the overall PFS rate was 67% (95% confidence interval, 51-82%). All seven patients who had residual disease after initial surgery developed recurrences (P =.003). Among 18 patients with stage IA LPHL who developed recurrent disease, 11 patients had local recurrences, and 7 patients recurred in stage IIA. One patient with stage IIIA disease presented with high-grade B-cell non-Hodgkin lymphoma at 10 years of follow-up. CONCLUSIONS. When complete resection was achieved, a substantial proportion of patients with surgically treated, early-stage LPHL experienced long-term remission and actually may have been cured. © 2007 American Cancer Society.","author":[{"dropping-particle":"","family":"Mauz-Körholz","given":"Christine","non-dropping-particle":"","parse-names":false,"suffix":""},{"dropping-particle":"","family":"Gorde-Grosjean","given":"Stephanie","non-dropping-particle":"","parse-names":false,"suffix":""},{"dropping-particle":"","family":"Hasenclever","given":"Dirk","non-dropping-particle":"","parse-names":false,"suffix":""},{"dropping-particle":"","family":"Shankar","given":"Ananth","non-dropping-particle":"","parse-names":false,"suffix":""},{"dropping-particle":"","family":"Dörffel","given":"Wolfgang","non-dropping-particle":"","parse-names":false,"suffix":""},{"dropping-particle":"","family":"Wallace","given":"W. Hamish","non-dropping-particle":"","parse-names":false,"suffix":""},{"dropping-particle":"","family":"Schellong","given":"Günther","non-dropping-particle":"","parse-names":false,"suffix":""},{"dropping-particle":"","family":"Robert","given":"Alain","non-dropping-particle":"","parse-names":false,"suffix":""},{"dropping-particle":"","family":"Körholz","given":"Dieter","non-dropping-particle":"","parse-names":false,"suffix":""},{"dropping-particle":"","family":"Oberlin","given":"Odile","non-dropping-particle":"","parse-names":false,"suffix":""},{"dropping-particle":"","family":"Hall","given":"Georgina W.","non-dropping-particle":"","parse-names":false,"suffix":""},{"dropping-particle":"","family":"Landman-Parker","given":"Judith","non-dropping-particle":"","parse-names":false,"suffix":""}],"container-title":"Cancer","id":"ITEM-2","issue":"1","issued":{"date-parts":[["2007","7","1"]]},"page":"179-185","title":"Resection alone in 58 children with limited stage, lymphocyte-predominant Hodgkin lymphoma-experience from the European network group on pediatric Hodgkin lymphoma","type":"article-journal","volume":"110"},"uris":["http://www.mendeley.com/documents/?uuid=381aa13d-5983-3b01-95c2-70ee388dfcc4","http://www.mendeley.com/documents/?uuid=ad45c98c-f5f3-4a78-95d0-6e8b976f2837"]}],"mendeley":{"formattedCitation":"[52,53]","plainTextFormattedCitation":"[52,53]","previouslyFormattedCitation":"[52,53]"},"properties":{"noteIndex":0},"schema":"https://github.com/citation-style-language/schema/raw/master/csl-citation.json"}</w:instrText>
      </w:r>
      <w:r w:rsidR="00A54E67" w:rsidRPr="002F4348">
        <w:fldChar w:fldCharType="separate"/>
      </w:r>
      <w:r w:rsidR="0046092E" w:rsidRPr="002F4348">
        <w:rPr>
          <w:noProof/>
        </w:rPr>
        <w:t>[52,53]</w:t>
      </w:r>
      <w:r w:rsidR="00A54E67" w:rsidRPr="002F4348">
        <w:fldChar w:fldCharType="end"/>
      </w:r>
      <w:r w:rsidR="00A54E67" w:rsidRPr="002F4348">
        <w:t xml:space="preserve">. </w:t>
      </w:r>
    </w:p>
    <w:p w14:paraId="79A85FDF" w14:textId="77777777" w:rsidR="00A54E67" w:rsidRPr="002F4348" w:rsidRDefault="00A54E67" w:rsidP="00A54E67">
      <w:pPr>
        <w:ind w:left="709" w:firstLine="0"/>
        <w:contextualSpacing/>
        <w:rPr>
          <w:b/>
        </w:rPr>
      </w:pPr>
      <w:r w:rsidRPr="002F4348">
        <w:rPr>
          <w:b/>
        </w:rPr>
        <w:t xml:space="preserve">Уровень убедительности рекомендаций </w:t>
      </w:r>
      <w:r w:rsidRPr="002F4348">
        <w:rPr>
          <w:b/>
          <w:lang w:val="en-US"/>
        </w:rPr>
        <w:t>B</w:t>
      </w:r>
      <w:r w:rsidRPr="002F4348">
        <w:rPr>
          <w:b/>
        </w:rPr>
        <w:t xml:space="preserve"> (уровень достоверности доказательств 3).</w:t>
      </w:r>
    </w:p>
    <w:p w14:paraId="4B72EDD7" w14:textId="77777777" w:rsidR="000578EF"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0578EF" w:rsidRPr="002F4348">
        <w:t>пациентам 18 лет</w:t>
      </w:r>
      <w:r w:rsidR="00A54E67" w:rsidRPr="002F4348">
        <w:t xml:space="preserve"> и старше</w:t>
      </w:r>
      <w:r w:rsidR="000578EF" w:rsidRPr="002F4348">
        <w:t xml:space="preserve"> с </w:t>
      </w:r>
      <w:r w:rsidR="00F037C8" w:rsidRPr="002F4348">
        <w:rPr>
          <w:iCs/>
          <w:szCs w:val="24"/>
        </w:rPr>
        <w:t>НЛПЛХ</w:t>
      </w:r>
      <w:r w:rsidR="000578EF" w:rsidRPr="002F4348">
        <w:t xml:space="preserve"> </w:t>
      </w:r>
      <w:r w:rsidR="000578EF" w:rsidRPr="002F4348">
        <w:rPr>
          <w:lang w:val="en-US"/>
        </w:rPr>
        <w:t>I</w:t>
      </w:r>
      <w:r w:rsidR="000578EF" w:rsidRPr="002F4348">
        <w:t>-</w:t>
      </w:r>
      <w:r w:rsidR="000578EF" w:rsidRPr="002F4348">
        <w:rPr>
          <w:lang w:val="en-US"/>
        </w:rPr>
        <w:t>II</w:t>
      </w:r>
      <w:r w:rsidR="000578EF" w:rsidRPr="002F4348">
        <w:t xml:space="preserve"> стадий с массивным опухолевым поражением и/или с симптомами интоксикации (В-</w:t>
      </w:r>
      <w:r w:rsidR="000578EF" w:rsidRPr="002F4348">
        <w:lastRenderedPageBreak/>
        <w:t xml:space="preserve">симптомами) </w:t>
      </w:r>
      <w:r w:rsidR="000578EF" w:rsidRPr="002F4348">
        <w:rPr>
          <w:b/>
        </w:rPr>
        <w:t xml:space="preserve">рекомендовано </w:t>
      </w:r>
      <w:r w:rsidR="000578EF" w:rsidRPr="002F4348">
        <w:t xml:space="preserve">проведение химиотерапии по схеме </w:t>
      </w:r>
      <w:r w:rsidR="000578EF" w:rsidRPr="002F4348">
        <w:rPr>
          <w:lang w:val="en-US"/>
        </w:rPr>
        <w:t>ABVD</w:t>
      </w:r>
      <w:r w:rsidR="000578EF" w:rsidRPr="002F4348">
        <w:t xml:space="preserve"> в комбинации с #ритуксимабом** и лучевой терапии СОД 30 Гр </w:t>
      </w:r>
      <w:r w:rsidR="00897B91" w:rsidRPr="002F4348">
        <w:fldChar w:fldCharType="begin" w:fldLock="1"/>
      </w:r>
      <w:r w:rsidR="002C6C01" w:rsidRPr="002F4348">
        <w:instrText>ADDIN CSL_CITATION {"citationItems":[{"id":"ITEM-1","itemData":{"DOI":"10.1111/bjh.14001","ISSN":"00071048","author":[{"dropping-particle":"","family":"Cencini","given":"Emanuele","non-dropping-particle":"","parse-names":false,"suffix":""},{"dropping-particle":"","family":"Fabbri","given":"Alberto","non-dropping-particle":"","parse-names":false,"suffix":""},{"dropping-particle":"","family":"Bocchia","given":"Monica","non-dropping-particle":"","parse-names":false,"suffix":""}],"container-title":"British Journal of Haematology","id":"ITEM-1","issue":"5","issued":{"date-parts":[["2017","3","1"]]},"page":"831-833","publisher":"Blackwell Publishing Ltd","title":"Rituximab plus ABVD in newly diagnosed nodular lymphocyte-predominant Hodgkin lymphoma","type":"article-journal","volume":"176"},"uris":["http://www.mendeley.com/documents/?uuid=d0072906-cb12-30b6-b1fa-93305577d157","http://www.mendeley.com/documents/?uuid=d5ca256d-2c4d-40e5-965f-d92915333b7e"]}],"mendeley":{"formattedCitation":"[54]","plainTextFormattedCitation":"[54]","previouslyFormattedCitation":"[54]"},"properties":{"noteIndex":0},"schema":"https://github.com/citation-style-language/schema/raw/master/csl-citation.json"}</w:instrText>
      </w:r>
      <w:r w:rsidR="00897B91" w:rsidRPr="002F4348">
        <w:fldChar w:fldCharType="separate"/>
      </w:r>
      <w:r w:rsidR="00B5143A" w:rsidRPr="002F4348">
        <w:rPr>
          <w:noProof/>
        </w:rPr>
        <w:t>[54]</w:t>
      </w:r>
      <w:r w:rsidR="00897B91" w:rsidRPr="002F4348">
        <w:fldChar w:fldCharType="end"/>
      </w:r>
      <w:r w:rsidR="00897B91" w:rsidRPr="002F4348">
        <w:t>.</w:t>
      </w:r>
      <w:r w:rsidR="00F12200" w:rsidRPr="002F4348">
        <w:t xml:space="preserve"> </w:t>
      </w:r>
    </w:p>
    <w:p w14:paraId="131B2674" w14:textId="77777777" w:rsidR="000578EF" w:rsidRPr="002F4348" w:rsidRDefault="000578EF" w:rsidP="00897B91">
      <w:pPr>
        <w:ind w:left="709" w:firstLine="0"/>
        <w:contextualSpacing/>
        <w:rPr>
          <w:b/>
        </w:rPr>
      </w:pPr>
      <w:r w:rsidRPr="002F4348">
        <w:rPr>
          <w:b/>
        </w:rPr>
        <w:t xml:space="preserve">Уровень убедительности рекомендаций </w:t>
      </w:r>
      <w:r w:rsidR="00B5143A" w:rsidRPr="002F4348">
        <w:rPr>
          <w:b/>
          <w:lang w:val="en-US"/>
        </w:rPr>
        <w:t>C</w:t>
      </w:r>
      <w:r w:rsidR="00B5143A" w:rsidRPr="002F4348">
        <w:rPr>
          <w:b/>
        </w:rPr>
        <w:t xml:space="preserve"> </w:t>
      </w:r>
      <w:r w:rsidRPr="002F4348">
        <w:rPr>
          <w:b/>
        </w:rPr>
        <w:t xml:space="preserve">(уровень достоверности доказательств </w:t>
      </w:r>
      <w:r w:rsidR="00B5143A" w:rsidRPr="002F4348">
        <w:rPr>
          <w:b/>
        </w:rPr>
        <w:t>5</w:t>
      </w:r>
      <w:r w:rsidRPr="002F4348">
        <w:rPr>
          <w:b/>
        </w:rPr>
        <w:t>).</w:t>
      </w:r>
    </w:p>
    <w:p w14:paraId="139EDF59" w14:textId="77777777" w:rsidR="000578EF" w:rsidRPr="002F4348" w:rsidRDefault="000578EF" w:rsidP="00897B91">
      <w:pPr>
        <w:ind w:left="709" w:firstLine="0"/>
        <w:contextualSpacing/>
        <w:rPr>
          <w:i/>
        </w:rPr>
      </w:pPr>
      <w:r w:rsidRPr="002F4348">
        <w:rPr>
          <w:b/>
        </w:rPr>
        <w:t xml:space="preserve">Комментарий: </w:t>
      </w:r>
      <w:r w:rsidRPr="002F4348">
        <w:rPr>
          <w:i/>
        </w:rPr>
        <w:t xml:space="preserve">ЛТ </w:t>
      </w:r>
      <w:r w:rsidR="00E61655" w:rsidRPr="002F4348">
        <w:rPr>
          <w:i/>
        </w:rPr>
        <w:t xml:space="preserve">пациентам с </w:t>
      </w:r>
      <w:r w:rsidR="00F037C8" w:rsidRPr="002F4348">
        <w:rPr>
          <w:i/>
        </w:rPr>
        <w:t>НЛПЛХ</w:t>
      </w:r>
      <w:r w:rsidRPr="002F4348">
        <w:rPr>
          <w:i/>
        </w:rPr>
        <w:t xml:space="preserve"> проводится на зоны исходно поражённых лимфатических узлов, определяемых по данным ПЭТ/КТ, с отступами 2-5 см. При невозможности выполнения ПЭТ/КТ до начала лечения объём ЛТ определяется по данным исходных УЗИ, КТ.</w:t>
      </w:r>
    </w:p>
    <w:p w14:paraId="50EB1D71" w14:textId="77777777" w:rsidR="00370263" w:rsidRPr="002F4348" w:rsidRDefault="00D75819" w:rsidP="00B153FC">
      <w:pPr>
        <w:pStyle w:val="afe"/>
        <w:numPr>
          <w:ilvl w:val="0"/>
          <w:numId w:val="12"/>
        </w:numPr>
        <w:spacing w:before="120" w:after="120"/>
        <w:ind w:left="709" w:hanging="709"/>
      </w:pPr>
      <w:r w:rsidRPr="002F4348">
        <w:t xml:space="preserve">Ранее не получавшим лечение </w:t>
      </w:r>
      <w:r w:rsidR="00A54E67" w:rsidRPr="002F4348">
        <w:t xml:space="preserve">пациентам моложе 18 лет с </w:t>
      </w:r>
      <w:r w:rsidR="00F037C8" w:rsidRPr="002F4348">
        <w:rPr>
          <w:iCs/>
          <w:szCs w:val="24"/>
        </w:rPr>
        <w:t>НЛПЛХ</w:t>
      </w:r>
      <w:r w:rsidR="00A54E67" w:rsidRPr="002F4348">
        <w:t xml:space="preserve"> </w:t>
      </w:r>
      <w:r w:rsidR="00A54E67" w:rsidRPr="002F4348">
        <w:rPr>
          <w:lang w:val="en-US"/>
        </w:rPr>
        <w:t>I</w:t>
      </w:r>
      <w:r w:rsidR="00A54E67" w:rsidRPr="002F4348">
        <w:t>-</w:t>
      </w:r>
      <w:r w:rsidR="00A54E67" w:rsidRPr="002F4348">
        <w:rPr>
          <w:lang w:val="en-US"/>
        </w:rPr>
        <w:t>II</w:t>
      </w:r>
      <w:r w:rsidR="00A54E67" w:rsidRPr="002F4348">
        <w:t xml:space="preserve"> стадий с массивным опухолевым поражением и/или с симптомами интоксикации (В-симптомами) </w:t>
      </w:r>
      <w:r w:rsidR="00A54E67" w:rsidRPr="002F4348">
        <w:rPr>
          <w:b/>
        </w:rPr>
        <w:t xml:space="preserve">рекомендовано </w:t>
      </w:r>
      <w:r w:rsidR="00A54E67" w:rsidRPr="002F4348">
        <w:t xml:space="preserve">проведение химиотерапии по схеме </w:t>
      </w:r>
      <w:r w:rsidR="00370263" w:rsidRPr="002F4348">
        <w:rPr>
          <w:lang w:val="en-US"/>
        </w:rPr>
        <w:t>CVP</w:t>
      </w:r>
      <w:r w:rsidR="00370263" w:rsidRPr="002F4348">
        <w:t xml:space="preserve"> с #ритуксимабом** </w:t>
      </w:r>
      <w:r w:rsidR="00370263" w:rsidRPr="002F4348">
        <w:fldChar w:fldCharType="begin" w:fldLock="1"/>
      </w:r>
      <w:r w:rsidR="00A850F7" w:rsidRPr="002F4348">
        <w:instrText>ADDIN CSL_CITATION {"citationItems":[{"id":"ITEM-1","itemData":{"DOI":"10.1016/j.ejca.2011.10.018","ISSN":"09598049","abstract":"Purpose: To examine whether three cycles of a low-intensity chemotherapy consisting of cyclophosphamide [500 mg/m 2 - day 1], vinblastine [6 mg/m 2 - days 1 and 8] and prednisolone [40 mg/m 2 - days 1-7] (CVP) is safe and therapeutically effective in children and adolescents with early stage nodular lymphocyte predominant Hodgkin lymphoma [nLPHL]. Patients and methods: Fifty-five children and adolescents with early stage nLPHL [median age 13 years, range 4-17 years] diagnosed between June 2005 and October 2010 in the UK and France are the subjects of this report. Staging investigations included conventional cross sectional as well as 18 fluro-deoxyglucose [FDG] PET imaging. Histology was confirmed as nLPHL by an expert pathology panel. Results: Of the 45 patients, who received CVP as first line treatment, 36 [80%, 95% Confidence Interval [CI]: (68; 92)] either achieved a complete remission [CR] or CR unconfirmed [CRu], the remaining nine patients achieved a partial response. All nine subsequently achieved CR with salvage chemotherapy [n = 7] or radiotherapy [n = 2]. Ten patients received CVP at relapse after primary treatment that consisted of surgery alone and all achieved CR. To date, only three patients have relapsed after CVP chemotherapy and all had received CVP as first line treatment at initial diagnosis. The 40-month freedom from treatment failure and overall survival for the entire cohort were 75.4% (SE ± 6%) and 100%, respectively. No significant early toxicity was observed. Conclusions: Our results show that CVP is an effective chemotherapy regimen in children and adolescents with early stage nLPHL that is well tolerated with minimal acute toxicity. © 2011 Elsevier Ltd. All rights reserved.","author":[{"dropping-particle":"","family":"Shankar","given":"Ananth","non-dropping-particle":"","parse-names":false,"suffix":""},{"dropping-particle":"","family":"Hall","given":"Georgina W.","non-dropping-particle":"","parse-names":false,"suffix":""},{"dropping-particle":"","family":"Gorde-Grosjean","given":"Stephanie","non-dropping-particle":"","parse-names":false,"suffix":""},{"dropping-particle":"","family":"Hasenclever","given":"Dirk","non-dropping-particle":"","parse-names":false,"suffix":""},{"dropping-particle":"","family":"Leblanc","given":"Thierry","non-dropping-particle":"","parse-names":false,"suffix":""},{"dropping-particle":"","family":"Hayward","given":"Janis","non-dropping-particle":"","parse-names":false,"suffix":""},{"dropping-particle":"","family":"Lambilliotte","given":"Anne","non-dropping-particle":"","parse-names":false,"suffix":""},{"dropping-particle":"","family":"Daw","given":"Stephen","non-dropping-particle":"","parse-names":false,"suffix":""},{"dropping-particle":"","family":"Perel","given":"Yves","non-dropping-particle":"","parse-names":false,"suffix":""},{"dropping-particle":"","family":"McCarthy","given":"Keith","non-dropping-particle":"","parse-names":false,"suffix":""},{"dropping-particle":"","family":"Lejars","given":"Odile","non-dropping-particle":"","parse-names":false,"suffix":""},{"dropping-particle":"","family":"Coulomb","given":"Aurore","non-dropping-particle":"","parse-names":false,"suffix":""},{"dropping-particle":"","family":"Oberlin","given":"W. Odile","non-dropping-particle":"","parse-names":false,"suffix":""},{"dropping-particle":"","family":"Wallace","given":"W. Hamish","non-dropping-particle":"","parse-names":false,"suffix":""},{"dropping-particle":"","family":"Landman-Parker","given":"Judith","non-dropping-particle":"","parse-names":false,"suffix":""}],"container-title":"European Journal of Cancer","id":"ITEM-1","issue":"11","issued":{"date-parts":[["2012","7"]]},"page":"1700-1706","title":"Treatment outcome after low intensity chemotherapy [CVP] in children and adolescents with early stage nodular lymphocyte predominant Hodgkin's lymphoma - An Anglo-French collaborative report","type":"article-journal","volume":"48"},"uris":["http://www.mendeley.com/documents/?uuid=2a3717b9-ce82-3fd9-b87c-12d372e48e32","http://www.mendeley.com/documents/?uuid=822696d9-f260-4edf-9a87-4671cd75b270"]}],"mendeley":{"formattedCitation":"[55]","plainTextFormattedCitation":"[55]","previouslyFormattedCitation":"[55]"},"properties":{"noteIndex":0},"schema":"https://github.com/citation-style-language/schema/raw/master/csl-citation.json"}</w:instrText>
      </w:r>
      <w:r w:rsidR="00370263" w:rsidRPr="002F4348">
        <w:fldChar w:fldCharType="separate"/>
      </w:r>
      <w:r w:rsidR="00B5143A" w:rsidRPr="002F4348">
        <w:rPr>
          <w:noProof/>
        </w:rPr>
        <w:t>[55]</w:t>
      </w:r>
      <w:r w:rsidR="00370263" w:rsidRPr="002F4348">
        <w:fldChar w:fldCharType="end"/>
      </w:r>
      <w:r w:rsidR="00370263" w:rsidRPr="002F4348">
        <w:t>.</w:t>
      </w:r>
      <w:r w:rsidR="00370263" w:rsidRPr="002F4348" w:rsidDel="00370263">
        <w:t xml:space="preserve"> </w:t>
      </w:r>
    </w:p>
    <w:p w14:paraId="66D55629" w14:textId="77777777" w:rsidR="00054863" w:rsidRPr="002F4348" w:rsidRDefault="00054863" w:rsidP="000709E2">
      <w:pPr>
        <w:ind w:left="709" w:firstLine="0"/>
        <w:contextualSpacing/>
        <w:rPr>
          <w:b/>
        </w:rPr>
      </w:pPr>
      <w:r w:rsidRPr="002F4348">
        <w:rPr>
          <w:b/>
        </w:rPr>
        <w:t xml:space="preserve">Уровень убедительности рекомендаций </w:t>
      </w:r>
      <w:r w:rsidR="008C63AF" w:rsidRPr="002F4348">
        <w:rPr>
          <w:b/>
        </w:rPr>
        <w:t xml:space="preserve">С </w:t>
      </w:r>
      <w:r w:rsidRPr="002F4348">
        <w:rPr>
          <w:b/>
        </w:rPr>
        <w:t xml:space="preserve">(уровень достоверности доказательств </w:t>
      </w:r>
      <w:r w:rsidR="008C63AF" w:rsidRPr="002F4348">
        <w:rPr>
          <w:b/>
        </w:rPr>
        <w:t>5</w:t>
      </w:r>
      <w:r w:rsidRPr="002F4348">
        <w:rPr>
          <w:b/>
        </w:rPr>
        <w:t>).</w:t>
      </w:r>
    </w:p>
    <w:p w14:paraId="21574221" w14:textId="77777777" w:rsidR="00F12200" w:rsidRPr="002F4348" w:rsidRDefault="00D75819" w:rsidP="00B153FC">
      <w:pPr>
        <w:pStyle w:val="afe"/>
        <w:numPr>
          <w:ilvl w:val="0"/>
          <w:numId w:val="12"/>
        </w:numPr>
        <w:ind w:left="709" w:hanging="709"/>
      </w:pPr>
      <w:r w:rsidRPr="002F4348">
        <w:t xml:space="preserve">Ранее не получавшим лечение </w:t>
      </w:r>
      <w:r w:rsidR="000578EF" w:rsidRPr="002F4348">
        <w:t>пациентам с распространенными (</w:t>
      </w:r>
      <w:r w:rsidR="000578EF" w:rsidRPr="002F4348">
        <w:rPr>
          <w:lang w:val="en-US"/>
        </w:rPr>
        <w:t>III</w:t>
      </w:r>
      <w:r w:rsidR="000578EF" w:rsidRPr="002F4348">
        <w:t>-</w:t>
      </w:r>
      <w:r w:rsidR="000578EF" w:rsidRPr="002F4348">
        <w:rPr>
          <w:lang w:val="en-US"/>
        </w:rPr>
        <w:t>IV</w:t>
      </w:r>
      <w:r w:rsidR="000578EF" w:rsidRPr="002F4348">
        <w:t xml:space="preserve">) стадиями </w:t>
      </w:r>
      <w:r w:rsidR="00F037C8" w:rsidRPr="002F4348">
        <w:rPr>
          <w:iCs/>
          <w:szCs w:val="24"/>
        </w:rPr>
        <w:t>НЛПЛХ</w:t>
      </w:r>
      <w:r w:rsidR="000578EF" w:rsidRPr="002F4348">
        <w:t xml:space="preserve"> </w:t>
      </w:r>
      <w:r w:rsidR="000578EF" w:rsidRPr="002F4348">
        <w:rPr>
          <w:b/>
        </w:rPr>
        <w:t xml:space="preserve">рекомендовано </w:t>
      </w:r>
      <w:r w:rsidR="000578EF" w:rsidRPr="002F4348">
        <w:t xml:space="preserve">применение режима </w:t>
      </w:r>
      <w:r w:rsidR="000578EF" w:rsidRPr="002F4348">
        <w:rPr>
          <w:lang w:val="en-US"/>
        </w:rPr>
        <w:t>R</w:t>
      </w:r>
      <w:r w:rsidR="000578EF" w:rsidRPr="002F4348">
        <w:t>-</w:t>
      </w:r>
      <w:r w:rsidR="000578EF" w:rsidRPr="002F4348">
        <w:rPr>
          <w:lang w:val="en-US"/>
        </w:rPr>
        <w:t>CHOP</w:t>
      </w:r>
      <w:r w:rsidR="007A344D" w:rsidRPr="002F4348">
        <w:t xml:space="preserve"> (описание режимов – см. приложение А3.1) </w:t>
      </w:r>
      <w:r w:rsidR="00897B91" w:rsidRPr="002F4348">
        <w:t xml:space="preserve"> </w:t>
      </w:r>
      <w:r w:rsidR="00897B91" w:rsidRPr="002F4348">
        <w:fldChar w:fldCharType="begin" w:fldLock="1"/>
      </w:r>
      <w:r w:rsidR="00A850F7" w:rsidRPr="002F4348">
        <w:instrText>ADDIN CSL_CITATION {"citationItems":[{"id":"ITEM-1","itemData":{"DOI":"10.1182/blood-2017-02-766121","ISSN":"15280020","abstract":"© 2017 by The American Society of Hematology. Nodular lymphocyte Hodgkin lymphoma (NLPHL) is a rare disease for which the optimal therapy is unknown. We hypothesized that rituximab plus cyclophosphamide, doxorubicin, vincristine, and prednisone (R-CHOP) could decrease rates of relapse and transformation. We retrospectively reviewed patients with NLPHL diagnosed between 1995 and 2015 confirmed by central pathologic review. Fifty-nine had sufficient treatment and follow-up data for analysis. We described progression-free survival (PFS), overall survival (OS), and histologic transformation according to treatment strategy and explored prognostic factors for PFS and OS. The median age at diagnosis was 41 years; 75% were male, and 61% had a typical growth pattern. Twenty-seven patients were treated with R-CHOP with an overall response rate of 100% (complete responses 89%). The median follow-up was 6.7 years, and the estimated 5- and 10-year PFS rates for patients treated with R-CHOP were 88.5% (95% confidence interval [CI], 68.4% to 96.1%) and 59.3 (95% CI, 25.3% to 89.1%), respectively. Excluding patients with histologic transformation at diagnosis, the 5-year cumulative incidence of histologic transformation was 2% (95% CI, 87% to 100%). No patient treated with R-CHOP experienced transformation. A high-risk score from the German Hodgkin Study Group was adversely prognostic for OS (P 5 .036), whereas male sex and splenic involvement were adversely prognostic for PFS (P 5 .006 and .002, respectively) but not OS. Our data support a potential role for R-CHOP in patients with NLPHL. Larger prospective trials are needed to define the optimal chemotherapy regimen.","author":[{"dropping-particle":"","family":"Fanale","given":"Michelle A.","non-dropping-particle":"","parse-names":false,"suffix":""},{"dropping-particle":"","family":"Cheah","given":"Chan Yoon","non-dropping-particle":"","parse-names":false,"suffix":""},{"dropping-particle":"","family":"Rich","given":"Amy","non-dropping-particle":"","parse-names":false,"suffix":""},{"dropping-particle":"","family":"Medeiros","given":"L. Jeffrey","non-dropping-particle":"","parse-names":false,"suffix":""},{"dropping-particle":"","family":"Lai","given":"Chao Ming","non-dropping-particle":"","parse-names":false,"suffix":""},{"dropping-particle":"","family":"Oki","given":"Yasuhiro","non-dropping-particle":"","parse-names":false,"suffix":""},{"dropping-particle":"","family":"Romaguera","given":"Jorge E.","non-dropping-particle":"","parse-names":false,"suffix":""},{"dropping-particle":"","family":"Fayad","given":"Luis E.","non-dropping-particle":"","parse-names":false,"suffix":""},{"dropping-particle":"","family":"Hagemeister","given":"F. B.","non-dropping-particle":"","parse-names":false,"suffix":""},{"dropping-particle":"","family":"Samaniego","given":"Felipe","non-dropping-particle":"","parse-names":false,"suffix":""},{"dropping-particle":"","family":"Rodriguez","given":"Maria A.","non-dropping-particle":"","parse-names":false,"suffix":""},{"dropping-particle":"","family":"Neelapu","given":"Sattva S.","non-dropping-particle":"","parse-names":false,"suffix":""},{"dropping-particle":"","family":"Lee","given":"Hun J.","non-dropping-particle":"","parse-names":false,"suffix":""},{"dropping-particle":"","family":"Nastoupil","given":"Loretta","non-dropping-particle":"","parse-names":false,"suffix":""},{"dropping-particle":"","family":"Fowler","given":"Nathan H.","non-dropping-particle":"","parse-names":false,"suffix":""},{"dropping-particle":"","family":"Turturro","given":"Francesco","non-dropping-particle":"","parse-names":false,"suffix":""},{"dropping-particle":"","family":"Westin","given":"Jason R.","non-dropping-particle":"","parse-names":false,"suffix":""},{"dropping-particle":"","family":"Wang","given":"Michael L.","non-dropping-particle":"","parse-names":false,"suffix":""},{"dropping-particle":"","family":"McLaughlin","given":"Peter","non-dropping-particle":"","parse-names":false,"suffix":""},{"dropping-particle":"","family":"Pinnix","given":"Chelsea C.","non-dropping-particle":"","parse-names":false,"suffix":""},{"dropping-particle":"","family":"Milgrom","given":"Sarah A.","non-dropping-particle":"","parse-names":false,"suffix":""},{"dropping-particle":"","family":"Dabaja","given":"Bouthaina","non-dropping-particle":"","parse-names":false,"suffix":""},{"dropping-particle":"","family":"Horowitz","given":"Sandra B.","non-dropping-particle":"","parse-names":false,"suffix":""},{"dropping-particle":"","family":"Younes","given":"Anas","non-dropping-particle":"","parse-names":false,"suffix":""}],"container-title":"Blood","id":"ITEM-1","issued":{"date-parts":[["2017"]]},"title":"Encouraging activity for R-CHOP in advanced stage nodular lymphocyte–predominant Hodgkin lymphoma","type":"article-journal"},"uris":["http://www.mendeley.com/documents/?uuid=4629b39a-27e6-3217-9bbd-7fc4330c3b8f","http://www.mendeley.com/documents/?uuid=8f53ae39-3441-45a8-8028-aab12a7c2c5c"]}],"mendeley":{"formattedCitation":"[56]","plainTextFormattedCitation":"[56]","previouslyFormattedCitation":"[56]"},"properties":{"noteIndex":0},"schema":"https://github.com/citation-style-language/schema/raw/master/csl-citation.json"}</w:instrText>
      </w:r>
      <w:r w:rsidR="00897B91" w:rsidRPr="002F4348">
        <w:fldChar w:fldCharType="separate"/>
      </w:r>
      <w:r w:rsidR="00B5143A" w:rsidRPr="002F4348">
        <w:rPr>
          <w:noProof/>
        </w:rPr>
        <w:t>[56]</w:t>
      </w:r>
      <w:r w:rsidR="00897B91" w:rsidRPr="002F4348">
        <w:fldChar w:fldCharType="end"/>
      </w:r>
      <w:r w:rsidR="00897B91" w:rsidRPr="002F4348">
        <w:rPr>
          <w:lang w:val="en-US"/>
        </w:rPr>
        <w:t>.</w:t>
      </w:r>
      <w:r w:rsidR="00F12200" w:rsidRPr="002F4348">
        <w:rPr>
          <w:lang w:val="en-US"/>
        </w:rPr>
        <w:t xml:space="preserve"> </w:t>
      </w:r>
    </w:p>
    <w:p w14:paraId="2B90C0A9" w14:textId="77777777" w:rsidR="000578EF" w:rsidRPr="002F4348" w:rsidRDefault="000578EF" w:rsidP="00F12200">
      <w:pPr>
        <w:ind w:left="709" w:firstLine="0"/>
        <w:contextualSpacing/>
        <w:rPr>
          <w:b/>
        </w:rPr>
      </w:pPr>
      <w:r w:rsidRPr="002F4348">
        <w:rPr>
          <w:b/>
        </w:rPr>
        <w:t xml:space="preserve">Уровень убедительности рекомендаций </w:t>
      </w:r>
      <w:r w:rsidR="00054863" w:rsidRPr="002F4348">
        <w:rPr>
          <w:b/>
          <w:lang w:val="en-US"/>
        </w:rPr>
        <w:t>C</w:t>
      </w:r>
      <w:r w:rsidR="00054863" w:rsidRPr="002F4348">
        <w:rPr>
          <w:b/>
        </w:rPr>
        <w:t xml:space="preserve"> </w:t>
      </w:r>
      <w:r w:rsidRPr="002F4348">
        <w:rPr>
          <w:b/>
        </w:rPr>
        <w:t xml:space="preserve">(уровень достоверности доказательств </w:t>
      </w:r>
      <w:r w:rsidR="003007A6" w:rsidRPr="002F4348">
        <w:rPr>
          <w:b/>
        </w:rPr>
        <w:t>5</w:t>
      </w:r>
      <w:r w:rsidRPr="002F4348">
        <w:rPr>
          <w:b/>
        </w:rPr>
        <w:t>).</w:t>
      </w:r>
    </w:p>
    <w:p w14:paraId="6B3BD09C" w14:textId="77777777" w:rsidR="000578EF" w:rsidRPr="002F4348" w:rsidRDefault="000578EF" w:rsidP="00B153FC">
      <w:pPr>
        <w:pStyle w:val="afe"/>
        <w:numPr>
          <w:ilvl w:val="0"/>
          <w:numId w:val="12"/>
        </w:numPr>
        <w:spacing w:before="120" w:after="120"/>
        <w:ind w:left="709" w:hanging="709"/>
      </w:pPr>
      <w:r w:rsidRPr="002F4348">
        <w:t xml:space="preserve">Пациентам с рецидивами или рефрактерным течением </w:t>
      </w:r>
      <w:r w:rsidR="00F037C8" w:rsidRPr="002F4348">
        <w:rPr>
          <w:iCs/>
          <w:szCs w:val="24"/>
        </w:rPr>
        <w:t>НЛПЛХ</w:t>
      </w:r>
      <w:r w:rsidRPr="002F4348">
        <w:t xml:space="preserve"> без признаков трансформации в диффузную В-клеточную крупноклеточную лимфому </w:t>
      </w:r>
      <w:r w:rsidRPr="002F4348">
        <w:rPr>
          <w:b/>
        </w:rPr>
        <w:t xml:space="preserve">рекомендована </w:t>
      </w:r>
      <w:r w:rsidRPr="002F4348">
        <w:t>терапия рецидивов по схемам химиотерапии, аналогичным схемам для лечения рецидивов кЛХ, с добавлением #ритуксимаба**</w:t>
      </w:r>
      <w:r w:rsidR="00897B91" w:rsidRPr="002F4348">
        <w:t xml:space="preserve"> </w:t>
      </w:r>
      <w:r w:rsidR="00897B91" w:rsidRPr="002F4348">
        <w:fldChar w:fldCharType="begin" w:fldLock="1"/>
      </w:r>
      <w:r w:rsidR="002C6C01" w:rsidRPr="002F4348">
        <w:instrText>ADDIN CSL_CITATION {"citationItems":[{"id":"ITEM-1","itemData":{"DOI":"10.1182/blood-2013-07-453241","ISSN":"00064971","abstract":"Nodular lymphocyte predominant Hodgkin lymphoma (NLPHL) is an uncommon entity that, in contrast to classical Hodgkin lymphoma (cHL), universally expresses CD20, a hallmark of the disease. The majority of the patients present with earlystage disease, and treatment with local radiation provides excellent disease control and overall survival (OS). For locally extensive or advanced stages, paradigms used for cHL have been employed, with similar outcomes. Unlike cHL, late relapses may occur, as well as a propensity to transform to an aggressive B-cell non- Hodgkin lymphoma that underscores the importance of long-term follow-up and rebiopsy at the time of relapse. Deaths caused by NLPHL are uncommon, and in older series, secondary malignancies and other treatment-related toxicities contributed appreciably to overall mortality. Expression of CD20 in NLPHL has led to the evaluation of rituximab as a therapeutic option. Although results with single-agent rituximab in the front-line setting are inferior to conventional therapy, rituximab is a reasonable choice for relapsed disease because of the high overall response rate and excellent tolerability. Most patients have a long OS; therefore, overall goals of therapy should be to minimize the risk for relapse and long-term toxicity. © 2013 by The American Society of Hematology.","author":[{"dropping-particle":"","family":"Advani","given":"Ranjana H.","non-dropping-particle":"","parse-names":false,"suffix":""},{"dropping-particle":"","family":"Hoppe","given":"Richard T.","non-dropping-particle":"","parse-names":false,"suffix":""}],"container-title":"Blood","id":"ITEM-1","issue":"26","issued":{"date-parts":[["2013","12","19"]]},"page":"4182-4188","title":"How i treat nodular lymphocyte predominant Hodgkin lymphoma","type":"article-journal","volume":"122"},"uris":["http://www.mendeley.com/documents/?uuid=77d2fbd7-d30e-3eca-bb0e-4e0ec3bbdee9","http://www.mendeley.com/documents/?uuid=6413b6af-dd09-43ca-af21-403859ba1d54"]}],"mendeley":{"formattedCitation":"[57]","plainTextFormattedCitation":"[57]","previouslyFormattedCitation":"[57]"},"properties":{"noteIndex":0},"schema":"https://github.com/citation-style-language/schema/raw/master/csl-citation.json"}</w:instrText>
      </w:r>
      <w:r w:rsidR="00897B91" w:rsidRPr="002F4348">
        <w:fldChar w:fldCharType="separate"/>
      </w:r>
      <w:r w:rsidR="004126B6" w:rsidRPr="002F4348">
        <w:rPr>
          <w:noProof/>
        </w:rPr>
        <w:t>[57]</w:t>
      </w:r>
      <w:r w:rsidR="00897B91" w:rsidRPr="002F4348">
        <w:fldChar w:fldCharType="end"/>
      </w:r>
      <w:r w:rsidRPr="002F4348">
        <w:t>.</w:t>
      </w:r>
    </w:p>
    <w:p w14:paraId="70BED9DE" w14:textId="77777777" w:rsidR="000578EF" w:rsidRPr="002F4348" w:rsidRDefault="000578EF" w:rsidP="00BE61A4">
      <w:pPr>
        <w:ind w:left="709" w:firstLine="0"/>
        <w:contextualSpacing/>
        <w:rPr>
          <w:b/>
        </w:rPr>
      </w:pPr>
      <w:r w:rsidRPr="002F4348">
        <w:rPr>
          <w:b/>
        </w:rPr>
        <w:t xml:space="preserve">Уровень убедительности рекомендаций </w:t>
      </w:r>
      <w:r w:rsidR="004126B6" w:rsidRPr="002F4348">
        <w:rPr>
          <w:b/>
          <w:lang w:val="en-US"/>
        </w:rPr>
        <w:t>C</w:t>
      </w:r>
      <w:r w:rsidRPr="002F4348">
        <w:rPr>
          <w:b/>
        </w:rPr>
        <w:t xml:space="preserve"> (уровень достоверности доказательств </w:t>
      </w:r>
      <w:r w:rsidR="004126B6" w:rsidRPr="002F4348">
        <w:rPr>
          <w:b/>
        </w:rPr>
        <w:t>5</w:t>
      </w:r>
      <w:r w:rsidRPr="002F4348">
        <w:rPr>
          <w:b/>
        </w:rPr>
        <w:t>).</w:t>
      </w:r>
    </w:p>
    <w:p w14:paraId="64B91ABF" w14:textId="77777777" w:rsidR="000578EF" w:rsidRPr="002F4348" w:rsidRDefault="000578EF" w:rsidP="00B153FC">
      <w:pPr>
        <w:pStyle w:val="afe"/>
        <w:numPr>
          <w:ilvl w:val="0"/>
          <w:numId w:val="12"/>
        </w:numPr>
        <w:spacing w:before="120" w:after="120"/>
        <w:ind w:left="709" w:hanging="709"/>
      </w:pPr>
      <w:r w:rsidRPr="002F4348">
        <w:t xml:space="preserve">Пациентам с повторными рецидивами </w:t>
      </w:r>
      <w:r w:rsidR="00F037C8" w:rsidRPr="002F4348">
        <w:rPr>
          <w:iCs/>
          <w:szCs w:val="24"/>
        </w:rPr>
        <w:t>НЛПЛХ</w:t>
      </w:r>
      <w:r w:rsidRPr="002F4348">
        <w:t xml:space="preserve"> без признаков трансформации в диффузную В-клеточную крупноклеточную лимфому </w:t>
      </w:r>
      <w:r w:rsidRPr="002F4348">
        <w:rPr>
          <w:b/>
        </w:rPr>
        <w:t>рекомендуется</w:t>
      </w:r>
      <w:r w:rsidRPr="002F4348">
        <w:t xml:space="preserve"> проведение консультации в трансплантологическом центре для решения вопроса о возможности аутологичной трансплантации гемопоэтических стволовых клеток (аутоТГСК)</w:t>
      </w:r>
      <w:r w:rsidR="00BE61A4" w:rsidRPr="002F4348">
        <w:t xml:space="preserve"> </w:t>
      </w:r>
      <w:r w:rsidR="00BE61A4" w:rsidRPr="002F4348">
        <w:fldChar w:fldCharType="begin" w:fldLock="1"/>
      </w:r>
      <w:r w:rsidR="002C6C01" w:rsidRPr="002F4348">
        <w:instrText>ADDIN CSL_CITATION {"citationItems":[{"id":"ITEM-1","itemData":{"DOI":"10.1182/blood-2018-02-836437","ISSN":"15280020","abstract":"The optimal treatment of patients with relapsed or refractory nodular lymphocytepredominant Hodgkin lymphoma (NLPHL) is ill defined. To shed more light on treatment options and outcome, we performed an analysis using the database of the German Hodgkin Study Group (GHSG). Ninety-nine patients who had received first-line treatment within 12 prospective GHSG studies conducted between 1993 and 2009, and subsequently developed disease recurrence (n = 91) or had primary disease progression (n = 8), were included. At initial NLPHL diagnosis, the median age was 40 years and 76% of patients were male. Firstline treatment consisted of radiotherapy (RT) alone (20%), chemotherapy with or without RT (74%), and the anti-CD20 antibody (Ab) rituximab (6%), respectively. The median follow-up from initial diagnosis was 11.2 years. The median time to disease recurrence was 3.7 years. The applied salvage approaches included single-agent anti-CD20 Ab treatment or RT alone (37%), conventional chemotherapy (CT) with or without anti-CD20 Ab treatment with or without RT (27%) and high-dose chemotherapy (HDCT) followed by autologous stem cell transplantation (ASCT) (31%). No salvage treatment was given in 4% of patients. The 5-year progression-free survival and overall survival estimates afterNLPHL recurrencewere 75.6%and 89.5%(74.1%and 97.2% after single-agent anti-CD20 Ab treatment or RT alone; 68.0% and 77.8% after CT with or without anti-CD20 Ab treatment with or without RT; 84.6% and 89.8% after HDCT and ASCT). Hence, patients with relapsed or refractory NLPHL had a good overall prognosis. Factors such as time to disease recurrence and previous treatment may guide the choice of the optimal salvage approach for the individual patient.","author":[{"dropping-particle":"","family":"Eichenauer","given":"Dennis A.","non-dropping-particle":"","parse-names":false,"suffix":""},{"dropping-particle":"","family":"Plütschow","given":"Annette","non-dropping-particle":"","parse-names":false,"suffix":""},{"dropping-particle":"","family":"Schröder","given":"Lena","non-dropping-particle":"","parse-names":false,"suffix":""},{"dropping-particle":"","family":"Fuchs","given":"Michael","non-dropping-particle":"","parse-names":false,"suffix":""},{"dropping-particle":"","family":"Böll","given":"Boris","non-dropping-particle":"","parse-names":false,"suffix":""},{"dropping-particle":"","family":"Tresckow","given":"Bastian","non-dropping-particle":"Von","parse-names":false,"suffix":""},{"dropping-particle":"","family":"Dieh","given":"Volker","non-dropping-particle":"","parse-names":false,"suffix":""},{"dropping-particle":"","family":"Borchmann","given":"Peter","non-dropping-particle":"","parse-names":false,"suffix":""},{"dropping-particle":"","family":"Engert","given":"Andreas","non-dropping-particle":"","parse-names":false,"suffix":""}],"container-title":"Blood","id":"ITEM-1","issue":"14","issued":{"date-parts":[["2018","10","4"]]},"page":"1519-1525","publisher":"American Society of Hematology","title":"Relapsed and refractory nodular lymphocyte-predominant Hodgkin lymphoma: An analysis from the German Hodgkin Study Group","type":"paper-conference","volume":"132"},"uris":["http://www.mendeley.com/documents/?uuid=dc238ebf-5fea-3e79-834e-cb6839f93740","http://www.mendeley.com/documents/?uuid=b9d83d50-25b7-4cdb-8760-886c01f8568e"]},{"id":"ITEM-2","itemData":{"DOI":"10.1182/asheducation-2017.1.324","ISSN":"15204383","abstract":"Nodular lymphocyte-predominant Hodgkin lymphoma (NLPHL) is a rare lymphoma entity with an incidence of 0.1 to 0.2/100 000/y. Compared with the more common subtypes of classical Hodgkin lymphoma, NLPHL is characterized by distinct pathological and clinical features. Histologically, the disease-defining lymphocyte predominant cells consistently express CD20 but lack CD30. Clinically, NLPHL mostly has a rather indolent course, and patients usually are diagnosed in early stages. The prognosis of early-stage NLPHL is excellent, with progression-free survival and overall survival rates exceeding 90% after involved-field radiotherapy (IF-RT) alone (stage IA) or combined modality treatment consisting of a brief chemotherapy with 2 cycles of ABVD (doxorubicin, bleomycin, vinblastine, dacarbazine) chemotherapy followed by IF-RT (early stages other than stage IA). In contrast, patients with advanced disease at diagnosis tend to relapse either with NLPHL histology or with histological transformation into aggressive B-cell non-Hodgkin lymphoma despite more aggressive first-line treatment with 6 to 8 cycles of multiagent chemotherapy. However, even NLPHL patients with multiple relapses successfully respond to salvage therapy in many cases. Salvage therapies range from single-agent anti-CD20 antibody treatment to high-dose chemotherapy followed by autologous stem cell transplantation. Treatment at disease recurrence should be chosen on the basis of various factors, including histology at relapse, time to relapse, extent of disease at relapse, and prior treatment. Because death among NLPHL patients is more often caused by therapy-related late effects than lymphoma-related complications, optimizing the risk-benefit ratio of treatment by decreasing toxicity whenever possible is the major goal of clinical research in this disease.","author":[{"dropping-particle":"","family":"Eichenauer","given":"Dennis A.","non-dropping-particle":"","parse-names":false,"suffix":""},{"dropping-particle":"","family":"Engert","given":"Andreas","non-dropping-particle":"","parse-names":false,"suffix":""}],"container-title":"Hematology","id":"ITEM-2","issue":"1","issued":{"date-parts":[["2017","12","8"]]},"page":"324-328","publisher":"American Society of Hematology","title":"Nodular lymphocyte-predominant Hodgkin lymphoma: A unique disease deserving unique management","type":"article-journal","volume":"2017"},"uris":["http://www.mendeley.com/documents/?uuid=70b8f3ed-c608-32f3-b95d-cb960e9fc315","http://www.mendeley.com/documents/?uuid=ac7545ec-6235-4256-bee3-93a11698cf53"]}],"mendeley":{"formattedCitation":"[58,59]","plainTextFormattedCitation":"[58,59]","previouslyFormattedCitation":"[58,59]"},"properties":{"noteIndex":0},"schema":"https://github.com/citation-style-language/schema/raw/master/csl-citation.json"}</w:instrText>
      </w:r>
      <w:r w:rsidR="00BE61A4" w:rsidRPr="002F4348">
        <w:fldChar w:fldCharType="separate"/>
      </w:r>
      <w:r w:rsidR="000C1AAB" w:rsidRPr="002F4348">
        <w:rPr>
          <w:noProof/>
        </w:rPr>
        <w:t>[58,59]</w:t>
      </w:r>
      <w:r w:rsidR="00BE61A4" w:rsidRPr="002F4348">
        <w:fldChar w:fldCharType="end"/>
      </w:r>
      <w:r w:rsidRPr="002F4348">
        <w:t>.</w:t>
      </w:r>
    </w:p>
    <w:p w14:paraId="2C441064" w14:textId="77777777" w:rsidR="000578EF" w:rsidRPr="002F4348" w:rsidRDefault="000578EF" w:rsidP="00BE61A4">
      <w:pPr>
        <w:ind w:left="709" w:firstLine="0"/>
        <w:contextualSpacing/>
        <w:rPr>
          <w:b/>
        </w:rPr>
      </w:pPr>
      <w:r w:rsidRPr="002F4348">
        <w:rPr>
          <w:b/>
        </w:rPr>
        <w:t>Уровень убедительности рекомендаций С (уровень достоверности доказательств 5).</w:t>
      </w:r>
    </w:p>
    <w:p w14:paraId="4A35A199" w14:textId="77777777" w:rsidR="000578EF" w:rsidRPr="002F4348" w:rsidRDefault="000578EF" w:rsidP="000578EF">
      <w:pPr>
        <w:pStyle w:val="2"/>
        <w:contextualSpacing/>
      </w:pPr>
      <w:bookmarkStart w:id="44" w:name="_Toc65586396"/>
      <w:r w:rsidRPr="002F4348">
        <w:lastRenderedPageBreak/>
        <w:t>3.</w:t>
      </w:r>
      <w:r w:rsidR="00170E50" w:rsidRPr="002F4348">
        <w:t>7</w:t>
      </w:r>
      <w:r w:rsidRPr="002F4348">
        <w:t xml:space="preserve"> Лимфома Ходжкина и беременность</w:t>
      </w:r>
      <w:bookmarkEnd w:id="44"/>
    </w:p>
    <w:p w14:paraId="06853930" w14:textId="77A6ABBE" w:rsidR="000578EF" w:rsidRPr="002F4348" w:rsidRDefault="00FC6F6E" w:rsidP="00B153FC">
      <w:pPr>
        <w:pStyle w:val="afe"/>
        <w:numPr>
          <w:ilvl w:val="0"/>
          <w:numId w:val="12"/>
        </w:numPr>
        <w:spacing w:before="120" w:after="120"/>
        <w:ind w:left="709" w:hanging="709"/>
      </w:pPr>
      <w:r w:rsidRPr="002F4348">
        <w:t xml:space="preserve">Пациенткам с активным течением ЛХ, у которых   определяется беременность, или при выявлении ЛХ во время беременности </w:t>
      </w:r>
      <w:r w:rsidRPr="002F4348">
        <w:rPr>
          <w:b/>
        </w:rPr>
        <w:t xml:space="preserve">рекомендовано </w:t>
      </w:r>
      <w:r w:rsidRPr="002F4348">
        <w:t xml:space="preserve">проведение консилиума, включающего гематолога и акушера-гинеколога, для индивидуального выбора тактики ведения пациентки </w:t>
      </w:r>
      <w:r w:rsidRPr="002F4348">
        <w:fldChar w:fldCharType="begin" w:fldLock="1"/>
      </w:r>
      <w:r w:rsidR="00067DF0">
        <w:instrText>ADDIN CSL_CITATION {"citationItems":[{"id":"ITEM-1","itemData":{"DOI":"10.1007/s11899-013-0163-4","ISSN":"15588211","abstract":"The peak incidence of Hodgkin lymphoma (HL) coincides with reproductive years, and as many as 3 % of all HL patients present with concurrent pregnancy. The management of a pregnant patient with HL requires a multidisciplinary approach combining expertise in medical oncology, high-risk obstetrics, and neonatology, as well as effective communication with the patient and her family. The goal is to optimize the mother's chance of a cure while allowing for delivery of a healthy child. A pregnant patient with HL should be staged by clinical examination and judicious use of non-radiation imaging such as ultrasound, balancing the need for accurate disease assessment with the need to minimize invasive procedures. The treatment strategy is individualized to the symptoms, lymphoma stage, gestational age and the patients' wishes. Therapeutic options include treatment deferral or single-agent vinblastine with reservation of multi-agent chemotherapy until the second or third trimester for the small minority of patients with aggressive clinical presentation. © 2013 Springer Science+Business Media New York.","author":[{"dropping-particle":"","family":"Bachanova","given":"Veronika","non-dropping-particle":"","parse-names":false,"suffix":""},{"dropping-particle":"","family":"Connors","given":"Joseph M.","non-dropping-particle":"","parse-names":false,"suffix":""}],"container-title":"Current Hematologic Malignancy Reports","id":"ITEM-1","issue":"3","issued":{"date-parts":[["2013","9"]]},"page":"211-217","publisher":"NIH Public Access","title":"Hodgkin lymphoma in pregnancy","type":"article-journal","volume":"8"},"uris":["http://www.mendeley.com/documents/?uuid=ae08b9e6-c677-474e-b556-70206aaa913c"]},{"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958bf3f8-62e1-483b-a76a-3702334c0c29","http://www.mendeley.com/documents/?uuid=1b144eff-cfc3-4cd9-b619-e66b3bbc7228"]}],"mendeley":{"formattedCitation":"[7,60]","plainTextFormattedCitation":"[7,60]","previouslyFormattedCitation":"[7,60]"},"properties":{"noteIndex":0},"schema":"https://github.com/citation-style-language/schema/raw/master/csl-citation.json"}</w:instrText>
      </w:r>
      <w:r w:rsidRPr="002F4348">
        <w:fldChar w:fldCharType="separate"/>
      </w:r>
      <w:r w:rsidR="000C1AAB" w:rsidRPr="002F4348">
        <w:rPr>
          <w:noProof/>
        </w:rPr>
        <w:t>[7,60]</w:t>
      </w:r>
      <w:r w:rsidRPr="002F4348">
        <w:fldChar w:fldCharType="end"/>
      </w:r>
      <w:r w:rsidRPr="002F4348">
        <w:t>. Диагноз ЛХ обязательно должен быть верифицирован морфологически, для определения степени распространенности процесса предпочтение отдается ультразвуковой диагностике и магнитно</w:t>
      </w:r>
      <w:r w:rsidR="00382CBD" w:rsidRPr="002F4348">
        <w:t>-</w:t>
      </w:r>
      <w:r w:rsidRPr="002F4348">
        <w:t>резонансной томографии</w:t>
      </w:r>
      <w:r w:rsidR="001D28F8" w:rsidRPr="002F4348">
        <w:t xml:space="preserve"> </w:t>
      </w:r>
      <w:r w:rsidR="001D28F8" w:rsidRPr="002F4348">
        <w:fldChar w:fldCharType="begin" w:fldLock="1"/>
      </w:r>
      <w:r w:rsidR="00067DF0">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958bf3f8-62e1-483b-a76a-3702334c0c29","http://www.mendeley.com/documents/?uuid=1b144eff-cfc3-4cd9-b619-e66b3bbc7228"]},{"id":"ITEM-2","itemData":{"DOI":"10.1007/s11899-013-0163-4","ISSN":"15588211","abstract":"The peak incidence of Hodgkin lymphoma (HL) coincides with reproductive years, and as many as 3 % of all HL patients present with concurrent pregnancy. The management of a pregnant patient with HL requires a multidisciplinary approach combining expertise in medical oncology, high-risk obstetrics, and neonatology, as well as effective communication with the patient and her family. The goal is to optimize the mother's chance of a cure while allowing for delivery of a healthy child. A pregnant patient with HL should be staged by clinical examination and judicious use of non-radiation imaging such as ultrasound, balancing the need for accurate disease assessment with the need to minimize invasive procedures. The treatment strategy is individualized to the symptoms, lymphoma stage, gestational age and the patients' wishes. Therapeutic options include treatment deferral or single-agent vinblastine with reservation of multi-agent chemotherapy until the second or third trimester for the small minority of patients with aggressive clinical presentation. © 2013 Springer Science+Business Media New York.","author":[{"dropping-particle":"","family":"Bachanova","given":"Veronika","non-dropping-particle":"","parse-names":false,"suffix":""},{"dropping-particle":"","family":"Connors","given":"Joseph M.","non-dropping-particle":"","parse-names":false,"suffix":""}],"container-title":"Current Hematologic Malignancy Reports","id":"ITEM-2","issue":"3","issued":{"date-parts":[["2013","9"]]},"page":"211-217","publisher":"NIH Public Access","title":"Hodgkin lymphoma in pregnancy","type":"article-journal","volume":"8"},"uris":["http://www.mendeley.com/documents/?uuid=ae08b9e6-c677-474e-b556-70206aaa913c"]}],"mendeley":{"formattedCitation":"[7,60]","plainTextFormattedCitation":"[7,60]","previouslyFormattedCitation":"[7,60]"},"properties":{"noteIndex":0},"schema":"https://github.com/citation-style-language/schema/raw/master/csl-citation.json"}</w:instrText>
      </w:r>
      <w:r w:rsidR="001D28F8" w:rsidRPr="002F4348">
        <w:fldChar w:fldCharType="separate"/>
      </w:r>
      <w:r w:rsidR="000C1AAB" w:rsidRPr="002F4348">
        <w:rPr>
          <w:noProof/>
        </w:rPr>
        <w:t>[7,60]</w:t>
      </w:r>
      <w:r w:rsidR="001D28F8" w:rsidRPr="002F4348">
        <w:fldChar w:fldCharType="end"/>
      </w:r>
      <w:r w:rsidR="001D28F8" w:rsidRPr="002F4348">
        <w:t>.</w:t>
      </w:r>
    </w:p>
    <w:p w14:paraId="3FEF884E" w14:textId="77777777" w:rsidR="000578EF" w:rsidRPr="002F4348" w:rsidRDefault="000578EF" w:rsidP="001D28F8">
      <w:pPr>
        <w:ind w:left="709" w:firstLine="0"/>
        <w:contextualSpacing/>
        <w:rPr>
          <w:b/>
        </w:rPr>
      </w:pPr>
      <w:r w:rsidRPr="002F4348">
        <w:rPr>
          <w:b/>
        </w:rPr>
        <w:t>Уровень убедительности рекомендаций С (уровень достоверности доказательств 5).</w:t>
      </w:r>
    </w:p>
    <w:p w14:paraId="634CF612" w14:textId="77777777" w:rsidR="000578EF" w:rsidRPr="002F4348" w:rsidRDefault="000578EF" w:rsidP="001D28F8">
      <w:pPr>
        <w:ind w:left="709" w:firstLine="0"/>
        <w:contextualSpacing/>
        <w:rPr>
          <w:i/>
        </w:rPr>
      </w:pPr>
      <w:r w:rsidRPr="002F4348">
        <w:rPr>
          <w:b/>
        </w:rPr>
        <w:t xml:space="preserve">Комментарий: </w:t>
      </w:r>
      <w:r w:rsidR="001D28F8" w:rsidRPr="002F4348">
        <w:rPr>
          <w:i/>
        </w:rPr>
        <w:t xml:space="preserve">при </w:t>
      </w:r>
      <w:r w:rsidRPr="002F4348">
        <w:rPr>
          <w:i/>
        </w:rPr>
        <w:t xml:space="preserve">любых формах, степени агрессивности и стадиях </w:t>
      </w:r>
      <w:r w:rsidR="00FC6F6E" w:rsidRPr="002F4348">
        <w:rPr>
          <w:i/>
        </w:rPr>
        <w:t>ЛХ</w:t>
      </w:r>
      <w:r w:rsidRPr="002F4348">
        <w:rPr>
          <w:i/>
        </w:rPr>
        <w:t xml:space="preserve"> возможны три варианта тактики ведения: прерывание беременности, выжидательная тактика или начало противоопухолевой терапии. Выбор тактики должен базироваться на следующих принципах:</w:t>
      </w:r>
    </w:p>
    <w:p w14:paraId="1A88F34C" w14:textId="77777777" w:rsidR="000578EF" w:rsidRPr="002F4348" w:rsidRDefault="000578EF" w:rsidP="000578EF">
      <w:pPr>
        <w:ind w:left="709"/>
        <w:contextualSpacing/>
        <w:rPr>
          <w:i/>
        </w:rPr>
      </w:pPr>
      <w:r w:rsidRPr="002F4348">
        <w:rPr>
          <w:i/>
        </w:rPr>
        <w:t>1.</w:t>
      </w:r>
      <w:r w:rsidRPr="002F4348">
        <w:rPr>
          <w:i/>
        </w:rPr>
        <w:tab/>
        <w:t xml:space="preserve">Сочетание беременности с </w:t>
      </w:r>
      <w:r w:rsidR="00FC6F6E" w:rsidRPr="002F4348">
        <w:rPr>
          <w:i/>
        </w:rPr>
        <w:t>ЛХ</w:t>
      </w:r>
      <w:r w:rsidRPr="002F4348">
        <w:rPr>
          <w:i/>
        </w:rPr>
        <w:t xml:space="preserve"> в ремиссии не служит показанием к прерыванию беременности.</w:t>
      </w:r>
    </w:p>
    <w:p w14:paraId="12EA6D86" w14:textId="77777777" w:rsidR="000578EF" w:rsidRPr="002F4348" w:rsidRDefault="000578EF" w:rsidP="000578EF">
      <w:pPr>
        <w:ind w:left="709"/>
        <w:contextualSpacing/>
        <w:rPr>
          <w:i/>
        </w:rPr>
      </w:pPr>
      <w:r w:rsidRPr="002F4348">
        <w:rPr>
          <w:i/>
        </w:rPr>
        <w:t>2.</w:t>
      </w:r>
      <w:r w:rsidRPr="002F4348">
        <w:rPr>
          <w:i/>
        </w:rPr>
        <w:tab/>
        <w:t xml:space="preserve">При выявлении </w:t>
      </w:r>
      <w:r w:rsidR="00FC6F6E" w:rsidRPr="002F4348">
        <w:rPr>
          <w:i/>
        </w:rPr>
        <w:t>ЛХ</w:t>
      </w:r>
      <w:r w:rsidRPr="002F4348">
        <w:rPr>
          <w:i/>
        </w:rPr>
        <w:t xml:space="preserve"> во II или III триместрах возможно, если это необходимо, проведение ПХТ во время беременности. Желательно, если это возможно, избегать схем ПХТ, содержащих алкилирующие препараты. При проведении ПХТ необходимо назначение низкомолекулярного гепарина с целью профилактики венозных тромбоэмболических осложнений.</w:t>
      </w:r>
    </w:p>
    <w:p w14:paraId="46786906" w14:textId="77777777" w:rsidR="000578EF" w:rsidRPr="002F4348" w:rsidRDefault="000578EF" w:rsidP="000578EF">
      <w:pPr>
        <w:ind w:left="709"/>
        <w:contextualSpacing/>
        <w:rPr>
          <w:i/>
        </w:rPr>
      </w:pPr>
      <w:r w:rsidRPr="002F4348">
        <w:rPr>
          <w:i/>
        </w:rPr>
        <w:t>3.</w:t>
      </w:r>
      <w:r w:rsidRPr="002F4348">
        <w:rPr>
          <w:i/>
        </w:rPr>
        <w:tab/>
        <w:t>При выявлении ЛХ в I триместре беременности у женщин с благоприятным и промежуточным прогнозом (</w:t>
      </w:r>
      <w:r w:rsidR="00B119C4" w:rsidRPr="002F4348">
        <w:rPr>
          <w:i/>
        </w:rPr>
        <w:t xml:space="preserve">пациенты </w:t>
      </w:r>
      <w:r w:rsidRPr="002F4348">
        <w:rPr>
          <w:i/>
        </w:rPr>
        <w:t>с IА и IIА стадиями без факторов риска — массивного поражения средостения и поражения &gt;4 областей лимфатических коллекторов) возможна выжидательная тактика и начало лечения во II или III триместре беременности.</w:t>
      </w:r>
    </w:p>
    <w:p w14:paraId="1461DFA0" w14:textId="77777777" w:rsidR="000578EF" w:rsidRPr="002F4348" w:rsidRDefault="000578EF" w:rsidP="000578EF">
      <w:pPr>
        <w:ind w:left="709"/>
        <w:contextualSpacing/>
        <w:rPr>
          <w:i/>
        </w:rPr>
      </w:pPr>
      <w:r w:rsidRPr="002F4348">
        <w:rPr>
          <w:i/>
        </w:rPr>
        <w:t>4.</w:t>
      </w:r>
      <w:r w:rsidRPr="002F4348">
        <w:rPr>
          <w:i/>
        </w:rPr>
        <w:tab/>
        <w:t>При рецидивирующем течении ЛХ, а также всем женщинам с впервые диагностированной лимфомой с неблагоприятным прогнозом заболевания, выявленной в I триместре, показано прерывание беременности.</w:t>
      </w:r>
    </w:p>
    <w:p w14:paraId="09CCCBCE" w14:textId="77777777" w:rsidR="000578EF" w:rsidRPr="002F4348" w:rsidRDefault="000578EF" w:rsidP="000578EF">
      <w:pPr>
        <w:ind w:left="709"/>
        <w:contextualSpacing/>
        <w:rPr>
          <w:i/>
        </w:rPr>
      </w:pPr>
      <w:r w:rsidRPr="002F4348">
        <w:rPr>
          <w:i/>
        </w:rPr>
        <w:t>5.</w:t>
      </w:r>
      <w:r w:rsidRPr="002F4348">
        <w:rPr>
          <w:i/>
        </w:rPr>
        <w:tab/>
        <w:t>Во всех случаях возможность сохранения беременности при активном течении ЛХ, сроки начала лечения, а также вопросы выбора схем лечения во время беременности решает только</w:t>
      </w:r>
      <w:r w:rsidR="00F331C1" w:rsidRPr="002F4348">
        <w:rPr>
          <w:i/>
        </w:rPr>
        <w:t xml:space="preserve"> врач-гематолог или врач-онколог</w:t>
      </w:r>
      <w:r w:rsidRPr="002F4348">
        <w:rPr>
          <w:i/>
        </w:rPr>
        <w:t>. В такой ситуации всегда необходимо стремиться организовать родоразрешение в перинатальных центрах или роддомах с наличием детской реанимации.</w:t>
      </w:r>
    </w:p>
    <w:p w14:paraId="10B346AD" w14:textId="77777777" w:rsidR="000578EF" w:rsidRPr="002F4348" w:rsidRDefault="000578EF" w:rsidP="000578EF">
      <w:pPr>
        <w:ind w:left="709"/>
        <w:contextualSpacing/>
        <w:rPr>
          <w:i/>
        </w:rPr>
      </w:pPr>
      <w:r w:rsidRPr="002F4348">
        <w:rPr>
          <w:i/>
        </w:rPr>
        <w:lastRenderedPageBreak/>
        <w:t>6.</w:t>
      </w:r>
      <w:r w:rsidRPr="002F4348">
        <w:rPr>
          <w:i/>
        </w:rPr>
        <w:tab/>
        <w:t xml:space="preserve">Время родоразрешения должно быть определено совместно </w:t>
      </w:r>
      <w:r w:rsidR="004E21F5" w:rsidRPr="002F4348">
        <w:rPr>
          <w:i/>
        </w:rPr>
        <w:t>врачами-</w:t>
      </w:r>
      <w:r w:rsidRPr="002F4348">
        <w:rPr>
          <w:i/>
        </w:rPr>
        <w:t xml:space="preserve">акушерами и </w:t>
      </w:r>
      <w:r w:rsidR="00F331C1" w:rsidRPr="002F4348">
        <w:rPr>
          <w:i/>
        </w:rPr>
        <w:t>врачами-</w:t>
      </w:r>
      <w:r w:rsidRPr="002F4348">
        <w:rPr>
          <w:i/>
        </w:rPr>
        <w:t>онког</w:t>
      </w:r>
      <w:r w:rsidR="00F331C1" w:rsidRPr="002F4348">
        <w:rPr>
          <w:i/>
        </w:rPr>
        <w:t>ами или врачами-г</w:t>
      </w:r>
      <w:r w:rsidRPr="002F4348">
        <w:rPr>
          <w:i/>
        </w:rPr>
        <w:t>ематологами. Когда это необходимо, плод должен быть извлечён в срок наибольшей безопасности для его здоровья (после 33-34 недель беременности) и здоровья матери. В связи с возможной миелосупрессией как у матери, так и у плода, ПХТ должна быть отменена за 3 недели до предполагаемого срока родоразрешения. Наиболее благоприятным и безопасным методом родоразрешения на фоне ПХТ являются роды через естественные родовые пути. Оперативное родоразрешение должно проводиться по акушерским показаниям.</w:t>
      </w:r>
    </w:p>
    <w:p w14:paraId="48AB0E19" w14:textId="0A83D134" w:rsidR="000578EF" w:rsidRPr="002F4348" w:rsidRDefault="000578EF" w:rsidP="00B153FC">
      <w:pPr>
        <w:pStyle w:val="afe"/>
        <w:numPr>
          <w:ilvl w:val="0"/>
          <w:numId w:val="12"/>
        </w:numPr>
        <w:spacing w:before="120" w:after="120"/>
        <w:ind w:left="709" w:hanging="709"/>
      </w:pPr>
      <w:r w:rsidRPr="002F4348">
        <w:t xml:space="preserve">Беременным пациенткам с ЛХ с симптомами интоксикации, синдромом сдавления </w:t>
      </w:r>
      <w:r w:rsidR="00FC6F6E" w:rsidRPr="002F4348">
        <w:t>верхней</w:t>
      </w:r>
      <w:r w:rsidRPr="002F4348">
        <w:t xml:space="preserve"> полой вены или угрозой прогрессирования ЛХ </w:t>
      </w:r>
      <w:r w:rsidRPr="002F4348">
        <w:rPr>
          <w:b/>
        </w:rPr>
        <w:t xml:space="preserve">рекомендовано </w:t>
      </w:r>
      <w:r w:rsidRPr="002F4348">
        <w:t xml:space="preserve">начать проведение монохимиотерапии </w:t>
      </w:r>
      <w:r w:rsidR="004E21F5" w:rsidRPr="002F4348">
        <w:t>#</w:t>
      </w:r>
      <w:r w:rsidRPr="002F4348">
        <w:t xml:space="preserve">винбластином** </w:t>
      </w:r>
      <w:r w:rsidR="002554A5" w:rsidRPr="002F4348">
        <w:t>6 мг/м</w:t>
      </w:r>
      <w:r w:rsidR="002554A5" w:rsidRPr="002F4348">
        <w:rPr>
          <w:vertAlign w:val="superscript"/>
        </w:rPr>
        <w:t>2</w:t>
      </w:r>
      <w:r w:rsidR="002554A5" w:rsidRPr="002F4348">
        <w:t xml:space="preserve"> </w:t>
      </w:r>
      <w:r w:rsidRPr="002F4348">
        <w:t>каждые 2-4 недели для стабилизации болезни и до родоразрешения</w:t>
      </w:r>
      <w:r w:rsidR="001D28F8" w:rsidRPr="002F4348">
        <w:t xml:space="preserve"> </w:t>
      </w:r>
      <w:r w:rsidR="001D28F8" w:rsidRPr="002F4348">
        <w:fldChar w:fldCharType="begin" w:fldLock="1"/>
      </w:r>
      <w:r w:rsidR="00067DF0">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958bf3f8-62e1-483b-a76a-3702334c0c29","http://www.mendeley.com/documents/?uuid=1b144eff-cfc3-4cd9-b619-e66b3bbc7228"]},{"id":"ITEM-2","itemData":{"DOI":"10.1007/s11899-013-0163-4","ISSN":"15588211","abstract":"The peak incidence of Hodgkin lymphoma (HL) coincides with reproductive years, and as many as 3 % of all HL patients present with concurrent pregnancy. The management of a pregnant patient with HL requires a multidisciplinary approach combining expertise in medical oncology, high-risk obstetrics, and neonatology, as well as effective communication with the patient and her family. The goal is to optimize the mother's chance of a cure while allowing for delivery of a healthy child. A pregnant patient with HL should be staged by clinical examination and judicious use of non-radiation imaging such as ultrasound, balancing the need for accurate disease assessment with the need to minimize invasive procedures. The treatment strategy is individualized to the symptoms, lymphoma stage, gestational age and the patients' wishes. Therapeutic options include treatment deferral or single-agent vinblastine with reservation of multi-agent chemotherapy until the second or third trimester for the small minority of patients with aggressive clinical presentation. © 2013 Springer Science+Business Media New York.","author":[{"dropping-particle":"","family":"Bachanova","given":"Veronika","non-dropping-particle":"","parse-names":false,"suffix":""},{"dropping-particle":"","family":"Connors","given":"Joseph M.","non-dropping-particle":"","parse-names":false,"suffix":""}],"container-title":"Current Hematologic Malignancy Reports","id":"ITEM-2","issue":"3","issued":{"date-parts":[["2013","9"]]},"page":"211-217","publisher":"NIH Public Access","title":"Hodgkin lymphoma in pregnancy","type":"article-journal","volume":"8"},"uris":["http://www.mendeley.com/documents/?uuid=ae08b9e6-c677-474e-b556-70206aaa913c"]}],"mendeley":{"formattedCitation":"[7,60]","plainTextFormattedCitation":"[7,60]","previouslyFormattedCitation":"[7,60]"},"properties":{"noteIndex":0},"schema":"https://github.com/citation-style-language/schema/raw/master/csl-citation.json"}</w:instrText>
      </w:r>
      <w:r w:rsidR="001D28F8" w:rsidRPr="002F4348">
        <w:fldChar w:fldCharType="separate"/>
      </w:r>
      <w:r w:rsidR="0073613A" w:rsidRPr="002F4348">
        <w:rPr>
          <w:noProof/>
        </w:rPr>
        <w:t>[7,60]</w:t>
      </w:r>
      <w:r w:rsidR="001D28F8" w:rsidRPr="002F4348">
        <w:fldChar w:fldCharType="end"/>
      </w:r>
      <w:r w:rsidR="001D28F8" w:rsidRPr="002F4348">
        <w:t>.</w:t>
      </w:r>
    </w:p>
    <w:p w14:paraId="6548B836" w14:textId="77777777" w:rsidR="000578EF" w:rsidRPr="002F4348" w:rsidRDefault="000578EF" w:rsidP="001D28F8">
      <w:pPr>
        <w:ind w:left="709" w:firstLine="0"/>
        <w:contextualSpacing/>
        <w:rPr>
          <w:b/>
        </w:rPr>
      </w:pPr>
      <w:r w:rsidRPr="002F4348">
        <w:rPr>
          <w:b/>
        </w:rPr>
        <w:t>Уровень убедительности рекомендаций С (уровень достоверности доказательств 5).</w:t>
      </w:r>
    </w:p>
    <w:p w14:paraId="31CFD55F" w14:textId="77777777" w:rsidR="000578EF" w:rsidRPr="002F4348" w:rsidRDefault="000578EF" w:rsidP="001D28F8">
      <w:pPr>
        <w:ind w:left="709" w:firstLine="0"/>
        <w:contextualSpacing/>
        <w:rPr>
          <w:i/>
        </w:rPr>
      </w:pPr>
      <w:r w:rsidRPr="002F4348">
        <w:rPr>
          <w:b/>
        </w:rPr>
        <w:t xml:space="preserve">Комментарий: </w:t>
      </w:r>
      <w:r w:rsidR="001D28F8" w:rsidRPr="002F4348">
        <w:rPr>
          <w:i/>
        </w:rPr>
        <w:t xml:space="preserve">у </w:t>
      </w:r>
      <w:r w:rsidR="00222F32" w:rsidRPr="002F4348">
        <w:rPr>
          <w:i/>
        </w:rPr>
        <w:t xml:space="preserve">пациенток </w:t>
      </w:r>
      <w:r w:rsidRPr="002F4348">
        <w:rPr>
          <w:i/>
        </w:rPr>
        <w:t xml:space="preserve">с симптомами ЛХ, резистентных к монохимиотерапии </w:t>
      </w:r>
      <w:r w:rsidR="004E21F5" w:rsidRPr="002F4348">
        <w:rPr>
          <w:i/>
        </w:rPr>
        <w:t>#</w:t>
      </w:r>
      <w:r w:rsidRPr="002F4348">
        <w:rPr>
          <w:i/>
        </w:rPr>
        <w:t>винбластином</w:t>
      </w:r>
      <w:r w:rsidR="00222F32" w:rsidRPr="002F4348">
        <w:rPr>
          <w:i/>
        </w:rPr>
        <w:t>**</w:t>
      </w:r>
      <w:r w:rsidRPr="002F4348">
        <w:rPr>
          <w:i/>
        </w:rPr>
        <w:t>, схемой выбора является</w:t>
      </w:r>
      <w:r w:rsidR="004158BC" w:rsidRPr="002F4348">
        <w:rPr>
          <w:i/>
        </w:rPr>
        <w:t xml:space="preserve"> схема</w:t>
      </w:r>
      <w:r w:rsidRPr="002F4348">
        <w:rPr>
          <w:i/>
        </w:rPr>
        <w:t xml:space="preserve"> ABVD</w:t>
      </w:r>
      <w:r w:rsidR="004158BC" w:rsidRPr="002F4348">
        <w:rPr>
          <w:i/>
        </w:rPr>
        <w:t xml:space="preserve"> </w:t>
      </w:r>
      <w:r w:rsidR="004158BC" w:rsidRPr="002F4348">
        <w:rPr>
          <w:i/>
        </w:rPr>
        <w:fldChar w:fldCharType="begin" w:fldLock="1"/>
      </w:r>
      <w:r w:rsidR="002C6C01" w:rsidRPr="002F4348">
        <w:rPr>
          <w:i/>
        </w:rPr>
        <w:instrText>ADDIN CSL_CITATION {"citationItems":[{"id":"ITEM-1","itemData":{"DOI":"10.1002/ijc.27560","ISSN":"00207136","abstract":"Treatment of hematological malignancies (HM) during pregnancy remain unsolved, although the use of chemotherapy during second and third trimester has been accepted because of the low rate of toxicities, the use of cytotoxic drugs during first trimester is generally forbidden. Most of the concerns are related to congenital abnormalities and development, but long-term follow-up of these children are not available. From 1975 to 2008, we diagnosed and treated 15,750 cases of HM, and 143 female patients were pregnant during this time that were treated with combined chemotherapy. In our study, we present the long-term follow-up (the median follow-up was 22.4 years with a range of 3.8-32.0 years) of 54 newborns, whose mothers received chemotherapy during the first trimester of pregnancy with an intent-to-cure HM. Physical and neurological development were carefully assessed, and cardiac and chromosomal studies were performed until the age of 20 years to evaluate late toxicities. The obstetrical development of pregnancy was normal, chemotherapy was used at doses and schedules used in normal patients. Low-weight birth was the most frequent finding. No congenital abnormalities were detected. Physical, psychological and neurological developments were normal. Education and academic degree were according to the economical and social factors. Cardiac function and chromosomal examination were normal. No neoplasm or acute leukemia has been observed in these children. Forty-three mothers are alive and disease-free and can be considered cured. The use of cytotoxic drugs during the first trimester to treat HM seems to be beneficial to both the mother and fetus, and chemotherapy during the first trimester can be considered if the cure of the patient is the goal. Copyright © 2012 UICC.","author":[{"dropping-particle":"","family":"Avilés","given":"Agustin","non-dropping-particle":"","parse-names":false,"suffix":""},{"dropping-particle":"","family":"Neri","given":"Natividad","non-dropping-particle":"","parse-names":false,"suffix":""},{"dropping-particle":"","family":"Nambo","given":"María Jesús","non-dropping-particle":"","parse-names":false,"suffix":""}],"container-title":"International Journal of Cancer","id":"ITEM-1","issue":"11","issued":{"date-parts":[["2012","12","1"]]},"page":"2678-2683","title":"Hematological malignancies and pregnancy: Treat or no treat during first trimester","type":"article-journal","volume":"131"},"uris":["http://www.mendeley.com/documents/?uuid=31157135-d524-31c9-8235-9c5ca6edf9bf","http://www.mendeley.com/documents/?uuid=49bea5db-70ab-4bce-af29-57b3aab1a4c4"]}],"mendeley":{"formattedCitation":"[61]","plainTextFormattedCitation":"[61]","previouslyFormattedCitation":"[61]"},"properties":{"noteIndex":0},"schema":"https://github.com/citation-style-language/schema/raw/master/csl-citation.json"}</w:instrText>
      </w:r>
      <w:r w:rsidR="004158BC" w:rsidRPr="002F4348">
        <w:rPr>
          <w:i/>
        </w:rPr>
        <w:fldChar w:fldCharType="separate"/>
      </w:r>
      <w:r w:rsidR="004126B6" w:rsidRPr="002F4348">
        <w:rPr>
          <w:noProof/>
        </w:rPr>
        <w:t>[61]</w:t>
      </w:r>
      <w:r w:rsidR="004158BC" w:rsidRPr="002F4348">
        <w:rPr>
          <w:i/>
        </w:rPr>
        <w:fldChar w:fldCharType="end"/>
      </w:r>
      <w:r w:rsidRPr="002F4348">
        <w:rPr>
          <w:i/>
        </w:rPr>
        <w:t>. После родоразрешения проводят</w:t>
      </w:r>
      <w:r w:rsidR="004158BC" w:rsidRPr="002F4348">
        <w:rPr>
          <w:i/>
        </w:rPr>
        <w:t xml:space="preserve"> полное обследование и</w:t>
      </w:r>
      <w:r w:rsidRPr="002F4348">
        <w:rPr>
          <w:i/>
        </w:rPr>
        <w:t xml:space="preserve"> адекватный для </w:t>
      </w:r>
      <w:r w:rsidRPr="002F4348">
        <w:rPr>
          <w:i/>
          <w:color w:val="000000" w:themeColor="text1"/>
        </w:rPr>
        <w:t>конкретной ситуации объем лечения</w:t>
      </w:r>
      <w:r w:rsidR="004158BC" w:rsidRPr="002F4348">
        <w:rPr>
          <w:i/>
          <w:color w:val="000000" w:themeColor="text1"/>
        </w:rPr>
        <w:t>, учитывающий уже полученную терап</w:t>
      </w:r>
      <w:r w:rsidR="00880FB4" w:rsidRPr="002F4348">
        <w:rPr>
          <w:i/>
          <w:color w:val="000000" w:themeColor="text1"/>
        </w:rPr>
        <w:t>и</w:t>
      </w:r>
      <w:r w:rsidR="004158BC" w:rsidRPr="002F4348">
        <w:rPr>
          <w:i/>
        </w:rPr>
        <w:t>ю</w:t>
      </w:r>
      <w:r w:rsidRPr="002F4348">
        <w:rPr>
          <w:i/>
        </w:rPr>
        <w:t>.</w:t>
      </w:r>
    </w:p>
    <w:p w14:paraId="0D396A9E" w14:textId="77777777" w:rsidR="000578EF" w:rsidRPr="002F4348" w:rsidRDefault="000578EF" w:rsidP="00B153FC">
      <w:pPr>
        <w:pStyle w:val="afe"/>
        <w:numPr>
          <w:ilvl w:val="0"/>
          <w:numId w:val="12"/>
        </w:numPr>
        <w:spacing w:before="120" w:after="120"/>
        <w:ind w:left="709" w:hanging="709"/>
      </w:pPr>
      <w:r w:rsidRPr="002F4348">
        <w:t xml:space="preserve">Беременным пациенткам с ЛХ </w:t>
      </w:r>
      <w:r w:rsidRPr="002F4348">
        <w:rPr>
          <w:b/>
        </w:rPr>
        <w:t xml:space="preserve">рекомендовано </w:t>
      </w:r>
      <w:r w:rsidRPr="002F4348">
        <w:t xml:space="preserve">проведение </w:t>
      </w:r>
      <w:r w:rsidR="00DB3CA8" w:rsidRPr="002F4348">
        <w:t>профилактики тромбоэмболических осложнений</w:t>
      </w:r>
      <w:r w:rsidR="00DB3CA8" w:rsidRPr="002F4348" w:rsidDel="00DB3CA8">
        <w:t xml:space="preserve"> </w:t>
      </w:r>
      <w:r w:rsidRPr="002F4348">
        <w:t>в течение беременности и в послеродовом периоде (6 недель после родов)</w:t>
      </w:r>
      <w:r w:rsidR="001D28F8" w:rsidRPr="002F4348">
        <w:t xml:space="preserve"> </w:t>
      </w:r>
      <w:r w:rsidR="001D28F8" w:rsidRPr="002F4348">
        <w:fldChar w:fldCharType="begin" w:fldLock="1"/>
      </w:r>
      <w:r w:rsidR="00A850F7" w:rsidRPr="002F4348">
        <w:instrText>ADDIN CSL_CITATION {"citationItems":[{"id":"ITEM-1","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43-150","title":"Лимфомы и беременность","type":"chapter"},"uris":["http://www.mendeley.com/documents/?uuid=958bf3f8-62e1-483b-a76a-3702334c0c29","http://www.mendeley.com/documents/?uuid=1b144eff-cfc3-4cd9-b619-e66b3bbc7228"]}],"mendeley":{"formattedCitation":"[7]","plainTextFormattedCitation":"[7]","previouslyFormattedCitation":"[7]"},"properties":{"noteIndex":0},"schema":"https://github.com/citation-style-language/schema/raw/master/csl-citation.json"}</w:instrText>
      </w:r>
      <w:r w:rsidR="001D28F8" w:rsidRPr="002F4348">
        <w:fldChar w:fldCharType="separate"/>
      </w:r>
      <w:r w:rsidR="00BA1BF7" w:rsidRPr="002F4348">
        <w:rPr>
          <w:noProof/>
        </w:rPr>
        <w:t>[7]</w:t>
      </w:r>
      <w:r w:rsidR="001D28F8" w:rsidRPr="002F4348">
        <w:fldChar w:fldCharType="end"/>
      </w:r>
      <w:r w:rsidR="001D28F8" w:rsidRPr="002F4348">
        <w:t>.</w:t>
      </w:r>
    </w:p>
    <w:p w14:paraId="6EBBDF5A" w14:textId="77777777" w:rsidR="000578EF" w:rsidRPr="002F4348" w:rsidRDefault="000578EF" w:rsidP="001D28F8">
      <w:pPr>
        <w:ind w:left="709" w:firstLine="0"/>
        <w:contextualSpacing/>
        <w:rPr>
          <w:b/>
        </w:rPr>
      </w:pPr>
      <w:r w:rsidRPr="002F4348">
        <w:rPr>
          <w:b/>
        </w:rPr>
        <w:t>Уровень убедительности рекомендаций С (уровень достоверности доказательств 5).</w:t>
      </w:r>
    </w:p>
    <w:p w14:paraId="38746320" w14:textId="77777777" w:rsidR="000578EF" w:rsidRPr="002F4348" w:rsidRDefault="000578EF" w:rsidP="001D28F8">
      <w:pPr>
        <w:ind w:left="709" w:firstLine="0"/>
        <w:contextualSpacing/>
        <w:rPr>
          <w:b/>
        </w:rPr>
      </w:pPr>
      <w:r w:rsidRPr="002F4348">
        <w:rPr>
          <w:b/>
        </w:rPr>
        <w:t xml:space="preserve">Комментарий: </w:t>
      </w:r>
      <w:r w:rsidR="001D28F8" w:rsidRPr="002F4348">
        <w:rPr>
          <w:i/>
        </w:rPr>
        <w:t xml:space="preserve">тромбопрофилактика </w:t>
      </w:r>
      <w:r w:rsidRPr="002F4348">
        <w:rPr>
          <w:i/>
        </w:rPr>
        <w:t>должна подбираться индивидуально на основании профильных рекомендаций.</w:t>
      </w:r>
    </w:p>
    <w:p w14:paraId="640B9DF6" w14:textId="77777777" w:rsidR="000578EF" w:rsidRPr="002F4348" w:rsidRDefault="000578EF" w:rsidP="000578EF">
      <w:pPr>
        <w:pStyle w:val="2"/>
        <w:contextualSpacing/>
      </w:pPr>
      <w:bookmarkStart w:id="45" w:name="_Toc65586397"/>
      <w:r w:rsidRPr="002F4348">
        <w:t>3.</w:t>
      </w:r>
      <w:r w:rsidR="00170E50" w:rsidRPr="002F4348">
        <w:t>8</w:t>
      </w:r>
      <w:r w:rsidRPr="002F4348">
        <w:t xml:space="preserve"> Оценка ответа на лечение</w:t>
      </w:r>
      <w:bookmarkEnd w:id="45"/>
    </w:p>
    <w:p w14:paraId="2CB7D051" w14:textId="77777777" w:rsidR="000578EF" w:rsidRPr="002F4348" w:rsidRDefault="000578EF" w:rsidP="00B153FC">
      <w:pPr>
        <w:pStyle w:val="afe"/>
        <w:numPr>
          <w:ilvl w:val="0"/>
          <w:numId w:val="13"/>
        </w:numPr>
        <w:spacing w:before="120" w:after="120"/>
        <w:ind w:left="709" w:hanging="709"/>
      </w:pPr>
      <w:r w:rsidRPr="002F4348">
        <w:t>Всем пациентам с ЛХ, после 2 и 4 циклов химиотерапии, после окончания химиотерапевтического этапа и после завершения всей программы лечения,</w:t>
      </w:r>
      <w:r w:rsidRPr="002F4348">
        <w:rPr>
          <w:b/>
        </w:rPr>
        <w:t xml:space="preserve"> рекомендуется</w:t>
      </w:r>
      <w:r w:rsidRPr="002F4348">
        <w:t xml:space="preserve"> оценка ответа на терапию в соответствии со стандартными критериями ответа на лечение лимфом</w:t>
      </w:r>
      <w:r w:rsidR="002554A5" w:rsidRPr="002F4348">
        <w:t xml:space="preserve"> для определения дальнейшей тактики ведения пациента</w:t>
      </w:r>
      <w:r w:rsidRPr="002F4348">
        <w:t xml:space="preserve"> (см. </w:t>
      </w:r>
      <w:r w:rsidR="007A344D" w:rsidRPr="002F4348">
        <w:t>раздел 7.</w:t>
      </w:r>
      <w:r w:rsidR="0064071E" w:rsidRPr="002F4348">
        <w:t>4</w:t>
      </w:r>
      <w:r w:rsidR="007A344D" w:rsidRPr="002F4348">
        <w:t xml:space="preserve"> данных рекомендаций</w:t>
      </w:r>
      <w:r w:rsidRPr="002F4348">
        <w:t>)</w:t>
      </w:r>
      <w:r w:rsidR="001D28F8" w:rsidRPr="002F4348">
        <w:t xml:space="preserve"> </w:t>
      </w:r>
      <w:r w:rsidR="001D28F8" w:rsidRPr="002F4348">
        <w:fldChar w:fldCharType="begin" w:fldLock="1"/>
      </w:r>
      <w:r w:rsidR="00A850F7" w:rsidRPr="002F4348">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http://www.mendeley.com/documents/?uuid=d5df0e7b-5398-4b59-b14e-8bfb6547123d"]},{"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10dcee86-2303-45c9-9089-cdb3d4533aba","http://www.mendeley.com/documents/?uuid=d7eb85a2-da5e-400d-b112-7f0a5734958d"]},{"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0af2b11d-a9cf-4da8-a503-99a860249436","http://www.mendeley.com/documents/?uuid=708bf927-447f-43d0-8bf7-28178aa7e29e","http://www.mendeley.com/documents/?uuid=83cca7d3-d685-4071-9773-10afd18426c0"]}],"mendeley":{"formattedCitation":"[1,4,62]","plainTextFormattedCitation":"[1,4,62]","previouslyFormattedCitation":"[1,4,62]"},"properties":{"noteIndex":0},"schema":"https://github.com/citation-style-language/schema/raw/master/csl-citation.json"}</w:instrText>
      </w:r>
      <w:r w:rsidR="001D28F8" w:rsidRPr="002F4348">
        <w:fldChar w:fldCharType="separate"/>
      </w:r>
      <w:r w:rsidR="000C1AAB" w:rsidRPr="002F4348">
        <w:rPr>
          <w:noProof/>
        </w:rPr>
        <w:t>[1,4,62]</w:t>
      </w:r>
      <w:r w:rsidR="001D28F8" w:rsidRPr="002F4348">
        <w:fldChar w:fldCharType="end"/>
      </w:r>
      <w:r w:rsidRPr="002F4348">
        <w:t xml:space="preserve">. </w:t>
      </w:r>
    </w:p>
    <w:p w14:paraId="22BF871F" w14:textId="77777777" w:rsidR="000578EF" w:rsidRPr="002F4348" w:rsidRDefault="000578EF" w:rsidP="001D28F8">
      <w:pPr>
        <w:ind w:left="709" w:firstLine="0"/>
        <w:rPr>
          <w:b/>
        </w:rPr>
      </w:pPr>
      <w:r w:rsidRPr="002F4348">
        <w:rPr>
          <w:b/>
        </w:rPr>
        <w:lastRenderedPageBreak/>
        <w:t>Уровень убедительности рекомендаций С (уровень достоверности доказательств 5).</w:t>
      </w:r>
    </w:p>
    <w:p w14:paraId="28AF85FB" w14:textId="77777777" w:rsidR="001D28F8" w:rsidRPr="002F4348" w:rsidRDefault="001D28F8" w:rsidP="001D28F8">
      <w:pPr>
        <w:pStyle w:val="2"/>
        <w:contextualSpacing/>
      </w:pPr>
      <w:bookmarkStart w:id="46" w:name="_Toc65586398"/>
      <w:r w:rsidRPr="002F4348">
        <w:t>3.</w:t>
      </w:r>
      <w:r w:rsidR="00170E50" w:rsidRPr="002F4348">
        <w:t>9</w:t>
      </w:r>
      <w:r w:rsidRPr="002F4348">
        <w:t xml:space="preserve"> Сопутствующая и сопроводительная терапия</w:t>
      </w:r>
      <w:bookmarkEnd w:id="46"/>
    </w:p>
    <w:p w14:paraId="70B3C03A" w14:textId="77777777" w:rsidR="001D28F8" w:rsidRPr="002F4348" w:rsidRDefault="001D28F8" w:rsidP="00B153FC">
      <w:pPr>
        <w:pStyle w:val="afe"/>
        <w:numPr>
          <w:ilvl w:val="0"/>
          <w:numId w:val="12"/>
        </w:numPr>
        <w:spacing w:before="120" w:after="120"/>
        <w:ind w:left="709" w:hanging="709"/>
      </w:pPr>
      <w:r w:rsidRPr="002F4348">
        <w:t xml:space="preserve">Всем пациентам </w:t>
      </w:r>
      <w:r w:rsidRPr="002F4348">
        <w:rPr>
          <w:lang w:val="en-US"/>
        </w:rPr>
        <w:t>c</w:t>
      </w:r>
      <w:r w:rsidRPr="002F4348">
        <w:t xml:space="preserve"> ЛХ с исходно массивным поражением, получающим противоопухолевую терапию, </w:t>
      </w:r>
      <w:r w:rsidRPr="002F4348">
        <w:rPr>
          <w:b/>
        </w:rPr>
        <w:t xml:space="preserve">рекомендовано </w:t>
      </w:r>
      <w:r w:rsidRPr="002F4348">
        <w:t xml:space="preserve">проведение профилактики синдрома лизиса опухолей согласно существующим профильным рекомендациям </w:t>
      </w:r>
      <w:r w:rsidRPr="002F4348">
        <w:fldChar w:fldCharType="begin" w:fldLock="1"/>
      </w:r>
      <w:r w:rsidR="00A850F7" w:rsidRPr="002F4348">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http://www.mendeley.com/documents/?uuid=07df101f-3cfa-42df-8541-d1569346c87c"]}],"mendeley":{"formattedCitation":"[63]","plainTextFormattedCitation":"[63]","previouslyFormattedCitation":"[63]"},"properties":{"noteIndex":0},"schema":"https://github.com/citation-style-language/schema/raw/master/csl-citation.json"}</w:instrText>
      </w:r>
      <w:r w:rsidRPr="002F4348">
        <w:fldChar w:fldCharType="separate"/>
      </w:r>
      <w:r w:rsidR="004126B6" w:rsidRPr="002F4348">
        <w:rPr>
          <w:noProof/>
        </w:rPr>
        <w:t>[63]</w:t>
      </w:r>
      <w:r w:rsidRPr="002F4348">
        <w:fldChar w:fldCharType="end"/>
      </w:r>
      <w:r w:rsidR="00B67E79" w:rsidRPr="002F4348">
        <w:t>.</w:t>
      </w:r>
    </w:p>
    <w:p w14:paraId="3AE26D4D" w14:textId="77777777" w:rsidR="001D28F8" w:rsidRPr="002F4348" w:rsidRDefault="001D28F8" w:rsidP="001D28F8">
      <w:pPr>
        <w:ind w:left="709" w:firstLine="0"/>
        <w:contextualSpacing/>
        <w:rPr>
          <w:b/>
        </w:rPr>
      </w:pPr>
      <w:r w:rsidRPr="002F4348">
        <w:rPr>
          <w:b/>
        </w:rPr>
        <w:t>Уровень убедительности рекомендаций С (уровень достоверности доказательств 5).</w:t>
      </w:r>
    </w:p>
    <w:p w14:paraId="1B88031C" w14:textId="77777777" w:rsidR="001D28F8" w:rsidRPr="002F4348" w:rsidRDefault="001D28F8" w:rsidP="00B153FC">
      <w:pPr>
        <w:pStyle w:val="afe"/>
        <w:numPr>
          <w:ilvl w:val="0"/>
          <w:numId w:val="12"/>
        </w:numPr>
        <w:spacing w:before="120" w:after="120"/>
        <w:ind w:left="709" w:hanging="709"/>
      </w:pPr>
      <w:r w:rsidRPr="002F4348">
        <w:t xml:space="preserve">Всем пациентам </w:t>
      </w:r>
      <w:r w:rsidRPr="002F4348">
        <w:rPr>
          <w:lang w:val="en-US"/>
        </w:rPr>
        <w:t>c</w:t>
      </w:r>
      <w:r w:rsidRPr="002F4348">
        <w:t xml:space="preserve"> ЛХ со сниженной концентрацией гемоглобина крови </w:t>
      </w:r>
      <w:r w:rsidRPr="002F4348">
        <w:rPr>
          <w:b/>
        </w:rPr>
        <w:t xml:space="preserve">рекомендовано </w:t>
      </w:r>
      <w:r w:rsidRPr="002F4348">
        <w:rPr>
          <w:bCs/>
        </w:rPr>
        <w:t>лечен</w:t>
      </w:r>
      <w:r w:rsidRPr="002F4348">
        <w:t xml:space="preserve">ие анемии согласно существующим профильным рекомендациям </w:t>
      </w:r>
      <w:r w:rsidRPr="002F4348">
        <w:fldChar w:fldCharType="begin" w:fldLock="1"/>
      </w:r>
      <w:r w:rsidR="00A850F7" w:rsidRPr="002F4348">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http://www.mendeley.com/documents/?uuid=a0888471-bdea-48ec-9dfd-645e17453226"]},{"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494-501","title":"Практические рекомендации по лечению анемии при злокачественных новообразованиях","type":"chapter"},"uris":["http://www.mendeley.com/documents/?uuid=959e602b-c01f-46ef-8d86-ffaa7505b3fe","http://www.mendeley.com/documents/?uuid=0c9e5f6b-8b38-45fd-98b9-293dcd3e6539"]}],"mendeley":{"formattedCitation":"[64,65]","plainTextFormattedCitation":"[64,65]","previouslyFormattedCitation":"[64,65]"},"properties":{"noteIndex":0},"schema":"https://github.com/citation-style-language/schema/raw/master/csl-citation.json"}</w:instrText>
      </w:r>
      <w:r w:rsidRPr="002F4348">
        <w:fldChar w:fldCharType="separate"/>
      </w:r>
      <w:r w:rsidR="004126B6" w:rsidRPr="002F4348">
        <w:rPr>
          <w:noProof/>
        </w:rPr>
        <w:t>[64,65]</w:t>
      </w:r>
      <w:r w:rsidRPr="002F4348">
        <w:fldChar w:fldCharType="end"/>
      </w:r>
      <w:r w:rsidRPr="002F4348">
        <w:t>.</w:t>
      </w:r>
    </w:p>
    <w:p w14:paraId="4BEBFE5F" w14:textId="77777777" w:rsidR="001D28F8" w:rsidRPr="002F4348" w:rsidRDefault="001D28F8" w:rsidP="001D28F8">
      <w:pPr>
        <w:ind w:left="709" w:firstLine="0"/>
        <w:contextualSpacing/>
        <w:rPr>
          <w:b/>
        </w:rPr>
      </w:pPr>
      <w:r w:rsidRPr="002F4348">
        <w:rPr>
          <w:b/>
        </w:rPr>
        <w:t>Уровень убедительности рекомендаций С (уровень достоверности доказательств 5).</w:t>
      </w:r>
    </w:p>
    <w:p w14:paraId="378A5B01" w14:textId="77777777" w:rsidR="001D28F8" w:rsidRPr="002F4348" w:rsidRDefault="001D28F8" w:rsidP="00B153FC">
      <w:pPr>
        <w:pStyle w:val="afe"/>
        <w:numPr>
          <w:ilvl w:val="0"/>
          <w:numId w:val="12"/>
        </w:numPr>
        <w:spacing w:before="120" w:after="120"/>
        <w:ind w:left="709" w:hanging="709"/>
      </w:pPr>
      <w:r w:rsidRPr="002F4348">
        <w:t xml:space="preserve">Всем пациентам </w:t>
      </w:r>
      <w:r w:rsidRPr="002F4348">
        <w:rPr>
          <w:lang w:val="en-US"/>
        </w:rPr>
        <w:t>c</w:t>
      </w:r>
      <w:r w:rsidRPr="002F4348">
        <w:t xml:space="preserve"> ЛХ, получающим противоопухолевую химио- или лучевую терапию, </w:t>
      </w:r>
      <w:r w:rsidRPr="002F4348">
        <w:rPr>
          <w:b/>
        </w:rPr>
        <w:t xml:space="preserve">рекомендована </w:t>
      </w:r>
      <w:r w:rsidRPr="002F4348">
        <w:rPr>
          <w:bCs/>
        </w:rPr>
        <w:t>профилактика и лечен</w:t>
      </w:r>
      <w:r w:rsidRPr="002F4348">
        <w:t>ие тошноты и рвоты в зависимости от эметогенного потенциала проводимого лечения согласно существующим профильным рекомендациям</w:t>
      </w:r>
      <w:r w:rsidR="00D234C0" w:rsidRPr="002F4348">
        <w:t xml:space="preserve"> </w:t>
      </w:r>
      <w:r w:rsidR="00D234C0" w:rsidRPr="002F4348">
        <w:fldChar w:fldCharType="begin" w:fldLock="1"/>
      </w:r>
      <w:r w:rsidR="00A850F7" w:rsidRPr="002F4348">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http://www.mendeley.com/documents/?uuid=3a928890-6a0e-47ac-8a22-07c3bb211101"]}],"mendeley":{"formattedCitation":"[66]","plainTextFormattedCitation":"[66]","previouslyFormattedCitation":"[66]"},"properties":{"noteIndex":0},"schema":"https://github.com/citation-style-language/schema/raw/master/csl-citation.json"}</w:instrText>
      </w:r>
      <w:r w:rsidR="00D234C0" w:rsidRPr="002F4348">
        <w:fldChar w:fldCharType="separate"/>
      </w:r>
      <w:r w:rsidR="004126B6" w:rsidRPr="002F4348">
        <w:rPr>
          <w:noProof/>
        </w:rPr>
        <w:t>[66]</w:t>
      </w:r>
      <w:r w:rsidR="00D234C0" w:rsidRPr="002F4348">
        <w:fldChar w:fldCharType="end"/>
      </w:r>
      <w:r w:rsidR="00D234C0" w:rsidRPr="002F4348">
        <w:t>.</w:t>
      </w:r>
    </w:p>
    <w:p w14:paraId="51D1FCB2" w14:textId="77777777" w:rsidR="001D28F8" w:rsidRPr="002F4348" w:rsidRDefault="001D28F8" w:rsidP="00D234C0">
      <w:pPr>
        <w:ind w:left="709" w:firstLine="0"/>
        <w:contextualSpacing/>
        <w:rPr>
          <w:b/>
        </w:rPr>
      </w:pPr>
      <w:r w:rsidRPr="002F4348">
        <w:rPr>
          <w:b/>
        </w:rPr>
        <w:t>Уровень убедительности рекомендаций С (уровень достоверности доказательств 5).</w:t>
      </w:r>
    </w:p>
    <w:p w14:paraId="7FD80F81" w14:textId="77777777" w:rsidR="001D28F8" w:rsidRPr="002F4348" w:rsidRDefault="001D28F8" w:rsidP="00B153FC">
      <w:pPr>
        <w:pStyle w:val="afe"/>
        <w:numPr>
          <w:ilvl w:val="0"/>
          <w:numId w:val="12"/>
        </w:numPr>
        <w:spacing w:before="120" w:after="120"/>
        <w:ind w:left="709" w:hanging="709"/>
      </w:pPr>
      <w:r w:rsidRPr="002F4348">
        <w:t xml:space="preserve">Пациентам с ЛХ с выявленной симптоматической гипогаммаглобулинемией (перенесенная тяжелая инфекция, </w:t>
      </w:r>
      <w:r w:rsidRPr="002F4348">
        <w:rPr>
          <w:lang w:val="en-US"/>
        </w:rPr>
        <w:t>IgG</w:t>
      </w:r>
      <w:r w:rsidRPr="002F4348">
        <w:t xml:space="preserve"> &lt; 4 г/л) </w:t>
      </w:r>
      <w:r w:rsidRPr="002F4348">
        <w:rPr>
          <w:b/>
        </w:rPr>
        <w:t xml:space="preserve">рекомендовано </w:t>
      </w:r>
      <w:r w:rsidRPr="002F4348">
        <w:t>проведение заместительной терапии #иммуноглобулином человека нормальным 0,2-0,4 г/кг в/в кажды</w:t>
      </w:r>
      <w:r w:rsidR="00C00522" w:rsidRPr="002F4348">
        <w:t>е</w:t>
      </w:r>
      <w:r w:rsidRPr="002F4348">
        <w:t xml:space="preserve"> 3-4 недели в течение 12 месяцев </w:t>
      </w:r>
      <w:r w:rsidR="00D234C0" w:rsidRPr="002F4348">
        <w:fldChar w:fldCharType="begin" w:fldLock="1"/>
      </w:r>
      <w:r w:rsidR="00A850F7" w:rsidRPr="002F4348">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http://www.mendeley.com/documents/?uuid=cb9897b2-7bca-4244-b572-de3c06c504d4"]},{"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http://www.mendeley.com/documents/?uuid=56ad7483-abb3-4817-8cb8-77d0b3ee361f"]}],"mendeley":{"formattedCitation":"[67,68]","plainTextFormattedCitation":"[67,68]","previouslyFormattedCitation":"[67,68]"},"properties":{"noteIndex":0},"schema":"https://github.com/citation-style-language/schema/raw/master/csl-citation.json"}</w:instrText>
      </w:r>
      <w:r w:rsidR="00D234C0" w:rsidRPr="002F4348">
        <w:fldChar w:fldCharType="separate"/>
      </w:r>
      <w:r w:rsidR="000C1AAB" w:rsidRPr="002F4348">
        <w:rPr>
          <w:noProof/>
        </w:rPr>
        <w:t>[67,68]</w:t>
      </w:r>
      <w:r w:rsidR="00D234C0" w:rsidRPr="002F4348">
        <w:fldChar w:fldCharType="end"/>
      </w:r>
      <w:r w:rsidRPr="002F4348">
        <w:t>.</w:t>
      </w:r>
    </w:p>
    <w:p w14:paraId="1ED7B5B6" w14:textId="77777777" w:rsidR="001D28F8" w:rsidRPr="002F4348" w:rsidRDefault="001D28F8" w:rsidP="00D234C0">
      <w:pPr>
        <w:ind w:left="709" w:firstLine="0"/>
        <w:contextualSpacing/>
        <w:rPr>
          <w:b/>
        </w:rPr>
      </w:pPr>
      <w:r w:rsidRPr="002F4348">
        <w:rPr>
          <w:b/>
        </w:rPr>
        <w:t>Уровень убедительности рекомендаций С (уровень достоверности доказательств 5).</w:t>
      </w:r>
    </w:p>
    <w:p w14:paraId="5462C5AE" w14:textId="77777777" w:rsidR="001D28F8" w:rsidRPr="002F4348" w:rsidRDefault="001D28F8" w:rsidP="00D234C0">
      <w:pPr>
        <w:ind w:left="709" w:firstLine="0"/>
        <w:contextualSpacing/>
        <w:rPr>
          <w:i/>
        </w:rPr>
      </w:pPr>
      <w:r w:rsidRPr="002F4348">
        <w:rPr>
          <w:b/>
        </w:rPr>
        <w:t xml:space="preserve">Комментарий: </w:t>
      </w:r>
      <w:r w:rsidR="00D234C0" w:rsidRPr="002F4348">
        <w:rPr>
          <w:i/>
        </w:rPr>
        <w:t xml:space="preserve">терапия </w:t>
      </w:r>
      <w:r w:rsidRPr="002F4348">
        <w:rPr>
          <w:i/>
        </w:rPr>
        <w:t xml:space="preserve">проводится под контролем уровня </w:t>
      </w:r>
      <w:r w:rsidRPr="002F4348">
        <w:rPr>
          <w:i/>
          <w:lang w:val="en-US"/>
        </w:rPr>
        <w:t>IgG</w:t>
      </w:r>
      <w:r w:rsidRPr="002F4348">
        <w:rPr>
          <w:i/>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2F4348">
        <w:rPr>
          <w:i/>
          <w:lang w:val="en-US"/>
        </w:rPr>
        <w:t>IgG</w:t>
      </w:r>
      <w:r w:rsidRPr="002F4348">
        <w:rPr>
          <w:i/>
        </w:rPr>
        <w:t xml:space="preserve"> 1 раз в год, в случае повнорного снижения </w:t>
      </w:r>
      <w:r w:rsidRPr="002F4348">
        <w:rPr>
          <w:i/>
          <w:lang w:val="en-US"/>
        </w:rPr>
        <w:t>IgG</w:t>
      </w:r>
      <w:r w:rsidRPr="002F4348">
        <w:rPr>
          <w:i/>
        </w:rPr>
        <w:t xml:space="preserve"> &lt; 4 г/л проводятся повторные курсы заместительной терапии аналогичным препарато</w:t>
      </w:r>
      <w:r w:rsidR="003430E6" w:rsidRPr="002F4348">
        <w:rPr>
          <w:i/>
        </w:rPr>
        <w:t>м</w:t>
      </w:r>
      <w:r w:rsidRPr="002F4348">
        <w:rPr>
          <w:i/>
        </w:rPr>
        <w:t xml:space="preserve"> в аналогичном режиме в течение 12 месяцев</w:t>
      </w:r>
      <w:r w:rsidR="00D234C0" w:rsidRPr="002F4348">
        <w:rPr>
          <w:i/>
        </w:rPr>
        <w:t>.</w:t>
      </w:r>
    </w:p>
    <w:p w14:paraId="6C4697BF" w14:textId="77777777" w:rsidR="002A7272" w:rsidRPr="002F4348" w:rsidRDefault="00702D8D" w:rsidP="00B153FC">
      <w:pPr>
        <w:widowControl w:val="0"/>
        <w:numPr>
          <w:ilvl w:val="0"/>
          <w:numId w:val="39"/>
        </w:numPr>
        <w:autoSpaceDE w:val="0"/>
        <w:autoSpaceDN w:val="0"/>
        <w:adjustRightInd w:val="0"/>
        <w:contextualSpacing/>
      </w:pPr>
      <w:bookmarkStart w:id="47" w:name="_Toc24546444"/>
      <w:r w:rsidRPr="002F4348">
        <w:rPr>
          <w:bCs/>
        </w:rPr>
        <w:t xml:space="preserve">Для пациентов с ЛХ детородного возраста </w:t>
      </w:r>
      <w:r w:rsidRPr="002F4348">
        <w:rPr>
          <w:b/>
        </w:rPr>
        <w:t>р</w:t>
      </w:r>
      <w:r w:rsidR="002A7272" w:rsidRPr="002F4348">
        <w:rPr>
          <w:b/>
        </w:rPr>
        <w:t>екомендуется</w:t>
      </w:r>
      <w:r w:rsidR="00A9169E" w:rsidRPr="002F4348">
        <w:rPr>
          <w:b/>
        </w:rPr>
        <w:t xml:space="preserve"> </w:t>
      </w:r>
      <w:r w:rsidR="00A9169E" w:rsidRPr="002F4348">
        <w:t xml:space="preserve">проведение консультации </w:t>
      </w:r>
      <w:r w:rsidR="002A7272" w:rsidRPr="002F4348">
        <w:lastRenderedPageBreak/>
        <w:t>о риске бесплодия после терапии и о потенциальных методах сохранения фертильности</w:t>
      </w:r>
      <w:r w:rsidRPr="002F4348">
        <w:t xml:space="preserve"> (криоконсервация спермы у мужчин, овариальная супрессия у женщин) </w:t>
      </w:r>
      <w:r w:rsidRPr="002F4348">
        <w:fldChar w:fldCharType="begin" w:fldLock="1"/>
      </w:r>
      <w:r w:rsidR="002C6C01" w:rsidRPr="002F4348">
        <w:instrText>ADDIN CSL_CITATION {"citationItems":[{"id":"ITEM-1","itemData":{"DOI":"10.2147/CMAR.S154819","ISSN":"11791322","abstract":"In total, 80%–90% of Hodgkin’s lymphoma (HL) patients are curable with combination chemoradiotherapy. Due to improvements in therapeutic strategies, 50% of all relapsed/ refractory patients may undergo complete clinical responses and have long-term survival. Treatment options for HL are effective, but may have a negative impact on post-chemotherapy fertility. Thus, cryopreservation of semen prior to treatment is recommended for male patients. For female patients, assisted reproductive techniques (ART) consult and fertility preservation should be offered as a therapeutical option. In the last years, new targeted molecules have been available for HL treatment. These new drugs showed a high rate of overall responses in the setting of heavily pretreated patients, most of them in relapse after autologous stem cell transplantation, a group previously considered very poor risk. Up to 50% of patients have a complete response and an improved overall survival. Future studies will address the usefulness of novel molecules as a frontline therapy. Considering the high response and survival rates with monoclonal antibody-based therapeutics, fertility has become a concerning issue for long-term HL survivors. As progress has been made regarding ART, with the rigorous steps planned for HL patients, more survivors will become parents.","author":[{"dropping-particle":"","family":"Traila","given":"Alexandra","non-dropping-particle":"","parse-names":false,"suffix":""},{"dropping-particle":"","family":"Dima","given":"Delia","non-dropping-particle":"","parse-names":false,"suffix":""},{"dropping-particle":"","family":"Achimas-Cadariu","given":"Patriciu","non-dropping-particle":"","parse-names":false,"suffix":""},{"dropping-particle":"","family":"Micu","given":"Romeo","non-dropping-particle":"","parse-names":false,"suffix":""}],"container-title":"Cancer Management and Research","id":"ITEM-1","issued":{"date-parts":[["2018","6","13"]]},"page":"1517-1526","publisher":"Dove Medical Press Ltd","title":"Fertility preservation in hodgkin’s lymphoma patients that undergo targeted molecular therapies: An important step forward from the chemotherapy era","type":"article","volume":"10"},"uris":["http://www.mendeley.com/documents/?uuid=6b682ca4-a771-32ca-9843-27524a2cbbf4","http://www.mendeley.com/documents/?uuid=1a403beb-856d-407e-a60b-e826b632c793"]}],"mendeley":{"formattedCitation":"[69]","plainTextFormattedCitation":"[69]","previouslyFormattedCitation":"[69]"},"properties":{"noteIndex":0},"schema":"https://github.com/citation-style-language/schema/raw/master/csl-citation.json"}</w:instrText>
      </w:r>
      <w:r w:rsidRPr="002F4348">
        <w:fldChar w:fldCharType="separate"/>
      </w:r>
      <w:r w:rsidR="004126B6" w:rsidRPr="002F4348">
        <w:rPr>
          <w:noProof/>
        </w:rPr>
        <w:t>[69]</w:t>
      </w:r>
      <w:r w:rsidRPr="002F4348">
        <w:fldChar w:fldCharType="end"/>
      </w:r>
      <w:r w:rsidR="002A7272" w:rsidRPr="002F4348">
        <w:t>.</w:t>
      </w:r>
    </w:p>
    <w:p w14:paraId="6B387E09" w14:textId="77777777" w:rsidR="002A7272" w:rsidRPr="002F4348" w:rsidRDefault="002A7272" w:rsidP="002554A5">
      <w:pPr>
        <w:ind w:left="708" w:firstLine="1"/>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w:t>
      </w:r>
      <w:r w:rsidRPr="002F4348">
        <w:rPr>
          <w:b/>
          <w:spacing w:val="-1"/>
        </w:rPr>
        <w:t xml:space="preserve">достоверности доказательств </w:t>
      </w:r>
      <w:r w:rsidRPr="002F4348">
        <w:rPr>
          <w:b/>
        </w:rPr>
        <w:t>– 5)</w:t>
      </w:r>
    </w:p>
    <w:p w14:paraId="7147FEA7" w14:textId="77777777" w:rsidR="00A9169E" w:rsidRPr="002F4348" w:rsidRDefault="00A9169E" w:rsidP="00B153FC">
      <w:pPr>
        <w:widowControl w:val="0"/>
        <w:numPr>
          <w:ilvl w:val="0"/>
          <w:numId w:val="39"/>
        </w:numPr>
        <w:autoSpaceDE w:val="0"/>
        <w:autoSpaceDN w:val="0"/>
        <w:adjustRightInd w:val="0"/>
        <w:contextualSpacing/>
      </w:pPr>
      <w:r w:rsidRPr="002F4348">
        <w:rPr>
          <w:bCs/>
        </w:rPr>
        <w:t xml:space="preserve">Для пациенток с ЛХ – девочек и молодых женщин, у которых планируется лучевая терапия на подвздошную область, </w:t>
      </w:r>
      <w:r w:rsidRPr="002F4348">
        <w:rPr>
          <w:b/>
        </w:rPr>
        <w:t>рекомендуется</w:t>
      </w:r>
      <w:r w:rsidRPr="002F4348">
        <w:t xml:space="preserve"> рассмотрение вопроса о необходимости</w:t>
      </w:r>
      <w:r w:rsidR="002648A0" w:rsidRPr="002F4348">
        <w:t xml:space="preserve"> лапароскопической транспозиции яичников</w:t>
      </w:r>
      <w:r w:rsidRPr="002F4348">
        <w:t xml:space="preserve"> для защиты яичников </w:t>
      </w:r>
      <w:r w:rsidRPr="002F4348">
        <w:fldChar w:fldCharType="begin" w:fldLock="1"/>
      </w:r>
      <w:r w:rsidR="00A850F7" w:rsidRPr="002F4348">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http://www.mendeley.com/documents/?uuid=15235d62-061a-4ee4-8b0d-8547a25fdea6"]}],"mendeley":{"formattedCitation":"[70]","plainTextFormattedCitation":"[70]","previouslyFormattedCitation":"[70]"},"properties":{"noteIndex":0},"schema":"https://github.com/citation-style-language/schema/raw/master/csl-citation.json"}</w:instrText>
      </w:r>
      <w:r w:rsidRPr="002F4348">
        <w:fldChar w:fldCharType="separate"/>
      </w:r>
      <w:r w:rsidR="004126B6" w:rsidRPr="002F4348">
        <w:rPr>
          <w:noProof/>
        </w:rPr>
        <w:t>[70]</w:t>
      </w:r>
      <w:r w:rsidRPr="002F4348">
        <w:fldChar w:fldCharType="end"/>
      </w:r>
      <w:r w:rsidRPr="002F4348">
        <w:t>.</w:t>
      </w:r>
    </w:p>
    <w:p w14:paraId="72012F59" w14:textId="77777777" w:rsidR="00A9169E" w:rsidRPr="002F4348" w:rsidRDefault="00A9169E" w:rsidP="002554A5">
      <w:pPr>
        <w:ind w:left="708" w:firstLine="1"/>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w:t>
      </w:r>
      <w:r w:rsidRPr="002F4348">
        <w:rPr>
          <w:b/>
          <w:spacing w:val="-1"/>
        </w:rPr>
        <w:t xml:space="preserve">достоверности доказательств </w:t>
      </w:r>
      <w:r w:rsidRPr="002F4348">
        <w:rPr>
          <w:b/>
        </w:rPr>
        <w:t>– 5)</w:t>
      </w:r>
    </w:p>
    <w:p w14:paraId="32824BB7" w14:textId="77777777" w:rsidR="00A9169E" w:rsidRPr="002F4348" w:rsidRDefault="00A9169E" w:rsidP="00A9169E">
      <w:pPr>
        <w:contextualSpacing/>
        <w:rPr>
          <w:i/>
        </w:rPr>
      </w:pPr>
      <w:r w:rsidRPr="002F4348">
        <w:rPr>
          <w:b/>
        </w:rPr>
        <w:t xml:space="preserve">Комментарий: </w:t>
      </w:r>
      <w:r w:rsidR="002648A0" w:rsidRPr="002F4348">
        <w:rPr>
          <w:i/>
        </w:rPr>
        <w:t xml:space="preserve">транспозиция яичников </w:t>
      </w:r>
      <w:r w:rsidRPr="002F4348">
        <w:rPr>
          <w:i/>
        </w:rPr>
        <w:t>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проводится с противоположных полей в СОД 20 Гр и яичник находится, как минимум, на расстоянии 2 см от границы лучевой области.</w:t>
      </w:r>
    </w:p>
    <w:p w14:paraId="4B9F71FD" w14:textId="77777777" w:rsidR="00702D8D" w:rsidRPr="002F4348" w:rsidRDefault="00A9169E" w:rsidP="00A9169E">
      <w:pPr>
        <w:contextualSpacing/>
        <w:rPr>
          <w:rStyle w:val="affb"/>
          <w:bCs w:val="0"/>
        </w:rPr>
      </w:pPr>
      <w:r w:rsidRPr="002F4348">
        <w:rPr>
          <w:i/>
        </w:rPr>
        <w:t>При проведении овариопексии нить должна быть обязательно помечена клипсой</w:t>
      </w:r>
      <w:r w:rsidR="00D051CB" w:rsidRPr="002F4348">
        <w:rPr>
          <w:i/>
        </w:rPr>
        <w:t>.</w:t>
      </w:r>
      <w:r w:rsidRPr="002F4348">
        <w:rPr>
          <w:i/>
        </w:rPr>
        <w:t xml:space="preserve"> Процедура выполняется хирургом немедленно после консультации лучевого терапевта до начала лучевой терапии на поддиафрагмальную область.</w:t>
      </w:r>
    </w:p>
    <w:p w14:paraId="3EE4CDD4" w14:textId="77777777" w:rsidR="00D234C0" w:rsidRPr="002F4348" w:rsidRDefault="00D234C0" w:rsidP="00841FEF">
      <w:pPr>
        <w:pStyle w:val="afd"/>
        <w:spacing w:beforeAutospacing="0" w:afterAutospacing="0" w:line="360" w:lineRule="auto"/>
        <w:contextualSpacing/>
        <w:rPr>
          <w:rStyle w:val="affb"/>
        </w:rPr>
      </w:pPr>
      <w:r w:rsidRPr="002F4348">
        <w:rPr>
          <w:rStyle w:val="affb"/>
        </w:rPr>
        <w:t>Обезболивание</w:t>
      </w:r>
      <w:bookmarkEnd w:id="47"/>
    </w:p>
    <w:p w14:paraId="6AB90C77" w14:textId="77777777" w:rsidR="00D234C0" w:rsidRPr="002F4348" w:rsidRDefault="00D234C0" w:rsidP="00B153FC">
      <w:pPr>
        <w:pStyle w:val="afe"/>
        <w:numPr>
          <w:ilvl w:val="0"/>
          <w:numId w:val="13"/>
        </w:numPr>
        <w:ind w:left="709" w:hanging="709"/>
        <w:rPr>
          <w:color w:val="000000"/>
        </w:rPr>
      </w:pPr>
      <w:r w:rsidRPr="002F4348">
        <w:rPr>
          <w:color w:val="000000"/>
        </w:rPr>
        <w:t xml:space="preserve">Пациентам с ЛХ при возникновении острого или хронического болевого синдрома </w:t>
      </w:r>
      <w:r w:rsidRPr="002F4348">
        <w:rPr>
          <w:b/>
          <w:color w:val="000000"/>
        </w:rPr>
        <w:t>рекомендуется</w:t>
      </w:r>
      <w:r w:rsidRPr="002F4348">
        <w:rPr>
          <w:color w:val="000000"/>
        </w:rPr>
        <w:t xml:space="preserve"> провести диагностику причины болевого синдрома и последующую патогенетическую или сипмтоматическую терапию болевого синдрома</w:t>
      </w:r>
      <w:r w:rsidR="00D051CB" w:rsidRPr="002F4348">
        <w:rPr>
          <w:color w:val="000000"/>
        </w:rPr>
        <w:t xml:space="preserve"> в соответствии с существующими профильными рекомендациями</w:t>
      </w:r>
      <w:r w:rsidRPr="002F4348">
        <w:rPr>
          <w:color w:val="000000"/>
        </w:rPr>
        <w:t xml:space="preserve"> </w:t>
      </w:r>
      <w:r w:rsidRPr="002F4348">
        <w:rPr>
          <w:color w:val="000000"/>
        </w:rPr>
        <w:fldChar w:fldCharType="begin" w:fldLock="1"/>
      </w:r>
      <w:r w:rsidR="00A850F7" w:rsidRPr="002F4348">
        <w:rPr>
          <w:color w:val="00000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http://www.mendeley.com/documents/?uuid=b5b0c099-cb38-496b-8788-8bf1322d0834"]},{"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http://www.mendeley.com/documents/?uuid=6de73d5a-a89c-4880-a7be-78d25e381485"]}],"mendeley":{"formattedCitation":"[71,72]","plainTextFormattedCitation":"[71,72]","previouslyFormattedCitation":"[71,72]"},"properties":{"noteIndex":0},"schema":"https://github.com/citation-style-language/schema/raw/master/csl-citation.json"}</w:instrText>
      </w:r>
      <w:r w:rsidRPr="002F4348">
        <w:rPr>
          <w:color w:val="000000"/>
        </w:rPr>
        <w:fldChar w:fldCharType="separate"/>
      </w:r>
      <w:r w:rsidR="004126B6" w:rsidRPr="002F4348">
        <w:rPr>
          <w:noProof/>
          <w:color w:val="000000"/>
        </w:rPr>
        <w:t>[71,72]</w:t>
      </w:r>
      <w:r w:rsidRPr="002F4348">
        <w:rPr>
          <w:color w:val="000000"/>
        </w:rPr>
        <w:fldChar w:fldCharType="end"/>
      </w:r>
      <w:r w:rsidRPr="002F4348">
        <w:rPr>
          <w:color w:val="000000"/>
        </w:rPr>
        <w:t>.</w:t>
      </w:r>
    </w:p>
    <w:p w14:paraId="582011E3" w14:textId="77777777" w:rsidR="00D234C0" w:rsidRPr="002F4348" w:rsidRDefault="00D234C0" w:rsidP="00D234C0">
      <w:pPr>
        <w:ind w:left="709" w:firstLine="0"/>
        <w:contextualSpacing/>
        <w:rPr>
          <w:b/>
          <w:color w:val="000000"/>
        </w:rPr>
      </w:pPr>
      <w:r w:rsidRPr="002F4348">
        <w:rPr>
          <w:b/>
          <w:color w:val="000000"/>
        </w:rPr>
        <w:t>Уровень убедительности рекомендаций – С (уровень достоверности доказательств – 5)</w:t>
      </w:r>
    </w:p>
    <w:p w14:paraId="615B1771" w14:textId="77777777" w:rsidR="00FA47CA" w:rsidRPr="002F4348" w:rsidRDefault="00FA47CA" w:rsidP="00FA47CA">
      <w:pPr>
        <w:pStyle w:val="afd"/>
        <w:spacing w:beforeAutospacing="0" w:afterAutospacing="0" w:line="360" w:lineRule="auto"/>
        <w:contextualSpacing/>
        <w:rPr>
          <w:rStyle w:val="affb"/>
        </w:rPr>
      </w:pPr>
      <w:r w:rsidRPr="002F4348">
        <w:rPr>
          <w:rStyle w:val="affb"/>
        </w:rPr>
        <w:t>Диетотерапия</w:t>
      </w:r>
    </w:p>
    <w:p w14:paraId="7E9F2C0E" w14:textId="77777777" w:rsidR="00FA47CA" w:rsidRPr="002F4348" w:rsidRDefault="00FA47CA" w:rsidP="006F29CD">
      <w:pPr>
        <w:pStyle w:val="afd"/>
        <w:spacing w:beforeAutospacing="0" w:afterAutospacing="0" w:line="360" w:lineRule="auto"/>
        <w:contextualSpacing/>
        <w:rPr>
          <w:i/>
          <w:iCs/>
        </w:rPr>
      </w:pPr>
      <w:r w:rsidRPr="002F4348">
        <w:rPr>
          <w:rStyle w:val="affb"/>
          <w:b w:val="0"/>
          <w:bCs w:val="0"/>
          <w:i/>
          <w:iCs/>
        </w:rPr>
        <w:t>Не применяется.</w:t>
      </w:r>
    </w:p>
    <w:p w14:paraId="3B6A0567" w14:textId="470D20A4" w:rsidR="000414F6" w:rsidRPr="002F4348" w:rsidRDefault="00CB71DA" w:rsidP="00B104EF">
      <w:pPr>
        <w:pStyle w:val="CustomContentNormal"/>
      </w:pPr>
      <w:bookmarkStart w:id="48" w:name="_Toc65586399"/>
      <w:r w:rsidRPr="002F4348">
        <w:lastRenderedPageBreak/>
        <w:t xml:space="preserve">4. </w:t>
      </w:r>
      <w:bookmarkEnd w:id="36"/>
      <w:r w:rsidR="000F4137" w:rsidRPr="000F4137">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8"/>
    </w:p>
    <w:p w14:paraId="6D5E250B" w14:textId="77777777" w:rsidR="006F29CD" w:rsidRPr="002F4348" w:rsidRDefault="006F29CD" w:rsidP="00B153FC">
      <w:pPr>
        <w:pStyle w:val="afe"/>
        <w:numPr>
          <w:ilvl w:val="0"/>
          <w:numId w:val="13"/>
        </w:numPr>
        <w:spacing w:before="120" w:after="120"/>
        <w:ind w:left="709" w:hanging="709"/>
      </w:pPr>
      <w:bookmarkStart w:id="49" w:name="__RefHeading___doc_5"/>
      <w:r w:rsidRPr="002F4348">
        <w:t xml:space="preserve">Всем пациентам с ЛХ на всех этапах терапии заболевания, а также после завершения лекарственного лечения </w:t>
      </w:r>
      <w:r w:rsidRPr="002F4348">
        <w:rPr>
          <w:b/>
        </w:rPr>
        <w:t>рекомендуется</w:t>
      </w:r>
      <w:r w:rsidRPr="002F4348">
        <w:t xml:space="preserve"> комплексная реабилитация, а также, при необходимости, поддерживающая терапия </w:t>
      </w:r>
      <w:r w:rsidRPr="002F4348">
        <w:fldChar w:fldCharType="begin" w:fldLock="1"/>
      </w:r>
      <w:r w:rsidR="002C6C01" w:rsidRPr="002F4348">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3]","plainTextFormattedCitation":"[73]","previouslyFormattedCitation":"[73]"},"properties":{"noteIndex":0},"schema":"https://github.com/citation-style-language/schema/raw/master/csl-citation.json"}</w:instrText>
      </w:r>
      <w:r w:rsidRPr="002F4348">
        <w:fldChar w:fldCharType="separate"/>
      </w:r>
      <w:r w:rsidR="004126B6" w:rsidRPr="002F4348">
        <w:rPr>
          <w:noProof/>
        </w:rPr>
        <w:t>[73]</w:t>
      </w:r>
      <w:r w:rsidRPr="002F4348">
        <w:fldChar w:fldCharType="end"/>
      </w:r>
      <w:r w:rsidRPr="002F4348">
        <w:t xml:space="preserve">. </w:t>
      </w:r>
    </w:p>
    <w:p w14:paraId="4FC01506" w14:textId="77777777" w:rsidR="006F29CD" w:rsidRPr="002F4348" w:rsidRDefault="006F29CD" w:rsidP="006F29CD">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16F3751A" w14:textId="77777777" w:rsidR="006F29CD" w:rsidRPr="002F4348" w:rsidRDefault="006F29CD" w:rsidP="006F29CD">
      <w:pPr>
        <w:ind w:left="709" w:firstLine="0"/>
        <w:contextualSpacing/>
        <w:rPr>
          <w:i/>
        </w:rPr>
      </w:pPr>
      <w:r w:rsidRPr="002F4348">
        <w:rPr>
          <w:b/>
        </w:rPr>
        <w:t>Комментарий:</w:t>
      </w:r>
      <w:r w:rsidRPr="002F4348">
        <w:t xml:space="preserve"> </w:t>
      </w:r>
      <w:r w:rsidRPr="002F4348">
        <w:rPr>
          <w:i/>
        </w:rPr>
        <w:t>Специальных методов реабилитации при ЛХ не существует. Реабилитация пациентов с ЛХ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14E02BD5" w14:textId="77777777" w:rsidR="006F29CD" w:rsidRPr="002F4348" w:rsidRDefault="006F29CD" w:rsidP="006F29CD">
      <w:pPr>
        <w:ind w:left="709"/>
        <w:contextualSpacing/>
        <w:rPr>
          <w:i/>
        </w:rPr>
      </w:pPr>
      <w:r w:rsidRPr="002F4348">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76FE457F" w14:textId="77777777" w:rsidR="00A43CE5" w:rsidRPr="002F4348" w:rsidRDefault="00094ED6" w:rsidP="00A43CE5">
      <w:pPr>
        <w:pStyle w:val="CustomContentNormal"/>
      </w:pPr>
      <w:bookmarkStart w:id="50" w:name="_Toc65586400"/>
      <w:r w:rsidRPr="002F4348">
        <w:t xml:space="preserve">5. </w:t>
      </w:r>
      <w:r w:rsidR="00CB71DA" w:rsidRPr="002F4348">
        <w:t>Профилактика</w:t>
      </w:r>
      <w:bookmarkEnd w:id="49"/>
      <w:r w:rsidR="00B104EF" w:rsidRPr="002F4348">
        <w:t xml:space="preserve"> и диспансерное наблюдение</w:t>
      </w:r>
      <w:r w:rsidR="00A43CE5" w:rsidRPr="002F4348">
        <w:t>,</w:t>
      </w:r>
      <w:r w:rsidR="008371F9" w:rsidRPr="002F4348">
        <w:t xml:space="preserve"> </w:t>
      </w:r>
      <w:r w:rsidR="00A43CE5" w:rsidRPr="002F4348">
        <w:t>медицинские показания и противопоказания к применению методов профилактики</w:t>
      </w:r>
      <w:bookmarkEnd w:id="50"/>
    </w:p>
    <w:p w14:paraId="13BCFF0B" w14:textId="77777777" w:rsidR="003B006C" w:rsidRPr="002F4348" w:rsidRDefault="003B006C" w:rsidP="003B006C">
      <w:pPr>
        <w:rPr>
          <w:rFonts w:eastAsia="Times New Roman"/>
          <w:szCs w:val="24"/>
        </w:rPr>
      </w:pPr>
      <w:bookmarkStart w:id="51" w:name="__RefHeading___doc_6"/>
      <w:r w:rsidRPr="002F4348">
        <w:rPr>
          <w:i/>
          <w:iCs/>
        </w:rPr>
        <w:t>Методов профилактики ЛХ в настоящее время не существует, поскольку неизвестны этиологические факторы, ведущие к развитию заболевания.</w:t>
      </w:r>
    </w:p>
    <w:p w14:paraId="5490FDAB" w14:textId="77777777" w:rsidR="003B006C" w:rsidRPr="002F4348" w:rsidRDefault="003B006C" w:rsidP="00B153FC">
      <w:pPr>
        <w:numPr>
          <w:ilvl w:val="0"/>
          <w:numId w:val="20"/>
        </w:numPr>
        <w:spacing w:before="120"/>
        <w:ind w:left="709" w:hanging="425"/>
        <w:rPr>
          <w:rFonts w:eastAsia="Times New Roman"/>
          <w:szCs w:val="24"/>
          <w:lang w:eastAsia="ru-RU"/>
        </w:rPr>
      </w:pPr>
      <w:r w:rsidRPr="002F4348">
        <w:t xml:space="preserve">Всем пациентам с ЛХ на протяжении всей жизни пациента – как в период лечения, так и вне лечения – </w:t>
      </w:r>
      <w:r w:rsidRPr="002F4348">
        <w:rPr>
          <w:b/>
        </w:rPr>
        <w:t xml:space="preserve">рекомендуется </w:t>
      </w:r>
      <w:r w:rsidRPr="002F4348">
        <w:rPr>
          <w:rFonts w:eastAsia="Times New Roman"/>
        </w:rPr>
        <w:t xml:space="preserve">соблюдать предписания </w:t>
      </w:r>
      <w:r w:rsidR="000C2323" w:rsidRPr="002F4348">
        <w:rPr>
          <w:rFonts w:eastAsia="Times New Roman"/>
        </w:rPr>
        <w:t>врача-</w:t>
      </w:r>
      <w:r w:rsidRPr="002F4348">
        <w:rPr>
          <w:rFonts w:eastAsia="Times New Roman"/>
        </w:rPr>
        <w:t xml:space="preserve">гематолога по лечению, избегать провоцирующих заболевание факторов, изменить виды и условия труда на невредные и облегченные, ограничить инсоляции и физиотерапевтические методы лечения, </w:t>
      </w:r>
      <w:r w:rsidR="003430E6" w:rsidRPr="002F4348">
        <w:rPr>
          <w:rFonts w:eastAsia="Times New Roman"/>
        </w:rPr>
        <w:t>женщинам детородного возраста в полной ремиссии заболевания придерживаться тактики планирования беременности</w:t>
      </w:r>
      <w:r w:rsidRPr="002F4348">
        <w:rPr>
          <w:rFonts w:eastAsia="Times New Roman"/>
        </w:rPr>
        <w:t xml:space="preserve"> </w:t>
      </w:r>
      <w:r w:rsidRPr="002F4348">
        <w:rPr>
          <w:rFonts w:eastAsia="Times New Roman"/>
        </w:rPr>
        <w:fldChar w:fldCharType="begin" w:fldLock="1"/>
      </w:r>
      <w:r w:rsidR="00A850F7" w:rsidRPr="002F4348">
        <w:rPr>
          <w:rFonts w:eastAsia="Times New Roman"/>
        </w:rPr>
        <w:instrText>ADDIN CSL_CITATION {"citationItems":[{"id":"ITEM-1","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43","title":"Лимфома Ходжкина","type":"chapter"},"uris":["http://www.mendeley.com/documents/?uuid=0af2b11d-a9cf-4da8-a503-99a860249436","http://www.mendeley.com/documents/?uuid=708bf927-447f-43d0-8bf7-28178aa7e29e"]}],"mendeley":{"formattedCitation":"[4]","plainTextFormattedCitation":"[4]","previouslyFormattedCitation":"[4]"},"properties":{"noteIndex":0},"schema":"https://github.com/citation-style-language/schema/raw/master/csl-citation.json"}</w:instrText>
      </w:r>
      <w:r w:rsidRPr="002F4348">
        <w:rPr>
          <w:rFonts w:eastAsia="Times New Roman"/>
        </w:rPr>
        <w:fldChar w:fldCharType="separate"/>
      </w:r>
      <w:r w:rsidRPr="002F4348">
        <w:rPr>
          <w:rFonts w:eastAsia="Times New Roman"/>
          <w:noProof/>
        </w:rPr>
        <w:t>[4]</w:t>
      </w:r>
      <w:r w:rsidRPr="002F4348">
        <w:rPr>
          <w:rFonts w:eastAsia="Times New Roman"/>
        </w:rPr>
        <w:fldChar w:fldCharType="end"/>
      </w:r>
      <w:r w:rsidRPr="002F4348">
        <w:rPr>
          <w:rFonts w:eastAsia="Times New Roman"/>
        </w:rPr>
        <w:t xml:space="preserve">. </w:t>
      </w:r>
    </w:p>
    <w:p w14:paraId="59607D8F" w14:textId="77777777" w:rsidR="003B006C" w:rsidRPr="002F4348" w:rsidRDefault="003B006C" w:rsidP="003B006C">
      <w:pPr>
        <w:spacing w:before="120"/>
        <w:ind w:left="709" w:firstLine="0"/>
        <w:rPr>
          <w:rFonts w:eastAsia="Times New Roman"/>
          <w:szCs w:val="24"/>
          <w:lang w:eastAsia="ru-RU"/>
        </w:rPr>
      </w:pPr>
      <w:r w:rsidRPr="002F4348">
        <w:rPr>
          <w:rFonts w:eastAsia="Times New Roman"/>
          <w:b/>
          <w:bCs/>
          <w:szCs w:val="24"/>
          <w:lang w:eastAsia="ru-RU"/>
        </w:rPr>
        <w:t xml:space="preserve">Уровень убедительности рекомендаций – </w:t>
      </w:r>
      <w:r w:rsidRPr="002F4348">
        <w:rPr>
          <w:rFonts w:eastAsia="Times New Roman"/>
          <w:b/>
          <w:bCs/>
          <w:szCs w:val="24"/>
          <w:lang w:val="en-US" w:eastAsia="ru-RU"/>
        </w:rPr>
        <w:t>C</w:t>
      </w:r>
      <w:r w:rsidRPr="002F4348">
        <w:rPr>
          <w:rFonts w:eastAsia="Times New Roman"/>
          <w:b/>
          <w:bCs/>
          <w:szCs w:val="24"/>
          <w:lang w:eastAsia="ru-RU"/>
        </w:rPr>
        <w:t xml:space="preserve"> (уровень достоверности доказательств – 5)</w:t>
      </w:r>
      <w:r w:rsidRPr="002F4348">
        <w:rPr>
          <w:rFonts w:eastAsia="Times New Roman"/>
          <w:szCs w:val="24"/>
          <w:lang w:eastAsia="ru-RU"/>
        </w:rPr>
        <w:t>.</w:t>
      </w:r>
    </w:p>
    <w:p w14:paraId="65BDBB20" w14:textId="77777777" w:rsidR="00655C97" w:rsidRPr="002F4348" w:rsidRDefault="00F533A5" w:rsidP="00B153FC">
      <w:pPr>
        <w:pStyle w:val="afe"/>
        <w:numPr>
          <w:ilvl w:val="0"/>
          <w:numId w:val="13"/>
        </w:numPr>
        <w:spacing w:before="120"/>
        <w:ind w:left="709" w:hanging="425"/>
      </w:pPr>
      <w:r w:rsidRPr="002F4348">
        <w:lastRenderedPageBreak/>
        <w:t>Взрослым</w:t>
      </w:r>
      <w:r w:rsidR="00655C97" w:rsidRPr="002F4348">
        <w:t xml:space="preserve"> пациентам, завершивши</w:t>
      </w:r>
      <w:r w:rsidRPr="002F4348">
        <w:t>м</w:t>
      </w:r>
      <w:r w:rsidR="00655C97" w:rsidRPr="002F4348">
        <w:t xml:space="preserve"> лечение по поводу ЛХ с достижением ПР, </w:t>
      </w:r>
      <w:r w:rsidR="00655C97" w:rsidRPr="002F4348">
        <w:rPr>
          <w:b/>
          <w:bCs/>
        </w:rPr>
        <w:t xml:space="preserve">рекомендуется </w:t>
      </w:r>
      <w:r w:rsidR="00655C97" w:rsidRPr="002F4348">
        <w:t>диспансерное наблюдение</w:t>
      </w:r>
      <w:r w:rsidR="00831EAA" w:rsidRPr="002F4348">
        <w:t xml:space="preserve"> у </w:t>
      </w:r>
      <w:r w:rsidR="000C2323" w:rsidRPr="002F4348">
        <w:t>врача-</w:t>
      </w:r>
      <w:r w:rsidR="00831EAA" w:rsidRPr="002F4348">
        <w:t xml:space="preserve">онколога или </w:t>
      </w:r>
      <w:r w:rsidR="000C2323" w:rsidRPr="002F4348">
        <w:t>врача-</w:t>
      </w:r>
      <w:r w:rsidR="00831EAA" w:rsidRPr="002F4348">
        <w:t>гематолога</w:t>
      </w:r>
      <w:r w:rsidR="00655C97" w:rsidRPr="002F4348">
        <w:t xml:space="preserve"> </w:t>
      </w:r>
      <w:r w:rsidR="00441E32" w:rsidRPr="002F4348">
        <w:t xml:space="preserve">в течение первого года </w:t>
      </w:r>
      <w:r w:rsidR="00831EAA" w:rsidRPr="002F4348">
        <w:t xml:space="preserve">после завершения терапии </w:t>
      </w:r>
      <w:r w:rsidR="00441E32" w:rsidRPr="002F4348">
        <w:t>каждые 3 месяца, 2-го года – каждые 6 месяцев, в дальнейшем – ежегодно</w:t>
      </w:r>
      <w:r w:rsidR="003430E6" w:rsidRPr="002F4348">
        <w:t>, после 5 лет – каждые 2 года</w:t>
      </w:r>
      <w:r w:rsidR="00831EAA" w:rsidRPr="002F4348">
        <w:t xml:space="preserve"> </w:t>
      </w:r>
      <w:r w:rsidR="00831EAA"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5f2ec318-cb79-4d9d-a747-d00b63bca87f"]}],"mendeley":{"formattedCitation":"[1,4]","plainTextFormattedCitation":"[1,4]","previouslyFormattedCitation":"[1,4]"},"properties":{"noteIndex":0},"schema":"https://github.com/citation-style-language/schema/raw/master/csl-citation.json"}</w:instrText>
      </w:r>
      <w:r w:rsidR="00831EAA" w:rsidRPr="002F4348">
        <w:fldChar w:fldCharType="separate"/>
      </w:r>
      <w:r w:rsidR="000C1AAB" w:rsidRPr="002F4348">
        <w:rPr>
          <w:noProof/>
        </w:rPr>
        <w:t>[1,4]</w:t>
      </w:r>
      <w:r w:rsidR="00831EAA" w:rsidRPr="002F4348">
        <w:fldChar w:fldCharType="end"/>
      </w:r>
      <w:r w:rsidR="00441E32" w:rsidRPr="002F4348">
        <w:t>.</w:t>
      </w:r>
      <w:r w:rsidR="00655C97" w:rsidRPr="002F4348">
        <w:t xml:space="preserve"> </w:t>
      </w:r>
    </w:p>
    <w:p w14:paraId="3AC0B535" w14:textId="77777777" w:rsidR="00831EAA" w:rsidRPr="002F4348" w:rsidRDefault="00441E32" w:rsidP="00831EAA">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0DF49264" w14:textId="77777777" w:rsidR="00831EAA" w:rsidRPr="002F4348" w:rsidRDefault="00441E32" w:rsidP="00831EAA">
      <w:pPr>
        <w:ind w:left="709" w:firstLine="0"/>
        <w:contextualSpacing/>
        <w:rPr>
          <w:i/>
          <w:iCs/>
        </w:rPr>
      </w:pPr>
      <w:r w:rsidRPr="002F4348">
        <w:rPr>
          <w:b/>
        </w:rPr>
        <w:t>Комментарий:</w:t>
      </w:r>
      <w:r w:rsidRPr="002F4348">
        <w:t xml:space="preserve"> </w:t>
      </w:r>
      <w:r w:rsidR="00831EAA" w:rsidRPr="002F4348">
        <w:rPr>
          <w:i/>
        </w:rPr>
        <w:t>диспа</w:t>
      </w:r>
      <w:r w:rsidR="003430E6" w:rsidRPr="002F4348">
        <w:rPr>
          <w:i/>
        </w:rPr>
        <w:t>нс</w:t>
      </w:r>
      <w:r w:rsidRPr="002F4348">
        <w:rPr>
          <w:i/>
        </w:rPr>
        <w:t>е</w:t>
      </w:r>
      <w:r w:rsidR="00831EAA" w:rsidRPr="002F4348">
        <w:rPr>
          <w:i/>
        </w:rPr>
        <w:t xml:space="preserve">рное наблюдение должно включать тщательный сбор жалоб, клинический осмотр пациента, </w:t>
      </w:r>
      <w:r w:rsidRPr="002F4348">
        <w:rPr>
          <w:i/>
          <w:iCs/>
        </w:rPr>
        <w:t>рентгенологический контроль органов грудной клетки, УЗИ брюшной полости и периферических лимфатических коллекторов</w:t>
      </w:r>
      <w:r w:rsidR="00831EAA" w:rsidRPr="002F4348">
        <w:rPr>
          <w:i/>
          <w:iCs/>
        </w:rPr>
        <w:t>.</w:t>
      </w:r>
      <w:r w:rsidR="003430E6" w:rsidRPr="002F4348">
        <w:rPr>
          <w:i/>
          <w:iCs/>
        </w:rPr>
        <w:t xml:space="preserve"> Для </w:t>
      </w:r>
      <w:r w:rsidR="00B67E79" w:rsidRPr="002F4348">
        <w:rPr>
          <w:i/>
          <w:iCs/>
        </w:rPr>
        <w:t>пациентов</w:t>
      </w:r>
      <w:r w:rsidR="003430E6" w:rsidRPr="002F4348">
        <w:rPr>
          <w:i/>
          <w:iCs/>
        </w:rPr>
        <w:t>, получавших антрациклины и блеомицин</w:t>
      </w:r>
      <w:r w:rsidR="00222F32" w:rsidRPr="002F4348">
        <w:rPr>
          <w:i/>
          <w:iCs/>
        </w:rPr>
        <w:t>**</w:t>
      </w:r>
      <w:r w:rsidR="003430E6" w:rsidRPr="002F4348">
        <w:rPr>
          <w:i/>
          <w:iCs/>
        </w:rPr>
        <w:t xml:space="preserve"> в сочетании с облучением средостения – исследование функции сердца и легких.</w:t>
      </w:r>
    </w:p>
    <w:p w14:paraId="7AA0BB86" w14:textId="77777777" w:rsidR="00F533A5" w:rsidRPr="002F4348" w:rsidRDefault="00F533A5" w:rsidP="00B153FC">
      <w:pPr>
        <w:pStyle w:val="afe"/>
        <w:numPr>
          <w:ilvl w:val="0"/>
          <w:numId w:val="13"/>
        </w:numPr>
        <w:spacing w:before="120"/>
        <w:ind w:left="709" w:hanging="425"/>
      </w:pPr>
      <w:r w:rsidRPr="002F4348">
        <w:t xml:space="preserve">Детям и подросткам, завершившим лечение по поводу ЛХ с достижением ПР, </w:t>
      </w:r>
      <w:r w:rsidRPr="002F4348">
        <w:rPr>
          <w:b/>
          <w:bCs/>
        </w:rPr>
        <w:t xml:space="preserve">рекомендуется </w:t>
      </w:r>
      <w:r w:rsidRPr="002F4348">
        <w:t xml:space="preserve">диспансерное наблюдение у </w:t>
      </w:r>
      <w:r w:rsidR="00222F32" w:rsidRPr="002F4348">
        <w:t>врача-</w:t>
      </w:r>
      <w:r w:rsidRPr="002F4348">
        <w:t xml:space="preserve">онколога или </w:t>
      </w:r>
      <w:r w:rsidR="00222F32" w:rsidRPr="002F4348">
        <w:t>врача-</w:t>
      </w:r>
      <w:r w:rsidRPr="002F4348">
        <w:t xml:space="preserve">гематолога по графику, представленному в табл. 5.1 </w:t>
      </w:r>
      <w:r w:rsidRPr="002F4348">
        <w:fldChar w:fldCharType="begin" w:fldLock="1"/>
      </w:r>
      <w:r w:rsidR="00A850F7" w:rsidRPr="002F4348">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bf3b97ae-b724-44d8-850d-8ef0bf99a767","http://www.mendeley.com/documents/?uuid=8c7d4149-b932-4e8f-a7ab-5a5e6f9b51b5"]}],"mendeley":{"formattedCitation":"[35]","plainTextFormattedCitation":"[35]","previouslyFormattedCitation":"[35]"},"properties":{"noteIndex":0},"schema":"https://github.com/citation-style-language/schema/raw/master/csl-citation.json"}</w:instrText>
      </w:r>
      <w:r w:rsidRPr="002F4348">
        <w:fldChar w:fldCharType="separate"/>
      </w:r>
      <w:r w:rsidR="00290745" w:rsidRPr="002F4348">
        <w:rPr>
          <w:noProof/>
        </w:rPr>
        <w:t>[35]</w:t>
      </w:r>
      <w:r w:rsidRPr="002F4348">
        <w:fldChar w:fldCharType="end"/>
      </w:r>
      <w:r w:rsidRPr="002F4348">
        <w:t xml:space="preserve">. </w:t>
      </w:r>
    </w:p>
    <w:p w14:paraId="0347028A" w14:textId="77777777" w:rsidR="00F533A5" w:rsidRPr="002F4348" w:rsidRDefault="00F533A5" w:rsidP="00F533A5">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5639092D" w14:textId="77777777" w:rsidR="00F533A5" w:rsidRPr="002F4348" w:rsidRDefault="00F533A5" w:rsidP="00F533A5">
      <w:pPr>
        <w:ind w:left="709" w:firstLine="0"/>
        <w:contextualSpacing/>
        <w:rPr>
          <w:i/>
        </w:rPr>
      </w:pPr>
      <w:r w:rsidRPr="002F4348">
        <w:rPr>
          <w:b/>
        </w:rPr>
        <w:t>Комментарий:</w:t>
      </w:r>
      <w:r w:rsidRPr="002F4348">
        <w:t xml:space="preserve"> </w:t>
      </w:r>
    </w:p>
    <w:p w14:paraId="6521E129" w14:textId="77777777" w:rsidR="00F533A5" w:rsidRPr="002F4348" w:rsidRDefault="00F533A5" w:rsidP="00F533A5">
      <w:pPr>
        <w:ind w:left="709" w:firstLine="0"/>
        <w:contextualSpacing/>
        <w:jc w:val="right"/>
        <w:rPr>
          <w:i/>
        </w:rPr>
      </w:pPr>
      <w:r w:rsidRPr="002F4348">
        <w:rPr>
          <w:i/>
        </w:rPr>
        <w:t>Таблица 5.1. График диспансерного наблюдения детей после завершения терапии по поводу ЛХ (время от окончания ЛТ)</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38"/>
        <w:gridCol w:w="1219"/>
        <w:gridCol w:w="1084"/>
        <w:gridCol w:w="1219"/>
        <w:gridCol w:w="1084"/>
        <w:gridCol w:w="1219"/>
        <w:gridCol w:w="1082"/>
      </w:tblGrid>
      <w:tr w:rsidR="00F533A5" w:rsidRPr="002F4348" w14:paraId="5FAF524A" w14:textId="77777777" w:rsidTr="003007A6">
        <w:tc>
          <w:tcPr>
            <w:tcW w:w="1305" w:type="pct"/>
          </w:tcPr>
          <w:p w14:paraId="5FC7BC42" w14:textId="77777777" w:rsidR="00F533A5" w:rsidRPr="002F4348" w:rsidRDefault="00F533A5" w:rsidP="00F533A5">
            <w:pPr>
              <w:ind w:left="67" w:firstLine="0"/>
              <w:contextualSpacing/>
              <w:jc w:val="left"/>
              <w:rPr>
                <w:rFonts w:cs="Arial"/>
                <w:sz w:val="22"/>
              </w:rPr>
            </w:pPr>
            <w:r w:rsidRPr="002F4348">
              <w:rPr>
                <w:rFonts w:cs="Arial"/>
                <w:sz w:val="22"/>
              </w:rPr>
              <w:t>Обследование</w:t>
            </w:r>
          </w:p>
        </w:tc>
        <w:tc>
          <w:tcPr>
            <w:tcW w:w="652" w:type="pct"/>
          </w:tcPr>
          <w:p w14:paraId="0C8E0C11" w14:textId="77777777" w:rsidR="00F533A5" w:rsidRPr="002F4348" w:rsidRDefault="00F533A5" w:rsidP="00F533A5">
            <w:pPr>
              <w:ind w:firstLine="0"/>
              <w:contextualSpacing/>
              <w:rPr>
                <w:rFonts w:cs="Arial"/>
                <w:sz w:val="22"/>
              </w:rPr>
            </w:pPr>
            <w:r w:rsidRPr="002F4348">
              <w:rPr>
                <w:rFonts w:cs="Arial"/>
                <w:sz w:val="22"/>
              </w:rPr>
              <w:t>1-ый год</w:t>
            </w:r>
          </w:p>
        </w:tc>
        <w:tc>
          <w:tcPr>
            <w:tcW w:w="580" w:type="pct"/>
          </w:tcPr>
          <w:p w14:paraId="4071A4B8" w14:textId="77777777" w:rsidR="00F533A5" w:rsidRPr="002F4348" w:rsidRDefault="00F533A5" w:rsidP="00F533A5">
            <w:pPr>
              <w:ind w:firstLine="0"/>
              <w:contextualSpacing/>
              <w:rPr>
                <w:rFonts w:cs="Arial"/>
                <w:sz w:val="22"/>
              </w:rPr>
            </w:pPr>
            <w:r w:rsidRPr="002F4348">
              <w:rPr>
                <w:rFonts w:cs="Arial"/>
                <w:sz w:val="22"/>
              </w:rPr>
              <w:t>2-ой год</w:t>
            </w:r>
          </w:p>
        </w:tc>
        <w:tc>
          <w:tcPr>
            <w:tcW w:w="652" w:type="pct"/>
          </w:tcPr>
          <w:p w14:paraId="62C8F7B1" w14:textId="77777777" w:rsidR="00F533A5" w:rsidRPr="002F4348" w:rsidRDefault="00F533A5" w:rsidP="00F533A5">
            <w:pPr>
              <w:ind w:firstLine="0"/>
              <w:contextualSpacing/>
              <w:rPr>
                <w:rFonts w:cs="Arial"/>
                <w:sz w:val="22"/>
              </w:rPr>
            </w:pPr>
            <w:r w:rsidRPr="002F4348">
              <w:rPr>
                <w:rFonts w:cs="Arial"/>
                <w:sz w:val="22"/>
              </w:rPr>
              <w:t>3-ий год</w:t>
            </w:r>
          </w:p>
        </w:tc>
        <w:tc>
          <w:tcPr>
            <w:tcW w:w="580" w:type="pct"/>
          </w:tcPr>
          <w:p w14:paraId="52D31AC4" w14:textId="77777777" w:rsidR="00F533A5" w:rsidRPr="002F4348" w:rsidRDefault="00F533A5" w:rsidP="00F533A5">
            <w:pPr>
              <w:ind w:firstLine="0"/>
              <w:contextualSpacing/>
              <w:rPr>
                <w:rFonts w:cs="Arial"/>
                <w:sz w:val="22"/>
              </w:rPr>
            </w:pPr>
            <w:r w:rsidRPr="002F4348">
              <w:rPr>
                <w:rFonts w:cs="Arial"/>
                <w:sz w:val="22"/>
              </w:rPr>
              <w:t>4-ый год</w:t>
            </w:r>
          </w:p>
        </w:tc>
        <w:tc>
          <w:tcPr>
            <w:tcW w:w="652" w:type="pct"/>
          </w:tcPr>
          <w:p w14:paraId="07B6A666" w14:textId="77777777" w:rsidR="00F533A5" w:rsidRPr="002F4348" w:rsidRDefault="00F533A5" w:rsidP="00F533A5">
            <w:pPr>
              <w:ind w:firstLine="0"/>
              <w:contextualSpacing/>
              <w:rPr>
                <w:rFonts w:cs="Arial"/>
                <w:sz w:val="22"/>
              </w:rPr>
            </w:pPr>
            <w:r w:rsidRPr="002F4348">
              <w:rPr>
                <w:rFonts w:cs="Arial"/>
                <w:sz w:val="22"/>
              </w:rPr>
              <w:t>5-ый год</w:t>
            </w:r>
          </w:p>
        </w:tc>
        <w:tc>
          <w:tcPr>
            <w:tcW w:w="580" w:type="pct"/>
          </w:tcPr>
          <w:p w14:paraId="051A5EB1" w14:textId="77777777" w:rsidR="00F533A5" w:rsidRPr="002F4348" w:rsidRDefault="00F533A5">
            <w:pPr>
              <w:ind w:firstLine="0"/>
              <w:contextualSpacing/>
              <w:rPr>
                <w:rFonts w:cs="Arial"/>
                <w:sz w:val="22"/>
              </w:rPr>
            </w:pPr>
            <w:r w:rsidRPr="002F4348">
              <w:rPr>
                <w:rFonts w:cs="Arial"/>
                <w:sz w:val="22"/>
              </w:rPr>
              <w:t>6-ой год</w:t>
            </w:r>
          </w:p>
        </w:tc>
      </w:tr>
      <w:tr w:rsidR="00F533A5" w:rsidRPr="002F4348" w14:paraId="580634D6" w14:textId="77777777" w:rsidTr="003007A6">
        <w:trPr>
          <w:cantSplit/>
        </w:trPr>
        <w:tc>
          <w:tcPr>
            <w:tcW w:w="1305" w:type="pct"/>
          </w:tcPr>
          <w:p w14:paraId="63F4BE3E" w14:textId="77777777" w:rsidR="00F533A5" w:rsidRPr="002F4348" w:rsidRDefault="00F533A5" w:rsidP="00F533A5">
            <w:pPr>
              <w:ind w:left="67" w:firstLine="0"/>
              <w:contextualSpacing/>
              <w:jc w:val="left"/>
              <w:rPr>
                <w:rFonts w:cs="Arial"/>
                <w:sz w:val="22"/>
              </w:rPr>
            </w:pPr>
            <w:r w:rsidRPr="002F4348">
              <w:rPr>
                <w:rFonts w:cs="Arial"/>
                <w:sz w:val="22"/>
              </w:rPr>
              <w:t>Клинический осмотр</w:t>
            </w:r>
          </w:p>
        </w:tc>
        <w:tc>
          <w:tcPr>
            <w:tcW w:w="652" w:type="pct"/>
          </w:tcPr>
          <w:p w14:paraId="3F3336CD" w14:textId="77777777" w:rsidR="00F533A5" w:rsidRPr="002F4348" w:rsidRDefault="00F533A5" w:rsidP="00F533A5">
            <w:pPr>
              <w:ind w:firstLine="0"/>
              <w:contextualSpacing/>
              <w:jc w:val="center"/>
              <w:rPr>
                <w:rFonts w:cs="Arial"/>
                <w:sz w:val="22"/>
              </w:rPr>
            </w:pPr>
            <w:r w:rsidRPr="002F4348">
              <w:rPr>
                <w:rFonts w:cs="Arial"/>
                <w:sz w:val="22"/>
              </w:rPr>
              <w:t>4-8х</w:t>
            </w:r>
          </w:p>
        </w:tc>
        <w:tc>
          <w:tcPr>
            <w:tcW w:w="580" w:type="pct"/>
          </w:tcPr>
          <w:p w14:paraId="2ACA2DFE" w14:textId="77777777" w:rsidR="00F533A5" w:rsidRPr="002F4348" w:rsidRDefault="00F533A5" w:rsidP="00F533A5">
            <w:pPr>
              <w:ind w:firstLine="0"/>
              <w:contextualSpacing/>
              <w:jc w:val="center"/>
              <w:rPr>
                <w:rFonts w:cs="Arial"/>
                <w:sz w:val="22"/>
              </w:rPr>
            </w:pPr>
            <w:r w:rsidRPr="002F4348">
              <w:rPr>
                <w:rFonts w:cs="Arial"/>
                <w:sz w:val="22"/>
              </w:rPr>
              <w:t>4-8х</w:t>
            </w:r>
          </w:p>
        </w:tc>
        <w:tc>
          <w:tcPr>
            <w:tcW w:w="652" w:type="pct"/>
          </w:tcPr>
          <w:p w14:paraId="295322BF" w14:textId="77777777" w:rsidR="00F533A5" w:rsidRPr="002F4348" w:rsidRDefault="00F533A5" w:rsidP="00F533A5">
            <w:pPr>
              <w:ind w:firstLine="0"/>
              <w:contextualSpacing/>
              <w:jc w:val="center"/>
              <w:rPr>
                <w:rFonts w:cs="Arial"/>
                <w:sz w:val="22"/>
              </w:rPr>
            </w:pPr>
            <w:r w:rsidRPr="002F4348">
              <w:rPr>
                <w:rFonts w:cs="Arial"/>
                <w:sz w:val="22"/>
              </w:rPr>
              <w:t>4х</w:t>
            </w:r>
          </w:p>
        </w:tc>
        <w:tc>
          <w:tcPr>
            <w:tcW w:w="580" w:type="pct"/>
          </w:tcPr>
          <w:p w14:paraId="7568B913"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652" w:type="pct"/>
          </w:tcPr>
          <w:p w14:paraId="4D90F6E0"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580" w:type="pct"/>
            <w:vMerge w:val="restart"/>
            <w:textDirection w:val="btLr"/>
          </w:tcPr>
          <w:p w14:paraId="4D5BDBA5" w14:textId="77777777" w:rsidR="00F533A5" w:rsidRPr="002F4348" w:rsidRDefault="00F533A5" w:rsidP="00F533A5">
            <w:pPr>
              <w:ind w:firstLine="0"/>
              <w:contextualSpacing/>
              <w:jc w:val="center"/>
              <w:rPr>
                <w:rFonts w:cs="Arial"/>
                <w:sz w:val="22"/>
              </w:rPr>
            </w:pPr>
            <w:r w:rsidRPr="002F4348">
              <w:rPr>
                <w:rFonts w:cs="Arial"/>
                <w:sz w:val="22"/>
              </w:rPr>
              <w:t>Индивидуально</w:t>
            </w:r>
          </w:p>
        </w:tc>
      </w:tr>
      <w:tr w:rsidR="00F533A5" w:rsidRPr="002F4348" w14:paraId="7158C477" w14:textId="77777777" w:rsidTr="003007A6">
        <w:trPr>
          <w:cantSplit/>
        </w:trPr>
        <w:tc>
          <w:tcPr>
            <w:tcW w:w="1305" w:type="pct"/>
          </w:tcPr>
          <w:p w14:paraId="0125E52A" w14:textId="77777777" w:rsidR="00F533A5" w:rsidRPr="002F4348" w:rsidRDefault="00F533A5" w:rsidP="00F533A5">
            <w:pPr>
              <w:ind w:left="67" w:firstLine="0"/>
              <w:contextualSpacing/>
              <w:jc w:val="left"/>
              <w:rPr>
                <w:rFonts w:cs="Arial"/>
                <w:sz w:val="22"/>
              </w:rPr>
            </w:pPr>
            <w:r w:rsidRPr="002F4348">
              <w:rPr>
                <w:rFonts w:cs="Arial"/>
                <w:sz w:val="22"/>
              </w:rPr>
              <w:t>ОАК</w:t>
            </w:r>
          </w:p>
        </w:tc>
        <w:tc>
          <w:tcPr>
            <w:tcW w:w="652" w:type="pct"/>
          </w:tcPr>
          <w:p w14:paraId="25D5338F" w14:textId="77777777" w:rsidR="00F533A5" w:rsidRPr="002F4348" w:rsidRDefault="00F533A5" w:rsidP="00F533A5">
            <w:pPr>
              <w:ind w:firstLine="0"/>
              <w:contextualSpacing/>
              <w:jc w:val="center"/>
              <w:rPr>
                <w:rFonts w:cs="Arial"/>
                <w:sz w:val="22"/>
              </w:rPr>
            </w:pPr>
            <w:r w:rsidRPr="002F4348">
              <w:rPr>
                <w:rFonts w:cs="Arial"/>
                <w:sz w:val="22"/>
              </w:rPr>
              <w:t>4х</w:t>
            </w:r>
          </w:p>
        </w:tc>
        <w:tc>
          <w:tcPr>
            <w:tcW w:w="580" w:type="pct"/>
          </w:tcPr>
          <w:p w14:paraId="7F27AA5F" w14:textId="77777777" w:rsidR="00F533A5" w:rsidRPr="002F4348" w:rsidRDefault="00F533A5" w:rsidP="00F533A5">
            <w:pPr>
              <w:ind w:firstLine="0"/>
              <w:contextualSpacing/>
              <w:jc w:val="center"/>
              <w:rPr>
                <w:rFonts w:cs="Arial"/>
                <w:sz w:val="22"/>
              </w:rPr>
            </w:pPr>
            <w:r w:rsidRPr="002F4348">
              <w:rPr>
                <w:rFonts w:cs="Arial"/>
                <w:sz w:val="22"/>
              </w:rPr>
              <w:t>4х</w:t>
            </w:r>
          </w:p>
        </w:tc>
        <w:tc>
          <w:tcPr>
            <w:tcW w:w="652" w:type="pct"/>
          </w:tcPr>
          <w:p w14:paraId="2FBFF769"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580" w:type="pct"/>
          </w:tcPr>
          <w:p w14:paraId="728340CC"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652" w:type="pct"/>
          </w:tcPr>
          <w:p w14:paraId="3059C128"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580" w:type="pct"/>
            <w:vMerge/>
          </w:tcPr>
          <w:p w14:paraId="7E53D67F" w14:textId="77777777" w:rsidR="00F533A5" w:rsidRPr="002F4348" w:rsidRDefault="00F533A5" w:rsidP="00F533A5">
            <w:pPr>
              <w:contextualSpacing/>
              <w:rPr>
                <w:rFonts w:cs="Arial"/>
                <w:sz w:val="22"/>
              </w:rPr>
            </w:pPr>
          </w:p>
        </w:tc>
      </w:tr>
      <w:tr w:rsidR="00F533A5" w:rsidRPr="002F4348" w14:paraId="512D57DE" w14:textId="77777777" w:rsidTr="003007A6">
        <w:trPr>
          <w:cantSplit/>
        </w:trPr>
        <w:tc>
          <w:tcPr>
            <w:tcW w:w="1305" w:type="pct"/>
          </w:tcPr>
          <w:p w14:paraId="7575ECA8" w14:textId="77777777" w:rsidR="00F533A5" w:rsidRPr="002F4348" w:rsidRDefault="00F533A5" w:rsidP="00F533A5">
            <w:pPr>
              <w:ind w:left="67" w:firstLine="0"/>
              <w:contextualSpacing/>
              <w:jc w:val="left"/>
              <w:rPr>
                <w:rFonts w:cs="Arial"/>
                <w:sz w:val="22"/>
              </w:rPr>
            </w:pPr>
            <w:r w:rsidRPr="002F4348">
              <w:rPr>
                <w:rFonts w:cs="Arial"/>
                <w:sz w:val="22"/>
              </w:rPr>
              <w:t>ФВД</w:t>
            </w:r>
          </w:p>
        </w:tc>
        <w:tc>
          <w:tcPr>
            <w:tcW w:w="652" w:type="pct"/>
          </w:tcPr>
          <w:p w14:paraId="4804EABB"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2463" w:type="pct"/>
            <w:gridSpan w:val="4"/>
          </w:tcPr>
          <w:p w14:paraId="7FADF1F4" w14:textId="77777777" w:rsidR="00F533A5" w:rsidRPr="002F4348" w:rsidRDefault="00F533A5" w:rsidP="00F533A5">
            <w:pPr>
              <w:ind w:firstLine="0"/>
              <w:contextualSpacing/>
              <w:jc w:val="center"/>
              <w:rPr>
                <w:rFonts w:cs="Arial"/>
                <w:sz w:val="22"/>
              </w:rPr>
            </w:pPr>
            <w:r w:rsidRPr="002F4348">
              <w:rPr>
                <w:rFonts w:cs="Arial"/>
                <w:sz w:val="22"/>
              </w:rPr>
              <w:t>Индивидуально</w:t>
            </w:r>
          </w:p>
        </w:tc>
        <w:tc>
          <w:tcPr>
            <w:tcW w:w="580" w:type="pct"/>
            <w:vMerge/>
          </w:tcPr>
          <w:p w14:paraId="4F281EAB" w14:textId="77777777" w:rsidR="00F533A5" w:rsidRPr="002F4348" w:rsidRDefault="00F533A5" w:rsidP="00F533A5">
            <w:pPr>
              <w:contextualSpacing/>
              <w:rPr>
                <w:rFonts w:cs="Arial"/>
                <w:sz w:val="22"/>
              </w:rPr>
            </w:pPr>
          </w:p>
        </w:tc>
      </w:tr>
      <w:tr w:rsidR="00F533A5" w:rsidRPr="002F4348" w14:paraId="23E39BEB" w14:textId="77777777" w:rsidTr="003007A6">
        <w:trPr>
          <w:cantSplit/>
        </w:trPr>
        <w:tc>
          <w:tcPr>
            <w:tcW w:w="1305" w:type="pct"/>
          </w:tcPr>
          <w:p w14:paraId="5390C001" w14:textId="77777777" w:rsidR="00F533A5" w:rsidRPr="002F4348" w:rsidRDefault="00F533A5" w:rsidP="00F533A5">
            <w:pPr>
              <w:ind w:left="67" w:firstLine="0"/>
              <w:contextualSpacing/>
              <w:jc w:val="left"/>
              <w:rPr>
                <w:rFonts w:cs="Arial"/>
                <w:sz w:val="22"/>
              </w:rPr>
            </w:pPr>
            <w:r w:rsidRPr="002F4348">
              <w:rPr>
                <w:rFonts w:cs="Arial"/>
                <w:sz w:val="22"/>
              </w:rPr>
              <w:t>УЗИ</w:t>
            </w:r>
          </w:p>
        </w:tc>
        <w:tc>
          <w:tcPr>
            <w:tcW w:w="652" w:type="pct"/>
          </w:tcPr>
          <w:p w14:paraId="7322D6D4" w14:textId="77777777" w:rsidR="00F533A5" w:rsidRPr="002F4348" w:rsidRDefault="00F533A5" w:rsidP="00F533A5">
            <w:pPr>
              <w:ind w:firstLine="0"/>
              <w:contextualSpacing/>
              <w:jc w:val="center"/>
              <w:rPr>
                <w:rFonts w:cs="Arial"/>
                <w:sz w:val="22"/>
              </w:rPr>
            </w:pPr>
            <w:r w:rsidRPr="002F4348">
              <w:rPr>
                <w:rFonts w:cs="Arial"/>
                <w:sz w:val="22"/>
              </w:rPr>
              <w:t>4х</w:t>
            </w:r>
          </w:p>
        </w:tc>
        <w:tc>
          <w:tcPr>
            <w:tcW w:w="580" w:type="pct"/>
          </w:tcPr>
          <w:p w14:paraId="1A987582" w14:textId="77777777" w:rsidR="00F533A5" w:rsidRPr="002F4348" w:rsidRDefault="00F533A5" w:rsidP="00F533A5">
            <w:pPr>
              <w:ind w:firstLine="0"/>
              <w:contextualSpacing/>
              <w:jc w:val="center"/>
              <w:rPr>
                <w:rFonts w:cs="Arial"/>
                <w:sz w:val="22"/>
              </w:rPr>
            </w:pPr>
            <w:r w:rsidRPr="002F4348">
              <w:rPr>
                <w:rFonts w:cs="Arial"/>
                <w:sz w:val="22"/>
              </w:rPr>
              <w:t>4х</w:t>
            </w:r>
          </w:p>
        </w:tc>
        <w:tc>
          <w:tcPr>
            <w:tcW w:w="652" w:type="pct"/>
          </w:tcPr>
          <w:p w14:paraId="65E0C4AE"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580" w:type="pct"/>
          </w:tcPr>
          <w:p w14:paraId="7AE639D9"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652" w:type="pct"/>
          </w:tcPr>
          <w:p w14:paraId="6D463696"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580" w:type="pct"/>
            <w:vMerge/>
          </w:tcPr>
          <w:p w14:paraId="39A902F7" w14:textId="77777777" w:rsidR="00F533A5" w:rsidRPr="002F4348" w:rsidRDefault="00F533A5" w:rsidP="00F533A5">
            <w:pPr>
              <w:contextualSpacing/>
              <w:rPr>
                <w:rFonts w:cs="Arial"/>
                <w:sz w:val="22"/>
              </w:rPr>
            </w:pPr>
          </w:p>
        </w:tc>
      </w:tr>
      <w:tr w:rsidR="00F533A5" w:rsidRPr="002F4348" w14:paraId="18724595" w14:textId="77777777" w:rsidTr="003007A6">
        <w:trPr>
          <w:cantSplit/>
        </w:trPr>
        <w:tc>
          <w:tcPr>
            <w:tcW w:w="1305" w:type="pct"/>
          </w:tcPr>
          <w:p w14:paraId="6DE14635" w14:textId="77777777" w:rsidR="00F533A5" w:rsidRPr="002F4348" w:rsidRDefault="00F533A5" w:rsidP="00F533A5">
            <w:pPr>
              <w:ind w:left="67" w:firstLine="0"/>
              <w:contextualSpacing/>
              <w:jc w:val="left"/>
              <w:rPr>
                <w:rFonts w:cs="Arial"/>
                <w:sz w:val="22"/>
              </w:rPr>
            </w:pPr>
            <w:r w:rsidRPr="002F4348">
              <w:rPr>
                <w:rFonts w:cs="Arial"/>
                <w:sz w:val="22"/>
              </w:rPr>
              <w:t>КТ, МРТ</w:t>
            </w:r>
          </w:p>
        </w:tc>
        <w:tc>
          <w:tcPr>
            <w:tcW w:w="652" w:type="pct"/>
          </w:tcPr>
          <w:p w14:paraId="764F562A" w14:textId="77777777" w:rsidR="00F533A5" w:rsidRPr="002F4348" w:rsidRDefault="00F533A5" w:rsidP="00F533A5">
            <w:pPr>
              <w:ind w:firstLine="0"/>
              <w:contextualSpacing/>
              <w:jc w:val="center"/>
              <w:rPr>
                <w:rFonts w:cs="Arial"/>
                <w:sz w:val="22"/>
              </w:rPr>
            </w:pPr>
            <w:r w:rsidRPr="002F4348">
              <w:rPr>
                <w:rFonts w:cs="Arial"/>
                <w:sz w:val="22"/>
              </w:rPr>
              <w:t>2х</w:t>
            </w:r>
          </w:p>
        </w:tc>
        <w:tc>
          <w:tcPr>
            <w:tcW w:w="580" w:type="pct"/>
          </w:tcPr>
          <w:p w14:paraId="5CA96D49" w14:textId="77777777" w:rsidR="00F533A5" w:rsidRPr="002F4348" w:rsidRDefault="00F533A5" w:rsidP="00F533A5">
            <w:pPr>
              <w:ind w:firstLine="0"/>
              <w:contextualSpacing/>
              <w:jc w:val="center"/>
              <w:rPr>
                <w:rFonts w:cs="Arial"/>
                <w:sz w:val="22"/>
              </w:rPr>
            </w:pPr>
            <w:r w:rsidRPr="002F4348">
              <w:rPr>
                <w:rFonts w:cs="Arial"/>
                <w:sz w:val="22"/>
              </w:rPr>
              <w:t>2-1х</w:t>
            </w:r>
          </w:p>
        </w:tc>
        <w:tc>
          <w:tcPr>
            <w:tcW w:w="652" w:type="pct"/>
          </w:tcPr>
          <w:p w14:paraId="6AD2763D"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580" w:type="pct"/>
          </w:tcPr>
          <w:p w14:paraId="270EF181"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652" w:type="pct"/>
          </w:tcPr>
          <w:p w14:paraId="0353B8B6"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580" w:type="pct"/>
            <w:vMerge/>
          </w:tcPr>
          <w:p w14:paraId="3DE1BF3C" w14:textId="77777777" w:rsidR="00F533A5" w:rsidRPr="002F4348" w:rsidRDefault="00F533A5" w:rsidP="00F533A5">
            <w:pPr>
              <w:contextualSpacing/>
              <w:rPr>
                <w:rFonts w:cs="Arial"/>
                <w:sz w:val="22"/>
              </w:rPr>
            </w:pPr>
          </w:p>
        </w:tc>
      </w:tr>
      <w:tr w:rsidR="00F533A5" w:rsidRPr="002F4348" w14:paraId="489A20A0" w14:textId="77777777" w:rsidTr="003007A6">
        <w:trPr>
          <w:cantSplit/>
        </w:trPr>
        <w:tc>
          <w:tcPr>
            <w:tcW w:w="1305" w:type="pct"/>
          </w:tcPr>
          <w:p w14:paraId="72E41501" w14:textId="77777777" w:rsidR="00F533A5" w:rsidRPr="002F4348" w:rsidRDefault="00F533A5" w:rsidP="00F533A5">
            <w:pPr>
              <w:ind w:left="67" w:firstLine="0"/>
              <w:contextualSpacing/>
              <w:jc w:val="left"/>
              <w:rPr>
                <w:rFonts w:cs="Arial"/>
                <w:sz w:val="22"/>
              </w:rPr>
            </w:pPr>
            <w:r w:rsidRPr="002F4348">
              <w:rPr>
                <w:rFonts w:cs="Arial"/>
                <w:sz w:val="22"/>
              </w:rPr>
              <w:t>Гормоны щитовидной железы</w:t>
            </w:r>
          </w:p>
        </w:tc>
        <w:tc>
          <w:tcPr>
            <w:tcW w:w="652" w:type="pct"/>
          </w:tcPr>
          <w:p w14:paraId="3306CA30"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580" w:type="pct"/>
          </w:tcPr>
          <w:p w14:paraId="268772F9"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652" w:type="pct"/>
          </w:tcPr>
          <w:p w14:paraId="355284A3"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580" w:type="pct"/>
          </w:tcPr>
          <w:p w14:paraId="39B73450"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652" w:type="pct"/>
          </w:tcPr>
          <w:p w14:paraId="445EA566"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580" w:type="pct"/>
            <w:vMerge/>
          </w:tcPr>
          <w:p w14:paraId="7DFC06B4" w14:textId="77777777" w:rsidR="00F533A5" w:rsidRPr="002F4348" w:rsidRDefault="00F533A5" w:rsidP="00F533A5">
            <w:pPr>
              <w:contextualSpacing/>
              <w:rPr>
                <w:rFonts w:cs="Arial"/>
                <w:sz w:val="22"/>
              </w:rPr>
            </w:pPr>
          </w:p>
        </w:tc>
      </w:tr>
      <w:tr w:rsidR="00F533A5" w:rsidRPr="002F4348" w14:paraId="109DC9AB" w14:textId="77777777" w:rsidTr="003007A6">
        <w:trPr>
          <w:cantSplit/>
        </w:trPr>
        <w:tc>
          <w:tcPr>
            <w:tcW w:w="1305" w:type="pct"/>
          </w:tcPr>
          <w:p w14:paraId="5BE27011" w14:textId="77777777" w:rsidR="00F533A5" w:rsidRPr="002F4348" w:rsidRDefault="00F533A5" w:rsidP="00F533A5">
            <w:pPr>
              <w:ind w:left="67" w:firstLine="0"/>
              <w:contextualSpacing/>
              <w:jc w:val="left"/>
              <w:rPr>
                <w:rFonts w:cs="Arial"/>
                <w:sz w:val="22"/>
              </w:rPr>
            </w:pPr>
            <w:r w:rsidRPr="002F4348">
              <w:rPr>
                <w:rFonts w:cs="Arial"/>
                <w:sz w:val="22"/>
              </w:rPr>
              <w:t>ЭКГ, ЭХО-КГ</w:t>
            </w:r>
          </w:p>
        </w:tc>
        <w:tc>
          <w:tcPr>
            <w:tcW w:w="652" w:type="pct"/>
          </w:tcPr>
          <w:p w14:paraId="18F22321" w14:textId="77777777" w:rsidR="00F533A5" w:rsidRPr="002F4348" w:rsidRDefault="00F533A5" w:rsidP="00F533A5">
            <w:pPr>
              <w:contextualSpacing/>
              <w:rPr>
                <w:rFonts w:cs="Arial"/>
                <w:sz w:val="22"/>
              </w:rPr>
            </w:pPr>
          </w:p>
        </w:tc>
        <w:tc>
          <w:tcPr>
            <w:tcW w:w="580" w:type="pct"/>
          </w:tcPr>
          <w:p w14:paraId="1C3A727F"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652" w:type="pct"/>
          </w:tcPr>
          <w:p w14:paraId="09472CE2" w14:textId="77777777" w:rsidR="00F533A5" w:rsidRPr="002F4348" w:rsidRDefault="00F533A5" w:rsidP="00F533A5">
            <w:pPr>
              <w:ind w:firstLine="0"/>
              <w:contextualSpacing/>
              <w:jc w:val="center"/>
              <w:rPr>
                <w:rFonts w:cs="Arial"/>
                <w:sz w:val="22"/>
              </w:rPr>
            </w:pPr>
          </w:p>
        </w:tc>
        <w:tc>
          <w:tcPr>
            <w:tcW w:w="580" w:type="pct"/>
          </w:tcPr>
          <w:p w14:paraId="0A919D2A" w14:textId="77777777" w:rsidR="00F533A5" w:rsidRPr="002F4348" w:rsidRDefault="00F533A5" w:rsidP="00F533A5">
            <w:pPr>
              <w:ind w:firstLine="0"/>
              <w:contextualSpacing/>
              <w:jc w:val="center"/>
              <w:rPr>
                <w:rFonts w:cs="Arial"/>
                <w:sz w:val="22"/>
              </w:rPr>
            </w:pPr>
          </w:p>
        </w:tc>
        <w:tc>
          <w:tcPr>
            <w:tcW w:w="652" w:type="pct"/>
          </w:tcPr>
          <w:p w14:paraId="0F471D8A" w14:textId="77777777" w:rsidR="00F533A5" w:rsidRPr="002F4348" w:rsidRDefault="00F533A5" w:rsidP="00F533A5">
            <w:pPr>
              <w:ind w:firstLine="0"/>
              <w:contextualSpacing/>
              <w:jc w:val="center"/>
              <w:rPr>
                <w:rFonts w:cs="Arial"/>
                <w:sz w:val="22"/>
              </w:rPr>
            </w:pPr>
            <w:r w:rsidRPr="002F4348">
              <w:rPr>
                <w:rFonts w:cs="Arial"/>
                <w:sz w:val="22"/>
              </w:rPr>
              <w:t>1х</w:t>
            </w:r>
          </w:p>
        </w:tc>
        <w:tc>
          <w:tcPr>
            <w:tcW w:w="580" w:type="pct"/>
            <w:vMerge/>
          </w:tcPr>
          <w:p w14:paraId="36450356" w14:textId="77777777" w:rsidR="00F533A5" w:rsidRPr="002F4348" w:rsidRDefault="00F533A5" w:rsidP="00F533A5">
            <w:pPr>
              <w:contextualSpacing/>
              <w:rPr>
                <w:rFonts w:cs="Arial"/>
                <w:sz w:val="22"/>
              </w:rPr>
            </w:pPr>
          </w:p>
        </w:tc>
      </w:tr>
    </w:tbl>
    <w:p w14:paraId="104E6D48" w14:textId="77777777" w:rsidR="00F533A5" w:rsidRPr="002F4348" w:rsidRDefault="00F533A5" w:rsidP="00F533A5">
      <w:pPr>
        <w:ind w:left="709" w:firstLine="0"/>
        <w:contextualSpacing/>
        <w:jc w:val="right"/>
        <w:rPr>
          <w:i/>
          <w:iCs/>
        </w:rPr>
      </w:pPr>
    </w:p>
    <w:p w14:paraId="2BC31390" w14:textId="77777777" w:rsidR="00831EAA" w:rsidRPr="002F4348" w:rsidRDefault="003430E6" w:rsidP="00B153FC">
      <w:pPr>
        <w:pStyle w:val="afe"/>
        <w:numPr>
          <w:ilvl w:val="0"/>
          <w:numId w:val="13"/>
        </w:numPr>
        <w:spacing w:before="120"/>
        <w:ind w:left="709" w:hanging="425"/>
      </w:pPr>
      <w:r w:rsidRPr="002F4348">
        <w:t>Всем п</w:t>
      </w:r>
      <w:r w:rsidR="00831EAA" w:rsidRPr="002F4348">
        <w:t xml:space="preserve">ациентам, достигшим ПР после лечения по поводу ЛХ, включавшего лучевую терапию на область шейно-надключичных лимфатических коллекторов, </w:t>
      </w:r>
      <w:r w:rsidR="00831EAA" w:rsidRPr="002F4348">
        <w:rPr>
          <w:b/>
          <w:bCs/>
        </w:rPr>
        <w:t xml:space="preserve">рекомендуется </w:t>
      </w:r>
      <w:r w:rsidR="00831EAA" w:rsidRPr="002F4348">
        <w:t xml:space="preserve">ежегодно в течение 5 лет </w:t>
      </w:r>
      <w:r w:rsidR="00831EAA" w:rsidRPr="002F4348">
        <w:rPr>
          <w:rFonts w:eastAsia="Times New Roman"/>
          <w:szCs w:val="24"/>
          <w:lang w:eastAsia="ru-RU"/>
        </w:rPr>
        <w:t xml:space="preserve">исследование функции щитовидной железы (уровень тиреостимулирующего гормона) и при необходимости – консультация </w:t>
      </w:r>
      <w:r w:rsidR="00222F32" w:rsidRPr="002F4348">
        <w:rPr>
          <w:rFonts w:eastAsia="Times New Roman"/>
          <w:szCs w:val="24"/>
          <w:lang w:eastAsia="ru-RU"/>
        </w:rPr>
        <w:t>врача-</w:t>
      </w:r>
      <w:r w:rsidR="00831EAA" w:rsidRPr="002F4348">
        <w:rPr>
          <w:rFonts w:eastAsia="Times New Roman"/>
          <w:szCs w:val="24"/>
          <w:lang w:eastAsia="ru-RU"/>
        </w:rPr>
        <w:t xml:space="preserve">эндокринолога </w:t>
      </w:r>
      <w:r w:rsidR="00831EAA" w:rsidRPr="002F4348">
        <w:fldChar w:fldCharType="begin" w:fldLock="1"/>
      </w:r>
      <w:r w:rsidR="00A850F7" w:rsidRPr="002F434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10dcee86-2303-45c9-9089-cdb3d4533aba","http://www.mendeley.com/documents/?uuid=d7eb85a2-da5e-400d-b112-7f0a5734958d"]},{"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http://www.mendeley.com/documents/?uuid=43c9099f-33ed-4ddf-b7e9-8e42e368acef"]}],"mendeley":{"formattedCitation":"[1,4]","plainTextFormattedCitation":"[1,4]","previouslyFormattedCitation":"[1,4]"},"properties":{"noteIndex":0},"schema":"https://github.com/citation-style-language/schema/raw/master/csl-citation.json"}</w:instrText>
      </w:r>
      <w:r w:rsidR="00831EAA" w:rsidRPr="002F4348">
        <w:fldChar w:fldCharType="separate"/>
      </w:r>
      <w:r w:rsidR="000C1AAB" w:rsidRPr="002F4348">
        <w:rPr>
          <w:noProof/>
        </w:rPr>
        <w:t>[1,4]</w:t>
      </w:r>
      <w:r w:rsidR="00831EAA" w:rsidRPr="002F4348">
        <w:fldChar w:fldCharType="end"/>
      </w:r>
      <w:r w:rsidR="00831EAA" w:rsidRPr="002F4348">
        <w:t xml:space="preserve">. </w:t>
      </w:r>
    </w:p>
    <w:p w14:paraId="75D23BD3" w14:textId="77777777" w:rsidR="00441E32" w:rsidRPr="002F4348" w:rsidRDefault="00831EAA" w:rsidP="00831EAA">
      <w:pPr>
        <w:ind w:left="709" w:firstLine="0"/>
        <w:contextualSpacing/>
        <w:rPr>
          <w:b/>
        </w:rPr>
      </w:pPr>
      <w:r w:rsidRPr="002F4348">
        <w:rPr>
          <w:b/>
        </w:rPr>
        <w:lastRenderedPageBreak/>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1D4DF68E" w14:textId="77777777" w:rsidR="00F82F9F" w:rsidRPr="002F4348" w:rsidRDefault="00F82F9F" w:rsidP="00B153FC">
      <w:pPr>
        <w:pStyle w:val="afe"/>
        <w:numPr>
          <w:ilvl w:val="0"/>
          <w:numId w:val="13"/>
        </w:numPr>
        <w:spacing w:before="120"/>
        <w:ind w:left="709" w:hanging="425"/>
      </w:pPr>
      <w:r w:rsidRPr="002F4348">
        <w:t xml:space="preserve">Детям и подросткам, завершившим лечение по поводу ЛХ с достижением ПР, </w:t>
      </w:r>
      <w:r w:rsidRPr="002F4348">
        <w:rPr>
          <w:b/>
          <w:bCs/>
        </w:rPr>
        <w:t xml:space="preserve">рекомендуется </w:t>
      </w:r>
      <w:r w:rsidRPr="002F4348">
        <w:t>скрининг поздних эффектов терапии (см. табл. 5.2), скрини</w:t>
      </w:r>
      <w:r w:rsidR="00222F32" w:rsidRPr="002F4348">
        <w:t>н</w:t>
      </w:r>
      <w:r w:rsidRPr="002F4348">
        <w:t>г органных осложнений проведенного лечения (см. табл. 5.3) и скрини</w:t>
      </w:r>
      <w:r w:rsidR="00222F32" w:rsidRPr="002F4348">
        <w:t>н</w:t>
      </w:r>
      <w:r w:rsidRPr="002F4348">
        <w:t xml:space="preserve">г по кардиотоксическим эффектам (в зависимости от проведенного лечения и возраста пациента – см. табл. 5.4) </w:t>
      </w:r>
      <w:r w:rsidRPr="002F4348">
        <w:fldChar w:fldCharType="begin" w:fldLock="1"/>
      </w:r>
      <w:r w:rsidR="00A850F7" w:rsidRPr="002F4348">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bf3b97ae-b724-44d8-850d-8ef0bf99a767","http://www.mendeley.com/documents/?uuid=8c7d4149-b932-4e8f-a7ab-5a5e6f9b51b5"]}],"mendeley":{"formattedCitation":"[35]","plainTextFormattedCitation":"[35]","previouslyFormattedCitation":"[35]"},"properties":{"noteIndex":0},"schema":"https://github.com/citation-style-language/schema/raw/master/csl-citation.json"}</w:instrText>
      </w:r>
      <w:r w:rsidRPr="002F4348">
        <w:fldChar w:fldCharType="separate"/>
      </w:r>
      <w:r w:rsidR="00290745" w:rsidRPr="002F4348">
        <w:rPr>
          <w:noProof/>
        </w:rPr>
        <w:t>[35]</w:t>
      </w:r>
      <w:r w:rsidRPr="002F4348">
        <w:fldChar w:fldCharType="end"/>
      </w:r>
      <w:r w:rsidRPr="002F4348">
        <w:t xml:space="preserve">. </w:t>
      </w:r>
    </w:p>
    <w:p w14:paraId="52F86473" w14:textId="77777777" w:rsidR="00F82F9F" w:rsidRPr="002F4348" w:rsidRDefault="00F82F9F" w:rsidP="00F82F9F">
      <w:pPr>
        <w:ind w:left="709" w:firstLine="0"/>
        <w:contextualSpacing/>
        <w:rPr>
          <w:b/>
        </w:rPr>
      </w:pPr>
      <w:r w:rsidRPr="002F4348">
        <w:rPr>
          <w:b/>
        </w:rPr>
        <w:t xml:space="preserve">Уровень убедительности рекомендаций </w:t>
      </w:r>
      <w:r w:rsidRPr="002F4348">
        <w:rPr>
          <w:b/>
          <w:lang w:val="en-US"/>
        </w:rPr>
        <w:t>C</w:t>
      </w:r>
      <w:r w:rsidRPr="002F4348">
        <w:rPr>
          <w:b/>
        </w:rPr>
        <w:t xml:space="preserve"> (уровень достоверности доказательств 5).</w:t>
      </w:r>
    </w:p>
    <w:p w14:paraId="1E3278D4" w14:textId="77777777" w:rsidR="00F82F9F" w:rsidRPr="002F4348" w:rsidRDefault="00F82F9F" w:rsidP="00F82F9F">
      <w:pPr>
        <w:ind w:left="709" w:firstLine="0"/>
        <w:contextualSpacing/>
        <w:rPr>
          <w:i/>
        </w:rPr>
      </w:pPr>
      <w:r w:rsidRPr="002F4348">
        <w:rPr>
          <w:b/>
        </w:rPr>
        <w:t>Комментарий:</w:t>
      </w:r>
      <w:r w:rsidRPr="002F4348">
        <w:t xml:space="preserve"> </w:t>
      </w:r>
    </w:p>
    <w:p w14:paraId="115229D2" w14:textId="77777777" w:rsidR="00F82F9F" w:rsidRPr="002F4348" w:rsidRDefault="00F82F9F" w:rsidP="00F82F9F">
      <w:pPr>
        <w:ind w:left="709" w:firstLine="0"/>
        <w:contextualSpacing/>
        <w:jc w:val="right"/>
        <w:rPr>
          <w:i/>
        </w:rPr>
      </w:pPr>
      <w:r w:rsidRPr="002F4348">
        <w:rPr>
          <w:i/>
        </w:rPr>
        <w:t>Таблица 5.2. Скрини</w:t>
      </w:r>
      <w:r w:rsidR="00222F32" w:rsidRPr="002F4348">
        <w:rPr>
          <w:i/>
        </w:rPr>
        <w:t>н</w:t>
      </w:r>
      <w:r w:rsidRPr="002F4348">
        <w:rPr>
          <w:i/>
        </w:rPr>
        <w:t>г поздних эффектов противолимфомной терапии</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38"/>
        <w:gridCol w:w="7007"/>
      </w:tblGrid>
      <w:tr w:rsidR="008762E9" w:rsidRPr="002F4348" w14:paraId="2074B9D4" w14:textId="77777777" w:rsidTr="003007A6">
        <w:trPr>
          <w:trHeight w:val="1970"/>
        </w:trPr>
        <w:tc>
          <w:tcPr>
            <w:tcW w:w="1251" w:type="pct"/>
            <w:tcMar>
              <w:top w:w="72" w:type="dxa"/>
              <w:left w:w="144" w:type="dxa"/>
              <w:bottom w:w="72" w:type="dxa"/>
              <w:right w:w="144" w:type="dxa"/>
            </w:tcMar>
          </w:tcPr>
          <w:p w14:paraId="181B17BC" w14:textId="77777777" w:rsidR="00F82F9F" w:rsidRPr="002F4348" w:rsidRDefault="00F82F9F" w:rsidP="00F82F9F">
            <w:pPr>
              <w:spacing w:line="240" w:lineRule="auto"/>
              <w:ind w:left="63" w:hanging="6"/>
              <w:contextualSpacing/>
              <w:jc w:val="left"/>
              <w:rPr>
                <w:rFonts w:cs="Arial"/>
                <w:sz w:val="22"/>
              </w:rPr>
            </w:pPr>
            <w:r w:rsidRPr="002F4348">
              <w:rPr>
                <w:rFonts w:cs="Arial"/>
                <w:sz w:val="22"/>
              </w:rPr>
              <w:t>1 год от окончания терапии (каждые 3 мес.)</w:t>
            </w:r>
          </w:p>
        </w:tc>
        <w:tc>
          <w:tcPr>
            <w:tcW w:w="3749" w:type="pct"/>
            <w:tcMar>
              <w:top w:w="72" w:type="dxa"/>
              <w:left w:w="144" w:type="dxa"/>
              <w:bottom w:w="72" w:type="dxa"/>
              <w:right w:w="144" w:type="dxa"/>
            </w:tcMar>
          </w:tcPr>
          <w:p w14:paraId="626A54D9" w14:textId="77777777" w:rsidR="00F82F9F" w:rsidRPr="002F4348" w:rsidRDefault="00F82F9F" w:rsidP="00B153FC">
            <w:pPr>
              <w:numPr>
                <w:ilvl w:val="0"/>
                <w:numId w:val="40"/>
              </w:numPr>
              <w:spacing w:line="240" w:lineRule="auto"/>
              <w:ind w:left="276" w:hanging="284"/>
              <w:contextualSpacing/>
              <w:rPr>
                <w:rFonts w:cs="Arial"/>
                <w:sz w:val="22"/>
              </w:rPr>
            </w:pPr>
            <w:r w:rsidRPr="002F4348">
              <w:rPr>
                <w:rFonts w:cs="Arial"/>
                <w:sz w:val="22"/>
              </w:rPr>
              <w:t>осмотр (рост/вес, объем яичек, признаки полового созревания)</w:t>
            </w:r>
          </w:p>
          <w:p w14:paraId="2445E299" w14:textId="77777777" w:rsidR="00F82F9F" w:rsidRPr="002F4348" w:rsidRDefault="00F82F9F" w:rsidP="00B153FC">
            <w:pPr>
              <w:numPr>
                <w:ilvl w:val="0"/>
                <w:numId w:val="40"/>
              </w:numPr>
              <w:spacing w:line="240" w:lineRule="auto"/>
              <w:ind w:left="276" w:hanging="284"/>
              <w:contextualSpacing/>
              <w:rPr>
                <w:rFonts w:cs="Arial"/>
                <w:sz w:val="22"/>
              </w:rPr>
            </w:pPr>
            <w:r w:rsidRPr="002F4348">
              <w:rPr>
                <w:rFonts w:cs="Arial"/>
                <w:sz w:val="22"/>
              </w:rPr>
              <w:t>ежемесячное самообследование молочных желез</w:t>
            </w:r>
          </w:p>
          <w:p w14:paraId="2812D24A" w14:textId="77777777" w:rsidR="00F82F9F" w:rsidRPr="002F4348" w:rsidRDefault="00F82F9F" w:rsidP="00B153FC">
            <w:pPr>
              <w:numPr>
                <w:ilvl w:val="0"/>
                <w:numId w:val="40"/>
              </w:numPr>
              <w:spacing w:line="240" w:lineRule="auto"/>
              <w:ind w:left="276" w:hanging="284"/>
              <w:contextualSpacing/>
              <w:rPr>
                <w:rFonts w:cs="Arial"/>
                <w:sz w:val="22"/>
              </w:rPr>
            </w:pPr>
            <w:r w:rsidRPr="002F4348">
              <w:rPr>
                <w:rFonts w:cs="Arial"/>
                <w:sz w:val="22"/>
              </w:rPr>
              <w:t>общий анализ крови + СОЭ</w:t>
            </w:r>
          </w:p>
          <w:p w14:paraId="751A1807" w14:textId="77777777" w:rsidR="00F82F9F" w:rsidRPr="002F4348" w:rsidRDefault="00F82F9F" w:rsidP="00B153FC">
            <w:pPr>
              <w:numPr>
                <w:ilvl w:val="0"/>
                <w:numId w:val="40"/>
              </w:numPr>
              <w:spacing w:line="240" w:lineRule="auto"/>
              <w:ind w:left="276" w:hanging="284"/>
              <w:contextualSpacing/>
              <w:rPr>
                <w:rFonts w:cs="Arial"/>
                <w:sz w:val="22"/>
              </w:rPr>
            </w:pPr>
            <w:r w:rsidRPr="002F4348">
              <w:rPr>
                <w:rFonts w:cs="Arial"/>
                <w:sz w:val="22"/>
              </w:rPr>
              <w:t xml:space="preserve">Рентгенография органов грудной клетки/КТ шеи/грудной клетки для </w:t>
            </w:r>
            <w:r w:rsidRPr="002F4348">
              <w:rPr>
                <w:rFonts w:cs="Arial"/>
                <w:sz w:val="22"/>
                <w:lang w:val="en-US"/>
              </w:rPr>
              <w:t>I</w:t>
            </w:r>
            <w:r w:rsidRPr="002F4348">
              <w:rPr>
                <w:rFonts w:cs="Arial"/>
                <w:sz w:val="22"/>
              </w:rPr>
              <w:t>-</w:t>
            </w:r>
            <w:r w:rsidRPr="002F4348">
              <w:rPr>
                <w:rFonts w:cs="Arial"/>
                <w:sz w:val="22"/>
                <w:lang w:val="en-US"/>
              </w:rPr>
              <w:t>II</w:t>
            </w:r>
            <w:r w:rsidRPr="002F4348">
              <w:rPr>
                <w:rFonts w:cs="Arial"/>
                <w:sz w:val="22"/>
              </w:rPr>
              <w:t xml:space="preserve"> + КТ живота/таза для </w:t>
            </w:r>
            <w:r w:rsidRPr="002F4348">
              <w:rPr>
                <w:rFonts w:cs="Arial"/>
                <w:sz w:val="22"/>
                <w:lang w:val="en-US"/>
              </w:rPr>
              <w:t>III</w:t>
            </w:r>
            <w:r w:rsidRPr="002F4348">
              <w:rPr>
                <w:rFonts w:cs="Arial"/>
                <w:sz w:val="22"/>
              </w:rPr>
              <w:t>-</w:t>
            </w:r>
            <w:r w:rsidRPr="002F4348">
              <w:rPr>
                <w:rFonts w:cs="Arial"/>
                <w:sz w:val="22"/>
                <w:lang w:val="en-US"/>
              </w:rPr>
              <w:t>IV</w:t>
            </w:r>
            <w:r w:rsidRPr="002F4348">
              <w:rPr>
                <w:rFonts w:cs="Arial"/>
                <w:sz w:val="22"/>
              </w:rPr>
              <w:t xml:space="preserve"> стадий</w:t>
            </w:r>
          </w:p>
          <w:p w14:paraId="0518B8C3" w14:textId="77777777" w:rsidR="00F82F9F" w:rsidRPr="002F4348" w:rsidRDefault="00F82F9F" w:rsidP="00B153FC">
            <w:pPr>
              <w:numPr>
                <w:ilvl w:val="0"/>
                <w:numId w:val="40"/>
              </w:numPr>
              <w:spacing w:line="240" w:lineRule="auto"/>
              <w:ind w:left="276" w:hanging="284"/>
              <w:contextualSpacing/>
              <w:rPr>
                <w:rFonts w:cs="Arial"/>
                <w:sz w:val="22"/>
              </w:rPr>
            </w:pPr>
            <w:r w:rsidRPr="002F4348">
              <w:rPr>
                <w:rFonts w:cs="Arial"/>
                <w:sz w:val="22"/>
              </w:rPr>
              <w:t xml:space="preserve">ЭКГ/эхоКГ/Холтер, </w:t>
            </w:r>
            <w:r w:rsidRPr="002F4348">
              <w:rPr>
                <w:rFonts w:cs="Arial"/>
                <w:sz w:val="22"/>
                <w:lang w:val="en-US"/>
              </w:rPr>
              <w:t>LH</w:t>
            </w:r>
            <w:r w:rsidRPr="002F4348">
              <w:rPr>
                <w:rFonts w:cs="Arial"/>
                <w:sz w:val="22"/>
              </w:rPr>
              <w:t xml:space="preserve">, </w:t>
            </w:r>
            <w:r w:rsidRPr="002F4348">
              <w:rPr>
                <w:rFonts w:cs="Arial"/>
                <w:sz w:val="22"/>
                <w:lang w:val="en-US"/>
              </w:rPr>
              <w:t>FSH</w:t>
            </w:r>
            <w:r w:rsidRPr="002F4348">
              <w:rPr>
                <w:rFonts w:cs="Arial"/>
                <w:sz w:val="22"/>
              </w:rPr>
              <w:t>, эстрогены/тестостерон, гормоны щит. железы</w:t>
            </w:r>
          </w:p>
        </w:tc>
      </w:tr>
      <w:tr w:rsidR="008762E9" w:rsidRPr="002F4348" w14:paraId="454F642B" w14:textId="77777777" w:rsidTr="003007A6">
        <w:trPr>
          <w:trHeight w:val="849"/>
        </w:trPr>
        <w:tc>
          <w:tcPr>
            <w:tcW w:w="1251" w:type="pct"/>
            <w:tcMar>
              <w:top w:w="72" w:type="dxa"/>
              <w:left w:w="144" w:type="dxa"/>
              <w:bottom w:w="72" w:type="dxa"/>
              <w:right w:w="144" w:type="dxa"/>
            </w:tcMar>
          </w:tcPr>
          <w:p w14:paraId="3909BB34" w14:textId="77777777" w:rsidR="00F82F9F" w:rsidRPr="002F4348" w:rsidRDefault="00F82F9F" w:rsidP="00F82F9F">
            <w:pPr>
              <w:spacing w:line="240" w:lineRule="auto"/>
              <w:ind w:left="63" w:hanging="6"/>
              <w:contextualSpacing/>
              <w:jc w:val="left"/>
              <w:rPr>
                <w:rFonts w:cs="Arial"/>
                <w:sz w:val="22"/>
              </w:rPr>
            </w:pPr>
            <w:r w:rsidRPr="002F4348">
              <w:rPr>
                <w:rFonts w:cs="Arial"/>
                <w:sz w:val="22"/>
              </w:rPr>
              <w:t>2 год от окончания терапии</w:t>
            </w:r>
          </w:p>
        </w:tc>
        <w:tc>
          <w:tcPr>
            <w:tcW w:w="3749" w:type="pct"/>
            <w:tcMar>
              <w:top w:w="72" w:type="dxa"/>
              <w:left w:w="144" w:type="dxa"/>
              <w:bottom w:w="72" w:type="dxa"/>
              <w:right w:w="144" w:type="dxa"/>
            </w:tcMar>
          </w:tcPr>
          <w:p w14:paraId="455F94C7" w14:textId="77777777" w:rsidR="00F82F9F" w:rsidRPr="002F4348" w:rsidRDefault="00F82F9F" w:rsidP="00B153FC">
            <w:pPr>
              <w:numPr>
                <w:ilvl w:val="0"/>
                <w:numId w:val="41"/>
              </w:numPr>
              <w:spacing w:line="240" w:lineRule="auto"/>
              <w:ind w:left="276" w:hanging="284"/>
              <w:contextualSpacing/>
              <w:rPr>
                <w:rFonts w:cs="Arial"/>
                <w:sz w:val="22"/>
              </w:rPr>
            </w:pPr>
            <w:r w:rsidRPr="002F4348">
              <w:rPr>
                <w:rFonts w:cs="Arial"/>
                <w:sz w:val="22"/>
              </w:rPr>
              <w:t>осмотр, анализы и КТ каждые 6 мес.</w:t>
            </w:r>
          </w:p>
          <w:p w14:paraId="7EDB7CCB" w14:textId="77777777" w:rsidR="00F82F9F" w:rsidRPr="002F4348" w:rsidRDefault="00F82F9F" w:rsidP="00B153FC">
            <w:pPr>
              <w:numPr>
                <w:ilvl w:val="0"/>
                <w:numId w:val="41"/>
              </w:numPr>
              <w:spacing w:line="240" w:lineRule="auto"/>
              <w:ind w:left="276" w:hanging="284"/>
              <w:contextualSpacing/>
              <w:rPr>
                <w:rFonts w:cs="Arial"/>
                <w:sz w:val="22"/>
              </w:rPr>
            </w:pPr>
            <w:r w:rsidRPr="002F4348">
              <w:rPr>
                <w:rFonts w:cs="Arial"/>
                <w:sz w:val="22"/>
              </w:rPr>
              <w:t xml:space="preserve">ежегодно – </w:t>
            </w:r>
            <w:r w:rsidR="002554A5" w:rsidRPr="002F4348">
              <w:rPr>
                <w:rFonts w:cs="Arial"/>
                <w:sz w:val="22"/>
              </w:rPr>
              <w:t>исследование молочных желез</w:t>
            </w:r>
            <w:r w:rsidRPr="002F4348">
              <w:rPr>
                <w:rFonts w:cs="Arial"/>
                <w:sz w:val="22"/>
              </w:rPr>
              <w:t>, оценка функции сердца, легких, щитовидной железы и гормонального статуса</w:t>
            </w:r>
          </w:p>
        </w:tc>
      </w:tr>
      <w:tr w:rsidR="008762E9" w:rsidRPr="002F4348" w14:paraId="1CC637F3" w14:textId="77777777" w:rsidTr="003007A6">
        <w:trPr>
          <w:trHeight w:val="836"/>
        </w:trPr>
        <w:tc>
          <w:tcPr>
            <w:tcW w:w="1251" w:type="pct"/>
            <w:tcMar>
              <w:top w:w="72" w:type="dxa"/>
              <w:left w:w="144" w:type="dxa"/>
              <w:bottom w:w="72" w:type="dxa"/>
              <w:right w:w="144" w:type="dxa"/>
            </w:tcMar>
          </w:tcPr>
          <w:p w14:paraId="11C2992B" w14:textId="77777777" w:rsidR="00F82F9F" w:rsidRPr="002F4348" w:rsidRDefault="00F82F9F" w:rsidP="00F82F9F">
            <w:pPr>
              <w:spacing w:line="240" w:lineRule="auto"/>
              <w:ind w:left="63" w:hanging="6"/>
              <w:contextualSpacing/>
              <w:jc w:val="left"/>
              <w:rPr>
                <w:rFonts w:cs="Arial"/>
                <w:sz w:val="22"/>
              </w:rPr>
            </w:pPr>
            <w:r w:rsidRPr="002F4348">
              <w:rPr>
                <w:rFonts w:cs="Arial"/>
                <w:sz w:val="22"/>
              </w:rPr>
              <w:t>3 год от окончания терапии</w:t>
            </w:r>
          </w:p>
        </w:tc>
        <w:tc>
          <w:tcPr>
            <w:tcW w:w="3749" w:type="pct"/>
            <w:tcMar>
              <w:top w:w="72" w:type="dxa"/>
              <w:left w:w="144" w:type="dxa"/>
              <w:bottom w:w="72" w:type="dxa"/>
              <w:right w:w="144" w:type="dxa"/>
            </w:tcMar>
          </w:tcPr>
          <w:p w14:paraId="717ACE66" w14:textId="77777777" w:rsidR="00F82F9F" w:rsidRPr="002F4348" w:rsidRDefault="00F82F9F" w:rsidP="00B153FC">
            <w:pPr>
              <w:numPr>
                <w:ilvl w:val="0"/>
                <w:numId w:val="42"/>
              </w:numPr>
              <w:spacing w:line="240" w:lineRule="auto"/>
              <w:ind w:left="276" w:hanging="284"/>
              <w:contextualSpacing/>
              <w:rPr>
                <w:rFonts w:cs="Arial"/>
                <w:sz w:val="22"/>
              </w:rPr>
            </w:pPr>
            <w:r w:rsidRPr="002F4348">
              <w:rPr>
                <w:rFonts w:cs="Arial"/>
                <w:sz w:val="22"/>
              </w:rPr>
              <w:t>осмотр, анализы и КТ каждые 12 мес.</w:t>
            </w:r>
          </w:p>
          <w:p w14:paraId="0F4D1FB6" w14:textId="77777777" w:rsidR="00F82F9F" w:rsidRPr="002F4348" w:rsidRDefault="00F82F9F" w:rsidP="00B153FC">
            <w:pPr>
              <w:numPr>
                <w:ilvl w:val="0"/>
                <w:numId w:val="42"/>
              </w:numPr>
              <w:spacing w:line="240" w:lineRule="auto"/>
              <w:ind w:left="276" w:hanging="284"/>
              <w:contextualSpacing/>
              <w:rPr>
                <w:rFonts w:cs="Arial"/>
                <w:sz w:val="22"/>
              </w:rPr>
            </w:pPr>
            <w:r w:rsidRPr="002F4348">
              <w:rPr>
                <w:rFonts w:cs="Arial"/>
                <w:sz w:val="22"/>
              </w:rPr>
              <w:t xml:space="preserve">ежегодно – </w:t>
            </w:r>
            <w:r w:rsidR="002554A5" w:rsidRPr="002F4348">
              <w:rPr>
                <w:rFonts w:cs="Arial"/>
                <w:sz w:val="22"/>
              </w:rPr>
              <w:t>исследование молочных желез</w:t>
            </w:r>
            <w:r w:rsidRPr="002F4348">
              <w:rPr>
                <w:rFonts w:cs="Arial"/>
                <w:sz w:val="22"/>
              </w:rPr>
              <w:t>, оценка функции сердца, легких, щитовидной железы и гормонального статуса</w:t>
            </w:r>
          </w:p>
        </w:tc>
      </w:tr>
      <w:tr w:rsidR="008762E9" w:rsidRPr="002F4348" w14:paraId="0A2FBE13" w14:textId="77777777" w:rsidTr="003007A6">
        <w:trPr>
          <w:trHeight w:val="553"/>
        </w:trPr>
        <w:tc>
          <w:tcPr>
            <w:tcW w:w="1251" w:type="pct"/>
            <w:tcMar>
              <w:top w:w="72" w:type="dxa"/>
              <w:left w:w="144" w:type="dxa"/>
              <w:bottom w:w="72" w:type="dxa"/>
              <w:right w:w="144" w:type="dxa"/>
            </w:tcMar>
          </w:tcPr>
          <w:p w14:paraId="7B5D2CE8" w14:textId="77777777" w:rsidR="00F82F9F" w:rsidRPr="002F4348" w:rsidRDefault="00F82F9F" w:rsidP="00F82F9F">
            <w:pPr>
              <w:spacing w:line="240" w:lineRule="auto"/>
              <w:ind w:left="63" w:hanging="6"/>
              <w:contextualSpacing/>
              <w:jc w:val="left"/>
              <w:rPr>
                <w:rFonts w:cs="Arial"/>
                <w:sz w:val="22"/>
              </w:rPr>
            </w:pPr>
            <w:r w:rsidRPr="002F4348">
              <w:rPr>
                <w:rFonts w:cs="Arial"/>
                <w:sz w:val="22"/>
              </w:rPr>
              <w:t>4 год от окончания терапии</w:t>
            </w:r>
          </w:p>
        </w:tc>
        <w:tc>
          <w:tcPr>
            <w:tcW w:w="3749" w:type="pct"/>
            <w:tcMar>
              <w:top w:w="72" w:type="dxa"/>
              <w:left w:w="144" w:type="dxa"/>
              <w:bottom w:w="72" w:type="dxa"/>
              <w:right w:w="144" w:type="dxa"/>
            </w:tcMar>
          </w:tcPr>
          <w:p w14:paraId="4090B2FF" w14:textId="77777777" w:rsidR="00F82F9F" w:rsidRPr="002F4348" w:rsidRDefault="00F82F9F" w:rsidP="00F82F9F">
            <w:pPr>
              <w:ind w:left="276" w:hanging="284"/>
              <w:contextualSpacing/>
              <w:rPr>
                <w:rFonts w:cs="Arial"/>
                <w:sz w:val="22"/>
              </w:rPr>
            </w:pPr>
            <w:r w:rsidRPr="002F4348">
              <w:rPr>
                <w:rFonts w:cs="Arial"/>
                <w:sz w:val="22"/>
              </w:rPr>
              <w:t>То же</w:t>
            </w:r>
          </w:p>
        </w:tc>
      </w:tr>
      <w:tr w:rsidR="008762E9" w:rsidRPr="002F4348" w14:paraId="5BA839B7" w14:textId="77777777" w:rsidTr="003007A6">
        <w:trPr>
          <w:trHeight w:val="548"/>
        </w:trPr>
        <w:tc>
          <w:tcPr>
            <w:tcW w:w="1251" w:type="pct"/>
            <w:tcMar>
              <w:top w:w="72" w:type="dxa"/>
              <w:left w:w="144" w:type="dxa"/>
              <w:bottom w:w="72" w:type="dxa"/>
              <w:right w:w="144" w:type="dxa"/>
            </w:tcMar>
          </w:tcPr>
          <w:p w14:paraId="649BA5C8" w14:textId="77777777" w:rsidR="00F82F9F" w:rsidRPr="002F4348" w:rsidRDefault="00F82F9F" w:rsidP="00F82F9F">
            <w:pPr>
              <w:spacing w:line="240" w:lineRule="auto"/>
              <w:ind w:left="63" w:hanging="6"/>
              <w:contextualSpacing/>
              <w:jc w:val="left"/>
              <w:rPr>
                <w:rFonts w:cs="Arial"/>
                <w:sz w:val="22"/>
              </w:rPr>
            </w:pPr>
            <w:r w:rsidRPr="002F4348">
              <w:rPr>
                <w:rFonts w:cs="Arial"/>
                <w:sz w:val="22"/>
              </w:rPr>
              <w:t>5 год от окончания терапии</w:t>
            </w:r>
          </w:p>
        </w:tc>
        <w:tc>
          <w:tcPr>
            <w:tcW w:w="3749" w:type="pct"/>
            <w:tcMar>
              <w:top w:w="72" w:type="dxa"/>
              <w:left w:w="144" w:type="dxa"/>
              <w:bottom w:w="72" w:type="dxa"/>
              <w:right w:w="144" w:type="dxa"/>
            </w:tcMar>
          </w:tcPr>
          <w:p w14:paraId="4233E36A" w14:textId="77777777" w:rsidR="00F82F9F" w:rsidRPr="002F4348" w:rsidRDefault="00F82F9F" w:rsidP="00F82F9F">
            <w:pPr>
              <w:ind w:left="276" w:hanging="284"/>
              <w:contextualSpacing/>
              <w:rPr>
                <w:rFonts w:cs="Arial"/>
                <w:sz w:val="22"/>
              </w:rPr>
            </w:pPr>
            <w:r w:rsidRPr="002F4348">
              <w:rPr>
                <w:rFonts w:cs="Arial"/>
                <w:sz w:val="22"/>
              </w:rPr>
              <w:t>Переход под наблюдение в катамнестическую службу</w:t>
            </w:r>
          </w:p>
        </w:tc>
      </w:tr>
    </w:tbl>
    <w:p w14:paraId="5FBB0402" w14:textId="77777777" w:rsidR="00F82F9F" w:rsidRPr="002F4348" w:rsidRDefault="00F82F9F" w:rsidP="00F82F9F">
      <w:pPr>
        <w:ind w:left="709" w:firstLine="0"/>
        <w:contextualSpacing/>
        <w:jc w:val="right"/>
        <w:rPr>
          <w:i/>
        </w:rPr>
      </w:pPr>
    </w:p>
    <w:p w14:paraId="2495BB76" w14:textId="77777777" w:rsidR="00F82F9F" w:rsidRPr="002F4348" w:rsidRDefault="00F82F9F" w:rsidP="00F82F9F">
      <w:pPr>
        <w:ind w:left="709" w:firstLine="0"/>
        <w:contextualSpacing/>
        <w:jc w:val="right"/>
        <w:rPr>
          <w:i/>
        </w:rPr>
      </w:pPr>
      <w:r w:rsidRPr="002F4348">
        <w:rPr>
          <w:i/>
        </w:rPr>
        <w:t>Таблица 5</w:t>
      </w:r>
      <w:r w:rsidR="008762E9" w:rsidRPr="002F4348">
        <w:rPr>
          <w:i/>
        </w:rPr>
        <w:t>.3</w:t>
      </w:r>
      <w:r w:rsidRPr="002F4348">
        <w:rPr>
          <w:i/>
        </w:rPr>
        <w:t>. Скрининг органных осложнений проведенного лечения</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36"/>
        <w:gridCol w:w="7009"/>
      </w:tblGrid>
      <w:tr w:rsidR="008762E9" w:rsidRPr="002F4348" w14:paraId="473B1172" w14:textId="77777777" w:rsidTr="003007A6">
        <w:trPr>
          <w:trHeight w:val="863"/>
        </w:trPr>
        <w:tc>
          <w:tcPr>
            <w:tcW w:w="1250" w:type="pct"/>
            <w:tcMar>
              <w:top w:w="72" w:type="dxa"/>
              <w:left w:w="144" w:type="dxa"/>
              <w:bottom w:w="72" w:type="dxa"/>
              <w:right w:w="144" w:type="dxa"/>
            </w:tcMar>
          </w:tcPr>
          <w:p w14:paraId="1F456593" w14:textId="77777777" w:rsidR="008762E9" w:rsidRPr="002F4348" w:rsidRDefault="008762E9" w:rsidP="008762E9">
            <w:pPr>
              <w:ind w:firstLine="0"/>
              <w:contextualSpacing/>
              <w:jc w:val="left"/>
              <w:rPr>
                <w:rFonts w:cs="Arial"/>
                <w:sz w:val="22"/>
              </w:rPr>
            </w:pPr>
            <w:r w:rsidRPr="002F4348">
              <w:rPr>
                <w:rFonts w:cs="Arial"/>
                <w:sz w:val="22"/>
              </w:rPr>
              <w:t>Рак молочной железы</w:t>
            </w:r>
          </w:p>
        </w:tc>
        <w:tc>
          <w:tcPr>
            <w:tcW w:w="3750" w:type="pct"/>
            <w:tcMar>
              <w:top w:w="72" w:type="dxa"/>
              <w:left w:w="144" w:type="dxa"/>
              <w:bottom w:w="72" w:type="dxa"/>
              <w:right w:w="144" w:type="dxa"/>
            </w:tcMar>
          </w:tcPr>
          <w:p w14:paraId="44568BB9" w14:textId="77777777" w:rsidR="008762E9" w:rsidRPr="002F4348" w:rsidRDefault="008762E9" w:rsidP="008762E9">
            <w:pPr>
              <w:ind w:firstLine="0"/>
              <w:contextualSpacing/>
              <w:jc w:val="left"/>
              <w:rPr>
                <w:rFonts w:cs="Arial"/>
                <w:sz w:val="22"/>
              </w:rPr>
            </w:pPr>
            <w:r w:rsidRPr="002F4348">
              <w:rPr>
                <w:rFonts w:cs="Arial"/>
                <w:sz w:val="22"/>
              </w:rPr>
              <w:t>Самообследование ежемесячно после пубертата + клиническое обследование ежегодно, начиная с пубертата. Маммография через 8 лет после лучевой терапии или с 25-летнего возраста.</w:t>
            </w:r>
          </w:p>
        </w:tc>
      </w:tr>
      <w:tr w:rsidR="008762E9" w:rsidRPr="002F4348" w14:paraId="35EF7437" w14:textId="77777777" w:rsidTr="003007A6">
        <w:trPr>
          <w:trHeight w:val="834"/>
        </w:trPr>
        <w:tc>
          <w:tcPr>
            <w:tcW w:w="1250" w:type="pct"/>
            <w:tcMar>
              <w:top w:w="72" w:type="dxa"/>
              <w:left w:w="144" w:type="dxa"/>
              <w:bottom w:w="72" w:type="dxa"/>
              <w:right w:w="144" w:type="dxa"/>
            </w:tcMar>
          </w:tcPr>
          <w:p w14:paraId="40192911" w14:textId="77777777" w:rsidR="008762E9" w:rsidRPr="002F4348" w:rsidRDefault="008762E9" w:rsidP="008762E9">
            <w:pPr>
              <w:ind w:firstLine="0"/>
              <w:contextualSpacing/>
              <w:jc w:val="left"/>
              <w:rPr>
                <w:rFonts w:cs="Arial"/>
                <w:sz w:val="22"/>
              </w:rPr>
            </w:pPr>
            <w:r w:rsidRPr="002F4348">
              <w:rPr>
                <w:rFonts w:cs="Arial"/>
                <w:sz w:val="22"/>
              </w:rPr>
              <w:t>Болезни щитовидной железы</w:t>
            </w:r>
          </w:p>
        </w:tc>
        <w:tc>
          <w:tcPr>
            <w:tcW w:w="3750" w:type="pct"/>
            <w:tcMar>
              <w:top w:w="72" w:type="dxa"/>
              <w:left w:w="144" w:type="dxa"/>
              <w:bottom w:w="72" w:type="dxa"/>
              <w:right w:w="144" w:type="dxa"/>
            </w:tcMar>
          </w:tcPr>
          <w:p w14:paraId="2049452C" w14:textId="77777777" w:rsidR="008762E9" w:rsidRPr="002F4348" w:rsidRDefault="008762E9" w:rsidP="008762E9">
            <w:pPr>
              <w:ind w:firstLine="0"/>
              <w:contextualSpacing/>
              <w:jc w:val="left"/>
              <w:rPr>
                <w:rFonts w:cs="Arial"/>
                <w:sz w:val="22"/>
              </w:rPr>
            </w:pPr>
            <w:r w:rsidRPr="002F4348">
              <w:rPr>
                <w:rFonts w:cs="Arial"/>
                <w:sz w:val="22"/>
              </w:rPr>
              <w:t>Пациенты после облучения 25</w:t>
            </w:r>
            <w:r w:rsidR="000171A1" w:rsidRPr="002F4348">
              <w:rPr>
                <w:rFonts w:cs="Arial"/>
                <w:sz w:val="22"/>
              </w:rPr>
              <w:t xml:space="preserve"> </w:t>
            </w:r>
            <w:r w:rsidRPr="002F4348">
              <w:rPr>
                <w:rFonts w:cs="Arial"/>
                <w:sz w:val="22"/>
              </w:rPr>
              <w:t>Гр и выше - группа риска развития узлов и рака, после уже 20</w:t>
            </w:r>
            <w:r w:rsidR="000171A1" w:rsidRPr="002F4348">
              <w:rPr>
                <w:rFonts w:cs="Arial"/>
                <w:sz w:val="22"/>
              </w:rPr>
              <w:t xml:space="preserve"> </w:t>
            </w:r>
            <w:r w:rsidRPr="002F4348">
              <w:rPr>
                <w:rFonts w:cs="Arial"/>
                <w:sz w:val="22"/>
              </w:rPr>
              <w:t>Гр – риск гипотиреоза. Ежегодный осмотр и ТТГ/Т4 для всех.</w:t>
            </w:r>
          </w:p>
        </w:tc>
      </w:tr>
      <w:tr w:rsidR="008762E9" w:rsidRPr="002F4348" w14:paraId="36D78A2F" w14:textId="77777777" w:rsidTr="003007A6">
        <w:trPr>
          <w:trHeight w:val="833"/>
        </w:trPr>
        <w:tc>
          <w:tcPr>
            <w:tcW w:w="1250" w:type="pct"/>
            <w:tcMar>
              <w:top w:w="72" w:type="dxa"/>
              <w:left w:w="144" w:type="dxa"/>
              <w:bottom w:w="72" w:type="dxa"/>
              <w:right w:w="144" w:type="dxa"/>
            </w:tcMar>
          </w:tcPr>
          <w:p w14:paraId="3E4A238B" w14:textId="77777777" w:rsidR="008762E9" w:rsidRPr="002F4348" w:rsidRDefault="008762E9" w:rsidP="008762E9">
            <w:pPr>
              <w:ind w:firstLine="0"/>
              <w:contextualSpacing/>
              <w:jc w:val="left"/>
              <w:rPr>
                <w:rFonts w:cs="Arial"/>
                <w:sz w:val="22"/>
              </w:rPr>
            </w:pPr>
            <w:r w:rsidRPr="002F4348">
              <w:rPr>
                <w:rFonts w:cs="Arial"/>
                <w:sz w:val="22"/>
              </w:rPr>
              <w:lastRenderedPageBreak/>
              <w:t>Болезни легких</w:t>
            </w:r>
          </w:p>
        </w:tc>
        <w:tc>
          <w:tcPr>
            <w:tcW w:w="3750" w:type="pct"/>
            <w:tcMar>
              <w:top w:w="72" w:type="dxa"/>
              <w:left w:w="144" w:type="dxa"/>
              <w:bottom w:w="72" w:type="dxa"/>
              <w:right w:w="144" w:type="dxa"/>
            </w:tcMar>
          </w:tcPr>
          <w:p w14:paraId="3D4262DD" w14:textId="77777777" w:rsidR="008762E9" w:rsidRPr="002F4348" w:rsidRDefault="008762E9" w:rsidP="008762E9">
            <w:pPr>
              <w:ind w:firstLine="0"/>
              <w:contextualSpacing/>
              <w:jc w:val="left"/>
              <w:rPr>
                <w:rFonts w:cs="Arial"/>
                <w:sz w:val="22"/>
              </w:rPr>
            </w:pPr>
            <w:r w:rsidRPr="002F4348">
              <w:rPr>
                <w:rFonts w:cs="Arial"/>
                <w:sz w:val="22"/>
              </w:rPr>
              <w:t>Пациенты после облучения гр. клетки и блеомицина</w:t>
            </w:r>
            <w:r w:rsidR="00222F32" w:rsidRPr="002F4348">
              <w:rPr>
                <w:rFonts w:cs="Arial"/>
                <w:sz w:val="22"/>
              </w:rPr>
              <w:t>**</w:t>
            </w:r>
            <w:r w:rsidRPr="002F4348">
              <w:rPr>
                <w:rFonts w:cs="Arial"/>
                <w:sz w:val="22"/>
              </w:rPr>
              <w:t xml:space="preserve"> – группа риска. Рентгенография органов грудной клетки и ФВД базово, перед любым наркозом и по потребности (симптоматика)</w:t>
            </w:r>
          </w:p>
        </w:tc>
      </w:tr>
      <w:tr w:rsidR="008762E9" w:rsidRPr="002F4348" w14:paraId="6552E0BB" w14:textId="77777777" w:rsidTr="003007A6">
        <w:trPr>
          <w:trHeight w:val="861"/>
        </w:trPr>
        <w:tc>
          <w:tcPr>
            <w:tcW w:w="1250" w:type="pct"/>
            <w:tcMar>
              <w:top w:w="72" w:type="dxa"/>
              <w:left w:w="144" w:type="dxa"/>
              <w:bottom w:w="72" w:type="dxa"/>
              <w:right w:w="144" w:type="dxa"/>
            </w:tcMar>
          </w:tcPr>
          <w:p w14:paraId="05DCF502" w14:textId="77777777" w:rsidR="008762E9" w:rsidRPr="002F4348" w:rsidRDefault="008762E9" w:rsidP="008762E9">
            <w:pPr>
              <w:ind w:firstLine="0"/>
              <w:contextualSpacing/>
              <w:jc w:val="left"/>
              <w:rPr>
                <w:rFonts w:cs="Arial"/>
                <w:sz w:val="22"/>
              </w:rPr>
            </w:pPr>
            <w:r w:rsidRPr="002F4348">
              <w:rPr>
                <w:rFonts w:cs="Arial"/>
                <w:sz w:val="22"/>
              </w:rPr>
              <w:t>Другие опухоли</w:t>
            </w:r>
          </w:p>
        </w:tc>
        <w:tc>
          <w:tcPr>
            <w:tcW w:w="3750" w:type="pct"/>
            <w:tcMar>
              <w:top w:w="72" w:type="dxa"/>
              <w:left w:w="144" w:type="dxa"/>
              <w:bottom w:w="72" w:type="dxa"/>
              <w:right w:w="144" w:type="dxa"/>
            </w:tcMar>
          </w:tcPr>
          <w:p w14:paraId="08B00F98" w14:textId="77777777" w:rsidR="008762E9" w:rsidRPr="002F4348" w:rsidRDefault="008762E9" w:rsidP="008762E9">
            <w:pPr>
              <w:ind w:firstLine="0"/>
              <w:contextualSpacing/>
              <w:jc w:val="left"/>
              <w:rPr>
                <w:rFonts w:cs="Arial"/>
                <w:sz w:val="22"/>
              </w:rPr>
            </w:pPr>
            <w:r w:rsidRPr="002F4348">
              <w:rPr>
                <w:rFonts w:cs="Arial"/>
                <w:sz w:val="22"/>
              </w:rPr>
              <w:t>Все те, кто получал лучевую терапию – в группе риска рака кожи. Ежегодный осмотр с напоминанием о солнцезащитных мероприятиях</w:t>
            </w:r>
          </w:p>
        </w:tc>
      </w:tr>
      <w:tr w:rsidR="008762E9" w:rsidRPr="002F4348" w14:paraId="659183FA" w14:textId="77777777" w:rsidTr="003007A6">
        <w:trPr>
          <w:trHeight w:val="344"/>
        </w:trPr>
        <w:tc>
          <w:tcPr>
            <w:tcW w:w="1250" w:type="pct"/>
            <w:tcMar>
              <w:top w:w="72" w:type="dxa"/>
              <w:left w:w="144" w:type="dxa"/>
              <w:bottom w:w="72" w:type="dxa"/>
              <w:right w:w="144" w:type="dxa"/>
            </w:tcMar>
          </w:tcPr>
          <w:p w14:paraId="37844DB6" w14:textId="77777777" w:rsidR="008762E9" w:rsidRPr="002F4348" w:rsidRDefault="008762E9" w:rsidP="008762E9">
            <w:pPr>
              <w:ind w:firstLine="0"/>
              <w:contextualSpacing/>
              <w:jc w:val="left"/>
              <w:rPr>
                <w:rFonts w:cs="Arial"/>
                <w:sz w:val="22"/>
              </w:rPr>
            </w:pPr>
            <w:r w:rsidRPr="002F4348">
              <w:rPr>
                <w:rFonts w:cs="Arial"/>
                <w:sz w:val="22"/>
              </w:rPr>
              <w:t xml:space="preserve">Бесплодие или недостаточность яичников </w:t>
            </w:r>
          </w:p>
        </w:tc>
        <w:tc>
          <w:tcPr>
            <w:tcW w:w="3750" w:type="pct"/>
            <w:tcMar>
              <w:top w:w="72" w:type="dxa"/>
              <w:left w:w="144" w:type="dxa"/>
              <w:bottom w:w="72" w:type="dxa"/>
              <w:right w:w="144" w:type="dxa"/>
            </w:tcMar>
          </w:tcPr>
          <w:p w14:paraId="69A6088B" w14:textId="77777777" w:rsidR="008762E9" w:rsidRPr="002F4348" w:rsidRDefault="008762E9" w:rsidP="008762E9">
            <w:pPr>
              <w:ind w:firstLine="0"/>
              <w:contextualSpacing/>
              <w:jc w:val="left"/>
              <w:rPr>
                <w:rFonts w:cs="Arial"/>
                <w:sz w:val="22"/>
              </w:rPr>
            </w:pPr>
            <w:r w:rsidRPr="002F4348">
              <w:rPr>
                <w:rFonts w:cs="Arial"/>
                <w:sz w:val="22"/>
              </w:rPr>
              <w:t xml:space="preserve">Выше всего риск у мужчин, получавших 3 или более циклов с </w:t>
            </w:r>
            <w:r w:rsidR="00DB3CA8" w:rsidRPr="002F4348">
              <w:rPr>
                <w:rFonts w:cs="Arial"/>
                <w:sz w:val="22"/>
              </w:rPr>
              <w:t>прокарбазином</w:t>
            </w:r>
            <w:r w:rsidRPr="002F4348">
              <w:rPr>
                <w:rFonts w:cs="Arial"/>
                <w:sz w:val="22"/>
              </w:rPr>
              <w:t>, более 7,5</w:t>
            </w:r>
            <w:r w:rsidR="002554A5" w:rsidRPr="002F4348">
              <w:rPr>
                <w:rFonts w:cs="Arial"/>
                <w:sz w:val="22"/>
              </w:rPr>
              <w:t xml:space="preserve"> </w:t>
            </w:r>
            <w:r w:rsidRPr="002F4348">
              <w:rPr>
                <w:rFonts w:cs="Arial"/>
                <w:sz w:val="22"/>
              </w:rPr>
              <w:t>г/м</w:t>
            </w:r>
            <w:r w:rsidR="002554A5" w:rsidRPr="002F4348">
              <w:rPr>
                <w:rFonts w:cs="Arial"/>
                <w:sz w:val="22"/>
              </w:rPr>
              <w:t xml:space="preserve"> циклофосфамида**</w:t>
            </w:r>
            <w:r w:rsidRPr="002F4348">
              <w:rPr>
                <w:rFonts w:cs="Arial"/>
                <w:sz w:val="22"/>
              </w:rPr>
              <w:t xml:space="preserve"> или облучение таза/яичек</w:t>
            </w:r>
          </w:p>
          <w:p w14:paraId="21A2BD00" w14:textId="77777777" w:rsidR="008762E9" w:rsidRPr="002F4348" w:rsidRDefault="008762E9" w:rsidP="008762E9">
            <w:pPr>
              <w:ind w:firstLine="0"/>
              <w:contextualSpacing/>
              <w:jc w:val="left"/>
              <w:rPr>
                <w:rFonts w:cs="Arial"/>
                <w:sz w:val="22"/>
              </w:rPr>
            </w:pPr>
            <w:r w:rsidRPr="002F4348">
              <w:rPr>
                <w:rFonts w:cs="Arial"/>
                <w:sz w:val="22"/>
              </w:rPr>
              <w:t xml:space="preserve">Менархе чаще всего </w:t>
            </w:r>
            <w:r w:rsidR="00B67E79" w:rsidRPr="002F4348">
              <w:rPr>
                <w:rFonts w:cs="Arial"/>
                <w:sz w:val="22"/>
              </w:rPr>
              <w:t>наступает</w:t>
            </w:r>
            <w:r w:rsidRPr="002F4348">
              <w:rPr>
                <w:rFonts w:cs="Arial"/>
                <w:sz w:val="22"/>
              </w:rPr>
              <w:t>, но LH, FSH и эстрадиол могут говорить о незрелой функции яичников.</w:t>
            </w:r>
          </w:p>
          <w:p w14:paraId="7B39702E" w14:textId="77777777" w:rsidR="008762E9" w:rsidRPr="002F4348" w:rsidRDefault="008762E9" w:rsidP="008762E9">
            <w:pPr>
              <w:ind w:firstLine="0"/>
              <w:contextualSpacing/>
              <w:jc w:val="left"/>
              <w:rPr>
                <w:rFonts w:cs="Arial"/>
                <w:sz w:val="22"/>
              </w:rPr>
            </w:pPr>
            <w:r w:rsidRPr="002F4348">
              <w:rPr>
                <w:rFonts w:cs="Arial"/>
                <w:sz w:val="22"/>
              </w:rPr>
              <w:t>У мужчин редко снижен тестостерон, даже если они бесплодны и FSH повышен</w:t>
            </w:r>
          </w:p>
        </w:tc>
      </w:tr>
    </w:tbl>
    <w:p w14:paraId="1A8103FC" w14:textId="77777777" w:rsidR="00F82F9F" w:rsidRPr="002F4348" w:rsidRDefault="00F82F9F" w:rsidP="00F82F9F">
      <w:pPr>
        <w:ind w:left="709" w:firstLine="0"/>
        <w:contextualSpacing/>
        <w:jc w:val="right"/>
        <w:rPr>
          <w:i/>
        </w:rPr>
      </w:pPr>
    </w:p>
    <w:p w14:paraId="62829F2E" w14:textId="77777777" w:rsidR="008762E9" w:rsidRPr="002F4348" w:rsidRDefault="008762E9" w:rsidP="008762E9">
      <w:pPr>
        <w:ind w:left="709" w:firstLine="0"/>
        <w:contextualSpacing/>
        <w:jc w:val="right"/>
        <w:rPr>
          <w:i/>
        </w:rPr>
      </w:pPr>
      <w:r w:rsidRPr="002F4348">
        <w:rPr>
          <w:i/>
        </w:rPr>
        <w:t>Таблица 5.4. Скрининг по кардиотоксическим эффектам</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80"/>
        <w:gridCol w:w="2336"/>
        <w:gridCol w:w="2848"/>
        <w:gridCol w:w="2581"/>
      </w:tblGrid>
      <w:tr w:rsidR="008762E9" w:rsidRPr="002F4348" w14:paraId="4AA7368C" w14:textId="77777777" w:rsidTr="003007A6">
        <w:trPr>
          <w:trHeight w:val="332"/>
        </w:trPr>
        <w:tc>
          <w:tcPr>
            <w:tcW w:w="5000" w:type="pct"/>
            <w:gridSpan w:val="4"/>
            <w:tcMar>
              <w:top w:w="72" w:type="dxa"/>
              <w:left w:w="144" w:type="dxa"/>
              <w:bottom w:w="72" w:type="dxa"/>
              <w:right w:w="144" w:type="dxa"/>
            </w:tcMar>
          </w:tcPr>
          <w:p w14:paraId="4821903C"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Функция сердца</w:t>
            </w:r>
          </w:p>
        </w:tc>
      </w:tr>
      <w:tr w:rsidR="008762E9" w:rsidRPr="002F4348" w14:paraId="567F5D4A" w14:textId="77777777" w:rsidTr="003007A6">
        <w:trPr>
          <w:trHeight w:val="465"/>
        </w:trPr>
        <w:tc>
          <w:tcPr>
            <w:tcW w:w="845" w:type="pct"/>
            <w:tcMar>
              <w:top w:w="72" w:type="dxa"/>
              <w:left w:w="144" w:type="dxa"/>
              <w:bottom w:w="72" w:type="dxa"/>
              <w:right w:w="144" w:type="dxa"/>
            </w:tcMar>
          </w:tcPr>
          <w:p w14:paraId="0BE47028" w14:textId="77777777" w:rsidR="008762E9" w:rsidRPr="002F4348" w:rsidRDefault="008762E9" w:rsidP="008762E9">
            <w:pPr>
              <w:spacing w:line="240" w:lineRule="auto"/>
              <w:ind w:firstLine="0"/>
              <w:contextualSpacing/>
              <w:rPr>
                <w:rFonts w:cs="Arial"/>
                <w:sz w:val="22"/>
              </w:rPr>
            </w:pPr>
            <w:r w:rsidRPr="002F4348">
              <w:rPr>
                <w:rFonts w:cs="Arial"/>
                <w:sz w:val="22"/>
              </w:rPr>
              <w:t>Возраст</w:t>
            </w:r>
          </w:p>
        </w:tc>
        <w:tc>
          <w:tcPr>
            <w:tcW w:w="1250" w:type="pct"/>
            <w:tcMar>
              <w:top w:w="72" w:type="dxa"/>
              <w:left w:w="144" w:type="dxa"/>
              <w:bottom w:w="72" w:type="dxa"/>
              <w:right w:w="144" w:type="dxa"/>
            </w:tcMar>
          </w:tcPr>
          <w:p w14:paraId="55AF5318"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Облучение</w:t>
            </w:r>
            <w:r w:rsidRPr="002F4348">
              <w:rPr>
                <w:rFonts w:cs="Arial"/>
                <w:sz w:val="22"/>
              </w:rPr>
              <w:t xml:space="preserve"> средостения</w:t>
            </w:r>
          </w:p>
        </w:tc>
        <w:tc>
          <w:tcPr>
            <w:tcW w:w="1524" w:type="pct"/>
            <w:tcMar>
              <w:top w:w="72" w:type="dxa"/>
              <w:left w:w="144" w:type="dxa"/>
              <w:bottom w:w="72" w:type="dxa"/>
              <w:right w:w="144" w:type="dxa"/>
            </w:tcMar>
          </w:tcPr>
          <w:p w14:paraId="4213B222"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Доза антрациклинов</w:t>
            </w:r>
          </w:p>
        </w:tc>
        <w:tc>
          <w:tcPr>
            <w:tcW w:w="1382" w:type="pct"/>
            <w:tcMar>
              <w:top w:w="72" w:type="dxa"/>
              <w:left w:w="144" w:type="dxa"/>
              <w:bottom w:w="72" w:type="dxa"/>
              <w:right w:w="144" w:type="dxa"/>
            </w:tcMar>
          </w:tcPr>
          <w:p w14:paraId="08A5AA35"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ЭхоКГ</w:t>
            </w:r>
          </w:p>
        </w:tc>
      </w:tr>
      <w:tr w:rsidR="008762E9" w:rsidRPr="002F4348" w14:paraId="1ACADFCF" w14:textId="77777777" w:rsidTr="003007A6">
        <w:trPr>
          <w:trHeight w:val="402"/>
        </w:trPr>
        <w:tc>
          <w:tcPr>
            <w:tcW w:w="845" w:type="pct"/>
            <w:vMerge w:val="restart"/>
            <w:tcMar>
              <w:top w:w="72" w:type="dxa"/>
              <w:left w:w="144" w:type="dxa"/>
              <w:bottom w:w="72" w:type="dxa"/>
              <w:right w:w="144" w:type="dxa"/>
            </w:tcMar>
          </w:tcPr>
          <w:p w14:paraId="6F2AB5E6"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lt; 1</w:t>
            </w:r>
            <w:r w:rsidRPr="002F4348">
              <w:rPr>
                <w:rFonts w:cs="Arial"/>
                <w:sz w:val="22"/>
              </w:rPr>
              <w:t xml:space="preserve"> года</w:t>
            </w:r>
          </w:p>
        </w:tc>
        <w:tc>
          <w:tcPr>
            <w:tcW w:w="1250" w:type="pct"/>
            <w:tcMar>
              <w:top w:w="72" w:type="dxa"/>
              <w:left w:w="144" w:type="dxa"/>
              <w:bottom w:w="72" w:type="dxa"/>
              <w:right w:w="144" w:type="dxa"/>
            </w:tcMar>
          </w:tcPr>
          <w:p w14:paraId="54912679" w14:textId="77777777" w:rsidR="008762E9" w:rsidRPr="002F4348" w:rsidRDefault="008762E9" w:rsidP="008762E9">
            <w:pPr>
              <w:spacing w:line="240" w:lineRule="auto"/>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5F7DDBC7"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любая</w:t>
            </w:r>
          </w:p>
        </w:tc>
        <w:tc>
          <w:tcPr>
            <w:tcW w:w="1382" w:type="pct"/>
            <w:tcMar>
              <w:top w:w="72" w:type="dxa"/>
              <w:left w:w="144" w:type="dxa"/>
              <w:bottom w:w="72" w:type="dxa"/>
              <w:right w:w="144" w:type="dxa"/>
            </w:tcMar>
          </w:tcPr>
          <w:p w14:paraId="7A6549BD"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раз в год</w:t>
            </w:r>
          </w:p>
        </w:tc>
      </w:tr>
      <w:tr w:rsidR="008762E9" w:rsidRPr="002F4348" w14:paraId="77DAA40D" w14:textId="77777777" w:rsidTr="003007A6">
        <w:trPr>
          <w:trHeight w:val="397"/>
        </w:trPr>
        <w:tc>
          <w:tcPr>
            <w:tcW w:w="845" w:type="pct"/>
            <w:vMerge/>
            <w:vAlign w:val="center"/>
          </w:tcPr>
          <w:p w14:paraId="73F8BD52" w14:textId="77777777" w:rsidR="008762E9" w:rsidRPr="002F4348" w:rsidRDefault="008762E9" w:rsidP="008762E9">
            <w:pPr>
              <w:spacing w:line="240" w:lineRule="auto"/>
              <w:ind w:firstLine="0"/>
              <w:contextualSpacing/>
              <w:jc w:val="center"/>
              <w:rPr>
                <w:rFonts w:cs="Arial"/>
                <w:sz w:val="22"/>
              </w:rPr>
            </w:pPr>
          </w:p>
        </w:tc>
        <w:tc>
          <w:tcPr>
            <w:tcW w:w="1250" w:type="pct"/>
            <w:vMerge w:val="restart"/>
            <w:tcMar>
              <w:top w:w="72" w:type="dxa"/>
              <w:left w:w="144" w:type="dxa"/>
              <w:bottom w:w="72" w:type="dxa"/>
              <w:right w:w="144" w:type="dxa"/>
            </w:tcMar>
          </w:tcPr>
          <w:p w14:paraId="2883EAAD" w14:textId="77777777" w:rsidR="008762E9" w:rsidRPr="002F4348" w:rsidRDefault="008762E9" w:rsidP="008762E9">
            <w:pPr>
              <w:spacing w:line="240" w:lineRule="auto"/>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67CEBA4C"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lt;2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00CDF272"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каждые 2 года</w:t>
            </w:r>
          </w:p>
        </w:tc>
      </w:tr>
      <w:tr w:rsidR="008762E9" w:rsidRPr="002F4348" w14:paraId="65FB81D5" w14:textId="77777777" w:rsidTr="003007A6">
        <w:trPr>
          <w:trHeight w:val="377"/>
        </w:trPr>
        <w:tc>
          <w:tcPr>
            <w:tcW w:w="845" w:type="pct"/>
            <w:vMerge/>
            <w:vAlign w:val="center"/>
          </w:tcPr>
          <w:p w14:paraId="19D4801C" w14:textId="77777777" w:rsidR="008762E9" w:rsidRPr="002F4348" w:rsidRDefault="008762E9" w:rsidP="008762E9">
            <w:pPr>
              <w:spacing w:line="240" w:lineRule="auto"/>
              <w:ind w:firstLine="0"/>
              <w:contextualSpacing/>
              <w:jc w:val="center"/>
              <w:rPr>
                <w:rFonts w:cs="Arial"/>
                <w:sz w:val="22"/>
              </w:rPr>
            </w:pPr>
          </w:p>
        </w:tc>
        <w:tc>
          <w:tcPr>
            <w:tcW w:w="1250" w:type="pct"/>
            <w:vMerge/>
            <w:vAlign w:val="center"/>
          </w:tcPr>
          <w:p w14:paraId="08437B15" w14:textId="77777777" w:rsidR="008762E9" w:rsidRPr="002F4348" w:rsidRDefault="008762E9" w:rsidP="008762E9">
            <w:pPr>
              <w:spacing w:line="240" w:lineRule="auto"/>
              <w:ind w:firstLine="0"/>
              <w:contextualSpacing/>
              <w:jc w:val="center"/>
              <w:rPr>
                <w:rFonts w:cs="Arial"/>
                <w:sz w:val="22"/>
              </w:rPr>
            </w:pPr>
          </w:p>
        </w:tc>
        <w:tc>
          <w:tcPr>
            <w:tcW w:w="1524" w:type="pct"/>
            <w:tcMar>
              <w:top w:w="72" w:type="dxa"/>
              <w:left w:w="144" w:type="dxa"/>
              <w:bottom w:w="72" w:type="dxa"/>
              <w:right w:w="144" w:type="dxa"/>
            </w:tcMar>
          </w:tcPr>
          <w:p w14:paraId="1FD57DFE"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gt;200</w:t>
            </w:r>
            <w:r w:rsidRPr="002F4348">
              <w:rPr>
                <w:rFonts w:cs="Arial"/>
                <w:sz w:val="22"/>
              </w:rPr>
              <w:t xml:space="preserve"> </w:t>
            </w:r>
            <w:r w:rsidR="003430E6" w:rsidRPr="002F4348">
              <w:rPr>
                <w:rFonts w:cs="Arial"/>
                <w:sz w:val="22"/>
              </w:rPr>
              <w:t>мг/м</w:t>
            </w:r>
            <w:r w:rsidR="003430E6" w:rsidRPr="002F4348">
              <w:rPr>
                <w:rFonts w:cs="Arial"/>
                <w:sz w:val="22"/>
                <w:vertAlign w:val="superscript"/>
              </w:rPr>
              <w:t>2</w:t>
            </w:r>
          </w:p>
        </w:tc>
        <w:tc>
          <w:tcPr>
            <w:tcW w:w="1382" w:type="pct"/>
            <w:tcMar>
              <w:top w:w="72" w:type="dxa"/>
              <w:left w:w="144" w:type="dxa"/>
              <w:bottom w:w="72" w:type="dxa"/>
              <w:right w:w="144" w:type="dxa"/>
            </w:tcMar>
          </w:tcPr>
          <w:p w14:paraId="5C4F36F0"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раз в год</w:t>
            </w:r>
          </w:p>
        </w:tc>
      </w:tr>
      <w:tr w:rsidR="008762E9" w:rsidRPr="002F4348" w14:paraId="26B07C01" w14:textId="77777777" w:rsidTr="003007A6">
        <w:trPr>
          <w:trHeight w:val="371"/>
        </w:trPr>
        <w:tc>
          <w:tcPr>
            <w:tcW w:w="845" w:type="pct"/>
            <w:vMerge w:val="restart"/>
            <w:tcMar>
              <w:top w:w="72" w:type="dxa"/>
              <w:left w:w="144" w:type="dxa"/>
              <w:bottom w:w="72" w:type="dxa"/>
              <w:right w:w="144" w:type="dxa"/>
            </w:tcMar>
          </w:tcPr>
          <w:p w14:paraId="7CB0B0C0" w14:textId="77777777" w:rsidR="008762E9" w:rsidRPr="002F4348" w:rsidRDefault="008762E9" w:rsidP="008762E9">
            <w:pPr>
              <w:spacing w:line="240" w:lineRule="auto"/>
              <w:ind w:firstLine="0"/>
              <w:contextualSpacing/>
              <w:jc w:val="center"/>
              <w:rPr>
                <w:rFonts w:cs="Arial"/>
                <w:sz w:val="22"/>
              </w:rPr>
            </w:pPr>
            <w:r w:rsidRPr="002F4348">
              <w:rPr>
                <w:rFonts w:cs="Arial"/>
                <w:sz w:val="22"/>
              </w:rPr>
              <w:t>1-4 лет</w:t>
            </w:r>
          </w:p>
        </w:tc>
        <w:tc>
          <w:tcPr>
            <w:tcW w:w="1250" w:type="pct"/>
            <w:tcMar>
              <w:top w:w="72" w:type="dxa"/>
              <w:left w:w="144" w:type="dxa"/>
              <w:bottom w:w="72" w:type="dxa"/>
              <w:right w:w="144" w:type="dxa"/>
            </w:tcMar>
          </w:tcPr>
          <w:p w14:paraId="2179B6EE" w14:textId="77777777" w:rsidR="008762E9" w:rsidRPr="002F4348" w:rsidRDefault="008762E9" w:rsidP="008762E9">
            <w:pPr>
              <w:spacing w:line="240" w:lineRule="auto"/>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556B81A1"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любая</w:t>
            </w:r>
          </w:p>
        </w:tc>
        <w:tc>
          <w:tcPr>
            <w:tcW w:w="1382" w:type="pct"/>
            <w:tcMar>
              <w:top w:w="72" w:type="dxa"/>
              <w:left w:w="144" w:type="dxa"/>
              <w:bottom w:w="72" w:type="dxa"/>
              <w:right w:w="144" w:type="dxa"/>
            </w:tcMar>
          </w:tcPr>
          <w:p w14:paraId="1858EE09"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раз в год</w:t>
            </w:r>
          </w:p>
        </w:tc>
      </w:tr>
      <w:tr w:rsidR="008762E9" w:rsidRPr="002F4348" w14:paraId="37A7BE40" w14:textId="77777777" w:rsidTr="003007A6">
        <w:trPr>
          <w:trHeight w:val="334"/>
        </w:trPr>
        <w:tc>
          <w:tcPr>
            <w:tcW w:w="845" w:type="pct"/>
            <w:vMerge/>
            <w:vAlign w:val="center"/>
          </w:tcPr>
          <w:p w14:paraId="5B91F6B2" w14:textId="77777777" w:rsidR="008762E9" w:rsidRPr="002F4348" w:rsidRDefault="008762E9" w:rsidP="008762E9">
            <w:pPr>
              <w:spacing w:line="240" w:lineRule="auto"/>
              <w:ind w:firstLine="0"/>
              <w:contextualSpacing/>
              <w:jc w:val="center"/>
              <w:rPr>
                <w:rFonts w:cs="Arial"/>
                <w:sz w:val="22"/>
              </w:rPr>
            </w:pPr>
          </w:p>
        </w:tc>
        <w:tc>
          <w:tcPr>
            <w:tcW w:w="1250" w:type="pct"/>
            <w:vMerge w:val="restart"/>
            <w:tcMar>
              <w:top w:w="72" w:type="dxa"/>
              <w:left w:w="144" w:type="dxa"/>
              <w:bottom w:w="72" w:type="dxa"/>
              <w:right w:w="144" w:type="dxa"/>
            </w:tcMar>
          </w:tcPr>
          <w:p w14:paraId="09B1FDAF" w14:textId="77777777" w:rsidR="008762E9" w:rsidRPr="002F4348" w:rsidRDefault="008762E9" w:rsidP="008762E9">
            <w:pPr>
              <w:spacing w:line="240" w:lineRule="auto"/>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0C5DCF16"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lt;100</w:t>
            </w:r>
            <w:r w:rsidRPr="002F4348">
              <w:rPr>
                <w:rFonts w:cs="Arial"/>
                <w:sz w:val="22"/>
              </w:rPr>
              <w:t xml:space="preserve"> </w:t>
            </w:r>
            <w:r w:rsidR="003430E6" w:rsidRPr="002F4348">
              <w:rPr>
                <w:rFonts w:cs="Arial"/>
                <w:sz w:val="22"/>
              </w:rPr>
              <w:t>мг/м</w:t>
            </w:r>
            <w:r w:rsidR="003430E6" w:rsidRPr="002F4348">
              <w:rPr>
                <w:rFonts w:cs="Arial"/>
                <w:sz w:val="22"/>
                <w:vertAlign w:val="superscript"/>
              </w:rPr>
              <w:t>2</w:t>
            </w:r>
          </w:p>
        </w:tc>
        <w:tc>
          <w:tcPr>
            <w:tcW w:w="1382" w:type="pct"/>
            <w:tcMar>
              <w:top w:w="72" w:type="dxa"/>
              <w:left w:w="144" w:type="dxa"/>
              <w:bottom w:w="72" w:type="dxa"/>
              <w:right w:w="144" w:type="dxa"/>
            </w:tcMar>
          </w:tcPr>
          <w:p w14:paraId="05DE2E6D"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каждые 5 лет</w:t>
            </w:r>
          </w:p>
        </w:tc>
      </w:tr>
      <w:tr w:rsidR="008762E9" w:rsidRPr="002F4348" w14:paraId="297EEDA0" w14:textId="77777777" w:rsidTr="003007A6">
        <w:trPr>
          <w:trHeight w:val="186"/>
        </w:trPr>
        <w:tc>
          <w:tcPr>
            <w:tcW w:w="845" w:type="pct"/>
            <w:vMerge/>
            <w:vAlign w:val="center"/>
          </w:tcPr>
          <w:p w14:paraId="393A6EFF" w14:textId="77777777" w:rsidR="008762E9" w:rsidRPr="002F4348" w:rsidRDefault="008762E9" w:rsidP="008762E9">
            <w:pPr>
              <w:spacing w:line="240" w:lineRule="auto"/>
              <w:ind w:firstLine="0"/>
              <w:contextualSpacing/>
              <w:jc w:val="center"/>
              <w:rPr>
                <w:rFonts w:cs="Arial"/>
                <w:sz w:val="22"/>
              </w:rPr>
            </w:pPr>
          </w:p>
        </w:tc>
        <w:tc>
          <w:tcPr>
            <w:tcW w:w="1250" w:type="pct"/>
            <w:vMerge/>
            <w:vAlign w:val="center"/>
          </w:tcPr>
          <w:p w14:paraId="11C10CFF" w14:textId="77777777" w:rsidR="008762E9" w:rsidRPr="002F4348" w:rsidRDefault="008762E9" w:rsidP="008762E9">
            <w:pPr>
              <w:spacing w:line="240" w:lineRule="auto"/>
              <w:ind w:firstLine="0"/>
              <w:contextualSpacing/>
              <w:jc w:val="center"/>
              <w:rPr>
                <w:rFonts w:cs="Arial"/>
                <w:sz w:val="22"/>
              </w:rPr>
            </w:pPr>
          </w:p>
        </w:tc>
        <w:tc>
          <w:tcPr>
            <w:tcW w:w="1524" w:type="pct"/>
            <w:tcMar>
              <w:top w:w="72" w:type="dxa"/>
              <w:left w:w="144" w:type="dxa"/>
              <w:bottom w:w="72" w:type="dxa"/>
              <w:right w:w="144" w:type="dxa"/>
            </w:tcMar>
          </w:tcPr>
          <w:p w14:paraId="361C5CBE"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100-300</w:t>
            </w:r>
            <w:r w:rsidRPr="002F4348">
              <w:rPr>
                <w:rFonts w:cs="Arial"/>
                <w:sz w:val="22"/>
              </w:rPr>
              <w:t xml:space="preserve"> </w:t>
            </w:r>
            <w:r w:rsidR="003430E6" w:rsidRPr="002F4348">
              <w:rPr>
                <w:rFonts w:cs="Arial"/>
                <w:sz w:val="22"/>
              </w:rPr>
              <w:t>мг/м</w:t>
            </w:r>
            <w:r w:rsidR="003430E6" w:rsidRPr="002F4348">
              <w:rPr>
                <w:rFonts w:cs="Arial"/>
                <w:sz w:val="22"/>
                <w:vertAlign w:val="superscript"/>
              </w:rPr>
              <w:t>2</w:t>
            </w:r>
          </w:p>
        </w:tc>
        <w:tc>
          <w:tcPr>
            <w:tcW w:w="1382" w:type="pct"/>
            <w:tcMar>
              <w:top w:w="72" w:type="dxa"/>
              <w:left w:w="144" w:type="dxa"/>
              <w:bottom w:w="72" w:type="dxa"/>
              <w:right w:w="144" w:type="dxa"/>
            </w:tcMar>
          </w:tcPr>
          <w:p w14:paraId="791EB126"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каждые 2 года</w:t>
            </w:r>
          </w:p>
        </w:tc>
      </w:tr>
      <w:tr w:rsidR="008762E9" w:rsidRPr="002F4348" w14:paraId="4A83B6EE" w14:textId="77777777" w:rsidTr="003007A6">
        <w:trPr>
          <w:trHeight w:val="166"/>
        </w:trPr>
        <w:tc>
          <w:tcPr>
            <w:tcW w:w="845" w:type="pct"/>
            <w:vMerge/>
            <w:vAlign w:val="center"/>
          </w:tcPr>
          <w:p w14:paraId="056EDF7B" w14:textId="77777777" w:rsidR="008762E9" w:rsidRPr="002F4348" w:rsidRDefault="008762E9" w:rsidP="008762E9">
            <w:pPr>
              <w:spacing w:line="240" w:lineRule="auto"/>
              <w:ind w:firstLine="0"/>
              <w:contextualSpacing/>
              <w:jc w:val="center"/>
              <w:rPr>
                <w:rFonts w:cs="Arial"/>
                <w:sz w:val="22"/>
              </w:rPr>
            </w:pPr>
          </w:p>
        </w:tc>
        <w:tc>
          <w:tcPr>
            <w:tcW w:w="1250" w:type="pct"/>
            <w:vMerge/>
            <w:vAlign w:val="center"/>
          </w:tcPr>
          <w:p w14:paraId="098028AF" w14:textId="77777777" w:rsidR="008762E9" w:rsidRPr="002F4348" w:rsidRDefault="008762E9" w:rsidP="008762E9">
            <w:pPr>
              <w:spacing w:line="240" w:lineRule="auto"/>
              <w:ind w:firstLine="0"/>
              <w:contextualSpacing/>
              <w:jc w:val="center"/>
              <w:rPr>
                <w:rFonts w:cs="Arial"/>
                <w:sz w:val="22"/>
              </w:rPr>
            </w:pPr>
          </w:p>
        </w:tc>
        <w:tc>
          <w:tcPr>
            <w:tcW w:w="1524" w:type="pct"/>
            <w:tcMar>
              <w:top w:w="72" w:type="dxa"/>
              <w:left w:w="144" w:type="dxa"/>
              <w:bottom w:w="72" w:type="dxa"/>
              <w:right w:w="144" w:type="dxa"/>
            </w:tcMar>
          </w:tcPr>
          <w:p w14:paraId="14A5817E"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g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2C656FEE"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раз в год</w:t>
            </w:r>
          </w:p>
        </w:tc>
      </w:tr>
      <w:tr w:rsidR="008762E9" w:rsidRPr="002F4348" w14:paraId="624BEBB5" w14:textId="77777777" w:rsidTr="003007A6">
        <w:trPr>
          <w:trHeight w:val="159"/>
        </w:trPr>
        <w:tc>
          <w:tcPr>
            <w:tcW w:w="845" w:type="pct"/>
            <w:vMerge w:val="restart"/>
            <w:tcMar>
              <w:top w:w="72" w:type="dxa"/>
              <w:left w:w="144" w:type="dxa"/>
              <w:bottom w:w="72" w:type="dxa"/>
              <w:right w:w="144" w:type="dxa"/>
            </w:tcMar>
          </w:tcPr>
          <w:p w14:paraId="3A0DAE84"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 xml:space="preserve">&gt; 5 </w:t>
            </w:r>
            <w:r w:rsidRPr="002F4348">
              <w:rPr>
                <w:rFonts w:cs="Arial"/>
                <w:sz w:val="22"/>
              </w:rPr>
              <w:t>лет</w:t>
            </w:r>
          </w:p>
        </w:tc>
        <w:tc>
          <w:tcPr>
            <w:tcW w:w="1250" w:type="pct"/>
            <w:vMerge w:val="restart"/>
            <w:tcMar>
              <w:top w:w="72" w:type="dxa"/>
              <w:left w:w="144" w:type="dxa"/>
              <w:bottom w:w="72" w:type="dxa"/>
              <w:right w:w="144" w:type="dxa"/>
            </w:tcMar>
          </w:tcPr>
          <w:p w14:paraId="39ECC091" w14:textId="77777777" w:rsidR="008762E9" w:rsidRPr="002F4348" w:rsidRDefault="008762E9" w:rsidP="008762E9">
            <w:pPr>
              <w:spacing w:line="240" w:lineRule="auto"/>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4AA44082"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l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1A4BA028"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каждые 2 года</w:t>
            </w:r>
          </w:p>
        </w:tc>
      </w:tr>
      <w:tr w:rsidR="008762E9" w:rsidRPr="002F4348" w14:paraId="4C295DA3" w14:textId="77777777" w:rsidTr="003007A6">
        <w:trPr>
          <w:trHeight w:val="139"/>
        </w:trPr>
        <w:tc>
          <w:tcPr>
            <w:tcW w:w="845" w:type="pct"/>
            <w:vMerge/>
            <w:vAlign w:val="center"/>
          </w:tcPr>
          <w:p w14:paraId="159E5C0B" w14:textId="77777777" w:rsidR="008762E9" w:rsidRPr="002F4348" w:rsidRDefault="008762E9" w:rsidP="008762E9">
            <w:pPr>
              <w:spacing w:line="240" w:lineRule="auto"/>
              <w:ind w:firstLine="0"/>
              <w:contextualSpacing/>
              <w:jc w:val="center"/>
              <w:rPr>
                <w:rFonts w:cs="Arial"/>
                <w:sz w:val="22"/>
              </w:rPr>
            </w:pPr>
          </w:p>
        </w:tc>
        <w:tc>
          <w:tcPr>
            <w:tcW w:w="1250" w:type="pct"/>
            <w:vMerge/>
            <w:vAlign w:val="center"/>
          </w:tcPr>
          <w:p w14:paraId="773DCAF0" w14:textId="77777777" w:rsidR="008762E9" w:rsidRPr="002F4348" w:rsidRDefault="008762E9" w:rsidP="008762E9">
            <w:pPr>
              <w:spacing w:line="240" w:lineRule="auto"/>
              <w:ind w:firstLine="0"/>
              <w:contextualSpacing/>
              <w:jc w:val="center"/>
              <w:rPr>
                <w:rFonts w:cs="Arial"/>
                <w:sz w:val="22"/>
              </w:rPr>
            </w:pPr>
          </w:p>
        </w:tc>
        <w:tc>
          <w:tcPr>
            <w:tcW w:w="1524" w:type="pct"/>
            <w:tcMar>
              <w:top w:w="72" w:type="dxa"/>
              <w:left w:w="144" w:type="dxa"/>
              <w:bottom w:w="72" w:type="dxa"/>
              <w:right w:w="144" w:type="dxa"/>
            </w:tcMar>
          </w:tcPr>
          <w:p w14:paraId="189F5B31"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g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347A1FF9"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раз в год</w:t>
            </w:r>
          </w:p>
        </w:tc>
      </w:tr>
      <w:tr w:rsidR="008762E9" w:rsidRPr="002F4348" w14:paraId="462554EB" w14:textId="77777777" w:rsidTr="003007A6">
        <w:trPr>
          <w:trHeight w:val="303"/>
        </w:trPr>
        <w:tc>
          <w:tcPr>
            <w:tcW w:w="845" w:type="pct"/>
            <w:vMerge/>
            <w:vAlign w:val="center"/>
          </w:tcPr>
          <w:p w14:paraId="69FA094F" w14:textId="77777777" w:rsidR="008762E9" w:rsidRPr="002F4348" w:rsidRDefault="008762E9" w:rsidP="008762E9">
            <w:pPr>
              <w:spacing w:line="240" w:lineRule="auto"/>
              <w:ind w:firstLine="0"/>
              <w:contextualSpacing/>
              <w:jc w:val="center"/>
              <w:rPr>
                <w:rFonts w:cs="Arial"/>
                <w:sz w:val="22"/>
              </w:rPr>
            </w:pPr>
          </w:p>
        </w:tc>
        <w:tc>
          <w:tcPr>
            <w:tcW w:w="1250" w:type="pct"/>
            <w:vMerge w:val="restart"/>
            <w:tcMar>
              <w:top w:w="72" w:type="dxa"/>
              <w:left w:w="144" w:type="dxa"/>
              <w:bottom w:w="72" w:type="dxa"/>
              <w:right w:w="144" w:type="dxa"/>
            </w:tcMar>
          </w:tcPr>
          <w:p w14:paraId="38440666" w14:textId="77777777" w:rsidR="008762E9" w:rsidRPr="002F4348" w:rsidRDefault="008762E9" w:rsidP="008762E9">
            <w:pPr>
              <w:spacing w:line="240" w:lineRule="auto"/>
              <w:ind w:firstLine="0"/>
              <w:contextualSpacing/>
              <w:jc w:val="center"/>
              <w:rPr>
                <w:rFonts w:cs="Arial"/>
                <w:sz w:val="22"/>
              </w:rPr>
            </w:pPr>
            <w:r w:rsidRPr="002F4348">
              <w:rPr>
                <w:rFonts w:cs="Arial"/>
                <w:sz w:val="22"/>
              </w:rPr>
              <w:t>-</w:t>
            </w:r>
          </w:p>
        </w:tc>
        <w:tc>
          <w:tcPr>
            <w:tcW w:w="1524" w:type="pct"/>
            <w:tcMar>
              <w:top w:w="72" w:type="dxa"/>
              <w:left w:w="144" w:type="dxa"/>
              <w:bottom w:w="72" w:type="dxa"/>
              <w:right w:w="144" w:type="dxa"/>
            </w:tcMar>
          </w:tcPr>
          <w:p w14:paraId="24B643B5"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lt;2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7F50499F"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каждые 5 лет</w:t>
            </w:r>
          </w:p>
        </w:tc>
      </w:tr>
      <w:tr w:rsidR="008762E9" w:rsidRPr="002F4348" w14:paraId="2B384FF7" w14:textId="77777777" w:rsidTr="003007A6">
        <w:trPr>
          <w:trHeight w:val="297"/>
        </w:trPr>
        <w:tc>
          <w:tcPr>
            <w:tcW w:w="845" w:type="pct"/>
            <w:vMerge/>
            <w:vAlign w:val="center"/>
          </w:tcPr>
          <w:p w14:paraId="21379477" w14:textId="77777777" w:rsidR="008762E9" w:rsidRPr="002F4348" w:rsidRDefault="008762E9" w:rsidP="008762E9">
            <w:pPr>
              <w:spacing w:line="240" w:lineRule="auto"/>
              <w:ind w:firstLine="0"/>
              <w:contextualSpacing/>
              <w:jc w:val="center"/>
              <w:rPr>
                <w:rFonts w:cs="Arial"/>
                <w:sz w:val="22"/>
              </w:rPr>
            </w:pPr>
          </w:p>
        </w:tc>
        <w:tc>
          <w:tcPr>
            <w:tcW w:w="1250" w:type="pct"/>
            <w:vMerge/>
            <w:vAlign w:val="center"/>
          </w:tcPr>
          <w:p w14:paraId="6C474B94" w14:textId="77777777" w:rsidR="008762E9" w:rsidRPr="002F4348" w:rsidRDefault="008762E9" w:rsidP="008762E9">
            <w:pPr>
              <w:spacing w:line="240" w:lineRule="auto"/>
              <w:ind w:firstLine="0"/>
              <w:contextualSpacing/>
              <w:jc w:val="center"/>
              <w:rPr>
                <w:rFonts w:cs="Arial"/>
                <w:sz w:val="22"/>
              </w:rPr>
            </w:pPr>
          </w:p>
        </w:tc>
        <w:tc>
          <w:tcPr>
            <w:tcW w:w="1524" w:type="pct"/>
            <w:tcMar>
              <w:top w:w="72" w:type="dxa"/>
              <w:left w:w="144" w:type="dxa"/>
              <w:bottom w:w="72" w:type="dxa"/>
              <w:right w:w="144" w:type="dxa"/>
            </w:tcMar>
          </w:tcPr>
          <w:p w14:paraId="062B6F5F"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200-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4B5C33B4" w14:textId="77777777" w:rsidR="008762E9" w:rsidRPr="002F4348" w:rsidRDefault="008762E9" w:rsidP="008762E9">
            <w:pPr>
              <w:spacing w:line="240" w:lineRule="auto"/>
              <w:ind w:firstLine="0"/>
              <w:contextualSpacing/>
              <w:jc w:val="center"/>
              <w:rPr>
                <w:rFonts w:cs="Arial"/>
                <w:sz w:val="22"/>
              </w:rPr>
            </w:pPr>
            <w:r w:rsidRPr="002F4348">
              <w:rPr>
                <w:rFonts w:cs="Arial"/>
                <w:sz w:val="22"/>
              </w:rPr>
              <w:t>каждые 2 года</w:t>
            </w:r>
          </w:p>
        </w:tc>
      </w:tr>
      <w:tr w:rsidR="008762E9" w:rsidRPr="002F4348" w14:paraId="532B0371" w14:textId="77777777" w:rsidTr="003007A6">
        <w:trPr>
          <w:trHeight w:val="163"/>
        </w:trPr>
        <w:tc>
          <w:tcPr>
            <w:tcW w:w="845" w:type="pct"/>
            <w:vMerge/>
            <w:vAlign w:val="center"/>
          </w:tcPr>
          <w:p w14:paraId="2A608CD3" w14:textId="77777777" w:rsidR="008762E9" w:rsidRPr="002F4348" w:rsidRDefault="008762E9" w:rsidP="008762E9">
            <w:pPr>
              <w:spacing w:line="240" w:lineRule="auto"/>
              <w:ind w:firstLine="0"/>
              <w:contextualSpacing/>
              <w:jc w:val="center"/>
              <w:rPr>
                <w:rFonts w:cs="Arial"/>
                <w:sz w:val="22"/>
              </w:rPr>
            </w:pPr>
          </w:p>
        </w:tc>
        <w:tc>
          <w:tcPr>
            <w:tcW w:w="1250" w:type="pct"/>
            <w:vMerge/>
            <w:vAlign w:val="center"/>
          </w:tcPr>
          <w:p w14:paraId="5507492D" w14:textId="77777777" w:rsidR="008762E9" w:rsidRPr="002F4348" w:rsidRDefault="008762E9" w:rsidP="008762E9">
            <w:pPr>
              <w:spacing w:line="240" w:lineRule="auto"/>
              <w:ind w:firstLine="0"/>
              <w:contextualSpacing/>
              <w:jc w:val="center"/>
              <w:rPr>
                <w:rFonts w:cs="Arial"/>
                <w:sz w:val="22"/>
              </w:rPr>
            </w:pPr>
          </w:p>
        </w:tc>
        <w:tc>
          <w:tcPr>
            <w:tcW w:w="1524" w:type="pct"/>
            <w:tcMar>
              <w:top w:w="72" w:type="dxa"/>
              <w:left w:w="144" w:type="dxa"/>
              <w:bottom w:w="72" w:type="dxa"/>
              <w:right w:w="144" w:type="dxa"/>
            </w:tcMar>
          </w:tcPr>
          <w:p w14:paraId="138F2AFA" w14:textId="77777777" w:rsidR="008762E9" w:rsidRPr="002F4348" w:rsidRDefault="008762E9" w:rsidP="008762E9">
            <w:pPr>
              <w:spacing w:line="240" w:lineRule="auto"/>
              <w:ind w:firstLine="0"/>
              <w:contextualSpacing/>
              <w:jc w:val="center"/>
              <w:rPr>
                <w:rFonts w:cs="Arial"/>
                <w:sz w:val="22"/>
              </w:rPr>
            </w:pPr>
            <w:r w:rsidRPr="002F4348">
              <w:rPr>
                <w:rFonts w:cs="Arial"/>
                <w:sz w:val="22"/>
                <w:lang w:val="en-US"/>
              </w:rPr>
              <w:t>&gt;300</w:t>
            </w:r>
            <w:r w:rsidRPr="002F4348">
              <w:rPr>
                <w:rFonts w:cs="Arial"/>
                <w:sz w:val="22"/>
              </w:rPr>
              <w:t xml:space="preserve"> мг/м</w:t>
            </w:r>
            <w:r w:rsidR="003430E6" w:rsidRPr="002F4348">
              <w:rPr>
                <w:rFonts w:cs="Arial"/>
                <w:sz w:val="22"/>
                <w:vertAlign w:val="superscript"/>
              </w:rPr>
              <w:t>2</w:t>
            </w:r>
          </w:p>
        </w:tc>
        <w:tc>
          <w:tcPr>
            <w:tcW w:w="1382" w:type="pct"/>
            <w:tcMar>
              <w:top w:w="72" w:type="dxa"/>
              <w:left w:w="144" w:type="dxa"/>
              <w:bottom w:w="72" w:type="dxa"/>
              <w:right w:w="144" w:type="dxa"/>
            </w:tcMar>
          </w:tcPr>
          <w:p w14:paraId="7670744F" w14:textId="77777777" w:rsidR="008762E9" w:rsidRPr="002F4348" w:rsidRDefault="008762E9" w:rsidP="008762E9">
            <w:pPr>
              <w:spacing w:line="240" w:lineRule="auto"/>
              <w:ind w:firstLine="0"/>
              <w:contextualSpacing/>
              <w:jc w:val="center"/>
              <w:rPr>
                <w:rFonts w:cs="Arial"/>
                <w:sz w:val="22"/>
              </w:rPr>
            </w:pPr>
            <w:r w:rsidRPr="002F4348">
              <w:rPr>
                <w:rFonts w:cs="Arial"/>
                <w:sz w:val="22"/>
              </w:rPr>
              <w:t>раз в год</w:t>
            </w:r>
          </w:p>
        </w:tc>
      </w:tr>
    </w:tbl>
    <w:p w14:paraId="342FF2EC" w14:textId="77777777" w:rsidR="00F82F9F" w:rsidRPr="002F4348" w:rsidRDefault="00F82F9F" w:rsidP="00831EAA">
      <w:pPr>
        <w:ind w:left="709" w:firstLine="0"/>
        <w:contextualSpacing/>
        <w:rPr>
          <w:b/>
        </w:rPr>
      </w:pPr>
    </w:p>
    <w:p w14:paraId="2E871EA7" w14:textId="77777777" w:rsidR="009B4039" w:rsidRPr="002F4348" w:rsidRDefault="00C4630C" w:rsidP="00C4630C">
      <w:pPr>
        <w:pStyle w:val="afff2"/>
      </w:pPr>
      <w:bookmarkStart w:id="52" w:name="_Toc65586401"/>
      <w:r w:rsidRPr="002F4348">
        <w:lastRenderedPageBreak/>
        <w:t xml:space="preserve">6. </w:t>
      </w:r>
      <w:r w:rsidR="009B4039" w:rsidRPr="002F4348">
        <w:t>Организация медицинской помощи</w:t>
      </w:r>
      <w:bookmarkEnd w:id="52"/>
    </w:p>
    <w:p w14:paraId="10AFBB1F" w14:textId="77777777" w:rsidR="00613DB8" w:rsidRPr="002F4348" w:rsidRDefault="00613DB8" w:rsidP="00613DB8">
      <w:pPr>
        <w:spacing w:before="120"/>
        <w:ind w:firstLine="851"/>
      </w:pPr>
      <w:r w:rsidRPr="002F4348">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0AA4E8E" w14:textId="77777777" w:rsidR="00613DB8" w:rsidRPr="002F4348" w:rsidRDefault="00613DB8" w:rsidP="00B153FC">
      <w:pPr>
        <w:pStyle w:val="afe"/>
        <w:numPr>
          <w:ilvl w:val="0"/>
          <w:numId w:val="21"/>
        </w:numPr>
        <w:ind w:left="0" w:firstLine="851"/>
      </w:pPr>
      <w:r w:rsidRPr="002F4348">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0948390" w14:textId="77777777" w:rsidR="00613DB8" w:rsidRPr="002F4348" w:rsidRDefault="00613DB8" w:rsidP="00B153FC">
      <w:pPr>
        <w:pStyle w:val="afe"/>
        <w:numPr>
          <w:ilvl w:val="0"/>
          <w:numId w:val="21"/>
        </w:numPr>
        <w:ind w:left="0" w:firstLine="851"/>
      </w:pPr>
      <w:r w:rsidRPr="002F4348">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3C880D52" w14:textId="77777777" w:rsidR="00613DB8" w:rsidRPr="002F4348" w:rsidRDefault="00613DB8" w:rsidP="00B153FC">
      <w:pPr>
        <w:pStyle w:val="afe"/>
        <w:numPr>
          <w:ilvl w:val="0"/>
          <w:numId w:val="21"/>
        </w:numPr>
        <w:ind w:left="0" w:firstLine="851"/>
      </w:pPr>
      <w:r w:rsidRPr="002F4348">
        <w:t>на основе настоящих клинических рекомендаций;</w:t>
      </w:r>
    </w:p>
    <w:p w14:paraId="4A73CCBE" w14:textId="77777777" w:rsidR="00613DB8" w:rsidRPr="002F4348" w:rsidRDefault="00613DB8" w:rsidP="00B153FC">
      <w:pPr>
        <w:pStyle w:val="afe"/>
        <w:numPr>
          <w:ilvl w:val="0"/>
          <w:numId w:val="21"/>
        </w:numPr>
        <w:ind w:left="0" w:firstLine="851"/>
      </w:pPr>
      <w:r w:rsidRPr="002F4348">
        <w:t>с учетом стандартов медицинской помощи, утвержденных уполномоченным федеральным органом исполнительной власти.</w:t>
      </w:r>
    </w:p>
    <w:p w14:paraId="57827993" w14:textId="77777777" w:rsidR="00613DB8" w:rsidRPr="002F4348" w:rsidRDefault="00613DB8" w:rsidP="00613DB8">
      <w:pPr>
        <w:ind w:firstLine="851"/>
      </w:pPr>
      <w:r w:rsidRPr="002F4348">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437EF377" w14:textId="77777777" w:rsidR="00613DB8" w:rsidRPr="002F4348" w:rsidRDefault="00613DB8" w:rsidP="00613DB8">
      <w:pPr>
        <w:ind w:firstLine="851"/>
      </w:pPr>
      <w:r w:rsidRPr="002F4348">
        <w:t xml:space="preserve">При выявлении у пациента </w:t>
      </w:r>
      <w:r w:rsidR="00B145CD" w:rsidRPr="002F4348">
        <w:t>ЛХ</w:t>
      </w:r>
      <w:r w:rsidRPr="002F4348">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784EE7C1" w14:textId="77777777" w:rsidR="00613DB8" w:rsidRPr="002F4348" w:rsidRDefault="00613DB8" w:rsidP="00613DB8">
      <w:pPr>
        <w:ind w:firstLine="851"/>
      </w:pPr>
      <w:r w:rsidRPr="002F4348">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061DDAEA" w14:textId="77777777" w:rsidR="00613DB8" w:rsidRPr="002F4348" w:rsidRDefault="00613DB8" w:rsidP="00613DB8">
      <w:pPr>
        <w:ind w:firstLine="851"/>
      </w:pPr>
      <w:r w:rsidRPr="002F4348">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426409F7" w14:textId="77777777" w:rsidR="00613DB8" w:rsidRPr="002F4348" w:rsidRDefault="00613DB8" w:rsidP="00613DB8">
      <w:pPr>
        <w:ind w:firstLine="851"/>
      </w:pPr>
      <w:r w:rsidRPr="002F4348">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12DF2319" w14:textId="77777777" w:rsidR="00613DB8" w:rsidRPr="002F4348" w:rsidRDefault="00613DB8" w:rsidP="00613DB8">
      <w:pPr>
        <w:ind w:firstLine="851"/>
      </w:pPr>
      <w:r w:rsidRPr="002F4348">
        <w:t xml:space="preserve">При выявлении </w:t>
      </w:r>
      <w:r w:rsidR="00B145CD" w:rsidRPr="002F4348">
        <w:t>ЛХ</w:t>
      </w:r>
      <w:r w:rsidRPr="002F4348">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15522BCF" w14:textId="77777777" w:rsidR="00613DB8" w:rsidRPr="002F4348" w:rsidRDefault="00613DB8" w:rsidP="00613DB8">
      <w:pPr>
        <w:ind w:firstLine="851"/>
      </w:pPr>
      <w:r w:rsidRPr="002F4348">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0C6760BF" w14:textId="77777777" w:rsidR="00613DB8" w:rsidRPr="002F4348" w:rsidRDefault="00613DB8" w:rsidP="00613DB8">
      <w:pPr>
        <w:ind w:firstLine="851"/>
        <w:rPr>
          <w:color w:val="000000" w:themeColor="text1"/>
        </w:rPr>
      </w:pPr>
      <w:r w:rsidRPr="002F4348">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2F4348">
        <w:rPr>
          <w:color w:val="000000" w:themeColor="text1"/>
        </w:rPr>
        <w:t>злокачественного новообразования или 14 календарных дней с даты установления предварительного диагноза</w:t>
      </w:r>
      <w:r w:rsidR="00880FB4" w:rsidRPr="002F4348">
        <w:rPr>
          <w:color w:val="000000" w:themeColor="text1"/>
        </w:rPr>
        <w:t xml:space="preserve"> ЛХ</w:t>
      </w:r>
      <w:r w:rsidRPr="002F4348">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74F729DE" w14:textId="77777777" w:rsidR="00613DB8" w:rsidRPr="002F4348" w:rsidRDefault="00613DB8" w:rsidP="00613DB8">
      <w:pPr>
        <w:ind w:firstLine="851"/>
        <w:rPr>
          <w:color w:val="000000" w:themeColor="text1"/>
        </w:rPr>
      </w:pPr>
      <w:r w:rsidRPr="002F4348">
        <w:rPr>
          <w:color w:val="000000" w:themeColor="text1"/>
        </w:rPr>
        <w:t xml:space="preserve">Специализированная, в том числе высокотехнологичная, медицинская помощь оказывается врачами-онкологами, </w:t>
      </w:r>
      <w:r w:rsidR="00880FB4" w:rsidRPr="002F4348">
        <w:rPr>
          <w:color w:val="000000" w:themeColor="text1"/>
        </w:rPr>
        <w:t xml:space="preserve">врачами-гематологами, </w:t>
      </w:r>
      <w:r w:rsidRPr="002F4348">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1F1449" w:rsidRPr="002F4348">
        <w:rPr>
          <w:color w:val="000000" w:themeColor="text1"/>
        </w:rPr>
        <w:t>ЛХ</w:t>
      </w:r>
      <w:r w:rsidRPr="002F4348">
        <w:rPr>
          <w:color w:val="000000" w:themeColor="text1"/>
        </w:rPr>
        <w:t>, имеющих лицензию, необходимую материально-техническую базу, сертифицированных специалистов</w:t>
      </w:r>
      <w:r w:rsidRPr="002F4348">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2F4348">
        <w:rPr>
          <w:color w:val="000000" w:themeColor="text1"/>
        </w:rPr>
        <w:t>специальных методов и сложных уникальных медицинских технологий, а также медицинскую реабилитацию.</w:t>
      </w:r>
    </w:p>
    <w:p w14:paraId="490E297A" w14:textId="77777777" w:rsidR="00613DB8" w:rsidRPr="002F4348" w:rsidRDefault="00613DB8" w:rsidP="00613DB8">
      <w:pPr>
        <w:ind w:firstLine="851"/>
      </w:pPr>
      <w:r w:rsidRPr="002F4348">
        <w:rPr>
          <w:color w:val="000000" w:themeColor="text1"/>
        </w:rPr>
        <w:t xml:space="preserve">В медицинской организации, оказывающей медицинскую помощь пациентам с </w:t>
      </w:r>
      <w:r w:rsidR="001F1449" w:rsidRPr="002F4348">
        <w:rPr>
          <w:color w:val="000000" w:themeColor="text1"/>
        </w:rPr>
        <w:t>ЛХ</w:t>
      </w:r>
      <w:r w:rsidR="006C0C64" w:rsidRPr="002F4348">
        <w:rPr>
          <w:color w:val="000000" w:themeColor="text1"/>
        </w:rPr>
        <w:t>,</w:t>
      </w:r>
      <w:r w:rsidRPr="002F4348">
        <w:rPr>
          <w:color w:val="000000" w:themeColor="text1"/>
        </w:rPr>
        <w:t xml:space="preserve"> тактика медицинского обследования </w:t>
      </w:r>
      <w:r w:rsidRPr="002F4348">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3F5A02AA" w14:textId="77777777" w:rsidR="00613DB8" w:rsidRPr="002F4348" w:rsidRDefault="00613DB8" w:rsidP="00613DB8">
      <w:pPr>
        <w:ind w:firstLine="851"/>
      </w:pPr>
      <w:r w:rsidRPr="002F4348">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7B250953" w14:textId="77777777" w:rsidR="00613DB8" w:rsidRPr="002F4348" w:rsidRDefault="00613DB8" w:rsidP="00613DB8">
      <w:pPr>
        <w:pStyle w:val="1f0"/>
        <w:contextualSpacing/>
        <w:rPr>
          <w:b/>
        </w:rPr>
      </w:pPr>
      <w:r w:rsidRPr="002F4348">
        <w:rPr>
          <w:b/>
        </w:rPr>
        <w:t xml:space="preserve">Показания для плановой госпитализации: </w:t>
      </w:r>
    </w:p>
    <w:p w14:paraId="56E39FA0" w14:textId="77777777" w:rsidR="00613DB8" w:rsidRPr="002F4348" w:rsidRDefault="00613DB8" w:rsidP="00613DB8">
      <w:pPr>
        <w:pStyle w:val="1f0"/>
        <w:contextualSpacing/>
      </w:pPr>
      <w:r w:rsidRPr="002F4348">
        <w:t>1.</w:t>
      </w:r>
      <w:r w:rsidRPr="002F4348">
        <w:tab/>
        <w:t>Начало специфической терапии.</w:t>
      </w:r>
    </w:p>
    <w:p w14:paraId="756F9B4F" w14:textId="77777777" w:rsidR="00613DB8" w:rsidRPr="002F4348" w:rsidRDefault="00613DB8" w:rsidP="00613DB8">
      <w:pPr>
        <w:pStyle w:val="1f0"/>
        <w:contextualSpacing/>
      </w:pPr>
      <w:r w:rsidRPr="002F4348">
        <w:t>2.</w:t>
      </w:r>
      <w:r w:rsidRPr="002F4348">
        <w:tab/>
        <w:t>Плановое продолжение специфической терапии.</w:t>
      </w:r>
    </w:p>
    <w:p w14:paraId="55A60BE7" w14:textId="77777777" w:rsidR="00613DB8" w:rsidRPr="002F4348" w:rsidRDefault="00613DB8" w:rsidP="00613DB8">
      <w:pPr>
        <w:pStyle w:val="1f0"/>
        <w:contextualSpacing/>
      </w:pPr>
      <w:r w:rsidRPr="002F4348">
        <w:t>3.</w:t>
      </w:r>
      <w:r w:rsidRPr="002F4348">
        <w:tab/>
        <w:t>Диагностические процедуры, для проведения которых необходимы стационарные условия.</w:t>
      </w:r>
    </w:p>
    <w:p w14:paraId="5E236D77" w14:textId="77777777" w:rsidR="00613DB8" w:rsidRPr="002F4348" w:rsidRDefault="00613DB8" w:rsidP="00613DB8">
      <w:pPr>
        <w:pStyle w:val="1f0"/>
        <w:contextualSpacing/>
        <w:rPr>
          <w:b/>
        </w:rPr>
      </w:pPr>
      <w:r w:rsidRPr="002F4348">
        <w:rPr>
          <w:b/>
        </w:rPr>
        <w:t xml:space="preserve">Показания для экстренной госпитализации: </w:t>
      </w:r>
    </w:p>
    <w:p w14:paraId="102B5230" w14:textId="77777777" w:rsidR="00613DB8" w:rsidRPr="002F4348" w:rsidRDefault="00613DB8" w:rsidP="00613DB8">
      <w:pPr>
        <w:pStyle w:val="1f0"/>
        <w:contextualSpacing/>
      </w:pPr>
      <w:r w:rsidRPr="002F4348">
        <w:t>1.</w:t>
      </w:r>
      <w:r w:rsidRPr="002F4348">
        <w:tab/>
        <w:t>Осложнения основного заболевания, требующие специфического лечения в условиях стационара.</w:t>
      </w:r>
    </w:p>
    <w:p w14:paraId="68FCBAC0" w14:textId="77777777" w:rsidR="00613DB8" w:rsidRPr="002F4348" w:rsidRDefault="00613DB8" w:rsidP="00613DB8">
      <w:pPr>
        <w:pStyle w:val="1f0"/>
        <w:contextualSpacing/>
      </w:pPr>
      <w:r w:rsidRPr="002F4348">
        <w:t>2.</w:t>
      </w:r>
      <w:r w:rsidRPr="002F4348">
        <w:tab/>
        <w:t xml:space="preserve">Осложнения специфической терапии, угрожающие жизни </w:t>
      </w:r>
      <w:r w:rsidR="00B119C4" w:rsidRPr="002F4348">
        <w:t xml:space="preserve">пациента </w:t>
      </w:r>
      <w:r w:rsidRPr="002F4348">
        <w:t xml:space="preserve">и требующие соответствующего лечения в условиях стационара </w:t>
      </w:r>
    </w:p>
    <w:p w14:paraId="4295443F" w14:textId="77777777" w:rsidR="00613DB8" w:rsidRPr="002F4348" w:rsidRDefault="00613DB8" w:rsidP="00613DB8">
      <w:pPr>
        <w:pStyle w:val="1f0"/>
        <w:contextualSpacing/>
        <w:rPr>
          <w:b/>
        </w:rPr>
      </w:pPr>
      <w:r w:rsidRPr="002F4348">
        <w:rPr>
          <w:b/>
        </w:rPr>
        <w:t>Показания к выписке пациента из стационара:</w:t>
      </w:r>
    </w:p>
    <w:p w14:paraId="7367FF53" w14:textId="77777777" w:rsidR="00613DB8" w:rsidRPr="002F4348" w:rsidRDefault="00613DB8" w:rsidP="00B153FC">
      <w:pPr>
        <w:pStyle w:val="1f0"/>
        <w:numPr>
          <w:ilvl w:val="0"/>
          <w:numId w:val="22"/>
        </w:numPr>
        <w:contextualSpacing/>
      </w:pPr>
      <w:r w:rsidRPr="002F4348">
        <w:t xml:space="preserve">Окончание специфической терапии (при отсутствии осложнений специфической терапии, угрожающих жизни </w:t>
      </w:r>
      <w:r w:rsidR="00B119C4" w:rsidRPr="002F4348">
        <w:t>пациента</w:t>
      </w:r>
      <w:r w:rsidRPr="002F4348">
        <w:t>).</w:t>
      </w:r>
    </w:p>
    <w:p w14:paraId="77BAF634" w14:textId="77777777" w:rsidR="00613DB8" w:rsidRPr="002F4348" w:rsidRDefault="00613DB8" w:rsidP="00613DB8">
      <w:pPr>
        <w:pStyle w:val="1f0"/>
        <w:ind w:left="0" w:firstLine="851"/>
        <w:rPr>
          <w:color w:val="000000"/>
        </w:rPr>
      </w:pPr>
      <w:r w:rsidRPr="002F4348">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5A842E30" w14:textId="77777777" w:rsidR="00613DB8" w:rsidRPr="002F4348" w:rsidRDefault="00613DB8" w:rsidP="00613DB8">
      <w:pPr>
        <w:pStyle w:val="1f0"/>
        <w:ind w:left="0" w:firstLine="851"/>
        <w:contextualSpacing/>
      </w:pPr>
    </w:p>
    <w:p w14:paraId="1BECC6AD" w14:textId="77777777" w:rsidR="00CB562F" w:rsidRPr="002F4348" w:rsidRDefault="00C4630C" w:rsidP="00C4630C">
      <w:pPr>
        <w:pStyle w:val="afff2"/>
      </w:pPr>
      <w:bookmarkStart w:id="53" w:name="_Toc65586402"/>
      <w:r w:rsidRPr="002F4348">
        <w:t xml:space="preserve">7. </w:t>
      </w:r>
      <w:r w:rsidR="00CB71DA" w:rsidRPr="002F4348">
        <w:t>Дополнительная инфор</w:t>
      </w:r>
      <w:r w:rsidR="009B4039" w:rsidRPr="002F4348">
        <w:t>мация (</w:t>
      </w:r>
      <w:r w:rsidR="00A43CE5" w:rsidRPr="002F4348">
        <w:t>в том числе факторы, влияющие на</w:t>
      </w:r>
      <w:r w:rsidR="00CB71DA" w:rsidRPr="002F4348">
        <w:t xml:space="preserve"> исход заболевания</w:t>
      </w:r>
      <w:bookmarkEnd w:id="51"/>
      <w:r w:rsidR="008371F9" w:rsidRPr="002F4348">
        <w:t xml:space="preserve"> </w:t>
      </w:r>
      <w:r w:rsidR="00A43CE5" w:rsidRPr="002F4348">
        <w:t>или состояния)</w:t>
      </w:r>
      <w:bookmarkEnd w:id="53"/>
    </w:p>
    <w:p w14:paraId="658E8927" w14:textId="77777777" w:rsidR="002C7010" w:rsidRPr="002F4348" w:rsidRDefault="002C7010" w:rsidP="002C7010">
      <w:pPr>
        <w:pStyle w:val="2"/>
      </w:pPr>
      <w:bookmarkStart w:id="54" w:name="_Toc65586403"/>
      <w:bookmarkStart w:id="55" w:name="__RefHeading___doc_criteria"/>
      <w:r w:rsidRPr="002F4348">
        <w:t xml:space="preserve">7.1 </w:t>
      </w:r>
      <w:r w:rsidR="00A26422" w:rsidRPr="002F4348">
        <w:t>Общие требования к морфологической диагностики лимфом</w:t>
      </w:r>
      <w:bookmarkEnd w:id="54"/>
      <w:r w:rsidRPr="002F4348">
        <w:t xml:space="preserve"> </w:t>
      </w:r>
    </w:p>
    <w:p w14:paraId="283080C0" w14:textId="77777777" w:rsidR="00A26422" w:rsidRPr="002F4348" w:rsidRDefault="00A26422" w:rsidP="0064071E">
      <w:pPr>
        <w:ind w:firstLine="567"/>
        <w:rPr>
          <w:rFonts w:eastAsia="Calibri" w:cstheme="minorHAnsi"/>
          <w:color w:val="000000" w:themeColor="text1"/>
        </w:rPr>
      </w:pPr>
      <w:r w:rsidRPr="002F4348">
        <w:rPr>
          <w:rFonts w:eastAsia="Calibri" w:cstheme="minorHAnsi"/>
        </w:rPr>
        <w:t xml:space="preserve">До биопсии лимфатического узла необходимо выполнить общий анализ крови с подсчетом лейкоцитарной формулы, чтобы </w:t>
      </w:r>
      <w:r w:rsidRPr="002F4348">
        <w:rPr>
          <w:rFonts w:eastAsia="Calibri" w:cstheme="minorHAnsi"/>
          <w:color w:val="000000"/>
        </w:rPr>
        <w:t>исключить выполнение биопсии</w:t>
      </w:r>
      <w:r w:rsidRPr="002F4348">
        <w:rPr>
          <w:rFonts w:eastAsia="Calibri" w:cstheme="minorHAnsi"/>
        </w:rPr>
        <w:t xml:space="preserve"> у </w:t>
      </w:r>
      <w:r w:rsidR="00B119C4" w:rsidRPr="002F4348">
        <w:rPr>
          <w:rFonts w:eastAsia="Calibri" w:cstheme="minorHAnsi"/>
        </w:rPr>
        <w:t xml:space="preserve">пациентов </w:t>
      </w:r>
      <w:r w:rsidRPr="002F4348">
        <w:rPr>
          <w:rFonts w:eastAsia="Calibri" w:cstheme="minorHAnsi"/>
        </w:rPr>
        <w:t xml:space="preserve">хроническим лимфолейкозом, моноклональным В-клеточным лимфоцитозом, острыми лейкозами, </w:t>
      </w:r>
      <w:r w:rsidRPr="002F4348">
        <w:rPr>
          <w:rFonts w:eastAsia="Calibri" w:cstheme="minorHAnsi"/>
          <w:color w:val="000000"/>
        </w:rPr>
        <w:t>при лимфоцитозе инфекционной (</w:t>
      </w:r>
      <w:r w:rsidRPr="002F4348">
        <w:rPr>
          <w:rFonts w:eastAsia="Calibri" w:cstheme="minorHAnsi"/>
          <w:color w:val="000000"/>
          <w:lang w:val="en-US"/>
        </w:rPr>
        <w:t>HIV</w:t>
      </w:r>
      <w:r w:rsidRPr="002F4348">
        <w:rPr>
          <w:rFonts w:eastAsia="Calibri" w:cstheme="minorHAnsi"/>
          <w:color w:val="000000"/>
        </w:rPr>
        <w:t xml:space="preserve">, </w:t>
      </w:r>
      <w:r w:rsidRPr="002F4348">
        <w:rPr>
          <w:rFonts w:eastAsia="Calibri" w:cstheme="minorHAnsi"/>
          <w:color w:val="000000"/>
          <w:lang w:val="en-US"/>
        </w:rPr>
        <w:t>EBV</w:t>
      </w:r>
      <w:r w:rsidRPr="002F4348">
        <w:rPr>
          <w:rFonts w:eastAsia="Calibri" w:cstheme="minorHAnsi"/>
          <w:color w:val="000000"/>
        </w:rPr>
        <w:t xml:space="preserve">, </w:t>
      </w:r>
      <w:r w:rsidRPr="002F4348">
        <w:rPr>
          <w:rFonts w:eastAsia="Calibri" w:cstheme="minorHAnsi"/>
          <w:color w:val="000000"/>
          <w:lang w:val="en-US"/>
        </w:rPr>
        <w:t>CMV</w:t>
      </w:r>
      <w:r w:rsidRPr="002F4348">
        <w:rPr>
          <w:rFonts w:eastAsia="Calibri" w:cstheme="minorHAnsi"/>
          <w:color w:val="000000"/>
        </w:rPr>
        <w:t xml:space="preserve">-инфекции, коклюш, вирусные гепатиты, токсоплазмоз и др.) или другой этиологии (поствакцинальный, </w:t>
      </w:r>
      <w:r w:rsidRPr="002F4348">
        <w:rPr>
          <w:rFonts w:eastAsia="Calibri" w:cstheme="minorHAnsi"/>
          <w:color w:val="000000" w:themeColor="text1"/>
        </w:rPr>
        <w:t xml:space="preserve">лекарственная реакция, курение, тимома, «стрессорный» лимфоцитоз). </w:t>
      </w:r>
    </w:p>
    <w:p w14:paraId="67C80895" w14:textId="77777777" w:rsidR="00A26422" w:rsidRPr="002F4348" w:rsidRDefault="00A26422" w:rsidP="00DF14AA">
      <w:pPr>
        <w:ind w:firstLine="567"/>
        <w:rPr>
          <w:rFonts w:eastAsia="Calibri" w:cstheme="minorHAnsi"/>
        </w:rPr>
      </w:pPr>
      <w:r w:rsidRPr="002F4348">
        <w:rPr>
          <w:rFonts w:eastAsia="Calibri" w:cstheme="minorHAnsi"/>
          <w:color w:val="000000" w:themeColor="text1"/>
        </w:rPr>
        <w:t>Диагноз лимфомы</w:t>
      </w:r>
      <w:r w:rsidR="001F1449" w:rsidRPr="002F4348">
        <w:rPr>
          <w:rFonts w:eastAsia="Calibri" w:cstheme="minorHAnsi"/>
          <w:color w:val="000000" w:themeColor="text1"/>
        </w:rPr>
        <w:t xml:space="preserve"> Ходжкина</w:t>
      </w:r>
      <w:r w:rsidRPr="002F4348">
        <w:rPr>
          <w:rFonts w:eastAsia="Calibri" w:cstheme="minorHAnsi"/>
          <w:color w:val="000000" w:themeColor="text1"/>
        </w:rPr>
        <w:t xml:space="preserve"> устанавливают на основании морфологического и иммуногистохимического исследования биопсийного </w:t>
      </w:r>
      <w:r w:rsidRPr="002F4348">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7FFE3D3A" w14:textId="77777777" w:rsidR="00A26422" w:rsidRPr="002F4348" w:rsidRDefault="00A26422" w:rsidP="00DF14AA">
      <w:pPr>
        <w:ind w:firstLine="567"/>
        <w:rPr>
          <w:rFonts w:eastAsia="Calibri" w:cstheme="minorHAnsi"/>
        </w:rPr>
      </w:pPr>
      <w:r w:rsidRPr="002F4348">
        <w:rPr>
          <w:rFonts w:eastAsia="Calibri" w:cstheme="minorHAnsi"/>
        </w:rPr>
        <w:t xml:space="preserve">При первичном обследовании пациента во всех случаях проводится гистологическое и иммуногистохимическое исследование материала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2F4348">
        <w:rPr>
          <w:rFonts w:eastAsia="Calibri" w:cstheme="minorHAnsi"/>
          <w:lang w:val="en-US"/>
        </w:rPr>
        <w:t>G</w:t>
      </w:r>
      <w:r w:rsidRPr="002F4348">
        <w:rPr>
          <w:rFonts w:eastAsia="Calibri" w:cstheme="minorHAnsi"/>
        </w:rPr>
        <w:t>,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 морфологического и иммуногистохимического исследования должен содержать:</w:t>
      </w:r>
    </w:p>
    <w:p w14:paraId="577FD8FF" w14:textId="77777777" w:rsidR="00A26422" w:rsidRPr="002F4348" w:rsidRDefault="00A26422" w:rsidP="00B153FC">
      <w:pPr>
        <w:pStyle w:val="afe"/>
        <w:numPr>
          <w:ilvl w:val="0"/>
          <w:numId w:val="43"/>
        </w:numPr>
        <w:rPr>
          <w:rFonts w:eastAsia="Calibri" w:cstheme="minorHAnsi"/>
        </w:rPr>
      </w:pPr>
      <w:r w:rsidRPr="002F4348">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5EB4A373" w14:textId="77777777" w:rsidR="004B7BA3" w:rsidRPr="002F4348" w:rsidRDefault="00A26422" w:rsidP="00B153FC">
      <w:pPr>
        <w:pStyle w:val="afe"/>
        <w:numPr>
          <w:ilvl w:val="0"/>
          <w:numId w:val="43"/>
        </w:numPr>
        <w:rPr>
          <w:rFonts w:eastAsia="Calibri" w:cstheme="minorHAnsi"/>
        </w:rPr>
      </w:pPr>
      <w:r w:rsidRPr="002F4348">
        <w:rPr>
          <w:rFonts w:eastAsia="Calibri" w:cstheme="minorHAnsi"/>
        </w:rPr>
        <w:t>Гистологическое описание лимфомы с указанием типа роста (диффузный, нодулярный и т. 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sidRPr="002F4348">
        <w:rPr>
          <w:rFonts w:eastAsia="Calibri" w:cstheme="minorHAnsi"/>
        </w:rPr>
        <w:t xml:space="preserve"> Для кЛХ варианта нодулярный склероз необходимо описание наличия. характера и выраженности фиброзного компонента и клеточного состава нодулей. Для НЛПЛХ необходимо описание клеточного состава нодулей и указание на наличие/отсутствие фиброзного компонента.</w:t>
      </w:r>
    </w:p>
    <w:p w14:paraId="52EF536F" w14:textId="77777777" w:rsidR="004B7BA3" w:rsidRPr="002F4348" w:rsidRDefault="004B7BA3" w:rsidP="00B153FC">
      <w:pPr>
        <w:pStyle w:val="afe"/>
        <w:numPr>
          <w:ilvl w:val="0"/>
          <w:numId w:val="43"/>
        </w:numPr>
        <w:rPr>
          <w:rFonts w:eastAsia="Calibri" w:cstheme="minorHAnsi"/>
        </w:rPr>
      </w:pPr>
      <w:r w:rsidRPr="002F4348">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2F4348">
        <w:rPr>
          <w:rFonts w:eastAsia="Calibri" w:cstheme="minorHAnsi"/>
          <w:lang w:val="en-US"/>
        </w:rPr>
        <w:t>BCL</w:t>
      </w:r>
      <w:r w:rsidRPr="002F4348">
        <w:rPr>
          <w:rFonts w:eastAsia="Calibri" w:cstheme="minorHAnsi"/>
        </w:rPr>
        <w:t>-6, Cyclin D1; цитоплазмы</w:t>
      </w:r>
      <w:r w:rsidRPr="002F4348">
        <w:rPr>
          <w:rFonts w:eastAsia="Calibri" w:cstheme="minorHAnsi"/>
          <w:color w:val="FF0000"/>
        </w:rPr>
        <w:t xml:space="preserve"> </w:t>
      </w:r>
      <w:r w:rsidRPr="002F4348">
        <w:rPr>
          <w:rFonts w:eastAsia="Calibri" w:cstheme="minorHAnsi"/>
        </w:rPr>
        <w:t>–</w:t>
      </w:r>
      <w:r w:rsidRPr="002F4348">
        <w:rPr>
          <w:rFonts w:eastAsia="Calibri" w:cstheme="minorHAnsi"/>
          <w:color w:val="FF0000"/>
        </w:rPr>
        <w:t xml:space="preserve"> </w:t>
      </w:r>
      <w:r w:rsidRPr="002F4348">
        <w:rPr>
          <w:rFonts w:eastAsia="Calibri" w:cstheme="minorHAnsi"/>
        </w:rPr>
        <w:t>в</w:t>
      </w:r>
      <w:r w:rsidRPr="002F4348">
        <w:rPr>
          <w:rFonts w:eastAsia="Calibri" w:cstheme="minorHAnsi"/>
          <w:color w:val="FF0000"/>
        </w:rPr>
        <w:t xml:space="preserve"> </w:t>
      </w:r>
      <w:r w:rsidRPr="002F4348">
        <w:rPr>
          <w:rFonts w:eastAsia="Calibri" w:cstheme="minorHAnsi"/>
        </w:rPr>
        <w:t>реакциях на CD79a;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 в реакциях на CD20, CD10),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4260AF4D" w14:textId="77777777" w:rsidR="00A26422" w:rsidRPr="002F4348" w:rsidRDefault="00A26422" w:rsidP="00B153FC">
      <w:pPr>
        <w:pStyle w:val="afe"/>
        <w:numPr>
          <w:ilvl w:val="0"/>
          <w:numId w:val="43"/>
        </w:numPr>
        <w:rPr>
          <w:rFonts w:eastAsia="Calibri" w:cstheme="minorHAnsi"/>
        </w:rPr>
      </w:pPr>
      <w:r w:rsidRPr="002F4348">
        <w:rPr>
          <w:rFonts w:eastAsia="Calibri" w:cstheme="minorHAnsi"/>
        </w:rPr>
        <w:t>Патоморфологическое заключение, сформулированное в соответствии с действующей редакцией классификации опухолей гемопоэтической и лимфоидной тканей (ВОЗ, 2017 г.).</w:t>
      </w:r>
    </w:p>
    <w:p w14:paraId="1231FEFB" w14:textId="77777777" w:rsidR="00A26422" w:rsidRPr="002F4348" w:rsidRDefault="00A26422" w:rsidP="0064071E">
      <w:pPr>
        <w:ind w:firstLine="567"/>
        <w:rPr>
          <w:rFonts w:eastAsia="Calibri" w:cstheme="minorHAnsi"/>
        </w:rPr>
      </w:pPr>
      <w:r w:rsidRPr="002F4348">
        <w:rPr>
          <w:rFonts w:eastAsia="Calibri" w:cstheme="minorHAnsi"/>
        </w:rPr>
        <w:t xml:space="preserve">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 </w:t>
      </w:r>
    </w:p>
    <w:p w14:paraId="230FAD24" w14:textId="77777777" w:rsidR="00A26422" w:rsidRPr="002F4348" w:rsidRDefault="00A26422" w:rsidP="00DF14AA">
      <w:pPr>
        <w:ind w:firstLine="567"/>
        <w:rPr>
          <w:rFonts w:eastAsia="Calibri" w:cstheme="minorHAnsi"/>
          <w:strike/>
          <w:color w:val="000000" w:themeColor="text1"/>
        </w:rPr>
      </w:pPr>
      <w:r w:rsidRPr="002F4348">
        <w:rPr>
          <w:rFonts w:eastAsia="Calibri" w:cstheme="minorHAnsi"/>
        </w:rPr>
        <w:t xml:space="preserve">Морфологическое исследование пунктата костного мозга (стернального или др.) </w:t>
      </w:r>
      <w:r w:rsidRPr="002F4348">
        <w:rPr>
          <w:rFonts w:eastAsia="Calibri" w:cstheme="minorHAnsi"/>
          <w:color w:val="000000" w:themeColor="text1"/>
        </w:rPr>
        <w:t xml:space="preserve">не заменяет гистологическое исследование трепанобиоптата. </w:t>
      </w:r>
    </w:p>
    <w:p w14:paraId="2B71FC45" w14:textId="77777777" w:rsidR="001F1449" w:rsidRPr="002F4348" w:rsidRDefault="001F1449" w:rsidP="00DF14AA">
      <w:pPr>
        <w:ind w:firstLine="567"/>
        <w:rPr>
          <w:rFonts w:eastAsia="Calibri" w:cstheme="minorHAnsi"/>
          <w:strike/>
          <w:color w:val="000000" w:themeColor="text1"/>
        </w:rPr>
      </w:pPr>
      <w:r w:rsidRPr="002F4348">
        <w:rPr>
          <w:rFonts w:eastAsia="Calibri" w:cstheme="minorHAnsi"/>
          <w:color w:val="000000" w:themeColor="text1"/>
        </w:rPr>
        <w:t xml:space="preserve">Показания к трепанобиопсии для кЛХ и НЛПЛХ </w:t>
      </w:r>
      <w:r w:rsidR="00035320" w:rsidRPr="002F4348">
        <w:rPr>
          <w:rFonts w:eastAsia="Calibri" w:cstheme="minorHAnsi"/>
          <w:color w:val="000000" w:themeColor="text1"/>
        </w:rPr>
        <w:t xml:space="preserve">описаны </w:t>
      </w:r>
      <w:r w:rsidRPr="002F4348">
        <w:rPr>
          <w:rFonts w:eastAsia="Calibri" w:cstheme="minorHAnsi"/>
          <w:color w:val="000000" w:themeColor="text1"/>
        </w:rPr>
        <w:t>в разделе 2.5</w:t>
      </w:r>
    </w:p>
    <w:p w14:paraId="4EE7B3C3" w14:textId="77777777" w:rsidR="00A26422" w:rsidRPr="002F4348" w:rsidRDefault="00A26422" w:rsidP="00DF14AA">
      <w:pPr>
        <w:ind w:firstLine="567"/>
        <w:rPr>
          <w:rFonts w:eastAsia="Calibri" w:cstheme="minorHAnsi"/>
        </w:rPr>
      </w:pPr>
      <w:r w:rsidRPr="002F4348">
        <w:rPr>
          <w:rFonts w:eastAsia="Calibri"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2F4348">
        <w:rPr>
          <w:rFonts w:eastAsia="Calibri" w:cstheme="minorHAnsi"/>
        </w:rPr>
        <w:t>атипичных лимфоцитов или клеток с бластной морфологией в плевральной, асцитической или других биологических жидкостях необходимо выполнить иммунофенотипирование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29E831BC" w14:textId="77777777" w:rsidR="00A26422" w:rsidRPr="002F4348" w:rsidRDefault="00A26422" w:rsidP="00DF14AA">
      <w:pPr>
        <w:ind w:firstLine="567"/>
        <w:rPr>
          <w:rFonts w:eastAsia="Calibri" w:cstheme="minorHAnsi"/>
        </w:rPr>
      </w:pPr>
      <w:r w:rsidRPr="002F4348">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2F4348">
        <w:rPr>
          <w:rFonts w:eastAsia="Calibri" w:cstheme="minorHAnsi"/>
          <w:color w:val="1F497D"/>
        </w:rPr>
        <w:t xml:space="preserve"> </w:t>
      </w:r>
      <w:r w:rsidRPr="002F4348">
        <w:rPr>
          <w:rFonts w:eastAsia="Calibri" w:cstheme="minorHAnsi"/>
        </w:rPr>
        <w:t>природу другими способами.</w:t>
      </w:r>
    </w:p>
    <w:p w14:paraId="4BC8B05E" w14:textId="77777777" w:rsidR="00A26422" w:rsidRPr="002F4348" w:rsidRDefault="00A26422" w:rsidP="00DF14AA">
      <w:pPr>
        <w:ind w:firstLine="567"/>
        <w:rPr>
          <w:rFonts w:eastAsia="Calibri" w:cstheme="minorHAnsi"/>
        </w:rPr>
      </w:pPr>
      <w:r w:rsidRPr="002F4348">
        <w:rPr>
          <w:rFonts w:eastAsia="Calibri" w:cstheme="minorHAnsi"/>
        </w:rPr>
        <w:t>При рецидиве или прогрессировании заболевания обязательно выполнение повторной биопсии и морфологического исследования пораженных лимфатических узлов или экстранодальных очагов. Повторная биопсия также показана при наличии резидуальных очагов для подтверждения ремиссии, за исключением случаев ПЭТ-негативных резидуальных образований при лимфоме Ходжкина (ЛХ).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6D22F364" w14:textId="77777777" w:rsidR="00A26422" w:rsidRPr="002F4348" w:rsidRDefault="00A26422" w:rsidP="00DF14AA">
      <w:pPr>
        <w:ind w:firstLine="567"/>
        <w:rPr>
          <w:rFonts w:eastAsia="Calibri" w:cstheme="minorHAnsi"/>
        </w:rPr>
      </w:pPr>
      <w:r w:rsidRPr="002F4348">
        <w:rPr>
          <w:rFonts w:eastAsia="Calibri" w:cstheme="minorHAnsi"/>
        </w:rPr>
        <w:t xml:space="preserve">Повторная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диспластических изменений миелопоэза. У </w:t>
      </w:r>
      <w:r w:rsidR="00B119C4" w:rsidRPr="002F4348">
        <w:rPr>
          <w:rFonts w:eastAsia="Calibri" w:cstheme="minorHAnsi"/>
        </w:rPr>
        <w:t xml:space="preserve">пациентов </w:t>
      </w:r>
      <w:r w:rsidRPr="002F4348">
        <w:rPr>
          <w:rFonts w:eastAsia="Calibri" w:cstheme="minorHAnsi"/>
        </w:rPr>
        <w:t xml:space="preserve">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70E03D15" w14:textId="77777777" w:rsidR="00A26422" w:rsidRPr="002F4348" w:rsidRDefault="00A26422" w:rsidP="00DF14AA">
      <w:pPr>
        <w:pStyle w:val="2"/>
      </w:pPr>
      <w:bookmarkStart w:id="56" w:name="_Toc65586404"/>
      <w:r w:rsidRPr="002F4348">
        <w:t>7.</w:t>
      </w:r>
      <w:r w:rsidR="0064071E" w:rsidRPr="002F4348">
        <w:t>2</w:t>
      </w:r>
      <w:r w:rsidRPr="002F4348">
        <w:t xml:space="preserve"> Морфологическая и иммуногистохимическая диагностика ЛХ</w:t>
      </w:r>
      <w:bookmarkEnd w:id="56"/>
      <w:r w:rsidRPr="002F4348">
        <w:t xml:space="preserve"> </w:t>
      </w:r>
    </w:p>
    <w:p w14:paraId="65945546" w14:textId="77777777" w:rsidR="002C7010" w:rsidRPr="002F4348" w:rsidRDefault="002C7010" w:rsidP="002C7010">
      <w:pPr>
        <w:ind w:firstLine="567"/>
        <w:rPr>
          <w:rFonts w:eastAsia="Times New Roman" w:cstheme="minorHAnsi"/>
          <w:lang w:eastAsia="ru-RU"/>
        </w:rPr>
      </w:pPr>
      <w:r w:rsidRPr="002F4348">
        <w:rPr>
          <w:rFonts w:eastAsia="Times New Roman" w:cstheme="minorHAnsi"/>
          <w:lang w:eastAsia="ru-RU"/>
        </w:rPr>
        <w:t xml:space="preserve">Все варианты классической ЛХ характеризуются одинаковым иммунофенотипом: </w:t>
      </w:r>
      <w:r w:rsidRPr="002F4348">
        <w:rPr>
          <w:rFonts w:eastAsia="Times New Roman" w:cstheme="minorHAnsi"/>
          <w:lang w:val="en-US" w:eastAsia="ru-RU"/>
        </w:rPr>
        <w:t>CD</w:t>
      </w:r>
      <w:r w:rsidRPr="002F4348">
        <w:rPr>
          <w:rFonts w:eastAsia="Times New Roman" w:cstheme="minorHAnsi"/>
          <w:lang w:eastAsia="ru-RU"/>
        </w:rPr>
        <w:t>30 (</w:t>
      </w:r>
      <w:r w:rsidRPr="002F4348">
        <w:rPr>
          <w:rFonts w:eastAsia="Times New Roman" w:cstheme="minorHAnsi"/>
          <w:lang w:val="en-US" w:eastAsia="ru-RU"/>
        </w:rPr>
        <w:t>dot</w:t>
      </w:r>
      <w:r w:rsidRPr="002F4348">
        <w:rPr>
          <w:rFonts w:eastAsia="Times New Roman" w:cstheme="minorHAnsi"/>
          <w:lang w:eastAsia="ru-RU"/>
        </w:rPr>
        <w:t>-</w:t>
      </w:r>
      <w:r w:rsidRPr="002F4348">
        <w:rPr>
          <w:rFonts w:eastAsia="Times New Roman" w:cstheme="minorHAnsi"/>
          <w:lang w:val="en-US" w:eastAsia="ru-RU"/>
        </w:rPr>
        <w:t>like</w:t>
      </w:r>
      <w:r w:rsidRPr="002F4348">
        <w:rPr>
          <w:rFonts w:eastAsia="Times New Roman" w:cstheme="minorHAnsi"/>
          <w:lang w:eastAsia="ru-RU"/>
        </w:rPr>
        <w:t xml:space="preserve">, мембранная, цитоплазматическая реакция), </w:t>
      </w:r>
      <w:r w:rsidRPr="002F4348">
        <w:rPr>
          <w:rFonts w:eastAsia="Times New Roman" w:cstheme="minorHAnsi"/>
          <w:lang w:val="en-US" w:eastAsia="ru-RU"/>
        </w:rPr>
        <w:t>CD</w:t>
      </w:r>
      <w:r w:rsidRPr="002F4348">
        <w:rPr>
          <w:rFonts w:eastAsia="Times New Roman" w:cstheme="minorHAnsi"/>
          <w:lang w:eastAsia="ru-RU"/>
        </w:rPr>
        <w:t>15 (</w:t>
      </w:r>
      <w:r w:rsidRPr="002F4348">
        <w:rPr>
          <w:rFonts w:eastAsia="Times New Roman" w:cstheme="minorHAnsi"/>
          <w:lang w:val="en-US" w:eastAsia="ru-RU"/>
        </w:rPr>
        <w:t>dot</w:t>
      </w:r>
      <w:r w:rsidRPr="002F4348">
        <w:rPr>
          <w:rFonts w:eastAsia="Times New Roman" w:cstheme="minorHAnsi"/>
          <w:lang w:eastAsia="ru-RU"/>
        </w:rPr>
        <w:t>-</w:t>
      </w:r>
      <w:r w:rsidRPr="002F4348">
        <w:rPr>
          <w:rFonts w:eastAsia="Times New Roman" w:cstheme="minorHAnsi"/>
          <w:lang w:val="en-US" w:eastAsia="ru-RU"/>
        </w:rPr>
        <w:t>like</w:t>
      </w:r>
      <w:r w:rsidRPr="002F4348">
        <w:rPr>
          <w:rFonts w:eastAsia="Times New Roman" w:cstheme="minorHAnsi"/>
          <w:lang w:eastAsia="ru-RU"/>
        </w:rPr>
        <w:t xml:space="preserve">, мембранная, цитоплазматическая реакция), </w:t>
      </w:r>
      <w:r w:rsidRPr="002F4348">
        <w:rPr>
          <w:rFonts w:eastAsia="Times New Roman" w:cstheme="minorHAnsi"/>
          <w:lang w:val="en-US" w:eastAsia="ru-RU"/>
        </w:rPr>
        <w:t>PAX</w:t>
      </w:r>
      <w:r w:rsidRPr="002F4348">
        <w:rPr>
          <w:rFonts w:eastAsia="Times New Roman" w:cstheme="minorHAnsi"/>
          <w:lang w:eastAsia="ru-RU"/>
        </w:rPr>
        <w:t>-5 (слабая ядерная реакция по сравнению с В-клетками реактивного микроокружения). В опухолевых клетках может обнаруживаться вирус Эпштейна-Барр (</w:t>
      </w:r>
      <w:r w:rsidRPr="002F4348">
        <w:rPr>
          <w:rFonts w:eastAsia="Times New Roman" w:cstheme="minorHAnsi"/>
          <w:lang w:val="en-US" w:eastAsia="ru-RU"/>
        </w:rPr>
        <w:t>LMP</w:t>
      </w:r>
      <w:r w:rsidRPr="002F4348">
        <w:rPr>
          <w:rFonts w:eastAsia="Times New Roman" w:cstheme="minorHAnsi"/>
          <w:lang w:eastAsia="ru-RU"/>
        </w:rPr>
        <w:t>1/</w:t>
      </w:r>
      <w:r w:rsidRPr="002F4348">
        <w:rPr>
          <w:rFonts w:eastAsia="Times New Roman" w:cstheme="minorHAnsi"/>
          <w:lang w:val="en-US" w:eastAsia="ru-RU"/>
        </w:rPr>
        <w:t>EBER</w:t>
      </w:r>
      <w:r w:rsidRPr="002F4348">
        <w:rPr>
          <w:rFonts w:eastAsia="Times New Roman" w:cstheme="minorHAnsi"/>
          <w:lang w:eastAsia="ru-RU"/>
        </w:rPr>
        <w:t xml:space="preserve">). </w:t>
      </w:r>
    </w:p>
    <w:p w14:paraId="06984802" w14:textId="77777777" w:rsidR="002C7010" w:rsidRPr="002F4348" w:rsidRDefault="002C7010" w:rsidP="002C7010">
      <w:pPr>
        <w:ind w:firstLine="567"/>
        <w:rPr>
          <w:rFonts w:eastAsia="Times New Roman" w:cstheme="minorHAnsi"/>
          <w:lang w:eastAsia="ru-RU"/>
        </w:rPr>
      </w:pPr>
      <w:r w:rsidRPr="002F4348">
        <w:rPr>
          <w:rFonts w:eastAsia="Times New Roman" w:cstheme="minorHAnsi"/>
          <w:lang w:eastAsia="ru-RU"/>
        </w:rPr>
        <w:t xml:space="preserve">Экспрессия </w:t>
      </w:r>
      <w:r w:rsidRPr="002F4348">
        <w:rPr>
          <w:rFonts w:eastAsia="Times New Roman" w:cstheme="minorHAnsi"/>
          <w:lang w:val="en-US" w:eastAsia="ru-RU"/>
        </w:rPr>
        <w:t>CD</w:t>
      </w:r>
      <w:r w:rsidRPr="002F4348">
        <w:rPr>
          <w:rFonts w:eastAsia="Times New Roman" w:cstheme="minorHAnsi"/>
          <w:lang w:eastAsia="ru-RU"/>
        </w:rPr>
        <w:t xml:space="preserve">15 отмечается примерно в 85% случаев ЛХ, </w:t>
      </w:r>
      <w:r w:rsidRPr="002F4348">
        <w:rPr>
          <w:rFonts w:eastAsia="Times New Roman" w:cstheme="minorHAnsi"/>
          <w:lang w:val="en-US" w:eastAsia="ru-RU"/>
        </w:rPr>
        <w:t>PAX</w:t>
      </w:r>
      <w:r w:rsidRPr="002F4348">
        <w:rPr>
          <w:rFonts w:eastAsia="Times New Roman" w:cstheme="minorHAnsi"/>
          <w:lang w:eastAsia="ru-RU"/>
        </w:rPr>
        <w:t xml:space="preserve">-5 – в 95% случаев. При отсутствии экспрессии </w:t>
      </w:r>
      <w:r w:rsidRPr="002F4348">
        <w:rPr>
          <w:rFonts w:eastAsia="Times New Roman" w:cstheme="minorHAnsi"/>
          <w:lang w:val="en-US" w:eastAsia="ru-RU"/>
        </w:rPr>
        <w:t>CD</w:t>
      </w:r>
      <w:r w:rsidRPr="002F4348">
        <w:rPr>
          <w:rFonts w:eastAsia="Times New Roman" w:cstheme="minorHAnsi"/>
          <w:lang w:eastAsia="ru-RU"/>
        </w:rPr>
        <w:t>30 диагноз ЛХ сомнителен и требует углубленного иммуногистохимического исследования.</w:t>
      </w:r>
    </w:p>
    <w:p w14:paraId="1B0F2595" w14:textId="77777777" w:rsidR="002C7010" w:rsidRPr="002F4348" w:rsidRDefault="002C7010" w:rsidP="002C7010">
      <w:pPr>
        <w:ind w:firstLine="567"/>
        <w:rPr>
          <w:rFonts w:eastAsia="Times New Roman" w:cstheme="minorHAnsi"/>
          <w:lang w:eastAsia="ru-RU"/>
        </w:rPr>
      </w:pPr>
      <w:r w:rsidRPr="002F4348">
        <w:rPr>
          <w:rFonts w:eastAsia="Times New Roman" w:cstheme="minorHAnsi"/>
          <w:lang w:eastAsia="ru-RU"/>
        </w:rPr>
        <w:t xml:space="preserve">Опухолевые клетки в части случаев экспрессируют пан-В-клеточный маркер </w:t>
      </w:r>
      <w:r w:rsidRPr="002F4348">
        <w:rPr>
          <w:rFonts w:eastAsia="Times New Roman" w:cstheme="minorHAnsi"/>
          <w:lang w:val="en-US" w:eastAsia="ru-RU"/>
        </w:rPr>
        <w:t>CD</w:t>
      </w:r>
      <w:r w:rsidRPr="002F4348">
        <w:rPr>
          <w:rFonts w:eastAsia="Times New Roman" w:cstheme="minorHAnsi"/>
          <w:lang w:eastAsia="ru-RU"/>
        </w:rPr>
        <w:t xml:space="preserve">20 (гетерогенная по интенсивности мембранная реакция), </w:t>
      </w:r>
      <w:r w:rsidRPr="002F4348">
        <w:rPr>
          <w:rFonts w:eastAsia="Times New Roman" w:cstheme="minorHAnsi"/>
          <w:lang w:val="en-US" w:eastAsia="ru-RU"/>
        </w:rPr>
        <w:t>CD</w:t>
      </w:r>
      <w:r w:rsidRPr="002F4348">
        <w:rPr>
          <w:rFonts w:eastAsia="Times New Roman" w:cstheme="minorHAnsi"/>
          <w:lang w:eastAsia="ru-RU"/>
        </w:rPr>
        <w:t xml:space="preserve">19 (мембранная реакция); экспрессия опухолевыми клетками </w:t>
      </w:r>
      <w:r w:rsidRPr="002F4348">
        <w:rPr>
          <w:rFonts w:eastAsia="Times New Roman" w:cstheme="minorHAnsi"/>
          <w:lang w:val="en-US" w:eastAsia="ru-RU"/>
        </w:rPr>
        <w:t>CD</w:t>
      </w:r>
      <w:r w:rsidRPr="002F4348">
        <w:rPr>
          <w:rFonts w:eastAsia="Times New Roman" w:cstheme="minorHAnsi"/>
          <w:lang w:eastAsia="ru-RU"/>
        </w:rPr>
        <w:t xml:space="preserve">45 и </w:t>
      </w:r>
      <w:r w:rsidRPr="002F4348">
        <w:rPr>
          <w:rFonts w:eastAsia="Times New Roman" w:cstheme="minorHAnsi"/>
          <w:lang w:val="en-US" w:eastAsia="ru-RU"/>
        </w:rPr>
        <w:t>CD</w:t>
      </w:r>
      <w:r w:rsidRPr="002F4348">
        <w:rPr>
          <w:rFonts w:eastAsia="Times New Roman" w:cstheme="minorHAnsi"/>
          <w:lang w:eastAsia="ru-RU"/>
        </w:rPr>
        <w:t xml:space="preserve">3 отсутствует. Дополнительным признаком, позволяющим отличить ЛХ от диффузной В-крупноклеточной лимфомы, является отсутствие экспрессии </w:t>
      </w:r>
      <w:r w:rsidRPr="002F4348">
        <w:rPr>
          <w:rFonts w:eastAsia="Times New Roman" w:cstheme="minorHAnsi"/>
          <w:lang w:val="en-US" w:eastAsia="ru-RU"/>
        </w:rPr>
        <w:t>CD</w:t>
      </w:r>
      <w:r w:rsidRPr="002F4348">
        <w:rPr>
          <w:rFonts w:eastAsia="Times New Roman" w:cstheme="minorHAnsi"/>
          <w:lang w:eastAsia="ru-RU"/>
        </w:rPr>
        <w:t>79</w:t>
      </w:r>
      <w:r w:rsidRPr="002F4348">
        <w:rPr>
          <w:rFonts w:eastAsia="Times New Roman" w:cstheme="minorHAnsi"/>
          <w:lang w:val="en-US" w:eastAsia="ru-RU"/>
        </w:rPr>
        <w:t>a</w:t>
      </w:r>
      <w:r w:rsidRPr="002F4348">
        <w:rPr>
          <w:rFonts w:eastAsia="Times New Roman" w:cstheme="minorHAnsi"/>
          <w:lang w:eastAsia="ru-RU"/>
        </w:rPr>
        <w:t xml:space="preserve">, </w:t>
      </w:r>
      <w:r w:rsidRPr="002F4348">
        <w:rPr>
          <w:rFonts w:eastAsia="Times New Roman" w:cstheme="minorHAnsi"/>
          <w:lang w:val="en-US" w:eastAsia="ru-RU"/>
        </w:rPr>
        <w:t>BCL</w:t>
      </w:r>
      <w:r w:rsidRPr="002F4348">
        <w:rPr>
          <w:rFonts w:eastAsia="Times New Roman" w:cstheme="minorHAnsi"/>
          <w:lang w:eastAsia="ru-RU"/>
        </w:rPr>
        <w:t xml:space="preserve">-6, В-клеточного транскрипционного фактора </w:t>
      </w:r>
      <w:r w:rsidRPr="002F4348">
        <w:rPr>
          <w:rFonts w:eastAsia="Times New Roman" w:cstheme="minorHAnsi"/>
          <w:lang w:val="en-US" w:eastAsia="ru-RU"/>
        </w:rPr>
        <w:t>BoB</w:t>
      </w:r>
      <w:r w:rsidRPr="002F4348">
        <w:rPr>
          <w:rFonts w:eastAsia="Times New Roman" w:cstheme="minorHAnsi"/>
          <w:lang w:eastAsia="ru-RU"/>
        </w:rPr>
        <w:t xml:space="preserve">.1 (в части случаев наблюдается слабая ядерная реакция в отдельных опухолевых клетках). </w:t>
      </w:r>
    </w:p>
    <w:p w14:paraId="2F218917" w14:textId="77777777" w:rsidR="002C7010" w:rsidRPr="002F4348" w:rsidRDefault="002C7010" w:rsidP="002C7010">
      <w:pPr>
        <w:ind w:firstLine="567"/>
        <w:rPr>
          <w:rFonts w:eastAsia="Times New Roman" w:cstheme="minorHAnsi"/>
          <w:lang w:eastAsia="ru-RU"/>
        </w:rPr>
      </w:pPr>
      <w:r w:rsidRPr="002F4348">
        <w:rPr>
          <w:rFonts w:eastAsia="Times New Roman" w:cstheme="minorHAnsi"/>
          <w:lang w:eastAsia="ru-RU"/>
        </w:rPr>
        <w:t xml:space="preserve">При установлении диагноза классической ЛХ необходимо указать гистологический вариант и особенности иммунофенотипа (экспрессия </w:t>
      </w:r>
      <w:r w:rsidRPr="002F4348">
        <w:rPr>
          <w:rFonts w:eastAsia="Times New Roman" w:cstheme="minorHAnsi"/>
          <w:lang w:val="en-US" w:eastAsia="ru-RU"/>
        </w:rPr>
        <w:t>CD</w:t>
      </w:r>
      <w:r w:rsidRPr="002F4348">
        <w:rPr>
          <w:rFonts w:eastAsia="Times New Roman" w:cstheme="minorHAnsi"/>
          <w:lang w:eastAsia="ru-RU"/>
        </w:rPr>
        <w:t xml:space="preserve">20, </w:t>
      </w:r>
      <w:r w:rsidRPr="002F4348">
        <w:rPr>
          <w:rFonts w:eastAsia="Times New Roman" w:cstheme="minorHAnsi"/>
          <w:lang w:val="en-US" w:eastAsia="ru-RU"/>
        </w:rPr>
        <w:t>EBV</w:t>
      </w:r>
      <w:r w:rsidRPr="002F4348">
        <w:rPr>
          <w:rFonts w:eastAsia="Times New Roman" w:cstheme="minorHAnsi"/>
          <w:lang w:eastAsia="ru-RU"/>
        </w:rPr>
        <w:t xml:space="preserve">,) (см. табл. </w:t>
      </w:r>
      <w:r w:rsidR="00C6417C" w:rsidRPr="002F4348">
        <w:rPr>
          <w:rFonts w:eastAsia="Times New Roman" w:cstheme="minorHAnsi"/>
          <w:lang w:eastAsia="ru-RU"/>
        </w:rPr>
        <w:t>7.1.1</w:t>
      </w:r>
      <w:r w:rsidRPr="002F4348">
        <w:rPr>
          <w:rFonts w:eastAsia="Times New Roman" w:cstheme="minorHAnsi"/>
          <w:lang w:eastAsia="ru-RU"/>
        </w:rPr>
        <w:t xml:space="preserve">). Иммуногистохимической верификации подлежат все случаи ЛХ. </w:t>
      </w:r>
    </w:p>
    <w:p w14:paraId="34950788" w14:textId="77777777" w:rsidR="002C7010" w:rsidRPr="002F4348" w:rsidRDefault="002C7010" w:rsidP="002C7010">
      <w:pPr>
        <w:ind w:firstLine="567"/>
        <w:rPr>
          <w:rFonts w:eastAsia="Times New Roman" w:cstheme="minorHAnsi"/>
          <w:lang w:eastAsia="ru-RU"/>
        </w:rPr>
      </w:pPr>
      <w:r w:rsidRPr="002F4348">
        <w:rPr>
          <w:rFonts w:eastAsia="Times New Roman" w:cstheme="minorHAnsi"/>
          <w:lang w:eastAsia="ru-RU"/>
        </w:rPr>
        <w:t>Нодулярная ЛХ с лимфоидным преобладанием отличается от классической ЛХ по клиническим и иммуноморфологическим характеристикам. Опухолевые (</w:t>
      </w:r>
      <w:r w:rsidRPr="002F4348">
        <w:rPr>
          <w:rFonts w:eastAsia="Times New Roman" w:cstheme="minorHAnsi"/>
          <w:lang w:val="en-US" w:eastAsia="ru-RU"/>
        </w:rPr>
        <w:t>LP</w:t>
      </w:r>
      <w:r w:rsidRPr="002F4348">
        <w:rPr>
          <w:rFonts w:eastAsia="Times New Roman" w:cstheme="minorHAnsi"/>
          <w:lang w:eastAsia="ru-RU"/>
        </w:rPr>
        <w:t>-)</w:t>
      </w:r>
      <w:r w:rsidR="00B67E79" w:rsidRPr="002F4348">
        <w:rPr>
          <w:rFonts w:eastAsia="Times New Roman" w:cstheme="minorHAnsi"/>
          <w:lang w:eastAsia="ru-RU"/>
        </w:rPr>
        <w:t xml:space="preserve"> </w:t>
      </w:r>
      <w:r w:rsidRPr="002F4348">
        <w:rPr>
          <w:rFonts w:eastAsia="Times New Roman" w:cstheme="minorHAnsi"/>
          <w:lang w:eastAsia="ru-RU"/>
        </w:rPr>
        <w:t xml:space="preserve">клетки одинаково интенсивно экспрессируют </w:t>
      </w:r>
      <w:r w:rsidRPr="002F4348">
        <w:rPr>
          <w:rFonts w:eastAsia="Times New Roman" w:cstheme="minorHAnsi"/>
          <w:lang w:val="en-US" w:eastAsia="ru-RU"/>
        </w:rPr>
        <w:t>CD</w:t>
      </w:r>
      <w:r w:rsidRPr="002F4348">
        <w:rPr>
          <w:rFonts w:eastAsia="Times New Roman" w:cstheme="minorHAnsi"/>
          <w:lang w:eastAsia="ru-RU"/>
        </w:rPr>
        <w:t xml:space="preserve">20, </w:t>
      </w:r>
      <w:r w:rsidRPr="002F4348">
        <w:rPr>
          <w:rFonts w:eastAsia="Times New Roman" w:cstheme="minorHAnsi"/>
          <w:lang w:val="en-US" w:eastAsia="ru-RU"/>
        </w:rPr>
        <w:t>PAX</w:t>
      </w:r>
      <w:r w:rsidRPr="002F4348">
        <w:rPr>
          <w:rFonts w:eastAsia="Times New Roman" w:cstheme="minorHAnsi"/>
          <w:lang w:eastAsia="ru-RU"/>
        </w:rPr>
        <w:t xml:space="preserve">-5, </w:t>
      </w:r>
      <w:r w:rsidRPr="002F4348">
        <w:rPr>
          <w:rFonts w:eastAsia="Times New Roman" w:cstheme="minorHAnsi"/>
          <w:lang w:val="en-US" w:eastAsia="ru-RU"/>
        </w:rPr>
        <w:t>Oct</w:t>
      </w:r>
      <w:r w:rsidRPr="002F4348">
        <w:rPr>
          <w:rFonts w:eastAsia="Times New Roman" w:cstheme="minorHAnsi"/>
          <w:lang w:eastAsia="ru-RU"/>
        </w:rPr>
        <w:t xml:space="preserve">-2 и другие В-клеточные антигены, их окружают розетки из </w:t>
      </w:r>
      <w:r w:rsidRPr="002F4348">
        <w:rPr>
          <w:rFonts w:eastAsia="Times New Roman" w:cstheme="minorHAnsi"/>
          <w:lang w:val="en-US" w:eastAsia="ru-RU"/>
        </w:rPr>
        <w:t>CD</w:t>
      </w:r>
      <w:r w:rsidRPr="002F4348">
        <w:rPr>
          <w:rFonts w:eastAsia="Times New Roman" w:cstheme="minorHAnsi"/>
          <w:lang w:eastAsia="ru-RU"/>
        </w:rPr>
        <w:t xml:space="preserve">3+, </w:t>
      </w:r>
      <w:r w:rsidRPr="002F4348">
        <w:rPr>
          <w:rFonts w:eastAsia="Times New Roman" w:cstheme="minorHAnsi"/>
          <w:lang w:val="en-US" w:eastAsia="ru-RU"/>
        </w:rPr>
        <w:t>CD</w:t>
      </w:r>
      <w:r w:rsidRPr="002F4348">
        <w:rPr>
          <w:rFonts w:eastAsia="Times New Roman" w:cstheme="minorHAnsi"/>
          <w:lang w:eastAsia="ru-RU"/>
        </w:rPr>
        <w:t xml:space="preserve">57+, </w:t>
      </w:r>
      <w:r w:rsidRPr="002F4348">
        <w:rPr>
          <w:rFonts w:eastAsia="Times New Roman" w:cstheme="minorHAnsi"/>
          <w:lang w:val="en-US" w:eastAsia="ru-RU"/>
        </w:rPr>
        <w:t>PD</w:t>
      </w:r>
      <w:r w:rsidRPr="002F4348">
        <w:rPr>
          <w:rFonts w:eastAsia="Times New Roman" w:cstheme="minorHAnsi"/>
          <w:lang w:eastAsia="ru-RU"/>
        </w:rPr>
        <w:t>1+ Т</w:t>
      </w:r>
      <w:r w:rsidRPr="002F4348">
        <w:rPr>
          <w:rFonts w:eastAsia="Times New Roman" w:cstheme="minorHAnsi"/>
          <w:vertAlign w:val="subscript"/>
          <w:lang w:val="en-US" w:eastAsia="ru-RU"/>
        </w:rPr>
        <w:t>FH</w:t>
      </w:r>
      <w:r w:rsidRPr="002F4348">
        <w:rPr>
          <w:rFonts w:eastAsia="Times New Roman" w:cstheme="minorHAnsi"/>
          <w:lang w:eastAsia="ru-RU"/>
        </w:rPr>
        <w:t xml:space="preserve"> -лимфоцитов. Экспрессия CD30 и CD15 на опухолевых клетках отсутствует.</w:t>
      </w:r>
    </w:p>
    <w:p w14:paraId="544EAD85" w14:textId="77777777" w:rsidR="002C7010" w:rsidRPr="002F4348" w:rsidRDefault="002C7010" w:rsidP="002C7010">
      <w:pPr>
        <w:ind w:firstLine="567"/>
        <w:rPr>
          <w:rFonts w:eastAsia="Times New Roman" w:cstheme="minorHAnsi"/>
          <w:lang w:eastAsia="ru-RU"/>
        </w:rPr>
      </w:pPr>
      <w:r w:rsidRPr="002F4348">
        <w:rPr>
          <w:rFonts w:eastAsia="Times New Roman" w:cstheme="minorHAnsi"/>
          <w:lang w:eastAsia="ru-RU"/>
        </w:rPr>
        <w:t xml:space="preserve">Согласно новой редакции классификации ВОЗ 2017 г., случаи ЛХ с наличием морфологических и иммунофенотипических признаков как классической ЛХ, так и нодулярной ЛХ с лимфоидным преобладанием, следует относить к классической ЛХ, богатой лимфоцитами. </w:t>
      </w:r>
    </w:p>
    <w:p w14:paraId="69639B3C" w14:textId="77777777" w:rsidR="002C7010" w:rsidRPr="002F4348" w:rsidRDefault="002C7010" w:rsidP="002C7010">
      <w:pPr>
        <w:ind w:firstLine="567"/>
        <w:jc w:val="right"/>
        <w:rPr>
          <w:rFonts w:eastAsia="Times New Roman" w:cstheme="minorHAnsi"/>
          <w:lang w:eastAsia="ru-RU"/>
        </w:rPr>
      </w:pPr>
    </w:p>
    <w:p w14:paraId="2D47376C" w14:textId="77777777" w:rsidR="002C7010" w:rsidRPr="002F4348" w:rsidRDefault="002C7010" w:rsidP="002C7010">
      <w:pPr>
        <w:ind w:firstLine="567"/>
        <w:jc w:val="right"/>
        <w:rPr>
          <w:rFonts w:eastAsia="Times New Roman" w:cstheme="minorHAnsi"/>
          <w:lang w:eastAsia="ru-RU"/>
        </w:rPr>
      </w:pPr>
      <w:r w:rsidRPr="002F4348">
        <w:rPr>
          <w:rFonts w:eastAsia="Times New Roman" w:cstheme="minorHAnsi"/>
          <w:lang w:eastAsia="ru-RU"/>
        </w:rPr>
        <w:t xml:space="preserve">Таблица </w:t>
      </w:r>
      <w:r w:rsidR="00C6417C" w:rsidRPr="002F4348">
        <w:rPr>
          <w:rFonts w:eastAsia="Times New Roman" w:cstheme="minorHAnsi"/>
          <w:lang w:eastAsia="ru-RU"/>
        </w:rPr>
        <w:t>7.</w:t>
      </w:r>
      <w:r w:rsidR="0064071E" w:rsidRPr="002F4348">
        <w:rPr>
          <w:rFonts w:eastAsia="Times New Roman" w:cstheme="minorHAnsi"/>
          <w:lang w:eastAsia="ru-RU"/>
        </w:rPr>
        <w:t>2</w:t>
      </w:r>
      <w:r w:rsidR="00C6417C" w:rsidRPr="002F4348">
        <w:rPr>
          <w:rFonts w:eastAsia="Times New Roman" w:cstheme="minorHAnsi"/>
          <w:lang w:eastAsia="ru-RU"/>
        </w:rPr>
        <w:t>.1</w:t>
      </w:r>
    </w:p>
    <w:p w14:paraId="2025EFEC" w14:textId="77777777" w:rsidR="002C7010" w:rsidRPr="002F4348" w:rsidRDefault="002C7010" w:rsidP="002C7010">
      <w:pPr>
        <w:ind w:firstLine="567"/>
        <w:jc w:val="center"/>
        <w:rPr>
          <w:rFonts w:eastAsia="Times New Roman" w:cstheme="minorHAnsi"/>
          <w:lang w:eastAsia="ru-RU"/>
        </w:rPr>
      </w:pPr>
      <w:r w:rsidRPr="002F4348">
        <w:rPr>
          <w:rFonts w:eastAsia="Times New Roman" w:cstheme="minorHAnsi"/>
          <w:lang w:eastAsia="ru-RU"/>
        </w:rPr>
        <w:t xml:space="preserve">Морфологическая классификация ЛХ </w:t>
      </w:r>
    </w:p>
    <w:p w14:paraId="6A71E15C" w14:textId="77777777" w:rsidR="002C7010" w:rsidRPr="002F4348" w:rsidRDefault="002C7010" w:rsidP="002C7010">
      <w:pPr>
        <w:ind w:firstLine="567"/>
        <w:jc w:val="center"/>
        <w:rPr>
          <w:rFonts w:eastAsia="Times New Roman" w:cstheme="minorHAnsi"/>
          <w:lang w:eastAsia="ru-RU"/>
        </w:rPr>
      </w:pPr>
      <w:r w:rsidRPr="002F4348">
        <w:rPr>
          <w:rFonts w:eastAsia="Times New Roman" w:cstheme="minorHAnsi"/>
          <w:lang w:eastAsia="ru-RU"/>
        </w:rPr>
        <w:t>ВОЗ, 2017 г.</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3"/>
        <w:gridCol w:w="4326"/>
        <w:gridCol w:w="2846"/>
      </w:tblGrid>
      <w:tr w:rsidR="002C7010" w:rsidRPr="002F4348" w14:paraId="100160EA" w14:textId="77777777" w:rsidTr="003007A6">
        <w:tc>
          <w:tcPr>
            <w:tcW w:w="1162" w:type="pct"/>
            <w:shd w:val="clear" w:color="auto" w:fill="auto"/>
          </w:tcPr>
          <w:p w14:paraId="2DDF8234" w14:textId="77777777" w:rsidR="002C7010" w:rsidRPr="002F4348" w:rsidRDefault="002C7010" w:rsidP="002C7010">
            <w:pPr>
              <w:spacing w:line="240" w:lineRule="auto"/>
              <w:ind w:firstLine="0"/>
              <w:jc w:val="center"/>
              <w:rPr>
                <w:rFonts w:eastAsia="Times New Roman" w:cstheme="minorHAnsi"/>
                <w:lang w:val="en-US" w:eastAsia="ru-RU"/>
              </w:rPr>
            </w:pPr>
            <w:r w:rsidRPr="002F4348">
              <w:rPr>
                <w:rFonts w:eastAsia="Times New Roman" w:cstheme="minorHAnsi"/>
                <w:lang w:eastAsia="ru-RU"/>
              </w:rPr>
              <w:t>Лимфома Ходжкина</w:t>
            </w:r>
          </w:p>
        </w:tc>
        <w:tc>
          <w:tcPr>
            <w:tcW w:w="2314" w:type="pct"/>
            <w:shd w:val="clear" w:color="auto" w:fill="auto"/>
          </w:tcPr>
          <w:p w14:paraId="7292E16D" w14:textId="77777777" w:rsidR="002C7010" w:rsidRPr="002F4348" w:rsidRDefault="002C7010" w:rsidP="002C7010">
            <w:pPr>
              <w:spacing w:line="240" w:lineRule="auto"/>
              <w:ind w:firstLine="0"/>
              <w:jc w:val="center"/>
              <w:rPr>
                <w:rFonts w:eastAsia="Times New Roman" w:cstheme="minorHAnsi"/>
                <w:lang w:eastAsia="ru-RU"/>
              </w:rPr>
            </w:pPr>
            <w:r w:rsidRPr="002F4348">
              <w:rPr>
                <w:rFonts w:eastAsia="Times New Roman" w:cstheme="minorHAnsi"/>
                <w:lang w:eastAsia="ru-RU"/>
              </w:rPr>
              <w:t>Варианты</w:t>
            </w:r>
          </w:p>
        </w:tc>
        <w:tc>
          <w:tcPr>
            <w:tcW w:w="1523" w:type="pct"/>
            <w:shd w:val="clear" w:color="auto" w:fill="auto"/>
          </w:tcPr>
          <w:p w14:paraId="07DEF8F4" w14:textId="77777777" w:rsidR="002C7010" w:rsidRPr="002F4348" w:rsidRDefault="002C7010" w:rsidP="002C7010">
            <w:pPr>
              <w:spacing w:line="240" w:lineRule="auto"/>
              <w:ind w:firstLine="0"/>
              <w:jc w:val="center"/>
              <w:rPr>
                <w:rFonts w:eastAsia="Times New Roman" w:cstheme="minorHAnsi"/>
                <w:lang w:eastAsia="ru-RU"/>
              </w:rPr>
            </w:pPr>
            <w:r w:rsidRPr="002F4348">
              <w:rPr>
                <w:rFonts w:eastAsia="Times New Roman" w:cstheme="minorHAnsi"/>
                <w:lang w:eastAsia="ru-RU"/>
              </w:rPr>
              <w:t>Иммунофенотип опухолевого субстрата</w:t>
            </w:r>
          </w:p>
        </w:tc>
      </w:tr>
      <w:tr w:rsidR="002C7010" w:rsidRPr="002F4348" w14:paraId="366538F3" w14:textId="77777777" w:rsidTr="003007A6">
        <w:tc>
          <w:tcPr>
            <w:tcW w:w="1162" w:type="pct"/>
            <w:shd w:val="clear" w:color="auto" w:fill="auto"/>
          </w:tcPr>
          <w:p w14:paraId="1FEFB44C" w14:textId="77777777" w:rsidR="002C7010" w:rsidRPr="002F4348" w:rsidRDefault="002C7010" w:rsidP="002C7010">
            <w:pPr>
              <w:keepNext/>
              <w:spacing w:line="240" w:lineRule="auto"/>
              <w:ind w:firstLine="0"/>
              <w:jc w:val="left"/>
              <w:outlineLvl w:val="4"/>
              <w:rPr>
                <w:rFonts w:eastAsia="Times New Roman" w:cstheme="minorHAnsi"/>
                <w:lang w:eastAsia="ru-RU"/>
              </w:rPr>
            </w:pPr>
            <w:r w:rsidRPr="002F4348">
              <w:rPr>
                <w:rFonts w:eastAsia="Times New Roman" w:cstheme="minorHAnsi"/>
                <w:lang w:eastAsia="ru-RU"/>
              </w:rPr>
              <w:t>Классическая лимфома Ходжкина</w:t>
            </w:r>
          </w:p>
        </w:tc>
        <w:tc>
          <w:tcPr>
            <w:tcW w:w="2314" w:type="pct"/>
            <w:shd w:val="clear" w:color="auto" w:fill="auto"/>
          </w:tcPr>
          <w:p w14:paraId="49E47F6E" w14:textId="77777777" w:rsidR="002C7010" w:rsidRPr="002F4348" w:rsidRDefault="002C7010" w:rsidP="002C7010">
            <w:pPr>
              <w:spacing w:line="240" w:lineRule="auto"/>
              <w:ind w:firstLine="0"/>
              <w:jc w:val="left"/>
              <w:rPr>
                <w:rFonts w:eastAsia="Times New Roman" w:cstheme="minorHAnsi"/>
                <w:lang w:eastAsia="ru-RU"/>
              </w:rPr>
            </w:pPr>
            <w:r w:rsidRPr="002F4348">
              <w:rPr>
                <w:rFonts w:eastAsia="Times New Roman" w:cstheme="minorHAnsi"/>
                <w:lang w:eastAsia="ru-RU"/>
              </w:rPr>
              <w:t xml:space="preserve">с нодулярным склерозом, типы </w:t>
            </w:r>
            <w:r w:rsidRPr="002F4348">
              <w:rPr>
                <w:rFonts w:eastAsia="Times New Roman" w:cstheme="minorHAnsi"/>
                <w:lang w:val="en-US" w:eastAsia="ru-RU"/>
              </w:rPr>
              <w:t>I</w:t>
            </w:r>
            <w:r w:rsidRPr="002F4348">
              <w:rPr>
                <w:rFonts w:eastAsia="Times New Roman" w:cstheme="minorHAnsi"/>
                <w:lang w:eastAsia="ru-RU"/>
              </w:rPr>
              <w:t xml:space="preserve"> и </w:t>
            </w:r>
            <w:r w:rsidRPr="002F4348">
              <w:rPr>
                <w:rFonts w:eastAsia="Times New Roman" w:cstheme="minorHAnsi"/>
                <w:lang w:val="en-US" w:eastAsia="ru-RU"/>
              </w:rPr>
              <w:t>II</w:t>
            </w:r>
            <w:r w:rsidRPr="002F4348">
              <w:rPr>
                <w:rFonts w:eastAsia="Times New Roman" w:cstheme="minorHAnsi"/>
                <w:lang w:eastAsia="ru-RU"/>
              </w:rPr>
              <w:t>;</w:t>
            </w:r>
          </w:p>
          <w:p w14:paraId="5DF98529" w14:textId="77777777" w:rsidR="002C7010" w:rsidRPr="002F4348" w:rsidRDefault="002C7010" w:rsidP="002C7010">
            <w:pPr>
              <w:spacing w:line="240" w:lineRule="auto"/>
              <w:ind w:firstLine="0"/>
              <w:jc w:val="left"/>
              <w:rPr>
                <w:rFonts w:eastAsia="Times New Roman" w:cstheme="minorHAnsi"/>
                <w:lang w:eastAsia="ru-RU"/>
              </w:rPr>
            </w:pPr>
            <w:r w:rsidRPr="002F4348">
              <w:rPr>
                <w:rFonts w:eastAsia="Times New Roman" w:cstheme="minorHAnsi"/>
                <w:lang w:eastAsia="ru-RU"/>
              </w:rPr>
              <w:t>смешанно-клеточный;</w:t>
            </w:r>
          </w:p>
          <w:p w14:paraId="48766CCE" w14:textId="77777777" w:rsidR="002C7010" w:rsidRPr="002F4348" w:rsidRDefault="002C7010" w:rsidP="002C7010">
            <w:pPr>
              <w:spacing w:line="240" w:lineRule="auto"/>
              <w:ind w:firstLine="0"/>
              <w:jc w:val="left"/>
              <w:rPr>
                <w:rFonts w:eastAsia="Times New Roman" w:cstheme="minorHAnsi"/>
                <w:lang w:eastAsia="ru-RU"/>
              </w:rPr>
            </w:pPr>
            <w:r w:rsidRPr="002F4348">
              <w:rPr>
                <w:rFonts w:eastAsia="Times New Roman" w:cstheme="minorHAnsi"/>
                <w:lang w:eastAsia="ru-RU"/>
              </w:rPr>
              <w:t>богатый лимфоцитами;</w:t>
            </w:r>
          </w:p>
          <w:p w14:paraId="0238FECB" w14:textId="77777777" w:rsidR="002C7010" w:rsidRPr="002F4348" w:rsidRDefault="002C7010" w:rsidP="002C7010">
            <w:pPr>
              <w:spacing w:line="240" w:lineRule="auto"/>
              <w:ind w:firstLine="0"/>
              <w:jc w:val="left"/>
              <w:rPr>
                <w:rFonts w:eastAsia="Times New Roman" w:cstheme="minorHAnsi"/>
                <w:lang w:eastAsia="ru-RU"/>
              </w:rPr>
            </w:pPr>
            <w:r w:rsidRPr="002F4348">
              <w:rPr>
                <w:rFonts w:eastAsia="Times New Roman" w:cstheme="minorHAnsi"/>
                <w:lang w:eastAsia="ru-RU"/>
              </w:rPr>
              <w:t>с лимфоидным истощением</w:t>
            </w:r>
          </w:p>
        </w:tc>
        <w:tc>
          <w:tcPr>
            <w:tcW w:w="1523" w:type="pct"/>
            <w:shd w:val="clear" w:color="auto" w:fill="auto"/>
          </w:tcPr>
          <w:p w14:paraId="5F93710F" w14:textId="77777777" w:rsidR="002C7010" w:rsidRPr="002F4348" w:rsidRDefault="002C7010" w:rsidP="002C7010">
            <w:pPr>
              <w:spacing w:line="240" w:lineRule="auto"/>
              <w:ind w:firstLine="0"/>
              <w:jc w:val="left"/>
              <w:rPr>
                <w:rFonts w:eastAsia="Times New Roman" w:cstheme="minorHAnsi"/>
                <w:lang w:eastAsia="ru-RU"/>
              </w:rPr>
            </w:pPr>
            <w:r w:rsidRPr="002F4348">
              <w:rPr>
                <w:rFonts w:eastAsia="Times New Roman" w:cstheme="minorHAnsi"/>
                <w:lang w:val="en-US" w:eastAsia="ru-RU"/>
              </w:rPr>
              <w:t>CD</w:t>
            </w:r>
            <w:r w:rsidRPr="002F4348">
              <w:rPr>
                <w:rFonts w:eastAsia="Times New Roman" w:cstheme="minorHAnsi"/>
                <w:lang w:eastAsia="ru-RU"/>
              </w:rPr>
              <w:t xml:space="preserve">30+, </w:t>
            </w:r>
            <w:r w:rsidRPr="002F4348">
              <w:rPr>
                <w:rFonts w:eastAsia="Times New Roman" w:cstheme="minorHAnsi"/>
                <w:lang w:val="en-US" w:eastAsia="ru-RU"/>
              </w:rPr>
              <w:t>CD</w:t>
            </w:r>
            <w:r w:rsidRPr="002F4348">
              <w:rPr>
                <w:rFonts w:eastAsia="Times New Roman" w:cstheme="minorHAnsi"/>
                <w:lang w:eastAsia="ru-RU"/>
              </w:rPr>
              <w:t xml:space="preserve">15+, </w:t>
            </w:r>
            <w:r w:rsidRPr="002F4348">
              <w:rPr>
                <w:rFonts w:eastAsia="Times New Roman" w:cstheme="minorHAnsi"/>
                <w:lang w:val="en-US" w:eastAsia="ru-RU"/>
              </w:rPr>
              <w:t>CD</w:t>
            </w:r>
            <w:r w:rsidRPr="002F4348">
              <w:rPr>
                <w:rFonts w:eastAsia="Times New Roman" w:cstheme="minorHAnsi"/>
                <w:lang w:eastAsia="ru-RU"/>
              </w:rPr>
              <w:t xml:space="preserve">20-/+ (экспрессия в 20-40% случаев), </w:t>
            </w:r>
            <w:r w:rsidRPr="002F4348">
              <w:rPr>
                <w:rFonts w:eastAsia="Times New Roman" w:cstheme="minorHAnsi"/>
                <w:lang w:val="en-US" w:eastAsia="ru-RU"/>
              </w:rPr>
              <w:t>CD</w:t>
            </w:r>
            <w:r w:rsidRPr="002F4348">
              <w:rPr>
                <w:rFonts w:eastAsia="Times New Roman" w:cstheme="minorHAnsi"/>
                <w:lang w:eastAsia="ru-RU"/>
              </w:rPr>
              <w:t xml:space="preserve">45-, </w:t>
            </w:r>
            <w:r w:rsidRPr="002F4348">
              <w:rPr>
                <w:rFonts w:eastAsia="Times New Roman" w:cstheme="minorHAnsi"/>
                <w:lang w:val="en-US" w:eastAsia="ru-RU"/>
              </w:rPr>
              <w:t>PAX</w:t>
            </w:r>
            <w:r w:rsidRPr="002F4348">
              <w:rPr>
                <w:rFonts w:eastAsia="Times New Roman" w:cstheme="minorHAnsi"/>
                <w:lang w:eastAsia="ru-RU"/>
              </w:rPr>
              <w:t xml:space="preserve">-5+ (слабо), </w:t>
            </w:r>
            <w:r w:rsidRPr="002F4348">
              <w:rPr>
                <w:rFonts w:eastAsia="Times New Roman" w:cstheme="minorHAnsi"/>
                <w:lang w:val="en-US" w:eastAsia="ru-RU"/>
              </w:rPr>
              <w:t>B</w:t>
            </w:r>
            <w:r w:rsidRPr="002F4348">
              <w:rPr>
                <w:rFonts w:eastAsia="Times New Roman" w:cstheme="minorHAnsi"/>
                <w:lang w:eastAsia="ru-RU"/>
              </w:rPr>
              <w:t>о</w:t>
            </w:r>
            <w:r w:rsidRPr="002F4348">
              <w:rPr>
                <w:rFonts w:eastAsia="Times New Roman" w:cstheme="minorHAnsi"/>
                <w:lang w:val="en-US" w:eastAsia="ru-RU"/>
              </w:rPr>
              <w:t>B</w:t>
            </w:r>
            <w:r w:rsidRPr="002F4348">
              <w:rPr>
                <w:rFonts w:eastAsia="Times New Roman" w:cstheme="minorHAnsi"/>
                <w:lang w:eastAsia="ru-RU"/>
              </w:rPr>
              <w:t xml:space="preserve">.1-, </w:t>
            </w:r>
            <w:r w:rsidRPr="002F4348">
              <w:rPr>
                <w:rFonts w:eastAsia="Times New Roman" w:cstheme="minorHAnsi"/>
                <w:lang w:val="en-US" w:eastAsia="ru-RU"/>
              </w:rPr>
              <w:t>Oct</w:t>
            </w:r>
            <w:r w:rsidRPr="002F4348">
              <w:rPr>
                <w:rFonts w:eastAsia="Times New Roman" w:cstheme="minorHAnsi"/>
                <w:lang w:eastAsia="ru-RU"/>
              </w:rPr>
              <w:t>-2- (или окрашивание в части клеток)</w:t>
            </w:r>
          </w:p>
        </w:tc>
      </w:tr>
      <w:tr w:rsidR="002C7010" w:rsidRPr="002F4348" w14:paraId="12CAD46D" w14:textId="77777777" w:rsidTr="003007A6">
        <w:tc>
          <w:tcPr>
            <w:tcW w:w="1162" w:type="pct"/>
            <w:shd w:val="clear" w:color="auto" w:fill="auto"/>
          </w:tcPr>
          <w:p w14:paraId="64468D5B" w14:textId="77777777" w:rsidR="002C7010" w:rsidRPr="002F4348" w:rsidRDefault="002C7010" w:rsidP="002C7010">
            <w:pPr>
              <w:keepNext/>
              <w:spacing w:line="240" w:lineRule="auto"/>
              <w:ind w:firstLine="0"/>
              <w:jc w:val="left"/>
              <w:outlineLvl w:val="4"/>
              <w:rPr>
                <w:rFonts w:eastAsia="Times New Roman" w:cstheme="minorHAnsi"/>
                <w:lang w:eastAsia="ru-RU"/>
              </w:rPr>
            </w:pPr>
            <w:r w:rsidRPr="002F4348">
              <w:rPr>
                <w:rFonts w:eastAsia="Times New Roman" w:cstheme="minorHAnsi"/>
                <w:lang w:eastAsia="ru-RU"/>
              </w:rPr>
              <w:t>Нодулярная лимфома Ходжкина с лимфоидным преобладанием</w:t>
            </w:r>
          </w:p>
          <w:p w14:paraId="01A9B60D" w14:textId="77777777" w:rsidR="002C7010" w:rsidRPr="002F4348" w:rsidRDefault="002C7010" w:rsidP="002C7010">
            <w:pPr>
              <w:spacing w:line="240" w:lineRule="auto"/>
              <w:ind w:firstLine="0"/>
              <w:rPr>
                <w:rFonts w:eastAsia="Times New Roman" w:cstheme="minorHAnsi"/>
                <w:lang w:eastAsia="ru-RU"/>
              </w:rPr>
            </w:pPr>
          </w:p>
        </w:tc>
        <w:tc>
          <w:tcPr>
            <w:tcW w:w="2314" w:type="pct"/>
            <w:shd w:val="clear" w:color="auto" w:fill="auto"/>
          </w:tcPr>
          <w:p w14:paraId="66B9C9F7" w14:textId="77777777" w:rsidR="002C7010" w:rsidRPr="002F4348" w:rsidRDefault="002C7010" w:rsidP="002C7010">
            <w:pPr>
              <w:spacing w:line="240" w:lineRule="auto"/>
              <w:ind w:firstLine="0"/>
              <w:rPr>
                <w:rFonts w:eastAsia="Times New Roman" w:cstheme="minorHAnsi"/>
                <w:lang w:eastAsia="ru-RU"/>
              </w:rPr>
            </w:pPr>
          </w:p>
        </w:tc>
        <w:tc>
          <w:tcPr>
            <w:tcW w:w="1523" w:type="pct"/>
            <w:shd w:val="clear" w:color="auto" w:fill="auto"/>
          </w:tcPr>
          <w:p w14:paraId="0086003F" w14:textId="77777777" w:rsidR="002C7010" w:rsidRPr="002F4348" w:rsidRDefault="002C7010" w:rsidP="002C7010">
            <w:pPr>
              <w:spacing w:line="240" w:lineRule="auto"/>
              <w:ind w:firstLine="0"/>
              <w:jc w:val="left"/>
              <w:rPr>
                <w:rFonts w:eastAsia="Times New Roman" w:cstheme="minorHAnsi"/>
                <w:lang w:eastAsia="ru-RU"/>
              </w:rPr>
            </w:pPr>
            <w:r w:rsidRPr="002F4348">
              <w:rPr>
                <w:rFonts w:eastAsia="Times New Roman" w:cstheme="minorHAnsi"/>
                <w:lang w:val="en-US" w:eastAsia="ru-RU"/>
              </w:rPr>
              <w:t>CD</w:t>
            </w:r>
            <w:r w:rsidRPr="002F4348">
              <w:rPr>
                <w:rFonts w:eastAsia="Times New Roman" w:cstheme="minorHAnsi"/>
                <w:lang w:eastAsia="ru-RU"/>
              </w:rPr>
              <w:t xml:space="preserve">20+, </w:t>
            </w:r>
            <w:r w:rsidRPr="002F4348">
              <w:rPr>
                <w:rFonts w:eastAsia="Times New Roman" w:cstheme="minorHAnsi"/>
                <w:lang w:val="en-US" w:eastAsia="ru-RU"/>
              </w:rPr>
              <w:t>CD</w:t>
            </w:r>
            <w:r w:rsidRPr="002F4348">
              <w:rPr>
                <w:rFonts w:eastAsia="Times New Roman" w:cstheme="minorHAnsi"/>
                <w:lang w:eastAsia="ru-RU"/>
              </w:rPr>
              <w:t xml:space="preserve">45+, </w:t>
            </w:r>
            <w:r w:rsidRPr="002F4348">
              <w:rPr>
                <w:rFonts w:eastAsia="Times New Roman" w:cstheme="minorHAnsi"/>
                <w:lang w:val="en-US" w:eastAsia="ru-RU"/>
              </w:rPr>
              <w:t>CD</w:t>
            </w:r>
            <w:r w:rsidRPr="002F4348">
              <w:rPr>
                <w:rFonts w:eastAsia="Times New Roman" w:cstheme="minorHAnsi"/>
                <w:lang w:eastAsia="ru-RU"/>
              </w:rPr>
              <w:t xml:space="preserve">30- (экспрессирован в единичных случаях), </w:t>
            </w:r>
            <w:r w:rsidRPr="002F4348">
              <w:rPr>
                <w:rFonts w:eastAsia="Times New Roman" w:cstheme="minorHAnsi"/>
                <w:lang w:val="en-US" w:eastAsia="ru-RU"/>
              </w:rPr>
              <w:t>CD</w:t>
            </w:r>
            <w:r w:rsidRPr="002F4348">
              <w:rPr>
                <w:rFonts w:eastAsia="Times New Roman" w:cstheme="minorHAnsi"/>
                <w:lang w:eastAsia="ru-RU"/>
              </w:rPr>
              <w:t xml:space="preserve">15-, </w:t>
            </w:r>
            <w:r w:rsidRPr="002F4348">
              <w:rPr>
                <w:rFonts w:eastAsia="Times New Roman" w:cstheme="minorHAnsi"/>
                <w:lang w:val="en-US" w:eastAsia="ru-RU"/>
              </w:rPr>
              <w:t>Oct</w:t>
            </w:r>
            <w:r w:rsidRPr="002F4348">
              <w:rPr>
                <w:rFonts w:eastAsia="Times New Roman" w:cstheme="minorHAnsi"/>
                <w:lang w:eastAsia="ru-RU"/>
              </w:rPr>
              <w:t xml:space="preserve">-2+ (очень ярко), </w:t>
            </w:r>
            <w:r w:rsidRPr="002F4348">
              <w:rPr>
                <w:rFonts w:eastAsia="Times New Roman" w:cstheme="minorHAnsi"/>
                <w:lang w:val="en-US" w:eastAsia="ru-RU"/>
              </w:rPr>
              <w:t>B</w:t>
            </w:r>
            <w:r w:rsidRPr="002F4348">
              <w:rPr>
                <w:rFonts w:eastAsia="Times New Roman" w:cstheme="minorHAnsi"/>
                <w:lang w:eastAsia="ru-RU"/>
              </w:rPr>
              <w:t>о</w:t>
            </w:r>
            <w:r w:rsidRPr="002F4348">
              <w:rPr>
                <w:rFonts w:eastAsia="Times New Roman" w:cstheme="minorHAnsi"/>
                <w:lang w:val="en-US" w:eastAsia="ru-RU"/>
              </w:rPr>
              <w:t>B</w:t>
            </w:r>
            <w:r w:rsidRPr="002F4348">
              <w:rPr>
                <w:rFonts w:eastAsia="Times New Roman" w:cstheme="minorHAnsi"/>
                <w:lang w:eastAsia="ru-RU"/>
              </w:rPr>
              <w:t xml:space="preserve">.1+, </w:t>
            </w:r>
            <w:r w:rsidRPr="002F4348">
              <w:rPr>
                <w:rFonts w:eastAsia="Times New Roman" w:cstheme="minorHAnsi"/>
                <w:lang w:val="en-US" w:eastAsia="ru-RU"/>
              </w:rPr>
              <w:t>BCL</w:t>
            </w:r>
            <w:r w:rsidRPr="002F4348">
              <w:rPr>
                <w:rFonts w:eastAsia="Times New Roman" w:cstheme="minorHAnsi"/>
                <w:lang w:eastAsia="ru-RU"/>
              </w:rPr>
              <w:t xml:space="preserve">-6+, </w:t>
            </w:r>
            <w:r w:rsidRPr="002F4348">
              <w:rPr>
                <w:rFonts w:eastAsia="Times New Roman" w:cstheme="minorHAnsi"/>
                <w:lang w:val="en-US" w:eastAsia="ru-RU"/>
              </w:rPr>
              <w:t>J</w:t>
            </w:r>
            <w:r w:rsidRPr="002F4348">
              <w:rPr>
                <w:rFonts w:eastAsia="Times New Roman" w:cstheme="minorHAnsi"/>
                <w:lang w:eastAsia="ru-RU"/>
              </w:rPr>
              <w:t>-</w:t>
            </w:r>
            <w:r w:rsidRPr="002F4348">
              <w:rPr>
                <w:rFonts w:eastAsia="Times New Roman" w:cstheme="minorHAnsi"/>
                <w:lang w:val="en-US" w:eastAsia="ru-RU"/>
              </w:rPr>
              <w:t>chain</w:t>
            </w:r>
            <w:r w:rsidRPr="002F4348">
              <w:rPr>
                <w:rFonts w:eastAsia="Times New Roman" w:cstheme="minorHAnsi"/>
                <w:lang w:eastAsia="ru-RU"/>
              </w:rPr>
              <w:t xml:space="preserve">+ </w:t>
            </w:r>
          </w:p>
          <w:p w14:paraId="2FC424F7" w14:textId="77777777" w:rsidR="002C7010" w:rsidRPr="002F4348" w:rsidRDefault="002C7010" w:rsidP="002C7010">
            <w:pPr>
              <w:spacing w:line="240" w:lineRule="auto"/>
              <w:ind w:firstLine="0"/>
              <w:jc w:val="left"/>
              <w:rPr>
                <w:rFonts w:eastAsia="Times New Roman" w:cstheme="minorHAnsi"/>
                <w:lang w:eastAsia="ru-RU"/>
              </w:rPr>
            </w:pPr>
          </w:p>
        </w:tc>
      </w:tr>
    </w:tbl>
    <w:p w14:paraId="0A441D86" w14:textId="77777777" w:rsidR="002C7010" w:rsidRPr="002F4348" w:rsidRDefault="002C7010" w:rsidP="002C7010">
      <w:pPr>
        <w:pStyle w:val="2"/>
      </w:pPr>
      <w:bookmarkStart w:id="57" w:name="_Toc65586405"/>
      <w:r w:rsidRPr="002F4348">
        <w:t>7.</w:t>
      </w:r>
      <w:r w:rsidR="0064071E" w:rsidRPr="002F4348">
        <w:t>3</w:t>
      </w:r>
      <w:r w:rsidRPr="002F4348">
        <w:t xml:space="preserve"> Стадирование и определение прогностической группы при ЛХ</w:t>
      </w:r>
      <w:bookmarkEnd w:id="57"/>
    </w:p>
    <w:p w14:paraId="722D572F" w14:textId="77777777" w:rsidR="002C7010" w:rsidRPr="002F4348" w:rsidRDefault="002C7010" w:rsidP="002C7010">
      <w:pPr>
        <w:ind w:firstLine="567"/>
        <w:rPr>
          <w:rFonts w:cs="Times New Roman"/>
          <w:bCs/>
          <w:color w:val="FF0000"/>
          <w:lang w:eastAsia="ru-RU"/>
        </w:rPr>
      </w:pPr>
      <w:r w:rsidRPr="002F4348">
        <w:rPr>
          <w:rFonts w:cs="Times New Roman"/>
          <w:bCs/>
          <w:lang w:eastAsia="ru-RU"/>
        </w:rPr>
        <w:t xml:space="preserve">Стадирование осуществляется по результатам обследования в соответствии с критериями классификации </w:t>
      </w:r>
      <w:r w:rsidRPr="002F4348">
        <w:rPr>
          <w:rFonts w:cs="Times New Roman"/>
          <w:bCs/>
          <w:lang w:val="en-US" w:eastAsia="ru-RU"/>
        </w:rPr>
        <w:t>Ann</w:t>
      </w:r>
      <w:r w:rsidRPr="002F4348">
        <w:rPr>
          <w:rFonts w:cs="Times New Roman"/>
          <w:bCs/>
          <w:lang w:eastAsia="ru-RU"/>
        </w:rPr>
        <w:t xml:space="preserve"> </w:t>
      </w:r>
      <w:r w:rsidRPr="002F4348">
        <w:rPr>
          <w:rFonts w:cs="Times New Roman"/>
          <w:bCs/>
          <w:lang w:val="en-US" w:eastAsia="ru-RU"/>
        </w:rPr>
        <w:t>Arbor</w:t>
      </w:r>
      <w:r w:rsidRPr="002F4348">
        <w:rPr>
          <w:rFonts w:cs="Times New Roman"/>
          <w:bCs/>
          <w:lang w:eastAsia="ru-RU"/>
        </w:rPr>
        <w:t xml:space="preserve"> (модификация </w:t>
      </w:r>
      <w:r w:rsidRPr="002F4348">
        <w:rPr>
          <w:rFonts w:cs="Times New Roman"/>
          <w:bCs/>
          <w:lang w:val="en-US" w:eastAsia="ru-RU"/>
        </w:rPr>
        <w:t>Cotswold</w:t>
      </w:r>
      <w:r w:rsidRPr="002F4348">
        <w:rPr>
          <w:rFonts w:cs="Times New Roman"/>
          <w:bCs/>
          <w:lang w:eastAsia="ru-RU"/>
        </w:rPr>
        <w:t xml:space="preserve">) (табл. </w:t>
      </w:r>
      <w:r w:rsidR="00C6417C" w:rsidRPr="002F4348">
        <w:rPr>
          <w:rFonts w:cs="Times New Roman"/>
          <w:bCs/>
          <w:lang w:eastAsia="ru-RU"/>
        </w:rPr>
        <w:t>7.</w:t>
      </w:r>
      <w:r w:rsidR="0064071E" w:rsidRPr="002F4348">
        <w:rPr>
          <w:rFonts w:cs="Times New Roman"/>
          <w:bCs/>
          <w:lang w:eastAsia="ru-RU"/>
        </w:rPr>
        <w:t>3</w:t>
      </w:r>
      <w:r w:rsidR="00C6417C" w:rsidRPr="002F4348">
        <w:rPr>
          <w:rFonts w:cs="Times New Roman"/>
          <w:bCs/>
          <w:lang w:eastAsia="ru-RU"/>
        </w:rPr>
        <w:t>.1</w:t>
      </w:r>
      <w:r w:rsidRPr="002F4348">
        <w:rPr>
          <w:rFonts w:cs="Times New Roman"/>
          <w:bCs/>
          <w:lang w:eastAsia="ru-RU"/>
        </w:rPr>
        <w:t>).</w:t>
      </w:r>
      <w:r w:rsidRPr="002F4348">
        <w:rPr>
          <w:rFonts w:cs="Times New Roman"/>
          <w:bCs/>
          <w:color w:val="FF0000"/>
          <w:lang w:eastAsia="ru-RU"/>
        </w:rPr>
        <w:t xml:space="preserve"> </w:t>
      </w:r>
    </w:p>
    <w:p w14:paraId="5076A2CB" w14:textId="77777777" w:rsidR="002C7010" w:rsidRPr="002F4348" w:rsidRDefault="002C7010" w:rsidP="002C7010">
      <w:pPr>
        <w:ind w:firstLine="567"/>
        <w:jc w:val="right"/>
        <w:rPr>
          <w:rFonts w:eastAsia="Calibri" w:cs="Times New Roman"/>
        </w:rPr>
      </w:pPr>
      <w:r w:rsidRPr="002F4348">
        <w:rPr>
          <w:rFonts w:eastAsia="Calibri" w:cs="Times New Roman"/>
        </w:rPr>
        <w:t xml:space="preserve">Таблица </w:t>
      </w:r>
      <w:r w:rsidR="00C6417C" w:rsidRPr="002F4348">
        <w:rPr>
          <w:rFonts w:eastAsia="Calibri" w:cs="Times New Roman"/>
        </w:rPr>
        <w:t>7.</w:t>
      </w:r>
      <w:r w:rsidR="0064071E" w:rsidRPr="002F4348">
        <w:rPr>
          <w:rFonts w:eastAsia="Calibri" w:cs="Times New Roman"/>
        </w:rPr>
        <w:t>3</w:t>
      </w:r>
      <w:r w:rsidR="00C6417C" w:rsidRPr="002F4348">
        <w:rPr>
          <w:rFonts w:eastAsia="Calibri" w:cs="Times New Roman"/>
        </w:rPr>
        <w:t>.1</w:t>
      </w:r>
    </w:p>
    <w:p w14:paraId="72501997" w14:textId="77777777" w:rsidR="002C7010" w:rsidRPr="002F4348" w:rsidRDefault="002C7010" w:rsidP="002C7010">
      <w:pPr>
        <w:ind w:firstLine="567"/>
        <w:jc w:val="center"/>
        <w:rPr>
          <w:rFonts w:eastAsia="Calibri" w:cs="Times New Roman"/>
        </w:rPr>
      </w:pPr>
      <w:r w:rsidRPr="002F4348">
        <w:rPr>
          <w:rFonts w:eastAsia="Calibri" w:cs="Times New Roman"/>
        </w:rPr>
        <w:t xml:space="preserve">Стадирование лимфом по </w:t>
      </w:r>
      <w:bookmarkStart w:id="58" w:name="_Hlk510628644"/>
      <w:r w:rsidRPr="002F4348">
        <w:rPr>
          <w:rFonts w:eastAsia="Calibri" w:cs="Times New Roman"/>
          <w:lang w:val="en-US"/>
        </w:rPr>
        <w:t>Ann</w:t>
      </w:r>
      <w:r w:rsidRPr="002F4348">
        <w:rPr>
          <w:rFonts w:eastAsia="Calibri" w:cs="Times New Roman"/>
        </w:rPr>
        <w:t xml:space="preserve"> </w:t>
      </w:r>
      <w:r w:rsidRPr="002F4348">
        <w:rPr>
          <w:rFonts w:eastAsia="Calibri" w:cs="Times New Roman"/>
          <w:lang w:val="en-US"/>
        </w:rPr>
        <w:t>Arbor</w:t>
      </w:r>
      <w:bookmarkEnd w:id="58"/>
      <w:r w:rsidRPr="002F4348">
        <w:rPr>
          <w:rFonts w:eastAsia="Calibri" w:cs="Times New Roman"/>
        </w:rPr>
        <w:t xml:space="preserve">, модификация </w:t>
      </w:r>
      <w:r w:rsidRPr="002F4348">
        <w:rPr>
          <w:rFonts w:eastAsia="Calibri" w:cs="Times New Roman"/>
          <w:lang w:val="en-US"/>
        </w:rPr>
        <w:t>Cotswol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64"/>
        <w:gridCol w:w="4123"/>
        <w:gridCol w:w="4058"/>
      </w:tblGrid>
      <w:tr w:rsidR="002C7010" w:rsidRPr="002F4348" w14:paraId="487CF86C" w14:textId="77777777" w:rsidTr="003007A6">
        <w:tc>
          <w:tcPr>
            <w:tcW w:w="623" w:type="pct"/>
          </w:tcPr>
          <w:p w14:paraId="05F29984" w14:textId="77777777" w:rsidR="002C7010" w:rsidRPr="002F4348" w:rsidRDefault="002C7010" w:rsidP="002C701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I</w:t>
            </w:r>
          </w:p>
        </w:tc>
        <w:tc>
          <w:tcPr>
            <w:tcW w:w="2206" w:type="pct"/>
          </w:tcPr>
          <w:p w14:paraId="46F8008B" w14:textId="77777777" w:rsidR="002C7010" w:rsidRPr="002F4348" w:rsidRDefault="002C7010" w:rsidP="00B153FC">
            <w:pPr>
              <w:numPr>
                <w:ilvl w:val="0"/>
                <w:numId w:val="26"/>
              </w:numPr>
              <w:spacing w:line="288" w:lineRule="auto"/>
              <w:contextualSpacing/>
              <w:jc w:val="left"/>
              <w:rPr>
                <w:rFonts w:eastAsia="Calibri" w:cs="Times New Roman"/>
              </w:rPr>
            </w:pPr>
            <w:r w:rsidRPr="002F4348">
              <w:rPr>
                <w:rFonts w:eastAsia="Calibri" w:cs="Times New Roman"/>
              </w:rPr>
              <w:t>Поражение одной лимфатической зоны (рис. 1) или структуры</w:t>
            </w:r>
            <w:r w:rsidRPr="009D018C">
              <w:rPr>
                <w:rStyle w:val="af4"/>
              </w:rPr>
              <w:footnoteReference w:id="2"/>
            </w:r>
          </w:p>
        </w:tc>
        <w:tc>
          <w:tcPr>
            <w:tcW w:w="2171" w:type="pct"/>
          </w:tcPr>
          <w:p w14:paraId="3339B90D" w14:textId="77777777" w:rsidR="002C7010" w:rsidRPr="002F4348" w:rsidRDefault="002C7010" w:rsidP="002C7010">
            <w:pPr>
              <w:ind w:left="360" w:firstLine="0"/>
              <w:contextualSpacing/>
              <w:rPr>
                <w:rFonts w:ascii="Calibri" w:eastAsia="Calibri" w:hAnsi="Calibri" w:cs="Times New Roman"/>
              </w:rPr>
            </w:pPr>
            <w:r w:rsidRPr="002F4348">
              <w:rPr>
                <w:rFonts w:eastAsia="Times New Roman" w:cstheme="minorHAnsi"/>
                <w:noProof/>
                <w:sz w:val="28"/>
                <w:szCs w:val="28"/>
                <w:lang w:eastAsia="ru-RU"/>
              </w:rPr>
              <mc:AlternateContent>
                <mc:Choice Requires="wps">
                  <w:drawing>
                    <wp:anchor distT="0" distB="0" distL="114300" distR="114300" simplePos="0" relativeHeight="251664384" behindDoc="0" locked="0" layoutInCell="1" allowOverlap="1" wp14:anchorId="0096DFA2" wp14:editId="370E002D">
                      <wp:simplePos x="0" y="0"/>
                      <wp:positionH relativeFrom="column">
                        <wp:posOffset>1459491</wp:posOffset>
                      </wp:positionH>
                      <wp:positionV relativeFrom="paragraph">
                        <wp:posOffset>471186</wp:posOffset>
                      </wp:positionV>
                      <wp:extent cx="52103" cy="54707"/>
                      <wp:effectExtent l="0" t="0" r="24130" b="21590"/>
                      <wp:wrapNone/>
                      <wp:docPr id="11" name="Овал 11"/>
                      <wp:cNvGraphicFramePr/>
                      <a:graphic xmlns:a="http://schemas.openxmlformats.org/drawingml/2006/main">
                        <a:graphicData uri="http://schemas.microsoft.com/office/word/2010/wordprocessingShape">
                          <wps:wsp>
                            <wps:cNvSpPr/>
                            <wps:spPr>
                              <a:xfrm>
                                <a:off x="0" y="0"/>
                                <a:ext cx="52103" cy="54707"/>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927AD1D" id="Овал 11" o:spid="_x0000_s1026" style="position:absolute;margin-left:114.9pt;margin-top:37.1pt;width:4.1pt;height:4.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" fillcolor="#5b9bd5" strokecolor="#41719c"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5408" behindDoc="0" locked="0" layoutInCell="1" allowOverlap="1" wp14:anchorId="2F298C47" wp14:editId="67F73B22">
                      <wp:simplePos x="0" y="0"/>
                      <wp:positionH relativeFrom="column">
                        <wp:posOffset>936772</wp:posOffset>
                      </wp:positionH>
                      <wp:positionV relativeFrom="paragraph">
                        <wp:posOffset>122832</wp:posOffset>
                      </wp:positionV>
                      <wp:extent cx="54707" cy="124541"/>
                      <wp:effectExtent l="0" t="0" r="21590" b="27940"/>
                      <wp:wrapNone/>
                      <wp:docPr id="1" name="Овал 1"/>
                      <wp:cNvGraphicFramePr/>
                      <a:graphic xmlns:a="http://schemas.openxmlformats.org/drawingml/2006/main">
                        <a:graphicData uri="http://schemas.microsoft.com/office/word/2010/wordprocessingShape">
                          <wps:wsp>
                            <wps:cNvSpPr/>
                            <wps:spPr>
                              <a:xfrm>
                                <a:off x="0" y="0"/>
                                <a:ext cx="54707" cy="124541"/>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952E504" id="Овал 1" o:spid="_x0000_s1026" style="position:absolute;margin-left:73.75pt;margin-top:9.65pt;width:4.3pt;height: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" fillcolor="#5b9bd5" strokecolor="#41719c"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3360" behindDoc="0" locked="0" layoutInCell="1" allowOverlap="1" wp14:anchorId="12A4822A" wp14:editId="4C222D92">
                      <wp:simplePos x="0" y="0"/>
                      <wp:positionH relativeFrom="column">
                        <wp:posOffset>1928219</wp:posOffset>
                      </wp:positionH>
                      <wp:positionV relativeFrom="paragraph">
                        <wp:posOffset>312534</wp:posOffset>
                      </wp:positionV>
                      <wp:extent cx="52640" cy="50295"/>
                      <wp:effectExtent l="0" t="0" r="24130" b="26035"/>
                      <wp:wrapNone/>
                      <wp:docPr id="17" name="Овал 17"/>
                      <wp:cNvGraphicFramePr/>
                      <a:graphic xmlns:a="http://schemas.openxmlformats.org/drawingml/2006/main">
                        <a:graphicData uri="http://schemas.microsoft.com/office/word/2010/wordprocessingShape">
                          <wps:wsp>
                            <wps:cNvSpPr/>
                            <wps:spPr>
                              <a:xfrm flipH="1">
                                <a:off x="0" y="0"/>
                                <a:ext cx="52640" cy="502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4B1EF0C" id="Овал 17" o:spid="_x0000_s1026" style="position:absolute;margin-left:151.85pt;margin-top:24.6pt;width:4.15pt;height:3.9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2336" behindDoc="0" locked="0" layoutInCell="1" allowOverlap="1" wp14:anchorId="563B093D" wp14:editId="31DE42C7">
                      <wp:simplePos x="0" y="0"/>
                      <wp:positionH relativeFrom="column">
                        <wp:posOffset>415551</wp:posOffset>
                      </wp:positionH>
                      <wp:positionV relativeFrom="paragraph">
                        <wp:posOffset>67734</wp:posOffset>
                      </wp:positionV>
                      <wp:extent cx="52103" cy="62523"/>
                      <wp:effectExtent l="0" t="0" r="24130" b="13970"/>
                      <wp:wrapNone/>
                      <wp:docPr id="18" name="Овал 18"/>
                      <wp:cNvGraphicFramePr/>
                      <a:graphic xmlns:a="http://schemas.openxmlformats.org/drawingml/2006/main">
                        <a:graphicData uri="http://schemas.microsoft.com/office/word/2010/wordprocessingShape">
                          <wps:wsp>
                            <wps:cNvSpPr/>
                            <wps:spPr>
                              <a:xfrm>
                                <a:off x="0" y="0"/>
                                <a:ext cx="52103" cy="62523"/>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71AC034" id="Овал 18" o:spid="_x0000_s1026" style="position:absolute;margin-left:32.7pt;margin-top:5.35pt;width:4.1pt;height:4.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" fillcolor="#5b9bd5" strokecolor="#41719c" strokeweight="1pt">
                      <v:stroke joinstyle="miter"/>
                    </v:oval>
                  </w:pict>
                </mc:Fallback>
              </mc:AlternateContent>
            </w:r>
            <w:r w:rsidRPr="002F4348">
              <w:rPr>
                <w:rFonts w:eastAsia="Times New Roman" w:cstheme="minorHAnsi"/>
                <w:noProof/>
                <w:sz w:val="28"/>
                <w:szCs w:val="28"/>
                <w:lang w:eastAsia="ru-RU"/>
              </w:rPr>
              <w:drawing>
                <wp:inline distT="0" distB="0" distL="0" distR="0" wp14:anchorId="36B48910" wp14:editId="46FAEA34">
                  <wp:extent cx="470506" cy="654050"/>
                  <wp:effectExtent l="0" t="0" r="6350" b="0"/>
                  <wp:docPr id="34"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2F799FE" wp14:editId="0FDB7B98">
                  <wp:extent cx="470506" cy="654050"/>
                  <wp:effectExtent l="0" t="0" r="6350" b="0"/>
                  <wp:docPr id="14336"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72213348" wp14:editId="7EB952C7">
                  <wp:extent cx="463550" cy="644383"/>
                  <wp:effectExtent l="0" t="0" r="0" b="3810"/>
                  <wp:docPr id="14337"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07614" cy="70563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6A9A5CA" wp14:editId="5549F5D9">
                  <wp:extent cx="457200" cy="635553"/>
                  <wp:effectExtent l="0" t="0" r="0" b="0"/>
                  <wp:docPr id="14338"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89564" cy="680542"/>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tc>
      </w:tr>
      <w:tr w:rsidR="002C7010" w:rsidRPr="002F4348" w14:paraId="6B5FC230" w14:textId="77777777" w:rsidTr="003007A6">
        <w:tc>
          <w:tcPr>
            <w:tcW w:w="623" w:type="pct"/>
          </w:tcPr>
          <w:p w14:paraId="7D5312C2" w14:textId="77777777" w:rsidR="002C7010" w:rsidRPr="002F4348" w:rsidRDefault="002C7010" w:rsidP="002C701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II</w:t>
            </w:r>
            <w:r w:rsidRPr="002F4348">
              <w:rPr>
                <w:rFonts w:eastAsia="Calibri" w:cs="Times New Roman"/>
              </w:rPr>
              <w:t xml:space="preserve"> </w:t>
            </w:r>
          </w:p>
        </w:tc>
        <w:tc>
          <w:tcPr>
            <w:tcW w:w="2206" w:type="pct"/>
          </w:tcPr>
          <w:p w14:paraId="7703A046" w14:textId="77777777" w:rsidR="002C7010" w:rsidRPr="002F4348" w:rsidRDefault="002C7010" w:rsidP="00B153FC">
            <w:pPr>
              <w:numPr>
                <w:ilvl w:val="0"/>
                <w:numId w:val="27"/>
              </w:numPr>
              <w:spacing w:line="288" w:lineRule="auto"/>
              <w:contextualSpacing/>
              <w:jc w:val="left"/>
              <w:rPr>
                <w:rFonts w:eastAsia="Calibri" w:cs="Times New Roman"/>
              </w:rPr>
            </w:pPr>
            <w:r w:rsidRPr="002F4348">
              <w:rPr>
                <w:rFonts w:eastAsia="Calibri" w:cs="Times New Roman"/>
              </w:rPr>
              <w:t>Поражение двух или более</w:t>
            </w:r>
            <w:r w:rsidRPr="009D018C">
              <w:rPr>
                <w:rStyle w:val="af4"/>
              </w:rPr>
              <w:footnoteReference w:id="3"/>
            </w:r>
            <w:r w:rsidRPr="002F4348">
              <w:rPr>
                <w:rFonts w:eastAsia="Calibri" w:cs="Times New Roman"/>
              </w:rPr>
              <w:t xml:space="preserve"> лимфатических зон по одну сторону диафрагмы</w:t>
            </w:r>
            <w:r w:rsidRPr="009D018C">
              <w:rPr>
                <w:rStyle w:val="af4"/>
              </w:rPr>
              <w:footnoteReference w:id="4"/>
            </w:r>
          </w:p>
        </w:tc>
        <w:tc>
          <w:tcPr>
            <w:tcW w:w="2171" w:type="pct"/>
          </w:tcPr>
          <w:p w14:paraId="61288AC0" w14:textId="77777777" w:rsidR="002C7010" w:rsidRPr="002F4348" w:rsidRDefault="002C7010" w:rsidP="002C7010">
            <w:pPr>
              <w:ind w:left="360" w:firstLine="0"/>
              <w:contextualSpacing/>
              <w:rPr>
                <w:rFonts w:ascii="Calibri" w:eastAsia="Calibri" w:hAnsi="Calibri" w:cs="Times New Roman"/>
              </w:rPr>
            </w:pPr>
            <w:r w:rsidRPr="002F4348">
              <w:rPr>
                <w:rFonts w:eastAsia="Times New Roman" w:cstheme="minorHAnsi"/>
                <w:noProof/>
                <w:sz w:val="28"/>
                <w:szCs w:val="28"/>
                <w:lang w:eastAsia="ru-RU"/>
              </w:rPr>
              <mc:AlternateContent>
                <mc:Choice Requires="wps">
                  <w:drawing>
                    <wp:anchor distT="0" distB="0" distL="114300" distR="114300" simplePos="0" relativeHeight="251666432" behindDoc="0" locked="0" layoutInCell="1" allowOverlap="1" wp14:anchorId="116959E8" wp14:editId="11AAC51E">
                      <wp:simplePos x="0" y="0"/>
                      <wp:positionH relativeFrom="column">
                        <wp:posOffset>404825</wp:posOffset>
                      </wp:positionH>
                      <wp:positionV relativeFrom="paragraph">
                        <wp:posOffset>94818</wp:posOffset>
                      </wp:positionV>
                      <wp:extent cx="45719" cy="45719"/>
                      <wp:effectExtent l="0" t="0" r="12065" b="12065"/>
                      <wp:wrapNone/>
                      <wp:docPr id="41" name="Овал 41"/>
                      <wp:cNvGraphicFramePr/>
                      <a:graphic xmlns:a="http://schemas.openxmlformats.org/drawingml/2006/main">
                        <a:graphicData uri="http://schemas.microsoft.com/office/word/2010/wordprocessingShape">
                          <wps:wsp>
                            <wps:cNvSpPr/>
                            <wps:spPr>
                              <a:xfrm flipH="1">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61A553B" id="Овал 41" o:spid="_x0000_s1026" style="position:absolute;margin-left:31.9pt;margin-top:7.45pt;width:3.6pt;height:3.6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9984" behindDoc="0" locked="0" layoutInCell="1" allowOverlap="1" wp14:anchorId="5F58CD57" wp14:editId="6CCA5A58">
                      <wp:simplePos x="0" y="0"/>
                      <wp:positionH relativeFrom="column">
                        <wp:posOffset>424993</wp:posOffset>
                      </wp:positionH>
                      <wp:positionV relativeFrom="paragraph">
                        <wp:posOffset>33554</wp:posOffset>
                      </wp:positionV>
                      <wp:extent cx="45719" cy="45719"/>
                      <wp:effectExtent l="0" t="0" r="12065" b="12065"/>
                      <wp:wrapNone/>
                      <wp:docPr id="67" name="Овал 67"/>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C3F0226" id="Овал 67" o:spid="_x0000_s1026" style="position:absolute;margin-left:33.45pt;margin-top:2.65pt;width:3.6pt;height: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7696" behindDoc="0" locked="0" layoutInCell="1" allowOverlap="1" wp14:anchorId="29F8D6B5" wp14:editId="4A51B798">
                      <wp:simplePos x="0" y="0"/>
                      <wp:positionH relativeFrom="column">
                        <wp:posOffset>1933396</wp:posOffset>
                      </wp:positionH>
                      <wp:positionV relativeFrom="paragraph">
                        <wp:posOffset>484863</wp:posOffset>
                      </wp:positionV>
                      <wp:extent cx="45719" cy="45719"/>
                      <wp:effectExtent l="0" t="0" r="12065" b="12065"/>
                      <wp:wrapNone/>
                      <wp:docPr id="55" name="Овал 55"/>
                      <wp:cNvGraphicFramePr/>
                      <a:graphic xmlns:a="http://schemas.openxmlformats.org/drawingml/2006/main">
                        <a:graphicData uri="http://schemas.microsoft.com/office/word/2010/wordprocessingShape">
                          <wps:wsp>
                            <wps:cNvSpPr/>
                            <wps:spPr>
                              <a:xfrm flipH="1">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3FE417B" id="Овал 55" o:spid="_x0000_s1026" style="position:absolute;margin-left:152.25pt;margin-top:38.2pt;width:3.6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6672" behindDoc="0" locked="0" layoutInCell="1" allowOverlap="1" wp14:anchorId="3BFD13E4" wp14:editId="76F0EB37">
                      <wp:simplePos x="0" y="0"/>
                      <wp:positionH relativeFrom="column">
                        <wp:posOffset>1954806</wp:posOffset>
                      </wp:positionH>
                      <wp:positionV relativeFrom="paragraph">
                        <wp:posOffset>304881</wp:posOffset>
                      </wp:positionV>
                      <wp:extent cx="45719" cy="49106"/>
                      <wp:effectExtent l="0" t="0" r="12065" b="27305"/>
                      <wp:wrapNone/>
                      <wp:docPr id="54" name="Овал 54"/>
                      <wp:cNvGraphicFramePr/>
                      <a:graphic xmlns:a="http://schemas.openxmlformats.org/drawingml/2006/main">
                        <a:graphicData uri="http://schemas.microsoft.com/office/word/2010/wordprocessingShape">
                          <wps:wsp>
                            <wps:cNvSpPr/>
                            <wps:spPr>
                              <a:xfrm>
                                <a:off x="0" y="0"/>
                                <a:ext cx="45719" cy="4910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BF9F2F0" id="Овал 54" o:spid="_x0000_s1026" style="position:absolute;margin-left:153.9pt;margin-top:24pt;width:3.6pt;height: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5648" behindDoc="0" locked="0" layoutInCell="1" allowOverlap="1" wp14:anchorId="137C9192" wp14:editId="2CE959CB">
                      <wp:simplePos x="0" y="0"/>
                      <wp:positionH relativeFrom="column">
                        <wp:posOffset>1924734</wp:posOffset>
                      </wp:positionH>
                      <wp:positionV relativeFrom="paragraph">
                        <wp:posOffset>370400</wp:posOffset>
                      </wp:positionV>
                      <wp:extent cx="45719" cy="65129"/>
                      <wp:effectExtent l="0" t="0" r="12065" b="11430"/>
                      <wp:wrapNone/>
                      <wp:docPr id="53" name="Овал 53"/>
                      <wp:cNvGraphicFramePr/>
                      <a:graphic xmlns:a="http://schemas.openxmlformats.org/drawingml/2006/main">
                        <a:graphicData uri="http://schemas.microsoft.com/office/word/2010/wordprocessingShape">
                          <wps:wsp>
                            <wps:cNvSpPr/>
                            <wps:spPr>
                              <a:xfrm>
                                <a:off x="0" y="0"/>
                                <a:ext cx="45719" cy="6512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4B98C54" id="Овал 53" o:spid="_x0000_s1026" style="position:absolute;margin-left:151.55pt;margin-top:29.15pt;width:3.6pt;height:5.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4624" behindDoc="0" locked="0" layoutInCell="1" allowOverlap="1" wp14:anchorId="0F268CBA" wp14:editId="54F17617">
                      <wp:simplePos x="0" y="0"/>
                      <wp:positionH relativeFrom="column">
                        <wp:posOffset>1051316</wp:posOffset>
                      </wp:positionH>
                      <wp:positionV relativeFrom="paragraph">
                        <wp:posOffset>166794</wp:posOffset>
                      </wp:positionV>
                      <wp:extent cx="52103" cy="49497"/>
                      <wp:effectExtent l="0" t="0" r="24130" b="27305"/>
                      <wp:wrapNone/>
                      <wp:docPr id="52" name="Овал 52"/>
                      <wp:cNvGraphicFramePr/>
                      <a:graphic xmlns:a="http://schemas.openxmlformats.org/drawingml/2006/main">
                        <a:graphicData uri="http://schemas.microsoft.com/office/word/2010/wordprocessingShape">
                          <wps:wsp>
                            <wps:cNvSpPr/>
                            <wps:spPr>
                              <a:xfrm>
                                <a:off x="0" y="0"/>
                                <a:ext cx="52103" cy="4949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37F1C05" id="Овал 52" o:spid="_x0000_s1026" style="position:absolute;margin-left:82.8pt;margin-top:13.15pt;width:4.1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1552" behindDoc="0" locked="0" layoutInCell="1" allowOverlap="1" wp14:anchorId="4E4C24E0" wp14:editId="5A2F7B04">
                      <wp:simplePos x="0" y="0"/>
                      <wp:positionH relativeFrom="column">
                        <wp:posOffset>1418719</wp:posOffset>
                      </wp:positionH>
                      <wp:positionV relativeFrom="paragraph">
                        <wp:posOffset>102071</wp:posOffset>
                      </wp:positionV>
                      <wp:extent cx="54708" cy="135337"/>
                      <wp:effectExtent l="0" t="0" r="21590" b="17145"/>
                      <wp:wrapNone/>
                      <wp:docPr id="49" name="Овал 49"/>
                      <wp:cNvGraphicFramePr/>
                      <a:graphic xmlns:a="http://schemas.openxmlformats.org/drawingml/2006/main">
                        <a:graphicData uri="http://schemas.microsoft.com/office/word/2010/wordprocessingShape">
                          <wps:wsp>
                            <wps:cNvSpPr/>
                            <wps:spPr>
                              <a:xfrm flipH="1">
                                <a:off x="0" y="0"/>
                                <a:ext cx="54708" cy="135337"/>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74F0FF8" id="Овал 49" o:spid="_x0000_s1026" style="position:absolute;margin-left:111.7pt;margin-top:8.05pt;width:4.3pt;height:10.6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3600" behindDoc="0" locked="0" layoutInCell="1" allowOverlap="1" wp14:anchorId="6A8F39E4" wp14:editId="13ACE02F">
                      <wp:simplePos x="0" y="0"/>
                      <wp:positionH relativeFrom="column">
                        <wp:posOffset>1406086</wp:posOffset>
                      </wp:positionH>
                      <wp:positionV relativeFrom="paragraph">
                        <wp:posOffset>149811</wp:posOffset>
                      </wp:positionV>
                      <wp:extent cx="45719" cy="54203"/>
                      <wp:effectExtent l="0" t="0" r="12065" b="22225"/>
                      <wp:wrapNone/>
                      <wp:docPr id="51" name="Овал 51"/>
                      <wp:cNvGraphicFramePr/>
                      <a:graphic xmlns:a="http://schemas.openxmlformats.org/drawingml/2006/main">
                        <a:graphicData uri="http://schemas.microsoft.com/office/word/2010/wordprocessingShape">
                          <wps:wsp>
                            <wps:cNvSpPr/>
                            <wps:spPr>
                              <a:xfrm>
                                <a:off x="0" y="0"/>
                                <a:ext cx="45719" cy="5420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F99AEDB" id="Овал 51" o:spid="_x0000_s1026" style="position:absolute;margin-left:110.7pt;margin-top:11.8pt;width:3.6pt;height: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2576" behindDoc="0" locked="0" layoutInCell="1" allowOverlap="1" wp14:anchorId="6A212451" wp14:editId="147B2EF0">
                      <wp:simplePos x="0" y="0"/>
                      <wp:positionH relativeFrom="column">
                        <wp:posOffset>1449005</wp:posOffset>
                      </wp:positionH>
                      <wp:positionV relativeFrom="paragraph">
                        <wp:posOffset>143135</wp:posOffset>
                      </wp:positionV>
                      <wp:extent cx="45719" cy="45719"/>
                      <wp:effectExtent l="0" t="0" r="12065" b="12065"/>
                      <wp:wrapNone/>
                      <wp:docPr id="50" name="Овал 50"/>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6603542" id="Овал 50" o:spid="_x0000_s1026" style="position:absolute;margin-left:114.1pt;margin-top:11.25pt;width:3.6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0528" behindDoc="0" locked="0" layoutInCell="1" allowOverlap="1" wp14:anchorId="54C47C29" wp14:editId="10DC1BF8">
                      <wp:simplePos x="0" y="0"/>
                      <wp:positionH relativeFrom="column">
                        <wp:posOffset>934166</wp:posOffset>
                      </wp:positionH>
                      <wp:positionV relativeFrom="paragraph">
                        <wp:posOffset>130729</wp:posOffset>
                      </wp:positionV>
                      <wp:extent cx="77731" cy="106810"/>
                      <wp:effectExtent l="0" t="0" r="17780" b="26670"/>
                      <wp:wrapNone/>
                      <wp:docPr id="48" name="Овал 48"/>
                      <wp:cNvGraphicFramePr/>
                      <a:graphic xmlns:a="http://schemas.openxmlformats.org/drawingml/2006/main">
                        <a:graphicData uri="http://schemas.microsoft.com/office/word/2010/wordprocessingShape">
                          <wps:wsp>
                            <wps:cNvSpPr/>
                            <wps:spPr>
                              <a:xfrm>
                                <a:off x="0" y="0"/>
                                <a:ext cx="77731" cy="1068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5B63340" id="Овал 48" o:spid="_x0000_s1026" style="position:absolute;margin-left:73.55pt;margin-top:10.3pt;width:6.1pt;height:8.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9504" behindDoc="0" locked="0" layoutInCell="1" allowOverlap="1" wp14:anchorId="6729C239" wp14:editId="480CE956">
                      <wp:simplePos x="0" y="0"/>
                      <wp:positionH relativeFrom="column">
                        <wp:posOffset>894715</wp:posOffset>
                      </wp:positionH>
                      <wp:positionV relativeFrom="paragraph">
                        <wp:posOffset>78219</wp:posOffset>
                      </wp:positionV>
                      <wp:extent cx="59918" cy="45719"/>
                      <wp:effectExtent l="0" t="0" r="16510" b="12065"/>
                      <wp:wrapNone/>
                      <wp:docPr id="46" name="Овал 46"/>
                      <wp:cNvGraphicFramePr/>
                      <a:graphic xmlns:a="http://schemas.openxmlformats.org/drawingml/2006/main">
                        <a:graphicData uri="http://schemas.microsoft.com/office/word/2010/wordprocessingShape">
                          <wps:wsp>
                            <wps:cNvSpPr/>
                            <wps:spPr>
                              <a:xfrm>
                                <a:off x="0" y="0"/>
                                <a:ext cx="59918"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D8B1A99" id="Овал 46" o:spid="_x0000_s1026" style="position:absolute;margin-left:70.45pt;margin-top:6.15pt;width:4.7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8480" behindDoc="0" locked="0" layoutInCell="1" allowOverlap="1" wp14:anchorId="32605FE9" wp14:editId="364C350D">
                      <wp:simplePos x="0" y="0"/>
                      <wp:positionH relativeFrom="column">
                        <wp:posOffset>996625</wp:posOffset>
                      </wp:positionH>
                      <wp:positionV relativeFrom="paragraph">
                        <wp:posOffset>83217</wp:posOffset>
                      </wp:positionV>
                      <wp:extent cx="45719" cy="56743"/>
                      <wp:effectExtent l="0" t="0" r="12065" b="19685"/>
                      <wp:wrapNone/>
                      <wp:docPr id="44" name="Овал 44"/>
                      <wp:cNvGraphicFramePr/>
                      <a:graphic xmlns:a="http://schemas.openxmlformats.org/drawingml/2006/main">
                        <a:graphicData uri="http://schemas.microsoft.com/office/word/2010/wordprocessingShape">
                          <wps:wsp>
                            <wps:cNvSpPr/>
                            <wps:spPr>
                              <a:xfrm>
                                <a:off x="0" y="0"/>
                                <a:ext cx="45719" cy="5674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E87C8D2" id="Овал 44" o:spid="_x0000_s1026" style="position:absolute;margin-left:78.45pt;margin-top:6.55pt;width:3.6pt;height: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67456" behindDoc="0" locked="0" layoutInCell="1" allowOverlap="1" wp14:anchorId="249C1189" wp14:editId="12597822">
                      <wp:simplePos x="0" y="0"/>
                      <wp:positionH relativeFrom="column">
                        <wp:posOffset>360419</wp:posOffset>
                      </wp:positionH>
                      <wp:positionV relativeFrom="paragraph">
                        <wp:posOffset>182375</wp:posOffset>
                      </wp:positionV>
                      <wp:extent cx="45719" cy="46892"/>
                      <wp:effectExtent l="0" t="0" r="12065" b="10795"/>
                      <wp:wrapNone/>
                      <wp:docPr id="43" name="Овал 43"/>
                      <wp:cNvGraphicFramePr/>
                      <a:graphic xmlns:a="http://schemas.openxmlformats.org/drawingml/2006/main">
                        <a:graphicData uri="http://schemas.microsoft.com/office/word/2010/wordprocessingShape">
                          <wps:wsp>
                            <wps:cNvSpPr/>
                            <wps:spPr>
                              <a:xfrm>
                                <a:off x="0" y="0"/>
                                <a:ext cx="45719" cy="4689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44EF78C" id="Овал 43" o:spid="_x0000_s1026" style="position:absolute;margin-left:28.4pt;margin-top:14.35pt;width:3.6pt;height:3.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" fillcolor="#5b9bd5 [3204]" strokecolor="#1f4d78 [1604]" strokeweight="1pt">
                      <v:stroke joinstyle="miter"/>
                    </v:oval>
                  </w:pict>
                </mc:Fallback>
              </mc:AlternateContent>
            </w:r>
            <w:r w:rsidRPr="002F4348">
              <w:rPr>
                <w:rFonts w:eastAsia="Times New Roman" w:cstheme="minorHAnsi"/>
                <w:noProof/>
                <w:sz w:val="28"/>
                <w:szCs w:val="28"/>
                <w:lang w:eastAsia="ru-RU"/>
              </w:rPr>
              <w:drawing>
                <wp:inline distT="0" distB="0" distL="0" distR="0" wp14:anchorId="0D626F25" wp14:editId="144E9A2A">
                  <wp:extent cx="470506" cy="654050"/>
                  <wp:effectExtent l="0" t="0" r="6350" b="0"/>
                  <wp:docPr id="14339"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67CE7D2" wp14:editId="20D61D5C">
                  <wp:extent cx="470506" cy="654050"/>
                  <wp:effectExtent l="0" t="0" r="6350" b="0"/>
                  <wp:docPr id="14340"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5131237E" wp14:editId="652B8724">
                  <wp:extent cx="471600" cy="655200"/>
                  <wp:effectExtent l="0" t="0" r="5080" b="0"/>
                  <wp:docPr id="14341"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1600" cy="655200"/>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51EC5F45" wp14:editId="740FC92F">
                  <wp:extent cx="470506" cy="654050"/>
                  <wp:effectExtent l="0" t="0" r="6350" b="0"/>
                  <wp:docPr id="14342"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tc>
      </w:tr>
      <w:tr w:rsidR="002C7010" w:rsidRPr="002F4348" w14:paraId="0858AAB6" w14:textId="77777777" w:rsidTr="003007A6">
        <w:tc>
          <w:tcPr>
            <w:tcW w:w="623" w:type="pct"/>
          </w:tcPr>
          <w:p w14:paraId="53A98E7E" w14:textId="77777777" w:rsidR="002C7010" w:rsidRPr="002F4348" w:rsidRDefault="002C7010" w:rsidP="002C701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 xml:space="preserve">III </w:t>
            </w:r>
          </w:p>
        </w:tc>
        <w:tc>
          <w:tcPr>
            <w:tcW w:w="2206" w:type="pct"/>
          </w:tcPr>
          <w:p w14:paraId="2ACC56B6" w14:textId="77777777" w:rsidR="002C7010" w:rsidRPr="002F4348" w:rsidRDefault="002C7010" w:rsidP="00B153FC">
            <w:pPr>
              <w:numPr>
                <w:ilvl w:val="0"/>
                <w:numId w:val="28"/>
              </w:numPr>
              <w:spacing w:line="288" w:lineRule="auto"/>
              <w:contextualSpacing/>
              <w:jc w:val="left"/>
              <w:rPr>
                <w:rFonts w:eastAsia="Calibri" w:cs="Times New Roman"/>
              </w:rPr>
            </w:pPr>
            <w:r w:rsidRPr="002F4348">
              <w:rPr>
                <w:rFonts w:eastAsia="Calibri" w:cs="Times New Roman"/>
              </w:rPr>
              <w:t>Поражение лимфатических узлов или структур по обе стороны диафрагмы</w:t>
            </w:r>
            <w:r w:rsidRPr="009D018C">
              <w:rPr>
                <w:rStyle w:val="af4"/>
              </w:rPr>
              <w:footnoteReference w:id="5"/>
            </w:r>
          </w:p>
        </w:tc>
        <w:tc>
          <w:tcPr>
            <w:tcW w:w="2171" w:type="pct"/>
          </w:tcPr>
          <w:p w14:paraId="7C273CE9" w14:textId="77777777" w:rsidR="002C7010" w:rsidRPr="002F4348" w:rsidRDefault="002C7010" w:rsidP="002C7010">
            <w:pPr>
              <w:ind w:left="360" w:firstLine="0"/>
              <w:contextualSpacing/>
              <w:rPr>
                <w:rFonts w:ascii="Calibri" w:eastAsia="Calibri" w:hAnsi="Calibri" w:cs="Times New Roman"/>
                <w:lang w:val="en-US"/>
              </w:rPr>
            </w:pPr>
            <w:r w:rsidRPr="002F4348">
              <w:rPr>
                <w:rFonts w:eastAsia="Times New Roman" w:cstheme="minorHAnsi"/>
                <w:noProof/>
                <w:sz w:val="28"/>
                <w:szCs w:val="28"/>
                <w:lang w:eastAsia="ru-RU"/>
              </w:rPr>
              <mc:AlternateContent>
                <mc:Choice Requires="wps">
                  <w:drawing>
                    <wp:anchor distT="0" distB="0" distL="114300" distR="114300" simplePos="0" relativeHeight="251696128" behindDoc="0" locked="0" layoutInCell="1" allowOverlap="1" wp14:anchorId="1CA5F83A" wp14:editId="26308F21">
                      <wp:simplePos x="0" y="0"/>
                      <wp:positionH relativeFrom="column">
                        <wp:posOffset>1862353</wp:posOffset>
                      </wp:positionH>
                      <wp:positionV relativeFrom="paragraph">
                        <wp:posOffset>485064</wp:posOffset>
                      </wp:positionV>
                      <wp:extent cx="45719" cy="57912"/>
                      <wp:effectExtent l="0" t="0" r="12065" b="18415"/>
                      <wp:wrapNone/>
                      <wp:docPr id="73" name="Овал 73"/>
                      <wp:cNvGraphicFramePr/>
                      <a:graphic xmlns:a="http://schemas.openxmlformats.org/drawingml/2006/main">
                        <a:graphicData uri="http://schemas.microsoft.com/office/word/2010/wordprocessingShape">
                          <wps:wsp>
                            <wps:cNvSpPr/>
                            <wps:spPr>
                              <a:xfrm flipH="1">
                                <a:off x="0" y="0"/>
                                <a:ext cx="45719" cy="5791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7C5A94D" id="Овал 73" o:spid="_x0000_s1026" style="position:absolute;margin-left:146.65pt;margin-top:38.2pt;width:3.6pt;height:4.5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5104" behindDoc="0" locked="0" layoutInCell="1" allowOverlap="1" wp14:anchorId="2FEFB876" wp14:editId="1A8447AF">
                      <wp:simplePos x="0" y="0"/>
                      <wp:positionH relativeFrom="column">
                        <wp:posOffset>1908708</wp:posOffset>
                      </wp:positionH>
                      <wp:positionV relativeFrom="paragraph">
                        <wp:posOffset>320472</wp:posOffset>
                      </wp:positionV>
                      <wp:extent cx="45719" cy="106070"/>
                      <wp:effectExtent l="0" t="0" r="12065" b="27305"/>
                      <wp:wrapNone/>
                      <wp:docPr id="72" name="Овал 72"/>
                      <wp:cNvGraphicFramePr/>
                      <a:graphic xmlns:a="http://schemas.openxmlformats.org/drawingml/2006/main">
                        <a:graphicData uri="http://schemas.microsoft.com/office/word/2010/wordprocessingShape">
                          <wps:wsp>
                            <wps:cNvSpPr/>
                            <wps:spPr>
                              <a:xfrm>
                                <a:off x="0" y="0"/>
                                <a:ext cx="45719" cy="10607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0D6D4A3" id="Овал 72" o:spid="_x0000_s1026" style="position:absolute;margin-left:150.3pt;margin-top:25.25pt;width:3.6pt;height:8.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4080" behindDoc="0" locked="0" layoutInCell="1" allowOverlap="1" wp14:anchorId="5FBEBC9E" wp14:editId="3356F482">
                      <wp:simplePos x="0" y="0"/>
                      <wp:positionH relativeFrom="column">
                        <wp:posOffset>1897329</wp:posOffset>
                      </wp:positionH>
                      <wp:positionV relativeFrom="paragraph">
                        <wp:posOffset>119177</wp:posOffset>
                      </wp:positionV>
                      <wp:extent cx="45719" cy="91440"/>
                      <wp:effectExtent l="0" t="0" r="12065" b="22860"/>
                      <wp:wrapNone/>
                      <wp:docPr id="71" name="Овал 71"/>
                      <wp:cNvGraphicFramePr/>
                      <a:graphic xmlns:a="http://schemas.openxmlformats.org/drawingml/2006/main">
                        <a:graphicData uri="http://schemas.microsoft.com/office/word/2010/wordprocessingShape">
                          <wps:wsp>
                            <wps:cNvSpPr/>
                            <wps:spPr>
                              <a:xfrm>
                                <a:off x="0" y="0"/>
                                <a:ext cx="45719" cy="91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0DD346B" id="Овал 71" o:spid="_x0000_s1026" style="position:absolute;margin-left:149.4pt;margin-top:9.4pt;width:3.6pt;height: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3056" behindDoc="0" locked="0" layoutInCell="1" allowOverlap="1" wp14:anchorId="29EEE36A" wp14:editId="4C971839">
                      <wp:simplePos x="0" y="0"/>
                      <wp:positionH relativeFrom="column">
                        <wp:posOffset>1797152</wp:posOffset>
                      </wp:positionH>
                      <wp:positionV relativeFrom="paragraph">
                        <wp:posOffset>180873</wp:posOffset>
                      </wp:positionV>
                      <wp:extent cx="45719" cy="45719"/>
                      <wp:effectExtent l="0" t="0" r="12065" b="12065"/>
                      <wp:wrapNone/>
                      <wp:docPr id="70" name="Овал 70"/>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E9BFDCD" id="Овал 70" o:spid="_x0000_s1026" style="position:absolute;margin-left:141.5pt;margin-top:14.25pt;width:3.6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2032" behindDoc="0" locked="0" layoutInCell="1" allowOverlap="1" wp14:anchorId="5B891DD2" wp14:editId="3649D655">
                      <wp:simplePos x="0" y="0"/>
                      <wp:positionH relativeFrom="column">
                        <wp:posOffset>1835506</wp:posOffset>
                      </wp:positionH>
                      <wp:positionV relativeFrom="paragraph">
                        <wp:posOffset>116967</wp:posOffset>
                      </wp:positionV>
                      <wp:extent cx="45719" cy="45719"/>
                      <wp:effectExtent l="0" t="0" r="12065" b="12065"/>
                      <wp:wrapNone/>
                      <wp:docPr id="69" name="Овал 69"/>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443C0DB" id="Овал 69" o:spid="_x0000_s1026" style="position:absolute;margin-left:144.55pt;margin-top:9.2pt;width:3.6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91008" behindDoc="0" locked="0" layoutInCell="1" allowOverlap="1" wp14:anchorId="49B05AF0" wp14:editId="0D9D7DC9">
                      <wp:simplePos x="0" y="0"/>
                      <wp:positionH relativeFrom="column">
                        <wp:posOffset>2006879</wp:posOffset>
                      </wp:positionH>
                      <wp:positionV relativeFrom="paragraph">
                        <wp:posOffset>168174</wp:posOffset>
                      </wp:positionV>
                      <wp:extent cx="45719" cy="45719"/>
                      <wp:effectExtent l="0" t="0" r="12065" b="12065"/>
                      <wp:wrapNone/>
                      <wp:docPr id="68" name="Овал 68"/>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C34BC93" id="Овал 68" o:spid="_x0000_s1026" style="position:absolute;margin-left:158pt;margin-top:13.25pt;width:3.6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7936" behindDoc="0" locked="0" layoutInCell="1" allowOverlap="1" wp14:anchorId="6DEF3E44" wp14:editId="0E34A407">
                      <wp:simplePos x="0" y="0"/>
                      <wp:positionH relativeFrom="column">
                        <wp:posOffset>1867866</wp:posOffset>
                      </wp:positionH>
                      <wp:positionV relativeFrom="paragraph">
                        <wp:posOffset>37567</wp:posOffset>
                      </wp:positionV>
                      <wp:extent cx="45719" cy="45719"/>
                      <wp:effectExtent l="0" t="0" r="12065" b="12065"/>
                      <wp:wrapNone/>
                      <wp:docPr id="65" name="Овал 65"/>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E7E4737" id="Овал 65" o:spid="_x0000_s1026" style="position:absolute;margin-left:147.1pt;margin-top:2.95pt;width:3.6pt;height:3.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8960" behindDoc="0" locked="0" layoutInCell="1" allowOverlap="1" wp14:anchorId="1485549F" wp14:editId="5A0C1474">
                      <wp:simplePos x="0" y="0"/>
                      <wp:positionH relativeFrom="column">
                        <wp:posOffset>1950314</wp:posOffset>
                      </wp:positionH>
                      <wp:positionV relativeFrom="paragraph">
                        <wp:posOffset>111862</wp:posOffset>
                      </wp:positionV>
                      <wp:extent cx="45719" cy="45719"/>
                      <wp:effectExtent l="0" t="0" r="12065" b="12065"/>
                      <wp:wrapNone/>
                      <wp:docPr id="66" name="Овал 66"/>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912E0C2" id="Овал 66" o:spid="_x0000_s1026" style="position:absolute;margin-left:153.55pt;margin-top:8.8pt;width:3.6pt;height: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6912" behindDoc="0" locked="0" layoutInCell="1" allowOverlap="1" wp14:anchorId="1C7984ED" wp14:editId="7CED4951">
                      <wp:simplePos x="0" y="0"/>
                      <wp:positionH relativeFrom="column">
                        <wp:posOffset>1432763</wp:posOffset>
                      </wp:positionH>
                      <wp:positionV relativeFrom="paragraph">
                        <wp:posOffset>303885</wp:posOffset>
                      </wp:positionV>
                      <wp:extent cx="56693" cy="45719"/>
                      <wp:effectExtent l="0" t="0" r="19685" b="12065"/>
                      <wp:wrapNone/>
                      <wp:docPr id="64" name="Овал 64"/>
                      <wp:cNvGraphicFramePr/>
                      <a:graphic xmlns:a="http://schemas.openxmlformats.org/drawingml/2006/main">
                        <a:graphicData uri="http://schemas.microsoft.com/office/word/2010/wordprocessingShape">
                          <wps:wsp>
                            <wps:cNvSpPr/>
                            <wps:spPr>
                              <a:xfrm flipV="1">
                                <a:off x="0" y="0"/>
                                <a:ext cx="56693"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1345BAB" id="Овал 64" o:spid="_x0000_s1026" style="position:absolute;margin-left:112.8pt;margin-top:23.95pt;width:4.45pt;height:3.6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5888" behindDoc="0" locked="0" layoutInCell="1" allowOverlap="1" wp14:anchorId="3622A4BC" wp14:editId="6A1680F5">
                      <wp:simplePos x="0" y="0"/>
                      <wp:positionH relativeFrom="column">
                        <wp:posOffset>1418057</wp:posOffset>
                      </wp:positionH>
                      <wp:positionV relativeFrom="paragraph">
                        <wp:posOffset>120549</wp:posOffset>
                      </wp:positionV>
                      <wp:extent cx="45719" cy="69495"/>
                      <wp:effectExtent l="0" t="0" r="12065" b="26035"/>
                      <wp:wrapNone/>
                      <wp:docPr id="63" name="Овал 63"/>
                      <wp:cNvGraphicFramePr/>
                      <a:graphic xmlns:a="http://schemas.openxmlformats.org/drawingml/2006/main">
                        <a:graphicData uri="http://schemas.microsoft.com/office/word/2010/wordprocessingShape">
                          <wps:wsp>
                            <wps:cNvSpPr/>
                            <wps:spPr>
                              <a:xfrm flipH="1">
                                <a:off x="0" y="0"/>
                                <a:ext cx="45719" cy="694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A93584F" id="Овал 63" o:spid="_x0000_s1026" style="position:absolute;margin-left:111.65pt;margin-top:9.5pt;width:3.6pt;height:5.4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4864" behindDoc="0" locked="0" layoutInCell="1" allowOverlap="1" wp14:anchorId="7C5E2DD6" wp14:editId="44116E17">
                      <wp:simplePos x="0" y="0"/>
                      <wp:positionH relativeFrom="column">
                        <wp:posOffset>1502385</wp:posOffset>
                      </wp:positionH>
                      <wp:positionV relativeFrom="paragraph">
                        <wp:posOffset>309296</wp:posOffset>
                      </wp:positionV>
                      <wp:extent cx="45719" cy="47549"/>
                      <wp:effectExtent l="0" t="0" r="12065" b="10160"/>
                      <wp:wrapNone/>
                      <wp:docPr id="62" name="Овал 62"/>
                      <wp:cNvGraphicFramePr/>
                      <a:graphic xmlns:a="http://schemas.openxmlformats.org/drawingml/2006/main">
                        <a:graphicData uri="http://schemas.microsoft.com/office/word/2010/wordprocessingShape">
                          <wps:wsp>
                            <wps:cNvSpPr/>
                            <wps:spPr>
                              <a:xfrm>
                                <a:off x="0" y="0"/>
                                <a:ext cx="45719" cy="4754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2FF21F5" id="Овал 62" o:spid="_x0000_s1026" style="position:absolute;margin-left:118.3pt;margin-top:24.35pt;width:3.6pt;height: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3840" behindDoc="0" locked="0" layoutInCell="1" allowOverlap="1" wp14:anchorId="6BB9523A" wp14:editId="3F946E29">
                      <wp:simplePos x="0" y="0"/>
                      <wp:positionH relativeFrom="column">
                        <wp:posOffset>968655</wp:posOffset>
                      </wp:positionH>
                      <wp:positionV relativeFrom="paragraph">
                        <wp:posOffset>453975</wp:posOffset>
                      </wp:positionV>
                      <wp:extent cx="45720" cy="64008"/>
                      <wp:effectExtent l="0" t="0" r="11430" b="12700"/>
                      <wp:wrapNone/>
                      <wp:docPr id="61" name="Овал 61"/>
                      <wp:cNvGraphicFramePr/>
                      <a:graphic xmlns:a="http://schemas.openxmlformats.org/drawingml/2006/main">
                        <a:graphicData uri="http://schemas.microsoft.com/office/word/2010/wordprocessingShape">
                          <wps:wsp>
                            <wps:cNvSpPr/>
                            <wps:spPr>
                              <a:xfrm>
                                <a:off x="0" y="0"/>
                                <a:ext cx="45720" cy="6400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8467BFC" id="Овал 61" o:spid="_x0000_s1026" style="position:absolute;margin-left:76.25pt;margin-top:35.75pt;width:3.6pt;height:5.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2816" behindDoc="0" locked="0" layoutInCell="1" allowOverlap="1" wp14:anchorId="3C52F4BC" wp14:editId="5583A1F8">
                      <wp:simplePos x="0" y="0"/>
                      <wp:positionH relativeFrom="column">
                        <wp:posOffset>946582</wp:posOffset>
                      </wp:positionH>
                      <wp:positionV relativeFrom="paragraph">
                        <wp:posOffset>314909</wp:posOffset>
                      </wp:positionV>
                      <wp:extent cx="47549" cy="45719"/>
                      <wp:effectExtent l="0" t="0" r="10160" b="12065"/>
                      <wp:wrapNone/>
                      <wp:docPr id="60" name="Овал 60"/>
                      <wp:cNvGraphicFramePr/>
                      <a:graphic xmlns:a="http://schemas.openxmlformats.org/drawingml/2006/main">
                        <a:graphicData uri="http://schemas.microsoft.com/office/word/2010/wordprocessingShape">
                          <wps:wsp>
                            <wps:cNvSpPr/>
                            <wps:spPr>
                              <a:xfrm>
                                <a:off x="0" y="0"/>
                                <a:ext cx="4754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B617E45" id="Овал 60" o:spid="_x0000_s1026" style="position:absolute;margin-left:74.55pt;margin-top:24.8pt;width:3.75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1792" behindDoc="0" locked="0" layoutInCell="1" allowOverlap="1" wp14:anchorId="35E9807C" wp14:editId="59F2E345">
                      <wp:simplePos x="0" y="0"/>
                      <wp:positionH relativeFrom="column">
                        <wp:posOffset>943356</wp:posOffset>
                      </wp:positionH>
                      <wp:positionV relativeFrom="paragraph">
                        <wp:posOffset>130149</wp:posOffset>
                      </wp:positionV>
                      <wp:extent cx="47549" cy="54864"/>
                      <wp:effectExtent l="0" t="0" r="10160" b="21590"/>
                      <wp:wrapNone/>
                      <wp:docPr id="59" name="Овал 59"/>
                      <wp:cNvGraphicFramePr/>
                      <a:graphic xmlns:a="http://schemas.openxmlformats.org/drawingml/2006/main">
                        <a:graphicData uri="http://schemas.microsoft.com/office/word/2010/wordprocessingShape">
                          <wps:wsp>
                            <wps:cNvSpPr/>
                            <wps:spPr>
                              <a:xfrm>
                                <a:off x="0" y="0"/>
                                <a:ext cx="47549" cy="5486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A257A51" id="Овал 59" o:spid="_x0000_s1026" style="position:absolute;margin-left:74.3pt;margin-top:10.25pt;width:3.75pt;height:4.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80768" behindDoc="0" locked="0" layoutInCell="1" allowOverlap="1" wp14:anchorId="5605C02E" wp14:editId="35AA970D">
                      <wp:simplePos x="0" y="0"/>
                      <wp:positionH relativeFrom="column">
                        <wp:posOffset>893267</wp:posOffset>
                      </wp:positionH>
                      <wp:positionV relativeFrom="paragraph">
                        <wp:posOffset>82220</wp:posOffset>
                      </wp:positionV>
                      <wp:extent cx="45719" cy="53035"/>
                      <wp:effectExtent l="0" t="0" r="12065" b="23495"/>
                      <wp:wrapNone/>
                      <wp:docPr id="58" name="Овал 58"/>
                      <wp:cNvGraphicFramePr/>
                      <a:graphic xmlns:a="http://schemas.openxmlformats.org/drawingml/2006/main">
                        <a:graphicData uri="http://schemas.microsoft.com/office/word/2010/wordprocessingShape">
                          <wps:wsp>
                            <wps:cNvSpPr/>
                            <wps:spPr>
                              <a:xfrm>
                                <a:off x="0" y="0"/>
                                <a:ext cx="45719" cy="5303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C891235" id="Овал 58" o:spid="_x0000_s1026" style="position:absolute;margin-left:70.35pt;margin-top:6.45pt;width:3.6pt;height:4.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9744" behindDoc="0" locked="0" layoutInCell="1" allowOverlap="1" wp14:anchorId="6C71AE9A" wp14:editId="604444D3">
                      <wp:simplePos x="0" y="0"/>
                      <wp:positionH relativeFrom="column">
                        <wp:posOffset>467614</wp:posOffset>
                      </wp:positionH>
                      <wp:positionV relativeFrom="paragraph">
                        <wp:posOffset>314985</wp:posOffset>
                      </wp:positionV>
                      <wp:extent cx="45719" cy="62180"/>
                      <wp:effectExtent l="0" t="0" r="12065" b="14605"/>
                      <wp:wrapNone/>
                      <wp:docPr id="57" name="Овал 57"/>
                      <wp:cNvGraphicFramePr/>
                      <a:graphic xmlns:a="http://schemas.openxmlformats.org/drawingml/2006/main">
                        <a:graphicData uri="http://schemas.microsoft.com/office/word/2010/wordprocessingShape">
                          <wps:wsp>
                            <wps:cNvSpPr/>
                            <wps:spPr>
                              <a:xfrm>
                                <a:off x="0" y="0"/>
                                <a:ext cx="45719" cy="62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F4F1B87" id="Овал 57" o:spid="_x0000_s1026" style="position:absolute;margin-left:36.8pt;margin-top:24.8pt;width:3.6pt;height:4.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" fillcolor="#5b9bd5 [3204]" strokecolor="#1f4d78 [1604]" strokeweight="1pt">
                      <v:stroke joinstyle="miter"/>
                    </v:oval>
                  </w:pict>
                </mc:Fallback>
              </mc:AlternateContent>
            </w:r>
            <w:r w:rsidRPr="002F4348">
              <w:rPr>
                <w:rFonts w:eastAsia="Times New Roman" w:cstheme="minorHAnsi"/>
                <w:noProof/>
                <w:sz w:val="28"/>
                <w:szCs w:val="28"/>
                <w:lang w:eastAsia="ru-RU"/>
              </w:rPr>
              <mc:AlternateContent>
                <mc:Choice Requires="wps">
                  <w:drawing>
                    <wp:anchor distT="0" distB="0" distL="114300" distR="114300" simplePos="0" relativeHeight="251678720" behindDoc="0" locked="0" layoutInCell="1" allowOverlap="1" wp14:anchorId="36114EA9" wp14:editId="51037479">
                      <wp:simplePos x="0" y="0"/>
                      <wp:positionH relativeFrom="column">
                        <wp:posOffset>463702</wp:posOffset>
                      </wp:positionH>
                      <wp:positionV relativeFrom="paragraph">
                        <wp:posOffset>71679</wp:posOffset>
                      </wp:positionV>
                      <wp:extent cx="45719" cy="124359"/>
                      <wp:effectExtent l="0" t="0" r="12065" b="28575"/>
                      <wp:wrapNone/>
                      <wp:docPr id="56" name="Овал 56"/>
                      <wp:cNvGraphicFramePr/>
                      <a:graphic xmlns:a="http://schemas.openxmlformats.org/drawingml/2006/main">
                        <a:graphicData uri="http://schemas.microsoft.com/office/word/2010/wordprocessingShape">
                          <wps:wsp>
                            <wps:cNvSpPr/>
                            <wps:spPr>
                              <a:xfrm flipH="1">
                                <a:off x="0" y="0"/>
                                <a:ext cx="45719" cy="1243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8B03718" id="Овал 56" o:spid="_x0000_s1026" style="position:absolute;margin-left:36.5pt;margin-top:5.65pt;width:3.6pt;height:9.8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" fillcolor="#5b9bd5 [3204]" strokecolor="#1f4d78 [1604]" strokeweight="1pt">
                      <v:stroke joinstyle="miter"/>
                    </v:oval>
                  </w:pict>
                </mc:Fallback>
              </mc:AlternateContent>
            </w:r>
            <w:r w:rsidRPr="002F4348">
              <w:rPr>
                <w:rFonts w:eastAsia="Times New Roman" w:cstheme="minorHAnsi"/>
                <w:noProof/>
                <w:sz w:val="28"/>
                <w:szCs w:val="28"/>
                <w:lang w:eastAsia="ru-RU"/>
              </w:rPr>
              <w:drawing>
                <wp:inline distT="0" distB="0" distL="0" distR="0" wp14:anchorId="0C981FF3" wp14:editId="430E6686">
                  <wp:extent cx="470506" cy="654050"/>
                  <wp:effectExtent l="0" t="0" r="6350" b="0"/>
                  <wp:docPr id="19"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1A7FF3D4" wp14:editId="39B9DAFE">
                  <wp:extent cx="470506" cy="654050"/>
                  <wp:effectExtent l="0" t="0" r="6350" b="0"/>
                  <wp:docPr id="20"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2A1306FC" wp14:editId="36FFBAAE">
                  <wp:extent cx="470506" cy="654050"/>
                  <wp:effectExtent l="0" t="0" r="6350" b="0"/>
                  <wp:docPr id="21"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0BA9637B" wp14:editId="7C5A16FC">
                  <wp:extent cx="470506" cy="654050"/>
                  <wp:effectExtent l="0" t="0" r="6350" b="0"/>
                  <wp:docPr id="26"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488870" cy="67957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tc>
      </w:tr>
      <w:tr w:rsidR="002C7010" w:rsidRPr="002F4348" w14:paraId="610EDD52" w14:textId="77777777" w:rsidTr="003007A6">
        <w:tc>
          <w:tcPr>
            <w:tcW w:w="623" w:type="pct"/>
          </w:tcPr>
          <w:p w14:paraId="4C99C987" w14:textId="77777777" w:rsidR="002C7010" w:rsidRPr="002F4348" w:rsidRDefault="002C7010" w:rsidP="002C7010">
            <w:pPr>
              <w:ind w:firstLine="0"/>
              <w:rPr>
                <w:rFonts w:eastAsia="Calibri" w:cs="Times New Roman"/>
              </w:rPr>
            </w:pPr>
            <w:r w:rsidRPr="002F4348">
              <w:rPr>
                <w:rFonts w:eastAsia="Calibri" w:cs="Times New Roman"/>
              </w:rPr>
              <w:t xml:space="preserve">Стадия </w:t>
            </w:r>
            <w:r w:rsidRPr="002F4348">
              <w:rPr>
                <w:rFonts w:eastAsia="Calibri" w:cs="Times New Roman"/>
                <w:lang w:val="en-US"/>
              </w:rPr>
              <w:t>IV</w:t>
            </w:r>
          </w:p>
        </w:tc>
        <w:tc>
          <w:tcPr>
            <w:tcW w:w="2206" w:type="pct"/>
          </w:tcPr>
          <w:p w14:paraId="42D52FD6" w14:textId="77777777" w:rsidR="002C7010" w:rsidRPr="002F4348" w:rsidRDefault="002C7010" w:rsidP="00B153FC">
            <w:pPr>
              <w:numPr>
                <w:ilvl w:val="0"/>
                <w:numId w:val="28"/>
              </w:numPr>
              <w:spacing w:line="288" w:lineRule="auto"/>
              <w:contextualSpacing/>
              <w:jc w:val="left"/>
              <w:rPr>
                <w:rFonts w:eastAsia="Calibri" w:cs="Times New Roman"/>
              </w:rPr>
            </w:pPr>
            <w:r w:rsidRPr="002F4348">
              <w:rPr>
                <w:rFonts w:eastAsia="Calibri" w:cs="Times New Roman"/>
              </w:rPr>
              <w:t>Диссеминированное (многофокусное) поражение одного или нескольких экстралимфатических органов с или без поражения лимфатических узлов</w:t>
            </w:r>
          </w:p>
          <w:p w14:paraId="0798FEE2" w14:textId="77777777" w:rsidR="002C7010" w:rsidRPr="002F4348" w:rsidRDefault="002C7010" w:rsidP="00B153FC">
            <w:pPr>
              <w:numPr>
                <w:ilvl w:val="0"/>
                <w:numId w:val="28"/>
              </w:numPr>
              <w:spacing w:line="288" w:lineRule="auto"/>
              <w:contextualSpacing/>
              <w:jc w:val="left"/>
              <w:rPr>
                <w:rFonts w:eastAsia="Calibri" w:cs="Times New Roman"/>
              </w:rPr>
            </w:pPr>
            <w:r w:rsidRPr="002F4348">
              <w:rPr>
                <w:rFonts w:eastAsia="Calibri" w:cs="Times New Roman"/>
              </w:rPr>
              <w:t>Изолированное поражение экстралимфатического органа с поражением отдаленных (не регионарных) лимфатических узлов</w:t>
            </w:r>
          </w:p>
          <w:p w14:paraId="1376EB49" w14:textId="77777777" w:rsidR="002C7010" w:rsidRPr="002F4348" w:rsidRDefault="002C7010" w:rsidP="00B153FC">
            <w:pPr>
              <w:numPr>
                <w:ilvl w:val="0"/>
                <w:numId w:val="28"/>
              </w:numPr>
              <w:spacing w:line="288" w:lineRule="auto"/>
              <w:contextualSpacing/>
              <w:jc w:val="left"/>
              <w:rPr>
                <w:rFonts w:eastAsia="Calibri" w:cs="Times New Roman"/>
              </w:rPr>
            </w:pPr>
            <w:r w:rsidRPr="002F4348">
              <w:rPr>
                <w:rFonts w:eastAsia="Calibri" w:cs="Times New Roman"/>
              </w:rPr>
              <w:t>Поражение печени и/или костного мозга</w:t>
            </w:r>
          </w:p>
        </w:tc>
        <w:tc>
          <w:tcPr>
            <w:tcW w:w="2171" w:type="pct"/>
          </w:tcPr>
          <w:p w14:paraId="542D186D" w14:textId="77777777" w:rsidR="002C7010" w:rsidRPr="002F4348" w:rsidRDefault="004B7BA3" w:rsidP="002C7010">
            <w:pPr>
              <w:ind w:left="360" w:firstLine="0"/>
              <w:contextualSpacing/>
              <w:rPr>
                <w:rFonts w:ascii="Calibri" w:eastAsia="Calibri" w:hAnsi="Calibri" w:cs="Times New Roman"/>
              </w:rPr>
            </w:pPr>
            <w:r w:rsidRPr="002F4348">
              <w:rPr>
                <w:rFonts w:eastAsia="Times New Roman" w:cstheme="minorHAnsi"/>
                <w:noProof/>
                <w:sz w:val="28"/>
                <w:szCs w:val="28"/>
                <w:lang w:eastAsia="ru-RU"/>
              </w:rPr>
              <mc:AlternateContent>
                <mc:Choice Requires="wps">
                  <w:drawing>
                    <wp:anchor distT="0" distB="0" distL="114300" distR="114300" simplePos="0" relativeHeight="251702272" behindDoc="0" locked="0" layoutInCell="1" allowOverlap="1" wp14:anchorId="2730AF52" wp14:editId="11C29450">
                      <wp:simplePos x="0" y="0"/>
                      <wp:positionH relativeFrom="column">
                        <wp:posOffset>616874</wp:posOffset>
                      </wp:positionH>
                      <wp:positionV relativeFrom="paragraph">
                        <wp:posOffset>2225040</wp:posOffset>
                      </wp:positionV>
                      <wp:extent cx="88900" cy="102235"/>
                      <wp:effectExtent l="0" t="0" r="12700" b="12065"/>
                      <wp:wrapNone/>
                      <wp:docPr id="23" name="Овал 23"/>
                      <wp:cNvGraphicFramePr/>
                      <a:graphic xmlns:a="http://schemas.openxmlformats.org/drawingml/2006/main">
                        <a:graphicData uri="http://schemas.microsoft.com/office/word/2010/wordprocessingShape">
                          <wps:wsp>
                            <wps:cNvSpPr/>
                            <wps:spPr>
                              <a:xfrm flipH="1">
                                <a:off x="0" y="0"/>
                                <a:ext cx="88900" cy="10223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9D7BC0C" id="Овал 23" o:spid="_x0000_s1026" style="position:absolute;margin-left:48.55pt;margin-top:175.2pt;width:7pt;height:8.05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3296" behindDoc="0" locked="0" layoutInCell="1" allowOverlap="1" wp14:anchorId="70C08B64" wp14:editId="25B05C5D">
                      <wp:simplePos x="0" y="0"/>
                      <wp:positionH relativeFrom="column">
                        <wp:posOffset>1049309</wp:posOffset>
                      </wp:positionH>
                      <wp:positionV relativeFrom="paragraph">
                        <wp:posOffset>2171700</wp:posOffset>
                      </wp:positionV>
                      <wp:extent cx="88900" cy="82550"/>
                      <wp:effectExtent l="0" t="0" r="12700" b="19050"/>
                      <wp:wrapNone/>
                      <wp:docPr id="22" name="Овал 22"/>
                      <wp:cNvGraphicFramePr/>
                      <a:graphic xmlns:a="http://schemas.openxmlformats.org/drawingml/2006/main">
                        <a:graphicData uri="http://schemas.microsoft.com/office/word/2010/wordprocessingShape">
                          <wps:wsp>
                            <wps:cNvSpPr/>
                            <wps:spPr>
                              <a:xfrm>
                                <a:off x="0" y="0"/>
                                <a:ext cx="88900" cy="825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1339721" id="Овал 22" o:spid="_x0000_s1026" style="position:absolute;margin-left:82.6pt;margin-top:171pt;width:7pt;height: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1248" behindDoc="0" locked="0" layoutInCell="1" allowOverlap="1" wp14:anchorId="79D417F3" wp14:editId="58A7C002">
                      <wp:simplePos x="0" y="0"/>
                      <wp:positionH relativeFrom="column">
                        <wp:posOffset>723900</wp:posOffset>
                      </wp:positionH>
                      <wp:positionV relativeFrom="paragraph">
                        <wp:posOffset>688340</wp:posOffset>
                      </wp:positionV>
                      <wp:extent cx="45085" cy="45085"/>
                      <wp:effectExtent l="0" t="0" r="12065" b="12065"/>
                      <wp:wrapNone/>
                      <wp:docPr id="24" name="Овал 24"/>
                      <wp:cNvGraphicFramePr/>
                      <a:graphic xmlns:a="http://schemas.openxmlformats.org/drawingml/2006/main">
                        <a:graphicData uri="http://schemas.microsoft.com/office/word/2010/wordprocessingShape">
                          <wps:wsp>
                            <wps:cNvSpPr/>
                            <wps:spPr>
                              <a:xfrm flipH="1" flipV="1">
                                <a:off x="0" y="0"/>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C74F589" id="Овал 24" o:spid="_x0000_s1026" style="position:absolute;margin-left:57pt;margin-top:54.2pt;width:3.55pt;height:3.55pt;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0224" behindDoc="0" locked="0" layoutInCell="1" allowOverlap="1" wp14:anchorId="367DFAF2" wp14:editId="1A10F72C">
                      <wp:simplePos x="0" y="0"/>
                      <wp:positionH relativeFrom="column">
                        <wp:posOffset>648335</wp:posOffset>
                      </wp:positionH>
                      <wp:positionV relativeFrom="paragraph">
                        <wp:posOffset>581660</wp:posOffset>
                      </wp:positionV>
                      <wp:extent cx="45085" cy="45085"/>
                      <wp:effectExtent l="0" t="0" r="12065" b="12065"/>
                      <wp:wrapNone/>
                      <wp:docPr id="25" name="Овал 25"/>
                      <wp:cNvGraphicFramePr/>
                      <a:graphic xmlns:a="http://schemas.openxmlformats.org/drawingml/2006/main">
                        <a:graphicData uri="http://schemas.microsoft.com/office/word/2010/wordprocessingShape">
                          <wps:wsp>
                            <wps:cNvSpPr/>
                            <wps:spPr>
                              <a:xfrm flipH="1" flipV="1">
                                <a:off x="0" y="0"/>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34F7BE5" id="Овал 25" o:spid="_x0000_s1026" style="position:absolute;margin-left:51.05pt;margin-top:45.8pt;width:3.55pt;height:3.55pt;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699200" behindDoc="0" locked="0" layoutInCell="1" allowOverlap="1" wp14:anchorId="17E723FC" wp14:editId="195C3B96">
                      <wp:simplePos x="0" y="0"/>
                      <wp:positionH relativeFrom="column">
                        <wp:posOffset>715010</wp:posOffset>
                      </wp:positionH>
                      <wp:positionV relativeFrom="paragraph">
                        <wp:posOffset>455295</wp:posOffset>
                      </wp:positionV>
                      <wp:extent cx="45085" cy="45085"/>
                      <wp:effectExtent l="0" t="0" r="12065" b="12065"/>
                      <wp:wrapNone/>
                      <wp:docPr id="27" name="Овал 27"/>
                      <wp:cNvGraphicFramePr/>
                      <a:graphic xmlns:a="http://schemas.openxmlformats.org/drawingml/2006/main">
                        <a:graphicData uri="http://schemas.microsoft.com/office/word/2010/wordprocessingShape">
                          <wps:wsp>
                            <wps:cNvSpPr/>
                            <wps:spPr>
                              <a:xfrm flipH="1" flipV="1">
                                <a:off x="0" y="0"/>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A91E5A1" id="Овал 27" o:spid="_x0000_s1026" style="position:absolute;margin-left:56.3pt;margin-top:35.85pt;width:3.55pt;height:3.55pt;flip:x 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697152" behindDoc="0" locked="0" layoutInCell="1" allowOverlap="1" wp14:anchorId="0266B673" wp14:editId="3971FBCC">
                      <wp:simplePos x="0" y="0"/>
                      <wp:positionH relativeFrom="column">
                        <wp:posOffset>678180</wp:posOffset>
                      </wp:positionH>
                      <wp:positionV relativeFrom="paragraph">
                        <wp:posOffset>246380</wp:posOffset>
                      </wp:positionV>
                      <wp:extent cx="45085" cy="45085"/>
                      <wp:effectExtent l="0" t="0" r="12065" b="12065"/>
                      <wp:wrapNone/>
                      <wp:docPr id="28" name="Овал 28"/>
                      <wp:cNvGraphicFramePr/>
                      <a:graphic xmlns:a="http://schemas.openxmlformats.org/drawingml/2006/main">
                        <a:graphicData uri="http://schemas.microsoft.com/office/word/2010/wordprocessingShape">
                          <wps:wsp>
                            <wps:cNvSpPr/>
                            <wps:spPr>
                              <a:xfrm flipH="1" flipV="1">
                                <a:off x="0" y="0"/>
                                <a:ext cx="45085" cy="450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A58ED9B" id="Овал 28" o:spid="_x0000_s1026" style="position:absolute;margin-left:53.4pt;margin-top:19.4pt;width:3.55pt;height:3.55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" fillcolor="#5b9bd5 [3204]" strokecolor="#1f4d78 [1604]"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698176" behindDoc="0" locked="0" layoutInCell="1" allowOverlap="1" wp14:anchorId="64D5866B" wp14:editId="6E92A863">
                      <wp:simplePos x="0" y="0"/>
                      <wp:positionH relativeFrom="column">
                        <wp:posOffset>822960</wp:posOffset>
                      </wp:positionH>
                      <wp:positionV relativeFrom="paragraph">
                        <wp:posOffset>245110</wp:posOffset>
                      </wp:positionV>
                      <wp:extent cx="88900" cy="285750"/>
                      <wp:effectExtent l="0" t="0" r="25400" b="19050"/>
                      <wp:wrapNone/>
                      <wp:docPr id="29" name="Овал 29"/>
                      <wp:cNvGraphicFramePr/>
                      <a:graphic xmlns:a="http://schemas.openxmlformats.org/drawingml/2006/main">
                        <a:graphicData uri="http://schemas.microsoft.com/office/word/2010/wordprocessingShape">
                          <wps:wsp>
                            <wps:cNvSpPr/>
                            <wps:spPr>
                              <a:xfrm flipH="1" flipV="1">
                                <a:off x="0" y="0"/>
                                <a:ext cx="88900" cy="285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1C9B81D" id="Овал 29" o:spid="_x0000_s1026" style="position:absolute;margin-left:64.8pt;margin-top:19.3pt;width:7pt;height:22.5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" fillcolor="#5b9bd5" strokecolor="#41719c" strokeweight="1pt">
                      <v:stroke joinstyle="miter"/>
                    </v:oval>
                  </w:pict>
                </mc:Fallback>
              </mc:AlternateContent>
            </w:r>
            <w:r w:rsidR="002C7010" w:rsidRPr="002F4348">
              <w:rPr>
                <w:rFonts w:eastAsia="Times New Roman" w:cstheme="minorHAnsi"/>
                <w:noProof/>
                <w:sz w:val="28"/>
                <w:szCs w:val="28"/>
                <w:lang w:eastAsia="ru-RU"/>
              </w:rPr>
              <w:drawing>
                <wp:inline distT="0" distB="0" distL="0" distR="0" wp14:anchorId="0B52BEED" wp14:editId="00733F60">
                  <wp:extent cx="1135122" cy="1577928"/>
                  <wp:effectExtent l="0" t="0" r="8255" b="3810"/>
                  <wp:docPr id="14343"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225670" cy="1703799"/>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002C7010" w:rsidRPr="002F4348">
              <w:rPr>
                <w:rFonts w:eastAsia="Times New Roman" w:cstheme="minorHAnsi"/>
                <w:noProof/>
                <w:sz w:val="28"/>
                <w:szCs w:val="28"/>
                <w:lang w:eastAsia="ru-RU"/>
              </w:rPr>
              <w:drawing>
                <wp:inline distT="0" distB="0" distL="0" distR="0" wp14:anchorId="6052FEF8" wp14:editId="6B0C59AB">
                  <wp:extent cx="1314450" cy="1827212"/>
                  <wp:effectExtent l="0" t="0" r="0" b="1905"/>
                  <wp:docPr id="14344"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18917" cy="1972431"/>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tc>
      </w:tr>
      <w:tr w:rsidR="002C7010" w:rsidRPr="002F4348" w14:paraId="2458F56B" w14:textId="77777777" w:rsidTr="003007A6">
        <w:tc>
          <w:tcPr>
            <w:tcW w:w="2829" w:type="pct"/>
            <w:gridSpan w:val="2"/>
          </w:tcPr>
          <w:p w14:paraId="124D76D2" w14:textId="77777777" w:rsidR="002C7010" w:rsidRPr="002F4348" w:rsidRDefault="002C7010" w:rsidP="002C7010">
            <w:pPr>
              <w:ind w:firstLine="0"/>
              <w:rPr>
                <w:rFonts w:eastAsia="Calibri" w:cs="Times New Roman"/>
              </w:rPr>
            </w:pPr>
            <w:r w:rsidRPr="002F4348">
              <w:rPr>
                <w:rFonts w:eastAsia="Calibri" w:cs="Times New Roman"/>
              </w:rPr>
              <w:t>Для всех стадий</w:t>
            </w:r>
          </w:p>
        </w:tc>
        <w:tc>
          <w:tcPr>
            <w:tcW w:w="2171" w:type="pct"/>
          </w:tcPr>
          <w:p w14:paraId="40D41C92" w14:textId="77777777" w:rsidR="002C7010" w:rsidRPr="002F4348" w:rsidRDefault="002C7010" w:rsidP="002C7010">
            <w:pPr>
              <w:ind w:firstLine="0"/>
              <w:rPr>
                <w:rFonts w:ascii="Calibri" w:eastAsia="Calibri" w:hAnsi="Calibri" w:cs="Times New Roman"/>
              </w:rPr>
            </w:pPr>
          </w:p>
        </w:tc>
      </w:tr>
      <w:tr w:rsidR="002C7010" w:rsidRPr="002F4348" w14:paraId="7C5088F9" w14:textId="77777777" w:rsidTr="003007A6">
        <w:tc>
          <w:tcPr>
            <w:tcW w:w="623" w:type="pct"/>
          </w:tcPr>
          <w:p w14:paraId="03CBBE53" w14:textId="77777777" w:rsidR="002C7010" w:rsidRPr="002F4348" w:rsidRDefault="002C7010" w:rsidP="002C7010">
            <w:pPr>
              <w:ind w:firstLine="0"/>
              <w:rPr>
                <w:rFonts w:eastAsia="Calibri" w:cs="Times New Roman"/>
              </w:rPr>
            </w:pPr>
            <w:r w:rsidRPr="002F4348">
              <w:rPr>
                <w:rFonts w:eastAsia="Calibri" w:cs="Times New Roman"/>
              </w:rPr>
              <w:t>А</w:t>
            </w:r>
          </w:p>
        </w:tc>
        <w:tc>
          <w:tcPr>
            <w:tcW w:w="2206" w:type="pct"/>
          </w:tcPr>
          <w:p w14:paraId="3A512F53" w14:textId="77777777" w:rsidR="002C7010" w:rsidRPr="002F4348" w:rsidRDefault="002C7010" w:rsidP="00B153FC">
            <w:pPr>
              <w:numPr>
                <w:ilvl w:val="0"/>
                <w:numId w:val="29"/>
              </w:numPr>
              <w:spacing w:line="288" w:lineRule="auto"/>
              <w:contextualSpacing/>
              <w:jc w:val="left"/>
              <w:rPr>
                <w:rFonts w:eastAsia="Calibri" w:cs="Times New Roman"/>
              </w:rPr>
            </w:pPr>
            <w:r w:rsidRPr="002F4348">
              <w:rPr>
                <w:rFonts w:eastAsia="Calibri" w:cs="Times New Roman"/>
              </w:rPr>
              <w:t>Отсутствие признаков В-стадии</w:t>
            </w:r>
          </w:p>
        </w:tc>
        <w:tc>
          <w:tcPr>
            <w:tcW w:w="2171" w:type="pct"/>
          </w:tcPr>
          <w:p w14:paraId="57914D55" w14:textId="77777777" w:rsidR="002C7010" w:rsidRPr="002F4348" w:rsidRDefault="002C7010" w:rsidP="002C7010">
            <w:pPr>
              <w:ind w:left="360" w:firstLine="0"/>
              <w:contextualSpacing/>
              <w:rPr>
                <w:rFonts w:ascii="Calibri" w:eastAsia="Calibri" w:hAnsi="Calibri" w:cs="Times New Roman"/>
              </w:rPr>
            </w:pPr>
          </w:p>
        </w:tc>
      </w:tr>
      <w:tr w:rsidR="002C7010" w:rsidRPr="002F4348" w14:paraId="5FFB94D3" w14:textId="77777777" w:rsidTr="003007A6">
        <w:tc>
          <w:tcPr>
            <w:tcW w:w="623" w:type="pct"/>
          </w:tcPr>
          <w:p w14:paraId="38A3A328" w14:textId="77777777" w:rsidR="002C7010" w:rsidRPr="002F4348" w:rsidRDefault="002C7010" w:rsidP="002C7010">
            <w:pPr>
              <w:ind w:firstLine="0"/>
              <w:rPr>
                <w:rFonts w:eastAsia="Calibri" w:cs="Times New Roman"/>
                <w:vertAlign w:val="superscript"/>
              </w:rPr>
            </w:pPr>
            <w:r w:rsidRPr="002F4348">
              <w:rPr>
                <w:rFonts w:eastAsia="Calibri" w:cs="Times New Roman"/>
              </w:rPr>
              <w:t>В</w:t>
            </w:r>
            <w:r w:rsidRPr="009D018C">
              <w:rPr>
                <w:rStyle w:val="af4"/>
              </w:rPr>
              <w:footnoteReference w:id="6"/>
            </w:r>
          </w:p>
        </w:tc>
        <w:tc>
          <w:tcPr>
            <w:tcW w:w="2206" w:type="pct"/>
          </w:tcPr>
          <w:p w14:paraId="78B7022E" w14:textId="77777777" w:rsidR="002C7010" w:rsidRPr="002F4348" w:rsidRDefault="002C7010" w:rsidP="002C7010">
            <w:pPr>
              <w:ind w:firstLine="0"/>
              <w:rPr>
                <w:rFonts w:eastAsia="Calibri" w:cs="Times New Roman"/>
              </w:rPr>
            </w:pPr>
            <w:r w:rsidRPr="002F4348">
              <w:rPr>
                <w:rFonts w:eastAsia="Calibri" w:cs="Times New Roman"/>
              </w:rPr>
              <w:t>Один или более из следующих симптомов:</w:t>
            </w:r>
          </w:p>
          <w:p w14:paraId="1FDB97F2" w14:textId="77777777" w:rsidR="002C7010" w:rsidRPr="002F4348" w:rsidRDefault="002C7010" w:rsidP="00B153FC">
            <w:pPr>
              <w:numPr>
                <w:ilvl w:val="0"/>
                <w:numId w:val="29"/>
              </w:numPr>
              <w:spacing w:line="288" w:lineRule="auto"/>
              <w:contextualSpacing/>
              <w:jc w:val="left"/>
              <w:rPr>
                <w:rFonts w:eastAsia="Calibri" w:cs="Times New Roman"/>
              </w:rPr>
            </w:pPr>
            <w:r w:rsidRPr="002F4348">
              <w:rPr>
                <w:rFonts w:eastAsia="Calibri" w:cs="Times New Roman"/>
              </w:rPr>
              <w:t>Лихорадка выше 38°С не менее трех дней подряд без признаков воспаления</w:t>
            </w:r>
          </w:p>
          <w:p w14:paraId="4660F4DB" w14:textId="77777777" w:rsidR="002C7010" w:rsidRPr="002F4348" w:rsidRDefault="002C7010" w:rsidP="00B153FC">
            <w:pPr>
              <w:numPr>
                <w:ilvl w:val="0"/>
                <w:numId w:val="29"/>
              </w:numPr>
              <w:spacing w:line="288" w:lineRule="auto"/>
              <w:contextualSpacing/>
              <w:jc w:val="left"/>
              <w:rPr>
                <w:rFonts w:eastAsia="Calibri" w:cs="Times New Roman"/>
              </w:rPr>
            </w:pPr>
            <w:r w:rsidRPr="002F4348">
              <w:rPr>
                <w:rFonts w:eastAsia="Calibri" w:cs="Times New Roman"/>
              </w:rPr>
              <w:t>Ночные профузные поты</w:t>
            </w:r>
          </w:p>
          <w:p w14:paraId="109E5C83" w14:textId="77777777" w:rsidR="002C7010" w:rsidRPr="002F4348" w:rsidRDefault="002C7010" w:rsidP="00B153FC">
            <w:pPr>
              <w:numPr>
                <w:ilvl w:val="0"/>
                <w:numId w:val="29"/>
              </w:numPr>
              <w:spacing w:line="288" w:lineRule="auto"/>
              <w:contextualSpacing/>
              <w:jc w:val="left"/>
              <w:rPr>
                <w:rFonts w:eastAsia="Calibri" w:cs="Times New Roman"/>
              </w:rPr>
            </w:pPr>
            <w:r w:rsidRPr="002F4348">
              <w:rPr>
                <w:rFonts w:eastAsia="Calibri" w:cs="Times New Roman"/>
              </w:rPr>
              <w:t>Похудание на 10% массы тела за последние 6 месяцев</w:t>
            </w:r>
          </w:p>
        </w:tc>
        <w:tc>
          <w:tcPr>
            <w:tcW w:w="2171" w:type="pct"/>
          </w:tcPr>
          <w:p w14:paraId="264FD719" w14:textId="77777777" w:rsidR="002C7010" w:rsidRPr="002F4348" w:rsidRDefault="002C7010" w:rsidP="002C7010">
            <w:pPr>
              <w:ind w:firstLine="0"/>
              <w:rPr>
                <w:rFonts w:ascii="Calibri" w:eastAsia="Calibri" w:hAnsi="Calibri" w:cs="Times New Roman"/>
              </w:rPr>
            </w:pPr>
          </w:p>
        </w:tc>
      </w:tr>
      <w:tr w:rsidR="002C7010" w:rsidRPr="002F4348" w14:paraId="5A555526" w14:textId="77777777" w:rsidTr="003007A6">
        <w:tc>
          <w:tcPr>
            <w:tcW w:w="623" w:type="pct"/>
          </w:tcPr>
          <w:p w14:paraId="51894C13" w14:textId="77777777" w:rsidR="002C7010" w:rsidRPr="002F4348" w:rsidRDefault="002C7010" w:rsidP="002C7010">
            <w:pPr>
              <w:ind w:firstLine="0"/>
              <w:rPr>
                <w:rFonts w:eastAsia="Calibri" w:cs="Times New Roman"/>
                <w:lang w:val="en-US"/>
              </w:rPr>
            </w:pPr>
            <w:r w:rsidRPr="002F4348">
              <w:rPr>
                <w:rFonts w:eastAsia="Calibri" w:cs="Times New Roman"/>
                <w:lang w:val="en-US"/>
              </w:rPr>
              <w:t>E</w:t>
            </w:r>
            <w:r w:rsidRPr="009D018C">
              <w:rPr>
                <w:rStyle w:val="af4"/>
              </w:rPr>
              <w:footnoteReference w:id="7"/>
            </w:r>
          </w:p>
        </w:tc>
        <w:tc>
          <w:tcPr>
            <w:tcW w:w="2206" w:type="pct"/>
          </w:tcPr>
          <w:p w14:paraId="1B38648C" w14:textId="77777777" w:rsidR="002C7010" w:rsidRPr="002F4348" w:rsidRDefault="002C7010" w:rsidP="00B153FC">
            <w:pPr>
              <w:numPr>
                <w:ilvl w:val="0"/>
                <w:numId w:val="30"/>
              </w:numPr>
              <w:spacing w:line="288" w:lineRule="auto"/>
              <w:contextualSpacing/>
              <w:jc w:val="left"/>
              <w:rPr>
                <w:rFonts w:eastAsia="Calibri" w:cs="Times New Roman"/>
              </w:rPr>
            </w:pPr>
            <w:r w:rsidRPr="002F4348">
              <w:rPr>
                <w:rFonts w:eastAsia="Calibri" w:cs="Times New Roman"/>
              </w:rPr>
              <w:t xml:space="preserve">Локализованное </w:t>
            </w:r>
            <w:r w:rsidR="004B7BA3" w:rsidRPr="002F4348">
              <w:rPr>
                <w:rFonts w:eastAsia="Calibri" w:cs="Times New Roman"/>
              </w:rPr>
              <w:t xml:space="preserve">(единственное) </w:t>
            </w:r>
            <w:r w:rsidRPr="002F4348">
              <w:rPr>
                <w:rFonts w:eastAsia="Calibri" w:cs="Times New Roman"/>
              </w:rPr>
              <w:t>экстранодальное поражение (</w:t>
            </w:r>
            <w:r w:rsidR="004B7BA3" w:rsidRPr="002F4348">
              <w:rPr>
                <w:rFonts w:eastAsia="Calibri" w:cs="Times New Roman"/>
              </w:rPr>
              <w:t xml:space="preserve">только </w:t>
            </w:r>
            <w:r w:rsidRPr="002F4348">
              <w:rPr>
                <w:rFonts w:eastAsia="Calibri" w:cs="Times New Roman"/>
              </w:rPr>
              <w:t xml:space="preserve">при </w:t>
            </w:r>
            <w:r w:rsidRPr="002F4348">
              <w:rPr>
                <w:rFonts w:eastAsia="Calibri" w:cs="Times New Roman"/>
                <w:lang w:val="en-US"/>
              </w:rPr>
              <w:t>I</w:t>
            </w:r>
            <w:r w:rsidRPr="002F4348">
              <w:rPr>
                <w:rFonts w:eastAsia="Calibri" w:cs="Times New Roman"/>
              </w:rPr>
              <w:t>-</w:t>
            </w:r>
            <w:r w:rsidRPr="002F4348">
              <w:rPr>
                <w:rFonts w:eastAsia="Calibri" w:cs="Times New Roman"/>
                <w:lang w:val="en-US"/>
              </w:rPr>
              <w:t>II</w:t>
            </w:r>
            <w:r w:rsidRPr="002F4348">
              <w:rPr>
                <w:rFonts w:eastAsia="Calibri" w:cs="Times New Roman"/>
              </w:rPr>
              <w:t xml:space="preserve"> стадиях):</w:t>
            </w:r>
          </w:p>
          <w:p w14:paraId="5D761B0F" w14:textId="77777777" w:rsidR="002C7010" w:rsidRPr="002F4348" w:rsidRDefault="002C7010" w:rsidP="00B153FC">
            <w:pPr>
              <w:pStyle w:val="afe"/>
              <w:numPr>
                <w:ilvl w:val="0"/>
                <w:numId w:val="30"/>
              </w:numPr>
              <w:spacing w:line="288" w:lineRule="auto"/>
              <w:jc w:val="left"/>
              <w:rPr>
                <w:rFonts w:eastAsia="Calibri" w:cs="Times New Roman"/>
              </w:rPr>
            </w:pPr>
            <w:r w:rsidRPr="002F4348">
              <w:rPr>
                <w:rFonts w:eastAsia="Calibri" w:cs="Times New Roman"/>
              </w:rPr>
              <w:t xml:space="preserve">Локализованное поражение одного экстралимфатического органа или ткани в пределах одного сегмента </w:t>
            </w:r>
            <w:r w:rsidR="004B7BA3" w:rsidRPr="002F4348">
              <w:rPr>
                <w:rFonts w:eastAsia="Calibri" w:cs="Times New Roman"/>
              </w:rPr>
              <w:t>с поражением только региональных</w:t>
            </w:r>
            <w:r w:rsidRPr="002F4348">
              <w:rPr>
                <w:rFonts w:eastAsia="Calibri" w:cs="Times New Roman"/>
              </w:rPr>
              <w:t xml:space="preserve"> лимфатических узлов </w:t>
            </w:r>
          </w:p>
          <w:p w14:paraId="16F9043D" w14:textId="77777777" w:rsidR="002C7010" w:rsidRPr="002F4348" w:rsidRDefault="004B7BA3" w:rsidP="00B153FC">
            <w:pPr>
              <w:pStyle w:val="afe"/>
              <w:numPr>
                <w:ilvl w:val="0"/>
                <w:numId w:val="30"/>
              </w:numPr>
              <w:spacing w:line="288" w:lineRule="auto"/>
              <w:jc w:val="left"/>
              <w:rPr>
                <w:rFonts w:eastAsia="Calibri" w:cs="Times New Roman"/>
              </w:rPr>
            </w:pPr>
            <w:r w:rsidRPr="002F4348">
              <w:rPr>
                <w:rFonts w:eastAsia="Calibri" w:cs="Times New Roman"/>
              </w:rPr>
              <w:t xml:space="preserve">При стадиях </w:t>
            </w:r>
            <w:r w:rsidR="002C7010" w:rsidRPr="002F4348">
              <w:rPr>
                <w:rFonts w:eastAsia="Calibri" w:cs="Times New Roman"/>
                <w:lang w:val="en-US"/>
              </w:rPr>
              <w:t>I</w:t>
            </w:r>
            <w:r w:rsidR="002C7010" w:rsidRPr="002F4348">
              <w:rPr>
                <w:rFonts w:eastAsia="Calibri" w:cs="Times New Roman"/>
              </w:rPr>
              <w:t xml:space="preserve"> или </w:t>
            </w:r>
            <w:r w:rsidR="002C7010" w:rsidRPr="002F4348">
              <w:rPr>
                <w:rFonts w:eastAsia="Calibri" w:cs="Times New Roman"/>
                <w:lang w:val="en-US"/>
              </w:rPr>
              <w:t>II</w:t>
            </w:r>
            <w:r w:rsidR="002C7010" w:rsidRPr="002F4348">
              <w:rPr>
                <w:rFonts w:eastAsia="Calibri" w:cs="Times New Roman"/>
              </w:rPr>
              <w:t xml:space="preserve"> с ограниченным экстранодальным вовлечением прилежащего органа или ткани    </w:t>
            </w:r>
          </w:p>
          <w:p w14:paraId="6A246050" w14:textId="77777777" w:rsidR="002C7010" w:rsidRPr="002F4348" w:rsidRDefault="002C7010" w:rsidP="004F0134">
            <w:pPr>
              <w:contextualSpacing/>
              <w:rPr>
                <w:rFonts w:eastAsia="Calibri" w:cs="Times New Roman"/>
              </w:rPr>
            </w:pPr>
          </w:p>
          <w:p w14:paraId="108FDA32" w14:textId="77777777" w:rsidR="002C7010" w:rsidRPr="002F4348" w:rsidRDefault="002C7010" w:rsidP="004F0134">
            <w:pPr>
              <w:contextualSpacing/>
              <w:rPr>
                <w:rFonts w:eastAsia="Calibri" w:cs="Times New Roman"/>
              </w:rPr>
            </w:pPr>
          </w:p>
          <w:p w14:paraId="79B270AD" w14:textId="77777777" w:rsidR="002C7010" w:rsidRPr="002F4348" w:rsidRDefault="002C7010" w:rsidP="004F0134">
            <w:pPr>
              <w:contextualSpacing/>
              <w:rPr>
                <w:rFonts w:eastAsia="Calibri" w:cs="Times New Roman"/>
              </w:rPr>
            </w:pPr>
          </w:p>
          <w:p w14:paraId="4D9985BF" w14:textId="77777777" w:rsidR="002C7010" w:rsidRPr="002F4348" w:rsidRDefault="002C7010" w:rsidP="004F0134">
            <w:pPr>
              <w:contextualSpacing/>
              <w:rPr>
                <w:rFonts w:eastAsia="Calibri" w:cs="Times New Roman"/>
              </w:rPr>
            </w:pPr>
          </w:p>
          <w:p w14:paraId="15ACD59E" w14:textId="77777777" w:rsidR="002C7010" w:rsidRPr="002F4348" w:rsidRDefault="002C7010" w:rsidP="004F0134">
            <w:pPr>
              <w:contextualSpacing/>
              <w:rPr>
                <w:rFonts w:eastAsia="Calibri" w:cs="Times New Roman"/>
              </w:rPr>
            </w:pPr>
          </w:p>
          <w:p w14:paraId="228BD116" w14:textId="77777777" w:rsidR="002C7010" w:rsidRPr="002F4348" w:rsidRDefault="002C7010" w:rsidP="004F0134">
            <w:pPr>
              <w:contextualSpacing/>
              <w:rPr>
                <w:rFonts w:eastAsia="Calibri" w:cs="Times New Roman"/>
              </w:rPr>
            </w:pPr>
          </w:p>
          <w:p w14:paraId="68E105CB" w14:textId="77777777" w:rsidR="002C7010" w:rsidRPr="002F4348" w:rsidRDefault="002C7010" w:rsidP="004F0134">
            <w:pPr>
              <w:contextualSpacing/>
              <w:rPr>
                <w:rFonts w:eastAsia="Calibri" w:cs="Times New Roman"/>
              </w:rPr>
            </w:pPr>
          </w:p>
          <w:p w14:paraId="1BA81D8E" w14:textId="77777777" w:rsidR="002C7010" w:rsidRPr="002F4348" w:rsidRDefault="002C7010" w:rsidP="004F0134">
            <w:pPr>
              <w:contextualSpacing/>
              <w:rPr>
                <w:rFonts w:eastAsia="Calibri" w:cs="Times New Roman"/>
              </w:rPr>
            </w:pPr>
          </w:p>
          <w:p w14:paraId="1B829E24" w14:textId="77777777" w:rsidR="002C7010" w:rsidRPr="002F4348" w:rsidRDefault="002C7010" w:rsidP="004F0134">
            <w:pPr>
              <w:contextualSpacing/>
              <w:rPr>
                <w:rFonts w:eastAsia="Calibri" w:cs="Times New Roman"/>
              </w:rPr>
            </w:pPr>
          </w:p>
          <w:p w14:paraId="7CF97E7A" w14:textId="77777777" w:rsidR="002C7010" w:rsidRPr="002F4348" w:rsidRDefault="002C7010" w:rsidP="004F0134">
            <w:pPr>
              <w:contextualSpacing/>
              <w:rPr>
                <w:rFonts w:eastAsia="Calibri" w:cs="Times New Roman"/>
              </w:rPr>
            </w:pPr>
          </w:p>
          <w:p w14:paraId="0A75FF64" w14:textId="77777777" w:rsidR="002C7010" w:rsidRPr="002F4348" w:rsidRDefault="002C7010" w:rsidP="004F0134">
            <w:pPr>
              <w:contextualSpacing/>
              <w:rPr>
                <w:rFonts w:eastAsia="Calibri" w:cs="Times New Roman"/>
              </w:rPr>
            </w:pPr>
          </w:p>
          <w:p w14:paraId="6BD3568C" w14:textId="77777777" w:rsidR="002C7010" w:rsidRPr="002F4348" w:rsidRDefault="002C7010" w:rsidP="004F0134">
            <w:pPr>
              <w:contextualSpacing/>
              <w:rPr>
                <w:rFonts w:eastAsia="Calibri" w:cs="Times New Roman"/>
              </w:rPr>
            </w:pPr>
          </w:p>
        </w:tc>
        <w:tc>
          <w:tcPr>
            <w:tcW w:w="2171" w:type="pct"/>
          </w:tcPr>
          <w:p w14:paraId="25AC340B" w14:textId="77777777" w:rsidR="002C7010" w:rsidRPr="002F4348" w:rsidRDefault="001F1449" w:rsidP="002C7010">
            <w:pPr>
              <w:ind w:left="360" w:firstLine="0"/>
              <w:contextualSpacing/>
              <w:rPr>
                <w:rFonts w:ascii="Calibri" w:eastAsia="Calibri" w:hAnsi="Calibri" w:cs="Times New Roman"/>
              </w:rPr>
            </w:pPr>
            <w:r w:rsidRPr="002F4348">
              <w:rPr>
                <w:rFonts w:eastAsia="Calibri" w:cs="Times New Roman"/>
                <w:noProof/>
                <w:lang w:eastAsia="ru-RU"/>
              </w:rPr>
              <mc:AlternateContent>
                <mc:Choice Requires="wps">
                  <w:drawing>
                    <wp:anchor distT="0" distB="0" distL="114300" distR="114300" simplePos="0" relativeHeight="251721728" behindDoc="0" locked="0" layoutInCell="1" allowOverlap="1" wp14:anchorId="53D8D7CD" wp14:editId="40DBB5DB">
                      <wp:simplePos x="0" y="0"/>
                      <wp:positionH relativeFrom="column">
                        <wp:posOffset>862330</wp:posOffset>
                      </wp:positionH>
                      <wp:positionV relativeFrom="paragraph">
                        <wp:posOffset>462280</wp:posOffset>
                      </wp:positionV>
                      <wp:extent cx="63500" cy="158750"/>
                      <wp:effectExtent l="0" t="0" r="12700" b="12700"/>
                      <wp:wrapNone/>
                      <wp:docPr id="9" name="Овал 9"/>
                      <wp:cNvGraphicFramePr/>
                      <a:graphic xmlns:a="http://schemas.openxmlformats.org/drawingml/2006/main">
                        <a:graphicData uri="http://schemas.microsoft.com/office/word/2010/wordprocessingShape">
                          <wps:wsp>
                            <wps:cNvSpPr/>
                            <wps:spPr>
                              <a:xfrm>
                                <a:off x="0" y="0"/>
                                <a:ext cx="63500" cy="158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5361339" id="Овал 9" o:spid="_x0000_s1026" style="position:absolute;margin-left:67.9pt;margin-top:36.4pt;width:5pt;height:1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" fillcolor="#5b9bd5" strokecolor="#41719c" strokeweight="1pt">
                      <v:stroke joinstyle="miter"/>
                    </v:oval>
                  </w:pict>
                </mc:Fallback>
              </mc:AlternateContent>
            </w:r>
            <w:r w:rsidR="004B7BA3" w:rsidRPr="002F4348">
              <w:rPr>
                <w:rFonts w:eastAsia="Calibri" w:cs="Times New Roman"/>
                <w:noProof/>
                <w:lang w:eastAsia="ru-RU"/>
              </w:rPr>
              <mc:AlternateContent>
                <mc:Choice Requires="wps">
                  <w:drawing>
                    <wp:anchor distT="0" distB="0" distL="114300" distR="114300" simplePos="0" relativeHeight="251720704" behindDoc="0" locked="0" layoutInCell="1" allowOverlap="1" wp14:anchorId="47DC58FE" wp14:editId="6B4ED838">
                      <wp:simplePos x="0" y="0"/>
                      <wp:positionH relativeFrom="column">
                        <wp:posOffset>721360</wp:posOffset>
                      </wp:positionH>
                      <wp:positionV relativeFrom="paragraph">
                        <wp:posOffset>531495</wp:posOffset>
                      </wp:positionV>
                      <wp:extent cx="52070" cy="127000"/>
                      <wp:effectExtent l="0" t="0" r="24130" b="25400"/>
                      <wp:wrapNone/>
                      <wp:docPr id="8" name="Овал 8"/>
                      <wp:cNvGraphicFramePr/>
                      <a:graphic xmlns:a="http://schemas.openxmlformats.org/drawingml/2006/main">
                        <a:graphicData uri="http://schemas.microsoft.com/office/word/2010/wordprocessingShape">
                          <wps:wsp>
                            <wps:cNvSpPr/>
                            <wps:spPr>
                              <a:xfrm flipH="1">
                                <a:off x="0" y="0"/>
                                <a:ext cx="52070" cy="1270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1F98DD1" id="Овал 8" o:spid="_x0000_s1026" style="position:absolute;margin-left:56.8pt;margin-top:41.85pt;width:4.1pt;height:10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6608" behindDoc="0" locked="0" layoutInCell="1" allowOverlap="1" wp14:anchorId="4AC9D547" wp14:editId="3C07E53A">
                      <wp:simplePos x="0" y="0"/>
                      <wp:positionH relativeFrom="column">
                        <wp:posOffset>943610</wp:posOffset>
                      </wp:positionH>
                      <wp:positionV relativeFrom="paragraph">
                        <wp:posOffset>3464560</wp:posOffset>
                      </wp:positionV>
                      <wp:extent cx="63500" cy="158750"/>
                      <wp:effectExtent l="0" t="0" r="12700" b="12700"/>
                      <wp:wrapNone/>
                      <wp:docPr id="88" name="Овал 88"/>
                      <wp:cNvGraphicFramePr/>
                      <a:graphic xmlns:a="http://schemas.openxmlformats.org/drawingml/2006/main">
                        <a:graphicData uri="http://schemas.microsoft.com/office/word/2010/wordprocessingShape">
                          <wps:wsp>
                            <wps:cNvSpPr/>
                            <wps:spPr>
                              <a:xfrm>
                                <a:off x="0" y="0"/>
                                <a:ext cx="63500" cy="158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B343107" id="Овал 88" o:spid="_x0000_s1026" style="position:absolute;margin-left:74.3pt;margin-top:272.8pt;width:5pt;height:1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3536" behindDoc="0" locked="0" layoutInCell="1" allowOverlap="1" wp14:anchorId="15F1B325" wp14:editId="74725A72">
                      <wp:simplePos x="0" y="0"/>
                      <wp:positionH relativeFrom="column">
                        <wp:posOffset>664210</wp:posOffset>
                      </wp:positionH>
                      <wp:positionV relativeFrom="paragraph">
                        <wp:posOffset>3693160</wp:posOffset>
                      </wp:positionV>
                      <wp:extent cx="103252" cy="69850"/>
                      <wp:effectExtent l="0" t="0" r="11430" b="25400"/>
                      <wp:wrapNone/>
                      <wp:docPr id="35" name="Овал 35"/>
                      <wp:cNvGraphicFramePr/>
                      <a:graphic xmlns:a="http://schemas.openxmlformats.org/drawingml/2006/main">
                        <a:graphicData uri="http://schemas.microsoft.com/office/word/2010/wordprocessingShape">
                          <wps:wsp>
                            <wps:cNvSpPr/>
                            <wps:spPr>
                              <a:xfrm>
                                <a:off x="0" y="0"/>
                                <a:ext cx="103252" cy="698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396B9CF" id="Овал 35" o:spid="_x0000_s1026" style="position:absolute;margin-left:52.3pt;margin-top:290.8pt;width:8.15pt;height: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4560" behindDoc="0" locked="0" layoutInCell="1" allowOverlap="1" wp14:anchorId="6204B69B" wp14:editId="69DE476D">
                      <wp:simplePos x="0" y="0"/>
                      <wp:positionH relativeFrom="column">
                        <wp:posOffset>880110</wp:posOffset>
                      </wp:positionH>
                      <wp:positionV relativeFrom="paragraph">
                        <wp:posOffset>3655060</wp:posOffset>
                      </wp:positionV>
                      <wp:extent cx="146050" cy="342900"/>
                      <wp:effectExtent l="19050" t="38100" r="44450" b="57150"/>
                      <wp:wrapNone/>
                      <wp:docPr id="86" name="Взрыв: 8 точек 86"/>
                      <wp:cNvGraphicFramePr/>
                      <a:graphic xmlns:a="http://schemas.openxmlformats.org/drawingml/2006/main">
                        <a:graphicData uri="http://schemas.microsoft.com/office/word/2010/wordprocessingShape">
                          <wps:wsp>
                            <wps:cNvSpPr/>
                            <wps:spPr>
                              <a:xfrm>
                                <a:off x="0" y="0"/>
                                <a:ext cx="146050" cy="342900"/>
                              </a:xfrm>
                              <a:prstGeom prst="irregularSeal1">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FF7C55"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Взрыв: 8 точек 86" o:spid="_x0000_s1026" type="#_x0000_t71" style="position:absolute;margin-left:69.3pt;margin-top:287.8pt;width:11.5pt;height:2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" fillcolor="#5b9bd5 [3204]" strokecolor="#1f4d78 [1604]" strokeweight="1pt"/>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15584" behindDoc="0" locked="0" layoutInCell="1" allowOverlap="1" wp14:anchorId="0F6708C0" wp14:editId="7EC773A8">
                      <wp:simplePos x="0" y="0"/>
                      <wp:positionH relativeFrom="column">
                        <wp:posOffset>831850</wp:posOffset>
                      </wp:positionH>
                      <wp:positionV relativeFrom="paragraph">
                        <wp:posOffset>3669665</wp:posOffset>
                      </wp:positionV>
                      <wp:extent cx="96520" cy="285750"/>
                      <wp:effectExtent l="0" t="0" r="17780" b="19050"/>
                      <wp:wrapNone/>
                      <wp:docPr id="85" name="Овал 85"/>
                      <wp:cNvGraphicFramePr/>
                      <a:graphic xmlns:a="http://schemas.openxmlformats.org/drawingml/2006/main">
                        <a:graphicData uri="http://schemas.microsoft.com/office/word/2010/wordprocessingShape">
                          <wps:wsp>
                            <wps:cNvSpPr/>
                            <wps:spPr>
                              <a:xfrm>
                                <a:off x="0" y="0"/>
                                <a:ext cx="96520" cy="2857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6AFC22C" id="Овал 85" o:spid="_x0000_s1026" style="position:absolute;margin-left:65.5pt;margin-top:288.95pt;width:7.6pt;height:2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6368" behindDoc="0" locked="0" layoutInCell="1" allowOverlap="1" wp14:anchorId="44ACDFEE" wp14:editId="37177684">
                      <wp:simplePos x="0" y="0"/>
                      <wp:positionH relativeFrom="column">
                        <wp:posOffset>812800</wp:posOffset>
                      </wp:positionH>
                      <wp:positionV relativeFrom="paragraph">
                        <wp:posOffset>2059305</wp:posOffset>
                      </wp:positionV>
                      <wp:extent cx="101600" cy="241300"/>
                      <wp:effectExtent l="0" t="0" r="12700" b="25400"/>
                      <wp:wrapNone/>
                      <wp:docPr id="45" name="Овал 45"/>
                      <wp:cNvGraphicFramePr/>
                      <a:graphic xmlns:a="http://schemas.openxmlformats.org/drawingml/2006/main">
                        <a:graphicData uri="http://schemas.microsoft.com/office/word/2010/wordprocessingShape">
                          <wps:wsp>
                            <wps:cNvSpPr/>
                            <wps:spPr>
                              <a:xfrm>
                                <a:off x="0" y="0"/>
                                <a:ext cx="101600" cy="2413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BB3A0FB" id="Овал 45" o:spid="_x0000_s1026" style="position:absolute;margin-left:64pt;margin-top:162.15pt;width:8pt;height:1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" fillcolor="#5b9bd5" strokecolor="#41719c" strokeweight="1pt">
                      <v:stroke joinstyle="miter"/>
                    </v:oval>
                  </w:pict>
                </mc:Fallback>
              </mc:AlternateContent>
            </w:r>
            <w:r w:rsidR="002C7010" w:rsidRPr="002F4348">
              <w:rPr>
                <w:rFonts w:eastAsia="Times New Roman" w:cstheme="minorHAnsi"/>
                <w:noProof/>
                <w:sz w:val="28"/>
                <w:szCs w:val="28"/>
                <w:lang w:eastAsia="ru-RU"/>
              </w:rPr>
              <mc:AlternateContent>
                <mc:Choice Requires="wps">
                  <w:drawing>
                    <wp:anchor distT="0" distB="0" distL="114300" distR="114300" simplePos="0" relativeHeight="251705344" behindDoc="0" locked="0" layoutInCell="1" allowOverlap="1" wp14:anchorId="1A2A839E" wp14:editId="6C07F9D2">
                      <wp:simplePos x="0" y="0"/>
                      <wp:positionH relativeFrom="column">
                        <wp:posOffset>720997</wp:posOffset>
                      </wp:positionH>
                      <wp:positionV relativeFrom="paragraph">
                        <wp:posOffset>2056476</wp:posOffset>
                      </wp:positionV>
                      <wp:extent cx="143310" cy="376476"/>
                      <wp:effectExtent l="19050" t="76200" r="28575" b="81280"/>
                      <wp:wrapNone/>
                      <wp:docPr id="47" name="Взрыв: 14 точек 47"/>
                      <wp:cNvGraphicFramePr/>
                      <a:graphic xmlns:a="http://schemas.openxmlformats.org/drawingml/2006/main">
                        <a:graphicData uri="http://schemas.microsoft.com/office/word/2010/wordprocessingShape">
                          <wps:wsp>
                            <wps:cNvSpPr/>
                            <wps:spPr>
                              <a:xfrm rot="21028907">
                                <a:off x="0" y="0"/>
                                <a:ext cx="143310" cy="376476"/>
                              </a:xfrm>
                              <a:prstGeom prst="irregularSeal2">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7B24BE"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Взрыв: 14 точек 47" o:spid="_x0000_s1026" type="#_x0000_t72" style="position:absolute;margin-left:56.75pt;margin-top:161.95pt;width:11.3pt;height:29.65pt;rotation:-623786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" fillcolor="#5b9bd5 [3204]" strokecolor="#1f4d78 [1604]" strokeweight="1pt"/>
                  </w:pict>
                </mc:Fallback>
              </mc:AlternateContent>
            </w:r>
            <w:r w:rsidR="002C7010" w:rsidRPr="002F4348">
              <w:rPr>
                <w:rFonts w:eastAsia="Times New Roman" w:cstheme="minorHAnsi"/>
                <w:noProof/>
                <w:sz w:val="28"/>
                <w:szCs w:val="28"/>
                <w:lang w:eastAsia="ru-RU"/>
              </w:rPr>
              <w:drawing>
                <wp:inline distT="0" distB="0" distL="0" distR="0" wp14:anchorId="0907DAB0" wp14:editId="0D5D4CE9">
                  <wp:extent cx="1247070" cy="1733550"/>
                  <wp:effectExtent l="0" t="0" r="0" b="0"/>
                  <wp:docPr id="14345"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314378" cy="1827115"/>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002C7010" w:rsidRPr="002F4348">
              <w:rPr>
                <w:rFonts w:eastAsia="Times New Roman" w:cstheme="minorHAnsi"/>
                <w:noProof/>
                <w:sz w:val="28"/>
                <w:szCs w:val="28"/>
                <w:lang w:eastAsia="ru-RU"/>
              </w:rPr>
              <w:drawing>
                <wp:inline distT="0" distB="0" distL="0" distR="0" wp14:anchorId="4F5C383F" wp14:editId="1FE6AC2B">
                  <wp:extent cx="1117600" cy="1553573"/>
                  <wp:effectExtent l="0" t="0" r="6350" b="8890"/>
                  <wp:docPr id="14346"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216731" cy="1691375"/>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002C7010" w:rsidRPr="002F4348">
              <w:rPr>
                <w:rFonts w:eastAsia="Times New Roman" w:cstheme="minorHAnsi"/>
                <w:noProof/>
                <w:sz w:val="28"/>
                <w:szCs w:val="28"/>
                <w:lang w:eastAsia="ru-RU"/>
              </w:rPr>
              <w:drawing>
                <wp:inline distT="0" distB="0" distL="0" distR="0" wp14:anchorId="6F67BAF2" wp14:editId="797BC122">
                  <wp:extent cx="1117600" cy="1553573"/>
                  <wp:effectExtent l="0" t="0" r="6350" b="8890"/>
                  <wp:docPr id="39"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216731" cy="1691375"/>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002C7010" w:rsidRPr="002F4348">
              <w:rPr>
                <w:rFonts w:ascii="Calibri" w:eastAsia="Calibri" w:hAnsi="Calibri" w:cs="Times New Roman"/>
                <w:lang w:val="en-US"/>
              </w:rPr>
              <w:t xml:space="preserve"> </w:t>
            </w:r>
          </w:p>
        </w:tc>
      </w:tr>
      <w:tr w:rsidR="002C7010" w:rsidRPr="002F4348" w14:paraId="1DD10617" w14:textId="77777777" w:rsidTr="003007A6">
        <w:tc>
          <w:tcPr>
            <w:tcW w:w="623" w:type="pct"/>
          </w:tcPr>
          <w:p w14:paraId="16B073C4" w14:textId="77777777" w:rsidR="002C7010" w:rsidRPr="002F4348" w:rsidRDefault="002C7010" w:rsidP="002C7010">
            <w:pPr>
              <w:ind w:firstLine="0"/>
              <w:rPr>
                <w:rFonts w:eastAsia="Calibri" w:cs="Times New Roman"/>
                <w:lang w:val="en-US"/>
              </w:rPr>
            </w:pPr>
            <w:r w:rsidRPr="002F4348">
              <w:rPr>
                <w:rFonts w:eastAsia="Calibri" w:cs="Times New Roman"/>
                <w:lang w:val="en-US"/>
              </w:rPr>
              <w:t>S</w:t>
            </w:r>
          </w:p>
        </w:tc>
        <w:tc>
          <w:tcPr>
            <w:tcW w:w="2206" w:type="pct"/>
          </w:tcPr>
          <w:p w14:paraId="0A55DB55" w14:textId="77777777" w:rsidR="002C7010" w:rsidRPr="002F4348" w:rsidRDefault="002C7010" w:rsidP="00B153FC">
            <w:pPr>
              <w:numPr>
                <w:ilvl w:val="0"/>
                <w:numId w:val="30"/>
              </w:numPr>
              <w:spacing w:line="288" w:lineRule="auto"/>
              <w:contextualSpacing/>
              <w:jc w:val="left"/>
              <w:rPr>
                <w:rFonts w:eastAsia="Calibri" w:cs="Times New Roman"/>
              </w:rPr>
            </w:pPr>
            <w:r w:rsidRPr="002F4348">
              <w:rPr>
                <w:rFonts w:eastAsia="Calibri" w:cs="Times New Roman"/>
              </w:rPr>
              <w:t xml:space="preserve">Поражение селезенки (при </w:t>
            </w:r>
            <w:r w:rsidRPr="002F4348">
              <w:rPr>
                <w:rFonts w:eastAsia="Calibri" w:cs="Times New Roman"/>
                <w:lang w:val="en-US"/>
              </w:rPr>
              <w:t>I</w:t>
            </w:r>
            <w:r w:rsidRPr="002F4348">
              <w:rPr>
                <w:rFonts w:eastAsia="Calibri" w:cs="Times New Roman"/>
              </w:rPr>
              <w:t>-</w:t>
            </w:r>
            <w:r w:rsidRPr="002F4348">
              <w:rPr>
                <w:rFonts w:eastAsia="Calibri" w:cs="Times New Roman"/>
                <w:lang w:val="en-US"/>
              </w:rPr>
              <w:t>III</w:t>
            </w:r>
            <w:r w:rsidRPr="002F4348">
              <w:rPr>
                <w:rFonts w:eastAsia="Calibri" w:cs="Times New Roman"/>
              </w:rPr>
              <w:t xml:space="preserve"> стадиях)</w:t>
            </w:r>
          </w:p>
        </w:tc>
        <w:tc>
          <w:tcPr>
            <w:tcW w:w="2171" w:type="pct"/>
          </w:tcPr>
          <w:p w14:paraId="1ACBF70A" w14:textId="77777777" w:rsidR="002C7010" w:rsidRPr="002F4348" w:rsidRDefault="002C7010" w:rsidP="002C7010">
            <w:pPr>
              <w:ind w:left="360" w:firstLine="0"/>
              <w:contextualSpacing/>
              <w:rPr>
                <w:rFonts w:ascii="Calibri" w:eastAsia="Calibri" w:hAnsi="Calibri" w:cs="Times New Roman"/>
              </w:rPr>
            </w:pPr>
            <w:r w:rsidRPr="002F4348">
              <w:rPr>
                <w:rFonts w:ascii="Calibri" w:eastAsia="Calibri" w:hAnsi="Calibri" w:cs="Times New Roman"/>
                <w:noProof/>
                <w:lang w:eastAsia="ru-RU"/>
              </w:rPr>
              <mc:AlternateContent>
                <mc:Choice Requires="wps">
                  <w:drawing>
                    <wp:anchor distT="0" distB="0" distL="114300" distR="114300" simplePos="0" relativeHeight="251711488" behindDoc="0" locked="0" layoutInCell="1" allowOverlap="1" wp14:anchorId="1BAD32DC" wp14:editId="5E84DEFD">
                      <wp:simplePos x="0" y="0"/>
                      <wp:positionH relativeFrom="column">
                        <wp:posOffset>952500</wp:posOffset>
                      </wp:positionH>
                      <wp:positionV relativeFrom="paragraph">
                        <wp:posOffset>4003675</wp:posOffset>
                      </wp:positionV>
                      <wp:extent cx="76200" cy="95250"/>
                      <wp:effectExtent l="0" t="0" r="19050" b="19050"/>
                      <wp:wrapNone/>
                      <wp:docPr id="80" name="Овал 80"/>
                      <wp:cNvGraphicFramePr/>
                      <a:graphic xmlns:a="http://schemas.openxmlformats.org/drawingml/2006/main">
                        <a:graphicData uri="http://schemas.microsoft.com/office/word/2010/wordprocessingShape">
                          <wps:wsp>
                            <wps:cNvSpPr/>
                            <wps:spPr>
                              <a:xfrm flipV="1">
                                <a:off x="0" y="0"/>
                                <a:ext cx="76200" cy="952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3355CE2" id="Овал 80" o:spid="_x0000_s1026" style="position:absolute;margin-left:75pt;margin-top:315.25pt;width:6pt;height:7.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12512" behindDoc="0" locked="0" layoutInCell="1" allowOverlap="1" wp14:anchorId="2A6B6B2D" wp14:editId="75FB59F6">
                      <wp:simplePos x="0" y="0"/>
                      <wp:positionH relativeFrom="column">
                        <wp:posOffset>791210</wp:posOffset>
                      </wp:positionH>
                      <wp:positionV relativeFrom="paragraph">
                        <wp:posOffset>3556635</wp:posOffset>
                      </wp:positionV>
                      <wp:extent cx="76200" cy="184150"/>
                      <wp:effectExtent l="0" t="0" r="19050" b="25400"/>
                      <wp:wrapNone/>
                      <wp:docPr id="81" name="Овал 81"/>
                      <wp:cNvGraphicFramePr/>
                      <a:graphic xmlns:a="http://schemas.openxmlformats.org/drawingml/2006/main">
                        <a:graphicData uri="http://schemas.microsoft.com/office/word/2010/wordprocessingShape">
                          <wps:wsp>
                            <wps:cNvSpPr/>
                            <wps:spPr>
                              <a:xfrm>
                                <a:off x="0" y="0"/>
                                <a:ext cx="76200" cy="1841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E8A1922" id="Овал 81" o:spid="_x0000_s1026" style="position:absolute;margin-left:62.3pt;margin-top:280.05pt;width:6pt;height: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10464" behindDoc="0" locked="0" layoutInCell="1" allowOverlap="1" wp14:anchorId="46B7308C" wp14:editId="7CCE4033">
                      <wp:simplePos x="0" y="0"/>
                      <wp:positionH relativeFrom="column">
                        <wp:posOffset>816610</wp:posOffset>
                      </wp:positionH>
                      <wp:positionV relativeFrom="paragraph">
                        <wp:posOffset>2781935</wp:posOffset>
                      </wp:positionV>
                      <wp:extent cx="77470" cy="139700"/>
                      <wp:effectExtent l="0" t="0" r="17780" b="12700"/>
                      <wp:wrapNone/>
                      <wp:docPr id="79" name="Овал 79"/>
                      <wp:cNvGraphicFramePr/>
                      <a:graphic xmlns:a="http://schemas.openxmlformats.org/drawingml/2006/main">
                        <a:graphicData uri="http://schemas.microsoft.com/office/word/2010/wordprocessingShape">
                          <wps:wsp>
                            <wps:cNvSpPr/>
                            <wps:spPr>
                              <a:xfrm flipV="1">
                                <a:off x="0" y="0"/>
                                <a:ext cx="77470" cy="1397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C7374E9" id="Овал 79" o:spid="_x0000_s1026" style="position:absolute;margin-left:64.3pt;margin-top:219.05pt;width:6.1pt;height:11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09440" behindDoc="0" locked="0" layoutInCell="1" allowOverlap="1" wp14:anchorId="0F81E076" wp14:editId="048CD321">
                      <wp:simplePos x="0" y="0"/>
                      <wp:positionH relativeFrom="column">
                        <wp:posOffset>882650</wp:posOffset>
                      </wp:positionH>
                      <wp:positionV relativeFrom="paragraph">
                        <wp:posOffset>2435225</wp:posOffset>
                      </wp:positionV>
                      <wp:extent cx="76200" cy="95250"/>
                      <wp:effectExtent l="0" t="0" r="19050" b="19050"/>
                      <wp:wrapNone/>
                      <wp:docPr id="78" name="Овал 78"/>
                      <wp:cNvGraphicFramePr/>
                      <a:graphic xmlns:a="http://schemas.openxmlformats.org/drawingml/2006/main">
                        <a:graphicData uri="http://schemas.microsoft.com/office/word/2010/wordprocessingShape">
                          <wps:wsp>
                            <wps:cNvSpPr/>
                            <wps:spPr>
                              <a:xfrm flipV="1">
                                <a:off x="0" y="0"/>
                                <a:ext cx="76200" cy="952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0AA6228" id="Овал 78" o:spid="_x0000_s1026" style="position:absolute;margin-left:69.5pt;margin-top:191.75pt;width:6pt;height:7.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08416" behindDoc="0" locked="0" layoutInCell="1" allowOverlap="1" wp14:anchorId="298C5EAC" wp14:editId="0918C37B">
                      <wp:simplePos x="0" y="0"/>
                      <wp:positionH relativeFrom="column">
                        <wp:posOffset>1035050</wp:posOffset>
                      </wp:positionH>
                      <wp:positionV relativeFrom="paragraph">
                        <wp:posOffset>2373630</wp:posOffset>
                      </wp:positionV>
                      <wp:extent cx="76200" cy="95250"/>
                      <wp:effectExtent l="0" t="0" r="19050" b="19050"/>
                      <wp:wrapNone/>
                      <wp:docPr id="77" name="Овал 77"/>
                      <wp:cNvGraphicFramePr/>
                      <a:graphic xmlns:a="http://schemas.openxmlformats.org/drawingml/2006/main">
                        <a:graphicData uri="http://schemas.microsoft.com/office/word/2010/wordprocessingShape">
                          <wps:wsp>
                            <wps:cNvSpPr/>
                            <wps:spPr>
                              <a:xfrm flipV="1">
                                <a:off x="0" y="0"/>
                                <a:ext cx="76200" cy="9525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3BAD544" id="Овал 77" o:spid="_x0000_s1026" style="position:absolute;margin-left:81.5pt;margin-top:186.9pt;width:6pt;height:7.5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" fillcolor="#5b9bd5" strokecolor="#41719c" strokeweight="1pt">
                      <v:stroke joinstyle="miter"/>
                    </v:oval>
                  </w:pict>
                </mc:Fallback>
              </mc:AlternateContent>
            </w:r>
            <w:r w:rsidRPr="002F4348">
              <w:rPr>
                <w:rFonts w:ascii="Calibri" w:eastAsia="Calibri" w:hAnsi="Calibri" w:cs="Times New Roman"/>
                <w:noProof/>
                <w:lang w:eastAsia="ru-RU"/>
              </w:rPr>
              <mc:AlternateContent>
                <mc:Choice Requires="wps">
                  <w:drawing>
                    <wp:anchor distT="0" distB="0" distL="114300" distR="114300" simplePos="0" relativeHeight="251707392" behindDoc="0" locked="0" layoutInCell="1" allowOverlap="1" wp14:anchorId="160FF4BE" wp14:editId="7D2CD331">
                      <wp:simplePos x="0" y="0"/>
                      <wp:positionH relativeFrom="column">
                        <wp:posOffset>969010</wp:posOffset>
                      </wp:positionH>
                      <wp:positionV relativeFrom="paragraph">
                        <wp:posOffset>686435</wp:posOffset>
                      </wp:positionV>
                      <wp:extent cx="76200" cy="95250"/>
                      <wp:effectExtent l="0" t="0" r="19050" b="19050"/>
                      <wp:wrapNone/>
                      <wp:docPr id="76" name="Овал 76"/>
                      <wp:cNvGraphicFramePr/>
                      <a:graphic xmlns:a="http://schemas.openxmlformats.org/drawingml/2006/main">
                        <a:graphicData uri="http://schemas.microsoft.com/office/word/2010/wordprocessingShape">
                          <wps:wsp>
                            <wps:cNvSpPr/>
                            <wps:spPr>
                              <a:xfrm flipV="1">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BB17734" id="Овал 76" o:spid="_x0000_s1026" style="position:absolute;margin-left:76.3pt;margin-top:54.05pt;width:6pt;height:7.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" fillcolor="#5b9bd5 [3204]" strokecolor="#1f4d78 [1604]" strokeweight="1pt">
                      <v:stroke joinstyle="miter"/>
                    </v:oval>
                  </w:pict>
                </mc:Fallback>
              </mc:AlternateContent>
            </w:r>
            <w:r w:rsidRPr="002F4348">
              <w:rPr>
                <w:rFonts w:eastAsia="Times New Roman" w:cstheme="minorHAnsi"/>
                <w:noProof/>
                <w:sz w:val="28"/>
                <w:szCs w:val="28"/>
                <w:lang w:eastAsia="ru-RU"/>
              </w:rPr>
              <w:drawing>
                <wp:inline distT="0" distB="0" distL="0" distR="0" wp14:anchorId="3BAF0B84" wp14:editId="4559A596">
                  <wp:extent cx="1060335" cy="1473967"/>
                  <wp:effectExtent l="0" t="0" r="6985" b="0"/>
                  <wp:docPr id="31"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182041" cy="1643150"/>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1B325525" wp14:editId="74F92443">
                  <wp:extent cx="1201387" cy="1670050"/>
                  <wp:effectExtent l="0" t="0" r="0" b="6350"/>
                  <wp:docPr id="32"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301984" cy="1809890"/>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r w:rsidRPr="002F4348">
              <w:rPr>
                <w:rFonts w:eastAsia="Times New Roman" w:cstheme="minorHAnsi"/>
                <w:noProof/>
                <w:sz w:val="28"/>
                <w:szCs w:val="28"/>
                <w:lang w:eastAsia="ru-RU"/>
              </w:rPr>
              <w:drawing>
                <wp:inline distT="0" distB="0" distL="0" distR="0" wp14:anchorId="14F1048C" wp14:editId="7D48190A">
                  <wp:extent cx="1060450" cy="1474128"/>
                  <wp:effectExtent l="0" t="0" r="6350" b="0"/>
                  <wp:docPr id="33"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174290" cy="1632376"/>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tc>
      </w:tr>
      <w:tr w:rsidR="002C7010" w:rsidRPr="002F4348" w14:paraId="47C700E1" w14:textId="77777777" w:rsidTr="003007A6">
        <w:tc>
          <w:tcPr>
            <w:tcW w:w="623" w:type="pct"/>
          </w:tcPr>
          <w:p w14:paraId="76E35075" w14:textId="77777777" w:rsidR="002C7010" w:rsidRPr="002F4348" w:rsidRDefault="002C7010" w:rsidP="002C7010">
            <w:pPr>
              <w:ind w:firstLine="0"/>
              <w:rPr>
                <w:rFonts w:eastAsia="Calibri" w:cs="Times New Roman"/>
                <w:lang w:val="en-US"/>
              </w:rPr>
            </w:pPr>
            <w:r w:rsidRPr="002F4348">
              <w:rPr>
                <w:rFonts w:eastAsia="Calibri" w:cs="Times New Roman"/>
              </w:rPr>
              <w:t>Х</w:t>
            </w:r>
            <w:r w:rsidRPr="009D018C">
              <w:rPr>
                <w:rStyle w:val="af4"/>
              </w:rPr>
              <w:footnoteReference w:id="8"/>
            </w:r>
          </w:p>
        </w:tc>
        <w:tc>
          <w:tcPr>
            <w:tcW w:w="2206" w:type="pct"/>
          </w:tcPr>
          <w:p w14:paraId="099289E0" w14:textId="77777777" w:rsidR="002C7010" w:rsidRPr="002F4348" w:rsidRDefault="002C7010" w:rsidP="00B153FC">
            <w:pPr>
              <w:numPr>
                <w:ilvl w:val="0"/>
                <w:numId w:val="30"/>
              </w:numPr>
              <w:spacing w:line="288" w:lineRule="auto"/>
              <w:contextualSpacing/>
              <w:jc w:val="left"/>
              <w:rPr>
                <w:rFonts w:eastAsia="Calibri" w:cs="Times New Roman"/>
              </w:rPr>
            </w:pPr>
            <w:r w:rsidRPr="002F4348">
              <w:rPr>
                <w:rFonts w:eastAsia="Calibri" w:cs="Times New Roman"/>
              </w:rPr>
              <w:t>Массивное (</w:t>
            </w:r>
            <w:r w:rsidRPr="002F4348">
              <w:rPr>
                <w:rFonts w:eastAsia="Calibri" w:cs="Times New Roman"/>
                <w:lang w:val="en-US"/>
              </w:rPr>
              <w:t>bulky</w:t>
            </w:r>
            <w:r w:rsidRPr="002F4348">
              <w:rPr>
                <w:rFonts w:eastAsia="Calibri" w:cs="Times New Roman"/>
              </w:rPr>
              <w:t>) опухолевое поражение – очаг более 10 см в диаметре или медиастинально-торакальный индекс</w:t>
            </w:r>
            <w:r w:rsidRPr="009D018C">
              <w:rPr>
                <w:rStyle w:val="af4"/>
              </w:rPr>
              <w:footnoteReference w:id="9"/>
            </w:r>
            <w:r w:rsidRPr="002F4348">
              <w:rPr>
                <w:rFonts w:eastAsia="Calibri" w:cs="Times New Roman"/>
              </w:rPr>
              <w:t xml:space="preserve"> более 1/3</w:t>
            </w:r>
          </w:p>
        </w:tc>
        <w:tc>
          <w:tcPr>
            <w:tcW w:w="2171" w:type="pct"/>
          </w:tcPr>
          <w:p w14:paraId="55C0031B" w14:textId="77777777" w:rsidR="002C7010" w:rsidRPr="002F4348" w:rsidRDefault="002C7010" w:rsidP="002C7010">
            <w:pPr>
              <w:ind w:left="360" w:firstLine="0"/>
              <w:contextualSpacing/>
              <w:rPr>
                <w:rFonts w:ascii="Calibri" w:eastAsia="Calibri" w:hAnsi="Calibri" w:cs="Times New Roman"/>
              </w:rPr>
            </w:pPr>
            <w:r w:rsidRPr="002F4348">
              <w:rPr>
                <w:rFonts w:ascii="Calibri" w:eastAsia="Times New Roman" w:hAnsi="Calibri" w:cs="Calibri"/>
                <w:noProof/>
                <w:lang w:eastAsia="ru-RU"/>
              </w:rPr>
              <w:drawing>
                <wp:anchor distT="0" distB="0" distL="114300" distR="114300" simplePos="0" relativeHeight="251717632" behindDoc="0" locked="0" layoutInCell="1" allowOverlap="1" wp14:anchorId="51F59EF3" wp14:editId="56DFB61B">
                  <wp:simplePos x="0" y="0"/>
                  <wp:positionH relativeFrom="column">
                    <wp:posOffset>576580</wp:posOffset>
                  </wp:positionH>
                  <wp:positionV relativeFrom="paragraph">
                    <wp:posOffset>294640</wp:posOffset>
                  </wp:positionV>
                  <wp:extent cx="408305" cy="219710"/>
                  <wp:effectExtent l="0" t="0" r="0" b="8890"/>
                  <wp:wrapNone/>
                  <wp:docPr id="14348" name="Рисунок 14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305" cy="219710"/>
                          </a:xfrm>
                          <a:prstGeom prst="rect">
                            <a:avLst/>
                          </a:prstGeom>
                          <a:noFill/>
                        </pic:spPr>
                      </pic:pic>
                    </a:graphicData>
                  </a:graphic>
                  <wp14:sizeRelV relativeFrom="margin">
                    <wp14:pctHeight>0</wp14:pctHeight>
                  </wp14:sizeRelV>
                </wp:anchor>
              </w:drawing>
            </w:r>
            <w:r w:rsidRPr="002F4348">
              <w:rPr>
                <w:rFonts w:eastAsia="Times New Roman" w:cstheme="minorHAnsi"/>
                <w:noProof/>
                <w:sz w:val="28"/>
                <w:szCs w:val="28"/>
                <w:lang w:eastAsia="ru-RU"/>
              </w:rPr>
              <w:drawing>
                <wp:inline distT="0" distB="0" distL="0" distR="0" wp14:anchorId="5F59FDE0" wp14:editId="1A6D72F0">
                  <wp:extent cx="1007249" cy="1400175"/>
                  <wp:effectExtent l="0" t="0" r="2540" b="0"/>
                  <wp:docPr id="36"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073850" cy="1492757"/>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p w14:paraId="42440D82" w14:textId="77777777" w:rsidR="002C7010" w:rsidRPr="002F4348" w:rsidRDefault="002C7010" w:rsidP="002C7010">
            <w:pPr>
              <w:ind w:left="360" w:firstLine="0"/>
              <w:contextualSpacing/>
              <w:rPr>
                <w:rFonts w:ascii="Calibri" w:eastAsia="Calibri" w:hAnsi="Calibri" w:cs="Times New Roman"/>
              </w:rPr>
            </w:pPr>
            <w:r w:rsidRPr="002F4348">
              <w:rPr>
                <w:rFonts w:ascii="Calibri" w:eastAsia="Times New Roman" w:hAnsi="Calibri" w:cs="Calibri"/>
                <w:noProof/>
                <w:lang w:eastAsia="ru-RU"/>
              </w:rPr>
              <w:drawing>
                <wp:anchor distT="0" distB="0" distL="114300" distR="114300" simplePos="0" relativeHeight="251718656" behindDoc="0" locked="0" layoutInCell="1" allowOverlap="1" wp14:anchorId="73DF1EA0" wp14:editId="51A6DE3B">
                  <wp:simplePos x="0" y="0"/>
                  <wp:positionH relativeFrom="column">
                    <wp:posOffset>492760</wp:posOffset>
                  </wp:positionH>
                  <wp:positionV relativeFrom="paragraph">
                    <wp:posOffset>178447</wp:posOffset>
                  </wp:positionV>
                  <wp:extent cx="533400" cy="443218"/>
                  <wp:effectExtent l="0" t="0" r="0" b="0"/>
                  <wp:wrapNone/>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157" cy="444678"/>
                          </a:xfrm>
                          <a:prstGeom prst="rect">
                            <a:avLst/>
                          </a:prstGeom>
                          <a:noFill/>
                        </pic:spPr>
                      </pic:pic>
                    </a:graphicData>
                  </a:graphic>
                  <wp14:sizeRelH relativeFrom="margin">
                    <wp14:pctWidth>0</wp14:pctWidth>
                  </wp14:sizeRelH>
                  <wp14:sizeRelV relativeFrom="margin">
                    <wp14:pctHeight>0</wp14:pctHeight>
                  </wp14:sizeRelV>
                </wp:anchor>
              </w:drawing>
            </w:r>
            <w:r w:rsidRPr="002F4348">
              <w:rPr>
                <w:rFonts w:eastAsia="Times New Roman" w:cstheme="minorHAnsi"/>
                <w:noProof/>
                <w:sz w:val="28"/>
                <w:szCs w:val="28"/>
                <w:lang w:eastAsia="ru-RU"/>
              </w:rPr>
              <w:drawing>
                <wp:inline distT="0" distB="0" distL="0" distR="0" wp14:anchorId="09A84BE3" wp14:editId="1873FDC3">
                  <wp:extent cx="952432" cy="1323975"/>
                  <wp:effectExtent l="0" t="0" r="635" b="0"/>
                  <wp:docPr id="37" name="Picture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C3DE40-DD1E-473B-942A-6E6647616552}"/>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008656" cy="1402133"/>
                          </a:xfrm>
                          <a:prstGeom prst="rect">
                            <a:avLst/>
                          </a:prstGeom>
                          <a:noFill/>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ffectLst>
                                  <a:outerShdw dist="35921" dir="2700000" algn="ctr" rotWithShape="0">
                                    <a:srgbClr val="808080"/>
                                  </a:outerShdw>
                                </a:effectLst>
                              </a14:hiddenEffects>
                            </a:ext>
                          </a:extLst>
                        </pic:spPr>
                      </pic:pic>
                    </a:graphicData>
                  </a:graphic>
                </wp:inline>
              </w:drawing>
            </w:r>
          </w:p>
        </w:tc>
      </w:tr>
    </w:tbl>
    <w:p w14:paraId="38798A9C" w14:textId="77777777" w:rsidR="002C7010" w:rsidRPr="002F4348" w:rsidRDefault="002C7010" w:rsidP="002C7010">
      <w:pPr>
        <w:rPr>
          <w:rFonts w:ascii="Calibri" w:eastAsia="Calibri" w:hAnsi="Calibri" w:cs="Times New Roman"/>
        </w:rPr>
      </w:pPr>
    </w:p>
    <w:p w14:paraId="29C75877" w14:textId="77777777" w:rsidR="00A54C2B" w:rsidRPr="002F4348" w:rsidRDefault="00A54C2B" w:rsidP="00A54C2B">
      <w:pPr>
        <w:ind w:firstLine="567"/>
        <w:rPr>
          <w:rFonts w:eastAsia="Calibri" w:cs="Times New Roman"/>
        </w:rPr>
      </w:pPr>
      <w:r w:rsidRPr="002F4348">
        <w:rPr>
          <w:rFonts w:eastAsia="Times New Roman" w:cs="Times New Roman"/>
          <w:lang w:eastAsia="ru-RU"/>
        </w:rPr>
        <w:t xml:space="preserve">При установлении стадии лимфомы по критериям классификации </w:t>
      </w:r>
      <w:r w:rsidRPr="002F4348">
        <w:rPr>
          <w:rFonts w:eastAsia="Calibri" w:cs="Times New Roman"/>
          <w:lang w:val="en-US"/>
        </w:rPr>
        <w:t>Ann</w:t>
      </w:r>
      <w:r w:rsidRPr="002F4348">
        <w:rPr>
          <w:rFonts w:eastAsia="Calibri" w:cs="Times New Roman"/>
        </w:rPr>
        <w:t xml:space="preserve"> </w:t>
      </w:r>
      <w:r w:rsidRPr="002F4348">
        <w:rPr>
          <w:rFonts w:eastAsia="Calibri" w:cs="Times New Roman"/>
          <w:lang w:val="en-US"/>
        </w:rPr>
        <w:t>Arbor</w:t>
      </w:r>
      <w:r w:rsidRPr="002F4348">
        <w:rPr>
          <w:rFonts w:eastAsia="Calibri" w:cs="Times New Roman"/>
        </w:rPr>
        <w:t xml:space="preserve"> используется понятие «зона» (</w:t>
      </w:r>
      <w:r w:rsidRPr="002F4348">
        <w:rPr>
          <w:rFonts w:eastAsia="Calibri" w:cs="Times New Roman"/>
          <w:lang w:val="en-US"/>
        </w:rPr>
        <w:t>zone</w:t>
      </w:r>
      <w:r w:rsidRPr="002F4348">
        <w:rPr>
          <w:rFonts w:eastAsia="Calibri" w:cs="Times New Roman"/>
        </w:rPr>
        <w:t xml:space="preserve">) – рис </w:t>
      </w:r>
      <w:r w:rsidR="00C6417C" w:rsidRPr="002F4348">
        <w:rPr>
          <w:rFonts w:eastAsia="Calibri" w:cs="Times New Roman"/>
        </w:rPr>
        <w:t>7.</w:t>
      </w:r>
      <w:r w:rsidR="0064071E" w:rsidRPr="002F4348">
        <w:rPr>
          <w:rFonts w:eastAsia="Calibri" w:cs="Times New Roman"/>
        </w:rPr>
        <w:t>3</w:t>
      </w:r>
      <w:r w:rsidR="00C6417C" w:rsidRPr="002F4348">
        <w:rPr>
          <w:rFonts w:eastAsia="Calibri" w:cs="Times New Roman"/>
        </w:rPr>
        <w:t>.1</w:t>
      </w:r>
    </w:p>
    <w:p w14:paraId="5F99A63E" w14:textId="77777777" w:rsidR="00A54C2B" w:rsidRPr="002F4348" w:rsidRDefault="00A54C2B" w:rsidP="00A54C2B">
      <w:pPr>
        <w:jc w:val="right"/>
        <w:rPr>
          <w:rFonts w:eastAsia="Times New Roman" w:cs="Times New Roman"/>
          <w:lang w:eastAsia="ru-RU"/>
        </w:rPr>
      </w:pPr>
      <w:r w:rsidRPr="002F4348">
        <w:rPr>
          <w:rFonts w:eastAsia="Times New Roman" w:cs="Times New Roman"/>
          <w:lang w:eastAsia="ru-RU"/>
        </w:rPr>
        <w:t xml:space="preserve">Рисунок </w:t>
      </w:r>
      <w:r w:rsidR="00C6417C" w:rsidRPr="002F4348">
        <w:rPr>
          <w:rFonts w:eastAsia="Times New Roman" w:cs="Times New Roman"/>
          <w:lang w:eastAsia="ru-RU"/>
        </w:rPr>
        <w:t>7.</w:t>
      </w:r>
      <w:r w:rsidR="0064071E" w:rsidRPr="002F4348">
        <w:rPr>
          <w:rFonts w:eastAsia="Times New Roman" w:cs="Times New Roman"/>
          <w:lang w:eastAsia="ru-RU"/>
        </w:rPr>
        <w:t>3</w:t>
      </w:r>
      <w:r w:rsidR="00C6417C" w:rsidRPr="002F4348">
        <w:rPr>
          <w:rFonts w:eastAsia="Times New Roman" w:cs="Times New Roman"/>
          <w:lang w:eastAsia="ru-RU"/>
        </w:rPr>
        <w:t>.1</w:t>
      </w:r>
    </w:p>
    <w:p w14:paraId="248B90A3" w14:textId="77777777" w:rsidR="00A54C2B" w:rsidRPr="002F4348" w:rsidRDefault="00A54C2B" w:rsidP="00A54C2B">
      <w:pPr>
        <w:spacing w:before="100" w:beforeAutospacing="1" w:after="100" w:afterAutospacing="1"/>
        <w:jc w:val="center"/>
        <w:rPr>
          <w:rFonts w:eastAsia="Times New Roman" w:cs="Times New Roman"/>
          <w:lang w:eastAsia="ru-RU"/>
        </w:rPr>
      </w:pPr>
      <w:r w:rsidRPr="002F4348">
        <w:rPr>
          <w:rFonts w:eastAsia="Times New Roman" w:cs="Times New Roman"/>
          <w:lang w:eastAsia="ru-RU"/>
        </w:rPr>
        <w:t>Лимфатические зоны</w:t>
      </w:r>
    </w:p>
    <w:p w14:paraId="19387736" w14:textId="77777777" w:rsidR="00A54C2B" w:rsidRPr="002F4348" w:rsidRDefault="00A54C2B" w:rsidP="002C7010">
      <w:pPr>
        <w:rPr>
          <w:rFonts w:ascii="Calibri" w:eastAsia="Calibri" w:hAnsi="Calibri" w:cs="Times New Roman"/>
        </w:rPr>
      </w:pPr>
      <w:r w:rsidRPr="002F4348">
        <w:rPr>
          <w:noProof/>
          <w:lang w:eastAsia="ru-RU"/>
        </w:rPr>
        <w:drawing>
          <wp:inline distT="0" distB="0" distL="0" distR="0" wp14:anchorId="34DAE174" wp14:editId="4C080125">
            <wp:extent cx="4381500" cy="5120878"/>
            <wp:effectExtent l="0" t="0" r="0" b="3810"/>
            <wp:docPr id="14349" name="Рисунок 14349" descr="Картинки по запросу лимфатические зон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Картинки по запросу лимфатические зоны"/>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8861" cy="5129481"/>
                    </a:xfrm>
                    <a:prstGeom prst="rect">
                      <a:avLst/>
                    </a:prstGeom>
                    <a:noFill/>
                    <a:ln>
                      <a:noFill/>
                    </a:ln>
                  </pic:spPr>
                </pic:pic>
              </a:graphicData>
            </a:graphic>
          </wp:inline>
        </w:drawing>
      </w:r>
    </w:p>
    <w:p w14:paraId="26421CB9" w14:textId="77777777" w:rsidR="00A54C2B" w:rsidRPr="002F4348" w:rsidRDefault="00A54C2B" w:rsidP="002C7010">
      <w:pPr>
        <w:rPr>
          <w:rFonts w:ascii="Calibri" w:eastAsia="Calibri" w:hAnsi="Calibri" w:cs="Times New Roman"/>
        </w:rPr>
      </w:pPr>
    </w:p>
    <w:p w14:paraId="5154B155" w14:textId="77777777" w:rsidR="00A54C2B" w:rsidRPr="002F4348" w:rsidRDefault="00A54C2B" w:rsidP="00A54C2B">
      <w:pPr>
        <w:ind w:firstLine="567"/>
        <w:rPr>
          <w:bCs/>
          <w:lang w:eastAsia="ru-RU"/>
        </w:rPr>
      </w:pPr>
      <w:r w:rsidRPr="002F4348">
        <w:rPr>
          <w:bCs/>
          <w:lang w:eastAsia="ru-RU"/>
        </w:rPr>
        <w:t xml:space="preserve">После завершения стадирования </w:t>
      </w:r>
      <w:r w:rsidR="00035320" w:rsidRPr="002F4348">
        <w:rPr>
          <w:bCs/>
          <w:lang w:eastAsia="ru-RU"/>
        </w:rPr>
        <w:t xml:space="preserve">пациент </w:t>
      </w:r>
      <w:r w:rsidRPr="002F4348">
        <w:rPr>
          <w:bCs/>
          <w:lang w:eastAsia="ru-RU"/>
        </w:rPr>
        <w:t xml:space="preserve">должен быть отнесен к одной из прогностических групп: ранние стадии с благоприятным прогнозом, ранние стадии с неблагоприятным прогнозом и распространенные стадии (табл. </w:t>
      </w:r>
      <w:r w:rsidR="00C6417C" w:rsidRPr="002F4348">
        <w:rPr>
          <w:bCs/>
          <w:lang w:eastAsia="ru-RU"/>
        </w:rPr>
        <w:t>7.</w:t>
      </w:r>
      <w:r w:rsidR="0064071E" w:rsidRPr="002F4348">
        <w:rPr>
          <w:bCs/>
          <w:lang w:eastAsia="ru-RU"/>
        </w:rPr>
        <w:t>3</w:t>
      </w:r>
      <w:r w:rsidR="00C6417C" w:rsidRPr="002F4348">
        <w:rPr>
          <w:bCs/>
          <w:lang w:eastAsia="ru-RU"/>
        </w:rPr>
        <w:t>.2</w:t>
      </w:r>
      <w:r w:rsidR="00DD28C7" w:rsidRPr="002F4348">
        <w:rPr>
          <w:bCs/>
          <w:lang w:eastAsia="ru-RU"/>
        </w:rPr>
        <w:t>, 7.</w:t>
      </w:r>
      <w:r w:rsidR="0064071E" w:rsidRPr="002F4348">
        <w:rPr>
          <w:bCs/>
          <w:lang w:eastAsia="ru-RU"/>
        </w:rPr>
        <w:t>3</w:t>
      </w:r>
      <w:r w:rsidR="00DD28C7" w:rsidRPr="002F4348">
        <w:rPr>
          <w:bCs/>
          <w:lang w:eastAsia="ru-RU"/>
        </w:rPr>
        <w:t>.3</w:t>
      </w:r>
      <w:r w:rsidRPr="002F4348">
        <w:rPr>
          <w:bCs/>
          <w:lang w:eastAsia="ru-RU"/>
        </w:rPr>
        <w:t>) согласно критериям Немецкой группы по изучению ЛХ (</w:t>
      </w:r>
      <w:r w:rsidRPr="002F4348">
        <w:rPr>
          <w:bCs/>
          <w:lang w:val="en-US" w:eastAsia="ru-RU"/>
        </w:rPr>
        <w:t>GHSG</w:t>
      </w:r>
      <w:r w:rsidRPr="002F4348">
        <w:rPr>
          <w:bCs/>
          <w:lang w:eastAsia="ru-RU"/>
        </w:rPr>
        <w:t xml:space="preserve">). В группе </w:t>
      </w:r>
      <w:r w:rsidR="00035320" w:rsidRPr="002F4348">
        <w:rPr>
          <w:bCs/>
          <w:lang w:eastAsia="ru-RU"/>
        </w:rPr>
        <w:t xml:space="preserve">пациентов </w:t>
      </w:r>
      <w:r w:rsidRPr="002F4348">
        <w:rPr>
          <w:bCs/>
          <w:lang w:eastAsia="ru-RU"/>
        </w:rPr>
        <w:t xml:space="preserve">с распространенными стадиями для выбора терапии может использоваться также международный прогностический индекс (МПИ; табл. </w:t>
      </w:r>
      <w:r w:rsidR="0064071E" w:rsidRPr="002F4348">
        <w:rPr>
          <w:bCs/>
          <w:lang w:eastAsia="ru-RU"/>
        </w:rPr>
        <w:t>7.3.4</w:t>
      </w:r>
      <w:r w:rsidRPr="002F4348">
        <w:rPr>
          <w:bCs/>
          <w:lang w:eastAsia="ru-RU"/>
        </w:rPr>
        <w:t>).</w:t>
      </w:r>
    </w:p>
    <w:p w14:paraId="3923F8B3" w14:textId="77777777" w:rsidR="00A54C2B" w:rsidRPr="002F4348" w:rsidRDefault="00A54C2B" w:rsidP="00A54C2B">
      <w:pPr>
        <w:jc w:val="right"/>
        <w:rPr>
          <w:lang w:eastAsia="ru-RU"/>
        </w:rPr>
      </w:pPr>
      <w:r w:rsidRPr="002F4348">
        <w:rPr>
          <w:lang w:eastAsia="ru-RU"/>
        </w:rPr>
        <w:t xml:space="preserve">Таблица </w:t>
      </w:r>
      <w:r w:rsidR="00C6417C" w:rsidRPr="002F4348">
        <w:rPr>
          <w:lang w:eastAsia="ru-RU"/>
        </w:rPr>
        <w:t>7.</w:t>
      </w:r>
      <w:r w:rsidR="0064071E" w:rsidRPr="002F4348">
        <w:rPr>
          <w:lang w:eastAsia="ru-RU"/>
        </w:rPr>
        <w:t>3</w:t>
      </w:r>
      <w:r w:rsidR="00C6417C" w:rsidRPr="002F4348">
        <w:rPr>
          <w:lang w:eastAsia="ru-RU"/>
        </w:rPr>
        <w:t>.2</w:t>
      </w:r>
    </w:p>
    <w:p w14:paraId="3408B74E" w14:textId="77777777" w:rsidR="00DD28C7" w:rsidRPr="002F4348" w:rsidRDefault="00A54C2B" w:rsidP="00DF14AA">
      <w:pPr>
        <w:ind w:firstLine="0"/>
        <w:rPr>
          <w:lang w:eastAsia="ru-RU"/>
        </w:rPr>
      </w:pPr>
      <w:r w:rsidRPr="002F4348">
        <w:rPr>
          <w:lang w:eastAsia="ru-RU"/>
        </w:rPr>
        <w:t>Прогностические группы при лимфоме Ходжкина</w:t>
      </w:r>
      <w:r w:rsidR="00DD28C7" w:rsidRPr="002F4348">
        <w:rPr>
          <w:lang w:eastAsia="ru-RU"/>
        </w:rPr>
        <w:t xml:space="preserve"> для пациентов старше 18 лет</w:t>
      </w:r>
    </w:p>
    <w:p w14:paraId="4D6D01BA" w14:textId="77777777" w:rsidR="00A54C2B" w:rsidRPr="002F4348" w:rsidRDefault="00A54C2B" w:rsidP="00DF14AA">
      <w:pPr>
        <w:ind w:firstLine="0"/>
        <w:rPr>
          <w:lang w:eastAsia="ru-RU"/>
        </w:rPr>
      </w:pPr>
      <w:r w:rsidRPr="002F4348">
        <w:rPr>
          <w:lang w:eastAsia="ru-RU"/>
        </w:rPr>
        <w:t xml:space="preserve">Схема определения прогностической группы и выбора терапии по критериям </w:t>
      </w:r>
      <w:r w:rsidRPr="002F4348">
        <w:rPr>
          <w:lang w:val="en-US" w:eastAsia="ru-RU"/>
        </w:rPr>
        <w:t>GHSG</w:t>
      </w:r>
      <w:r w:rsidRPr="002F4348">
        <w:rPr>
          <w:lang w:eastAsia="ru-RU"/>
        </w:rPr>
        <w:t>.</w:t>
      </w:r>
    </w:p>
    <w:tbl>
      <w:tblPr>
        <w:tblStyle w:val="-11"/>
        <w:tblpPr w:leftFromText="180" w:rightFromText="180" w:vertAnchor="text" w:horzAnchor="margin" w:tblpXSpec="center" w:tblpYSpec="inside"/>
        <w:tblW w:w="9005" w:type="dxa"/>
        <w:tblLayout w:type="fixed"/>
        <w:tblLook w:val="0420" w:firstRow="1" w:lastRow="0" w:firstColumn="0" w:lastColumn="0" w:noHBand="0" w:noVBand="1"/>
      </w:tblPr>
      <w:tblGrid>
        <w:gridCol w:w="2491"/>
        <w:gridCol w:w="2295"/>
        <w:gridCol w:w="1276"/>
        <w:gridCol w:w="1597"/>
        <w:gridCol w:w="1346"/>
      </w:tblGrid>
      <w:tr w:rsidR="00DD28C7" w:rsidRPr="002F4348" w14:paraId="4DBA1427" w14:textId="77777777" w:rsidTr="00DF14AA">
        <w:trPr>
          <w:cnfStyle w:val="100000000000" w:firstRow="1" w:lastRow="0" w:firstColumn="0" w:lastColumn="0" w:oddVBand="0" w:evenVBand="0" w:oddHBand="0" w:evenHBand="0" w:firstRowFirstColumn="0" w:firstRowLastColumn="0" w:lastRowFirstColumn="0" w:lastRowLastColumn="0"/>
          <w:trHeight w:val="615"/>
        </w:trPr>
        <w:tc>
          <w:tcPr>
            <w:tcW w:w="2491" w:type="dxa"/>
            <w:vMerge w:val="restart"/>
            <w:vAlign w:val="center"/>
          </w:tcPr>
          <w:p w14:paraId="69E826F7" w14:textId="77777777" w:rsidR="00A54C2B" w:rsidRPr="002F4348" w:rsidRDefault="00A54C2B" w:rsidP="00DF14AA">
            <w:pPr>
              <w:ind w:right="596" w:firstLine="0"/>
              <w:jc w:val="left"/>
              <w:rPr>
                <w:rFonts w:cstheme="minorHAnsi"/>
                <w:lang w:eastAsia="ru-RU"/>
              </w:rPr>
            </w:pPr>
            <w:r w:rsidRPr="002F4348">
              <w:rPr>
                <w:rFonts w:cstheme="minorHAnsi"/>
                <w:lang w:eastAsia="ru-RU"/>
              </w:rPr>
              <w:t xml:space="preserve">Факторы риска по критериям </w:t>
            </w:r>
            <w:r w:rsidRPr="002F4348">
              <w:rPr>
                <w:rFonts w:cstheme="minorHAnsi"/>
                <w:lang w:val="en-US" w:eastAsia="ru-RU"/>
              </w:rPr>
              <w:t>GHSG</w:t>
            </w:r>
          </w:p>
        </w:tc>
        <w:tc>
          <w:tcPr>
            <w:tcW w:w="6514" w:type="dxa"/>
            <w:gridSpan w:val="4"/>
            <w:tcBorders>
              <w:bottom w:val="single" w:sz="6" w:space="0" w:color="auto"/>
            </w:tcBorders>
            <w:vAlign w:val="center"/>
          </w:tcPr>
          <w:p w14:paraId="0A2BCF3D" w14:textId="77777777" w:rsidR="00A54C2B" w:rsidRPr="002F4348" w:rsidRDefault="00A54C2B" w:rsidP="00DF14AA">
            <w:pPr>
              <w:ind w:right="596" w:firstLine="0"/>
              <w:jc w:val="center"/>
              <w:rPr>
                <w:rFonts w:cstheme="minorHAnsi"/>
                <w:lang w:val="en-US" w:eastAsia="ru-RU"/>
              </w:rPr>
            </w:pPr>
            <w:r w:rsidRPr="002F4348">
              <w:rPr>
                <w:rFonts w:cstheme="minorHAnsi"/>
                <w:lang w:eastAsia="ru-RU"/>
              </w:rPr>
              <w:t>Стадия (</w:t>
            </w:r>
            <w:r w:rsidRPr="002F4348">
              <w:rPr>
                <w:rFonts w:cstheme="minorHAnsi"/>
                <w:lang w:val="en-US" w:eastAsia="ru-RU"/>
              </w:rPr>
              <w:t>Ann Arbor)</w:t>
            </w:r>
          </w:p>
        </w:tc>
      </w:tr>
      <w:tr w:rsidR="00DD28C7" w:rsidRPr="002F4348" w14:paraId="659CD5C7" w14:textId="77777777" w:rsidTr="00DF14AA">
        <w:trPr>
          <w:trHeight w:val="968"/>
        </w:trPr>
        <w:tc>
          <w:tcPr>
            <w:tcW w:w="0" w:type="dxa"/>
            <w:vMerge/>
            <w:vAlign w:val="center"/>
          </w:tcPr>
          <w:p w14:paraId="76A3F076" w14:textId="77777777" w:rsidR="00A54C2B" w:rsidRPr="002F4348" w:rsidRDefault="00A54C2B" w:rsidP="00DF14AA">
            <w:pPr>
              <w:ind w:right="596" w:firstLine="0"/>
              <w:rPr>
                <w:rFonts w:cstheme="minorHAnsi"/>
                <w:lang w:eastAsia="ru-RU"/>
              </w:rPr>
            </w:pPr>
          </w:p>
        </w:tc>
        <w:tc>
          <w:tcPr>
            <w:tcW w:w="2295" w:type="dxa"/>
            <w:tcBorders>
              <w:top w:val="single" w:sz="4" w:space="0" w:color="auto"/>
            </w:tcBorders>
            <w:vAlign w:val="center"/>
          </w:tcPr>
          <w:p w14:paraId="0A4CC5F9" w14:textId="77777777" w:rsidR="00A54C2B" w:rsidRPr="002F4348" w:rsidRDefault="00A54C2B" w:rsidP="00DF14AA">
            <w:pPr>
              <w:ind w:right="596" w:firstLine="0"/>
              <w:jc w:val="center"/>
              <w:rPr>
                <w:rFonts w:cstheme="minorHAnsi"/>
                <w:b/>
                <w:lang w:val="en-US" w:eastAsia="ru-RU"/>
              </w:rPr>
            </w:pPr>
            <w:r w:rsidRPr="002F4348">
              <w:rPr>
                <w:rFonts w:cstheme="minorHAnsi"/>
                <w:b/>
                <w:lang w:val="en-US" w:eastAsia="ru-RU"/>
              </w:rPr>
              <w:t>IA, IB, IIA</w:t>
            </w:r>
          </w:p>
        </w:tc>
        <w:tc>
          <w:tcPr>
            <w:tcW w:w="1276" w:type="dxa"/>
            <w:tcBorders>
              <w:top w:val="single" w:sz="6" w:space="0" w:color="auto"/>
            </w:tcBorders>
            <w:vAlign w:val="center"/>
          </w:tcPr>
          <w:p w14:paraId="3E539289" w14:textId="77777777" w:rsidR="00A54C2B" w:rsidRPr="002F4348" w:rsidRDefault="00A54C2B" w:rsidP="00DF14AA">
            <w:pPr>
              <w:ind w:right="596" w:firstLine="0"/>
              <w:jc w:val="center"/>
              <w:rPr>
                <w:rFonts w:cstheme="minorHAnsi"/>
                <w:b/>
                <w:lang w:val="en-US" w:eastAsia="ru-RU"/>
              </w:rPr>
            </w:pPr>
            <w:r w:rsidRPr="002F4348">
              <w:rPr>
                <w:rFonts w:cstheme="minorHAnsi"/>
                <w:b/>
                <w:lang w:val="en-US" w:eastAsia="ru-RU"/>
              </w:rPr>
              <w:t>IIB</w:t>
            </w:r>
          </w:p>
        </w:tc>
        <w:tc>
          <w:tcPr>
            <w:tcW w:w="1597" w:type="dxa"/>
            <w:tcBorders>
              <w:top w:val="single" w:sz="6" w:space="0" w:color="auto"/>
            </w:tcBorders>
            <w:vAlign w:val="center"/>
          </w:tcPr>
          <w:p w14:paraId="27296AA3" w14:textId="77777777" w:rsidR="00A54C2B" w:rsidRPr="002F4348" w:rsidRDefault="00A54C2B" w:rsidP="00DF14AA">
            <w:pPr>
              <w:ind w:right="596" w:firstLine="0"/>
              <w:jc w:val="center"/>
              <w:rPr>
                <w:rFonts w:cstheme="minorHAnsi"/>
                <w:b/>
                <w:lang w:val="en-US" w:eastAsia="ru-RU"/>
              </w:rPr>
            </w:pPr>
            <w:r w:rsidRPr="002F4348">
              <w:rPr>
                <w:rFonts w:cstheme="minorHAnsi"/>
                <w:b/>
                <w:lang w:val="en-US" w:eastAsia="ru-RU"/>
              </w:rPr>
              <w:t>IIIA, IIIB</w:t>
            </w:r>
          </w:p>
        </w:tc>
        <w:tc>
          <w:tcPr>
            <w:tcW w:w="0" w:type="dxa"/>
            <w:tcBorders>
              <w:top w:val="single" w:sz="6" w:space="0" w:color="auto"/>
            </w:tcBorders>
            <w:vAlign w:val="center"/>
          </w:tcPr>
          <w:p w14:paraId="7AECB306" w14:textId="77777777" w:rsidR="00A54C2B" w:rsidRPr="002F4348" w:rsidRDefault="00A54C2B" w:rsidP="00DF14AA">
            <w:pPr>
              <w:ind w:right="596" w:firstLine="0"/>
              <w:jc w:val="center"/>
              <w:rPr>
                <w:rFonts w:cstheme="minorHAnsi"/>
                <w:b/>
                <w:lang w:val="en-US" w:eastAsia="ru-RU"/>
              </w:rPr>
            </w:pPr>
            <w:r w:rsidRPr="002F4348">
              <w:rPr>
                <w:rFonts w:cstheme="minorHAnsi"/>
                <w:b/>
                <w:lang w:val="en-US" w:eastAsia="ru-RU"/>
              </w:rPr>
              <w:t>IVA, IVB</w:t>
            </w:r>
          </w:p>
        </w:tc>
      </w:tr>
      <w:tr w:rsidR="00DD28C7" w:rsidRPr="002F4348" w14:paraId="52BF5D34" w14:textId="77777777" w:rsidTr="00DF14AA">
        <w:trPr>
          <w:trHeight w:val="553"/>
        </w:trPr>
        <w:tc>
          <w:tcPr>
            <w:tcW w:w="0" w:type="dxa"/>
            <w:vAlign w:val="center"/>
          </w:tcPr>
          <w:p w14:paraId="4CC22303" w14:textId="77777777" w:rsidR="00A54C2B" w:rsidRPr="002F4348" w:rsidRDefault="00A54C2B" w:rsidP="00DF14AA">
            <w:pPr>
              <w:ind w:right="596" w:firstLine="0"/>
              <w:jc w:val="left"/>
              <w:rPr>
                <w:rFonts w:cstheme="minorHAnsi"/>
                <w:b/>
                <w:lang w:eastAsia="ru-RU"/>
              </w:rPr>
            </w:pPr>
            <w:r w:rsidRPr="002F4348">
              <w:rPr>
                <w:rFonts w:cstheme="minorHAnsi"/>
                <w:b/>
                <w:lang w:eastAsia="ru-RU"/>
              </w:rPr>
              <w:t>Нет</w:t>
            </w:r>
          </w:p>
        </w:tc>
        <w:tc>
          <w:tcPr>
            <w:tcW w:w="3571" w:type="dxa"/>
            <w:gridSpan w:val="2"/>
            <w:shd w:val="clear" w:color="auto" w:fill="C5E0B3" w:themeFill="accent6" w:themeFillTint="66"/>
            <w:vAlign w:val="center"/>
          </w:tcPr>
          <w:p w14:paraId="4EC5FD42" w14:textId="77777777" w:rsidR="00A54C2B" w:rsidRPr="002F4348" w:rsidRDefault="00A54C2B" w:rsidP="00DF14AA">
            <w:pPr>
              <w:ind w:right="596" w:firstLine="0"/>
              <w:jc w:val="center"/>
              <w:rPr>
                <w:rFonts w:cstheme="minorHAnsi"/>
                <w:lang w:eastAsia="ru-RU"/>
              </w:rPr>
            </w:pPr>
            <w:r w:rsidRPr="002F4348">
              <w:rPr>
                <w:rFonts w:cstheme="minorHAnsi"/>
                <w:lang w:eastAsia="ru-RU"/>
              </w:rPr>
              <w:t>Ранние стадии</w:t>
            </w:r>
          </w:p>
          <w:p w14:paraId="1C91BEA5" w14:textId="77777777" w:rsidR="00A54C2B" w:rsidRPr="002F4348" w:rsidRDefault="00A54C2B" w:rsidP="00DF14AA">
            <w:pPr>
              <w:ind w:right="596" w:firstLine="0"/>
              <w:jc w:val="center"/>
              <w:rPr>
                <w:rFonts w:cstheme="minorHAnsi"/>
                <w:lang w:eastAsia="ru-RU"/>
              </w:rPr>
            </w:pPr>
            <w:r w:rsidRPr="002F4348">
              <w:rPr>
                <w:rFonts w:cstheme="minorHAnsi"/>
                <w:lang w:eastAsia="ru-RU"/>
              </w:rPr>
              <w:t>благоприятный прогноз</w:t>
            </w:r>
          </w:p>
        </w:tc>
        <w:tc>
          <w:tcPr>
            <w:tcW w:w="2943" w:type="dxa"/>
            <w:gridSpan w:val="2"/>
            <w:vMerge w:val="restart"/>
            <w:shd w:val="clear" w:color="auto" w:fill="F4B083" w:themeFill="accent2" w:themeFillTint="99"/>
            <w:vAlign w:val="center"/>
          </w:tcPr>
          <w:p w14:paraId="1E4B8879" w14:textId="77777777" w:rsidR="00A54C2B" w:rsidRPr="002F4348" w:rsidRDefault="00A54C2B" w:rsidP="00DF14AA">
            <w:pPr>
              <w:ind w:right="596" w:firstLine="0"/>
              <w:jc w:val="center"/>
              <w:rPr>
                <w:rFonts w:cstheme="minorHAnsi"/>
                <w:lang w:eastAsia="ru-RU"/>
              </w:rPr>
            </w:pPr>
            <w:r w:rsidRPr="002F4348">
              <w:rPr>
                <w:rFonts w:cstheme="minorHAnsi"/>
                <w:lang w:eastAsia="ru-RU"/>
              </w:rPr>
              <w:t>Распространенные стадии</w:t>
            </w:r>
          </w:p>
        </w:tc>
      </w:tr>
      <w:tr w:rsidR="00DD28C7" w:rsidRPr="002F4348" w14:paraId="43562919" w14:textId="77777777" w:rsidTr="00DF14AA">
        <w:trPr>
          <w:trHeight w:val="1123"/>
        </w:trPr>
        <w:tc>
          <w:tcPr>
            <w:tcW w:w="0" w:type="dxa"/>
            <w:vAlign w:val="center"/>
          </w:tcPr>
          <w:p w14:paraId="1267662A" w14:textId="77777777" w:rsidR="00A54C2B" w:rsidRPr="002F4348" w:rsidRDefault="00A54C2B" w:rsidP="00DF14AA">
            <w:pPr>
              <w:ind w:right="596" w:firstLine="0"/>
              <w:jc w:val="left"/>
              <w:rPr>
                <w:rFonts w:cstheme="minorHAnsi"/>
                <w:b/>
                <w:lang w:eastAsia="ru-RU"/>
              </w:rPr>
            </w:pPr>
            <w:r w:rsidRPr="002F4348">
              <w:rPr>
                <w:rFonts w:cstheme="minorHAnsi"/>
                <w:b/>
                <w:lang w:eastAsia="ru-RU"/>
              </w:rPr>
              <w:t>Поражено ≥3 областей*</w:t>
            </w:r>
          </w:p>
        </w:tc>
        <w:tc>
          <w:tcPr>
            <w:tcW w:w="3571" w:type="dxa"/>
            <w:gridSpan w:val="2"/>
            <w:vMerge w:val="restart"/>
            <w:shd w:val="clear" w:color="auto" w:fill="FFE599" w:themeFill="accent4" w:themeFillTint="66"/>
            <w:vAlign w:val="center"/>
          </w:tcPr>
          <w:p w14:paraId="23C71DAB" w14:textId="77777777" w:rsidR="00A54C2B" w:rsidRPr="002F4348" w:rsidRDefault="00A54C2B" w:rsidP="00DF14AA">
            <w:pPr>
              <w:ind w:right="596" w:firstLine="0"/>
              <w:jc w:val="center"/>
              <w:rPr>
                <w:rFonts w:cstheme="minorHAnsi"/>
                <w:lang w:eastAsia="ru-RU"/>
              </w:rPr>
            </w:pPr>
            <w:r w:rsidRPr="002F4348">
              <w:rPr>
                <w:rFonts w:cstheme="minorHAnsi"/>
                <w:lang w:eastAsia="ru-RU"/>
              </w:rPr>
              <w:t>Ранние стадии</w:t>
            </w:r>
          </w:p>
          <w:p w14:paraId="28C9FCBE" w14:textId="77777777" w:rsidR="00A54C2B" w:rsidRPr="002F4348" w:rsidRDefault="00A54C2B" w:rsidP="00DF14AA">
            <w:pPr>
              <w:ind w:right="596" w:firstLine="0"/>
              <w:jc w:val="center"/>
              <w:rPr>
                <w:rFonts w:cstheme="minorHAnsi"/>
                <w:lang w:eastAsia="ru-RU"/>
              </w:rPr>
            </w:pPr>
            <w:r w:rsidRPr="002F4348">
              <w:rPr>
                <w:rFonts w:cstheme="minorHAnsi"/>
                <w:lang w:eastAsia="ru-RU"/>
              </w:rPr>
              <w:t>Неблагоприятный прогноз</w:t>
            </w:r>
          </w:p>
        </w:tc>
        <w:tc>
          <w:tcPr>
            <w:tcW w:w="2943" w:type="dxa"/>
            <w:gridSpan w:val="2"/>
            <w:vMerge/>
            <w:shd w:val="clear" w:color="auto" w:fill="F4B083" w:themeFill="accent2" w:themeFillTint="99"/>
          </w:tcPr>
          <w:p w14:paraId="67F1D3C5" w14:textId="77777777" w:rsidR="00A54C2B" w:rsidRPr="002F4348" w:rsidRDefault="00A54C2B" w:rsidP="00DF14AA">
            <w:pPr>
              <w:ind w:right="596" w:firstLine="0"/>
              <w:rPr>
                <w:rFonts w:cs="Times New Roman"/>
                <w:lang w:eastAsia="ru-RU"/>
              </w:rPr>
            </w:pPr>
          </w:p>
        </w:tc>
      </w:tr>
      <w:tr w:rsidR="00DD28C7" w:rsidRPr="002F4348" w14:paraId="7408E585" w14:textId="77777777" w:rsidTr="00DF14AA">
        <w:trPr>
          <w:trHeight w:val="615"/>
        </w:trPr>
        <w:tc>
          <w:tcPr>
            <w:tcW w:w="0" w:type="dxa"/>
            <w:vAlign w:val="center"/>
          </w:tcPr>
          <w:p w14:paraId="5B737993" w14:textId="77777777" w:rsidR="00A54C2B" w:rsidRPr="002F4348" w:rsidRDefault="00A54C2B" w:rsidP="00DF14AA">
            <w:pPr>
              <w:ind w:right="596" w:firstLine="0"/>
              <w:jc w:val="left"/>
              <w:rPr>
                <w:rFonts w:cstheme="minorHAnsi"/>
                <w:b/>
                <w:lang w:eastAsia="ru-RU"/>
              </w:rPr>
            </w:pPr>
            <w:r w:rsidRPr="002F4348">
              <w:rPr>
                <w:rFonts w:cstheme="minorHAnsi"/>
                <w:b/>
                <w:lang w:eastAsia="ru-RU"/>
              </w:rPr>
              <w:t>Высокая СОЭ**</w:t>
            </w:r>
          </w:p>
        </w:tc>
        <w:tc>
          <w:tcPr>
            <w:tcW w:w="3571" w:type="dxa"/>
            <w:gridSpan w:val="2"/>
            <w:vMerge/>
            <w:tcBorders>
              <w:bottom w:val="single" w:sz="4" w:space="0" w:color="FFD966" w:themeColor="accent4" w:themeTint="99"/>
            </w:tcBorders>
            <w:shd w:val="clear" w:color="auto" w:fill="FFE599" w:themeFill="accent4" w:themeFillTint="66"/>
            <w:vAlign w:val="center"/>
          </w:tcPr>
          <w:p w14:paraId="780BDFE7" w14:textId="77777777" w:rsidR="00A54C2B" w:rsidRPr="002F4348" w:rsidRDefault="00A54C2B" w:rsidP="00DF14AA">
            <w:pPr>
              <w:ind w:right="596" w:firstLine="0"/>
              <w:rPr>
                <w:rFonts w:cstheme="minorHAnsi"/>
                <w:lang w:eastAsia="ru-RU"/>
              </w:rPr>
            </w:pPr>
          </w:p>
        </w:tc>
        <w:tc>
          <w:tcPr>
            <w:tcW w:w="2943" w:type="dxa"/>
            <w:gridSpan w:val="2"/>
            <w:vMerge/>
            <w:shd w:val="clear" w:color="auto" w:fill="F4B083" w:themeFill="accent2" w:themeFillTint="99"/>
          </w:tcPr>
          <w:p w14:paraId="7A99A982" w14:textId="77777777" w:rsidR="00A54C2B" w:rsidRPr="002F4348" w:rsidRDefault="00A54C2B" w:rsidP="00DF14AA">
            <w:pPr>
              <w:ind w:right="596" w:firstLine="0"/>
              <w:rPr>
                <w:rFonts w:cs="Times New Roman"/>
                <w:lang w:eastAsia="ru-RU"/>
              </w:rPr>
            </w:pPr>
          </w:p>
        </w:tc>
      </w:tr>
      <w:tr w:rsidR="00DD28C7" w:rsidRPr="002F4348" w14:paraId="12D7E428" w14:textId="77777777" w:rsidTr="00DF14AA">
        <w:trPr>
          <w:trHeight w:val="1123"/>
        </w:trPr>
        <w:tc>
          <w:tcPr>
            <w:tcW w:w="0" w:type="dxa"/>
            <w:vAlign w:val="center"/>
          </w:tcPr>
          <w:p w14:paraId="145A24EB" w14:textId="77777777" w:rsidR="00A54C2B" w:rsidRPr="002F4348" w:rsidRDefault="00A54C2B" w:rsidP="00DF14AA">
            <w:pPr>
              <w:ind w:right="596" w:firstLine="0"/>
              <w:jc w:val="left"/>
              <w:rPr>
                <w:rFonts w:cstheme="minorHAnsi"/>
                <w:b/>
                <w:lang w:eastAsia="ru-RU"/>
              </w:rPr>
            </w:pPr>
            <w:r w:rsidRPr="002F4348">
              <w:rPr>
                <w:rFonts w:cstheme="minorHAnsi"/>
                <w:b/>
                <w:lang w:eastAsia="ru-RU"/>
              </w:rPr>
              <w:t>Массивные л/у в средостении***</w:t>
            </w:r>
          </w:p>
        </w:tc>
        <w:tc>
          <w:tcPr>
            <w:tcW w:w="2295" w:type="dxa"/>
            <w:vMerge w:val="restart"/>
            <w:tcBorders>
              <w:top w:val="single" w:sz="4" w:space="0" w:color="auto"/>
            </w:tcBorders>
            <w:shd w:val="clear" w:color="auto" w:fill="F7CAAC" w:themeFill="accent2" w:themeFillTint="66"/>
            <w:vAlign w:val="center"/>
          </w:tcPr>
          <w:p w14:paraId="6146F9C0" w14:textId="77777777" w:rsidR="00A54C2B" w:rsidRPr="002F4348" w:rsidRDefault="00A54C2B" w:rsidP="00DF14AA">
            <w:pPr>
              <w:ind w:right="596" w:firstLine="0"/>
              <w:jc w:val="center"/>
              <w:rPr>
                <w:rFonts w:cstheme="minorHAnsi"/>
                <w:lang w:eastAsia="ru-RU"/>
              </w:rPr>
            </w:pPr>
            <w:r w:rsidRPr="002F4348">
              <w:rPr>
                <w:rFonts w:cstheme="minorHAnsi"/>
                <w:lang w:eastAsia="ru-RU"/>
              </w:rPr>
              <w:t>Ранние стадии</w:t>
            </w:r>
          </w:p>
          <w:p w14:paraId="7AE8254B" w14:textId="77777777" w:rsidR="00A54C2B" w:rsidRPr="002F4348" w:rsidRDefault="00A54C2B" w:rsidP="00DF14AA">
            <w:pPr>
              <w:ind w:right="596" w:firstLine="0"/>
              <w:jc w:val="center"/>
              <w:rPr>
                <w:rFonts w:cstheme="minorHAnsi"/>
                <w:lang w:eastAsia="ru-RU"/>
              </w:rPr>
            </w:pPr>
            <w:r w:rsidRPr="002F4348">
              <w:rPr>
                <w:rFonts w:cstheme="minorHAnsi"/>
                <w:lang w:eastAsia="ru-RU"/>
              </w:rPr>
              <w:t>Неблагоприятный прогноз</w:t>
            </w:r>
          </w:p>
          <w:p w14:paraId="36EBB9B0" w14:textId="77777777" w:rsidR="00A54C2B" w:rsidRPr="002F4348" w:rsidRDefault="00A54C2B" w:rsidP="00DF14AA">
            <w:pPr>
              <w:ind w:right="596" w:firstLine="0"/>
              <w:jc w:val="center"/>
              <w:rPr>
                <w:rFonts w:cstheme="minorHAnsi"/>
                <w:lang w:eastAsia="ru-RU"/>
              </w:rPr>
            </w:pPr>
            <w:r w:rsidRPr="002F4348">
              <w:rPr>
                <w:rFonts w:cstheme="minorHAnsi"/>
                <w:lang w:eastAsia="ru-RU"/>
              </w:rPr>
              <w:t>(с обязательной верификацией ПЭТ/КТ)</w:t>
            </w:r>
          </w:p>
        </w:tc>
        <w:tc>
          <w:tcPr>
            <w:tcW w:w="1276" w:type="dxa"/>
            <w:vMerge w:val="restart"/>
            <w:tcBorders>
              <w:top w:val="single" w:sz="4" w:space="0" w:color="auto"/>
              <w:right w:val="single" w:sz="4" w:space="0" w:color="F4B083" w:themeColor="accent2" w:themeTint="99"/>
            </w:tcBorders>
            <w:shd w:val="clear" w:color="auto" w:fill="F4B083" w:themeFill="accent2" w:themeFillTint="99"/>
          </w:tcPr>
          <w:p w14:paraId="0C3F7021" w14:textId="77777777" w:rsidR="00A54C2B" w:rsidRPr="002F4348" w:rsidRDefault="00A54C2B" w:rsidP="00DF14AA">
            <w:pPr>
              <w:ind w:right="596" w:firstLine="0"/>
              <w:rPr>
                <w:rFonts w:cstheme="minorHAnsi"/>
                <w:lang w:eastAsia="ru-RU"/>
              </w:rPr>
            </w:pPr>
          </w:p>
        </w:tc>
        <w:tc>
          <w:tcPr>
            <w:tcW w:w="2943" w:type="dxa"/>
            <w:gridSpan w:val="2"/>
            <w:vMerge/>
            <w:tcBorders>
              <w:left w:val="single" w:sz="4" w:space="0" w:color="F4B083" w:themeColor="accent2" w:themeTint="99"/>
            </w:tcBorders>
            <w:shd w:val="clear" w:color="auto" w:fill="F4B083" w:themeFill="accent2" w:themeFillTint="99"/>
          </w:tcPr>
          <w:p w14:paraId="78BD57A2" w14:textId="77777777" w:rsidR="00A54C2B" w:rsidRPr="002F4348" w:rsidRDefault="00A54C2B" w:rsidP="00DF14AA">
            <w:pPr>
              <w:ind w:right="596" w:firstLine="0"/>
              <w:rPr>
                <w:rFonts w:cs="Times New Roman"/>
                <w:lang w:eastAsia="ru-RU"/>
              </w:rPr>
            </w:pPr>
          </w:p>
        </w:tc>
      </w:tr>
      <w:tr w:rsidR="00DD28C7" w:rsidRPr="002F4348" w14:paraId="5B1B8BFF" w14:textId="77777777" w:rsidTr="00DF14AA">
        <w:trPr>
          <w:trHeight w:val="553"/>
        </w:trPr>
        <w:tc>
          <w:tcPr>
            <w:tcW w:w="0" w:type="dxa"/>
            <w:vAlign w:val="center"/>
          </w:tcPr>
          <w:p w14:paraId="7F588135" w14:textId="77777777" w:rsidR="00A54C2B" w:rsidRPr="002F4348" w:rsidRDefault="00A54C2B" w:rsidP="00DF14AA">
            <w:pPr>
              <w:ind w:right="596" w:firstLine="0"/>
              <w:jc w:val="left"/>
              <w:rPr>
                <w:rFonts w:ascii="Arial" w:hAnsi="Arial" w:cs="Arial"/>
                <w:b/>
                <w:lang w:eastAsia="ru-RU"/>
              </w:rPr>
            </w:pPr>
            <w:r w:rsidRPr="002F4348">
              <w:rPr>
                <w:rFonts w:cstheme="minorHAnsi"/>
                <w:b/>
                <w:lang w:eastAsia="ru-RU"/>
              </w:rPr>
              <w:t>Стадия Е</w:t>
            </w:r>
          </w:p>
        </w:tc>
        <w:tc>
          <w:tcPr>
            <w:tcW w:w="2295" w:type="dxa"/>
            <w:vMerge/>
            <w:shd w:val="clear" w:color="auto" w:fill="F7CAAC" w:themeFill="accent2" w:themeFillTint="66"/>
          </w:tcPr>
          <w:p w14:paraId="0161D4AE" w14:textId="77777777" w:rsidR="00A54C2B" w:rsidRPr="002F4348" w:rsidRDefault="00A54C2B" w:rsidP="00DF14AA">
            <w:pPr>
              <w:ind w:right="596" w:firstLine="0"/>
              <w:rPr>
                <w:rFonts w:ascii="Arial" w:hAnsi="Arial" w:cs="Arial"/>
                <w:lang w:eastAsia="ru-RU"/>
              </w:rPr>
            </w:pPr>
          </w:p>
        </w:tc>
        <w:tc>
          <w:tcPr>
            <w:tcW w:w="1276" w:type="dxa"/>
            <w:vMerge/>
            <w:tcBorders>
              <w:right w:val="single" w:sz="4" w:space="0" w:color="F4B083" w:themeColor="accent2" w:themeTint="99"/>
            </w:tcBorders>
            <w:shd w:val="clear" w:color="auto" w:fill="F4B083" w:themeFill="accent2" w:themeFillTint="99"/>
          </w:tcPr>
          <w:p w14:paraId="2128C598" w14:textId="77777777" w:rsidR="00A54C2B" w:rsidRPr="002F4348" w:rsidRDefault="00A54C2B" w:rsidP="00DF14AA">
            <w:pPr>
              <w:ind w:right="596" w:firstLine="0"/>
              <w:rPr>
                <w:rFonts w:cs="Times New Roman"/>
                <w:lang w:eastAsia="ru-RU"/>
              </w:rPr>
            </w:pPr>
          </w:p>
        </w:tc>
        <w:tc>
          <w:tcPr>
            <w:tcW w:w="2943" w:type="dxa"/>
            <w:gridSpan w:val="2"/>
            <w:vMerge/>
            <w:tcBorders>
              <w:left w:val="single" w:sz="4" w:space="0" w:color="F4B083" w:themeColor="accent2" w:themeTint="99"/>
            </w:tcBorders>
            <w:shd w:val="clear" w:color="auto" w:fill="F4B083" w:themeFill="accent2" w:themeFillTint="99"/>
          </w:tcPr>
          <w:p w14:paraId="34311C68" w14:textId="77777777" w:rsidR="00A54C2B" w:rsidRPr="002F4348" w:rsidRDefault="00A54C2B" w:rsidP="00DF14AA">
            <w:pPr>
              <w:ind w:right="596" w:firstLine="0"/>
              <w:rPr>
                <w:rFonts w:cs="Times New Roman"/>
                <w:lang w:eastAsia="ru-RU"/>
              </w:rPr>
            </w:pPr>
          </w:p>
        </w:tc>
      </w:tr>
    </w:tbl>
    <w:p w14:paraId="4AD69F66" w14:textId="77777777" w:rsidR="00A54C2B" w:rsidRPr="002F4348" w:rsidRDefault="00A54C2B" w:rsidP="002C7010">
      <w:pPr>
        <w:rPr>
          <w:rFonts w:ascii="Calibri" w:eastAsia="Calibri" w:hAnsi="Calibri" w:cs="Times New Roman"/>
        </w:rPr>
      </w:pPr>
    </w:p>
    <w:p w14:paraId="26ADE17A" w14:textId="77777777" w:rsidR="00A54C2B" w:rsidRPr="002F4348" w:rsidRDefault="00A54C2B" w:rsidP="00A54C2B">
      <w:pPr>
        <w:rPr>
          <w:lang w:eastAsia="ru-RU"/>
        </w:rPr>
      </w:pPr>
      <w:r w:rsidRPr="002F4348">
        <w:rPr>
          <w:lang w:eastAsia="ru-RU"/>
        </w:rPr>
        <w:t xml:space="preserve">*При определении прогностической группы используется понятие «область» поражения, которое может включать несколько зон (рис. </w:t>
      </w:r>
      <w:r w:rsidR="00C6417C" w:rsidRPr="002F4348">
        <w:rPr>
          <w:lang w:eastAsia="ru-RU"/>
        </w:rPr>
        <w:t>7.</w:t>
      </w:r>
      <w:r w:rsidR="0064071E" w:rsidRPr="002F4348">
        <w:rPr>
          <w:lang w:eastAsia="ru-RU"/>
        </w:rPr>
        <w:t>3</w:t>
      </w:r>
      <w:r w:rsidR="00C6417C" w:rsidRPr="002F4348">
        <w:rPr>
          <w:lang w:eastAsia="ru-RU"/>
        </w:rPr>
        <w:t>.2</w:t>
      </w:r>
      <w:r w:rsidRPr="002F4348">
        <w:rPr>
          <w:lang w:eastAsia="ru-RU"/>
        </w:rPr>
        <w:t>):</w:t>
      </w:r>
    </w:p>
    <w:p w14:paraId="77AFBB7E"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правые шейные + правые над-/подключичные лимфатические узлы;</w:t>
      </w:r>
    </w:p>
    <w:p w14:paraId="2BB8B721"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левые шейные + левые над-/подключичные лимфатические узлы;</w:t>
      </w:r>
    </w:p>
    <w:p w14:paraId="68562542"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лимфатические узлы правого/ левого корня + медиастинальные;</w:t>
      </w:r>
    </w:p>
    <w:p w14:paraId="4BE03EA0"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правые подмышечные лимфатические узлы;</w:t>
      </w:r>
    </w:p>
    <w:p w14:paraId="74CF5E4F"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левые подмышечные лимфатические узлы;</w:t>
      </w:r>
    </w:p>
    <w:p w14:paraId="5261E2E7"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верхние абдоминальные лимфатические узлы (ворот печени, ворот селезенки, чревные);</w:t>
      </w:r>
    </w:p>
    <w:p w14:paraId="104A8878"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средние абдоминальные лимфатические узлы (парааортальные и мезентериальные);</w:t>
      </w:r>
    </w:p>
    <w:p w14:paraId="16622130"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правые подвздошные лимфатические узлы;</w:t>
      </w:r>
    </w:p>
    <w:p w14:paraId="4D9FEDC0"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левые подвздошные лимфатические узлы;</w:t>
      </w:r>
    </w:p>
    <w:p w14:paraId="0B70CB40"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правые паховые + бедренные лимфатические узлы;</w:t>
      </w:r>
    </w:p>
    <w:p w14:paraId="01320A54" w14:textId="77777777" w:rsidR="00A54C2B" w:rsidRPr="002F4348" w:rsidRDefault="00A54C2B" w:rsidP="00B153FC">
      <w:pPr>
        <w:pStyle w:val="afe"/>
        <w:numPr>
          <w:ilvl w:val="0"/>
          <w:numId w:val="31"/>
        </w:numPr>
        <w:spacing w:line="288" w:lineRule="auto"/>
        <w:rPr>
          <w:rFonts w:cstheme="minorHAnsi"/>
        </w:rPr>
      </w:pPr>
      <w:r w:rsidRPr="002F4348">
        <w:rPr>
          <w:rFonts w:cstheme="minorHAnsi"/>
        </w:rPr>
        <w:t>левые паховые + бедренные лимфатические узлы.</w:t>
      </w:r>
    </w:p>
    <w:p w14:paraId="77C2F534" w14:textId="77777777" w:rsidR="00DD28C7" w:rsidRPr="002F4348" w:rsidRDefault="00DD28C7" w:rsidP="00DF14AA">
      <w:pPr>
        <w:spacing w:line="288" w:lineRule="auto"/>
        <w:rPr>
          <w:rFonts w:cstheme="minorHAnsi"/>
        </w:rPr>
      </w:pPr>
    </w:p>
    <w:p w14:paraId="0D45D10B" w14:textId="77777777" w:rsidR="00DD28C7" w:rsidRPr="002F4348" w:rsidRDefault="00DD28C7" w:rsidP="00A54C2B">
      <w:pPr>
        <w:rPr>
          <w:lang w:eastAsia="ru-RU"/>
        </w:rPr>
      </w:pPr>
    </w:p>
    <w:p w14:paraId="4A714978" w14:textId="77777777" w:rsidR="00A54C2B" w:rsidRPr="002F4348" w:rsidRDefault="00A54C2B" w:rsidP="00A54C2B">
      <w:pPr>
        <w:jc w:val="right"/>
        <w:rPr>
          <w:lang w:eastAsia="ru-RU"/>
        </w:rPr>
      </w:pPr>
      <w:r w:rsidRPr="002F4348">
        <w:rPr>
          <w:lang w:eastAsia="ru-RU"/>
        </w:rPr>
        <w:t xml:space="preserve">Рисунок </w:t>
      </w:r>
      <w:r w:rsidR="00C6417C" w:rsidRPr="002F4348">
        <w:rPr>
          <w:lang w:eastAsia="ru-RU"/>
        </w:rPr>
        <w:t>7.</w:t>
      </w:r>
      <w:r w:rsidR="0064071E" w:rsidRPr="002F4348">
        <w:rPr>
          <w:lang w:eastAsia="ru-RU"/>
        </w:rPr>
        <w:t>3</w:t>
      </w:r>
      <w:r w:rsidR="00C6417C" w:rsidRPr="002F4348">
        <w:rPr>
          <w:lang w:eastAsia="ru-RU"/>
        </w:rPr>
        <w:t>.2</w:t>
      </w:r>
    </w:p>
    <w:p w14:paraId="771C5C74" w14:textId="77777777" w:rsidR="00A54C2B" w:rsidRPr="002F4348" w:rsidRDefault="00A54C2B" w:rsidP="00A54C2B">
      <w:pPr>
        <w:jc w:val="center"/>
        <w:rPr>
          <w:lang w:eastAsia="ru-RU"/>
        </w:rPr>
      </w:pPr>
      <w:r w:rsidRPr="002F4348">
        <w:rPr>
          <w:lang w:eastAsia="ru-RU"/>
        </w:rPr>
        <w:t xml:space="preserve">Области лимфатических коллекторов для определения прогностической группы по системе </w:t>
      </w:r>
      <w:r w:rsidRPr="002F4348">
        <w:rPr>
          <w:lang w:val="en-US" w:eastAsia="ru-RU"/>
        </w:rPr>
        <w:t>GHSG</w:t>
      </w:r>
    </w:p>
    <w:p w14:paraId="1613C282" w14:textId="77777777" w:rsidR="00A54C2B" w:rsidRPr="002F4348" w:rsidRDefault="00A54C2B" w:rsidP="002C7010">
      <w:pPr>
        <w:rPr>
          <w:rFonts w:ascii="Calibri" w:eastAsia="Calibri" w:hAnsi="Calibri" w:cs="Times New Roman"/>
        </w:rPr>
      </w:pPr>
      <w:r w:rsidRPr="002F4348">
        <w:rPr>
          <w:noProof/>
          <w:lang w:eastAsia="ru-RU"/>
        </w:rPr>
        <w:drawing>
          <wp:inline distT="0" distB="0" distL="0" distR="0" wp14:anchorId="6A20D8C2" wp14:editId="09286F09">
            <wp:extent cx="2029559" cy="3182820"/>
            <wp:effectExtent l="0" t="0" r="8890" b="0"/>
            <wp:docPr id="14347" name="Рисунок 3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C4D30F-37BE-49CC-9953-0E1A04ACBF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Рисунок 3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C4D30F-37BE-49CC-9953-0E1A04ACBF49}"/>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029559" cy="3182820"/>
                    </a:xfrm>
                    <a:prstGeom prst="rect">
                      <a:avLst/>
                    </a:prstGeom>
                  </pic:spPr>
                </pic:pic>
              </a:graphicData>
            </a:graphic>
          </wp:inline>
        </w:drawing>
      </w:r>
    </w:p>
    <w:p w14:paraId="0F19AC27" w14:textId="77777777" w:rsidR="00A54C2B" w:rsidRPr="002F4348" w:rsidRDefault="00A54C2B" w:rsidP="00A54C2B">
      <w:pPr>
        <w:rPr>
          <w:rFonts w:cs="Times New Roman"/>
          <w:lang w:eastAsia="ru-RU"/>
        </w:rPr>
      </w:pPr>
      <w:r w:rsidRPr="002F4348">
        <w:rPr>
          <w:lang w:eastAsia="ru-RU"/>
        </w:rPr>
        <w:t xml:space="preserve">** </w:t>
      </w:r>
      <w:r w:rsidRPr="002F4348">
        <w:rPr>
          <w:rFonts w:cs="Times New Roman"/>
          <w:lang w:eastAsia="ru-RU"/>
        </w:rPr>
        <w:t xml:space="preserve">СОЭ&gt;30 мм/час при стадии </w:t>
      </w:r>
      <w:r w:rsidRPr="002F4348">
        <w:rPr>
          <w:rFonts w:cs="Times New Roman"/>
          <w:lang w:val="en-US" w:eastAsia="ru-RU"/>
        </w:rPr>
        <w:t>B</w:t>
      </w:r>
      <w:r w:rsidRPr="002F4348">
        <w:rPr>
          <w:rFonts w:cs="Times New Roman"/>
          <w:lang w:eastAsia="ru-RU"/>
        </w:rPr>
        <w:t xml:space="preserve"> и СОЭ&gt;50мм/час при стадии А по Панченкову (&gt;35 или &gt;65 по Вестергрену)</w:t>
      </w:r>
    </w:p>
    <w:p w14:paraId="66EE0D1D" w14:textId="77777777" w:rsidR="00A54C2B" w:rsidRPr="002F4348" w:rsidRDefault="00A54C2B" w:rsidP="00A54C2B">
      <w:pPr>
        <w:rPr>
          <w:rFonts w:cs="Times New Roman"/>
          <w:lang w:eastAsia="ru-RU"/>
        </w:rPr>
      </w:pPr>
      <w:r w:rsidRPr="002F4348">
        <w:rPr>
          <w:rFonts w:cs="Times New Roman"/>
          <w:lang w:eastAsia="ru-RU"/>
        </w:rPr>
        <w:t xml:space="preserve">*** Массивные л/у в средостении – максимальный диаметр опухоли более 1/3 максимального диаметра грудной клетки на прямой рентгенограмме грудной клетки </w:t>
      </w:r>
      <w:r w:rsidR="000A6EAB" w:rsidRPr="002F4348">
        <w:rPr>
          <w:rFonts w:cs="Times New Roman"/>
          <w:lang w:eastAsia="ru-RU"/>
        </w:rPr>
        <w:t>или более 10 см по максимальному диаметру конгломерата</w:t>
      </w:r>
      <w:r w:rsidRPr="002F4348">
        <w:rPr>
          <w:rFonts w:cs="Times New Roman"/>
          <w:lang w:eastAsia="ru-RU"/>
        </w:rPr>
        <w:t xml:space="preserve">          </w:t>
      </w:r>
    </w:p>
    <w:p w14:paraId="5579ED2C" w14:textId="77777777" w:rsidR="000A6EAB" w:rsidRPr="002F4348" w:rsidRDefault="000A6EAB" w:rsidP="004B7BA3">
      <w:pPr>
        <w:jc w:val="right"/>
        <w:rPr>
          <w:lang w:eastAsia="ru-RU"/>
        </w:rPr>
      </w:pPr>
    </w:p>
    <w:p w14:paraId="418C9071" w14:textId="77777777" w:rsidR="004B7BA3" w:rsidRPr="002F4348" w:rsidRDefault="004B7BA3" w:rsidP="004B7BA3">
      <w:pPr>
        <w:jc w:val="right"/>
        <w:rPr>
          <w:lang w:eastAsia="ru-RU"/>
        </w:rPr>
      </w:pPr>
      <w:r w:rsidRPr="002F4348">
        <w:rPr>
          <w:lang w:eastAsia="ru-RU"/>
        </w:rPr>
        <w:t>Таблица 7.3.3</w:t>
      </w:r>
    </w:p>
    <w:p w14:paraId="488E28A0" w14:textId="77777777" w:rsidR="004B7BA3" w:rsidRPr="002F4348" w:rsidRDefault="004B7BA3" w:rsidP="004B7BA3">
      <w:pPr>
        <w:rPr>
          <w:lang w:eastAsia="ru-RU"/>
        </w:rPr>
      </w:pPr>
      <w:r w:rsidRPr="002F4348">
        <w:rPr>
          <w:lang w:eastAsia="ru-RU"/>
        </w:rPr>
        <w:t>Определение терапевтических групп (риска) для пациентов до 18 лет.</w:t>
      </w:r>
    </w:p>
    <w:p w14:paraId="10B95958" w14:textId="77777777" w:rsidR="004B7BA3" w:rsidRPr="002F4348" w:rsidRDefault="004B7BA3" w:rsidP="004B7BA3">
      <w:pPr>
        <w:ind w:hanging="567"/>
        <w:rPr>
          <w:lang w:eastAsia="ru-RU"/>
        </w:rPr>
      </w:pPr>
      <w:r w:rsidRPr="002F4348">
        <w:rPr>
          <w:noProof/>
          <w:lang w:eastAsia="ru-RU"/>
        </w:rPr>
        <w:drawing>
          <wp:inline distT="0" distB="0" distL="0" distR="0" wp14:anchorId="6F38569A" wp14:editId="5F5F43D6">
            <wp:extent cx="5940425" cy="1267912"/>
            <wp:effectExtent l="0" t="0" r="3175" b="2540"/>
            <wp:docPr id="7" name="Изображение 7" descr="Изображение выглядит как снимок экрана&#10;&#10;Автоматически созданное описание"/>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0425" cy="1267912"/>
                    </a:xfrm>
                    <a:prstGeom prst="rect">
                      <a:avLst/>
                    </a:prstGeom>
                  </pic:spPr>
                </pic:pic>
              </a:graphicData>
            </a:graphic>
          </wp:inline>
        </w:drawing>
      </w:r>
    </w:p>
    <w:p w14:paraId="31A548EE" w14:textId="77777777" w:rsidR="004B7BA3" w:rsidRPr="002F4348" w:rsidRDefault="004B7BA3" w:rsidP="00A54C2B">
      <w:pPr>
        <w:rPr>
          <w:lang w:eastAsia="ru-RU"/>
        </w:rPr>
      </w:pPr>
    </w:p>
    <w:p w14:paraId="2CEBA2A3" w14:textId="77777777" w:rsidR="00A54C2B" w:rsidRPr="002F4348" w:rsidRDefault="00A54C2B" w:rsidP="00A54C2B">
      <w:pPr>
        <w:jc w:val="right"/>
        <w:rPr>
          <w:lang w:eastAsia="ru-RU"/>
        </w:rPr>
      </w:pPr>
      <w:r w:rsidRPr="002F4348">
        <w:rPr>
          <w:lang w:eastAsia="ru-RU"/>
        </w:rPr>
        <w:t xml:space="preserve">Таблица </w:t>
      </w:r>
      <w:r w:rsidR="00C6417C" w:rsidRPr="002F4348">
        <w:rPr>
          <w:lang w:eastAsia="ru-RU"/>
        </w:rPr>
        <w:t>7.</w:t>
      </w:r>
      <w:r w:rsidR="0064071E" w:rsidRPr="002F4348">
        <w:rPr>
          <w:lang w:eastAsia="ru-RU"/>
        </w:rPr>
        <w:t>3</w:t>
      </w:r>
      <w:r w:rsidR="00C6417C" w:rsidRPr="002F4348">
        <w:rPr>
          <w:lang w:eastAsia="ru-RU"/>
        </w:rPr>
        <w:t>.</w:t>
      </w:r>
      <w:r w:rsidR="0064071E" w:rsidRPr="002F4348">
        <w:rPr>
          <w:lang w:eastAsia="ru-RU"/>
        </w:rPr>
        <w:t>4</w:t>
      </w:r>
    </w:p>
    <w:p w14:paraId="66CB0853" w14:textId="77777777" w:rsidR="00A54C2B" w:rsidRPr="002F4348" w:rsidRDefault="00A54C2B" w:rsidP="00A54C2B">
      <w:pPr>
        <w:jc w:val="center"/>
        <w:rPr>
          <w:lang w:eastAsia="ru-RU"/>
        </w:rPr>
      </w:pPr>
      <w:r w:rsidRPr="002F4348">
        <w:rPr>
          <w:lang w:eastAsia="ru-RU"/>
        </w:rPr>
        <w:t>Международный прогностический индекс</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45"/>
      </w:tblGrid>
      <w:tr w:rsidR="00A54C2B" w:rsidRPr="002F4348" w14:paraId="33E14D5C" w14:textId="77777777" w:rsidTr="003007A6">
        <w:tc>
          <w:tcPr>
            <w:tcW w:w="5000" w:type="pct"/>
            <w:shd w:val="clear" w:color="auto" w:fill="auto"/>
          </w:tcPr>
          <w:p w14:paraId="160B5270" w14:textId="77777777" w:rsidR="00A54C2B" w:rsidRPr="002F4348" w:rsidRDefault="00A54C2B" w:rsidP="00A54C2B">
            <w:pPr>
              <w:spacing w:line="240" w:lineRule="auto"/>
              <w:jc w:val="center"/>
              <w:rPr>
                <w:lang w:eastAsia="ru-RU"/>
              </w:rPr>
            </w:pPr>
            <w:r w:rsidRPr="002F4348">
              <w:rPr>
                <w:lang w:eastAsia="ru-RU"/>
              </w:rPr>
              <w:t>Международный</w:t>
            </w:r>
          </w:p>
          <w:p w14:paraId="4B6656F2" w14:textId="77777777" w:rsidR="00A54C2B" w:rsidRPr="002F4348" w:rsidRDefault="00A54C2B" w:rsidP="00A54C2B">
            <w:pPr>
              <w:spacing w:line="240" w:lineRule="auto"/>
              <w:jc w:val="center"/>
              <w:rPr>
                <w:lang w:eastAsia="ru-RU"/>
              </w:rPr>
            </w:pPr>
            <w:r w:rsidRPr="002F4348">
              <w:rPr>
                <w:lang w:eastAsia="ru-RU"/>
              </w:rPr>
              <w:t>прогностический индекс</w:t>
            </w:r>
          </w:p>
          <w:p w14:paraId="30226DF6" w14:textId="77777777" w:rsidR="00A54C2B" w:rsidRPr="002F4348" w:rsidRDefault="00A54C2B" w:rsidP="00A54C2B">
            <w:pPr>
              <w:spacing w:line="240" w:lineRule="auto"/>
              <w:jc w:val="center"/>
              <w:rPr>
                <w:lang w:eastAsia="ru-RU"/>
              </w:rPr>
            </w:pPr>
            <w:r w:rsidRPr="002F4348">
              <w:rPr>
                <w:lang w:eastAsia="ru-RU"/>
              </w:rPr>
              <w:t>(каждый фактор = 1)</w:t>
            </w:r>
          </w:p>
        </w:tc>
      </w:tr>
      <w:tr w:rsidR="00A54C2B" w:rsidRPr="002F4348" w14:paraId="6A9BD061" w14:textId="77777777" w:rsidTr="003007A6">
        <w:tc>
          <w:tcPr>
            <w:tcW w:w="5000" w:type="pct"/>
            <w:shd w:val="clear" w:color="auto" w:fill="auto"/>
          </w:tcPr>
          <w:p w14:paraId="656197D7" w14:textId="77777777" w:rsidR="00A54C2B" w:rsidRPr="002F4348" w:rsidRDefault="00A54C2B" w:rsidP="00B153FC">
            <w:pPr>
              <w:pStyle w:val="afe"/>
              <w:numPr>
                <w:ilvl w:val="0"/>
                <w:numId w:val="32"/>
              </w:numPr>
              <w:spacing w:line="288" w:lineRule="auto"/>
              <w:rPr>
                <w:lang w:eastAsia="ru-RU"/>
              </w:rPr>
            </w:pPr>
            <w:r w:rsidRPr="002F4348">
              <w:rPr>
                <w:lang w:eastAsia="ru-RU"/>
              </w:rPr>
              <w:t>Альбумин &lt;40 г/л</w:t>
            </w:r>
          </w:p>
          <w:p w14:paraId="6C0AEFA4" w14:textId="77777777" w:rsidR="00A54C2B" w:rsidRPr="002F4348" w:rsidRDefault="00A54C2B" w:rsidP="00B153FC">
            <w:pPr>
              <w:pStyle w:val="afe"/>
              <w:numPr>
                <w:ilvl w:val="0"/>
                <w:numId w:val="32"/>
              </w:numPr>
              <w:spacing w:line="288" w:lineRule="auto"/>
              <w:rPr>
                <w:lang w:eastAsia="ru-RU"/>
              </w:rPr>
            </w:pPr>
            <w:r w:rsidRPr="002F4348">
              <w:rPr>
                <w:lang w:eastAsia="ru-RU"/>
              </w:rPr>
              <w:t>Гемоглобин &lt;105 г/л</w:t>
            </w:r>
          </w:p>
          <w:p w14:paraId="7A984CED" w14:textId="77777777" w:rsidR="00A54C2B" w:rsidRPr="002F4348" w:rsidRDefault="00A54C2B" w:rsidP="00B153FC">
            <w:pPr>
              <w:pStyle w:val="afe"/>
              <w:numPr>
                <w:ilvl w:val="0"/>
                <w:numId w:val="32"/>
              </w:numPr>
              <w:spacing w:line="288" w:lineRule="auto"/>
              <w:rPr>
                <w:lang w:eastAsia="ru-RU"/>
              </w:rPr>
            </w:pPr>
            <w:r w:rsidRPr="002F4348">
              <w:rPr>
                <w:lang w:eastAsia="ru-RU"/>
              </w:rPr>
              <w:t>Мужской пол</w:t>
            </w:r>
          </w:p>
          <w:p w14:paraId="3FCC2519" w14:textId="77777777" w:rsidR="00A54C2B" w:rsidRPr="002F4348" w:rsidRDefault="00A54C2B" w:rsidP="00B153FC">
            <w:pPr>
              <w:pStyle w:val="afe"/>
              <w:numPr>
                <w:ilvl w:val="0"/>
                <w:numId w:val="32"/>
              </w:numPr>
              <w:spacing w:line="288" w:lineRule="auto"/>
              <w:rPr>
                <w:lang w:eastAsia="ru-RU"/>
              </w:rPr>
            </w:pPr>
            <w:r w:rsidRPr="002F4348">
              <w:rPr>
                <w:lang w:eastAsia="ru-RU"/>
              </w:rPr>
              <w:t>Возраст ≥45 лет</w:t>
            </w:r>
          </w:p>
          <w:p w14:paraId="15B7F372" w14:textId="77777777" w:rsidR="00A54C2B" w:rsidRPr="002F4348" w:rsidRDefault="00A54C2B" w:rsidP="00B153FC">
            <w:pPr>
              <w:pStyle w:val="afe"/>
              <w:numPr>
                <w:ilvl w:val="0"/>
                <w:numId w:val="32"/>
              </w:numPr>
              <w:spacing w:line="288" w:lineRule="auto"/>
              <w:rPr>
                <w:lang w:eastAsia="ru-RU"/>
              </w:rPr>
            </w:pPr>
            <w:r w:rsidRPr="002F4348">
              <w:rPr>
                <w:lang w:eastAsia="ru-RU"/>
              </w:rPr>
              <w:t xml:space="preserve">Стадия </w:t>
            </w:r>
            <w:r w:rsidRPr="002F4348">
              <w:rPr>
                <w:lang w:val="en-US" w:eastAsia="ru-RU"/>
              </w:rPr>
              <w:t>IV</w:t>
            </w:r>
          </w:p>
          <w:p w14:paraId="4D031B34" w14:textId="77777777" w:rsidR="00A54C2B" w:rsidRPr="002F4348" w:rsidRDefault="00A54C2B" w:rsidP="00B153FC">
            <w:pPr>
              <w:pStyle w:val="afe"/>
              <w:numPr>
                <w:ilvl w:val="0"/>
                <w:numId w:val="32"/>
              </w:numPr>
              <w:spacing w:line="288" w:lineRule="auto"/>
              <w:rPr>
                <w:lang w:eastAsia="ru-RU"/>
              </w:rPr>
            </w:pPr>
            <w:r w:rsidRPr="002F4348">
              <w:rPr>
                <w:lang w:eastAsia="ru-RU"/>
              </w:rPr>
              <w:t>Лейкоцитоз ≥15 × 10</w:t>
            </w:r>
            <w:r w:rsidRPr="002F4348">
              <w:rPr>
                <w:vertAlign w:val="superscript"/>
                <w:lang w:eastAsia="ru-RU"/>
              </w:rPr>
              <w:t>9</w:t>
            </w:r>
            <w:r w:rsidRPr="002F4348">
              <w:rPr>
                <w:lang w:eastAsia="ru-RU"/>
              </w:rPr>
              <w:t>/л</w:t>
            </w:r>
          </w:p>
          <w:p w14:paraId="0B377BFA" w14:textId="77777777" w:rsidR="00A54C2B" w:rsidRPr="002F4348" w:rsidRDefault="00A54C2B" w:rsidP="00B153FC">
            <w:pPr>
              <w:pStyle w:val="afe"/>
              <w:numPr>
                <w:ilvl w:val="0"/>
                <w:numId w:val="32"/>
              </w:numPr>
              <w:spacing w:line="288" w:lineRule="auto"/>
              <w:rPr>
                <w:lang w:eastAsia="ru-RU"/>
              </w:rPr>
            </w:pPr>
            <w:r w:rsidRPr="002F4348">
              <w:rPr>
                <w:lang w:eastAsia="ru-RU"/>
              </w:rPr>
              <w:t>Лимфопения &lt;8% при подсчете формулы крови или &lt;0,6</w:t>
            </w:r>
            <w:r w:rsidRPr="002F4348">
              <w:rPr>
                <w:lang w:val="en-US" w:eastAsia="ru-RU"/>
              </w:rPr>
              <w:t> </w:t>
            </w:r>
            <w:r w:rsidRPr="002F4348">
              <w:rPr>
                <w:lang w:eastAsia="ru-RU"/>
              </w:rPr>
              <w:t>×</w:t>
            </w:r>
            <w:r w:rsidRPr="002F4348">
              <w:rPr>
                <w:lang w:val="en-US" w:eastAsia="ru-RU"/>
              </w:rPr>
              <w:t> </w:t>
            </w:r>
            <w:r w:rsidRPr="002F4348">
              <w:rPr>
                <w:lang w:eastAsia="ru-RU"/>
              </w:rPr>
              <w:t>10</w:t>
            </w:r>
            <w:r w:rsidRPr="002F4348">
              <w:rPr>
                <w:vertAlign w:val="superscript"/>
                <w:lang w:eastAsia="ru-RU"/>
              </w:rPr>
              <w:t>9</w:t>
            </w:r>
            <w:r w:rsidRPr="002F4348">
              <w:rPr>
                <w:lang w:eastAsia="ru-RU"/>
              </w:rPr>
              <w:t>/л</w:t>
            </w:r>
          </w:p>
        </w:tc>
      </w:tr>
    </w:tbl>
    <w:p w14:paraId="7695F9AB" w14:textId="77777777" w:rsidR="00A54C2B" w:rsidRPr="002F4348" w:rsidRDefault="00A54C2B" w:rsidP="002C7010">
      <w:pPr>
        <w:rPr>
          <w:rFonts w:ascii="Calibri" w:eastAsia="Calibri" w:hAnsi="Calibri" w:cs="Times New Roman"/>
        </w:rPr>
      </w:pPr>
    </w:p>
    <w:p w14:paraId="72980C8E" w14:textId="77777777" w:rsidR="00546683" w:rsidRPr="002F4348" w:rsidRDefault="00546683" w:rsidP="00546683">
      <w:pPr>
        <w:pStyle w:val="2"/>
      </w:pPr>
      <w:bookmarkStart w:id="59" w:name="_Toc65586406"/>
      <w:r w:rsidRPr="002F4348">
        <w:t>7.</w:t>
      </w:r>
      <w:r w:rsidR="0064071E" w:rsidRPr="002F4348">
        <w:t>4</w:t>
      </w:r>
      <w:r w:rsidRPr="002F4348">
        <w:t>. Оценка ответа на лечение при лимфомах</w:t>
      </w:r>
      <w:bookmarkEnd w:id="59"/>
    </w:p>
    <w:p w14:paraId="4E26921B" w14:textId="77777777" w:rsidR="00546683" w:rsidRPr="002F4348" w:rsidRDefault="00546683" w:rsidP="008762E9">
      <w:r w:rsidRPr="002F4348">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2F4348">
        <w:fldChar w:fldCharType="begin" w:fldLock="1"/>
      </w:r>
      <w:r w:rsidR="00A850F7" w:rsidRPr="002F4348">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d5df0e7b-5398-4b59-b14e-8bfb6547123d","http://www.mendeley.com/documents/?uuid=54621e2a-fa6c-3787-a396-2fbb20883fe7"]}],"mendeley":{"formattedCitation":"[62]","plainTextFormattedCitation":"[62]","previouslyFormattedCitation":"[62]"},"properties":{"noteIndex":0},"schema":"https://github.com/citation-style-language/schema/raw/master/csl-citation.json"}</w:instrText>
      </w:r>
      <w:r w:rsidRPr="002F4348">
        <w:fldChar w:fldCharType="separate"/>
      </w:r>
      <w:r w:rsidR="004126B6" w:rsidRPr="002F4348">
        <w:rPr>
          <w:noProof/>
        </w:rPr>
        <w:t>[62]</w:t>
      </w:r>
      <w:r w:rsidRPr="002F4348">
        <w:fldChar w:fldCharType="end"/>
      </w:r>
      <w:r w:rsidRPr="002F4348">
        <w:t>.</w:t>
      </w:r>
    </w:p>
    <w:p w14:paraId="38BFECA7" w14:textId="77777777" w:rsidR="00546683" w:rsidRPr="002F4348" w:rsidRDefault="00546683" w:rsidP="008762E9">
      <w:pPr>
        <w:rPr>
          <w:rFonts w:eastAsia="Calibri" w:cs="Times New Roman"/>
          <w:i/>
          <w:u w:val="single"/>
        </w:rPr>
      </w:pPr>
      <w:r w:rsidRPr="002F4348">
        <w:rPr>
          <w:rFonts w:eastAsia="Calibri" w:cs="Times New Roman"/>
          <w:i/>
          <w:u w:val="single"/>
        </w:rPr>
        <w:t>Полная ремиссия</w:t>
      </w:r>
      <w:r w:rsidRPr="002F4348">
        <w:rPr>
          <w:rFonts w:eastAsia="Calibri" w:cs="Times New Roman"/>
          <w:i/>
          <w:u w:val="single"/>
          <w:lang w:val="en-US"/>
        </w:rPr>
        <w:t xml:space="preserve"> (</w:t>
      </w:r>
      <w:r w:rsidRPr="002F4348">
        <w:rPr>
          <w:rFonts w:eastAsia="Calibri" w:cs="Times New Roman"/>
          <w:i/>
          <w:u w:val="single"/>
        </w:rPr>
        <w:t>ПР</w:t>
      </w:r>
      <w:r w:rsidRPr="002F4348">
        <w:rPr>
          <w:rFonts w:eastAsia="Calibri" w:cs="Times New Roman"/>
          <w:i/>
          <w:u w:val="single"/>
          <w:lang w:val="en-US"/>
        </w:rPr>
        <w:t>)</w:t>
      </w:r>
      <w:r w:rsidRPr="002F4348">
        <w:rPr>
          <w:rFonts w:eastAsia="Calibri" w:cs="Times New Roman"/>
          <w:i/>
          <w:u w:val="single"/>
        </w:rPr>
        <w:t>:</w:t>
      </w:r>
    </w:p>
    <w:p w14:paraId="35E68A27" w14:textId="77777777" w:rsidR="00546683" w:rsidRPr="002F4348" w:rsidRDefault="00546683" w:rsidP="00B153FC">
      <w:pPr>
        <w:numPr>
          <w:ilvl w:val="0"/>
          <w:numId w:val="33"/>
        </w:numPr>
        <w:contextualSpacing/>
        <w:rPr>
          <w:rFonts w:eastAsia="Calibri" w:cs="Times New Roman"/>
        </w:rPr>
      </w:pPr>
      <w:r w:rsidRPr="002F4348">
        <w:rPr>
          <w:rFonts w:eastAsia="Calibri" w:cs="Times New Roman"/>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684EB895" w14:textId="77777777" w:rsidR="00546683" w:rsidRPr="002F4348" w:rsidRDefault="00546683" w:rsidP="00B153FC">
      <w:pPr>
        <w:numPr>
          <w:ilvl w:val="0"/>
          <w:numId w:val="33"/>
        </w:numPr>
        <w:contextualSpacing/>
        <w:rPr>
          <w:rFonts w:eastAsia="Calibri" w:cs="Times New Roman"/>
        </w:rPr>
      </w:pPr>
      <w:r w:rsidRPr="002F4348">
        <w:rPr>
          <w:rFonts w:eastAsia="Calibri" w:cs="Times New Roman"/>
        </w:rPr>
        <w:t>Размеры лимфатических узлов:</w:t>
      </w:r>
    </w:p>
    <w:p w14:paraId="2F0C11BC" w14:textId="77777777" w:rsidR="00546683" w:rsidRPr="002F4348" w:rsidRDefault="00546683" w:rsidP="00B153FC">
      <w:pPr>
        <w:numPr>
          <w:ilvl w:val="1"/>
          <w:numId w:val="33"/>
        </w:numPr>
        <w:contextualSpacing/>
        <w:rPr>
          <w:rFonts w:eastAsia="Calibri" w:cs="Times New Roman"/>
        </w:rPr>
      </w:pPr>
      <w:r w:rsidRPr="002F4348">
        <w:rPr>
          <w:rFonts w:eastAsia="Calibri" w:cs="Times New Roman"/>
        </w:rPr>
        <w:t>≤ 1,5см по наибольшему диаметру, если до начала лечения размеры лимфатических узлов были больше 1,5 см</w:t>
      </w:r>
    </w:p>
    <w:p w14:paraId="7D111875" w14:textId="77777777" w:rsidR="00546683" w:rsidRPr="002F4348" w:rsidRDefault="00546683" w:rsidP="00B153FC">
      <w:pPr>
        <w:numPr>
          <w:ilvl w:val="1"/>
          <w:numId w:val="33"/>
        </w:numPr>
        <w:contextualSpacing/>
        <w:rPr>
          <w:rFonts w:eastAsia="Calibri" w:cs="Times New Roman"/>
        </w:rPr>
      </w:pPr>
      <w:r w:rsidRPr="002F4348">
        <w:rPr>
          <w:rFonts w:eastAsia="Calibri" w:cs="Times New Roman"/>
        </w:rPr>
        <w:t>≤ 1,0см по наибольшему диаметру, если до начала лечения размеры лимфатических узлов были 1,5 – 1,1см</w:t>
      </w:r>
    </w:p>
    <w:p w14:paraId="13E4456E" w14:textId="77777777" w:rsidR="00546683" w:rsidRPr="002F4348" w:rsidRDefault="00546683" w:rsidP="00B153FC">
      <w:pPr>
        <w:numPr>
          <w:ilvl w:val="0"/>
          <w:numId w:val="33"/>
        </w:numPr>
        <w:contextualSpacing/>
        <w:rPr>
          <w:rFonts w:eastAsia="Calibri" w:cs="Times New Roman"/>
        </w:rPr>
      </w:pPr>
      <w:r w:rsidRPr="002F4348">
        <w:rPr>
          <w:rFonts w:eastAsia="Calibri" w:cs="Times New Roman"/>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3748496E" w14:textId="77777777" w:rsidR="00546683" w:rsidRPr="002F4348" w:rsidRDefault="00546683" w:rsidP="00B153FC">
      <w:pPr>
        <w:numPr>
          <w:ilvl w:val="0"/>
          <w:numId w:val="33"/>
        </w:numPr>
        <w:contextualSpacing/>
        <w:rPr>
          <w:rFonts w:eastAsia="Calibri" w:cs="Times New Roman"/>
        </w:rPr>
      </w:pPr>
      <w:r w:rsidRPr="002F4348">
        <w:rPr>
          <w:rFonts w:eastAsia="Calibri" w:cs="Times New Roman"/>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6B35CAD7" w14:textId="77777777" w:rsidR="000A6EAB" w:rsidRPr="002F4348" w:rsidRDefault="000A6EAB" w:rsidP="000A6EAB">
      <w:pPr>
        <w:rPr>
          <w:rFonts w:eastAsia="Calibri" w:cs="Times New Roman"/>
        </w:rPr>
      </w:pPr>
      <w:bookmarkStart w:id="60" w:name="_Hlk508045558"/>
      <w:r w:rsidRPr="002F4348">
        <w:rPr>
          <w:rFonts w:eastAsia="Calibri" w:cs="Times New Roman"/>
        </w:rPr>
        <w:t>Для ЛХ ПР считается подтвержденной, если достигнутый эффект сохраняется не менее 3 месяцев или констатируется дальнейшее улучшение</w:t>
      </w:r>
      <w:bookmarkEnd w:id="60"/>
      <w:r w:rsidRPr="002F4348">
        <w:rPr>
          <w:rFonts w:eastAsia="Calibri" w:cs="Times New Roman"/>
        </w:rPr>
        <w:t xml:space="preserve">. </w:t>
      </w:r>
    </w:p>
    <w:p w14:paraId="09B377B2" w14:textId="77777777" w:rsidR="00546683" w:rsidRPr="002F4348" w:rsidRDefault="00546683" w:rsidP="008762E9">
      <w:pPr>
        <w:rPr>
          <w:rFonts w:eastAsia="Calibri" w:cs="Times New Roman"/>
          <w:i/>
          <w:u w:val="single"/>
        </w:rPr>
      </w:pPr>
      <w:r w:rsidRPr="002F4348">
        <w:rPr>
          <w:rFonts w:eastAsia="Calibri" w:cs="Times New Roman"/>
          <w:i/>
          <w:u w:val="single"/>
        </w:rPr>
        <w:t xml:space="preserve">Неуверенная полная ремиссия (ПРн) констатируется только у </w:t>
      </w:r>
      <w:r w:rsidR="00B119C4" w:rsidRPr="002F4348">
        <w:rPr>
          <w:rFonts w:eastAsia="Calibri" w:cs="Times New Roman"/>
          <w:i/>
          <w:u w:val="single"/>
        </w:rPr>
        <w:t>пациентов</w:t>
      </w:r>
      <w:r w:rsidRPr="002F4348">
        <w:rPr>
          <w:rFonts w:eastAsia="Calibri" w:cs="Times New Roman"/>
          <w:i/>
          <w:u w:val="single"/>
        </w:rPr>
        <w:t>, которым не выполнялась ПЭТ-КТ для оценки эффекта:</w:t>
      </w:r>
    </w:p>
    <w:p w14:paraId="45039632" w14:textId="77777777" w:rsidR="00546683" w:rsidRPr="002F4348" w:rsidRDefault="00546683" w:rsidP="00B153FC">
      <w:pPr>
        <w:numPr>
          <w:ilvl w:val="0"/>
          <w:numId w:val="34"/>
        </w:numPr>
        <w:contextualSpacing/>
        <w:rPr>
          <w:rFonts w:eastAsia="Calibri" w:cs="Times New Roman"/>
        </w:rPr>
      </w:pPr>
      <w:r w:rsidRPr="002F4348">
        <w:rPr>
          <w:rFonts w:eastAsia="Calibri" w:cs="Times New Roman"/>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35A5CE49" w14:textId="77777777" w:rsidR="00546683" w:rsidRPr="002F4348" w:rsidRDefault="00546683" w:rsidP="00B153FC">
      <w:pPr>
        <w:numPr>
          <w:ilvl w:val="0"/>
          <w:numId w:val="34"/>
        </w:numPr>
        <w:contextualSpacing/>
        <w:rPr>
          <w:rFonts w:eastAsia="Calibri" w:cs="Times New Roman"/>
        </w:rPr>
      </w:pPr>
      <w:r w:rsidRPr="002F4348">
        <w:rPr>
          <w:rFonts w:eastAsia="Calibri" w:cs="Times New Roman"/>
        </w:rPr>
        <w:t>По другим показателям – соответствие критериям полной ремиссии.</w:t>
      </w:r>
    </w:p>
    <w:p w14:paraId="34E7A35B" w14:textId="77777777" w:rsidR="00546683" w:rsidRPr="002F4348" w:rsidRDefault="00546683" w:rsidP="008762E9">
      <w:pPr>
        <w:rPr>
          <w:rFonts w:eastAsia="Calibri" w:cs="Times New Roman"/>
          <w:i/>
          <w:u w:val="single"/>
        </w:rPr>
      </w:pPr>
      <w:r w:rsidRPr="002F4348">
        <w:rPr>
          <w:rFonts w:eastAsia="Calibri" w:cs="Times New Roman"/>
          <w:i/>
          <w:u w:val="single"/>
        </w:rPr>
        <w:t>Частичная ремиссия (ЧР):</w:t>
      </w:r>
    </w:p>
    <w:p w14:paraId="3572B5EC" w14:textId="77777777" w:rsidR="00546683" w:rsidRPr="002F4348" w:rsidRDefault="00546683" w:rsidP="00B153FC">
      <w:pPr>
        <w:numPr>
          <w:ilvl w:val="0"/>
          <w:numId w:val="35"/>
        </w:numPr>
        <w:contextualSpacing/>
        <w:rPr>
          <w:rFonts w:eastAsia="Calibri" w:cs="Times New Roman"/>
        </w:rPr>
      </w:pPr>
      <w:r w:rsidRPr="002F4348">
        <w:rPr>
          <w:rFonts w:eastAsia="Calibri" w:cs="Times New Roman"/>
        </w:rPr>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0CB9ECBD" w14:textId="77777777" w:rsidR="00546683" w:rsidRPr="002F4348" w:rsidRDefault="00546683" w:rsidP="00B153FC">
      <w:pPr>
        <w:numPr>
          <w:ilvl w:val="0"/>
          <w:numId w:val="35"/>
        </w:numPr>
        <w:ind w:left="714" w:hanging="357"/>
        <w:contextualSpacing/>
        <w:rPr>
          <w:rFonts w:eastAsia="Calibri" w:cs="Times New Roman"/>
        </w:rPr>
      </w:pPr>
      <w:r w:rsidRPr="002F4348">
        <w:rPr>
          <w:rFonts w:eastAsia="Calibri" w:cs="Times New Roman"/>
        </w:rPr>
        <w:t>Отсутствие новых очагов поражения, отсутствие признаков увеличени</w:t>
      </w:r>
      <w:r w:rsidR="000A6EAB" w:rsidRPr="002F4348">
        <w:rPr>
          <w:rFonts w:eastAsia="Calibri" w:cs="Times New Roman"/>
        </w:rPr>
        <w:t>я</w:t>
      </w:r>
      <w:r w:rsidRPr="002F4348">
        <w:rPr>
          <w:rFonts w:eastAsia="Calibri" w:cs="Times New Roman"/>
        </w:rPr>
        <w:t xml:space="preserve"> какого-либо из ранее диагностированных очагов поражения.</w:t>
      </w:r>
    </w:p>
    <w:p w14:paraId="53BBC582" w14:textId="77777777" w:rsidR="00546683" w:rsidRPr="002F4348" w:rsidRDefault="00546683" w:rsidP="00B153FC">
      <w:pPr>
        <w:numPr>
          <w:ilvl w:val="0"/>
          <w:numId w:val="35"/>
        </w:numPr>
        <w:contextualSpacing/>
        <w:rPr>
          <w:rFonts w:eastAsia="Calibri" w:cs="Times New Roman"/>
        </w:rPr>
      </w:pPr>
      <w:r w:rsidRPr="002F4348">
        <w:rPr>
          <w:rFonts w:eastAsia="Calibri" w:cs="Times New Roman"/>
        </w:rPr>
        <w:t xml:space="preserve">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 </w:t>
      </w:r>
      <w:r w:rsidR="00B119C4" w:rsidRPr="002F4348">
        <w:rPr>
          <w:rFonts w:eastAsia="Calibri" w:cs="Times New Roman"/>
        </w:rPr>
        <w:t xml:space="preserve">Пациенты </w:t>
      </w:r>
      <w:r w:rsidRPr="002F4348">
        <w:rPr>
          <w:rFonts w:eastAsia="Calibri" w:cs="Times New Roman"/>
        </w:rPr>
        <w:t>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6594E491" w14:textId="77777777" w:rsidR="00546683" w:rsidRPr="002F4348" w:rsidRDefault="00546683" w:rsidP="008762E9">
      <w:pPr>
        <w:rPr>
          <w:rFonts w:eastAsia="Calibri" w:cs="Times New Roman"/>
          <w:i/>
          <w:u w:val="single"/>
        </w:rPr>
      </w:pPr>
      <w:r w:rsidRPr="002F4348">
        <w:rPr>
          <w:rFonts w:eastAsia="Calibri" w:cs="Times New Roman"/>
          <w:i/>
          <w:u w:val="single"/>
        </w:rPr>
        <w:t>Стабилизация</w:t>
      </w:r>
    </w:p>
    <w:p w14:paraId="1C116E70" w14:textId="77777777" w:rsidR="00546683" w:rsidRPr="002F4348" w:rsidRDefault="00546683" w:rsidP="008762E9">
      <w:pPr>
        <w:ind w:left="709"/>
        <w:rPr>
          <w:rFonts w:eastAsia="Calibri" w:cs="Times New Roman"/>
        </w:rPr>
      </w:pPr>
      <w:r w:rsidRPr="002F4348">
        <w:rPr>
          <w:rFonts w:eastAsia="Calibri" w:cs="Times New Roman"/>
        </w:rPr>
        <w:t>Показатели опухоли не соответствуют ни критериям ПР или ЧР, ни критериям прогрессирования.</w:t>
      </w:r>
    </w:p>
    <w:p w14:paraId="63C67768" w14:textId="77777777" w:rsidR="00546683" w:rsidRPr="002F4348" w:rsidRDefault="00546683" w:rsidP="008762E9">
      <w:pPr>
        <w:rPr>
          <w:rFonts w:eastAsia="Calibri" w:cs="Times New Roman"/>
          <w:i/>
          <w:u w:val="single"/>
        </w:rPr>
      </w:pPr>
      <w:r w:rsidRPr="002F4348">
        <w:rPr>
          <w:rFonts w:eastAsia="Calibri" w:cs="Times New Roman"/>
          <w:i/>
          <w:u w:val="single"/>
        </w:rPr>
        <w:t>Рецидив (после ПР) или прогрессирование (после ЧР или стабилизации)</w:t>
      </w:r>
    </w:p>
    <w:p w14:paraId="4FDFBDE0" w14:textId="77777777" w:rsidR="00546683" w:rsidRPr="002F4348" w:rsidRDefault="00546683" w:rsidP="00B153FC">
      <w:pPr>
        <w:numPr>
          <w:ilvl w:val="0"/>
          <w:numId w:val="36"/>
        </w:numPr>
        <w:contextualSpacing/>
        <w:rPr>
          <w:rFonts w:eastAsia="Calibri" w:cs="Times New Roman"/>
          <w:u w:val="single"/>
        </w:rPr>
      </w:pPr>
      <w:r w:rsidRPr="002F4348">
        <w:rPr>
          <w:rFonts w:eastAsia="Calibri" w:cs="Times New Roman"/>
        </w:rPr>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55842632" w14:textId="77777777" w:rsidR="00546683" w:rsidRPr="002F4348" w:rsidRDefault="00546683" w:rsidP="00B153FC">
      <w:pPr>
        <w:numPr>
          <w:ilvl w:val="0"/>
          <w:numId w:val="36"/>
        </w:numPr>
        <w:contextualSpacing/>
        <w:rPr>
          <w:rFonts w:eastAsia="Calibri" w:cs="Times New Roman"/>
          <w:u w:val="single"/>
        </w:rPr>
      </w:pPr>
      <w:r w:rsidRPr="002F4348">
        <w:rPr>
          <w:rFonts w:eastAsia="Calibri" w:cs="Times New Roman"/>
        </w:rPr>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49BA349D" w14:textId="77777777" w:rsidR="00D3063E" w:rsidRPr="002F4348" w:rsidRDefault="00D3063E" w:rsidP="00D3063E">
      <w:pPr>
        <w:pStyle w:val="2"/>
      </w:pPr>
      <w:bookmarkStart w:id="61" w:name="_Toc65586407"/>
      <w:r w:rsidRPr="002F4348">
        <w:t xml:space="preserve">7.5 Особенности </w:t>
      </w:r>
      <w:r w:rsidR="00CF18C6" w:rsidRPr="002F4348">
        <w:t>планирования</w:t>
      </w:r>
      <w:r w:rsidRPr="002F4348">
        <w:t xml:space="preserve"> дозы ЛТ на критические структуры при облучении пациентов младше 18 лет</w:t>
      </w:r>
      <w:r w:rsidR="00BB661F" w:rsidRPr="002F4348">
        <w:t>.</w:t>
      </w:r>
      <w:bookmarkEnd w:id="61"/>
      <w:r w:rsidR="00BB661F" w:rsidRPr="002F4348">
        <w:t xml:space="preserve"> </w:t>
      </w:r>
    </w:p>
    <w:p w14:paraId="07814CD2" w14:textId="77777777" w:rsidR="00D3063E" w:rsidRPr="002F4348" w:rsidRDefault="00D3063E" w:rsidP="00D3063E">
      <w:pPr>
        <w:rPr>
          <w:b/>
          <w:bCs/>
        </w:rPr>
      </w:pPr>
      <w:r w:rsidRPr="002F4348">
        <w:rPr>
          <w:b/>
          <w:bCs/>
        </w:rPr>
        <w:t xml:space="preserve">Костная система. </w:t>
      </w:r>
    </w:p>
    <w:p w14:paraId="066CC958" w14:textId="77777777" w:rsidR="00D3063E" w:rsidRPr="002F4348" w:rsidRDefault="00D3063E" w:rsidP="00D3063E">
      <w:r w:rsidRPr="002F4348">
        <w:t>Радиочувствительность является наибольшей у детей младшего возраста (до 6 лет) и в</w:t>
      </w:r>
      <w:r w:rsidR="00BB661F" w:rsidRPr="002F4348">
        <w:t xml:space="preserve"> препубертатном </w:t>
      </w:r>
      <w:r w:rsidRPr="002F4348">
        <w:t>период</w:t>
      </w:r>
      <w:r w:rsidR="00BB661F" w:rsidRPr="002F4348">
        <w:t>е</w:t>
      </w:r>
      <w:r w:rsidRPr="002F4348">
        <w:t xml:space="preserve"> (11-13 лет). Следует ограничивать дозу на ростовые пластинки трубчатых костей (не более 20 Гр). Несимметричное облучение осевого скелета может привести к кифозу или сколиозу, тогда как симметричное облучение приводит к уменьшению роста. Чтобы избежать развития сколиоза облучение позвоночника на всем протяжении PTV должно быть симметричным. Не допустимо создавать градиент дозы в телах позвонков более 20%. </w:t>
      </w:r>
    </w:p>
    <w:p w14:paraId="1674D929" w14:textId="77777777" w:rsidR="00D3063E" w:rsidRPr="002F4348" w:rsidRDefault="00D3063E" w:rsidP="00D3063E">
      <w:pPr>
        <w:rPr>
          <w:b/>
          <w:bCs/>
        </w:rPr>
      </w:pPr>
      <w:r w:rsidRPr="002F4348">
        <w:rPr>
          <w:b/>
          <w:bCs/>
        </w:rPr>
        <w:t xml:space="preserve">Спинной мозг. </w:t>
      </w:r>
    </w:p>
    <w:p w14:paraId="1BBBC979" w14:textId="77777777" w:rsidR="00D3063E" w:rsidRPr="002F4348" w:rsidRDefault="00D3063E" w:rsidP="00D3063E">
      <w:r w:rsidRPr="002F4348">
        <w:t>У детей до шести лет ЦНС проходит процесс созревания и поэтому она особенно радиочувствительна. Максимальная доза на шейный отдел спинного мозга не должна превышать 20 Гр.</w:t>
      </w:r>
      <w:r w:rsidR="00BB661F" w:rsidRPr="002F4348">
        <w:t xml:space="preserve"> Следует избегать доз больше 30 Гр на спинной мозг, и индивидуальное планирование должно быть направлено </w:t>
      </w:r>
      <w:r w:rsidRPr="002F4348">
        <w:t xml:space="preserve">на минимизацию дозы на спинной мозг без влияния на запланированную дозу в мишени. </w:t>
      </w:r>
    </w:p>
    <w:p w14:paraId="0E2CD6B1" w14:textId="77777777" w:rsidR="00D3063E" w:rsidRPr="002F4348" w:rsidRDefault="00D3063E" w:rsidP="00D3063E">
      <w:pPr>
        <w:rPr>
          <w:b/>
          <w:bCs/>
        </w:rPr>
      </w:pPr>
      <w:r w:rsidRPr="002F4348">
        <w:rPr>
          <w:b/>
          <w:bCs/>
        </w:rPr>
        <w:t xml:space="preserve">Легкие. </w:t>
      </w:r>
    </w:p>
    <w:p w14:paraId="6934EC76" w14:textId="77777777" w:rsidR="00D3063E" w:rsidRPr="002F4348" w:rsidRDefault="00D3063E" w:rsidP="00D3063E">
      <w:r w:rsidRPr="002F4348">
        <w:t>Толерантность легких у детей малоизучена и, по-видимому, существенно не различается у взрослых и детей школьного возраста. Доза, указанная в данных рекомендациях (12-15 Гр) для тотального облучения легкого с малой вероятностью может привести к значительному ухудшению функции легких. Тем не менее, облучение всего легкого в дозе 1</w:t>
      </w:r>
      <w:r w:rsidR="00BB661F" w:rsidRPr="002F4348">
        <w:t>2</w:t>
      </w:r>
      <w:r w:rsidRPr="002F4348">
        <w:t xml:space="preserve"> Гр у детей младше 6 лет может привести к постоянному снижению жизненной емкости легких. </w:t>
      </w:r>
    </w:p>
    <w:p w14:paraId="2E60527F" w14:textId="77777777" w:rsidR="00D3063E" w:rsidRPr="002F4348" w:rsidRDefault="00D3063E" w:rsidP="00D3063E">
      <w:r w:rsidRPr="002F4348">
        <w:rPr>
          <w:b/>
          <w:bCs/>
        </w:rPr>
        <w:t>Сердце</w:t>
      </w:r>
      <w:r w:rsidRPr="002F4348">
        <w:t>.</w:t>
      </w:r>
    </w:p>
    <w:p w14:paraId="40498DA1" w14:textId="77777777" w:rsidR="00D3063E" w:rsidRPr="002F4348" w:rsidRDefault="00D3063E" w:rsidP="00D3063E">
      <w:r w:rsidRPr="002F4348">
        <w:t>Нарушение функции миокарда и артерий может произойти после длительного латентного периода (20 лет и более) как отдаленное последствие радиационно-индуцированной пролиферации эндотелия. Нет четкой информации о влиянии возраста на момент облучения. Облучение сердца должно быть максимально сокращено, особенно в сочетании с применением кардиотоксических антрациклинов, которые могут снизить общую толерантность сердца.</w:t>
      </w:r>
      <w:r w:rsidR="00063D1A" w:rsidRPr="002F4348">
        <w:t xml:space="preserve"> Возможен фиброз и кальциноз клапанов вплоть до образования пороков.</w:t>
      </w:r>
      <w:r w:rsidRPr="002F4348">
        <w:t xml:space="preserve"> Таким образом</w:t>
      </w:r>
      <w:r w:rsidR="00470887" w:rsidRPr="002F4348">
        <w:t>,</w:t>
      </w:r>
      <w:r w:rsidRPr="002F4348">
        <w:t xml:space="preserve"> облучаемый объем сердца и доза на сердце должны быть сведены к минимуму. Не </w:t>
      </w:r>
      <w:r w:rsidR="00063D1A" w:rsidRPr="002F4348">
        <w:t xml:space="preserve">рекомендуется </w:t>
      </w:r>
      <w:r w:rsidRPr="002F4348">
        <w:t xml:space="preserve">превышение дозы на сердце 30 Гр. </w:t>
      </w:r>
    </w:p>
    <w:p w14:paraId="60CB3BDE" w14:textId="77777777" w:rsidR="00D3063E" w:rsidRPr="002F4348" w:rsidRDefault="00D3063E" w:rsidP="00D3063E">
      <w:pPr>
        <w:rPr>
          <w:b/>
          <w:bCs/>
        </w:rPr>
      </w:pPr>
      <w:r w:rsidRPr="002F4348">
        <w:rPr>
          <w:b/>
          <w:bCs/>
        </w:rPr>
        <w:t xml:space="preserve">Молочные железы. </w:t>
      </w:r>
    </w:p>
    <w:p w14:paraId="6FC4A071" w14:textId="77777777" w:rsidR="00D3063E" w:rsidRPr="002F4348" w:rsidRDefault="00D3063E" w:rsidP="00D3063E">
      <w:r w:rsidRPr="002F4348">
        <w:t>Поздних неблагоприятных детерминированных эффектов на полностью развитые молочные железы не следует ожидать.</w:t>
      </w:r>
      <w:r w:rsidR="00063D1A" w:rsidRPr="002F4348">
        <w:t xml:space="preserve"> В то же время, </w:t>
      </w:r>
      <w:r w:rsidRPr="002F4348">
        <w:t>неразвитые ювенильные молочные железы обладают высокой радиочувствительностью. После облучения неразвитой молочной железы в дозе от 5 до 10 Гр, может возникнуть гипоплазия или аплазия всей молочной железы или ее части в подростковом возрасте.</w:t>
      </w:r>
    </w:p>
    <w:p w14:paraId="654C055C" w14:textId="77777777" w:rsidR="00D3063E" w:rsidRPr="002F4348" w:rsidRDefault="00D3063E" w:rsidP="00D3063E">
      <w:pPr>
        <w:rPr>
          <w:b/>
          <w:bCs/>
        </w:rPr>
      </w:pPr>
      <w:r w:rsidRPr="002F4348">
        <w:rPr>
          <w:b/>
          <w:bCs/>
        </w:rPr>
        <w:t xml:space="preserve">Почки. </w:t>
      </w:r>
    </w:p>
    <w:p w14:paraId="3076936F" w14:textId="77777777" w:rsidR="00D3063E" w:rsidRPr="002F4348" w:rsidRDefault="00D3063E" w:rsidP="00D3063E">
      <w:r w:rsidRPr="002F4348">
        <w:t xml:space="preserve">Почки очень радиочувствительны. Нет четкой информации о влиянии возраста на момент облучения. Рекомендуемая толерантная доза облучения всей почки составляет 12 Гр. При облучении целого органа в данной дозе не ожидается никаких существенных долгосрочных неблагоприятных последствий. </w:t>
      </w:r>
      <w:r w:rsidRPr="002F4348">
        <w:rPr>
          <w:color w:val="000000"/>
        </w:rPr>
        <w:t>Ч</w:t>
      </w:r>
      <w:r w:rsidRPr="002F4348">
        <w:t>астично</w:t>
      </w:r>
      <w:r w:rsidRPr="002F4348">
        <w:rPr>
          <w:color w:val="000000"/>
        </w:rPr>
        <w:t xml:space="preserve">е </w:t>
      </w:r>
      <w:r w:rsidRPr="002F4348">
        <w:t>облучении почки (например</w:t>
      </w:r>
      <w:r w:rsidR="00063D1A" w:rsidRPr="002F4348">
        <w:t>,</w:t>
      </w:r>
      <w:r w:rsidRPr="002F4348">
        <w:t xml:space="preserve"> верхний левый полюс почки при облучении селезенки и ножки селезенки)</w:t>
      </w:r>
      <w:r w:rsidRPr="002F4348">
        <w:rPr>
          <w:color w:val="000000"/>
        </w:rPr>
        <w:t xml:space="preserve"> в дозе </w:t>
      </w:r>
      <w:r w:rsidRPr="002F4348">
        <w:t>20 Гр или более</w:t>
      </w:r>
      <w:r w:rsidRPr="002F4348">
        <w:rPr>
          <w:color w:val="000000"/>
        </w:rPr>
        <w:t xml:space="preserve"> </w:t>
      </w:r>
      <w:r w:rsidRPr="002F4348">
        <w:t>может привести к фиброзу верхнего полюса почки и вызвать локальные функциональные нарушения.</w:t>
      </w:r>
    </w:p>
    <w:p w14:paraId="5002CA36" w14:textId="77777777" w:rsidR="00D3063E" w:rsidRPr="002F4348" w:rsidRDefault="00D3063E" w:rsidP="00D3063E">
      <w:pPr>
        <w:rPr>
          <w:b/>
          <w:bCs/>
        </w:rPr>
      </w:pPr>
      <w:r w:rsidRPr="002F4348">
        <w:rPr>
          <w:b/>
          <w:bCs/>
        </w:rPr>
        <w:t xml:space="preserve">Печень. </w:t>
      </w:r>
    </w:p>
    <w:p w14:paraId="16145F00" w14:textId="77777777" w:rsidR="00D3063E" w:rsidRPr="002F4348" w:rsidRDefault="00063D1A" w:rsidP="00D3063E">
      <w:r w:rsidRPr="002F4348">
        <w:t xml:space="preserve">Рекомендуется рассматривать толерантную дозу для </w:t>
      </w:r>
      <w:r w:rsidR="00D3063E" w:rsidRPr="002F4348">
        <w:t>всего органа 15 Гр. Это относится и к</w:t>
      </w:r>
      <w:r w:rsidR="00D3063E" w:rsidRPr="002F4348">
        <w:rPr>
          <w:color w:val="000000"/>
        </w:rPr>
        <w:t xml:space="preserve"> </w:t>
      </w:r>
      <w:r w:rsidR="00D3063E" w:rsidRPr="002F4348">
        <w:t>лучев</w:t>
      </w:r>
      <w:r w:rsidR="00D3063E" w:rsidRPr="002F4348">
        <w:rPr>
          <w:color w:val="000000"/>
        </w:rPr>
        <w:t xml:space="preserve">ой </w:t>
      </w:r>
      <w:r w:rsidR="00D3063E" w:rsidRPr="002F4348">
        <w:t>терапи</w:t>
      </w:r>
      <w:r w:rsidR="00D3063E" w:rsidRPr="002F4348">
        <w:rPr>
          <w:color w:val="000000"/>
        </w:rPr>
        <w:t>и</w:t>
      </w:r>
      <w:r w:rsidR="00D3063E" w:rsidRPr="002F4348">
        <w:t xml:space="preserve"> печени при диссеминированном заболевании органа. Частичное облучение печени (например</w:t>
      </w:r>
      <w:r w:rsidRPr="002F4348">
        <w:t>,</w:t>
      </w:r>
      <w:r w:rsidR="00D3063E" w:rsidRPr="002F4348">
        <w:t xml:space="preserve"> при лучевой терапии верхней части парааортальной области) в дозах 20 Гр и более, не приведет к клинически значимому снижению функции печени в целом. </w:t>
      </w:r>
    </w:p>
    <w:p w14:paraId="268D2D43" w14:textId="77777777" w:rsidR="00D3063E" w:rsidRPr="002F4348" w:rsidRDefault="00D3063E" w:rsidP="00D3063E">
      <w:pPr>
        <w:rPr>
          <w:b/>
          <w:bCs/>
        </w:rPr>
      </w:pPr>
      <w:r w:rsidRPr="002F4348">
        <w:rPr>
          <w:b/>
          <w:bCs/>
        </w:rPr>
        <w:t xml:space="preserve">Щитовидная железа. </w:t>
      </w:r>
    </w:p>
    <w:p w14:paraId="110E27E7" w14:textId="77777777" w:rsidR="00D3063E" w:rsidRPr="002F4348" w:rsidRDefault="00D3063E" w:rsidP="00D3063E">
      <w:r w:rsidRPr="002F4348">
        <w:t>У пациентов может развиться субклинический гипотиреоз после латентного периода 3-4 года или более после облучения органа в дозе 20 Гр или более. Субклинический гипотиреоз может разрешиться спонтанно и потребность проведения терапии в данном случае является спорной. Риск снижения функции щитовидной железы</w:t>
      </w:r>
      <w:r w:rsidRPr="002F4348">
        <w:rPr>
          <w:color w:val="000000"/>
        </w:rPr>
        <w:t xml:space="preserve"> </w:t>
      </w:r>
      <w:r w:rsidRPr="002F4348">
        <w:t>возрастает с увеличением дозы облучения до 30 Гр и может привести к клиническому</w:t>
      </w:r>
      <w:r w:rsidRPr="002F4348">
        <w:rPr>
          <w:color w:val="000000"/>
        </w:rPr>
        <w:t xml:space="preserve"> </w:t>
      </w:r>
      <w:r w:rsidRPr="002F4348">
        <w:t>гипотиреозу, который потребует проведени</w:t>
      </w:r>
      <w:r w:rsidRPr="002F4348">
        <w:rPr>
          <w:color w:val="000000"/>
        </w:rPr>
        <w:t>я</w:t>
      </w:r>
      <w:r w:rsidRPr="002F4348">
        <w:t xml:space="preserve"> заместительной гормональной терапии. </w:t>
      </w:r>
    </w:p>
    <w:p w14:paraId="671D841C" w14:textId="77777777" w:rsidR="00D3063E" w:rsidRPr="002F4348" w:rsidRDefault="00D3063E" w:rsidP="00D3063E">
      <w:pPr>
        <w:rPr>
          <w:b/>
          <w:bCs/>
        </w:rPr>
      </w:pPr>
      <w:r w:rsidRPr="002F4348">
        <w:rPr>
          <w:b/>
          <w:bCs/>
        </w:rPr>
        <w:t xml:space="preserve">Яички. </w:t>
      </w:r>
    </w:p>
    <w:p w14:paraId="7262130A" w14:textId="77777777" w:rsidR="00D3063E" w:rsidRPr="002F4348" w:rsidRDefault="00D3063E" w:rsidP="00D3063E">
      <w:r w:rsidRPr="002F4348">
        <w:t>Яички являются наиболее радиочувствительным органом. Доза 1-2 Гр может привести к необратимому нарушению сперматогенеза. Поэтому яички должны быть защищены вовремя</w:t>
      </w:r>
      <w:r w:rsidRPr="002F4348">
        <w:rPr>
          <w:color w:val="000000"/>
        </w:rPr>
        <w:t xml:space="preserve"> </w:t>
      </w:r>
      <w:r w:rsidRPr="002F4348">
        <w:t>облучение подвздошной и/или паховой областей с помощью современных методик облучения или путем</w:t>
      </w:r>
      <w:r w:rsidRPr="002F4348">
        <w:rPr>
          <w:color w:val="000000"/>
        </w:rPr>
        <w:t xml:space="preserve"> </w:t>
      </w:r>
      <w:r w:rsidRPr="002F4348">
        <w:t xml:space="preserve">прямого экранирования. </w:t>
      </w:r>
    </w:p>
    <w:p w14:paraId="378163EA" w14:textId="77777777" w:rsidR="00D3063E" w:rsidRPr="002F4348" w:rsidRDefault="00D3063E" w:rsidP="00D3063E">
      <w:pPr>
        <w:rPr>
          <w:b/>
          <w:bCs/>
        </w:rPr>
      </w:pPr>
      <w:bookmarkStart w:id="62" w:name="_gjdgxs" w:colFirst="0" w:colLast="0"/>
      <w:bookmarkEnd w:id="62"/>
      <w:r w:rsidRPr="002F4348">
        <w:rPr>
          <w:b/>
          <w:bCs/>
        </w:rPr>
        <w:t xml:space="preserve">Яичники. </w:t>
      </w:r>
    </w:p>
    <w:p w14:paraId="79E2D674" w14:textId="77777777" w:rsidR="00D3063E" w:rsidRPr="002F4348" w:rsidRDefault="00D3063E" w:rsidP="00D3063E">
      <w:r w:rsidRPr="002F4348">
        <w:t>После накопленной дозы 5-10 Гр в яичниках индуцируется гибель клеток ооцитов, что приводит к бесплодию. Эндокринная недостаточность возникает после достижения более высоких доз (около 10-15 Гр). В таких случаях может потребоваться заместительная гормональная терапия в зависимости от гормонального статуса в пубертатный период. Чтобы избежать нарушения функции яичников, по крайней мере один яичник должен быть защищен от действия в том числе и рассеянного излучения.</w:t>
      </w:r>
      <w:r w:rsidR="00063D1A" w:rsidRPr="002F4348">
        <w:t xml:space="preserve"> Рекомендуется рассмотреть оперативное выведение яичников из полей предполагаемого облучения (овариопексия).</w:t>
      </w:r>
    </w:p>
    <w:p w14:paraId="0E4A272A" w14:textId="77777777" w:rsidR="00063D1A" w:rsidRPr="002F4348" w:rsidRDefault="00063D1A" w:rsidP="00D3063E">
      <w:pPr>
        <w:rPr>
          <w:b/>
          <w:bCs/>
        </w:rPr>
      </w:pPr>
      <w:r w:rsidRPr="002F4348">
        <w:rPr>
          <w:b/>
          <w:bCs/>
        </w:rPr>
        <w:t>Вторичные опухоли</w:t>
      </w:r>
    </w:p>
    <w:p w14:paraId="4DCD3605" w14:textId="4C651E01" w:rsidR="00063D1A" w:rsidRDefault="00063D1A" w:rsidP="00D3063E">
      <w:r w:rsidRPr="002F4348">
        <w:t>Лучевая терапия в детском возрасте увеличивает риск развития</w:t>
      </w:r>
      <w:r w:rsidR="00233F79" w:rsidRPr="002F4348">
        <w:t xml:space="preserve"> широкого спектра</w:t>
      </w:r>
      <w:r w:rsidRPr="002F4348">
        <w:t xml:space="preserve"> вторичных опухолей. Наиболее часто встречается рак молочной железы у женщин, которым в детском возрасте проводилась лучевая терапия на область средостения и подмышечные области. В связи с этим рекомендуется регулярное обследование молочных желез на выявление рака </w:t>
      </w:r>
      <w:r w:rsidR="00233F79" w:rsidRPr="002F4348">
        <w:t>у женщин старше 25 лет или через 8 лет после проведения ЛТ. После облучения шейных лимфоузлов повышается риск развития опухолей, в т. ч. злокачественных, щитовидной железы.</w:t>
      </w:r>
    </w:p>
    <w:p w14:paraId="5E3CE66D" w14:textId="77777777" w:rsidR="009E748A" w:rsidRDefault="009E748A" w:rsidP="00D3063E"/>
    <w:p w14:paraId="030C88F4" w14:textId="3F55C1CE" w:rsidR="0036594F" w:rsidRDefault="009E748A" w:rsidP="0036594F">
      <w:pPr>
        <w:pStyle w:val="2"/>
      </w:pPr>
      <w:bookmarkStart w:id="63" w:name="_Toc65586408"/>
      <w:r w:rsidRPr="002F4348">
        <w:t>7.</w:t>
      </w:r>
      <w:r>
        <w:t xml:space="preserve">6. </w:t>
      </w:r>
      <w:r w:rsidR="0036594F" w:rsidRPr="005E31D3">
        <w:rPr>
          <w:lang w:eastAsia="ru-RU"/>
        </w:rPr>
        <w:t>Профилактика и лечение тошноты и рвоты</w:t>
      </w:r>
      <w:bookmarkEnd w:id="63"/>
      <w:r w:rsidR="0036594F" w:rsidRPr="009600FA">
        <w:rPr>
          <w:lang w:eastAsia="ru-RU"/>
        </w:rPr>
        <w:t xml:space="preserve"> </w:t>
      </w:r>
    </w:p>
    <w:p w14:paraId="6B5BD4E7" w14:textId="7627FF1A" w:rsidR="0036594F" w:rsidRPr="001957E3" w:rsidRDefault="0036594F" w:rsidP="0036594F">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1957E3">
        <w:t xml:space="preserve">. </w:t>
      </w:r>
    </w:p>
    <w:p w14:paraId="3D039F6C" w14:textId="77777777" w:rsidR="0036594F" w:rsidRPr="001957E3" w:rsidRDefault="0036594F" w:rsidP="0036594F">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4F07D5AA" w14:textId="77777777" w:rsidR="0036594F" w:rsidRDefault="0036594F" w:rsidP="0036594F">
      <w:pPr>
        <w:pStyle w:val="Normal11"/>
        <w:tabs>
          <w:tab w:val="left" w:pos="0"/>
        </w:tabs>
        <w:spacing w:line="360" w:lineRule="auto"/>
        <w:ind w:firstLine="699"/>
        <w:jc w:val="both"/>
        <w:rPr>
          <w:rFonts w:cs="Times New Roman"/>
          <w:bCs/>
          <w:i/>
          <w:iCs/>
          <w:u w:val="single"/>
          <w:shd w:val="clear" w:color="auto" w:fill="FFFFFF"/>
        </w:rPr>
      </w:pPr>
    </w:p>
    <w:p w14:paraId="7A9CB604" w14:textId="77777777" w:rsidR="0036594F" w:rsidRPr="00733870"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733870">
        <w:rPr>
          <w:rFonts w:cs="Times New Roman"/>
          <w:bCs/>
          <w:i/>
          <w:iCs/>
          <w:u w:val="single"/>
          <w:shd w:val="clear" w:color="auto" w:fill="FFFFFF"/>
        </w:rPr>
        <w:t>Типы тошноты и рвоты</w:t>
      </w:r>
    </w:p>
    <w:p w14:paraId="68FFC0CB" w14:textId="77777777" w:rsidR="0036594F" w:rsidRPr="001957E3" w:rsidRDefault="0036594F" w:rsidP="00B153FC">
      <w:pPr>
        <w:pStyle w:val="afe"/>
        <w:numPr>
          <w:ilvl w:val="0"/>
          <w:numId w:val="48"/>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36942A00" w14:textId="77777777" w:rsidR="0036594F" w:rsidRPr="001957E3" w:rsidRDefault="0036594F" w:rsidP="00B153FC">
      <w:pPr>
        <w:pStyle w:val="afe"/>
        <w:numPr>
          <w:ilvl w:val="0"/>
          <w:numId w:val="48"/>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6D1C1E4F" w14:textId="77777777" w:rsidR="0036594F" w:rsidRPr="001957E3" w:rsidRDefault="0036594F" w:rsidP="00B153FC">
      <w:pPr>
        <w:pStyle w:val="afe"/>
        <w:numPr>
          <w:ilvl w:val="0"/>
          <w:numId w:val="48"/>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6AC3B482" w14:textId="77777777" w:rsidR="0036594F" w:rsidRPr="001957E3" w:rsidRDefault="0036594F" w:rsidP="00B153FC">
      <w:pPr>
        <w:pStyle w:val="afe"/>
        <w:numPr>
          <w:ilvl w:val="0"/>
          <w:numId w:val="48"/>
        </w:numPr>
        <w:contextualSpacing w:val="0"/>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70F0CA26" w14:textId="77777777" w:rsidR="0036594F" w:rsidRPr="001957E3" w:rsidRDefault="0036594F" w:rsidP="00B153FC">
      <w:pPr>
        <w:pStyle w:val="afe"/>
        <w:numPr>
          <w:ilvl w:val="0"/>
          <w:numId w:val="48"/>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6087F55C" w14:textId="77777777" w:rsidR="0036594F" w:rsidRDefault="0036594F" w:rsidP="0036594F">
      <w:pPr>
        <w:pStyle w:val="Normal11"/>
        <w:tabs>
          <w:tab w:val="left" w:pos="0"/>
        </w:tabs>
        <w:spacing w:line="360" w:lineRule="auto"/>
        <w:ind w:left="0" w:firstLine="0"/>
        <w:jc w:val="both"/>
        <w:rPr>
          <w:rFonts w:cs="Times New Roman"/>
          <w:b/>
          <w:shd w:val="clear" w:color="auto" w:fill="FFFFFF"/>
        </w:rPr>
      </w:pPr>
    </w:p>
    <w:p w14:paraId="5ADCB771" w14:textId="77777777" w:rsidR="0036594F" w:rsidRPr="00733870" w:rsidRDefault="0036594F" w:rsidP="0036594F">
      <w:pPr>
        <w:pStyle w:val="Normal11"/>
        <w:tabs>
          <w:tab w:val="left" w:pos="426"/>
        </w:tabs>
        <w:spacing w:line="360" w:lineRule="auto"/>
        <w:ind w:left="0" w:firstLine="426"/>
        <w:jc w:val="both"/>
        <w:rPr>
          <w:rFonts w:cs="Times New Roman"/>
          <w:bCs/>
          <w:i/>
          <w:iCs/>
          <w:u w:val="single"/>
          <w:shd w:val="clear" w:color="auto" w:fill="FFFFFF"/>
        </w:rPr>
      </w:pPr>
      <w:r w:rsidRPr="00733870">
        <w:rPr>
          <w:rFonts w:cs="Times New Roman"/>
          <w:bCs/>
          <w:i/>
          <w:iCs/>
          <w:u w:val="single"/>
          <w:shd w:val="clear" w:color="auto" w:fill="FFFFFF"/>
        </w:rPr>
        <w:t>Эметогенный потенциал противоопухолевых препаратов</w:t>
      </w:r>
    </w:p>
    <w:p w14:paraId="60764EE7" w14:textId="436FC98B" w:rsidR="0036594F" w:rsidRPr="001957E3" w:rsidRDefault="0036594F" w:rsidP="0036594F">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1957E3">
        <w:t>:</w:t>
      </w:r>
    </w:p>
    <w:p w14:paraId="35BDE07D" w14:textId="77777777" w:rsidR="0036594F" w:rsidRPr="001957E3" w:rsidRDefault="0036594F" w:rsidP="00B153FC">
      <w:pPr>
        <w:pStyle w:val="afe"/>
        <w:numPr>
          <w:ilvl w:val="0"/>
          <w:numId w:val="49"/>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5059FCD1" w14:textId="77777777" w:rsidR="0036594F" w:rsidRPr="001957E3" w:rsidRDefault="0036594F" w:rsidP="00B153FC">
      <w:pPr>
        <w:pStyle w:val="afe"/>
        <w:numPr>
          <w:ilvl w:val="0"/>
          <w:numId w:val="49"/>
        </w:numPr>
        <w:contextualSpacing w:val="0"/>
      </w:pPr>
      <w:r w:rsidRPr="001957E3">
        <w:t xml:space="preserve">низкий </w:t>
      </w:r>
      <w:r>
        <w:t>–</w:t>
      </w:r>
      <w:r w:rsidRPr="001957E3">
        <w:t xml:space="preserve"> развитие рвоты у 10 - 30% </w:t>
      </w:r>
      <w:r>
        <w:t>пациентов</w:t>
      </w:r>
      <w:r w:rsidRPr="001957E3">
        <w:t>;</w:t>
      </w:r>
    </w:p>
    <w:p w14:paraId="2744BCDD" w14:textId="77777777" w:rsidR="0036594F" w:rsidRPr="001957E3" w:rsidRDefault="0036594F" w:rsidP="00B153FC">
      <w:pPr>
        <w:pStyle w:val="afe"/>
        <w:numPr>
          <w:ilvl w:val="0"/>
          <w:numId w:val="49"/>
        </w:numPr>
        <w:contextualSpacing w:val="0"/>
      </w:pPr>
      <w:r w:rsidRPr="001957E3">
        <w:t xml:space="preserve">средний </w:t>
      </w:r>
      <w:r>
        <w:t>–</w:t>
      </w:r>
      <w:r w:rsidRPr="001957E3">
        <w:t xml:space="preserve"> развитие рвоты у 30 - 90% </w:t>
      </w:r>
      <w:r>
        <w:t>пациентов</w:t>
      </w:r>
      <w:r w:rsidRPr="001957E3">
        <w:t>;</w:t>
      </w:r>
    </w:p>
    <w:p w14:paraId="130E2315" w14:textId="77777777" w:rsidR="0036594F" w:rsidRDefault="0036594F" w:rsidP="00B153FC">
      <w:pPr>
        <w:pStyle w:val="afe"/>
        <w:numPr>
          <w:ilvl w:val="0"/>
          <w:numId w:val="49"/>
        </w:numPr>
        <w:contextualSpacing w:val="0"/>
      </w:pPr>
      <w:r w:rsidRPr="001957E3">
        <w:t xml:space="preserve">высокий </w:t>
      </w:r>
      <w:r>
        <w:t>–</w:t>
      </w:r>
      <w:r w:rsidRPr="001957E3">
        <w:t xml:space="preserve"> развитие рвоты более чем у 90% </w:t>
      </w:r>
      <w:r>
        <w:t>пациентов</w:t>
      </w:r>
      <w:r w:rsidRPr="001957E3">
        <w:t>.</w:t>
      </w:r>
    </w:p>
    <w:p w14:paraId="2064AA55" w14:textId="77777777" w:rsidR="0036594F" w:rsidRDefault="0036594F" w:rsidP="0036594F">
      <w:pPr>
        <w:ind w:firstLine="0"/>
      </w:pPr>
    </w:p>
    <w:p w14:paraId="50E74037" w14:textId="77777777" w:rsidR="0036594F" w:rsidRPr="001957E3" w:rsidRDefault="0036594F" w:rsidP="0036594F">
      <w:pPr>
        <w:ind w:firstLine="0"/>
      </w:pPr>
      <w:r>
        <w:t>Таблица 1. Уровень эметогенности основных противоопухолевых препаратов</w:t>
      </w:r>
    </w:p>
    <w:tbl>
      <w:tblPr>
        <w:tblStyle w:val="aff9"/>
        <w:tblW w:w="0" w:type="auto"/>
        <w:tblInd w:w="10" w:type="dxa"/>
        <w:tblLook w:val="04A0" w:firstRow="1" w:lastRow="0" w:firstColumn="1" w:lastColumn="0" w:noHBand="0" w:noVBand="1"/>
      </w:tblPr>
      <w:tblGrid>
        <w:gridCol w:w="1837"/>
        <w:gridCol w:w="3746"/>
        <w:gridCol w:w="3746"/>
      </w:tblGrid>
      <w:tr w:rsidR="0036594F" w14:paraId="7D72AB40" w14:textId="77777777" w:rsidTr="002D3EBF">
        <w:trPr>
          <w:trHeight w:val="692"/>
        </w:trPr>
        <w:tc>
          <w:tcPr>
            <w:tcW w:w="1837" w:type="dxa"/>
          </w:tcPr>
          <w:p w14:paraId="529766CE" w14:textId="77777777" w:rsidR="0036594F" w:rsidRPr="00DE20E4" w:rsidRDefault="0036594F" w:rsidP="002D3EBF">
            <w:pPr>
              <w:pStyle w:val="Normal11"/>
              <w:shd w:val="clear" w:color="auto" w:fill="auto"/>
              <w:tabs>
                <w:tab w:val="left" w:pos="0"/>
              </w:tabs>
              <w:spacing w:line="360" w:lineRule="auto"/>
              <w:ind w:left="57" w:right="57" w:firstLine="0"/>
              <w:jc w:val="both"/>
              <w:rPr>
                <w:rFonts w:cs="Times New Roman"/>
                <w:b/>
                <w:sz w:val="22"/>
                <w:szCs w:val="22"/>
                <w:shd w:val="clear" w:color="auto" w:fill="FFFFFF"/>
              </w:rPr>
            </w:pPr>
            <w:r w:rsidRPr="00DE20E4">
              <w:rPr>
                <w:rFonts w:cs="Times New Roman"/>
                <w:b/>
                <w:sz w:val="22"/>
                <w:szCs w:val="22"/>
                <w:shd w:val="clear" w:color="auto" w:fill="FFFFFF"/>
              </w:rPr>
              <w:t>Уровень эметогенности</w:t>
            </w:r>
          </w:p>
        </w:tc>
        <w:tc>
          <w:tcPr>
            <w:tcW w:w="3746" w:type="dxa"/>
          </w:tcPr>
          <w:p w14:paraId="154FCB19" w14:textId="77777777" w:rsidR="0036594F" w:rsidRPr="00DE20E4" w:rsidRDefault="0036594F" w:rsidP="002D3EBF">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Противоопухолевые препараты для внутривенного введения</w:t>
            </w:r>
          </w:p>
        </w:tc>
        <w:tc>
          <w:tcPr>
            <w:tcW w:w="3746" w:type="dxa"/>
          </w:tcPr>
          <w:p w14:paraId="312F44E4" w14:textId="77777777" w:rsidR="0036594F" w:rsidRPr="00DE20E4" w:rsidRDefault="0036594F" w:rsidP="002D3EBF">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 xml:space="preserve">Противоопухолевые препараты для перорального приема </w:t>
            </w:r>
          </w:p>
        </w:tc>
      </w:tr>
      <w:tr w:rsidR="0036594F" w14:paraId="4A5F5F8A" w14:textId="77777777" w:rsidTr="002D3EBF">
        <w:trPr>
          <w:trHeight w:val="692"/>
        </w:trPr>
        <w:tc>
          <w:tcPr>
            <w:tcW w:w="1837" w:type="dxa"/>
          </w:tcPr>
          <w:p w14:paraId="3320C0F2" w14:textId="77777777" w:rsidR="0036594F" w:rsidRDefault="0036594F"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0A96BFC9" w14:textId="77777777" w:rsidR="0036594F" w:rsidRPr="00DE20E4" w:rsidRDefault="0036594F"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3746" w:type="dxa"/>
          </w:tcPr>
          <w:p w14:paraId="54483A84"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71F9B224"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карбазин</w:t>
            </w:r>
          </w:p>
          <w:p w14:paraId="13340744"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мустин</w:t>
            </w:r>
          </w:p>
          <w:p w14:paraId="4E077CAA"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хлорэтамин</w:t>
            </w:r>
          </w:p>
          <w:p w14:paraId="1046721B"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трептозоцин</w:t>
            </w:r>
          </w:p>
          <w:p w14:paraId="7994424F"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 1500 мг / м</w:t>
            </w:r>
            <w:r w:rsidRPr="00046796">
              <w:rPr>
                <w:rFonts w:cs="Times New Roman"/>
                <w:sz w:val="22"/>
                <w:szCs w:val="22"/>
                <w:shd w:val="clear" w:color="auto" w:fill="FFFFFF"/>
                <w:vertAlign w:val="superscript"/>
              </w:rPr>
              <w:t>2</w:t>
            </w:r>
          </w:p>
          <w:p w14:paraId="47C0BBFF" w14:textId="77777777" w:rsidR="0036594F" w:rsidRPr="00DE20E4" w:rsidRDefault="0036594F" w:rsidP="00B153FC">
            <w:pPr>
              <w:pStyle w:val="Normal11"/>
              <w:numPr>
                <w:ilvl w:val="0"/>
                <w:numId w:val="44"/>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сплатин</w:t>
            </w:r>
          </w:p>
        </w:tc>
        <w:tc>
          <w:tcPr>
            <w:tcW w:w="3746" w:type="dxa"/>
          </w:tcPr>
          <w:p w14:paraId="47F903AC" w14:textId="77777777" w:rsidR="0036594F" w:rsidRPr="00DE20E4" w:rsidRDefault="0036594F" w:rsidP="00B153FC">
            <w:pPr>
              <w:pStyle w:val="Normal11"/>
              <w:numPr>
                <w:ilvl w:val="0"/>
                <w:numId w:val="44"/>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370EB5C0" w14:textId="77777777" w:rsidR="0036594F" w:rsidRPr="00DE20E4" w:rsidRDefault="0036594F" w:rsidP="00B153FC">
            <w:pPr>
              <w:pStyle w:val="Normal11"/>
              <w:numPr>
                <w:ilvl w:val="0"/>
                <w:numId w:val="44"/>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окарбазин</w:t>
            </w:r>
          </w:p>
        </w:tc>
      </w:tr>
      <w:tr w:rsidR="0036594F" w14:paraId="5C026BB6" w14:textId="77777777" w:rsidTr="002D3EBF">
        <w:trPr>
          <w:trHeight w:val="692"/>
        </w:trPr>
        <w:tc>
          <w:tcPr>
            <w:tcW w:w="1837" w:type="dxa"/>
          </w:tcPr>
          <w:p w14:paraId="47E11456" w14:textId="77777777" w:rsidR="0036594F" w:rsidRPr="00DE20E4" w:rsidRDefault="0036594F"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Умеренный (30–90 %)</w:t>
            </w:r>
          </w:p>
        </w:tc>
        <w:tc>
          <w:tcPr>
            <w:tcW w:w="3746" w:type="dxa"/>
          </w:tcPr>
          <w:p w14:paraId="20D613F7"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зацитидин</w:t>
            </w:r>
          </w:p>
          <w:p w14:paraId="4FC8B3B6"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лемтузумаб</w:t>
            </w:r>
          </w:p>
          <w:p w14:paraId="61A323CF"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ендамустин</w:t>
            </w:r>
          </w:p>
          <w:p w14:paraId="4AA19C1B"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усульфан</w:t>
            </w:r>
          </w:p>
          <w:p w14:paraId="34EEA4D5"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унорубицин</w:t>
            </w:r>
          </w:p>
          <w:p w14:paraId="42363DDF"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н</w:t>
            </w:r>
          </w:p>
          <w:p w14:paraId="35F05A38"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дарубицин</w:t>
            </w:r>
          </w:p>
          <w:p w14:paraId="60C1F7C0"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ринотекан</w:t>
            </w:r>
          </w:p>
          <w:p w14:paraId="0C4A5FB0" w14:textId="77777777" w:rsidR="0036594F" w:rsidRPr="002C441B"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иринотекан </w:t>
            </w:r>
            <w:r w:rsidRPr="002C441B">
              <w:rPr>
                <w:rFonts w:cs="Times New Roman"/>
                <w:sz w:val="22"/>
                <w:szCs w:val="22"/>
                <w:shd w:val="clear" w:color="auto" w:fill="FFFFFF"/>
              </w:rPr>
              <w:t>[</w:t>
            </w:r>
            <w:r w:rsidRPr="00DE20E4">
              <w:rPr>
                <w:rFonts w:cs="Times New Roman"/>
                <w:sz w:val="22"/>
                <w:szCs w:val="22"/>
                <w:shd w:val="clear" w:color="auto" w:fill="FFFFFF"/>
              </w:rPr>
              <w:t>липосомальная форма</w:t>
            </w:r>
            <w:r w:rsidRPr="002C441B">
              <w:rPr>
                <w:rFonts w:cs="Times New Roman"/>
                <w:sz w:val="22"/>
                <w:szCs w:val="22"/>
                <w:shd w:val="clear" w:color="auto" w:fill="FFFFFF"/>
              </w:rPr>
              <w:t>]</w:t>
            </w:r>
          </w:p>
          <w:p w14:paraId="1C459BBC"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фосфамид</w:t>
            </w:r>
          </w:p>
          <w:p w14:paraId="35744900"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боплатин</w:t>
            </w:r>
          </w:p>
          <w:p w14:paraId="49214656"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офарабин</w:t>
            </w:r>
          </w:p>
          <w:p w14:paraId="1C943A12"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ксалиплатин</w:t>
            </w:r>
          </w:p>
          <w:p w14:paraId="7D847C6F"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ромидепсин </w:t>
            </w:r>
          </w:p>
          <w:p w14:paraId="5EA69B7E"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38A823A4"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иотепа</w:t>
            </w:r>
          </w:p>
          <w:p w14:paraId="256C0F84"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бектедин</w:t>
            </w:r>
          </w:p>
          <w:p w14:paraId="3D9BF2A0"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lt;1500 мг / м</w:t>
            </w:r>
            <w:r w:rsidRPr="00046796">
              <w:rPr>
                <w:rFonts w:cs="Times New Roman"/>
                <w:sz w:val="22"/>
                <w:szCs w:val="22"/>
                <w:shd w:val="clear" w:color="auto" w:fill="FFFFFF"/>
                <w:vertAlign w:val="superscript"/>
              </w:rPr>
              <w:t>2</w:t>
            </w:r>
          </w:p>
          <w:p w14:paraId="22B7BC65"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w:t>
            </w:r>
            <w:r w:rsidRPr="00046796">
              <w:rPr>
                <w:rFonts w:cs="Times New Roman"/>
                <w:sz w:val="22"/>
                <w:szCs w:val="22"/>
                <w:shd w:val="clear" w:color="auto" w:fill="FFFFFF"/>
                <w:vertAlign w:val="superscript"/>
              </w:rPr>
              <w:t>2</w:t>
            </w:r>
          </w:p>
          <w:p w14:paraId="7DC3211D" w14:textId="77777777" w:rsidR="0036594F" w:rsidRPr="00DE20E4" w:rsidRDefault="0036594F" w:rsidP="00B153FC">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пирубицин</w:t>
            </w:r>
          </w:p>
        </w:tc>
        <w:tc>
          <w:tcPr>
            <w:tcW w:w="3746" w:type="dxa"/>
          </w:tcPr>
          <w:p w14:paraId="41DA5F1B"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осутиниб</w:t>
            </w:r>
          </w:p>
          <w:p w14:paraId="717F552A"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3CF31B9A" w14:textId="77777777" w:rsidR="0036594F" w:rsidRDefault="0036594F" w:rsidP="00B153FC">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матиниб</w:t>
            </w:r>
          </w:p>
          <w:p w14:paraId="5576B9C9" w14:textId="77777777" w:rsidR="0036594F" w:rsidRPr="00DE20E4" w:rsidRDefault="0036594F" w:rsidP="00B153FC">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озантиниб</w:t>
            </w:r>
          </w:p>
          <w:p w14:paraId="46C241DD"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ризотиниб</w:t>
            </w:r>
          </w:p>
          <w:p w14:paraId="2565A011"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ленватиниб</w:t>
            </w:r>
          </w:p>
          <w:p w14:paraId="46BA6B6A" w14:textId="77777777" w:rsidR="0036594F"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78B7A708"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трифлуридин-типирацил</w:t>
            </w:r>
          </w:p>
          <w:p w14:paraId="388FE2D4" w14:textId="77777777" w:rsidR="0036594F" w:rsidRPr="00DE20E4" w:rsidRDefault="0036594F" w:rsidP="00B153FC">
            <w:pPr>
              <w:pStyle w:val="Normal11"/>
              <w:numPr>
                <w:ilvl w:val="0"/>
                <w:numId w:val="45"/>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ритиниб</w:t>
            </w:r>
          </w:p>
          <w:p w14:paraId="02FDC1DA" w14:textId="77777777" w:rsidR="0036594F" w:rsidRPr="00DE20E4" w:rsidRDefault="0036594F" w:rsidP="00B153FC">
            <w:pPr>
              <w:pStyle w:val="Normal11"/>
              <w:numPr>
                <w:ilvl w:val="0"/>
                <w:numId w:val="45"/>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36594F" w14:paraId="155E9614" w14:textId="77777777" w:rsidTr="002D3EBF">
        <w:trPr>
          <w:trHeight w:val="692"/>
        </w:trPr>
        <w:tc>
          <w:tcPr>
            <w:tcW w:w="1837" w:type="dxa"/>
          </w:tcPr>
          <w:p w14:paraId="63EB02B4" w14:textId="77777777" w:rsidR="0036594F" w:rsidRDefault="0036594F"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49D39F36" w14:textId="77777777" w:rsidR="0036594F" w:rsidRPr="00DE20E4" w:rsidRDefault="0036594F"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10–30 %)</w:t>
            </w:r>
          </w:p>
        </w:tc>
        <w:tc>
          <w:tcPr>
            <w:tcW w:w="3746" w:type="dxa"/>
          </w:tcPr>
          <w:p w14:paraId="568FC311"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тезолизумаб</w:t>
            </w:r>
          </w:p>
          <w:p w14:paraId="643B44F5"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флиберцепт</w:t>
            </w:r>
          </w:p>
          <w:p w14:paraId="50D1466A"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линостат</w:t>
            </w:r>
          </w:p>
          <w:p w14:paraId="0787416E"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инатумомаб</w:t>
            </w:r>
          </w:p>
          <w:p w14:paraId="6AE5C22B"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ортезомиб</w:t>
            </w:r>
          </w:p>
          <w:p w14:paraId="0B56E815"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рентуксимаб</w:t>
            </w:r>
          </w:p>
          <w:p w14:paraId="201215DE"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флунин</w:t>
            </w:r>
          </w:p>
          <w:p w14:paraId="70DDADE0"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мцитабин</w:t>
            </w:r>
          </w:p>
          <w:p w14:paraId="03646E7A"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w:t>
            </w:r>
            <w:r>
              <w:rPr>
                <w:rFonts w:cs="Times New Roman"/>
                <w:sz w:val="22"/>
                <w:szCs w:val="22"/>
                <w:shd w:val="clear" w:color="auto" w:fill="FFFFFF"/>
              </w:rPr>
              <w:t xml:space="preserve">н </w:t>
            </w:r>
            <w:r w:rsidRPr="00DE20E4">
              <w:rPr>
                <w:rFonts w:cs="Times New Roman"/>
                <w:sz w:val="22"/>
                <w:szCs w:val="22"/>
                <w:shd w:val="clear" w:color="auto" w:fill="FFFFFF"/>
              </w:rPr>
              <w:t>пегилированный</w:t>
            </w:r>
            <w:r>
              <w:rPr>
                <w:rFonts w:cs="Times New Roman"/>
                <w:sz w:val="22"/>
                <w:szCs w:val="22"/>
                <w:shd w:val="clear" w:color="auto" w:fill="FFFFFF"/>
              </w:rPr>
              <w:t xml:space="preserve"> </w:t>
            </w:r>
            <w:r w:rsidRPr="00DE20E4">
              <w:rPr>
                <w:rFonts w:cs="Times New Roman"/>
                <w:sz w:val="22"/>
                <w:szCs w:val="22"/>
                <w:shd w:val="clear" w:color="auto" w:fill="FFFFFF"/>
              </w:rPr>
              <w:t>липосомальный</w:t>
            </w:r>
          </w:p>
          <w:p w14:paraId="3EEEFACA"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цетаксел</w:t>
            </w:r>
          </w:p>
          <w:p w14:paraId="7117E142"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ксабепилон</w:t>
            </w:r>
          </w:p>
          <w:p w14:paraId="3C29A4ED"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пилимумаб</w:t>
            </w:r>
          </w:p>
          <w:p w14:paraId="24A8ECFE"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азитаксел</w:t>
            </w:r>
          </w:p>
          <w:p w14:paraId="7F989E64"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филзомиб</w:t>
            </w:r>
          </w:p>
          <w:p w14:paraId="1D016588"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тумаксумаб</w:t>
            </w:r>
          </w:p>
          <w:p w14:paraId="59A0C7FB"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0824BD28"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ксантрон</w:t>
            </w:r>
          </w:p>
          <w:p w14:paraId="04795A43"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мицин</w:t>
            </w:r>
          </w:p>
          <w:p w14:paraId="3E886EB1"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аб-паклитаксел</w:t>
            </w:r>
          </w:p>
          <w:p w14:paraId="130B588A"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ецитумумаб</w:t>
            </w:r>
          </w:p>
          <w:p w14:paraId="3550709D"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клитаксел</w:t>
            </w:r>
          </w:p>
          <w:p w14:paraId="69FCFFA3"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нитумумаб</w:t>
            </w:r>
          </w:p>
          <w:p w14:paraId="29E810CB"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етрексед</w:t>
            </w:r>
          </w:p>
          <w:p w14:paraId="46D909E5"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ртузумаб</w:t>
            </w:r>
          </w:p>
          <w:p w14:paraId="0F5D8158"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сиролимус</w:t>
            </w:r>
          </w:p>
          <w:p w14:paraId="1137B6B5"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опотекан</w:t>
            </w:r>
          </w:p>
          <w:p w14:paraId="2168F7E7"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стузумаб-эмтанзин</w:t>
            </w:r>
          </w:p>
          <w:p w14:paraId="52FB0A98"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туксимаб</w:t>
            </w:r>
          </w:p>
          <w:p w14:paraId="03D25379"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 ≤ 1000 мг / м</w:t>
            </w:r>
            <w:r w:rsidRPr="00046796">
              <w:rPr>
                <w:rFonts w:cs="Times New Roman"/>
                <w:sz w:val="22"/>
                <w:szCs w:val="22"/>
                <w:shd w:val="clear" w:color="auto" w:fill="FFFFFF"/>
                <w:vertAlign w:val="superscript"/>
              </w:rPr>
              <w:t>2</w:t>
            </w:r>
          </w:p>
          <w:p w14:paraId="36D8EBCD"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лотузумаб</w:t>
            </w:r>
          </w:p>
          <w:p w14:paraId="3ADADCB5" w14:textId="77777777" w:rsidR="0036594F" w:rsidRPr="00DE20E4" w:rsidRDefault="0036594F" w:rsidP="00B153FC">
            <w:pPr>
              <w:pStyle w:val="Normal11"/>
              <w:numPr>
                <w:ilvl w:val="0"/>
                <w:numId w:val="46"/>
              </w:numPr>
              <w:tabs>
                <w:tab w:val="left" w:pos="0"/>
                <w:tab w:val="left" w:pos="1515"/>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ибулин</w:t>
            </w:r>
            <w:r w:rsidRPr="00DE20E4">
              <w:rPr>
                <w:rFonts w:cs="Times New Roman"/>
                <w:sz w:val="22"/>
                <w:szCs w:val="22"/>
                <w:shd w:val="clear" w:color="auto" w:fill="FFFFFF"/>
              </w:rPr>
              <w:tab/>
            </w:r>
          </w:p>
          <w:p w14:paraId="7951DF4C"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топозид</w:t>
            </w:r>
          </w:p>
          <w:p w14:paraId="54F054C1" w14:textId="77777777" w:rsidR="0036594F" w:rsidRPr="00DE20E4" w:rsidRDefault="0036594F" w:rsidP="00B153FC">
            <w:pPr>
              <w:pStyle w:val="Normal11"/>
              <w:numPr>
                <w:ilvl w:val="0"/>
                <w:numId w:val="4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фторурацил</w:t>
            </w:r>
          </w:p>
        </w:tc>
        <w:tc>
          <w:tcPr>
            <w:tcW w:w="3746" w:type="dxa"/>
          </w:tcPr>
          <w:p w14:paraId="22F04A8E"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ксатиниб</w:t>
            </w:r>
          </w:p>
          <w:p w14:paraId="7768E646"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015EAB">
              <w:rPr>
                <w:rFonts w:cs="Times New Roman"/>
                <w:sz w:val="22"/>
                <w:szCs w:val="22"/>
                <w:shd w:val="clear" w:color="auto" w:fill="FFFFFF"/>
              </w:rPr>
              <w:t xml:space="preserve">лектиниб </w:t>
            </w:r>
          </w:p>
          <w:p w14:paraId="0E571095"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афатиниб</w:t>
            </w:r>
          </w:p>
          <w:p w14:paraId="3D23CF10"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андетаниб</w:t>
            </w:r>
          </w:p>
          <w:p w14:paraId="21CB75BA"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енетоклакс</w:t>
            </w:r>
          </w:p>
          <w:p w14:paraId="15701D0A"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ориностат</w:t>
            </w:r>
          </w:p>
          <w:p w14:paraId="0916D284"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брафениб</w:t>
            </w:r>
          </w:p>
          <w:p w14:paraId="4B96C92D"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затиниб</w:t>
            </w:r>
          </w:p>
          <w:p w14:paraId="72B0982A"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брутиниб</w:t>
            </w:r>
          </w:p>
          <w:p w14:paraId="7BCA74C5"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 xml:space="preserve">иделалисиб </w:t>
            </w:r>
          </w:p>
          <w:p w14:paraId="20EEB0F7"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ксазомиб</w:t>
            </w:r>
          </w:p>
          <w:p w14:paraId="0007AFE7"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апецитабин</w:t>
            </w:r>
          </w:p>
          <w:p w14:paraId="41F3DEED"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обиметиниб</w:t>
            </w:r>
          </w:p>
          <w:p w14:paraId="43BBF1CE"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апатиниб</w:t>
            </w:r>
          </w:p>
          <w:p w14:paraId="1C384CCC"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еналидомид</w:t>
            </w:r>
          </w:p>
          <w:p w14:paraId="36E6E33C"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нилотиниб</w:t>
            </w:r>
          </w:p>
          <w:p w14:paraId="52A84651"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лапариб</w:t>
            </w:r>
          </w:p>
          <w:p w14:paraId="1C9E833F"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симертиниб</w:t>
            </w:r>
          </w:p>
          <w:p w14:paraId="081DB7FF"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зопаниб</w:t>
            </w:r>
          </w:p>
          <w:p w14:paraId="77285646"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лбоциклиб</w:t>
            </w:r>
          </w:p>
          <w:p w14:paraId="6182B4D0"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нобиностат</w:t>
            </w:r>
          </w:p>
          <w:p w14:paraId="6E5F734A"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онатиниб</w:t>
            </w:r>
          </w:p>
          <w:p w14:paraId="5ED6D504"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регорафениб</w:t>
            </w:r>
          </w:p>
          <w:p w14:paraId="72B6F376" w14:textId="77777777" w:rsidR="0036594F" w:rsidRPr="00015EAB"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сонидегиб</w:t>
            </w:r>
          </w:p>
          <w:p w14:paraId="6FA6DD1E"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унитиниб</w:t>
            </w:r>
          </w:p>
          <w:p w14:paraId="6F7DAD6C"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алидомид</w:t>
            </w:r>
          </w:p>
          <w:p w14:paraId="43730D3B"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гафур-урацил</w:t>
            </w:r>
          </w:p>
          <w:p w14:paraId="2FCF7A29"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метиниб</w:t>
            </w:r>
          </w:p>
          <w:p w14:paraId="458E35AF" w14:textId="77777777" w:rsidR="0036594F" w:rsidRPr="00DE20E4" w:rsidRDefault="0036594F" w:rsidP="00B153FC">
            <w:pPr>
              <w:pStyle w:val="Normal11"/>
              <w:numPr>
                <w:ilvl w:val="0"/>
                <w:numId w:val="4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флударабин</w:t>
            </w:r>
          </w:p>
          <w:p w14:paraId="7BAE5CA7" w14:textId="77777777" w:rsidR="0036594F" w:rsidRPr="00DE20E4" w:rsidRDefault="0036594F" w:rsidP="00B153FC">
            <w:pPr>
              <w:pStyle w:val="Normal11"/>
              <w:numPr>
                <w:ilvl w:val="0"/>
                <w:numId w:val="4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веролимус</w:t>
            </w:r>
          </w:p>
          <w:p w14:paraId="6B2569F4" w14:textId="77777777" w:rsidR="0036594F" w:rsidRPr="00DE20E4" w:rsidRDefault="0036594F" w:rsidP="00B153FC">
            <w:pPr>
              <w:pStyle w:val="Normal11"/>
              <w:numPr>
                <w:ilvl w:val="0"/>
                <w:numId w:val="4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36594F" w14:paraId="1325824C" w14:textId="77777777" w:rsidTr="002D3EBF">
        <w:trPr>
          <w:trHeight w:val="692"/>
        </w:trPr>
        <w:tc>
          <w:tcPr>
            <w:tcW w:w="1837" w:type="dxa"/>
          </w:tcPr>
          <w:p w14:paraId="68B0280C" w14:textId="77777777" w:rsidR="0036594F" w:rsidRPr="00DE20E4" w:rsidRDefault="0036594F" w:rsidP="002D3EBF">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Минимальный (&lt;10 %)</w:t>
            </w:r>
          </w:p>
        </w:tc>
        <w:tc>
          <w:tcPr>
            <w:tcW w:w="3746" w:type="dxa"/>
          </w:tcPr>
          <w:p w14:paraId="48FD49B2"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вацизумаб</w:t>
            </w:r>
          </w:p>
          <w:p w14:paraId="38011CBD"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еомицин</w:t>
            </w:r>
          </w:p>
          <w:p w14:paraId="1DB847CB"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бластин</w:t>
            </w:r>
          </w:p>
          <w:p w14:paraId="41A6F503"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кристин</w:t>
            </w:r>
          </w:p>
          <w:p w14:paraId="3D124BC2"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01F118E3"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ратумумаб</w:t>
            </w:r>
          </w:p>
          <w:p w14:paraId="195473EA"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адрибин</w:t>
            </w:r>
          </w:p>
          <w:p w14:paraId="57EF9B5F"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иволумаб</w:t>
            </w:r>
          </w:p>
          <w:p w14:paraId="1E28614F"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бинутузумаб</w:t>
            </w:r>
          </w:p>
          <w:p w14:paraId="0E29C65B"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фатумумаб</w:t>
            </w:r>
          </w:p>
          <w:p w14:paraId="73AB3C70"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бролизумаб</w:t>
            </w:r>
          </w:p>
          <w:p w14:paraId="0B3A9B6A"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иксантрон</w:t>
            </w:r>
          </w:p>
          <w:p w14:paraId="6268D566"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алатрексат</w:t>
            </w:r>
          </w:p>
          <w:p w14:paraId="6ACF841E"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амуцирумаб</w:t>
            </w:r>
          </w:p>
          <w:p w14:paraId="360C597A" w14:textId="77777777" w:rsidR="0036594F" w:rsidRPr="00FA793D"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ритуксимаб</w:t>
            </w:r>
          </w:p>
          <w:p w14:paraId="12D16A6D" w14:textId="77777777" w:rsidR="0036594F" w:rsidRPr="00FA793D"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трастузумаб</w:t>
            </w:r>
          </w:p>
          <w:p w14:paraId="06EC878E" w14:textId="77777777" w:rsidR="0036594F" w:rsidRPr="00FA793D" w:rsidRDefault="0036594F" w:rsidP="00B153FC">
            <w:pPr>
              <w:pStyle w:val="Normal11"/>
              <w:numPr>
                <w:ilvl w:val="0"/>
                <w:numId w:val="47"/>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флударабин</w:t>
            </w:r>
          </w:p>
          <w:p w14:paraId="3B190FA7" w14:textId="77777777" w:rsidR="0036594F" w:rsidRPr="00DE20E4" w:rsidRDefault="0036594F" w:rsidP="00B153FC">
            <w:pPr>
              <w:pStyle w:val="Normal11"/>
              <w:numPr>
                <w:ilvl w:val="0"/>
                <w:numId w:val="47"/>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2-хлордеоксиаденозин</w:t>
            </w:r>
          </w:p>
        </w:tc>
        <w:tc>
          <w:tcPr>
            <w:tcW w:w="3746" w:type="dxa"/>
          </w:tcPr>
          <w:p w14:paraId="4B7A54EE"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усульфан</w:t>
            </w:r>
          </w:p>
          <w:p w14:paraId="2F191171"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в</w:t>
            </w:r>
            <w:r w:rsidRPr="00DE20E4">
              <w:rPr>
                <w:rFonts w:cs="Times New Roman"/>
                <w:sz w:val="22"/>
                <w:szCs w:val="22"/>
                <w:shd w:val="clear" w:color="auto" w:fill="FFFFFF"/>
              </w:rPr>
              <w:t>емурафениб</w:t>
            </w:r>
          </w:p>
          <w:p w14:paraId="6FBEF3DD"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смодегиб</w:t>
            </w:r>
          </w:p>
          <w:p w14:paraId="0B9E60FF"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фитиниб</w:t>
            </w:r>
          </w:p>
          <w:p w14:paraId="55FBC5EA"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идроксиуреа</w:t>
            </w:r>
          </w:p>
          <w:p w14:paraId="36E49373"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лфалан</w:t>
            </w:r>
          </w:p>
          <w:p w14:paraId="79F97CC3"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73344ACF"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омалидомид</w:t>
            </w:r>
          </w:p>
          <w:p w14:paraId="3826DEB6"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уксолитиниб</w:t>
            </w:r>
          </w:p>
          <w:p w14:paraId="463ABB2B"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орафениб</w:t>
            </w:r>
          </w:p>
          <w:p w14:paraId="562B2C4C"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хлорамбуцил</w:t>
            </w:r>
          </w:p>
          <w:p w14:paraId="514F4AFB"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лотиниб</w:t>
            </w:r>
          </w:p>
          <w:p w14:paraId="69FC642F" w14:textId="77777777" w:rsidR="0036594F" w:rsidRPr="00DE20E4" w:rsidRDefault="0036594F" w:rsidP="00B153FC">
            <w:pPr>
              <w:pStyle w:val="Normal11"/>
              <w:numPr>
                <w:ilvl w:val="0"/>
                <w:numId w:val="4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тиогуанин</w:t>
            </w:r>
          </w:p>
          <w:p w14:paraId="129C5996" w14:textId="77777777" w:rsidR="0036594F" w:rsidRPr="00DE20E4" w:rsidRDefault="0036594F" w:rsidP="002D3EBF">
            <w:pPr>
              <w:pStyle w:val="Normal11"/>
              <w:shd w:val="clear" w:color="auto" w:fill="auto"/>
              <w:tabs>
                <w:tab w:val="left" w:pos="0"/>
              </w:tabs>
              <w:spacing w:line="360" w:lineRule="auto"/>
              <w:ind w:left="57" w:right="57" w:firstLine="0"/>
              <w:rPr>
                <w:rFonts w:cs="Times New Roman"/>
                <w:sz w:val="22"/>
                <w:szCs w:val="22"/>
                <w:shd w:val="clear" w:color="auto" w:fill="FFFFFF"/>
              </w:rPr>
            </w:pPr>
          </w:p>
        </w:tc>
      </w:tr>
    </w:tbl>
    <w:p w14:paraId="210456EF" w14:textId="77777777" w:rsidR="0036594F" w:rsidRDefault="0036594F" w:rsidP="0036594F"/>
    <w:p w14:paraId="3E87C094" w14:textId="0262C88D" w:rsidR="0036594F" w:rsidRDefault="0036594F" w:rsidP="0036594F">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78F3B89E" w14:textId="77777777" w:rsidR="0036594F" w:rsidRPr="001957E3" w:rsidRDefault="0036594F" w:rsidP="0036594F"/>
    <w:p w14:paraId="38FE70D9" w14:textId="77777777" w:rsidR="0036594F" w:rsidRPr="00376A77"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376A77">
        <w:rPr>
          <w:rFonts w:cs="Times New Roman"/>
          <w:bCs/>
          <w:i/>
          <w:iCs/>
          <w:u w:val="single"/>
          <w:shd w:val="clear" w:color="auto" w:fill="FFFFFF"/>
        </w:rPr>
        <w:t>Противорвотные препараты</w:t>
      </w:r>
    </w:p>
    <w:p w14:paraId="143BFA98" w14:textId="05F4EE3C" w:rsidR="0036594F" w:rsidRPr="0030741F" w:rsidRDefault="0036594F" w:rsidP="0036594F">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30741F">
        <w:t>:</w:t>
      </w:r>
    </w:p>
    <w:p w14:paraId="5C0950D0" w14:textId="77777777" w:rsidR="0036594F" w:rsidRDefault="0036594F" w:rsidP="00B153FC">
      <w:pPr>
        <w:pStyle w:val="afe"/>
        <w:numPr>
          <w:ilvl w:val="0"/>
          <w:numId w:val="50"/>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А3.</w:t>
      </w:r>
      <w:r w:rsidRPr="00376A77">
        <w:t>2</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6C6E3338" w14:textId="77777777" w:rsidR="0036594F" w:rsidRDefault="0036594F" w:rsidP="0036594F">
      <w:pPr>
        <w:pStyle w:val="Normal11"/>
        <w:tabs>
          <w:tab w:val="left" w:pos="0"/>
        </w:tabs>
        <w:spacing w:line="360" w:lineRule="auto"/>
        <w:jc w:val="both"/>
        <w:rPr>
          <w:rFonts w:cs="Times New Roman"/>
          <w:bCs/>
        </w:rPr>
      </w:pPr>
    </w:p>
    <w:p w14:paraId="5AAFEE9E" w14:textId="77777777" w:rsidR="0036594F" w:rsidRPr="0070602A" w:rsidRDefault="0036594F" w:rsidP="0036594F">
      <w:pPr>
        <w:pStyle w:val="Normal11"/>
        <w:tabs>
          <w:tab w:val="left" w:pos="0"/>
        </w:tabs>
        <w:spacing w:line="360" w:lineRule="auto"/>
        <w:jc w:val="both"/>
        <w:rPr>
          <w:rFonts w:cs="Times New Roman"/>
          <w:bCs/>
        </w:rPr>
      </w:pPr>
      <w:r w:rsidRPr="0070602A">
        <w:rPr>
          <w:rFonts w:cs="Times New Roman"/>
          <w:bCs/>
        </w:rPr>
        <w:t xml:space="preserve">Таблица </w:t>
      </w:r>
      <w:r>
        <w:rPr>
          <w:rFonts w:cs="Times New Roman"/>
          <w:bCs/>
        </w:rPr>
        <w:t>А3.2.</w:t>
      </w:r>
      <w:r w:rsidRPr="0070602A">
        <w:rPr>
          <w:rFonts w:cs="Times New Roman"/>
          <w:bCs/>
        </w:rPr>
        <w:t xml:space="preserve">2. Режим дозирования антагонистов 5-HT3-рецепторов </w:t>
      </w:r>
    </w:p>
    <w:tbl>
      <w:tblPr>
        <w:tblStyle w:val="aff9"/>
        <w:tblW w:w="0" w:type="auto"/>
        <w:jc w:val="center"/>
        <w:tblLook w:val="04A0" w:firstRow="1" w:lastRow="0" w:firstColumn="1" w:lastColumn="0" w:noHBand="0" w:noVBand="1"/>
      </w:tblPr>
      <w:tblGrid>
        <w:gridCol w:w="2220"/>
        <w:gridCol w:w="2756"/>
        <w:gridCol w:w="3557"/>
      </w:tblGrid>
      <w:tr w:rsidR="0036594F" w:rsidRPr="0079248E" w14:paraId="58FB6E1F" w14:textId="77777777" w:rsidTr="002D3EBF">
        <w:trPr>
          <w:jc w:val="center"/>
        </w:trPr>
        <w:tc>
          <w:tcPr>
            <w:tcW w:w="2220" w:type="dxa"/>
          </w:tcPr>
          <w:p w14:paraId="2A62063B" w14:textId="77777777" w:rsidR="0036594F" w:rsidRPr="0079248E" w:rsidRDefault="0036594F" w:rsidP="002D3EBF">
            <w:pPr>
              <w:tabs>
                <w:tab w:val="left" w:pos="0"/>
              </w:tabs>
              <w:ind w:left="57" w:right="57" w:firstLine="0"/>
              <w:jc w:val="center"/>
              <w:rPr>
                <w:szCs w:val="24"/>
                <w:lang w:eastAsia="ru-RU"/>
              </w:rPr>
            </w:pPr>
            <w:r w:rsidRPr="0079248E">
              <w:rPr>
                <w:szCs w:val="24"/>
                <w:lang w:eastAsia="ru-RU"/>
              </w:rPr>
              <w:t>Препарат</w:t>
            </w:r>
          </w:p>
        </w:tc>
        <w:tc>
          <w:tcPr>
            <w:tcW w:w="2756" w:type="dxa"/>
          </w:tcPr>
          <w:p w14:paraId="0D95CF51" w14:textId="77777777" w:rsidR="0036594F" w:rsidRPr="0079248E" w:rsidRDefault="0036594F" w:rsidP="002D3EBF">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473F0DA6" w14:textId="77777777" w:rsidR="0036594F" w:rsidRPr="0079248E" w:rsidRDefault="0036594F" w:rsidP="002D3EBF">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36594F" w:rsidRPr="0030741F" w14:paraId="2FE2423E" w14:textId="77777777" w:rsidTr="002D3EBF">
        <w:trPr>
          <w:jc w:val="center"/>
        </w:trPr>
        <w:tc>
          <w:tcPr>
            <w:tcW w:w="2220" w:type="dxa"/>
          </w:tcPr>
          <w:p w14:paraId="40BC8CC7" w14:textId="77777777" w:rsidR="0036594F" w:rsidRPr="0030741F" w:rsidRDefault="0036594F" w:rsidP="002D3EBF">
            <w:pPr>
              <w:tabs>
                <w:tab w:val="left" w:pos="0"/>
              </w:tabs>
              <w:ind w:left="57" w:right="57" w:firstLine="0"/>
              <w:rPr>
                <w:szCs w:val="24"/>
                <w:lang w:eastAsia="ru-RU"/>
              </w:rPr>
            </w:pPr>
            <w:r w:rsidRPr="0030741F">
              <w:rPr>
                <w:szCs w:val="24"/>
                <w:lang w:eastAsia="ru-RU"/>
              </w:rPr>
              <w:t>Ондансетрон</w:t>
            </w:r>
          </w:p>
        </w:tc>
        <w:tc>
          <w:tcPr>
            <w:tcW w:w="2756" w:type="dxa"/>
          </w:tcPr>
          <w:p w14:paraId="1C718F41" w14:textId="77777777" w:rsidR="0036594F" w:rsidRPr="0030741F" w:rsidRDefault="0036594F" w:rsidP="002D3EBF">
            <w:pPr>
              <w:tabs>
                <w:tab w:val="left" w:pos="0"/>
              </w:tabs>
              <w:ind w:left="57" w:right="57" w:firstLine="0"/>
              <w:rPr>
                <w:szCs w:val="24"/>
                <w:lang w:eastAsia="ru-RU"/>
              </w:rPr>
            </w:pPr>
            <w:r w:rsidRPr="0030741F">
              <w:rPr>
                <w:szCs w:val="24"/>
                <w:lang w:eastAsia="ru-RU"/>
              </w:rPr>
              <w:t>8</w:t>
            </w:r>
          </w:p>
          <w:p w14:paraId="4B9165BD" w14:textId="77777777" w:rsidR="0036594F" w:rsidRDefault="0036594F" w:rsidP="002D3EBF">
            <w:pPr>
              <w:tabs>
                <w:tab w:val="left" w:pos="0"/>
              </w:tabs>
              <w:ind w:left="57" w:right="57" w:firstLine="0"/>
              <w:rPr>
                <w:szCs w:val="24"/>
                <w:lang w:eastAsia="ru-RU"/>
              </w:rPr>
            </w:pPr>
            <w:r w:rsidRPr="0030741F">
              <w:rPr>
                <w:szCs w:val="24"/>
                <w:lang w:eastAsia="ru-RU"/>
              </w:rPr>
              <w:t xml:space="preserve">16 </w:t>
            </w:r>
          </w:p>
          <w:p w14:paraId="23F8D52F" w14:textId="77777777" w:rsidR="0036594F" w:rsidRPr="0030741F" w:rsidRDefault="0036594F" w:rsidP="002D3EBF">
            <w:pPr>
              <w:tabs>
                <w:tab w:val="left" w:pos="0"/>
              </w:tabs>
              <w:ind w:left="57" w:right="57" w:firstLine="0"/>
              <w:rPr>
                <w:szCs w:val="24"/>
                <w:lang w:eastAsia="ru-RU"/>
              </w:rPr>
            </w:pPr>
            <w:r>
              <w:rPr>
                <w:szCs w:val="24"/>
                <w:lang w:eastAsia="ru-RU"/>
              </w:rPr>
              <w:t>8</w:t>
            </w:r>
          </w:p>
        </w:tc>
        <w:tc>
          <w:tcPr>
            <w:tcW w:w="3557" w:type="dxa"/>
          </w:tcPr>
          <w:p w14:paraId="1C173788" w14:textId="77777777" w:rsidR="0036594F" w:rsidRPr="00C36F88" w:rsidRDefault="0036594F" w:rsidP="002D3EBF">
            <w:pPr>
              <w:tabs>
                <w:tab w:val="left" w:pos="0"/>
              </w:tabs>
              <w:ind w:left="57" w:right="57" w:firstLine="0"/>
              <w:rPr>
                <w:szCs w:val="24"/>
                <w:lang w:eastAsia="ru-RU"/>
              </w:rPr>
            </w:pPr>
            <w:r w:rsidRPr="00C36F88">
              <w:rPr>
                <w:szCs w:val="24"/>
                <w:lang w:eastAsia="ru-RU"/>
              </w:rPr>
              <w:t xml:space="preserve">в/в </w:t>
            </w:r>
          </w:p>
          <w:p w14:paraId="41BA0C83" w14:textId="77777777" w:rsidR="0036594F" w:rsidRPr="00C36F88" w:rsidRDefault="0036594F" w:rsidP="002D3EBF">
            <w:pPr>
              <w:tabs>
                <w:tab w:val="left" w:pos="0"/>
              </w:tabs>
              <w:ind w:left="57" w:right="57" w:firstLine="0"/>
              <w:rPr>
                <w:szCs w:val="24"/>
                <w:lang w:eastAsia="ru-RU"/>
              </w:rPr>
            </w:pPr>
            <w:r w:rsidRPr="00C36F88">
              <w:rPr>
                <w:szCs w:val="24"/>
                <w:lang w:eastAsia="ru-RU"/>
              </w:rPr>
              <w:t>внутрь</w:t>
            </w:r>
          </w:p>
          <w:p w14:paraId="197EC899" w14:textId="77777777" w:rsidR="0036594F" w:rsidRPr="00C36F88" w:rsidRDefault="0036594F" w:rsidP="002D3EBF">
            <w:pPr>
              <w:tabs>
                <w:tab w:val="left" w:pos="0"/>
              </w:tabs>
              <w:ind w:left="57" w:right="57" w:firstLine="0"/>
              <w:rPr>
                <w:szCs w:val="24"/>
                <w:lang w:eastAsia="ru-RU"/>
              </w:rPr>
            </w:pPr>
            <w:r w:rsidRPr="00C36F88">
              <w:rPr>
                <w:szCs w:val="24"/>
                <w:lang w:eastAsia="ru-RU"/>
              </w:rPr>
              <w:t>суппозитории ректальные</w:t>
            </w:r>
          </w:p>
        </w:tc>
      </w:tr>
      <w:tr w:rsidR="0036594F" w:rsidRPr="0030741F" w14:paraId="5CB30CBA" w14:textId="77777777" w:rsidTr="002D3EBF">
        <w:trPr>
          <w:jc w:val="center"/>
        </w:trPr>
        <w:tc>
          <w:tcPr>
            <w:tcW w:w="2220" w:type="dxa"/>
          </w:tcPr>
          <w:p w14:paraId="161401E5" w14:textId="77777777" w:rsidR="0036594F" w:rsidRPr="0030741F" w:rsidRDefault="0036594F" w:rsidP="002D3EBF">
            <w:pPr>
              <w:tabs>
                <w:tab w:val="left" w:pos="0"/>
              </w:tabs>
              <w:ind w:left="57" w:right="57" w:firstLine="0"/>
              <w:rPr>
                <w:szCs w:val="24"/>
                <w:lang w:eastAsia="ru-RU"/>
              </w:rPr>
            </w:pPr>
            <w:r w:rsidRPr="0030741F">
              <w:rPr>
                <w:szCs w:val="24"/>
                <w:lang w:eastAsia="ru-RU"/>
              </w:rPr>
              <w:t>Гранисетрон</w:t>
            </w:r>
          </w:p>
        </w:tc>
        <w:tc>
          <w:tcPr>
            <w:tcW w:w="2756" w:type="dxa"/>
          </w:tcPr>
          <w:p w14:paraId="1899589B" w14:textId="77777777" w:rsidR="0036594F" w:rsidRPr="0030741F" w:rsidRDefault="0036594F" w:rsidP="002D3EBF">
            <w:pPr>
              <w:tabs>
                <w:tab w:val="left" w:pos="0"/>
              </w:tabs>
              <w:ind w:left="57" w:right="57" w:firstLine="0"/>
              <w:rPr>
                <w:szCs w:val="24"/>
                <w:lang w:eastAsia="ru-RU"/>
              </w:rPr>
            </w:pPr>
            <w:r w:rsidRPr="0030741F">
              <w:rPr>
                <w:szCs w:val="24"/>
                <w:lang w:eastAsia="ru-RU"/>
              </w:rPr>
              <w:t>1-3</w:t>
            </w:r>
          </w:p>
          <w:p w14:paraId="4DE8DE71" w14:textId="77777777" w:rsidR="0036594F" w:rsidRPr="0030741F" w:rsidRDefault="0036594F" w:rsidP="002D3EBF">
            <w:pPr>
              <w:tabs>
                <w:tab w:val="left" w:pos="0"/>
              </w:tabs>
              <w:ind w:left="57" w:right="57" w:firstLine="0"/>
              <w:rPr>
                <w:szCs w:val="24"/>
                <w:lang w:eastAsia="ru-RU"/>
              </w:rPr>
            </w:pPr>
            <w:r w:rsidRPr="0030741F">
              <w:rPr>
                <w:szCs w:val="24"/>
                <w:lang w:eastAsia="ru-RU"/>
              </w:rPr>
              <w:t>2</w:t>
            </w:r>
          </w:p>
        </w:tc>
        <w:tc>
          <w:tcPr>
            <w:tcW w:w="3557" w:type="dxa"/>
          </w:tcPr>
          <w:p w14:paraId="79AA6E5D" w14:textId="77777777" w:rsidR="0036594F" w:rsidRPr="0030741F" w:rsidRDefault="0036594F" w:rsidP="002D3EBF">
            <w:pPr>
              <w:tabs>
                <w:tab w:val="left" w:pos="0"/>
              </w:tabs>
              <w:ind w:left="57" w:right="57" w:firstLine="0"/>
              <w:rPr>
                <w:szCs w:val="24"/>
                <w:lang w:eastAsia="ru-RU"/>
              </w:rPr>
            </w:pPr>
            <w:r w:rsidRPr="0030741F">
              <w:rPr>
                <w:szCs w:val="24"/>
                <w:lang w:eastAsia="ru-RU"/>
              </w:rPr>
              <w:t xml:space="preserve">в/в  </w:t>
            </w:r>
          </w:p>
          <w:p w14:paraId="1A58D368" w14:textId="77777777" w:rsidR="0036594F" w:rsidRPr="0030741F" w:rsidRDefault="0036594F" w:rsidP="002D3EBF">
            <w:pPr>
              <w:ind w:left="57" w:right="57" w:firstLine="0"/>
              <w:rPr>
                <w:szCs w:val="24"/>
              </w:rPr>
            </w:pPr>
            <w:r w:rsidRPr="0030741F">
              <w:rPr>
                <w:szCs w:val="24"/>
                <w:lang w:eastAsia="ru-RU"/>
              </w:rPr>
              <w:t>внутрь</w:t>
            </w:r>
          </w:p>
        </w:tc>
      </w:tr>
      <w:tr w:rsidR="0036594F" w:rsidRPr="0030741F" w14:paraId="7D14B2CC" w14:textId="77777777" w:rsidTr="002D3EBF">
        <w:trPr>
          <w:jc w:val="center"/>
        </w:trPr>
        <w:tc>
          <w:tcPr>
            <w:tcW w:w="2220" w:type="dxa"/>
          </w:tcPr>
          <w:p w14:paraId="5BFC3481" w14:textId="77777777" w:rsidR="0036594F" w:rsidRPr="0030741F" w:rsidRDefault="0036594F" w:rsidP="002D3EBF">
            <w:pPr>
              <w:tabs>
                <w:tab w:val="left" w:pos="0"/>
              </w:tabs>
              <w:ind w:left="57" w:right="57" w:firstLine="0"/>
              <w:rPr>
                <w:szCs w:val="24"/>
                <w:lang w:eastAsia="ru-RU"/>
              </w:rPr>
            </w:pPr>
            <w:r w:rsidRPr="0030741F">
              <w:rPr>
                <w:szCs w:val="24"/>
                <w:lang w:eastAsia="ru-RU"/>
              </w:rPr>
              <w:t>Трописетрон</w:t>
            </w:r>
          </w:p>
        </w:tc>
        <w:tc>
          <w:tcPr>
            <w:tcW w:w="2756" w:type="dxa"/>
          </w:tcPr>
          <w:p w14:paraId="75771925" w14:textId="77777777" w:rsidR="0036594F" w:rsidRPr="0030741F" w:rsidRDefault="0036594F" w:rsidP="002D3EBF">
            <w:pPr>
              <w:tabs>
                <w:tab w:val="left" w:pos="0"/>
              </w:tabs>
              <w:ind w:left="57" w:right="57" w:firstLine="0"/>
              <w:rPr>
                <w:szCs w:val="24"/>
                <w:lang w:eastAsia="ru-RU"/>
              </w:rPr>
            </w:pPr>
            <w:r w:rsidRPr="0030741F">
              <w:rPr>
                <w:szCs w:val="24"/>
                <w:lang w:eastAsia="ru-RU"/>
              </w:rPr>
              <w:t xml:space="preserve">5 </w:t>
            </w:r>
          </w:p>
        </w:tc>
        <w:tc>
          <w:tcPr>
            <w:tcW w:w="3557" w:type="dxa"/>
          </w:tcPr>
          <w:p w14:paraId="750C89F0" w14:textId="77777777" w:rsidR="0036594F" w:rsidRPr="0030741F" w:rsidRDefault="0036594F" w:rsidP="002D3EBF">
            <w:pPr>
              <w:ind w:left="57" w:right="57" w:firstLine="0"/>
              <w:rPr>
                <w:szCs w:val="24"/>
              </w:rPr>
            </w:pPr>
            <w:r w:rsidRPr="0030741F">
              <w:rPr>
                <w:szCs w:val="24"/>
                <w:lang w:eastAsia="ru-RU"/>
              </w:rPr>
              <w:t>в/в или внутрь</w:t>
            </w:r>
          </w:p>
        </w:tc>
      </w:tr>
      <w:tr w:rsidR="0036594F" w:rsidRPr="0030741F" w14:paraId="55B56333" w14:textId="77777777" w:rsidTr="002D3EBF">
        <w:trPr>
          <w:jc w:val="center"/>
        </w:trPr>
        <w:tc>
          <w:tcPr>
            <w:tcW w:w="2220" w:type="dxa"/>
          </w:tcPr>
          <w:p w14:paraId="1E1C2AA2" w14:textId="77777777" w:rsidR="0036594F" w:rsidRPr="0030741F" w:rsidRDefault="0036594F" w:rsidP="002D3EBF">
            <w:pPr>
              <w:tabs>
                <w:tab w:val="left" w:pos="0"/>
              </w:tabs>
              <w:ind w:left="57" w:right="57" w:firstLine="0"/>
              <w:rPr>
                <w:szCs w:val="24"/>
                <w:lang w:eastAsia="ru-RU"/>
              </w:rPr>
            </w:pPr>
            <w:r w:rsidRPr="0030741F">
              <w:rPr>
                <w:szCs w:val="24"/>
              </w:rPr>
              <w:t>Палоносетрон</w:t>
            </w:r>
          </w:p>
        </w:tc>
        <w:tc>
          <w:tcPr>
            <w:tcW w:w="2756" w:type="dxa"/>
          </w:tcPr>
          <w:p w14:paraId="399C3955" w14:textId="77777777" w:rsidR="0036594F" w:rsidRPr="0030741F" w:rsidRDefault="0036594F" w:rsidP="002D3EBF">
            <w:pPr>
              <w:tabs>
                <w:tab w:val="left" w:pos="0"/>
              </w:tabs>
              <w:ind w:left="57" w:right="57" w:firstLine="0"/>
              <w:rPr>
                <w:szCs w:val="24"/>
                <w:lang w:eastAsia="ru-RU"/>
              </w:rPr>
            </w:pPr>
            <w:r w:rsidRPr="0030741F">
              <w:rPr>
                <w:szCs w:val="24"/>
                <w:lang w:eastAsia="ru-RU"/>
              </w:rPr>
              <w:t>0,25</w:t>
            </w:r>
          </w:p>
        </w:tc>
        <w:tc>
          <w:tcPr>
            <w:tcW w:w="3557" w:type="dxa"/>
          </w:tcPr>
          <w:p w14:paraId="3950395C" w14:textId="77777777" w:rsidR="0036594F" w:rsidRPr="0030741F" w:rsidRDefault="0036594F" w:rsidP="002D3EBF">
            <w:pPr>
              <w:ind w:left="57" w:right="57" w:firstLine="0"/>
              <w:rPr>
                <w:szCs w:val="24"/>
              </w:rPr>
            </w:pPr>
            <w:r w:rsidRPr="0030741F">
              <w:rPr>
                <w:szCs w:val="24"/>
                <w:lang w:eastAsia="ru-RU"/>
              </w:rPr>
              <w:t>в/в</w:t>
            </w:r>
          </w:p>
        </w:tc>
      </w:tr>
    </w:tbl>
    <w:p w14:paraId="2AAB8122" w14:textId="77777777" w:rsidR="0036594F" w:rsidRPr="0030741F" w:rsidRDefault="0036594F" w:rsidP="0036594F"/>
    <w:p w14:paraId="1085B485" w14:textId="77777777" w:rsidR="0036594F" w:rsidRPr="0030741F" w:rsidRDefault="0036594F" w:rsidP="00B153FC">
      <w:pPr>
        <w:pStyle w:val="afe"/>
        <w:numPr>
          <w:ilvl w:val="0"/>
          <w:numId w:val="50"/>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746B0A82" w14:textId="77777777" w:rsidR="0036594F" w:rsidRDefault="0036594F" w:rsidP="00B153FC">
      <w:pPr>
        <w:pStyle w:val="afe"/>
        <w:numPr>
          <w:ilvl w:val="0"/>
          <w:numId w:val="50"/>
        </w:numPr>
        <w:contextualSpacing w:val="0"/>
      </w:pPr>
      <w:r w:rsidRPr="00E04057">
        <w:rPr>
          <w:i/>
          <w:iCs/>
        </w:rPr>
        <w:t>Антагонисты рецепторов нейрокинина-1 (NK-1)</w:t>
      </w:r>
      <w:r>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А3.2.3.</w:t>
      </w:r>
    </w:p>
    <w:p w14:paraId="497F2645" w14:textId="77777777" w:rsidR="0036594F" w:rsidRDefault="0036594F" w:rsidP="0036594F">
      <w:pPr>
        <w:ind w:firstLine="0"/>
        <w:rPr>
          <w:bCs/>
          <w:szCs w:val="24"/>
        </w:rPr>
      </w:pPr>
    </w:p>
    <w:p w14:paraId="2DEC0773" w14:textId="77777777" w:rsidR="0036594F" w:rsidRPr="008578C0" w:rsidRDefault="0036594F" w:rsidP="0036594F">
      <w:pPr>
        <w:ind w:firstLine="0"/>
        <w:rPr>
          <w:bCs/>
          <w:szCs w:val="24"/>
          <w:lang w:eastAsia="ru-RU"/>
        </w:rPr>
      </w:pPr>
      <w:r w:rsidRPr="008578C0">
        <w:rPr>
          <w:bCs/>
          <w:szCs w:val="24"/>
        </w:rPr>
        <w:t xml:space="preserve">Таблица </w:t>
      </w:r>
      <w:r>
        <w:rPr>
          <w:bCs/>
          <w:szCs w:val="24"/>
        </w:rPr>
        <w:t>А.</w:t>
      </w:r>
      <w:r w:rsidRPr="008578C0">
        <w:rPr>
          <w:bCs/>
          <w:szCs w:val="24"/>
        </w:rPr>
        <w:t>3</w:t>
      </w:r>
      <w:r>
        <w:rPr>
          <w:bCs/>
          <w:szCs w:val="24"/>
        </w:rPr>
        <w:t>.2.3</w:t>
      </w:r>
      <w:r w:rsidRPr="008578C0">
        <w:rPr>
          <w:bCs/>
          <w:szCs w:val="24"/>
        </w:rPr>
        <w:t xml:space="preserve">. Режим дозирования антагонистов </w:t>
      </w:r>
      <w:r w:rsidRPr="008578C0">
        <w:rPr>
          <w:bCs/>
          <w:szCs w:val="24"/>
          <w:lang w:eastAsia="ru-RU"/>
        </w:rPr>
        <w:t>NK1-рецепторов</w:t>
      </w:r>
    </w:p>
    <w:tbl>
      <w:tblPr>
        <w:tblStyle w:val="aff9"/>
        <w:tblW w:w="0" w:type="auto"/>
        <w:jc w:val="center"/>
        <w:tblLook w:val="04A0" w:firstRow="1" w:lastRow="0" w:firstColumn="1" w:lastColumn="0" w:noHBand="0" w:noVBand="1"/>
      </w:tblPr>
      <w:tblGrid>
        <w:gridCol w:w="2263"/>
        <w:gridCol w:w="2103"/>
        <w:gridCol w:w="4701"/>
      </w:tblGrid>
      <w:tr w:rsidR="0036594F" w:rsidRPr="003F4776" w14:paraId="1748DCDD" w14:textId="77777777" w:rsidTr="002D3EBF">
        <w:trPr>
          <w:jc w:val="center"/>
        </w:trPr>
        <w:tc>
          <w:tcPr>
            <w:tcW w:w="2263" w:type="dxa"/>
          </w:tcPr>
          <w:p w14:paraId="52E68D36" w14:textId="77777777" w:rsidR="0036594F" w:rsidRPr="003F4776" w:rsidRDefault="0036594F" w:rsidP="002D3EBF">
            <w:pPr>
              <w:tabs>
                <w:tab w:val="left" w:pos="0"/>
              </w:tabs>
              <w:ind w:left="57" w:right="57" w:firstLine="0"/>
              <w:rPr>
                <w:bCs/>
                <w:szCs w:val="24"/>
                <w:lang w:eastAsia="ru-RU"/>
              </w:rPr>
            </w:pPr>
            <w:r w:rsidRPr="003F4776">
              <w:rPr>
                <w:bCs/>
                <w:szCs w:val="24"/>
                <w:lang w:eastAsia="ru-RU"/>
              </w:rPr>
              <w:t>Препарат</w:t>
            </w:r>
          </w:p>
        </w:tc>
        <w:tc>
          <w:tcPr>
            <w:tcW w:w="2103" w:type="dxa"/>
          </w:tcPr>
          <w:p w14:paraId="71C42090" w14:textId="77777777" w:rsidR="0036594F" w:rsidRPr="003F4776" w:rsidRDefault="0036594F" w:rsidP="002D3EBF">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0C222D40" w14:textId="77777777" w:rsidR="0036594F" w:rsidRPr="003F4776" w:rsidRDefault="0036594F" w:rsidP="002D3EBF">
            <w:pPr>
              <w:tabs>
                <w:tab w:val="left" w:pos="0"/>
              </w:tabs>
              <w:ind w:left="57" w:right="57" w:firstLine="0"/>
              <w:rPr>
                <w:bCs/>
                <w:szCs w:val="24"/>
                <w:lang w:eastAsia="ru-RU"/>
              </w:rPr>
            </w:pPr>
            <w:r w:rsidRPr="003F4776">
              <w:rPr>
                <w:bCs/>
                <w:szCs w:val="24"/>
                <w:lang w:eastAsia="ru-RU"/>
              </w:rPr>
              <w:t xml:space="preserve">Способ применения  / </w:t>
            </w:r>
          </w:p>
          <w:p w14:paraId="162EAA53" w14:textId="77777777" w:rsidR="0036594F" w:rsidRPr="003F4776" w:rsidRDefault="0036594F" w:rsidP="002D3EBF">
            <w:pPr>
              <w:tabs>
                <w:tab w:val="left" w:pos="0"/>
              </w:tabs>
              <w:ind w:left="57" w:right="57" w:firstLine="0"/>
              <w:rPr>
                <w:bCs/>
                <w:szCs w:val="24"/>
                <w:lang w:eastAsia="ru-RU"/>
              </w:rPr>
            </w:pPr>
            <w:r w:rsidRPr="003F4776">
              <w:rPr>
                <w:bCs/>
                <w:szCs w:val="24"/>
                <w:lang w:eastAsia="ru-RU"/>
              </w:rPr>
              <w:t>Режим дозирования</w:t>
            </w:r>
          </w:p>
        </w:tc>
      </w:tr>
      <w:tr w:rsidR="0036594F" w:rsidRPr="0030741F" w14:paraId="0666AF0D" w14:textId="77777777" w:rsidTr="002D3EBF">
        <w:trPr>
          <w:jc w:val="center"/>
        </w:trPr>
        <w:tc>
          <w:tcPr>
            <w:tcW w:w="2263" w:type="dxa"/>
          </w:tcPr>
          <w:p w14:paraId="614DD24A" w14:textId="77777777" w:rsidR="0036594F" w:rsidRPr="0030741F" w:rsidRDefault="0036594F" w:rsidP="002D3EBF">
            <w:pPr>
              <w:tabs>
                <w:tab w:val="left" w:pos="0"/>
              </w:tabs>
              <w:ind w:left="57" w:right="57" w:firstLine="0"/>
              <w:rPr>
                <w:szCs w:val="24"/>
                <w:lang w:eastAsia="ru-RU"/>
              </w:rPr>
            </w:pPr>
            <w:r w:rsidRPr="0030741F">
              <w:rPr>
                <w:szCs w:val="24"/>
                <w:lang w:eastAsia="ru-RU"/>
              </w:rPr>
              <w:t>Апрепитант</w:t>
            </w:r>
          </w:p>
        </w:tc>
        <w:tc>
          <w:tcPr>
            <w:tcW w:w="2103" w:type="dxa"/>
          </w:tcPr>
          <w:p w14:paraId="01895015" w14:textId="77777777" w:rsidR="0036594F" w:rsidRPr="0030741F" w:rsidRDefault="0036594F" w:rsidP="002D3EBF">
            <w:pPr>
              <w:tabs>
                <w:tab w:val="left" w:pos="0"/>
              </w:tabs>
              <w:ind w:left="57" w:right="57" w:firstLine="0"/>
              <w:rPr>
                <w:szCs w:val="24"/>
                <w:lang w:eastAsia="ru-RU"/>
              </w:rPr>
            </w:pPr>
            <w:r w:rsidRPr="0030741F">
              <w:rPr>
                <w:szCs w:val="24"/>
                <w:lang w:eastAsia="ru-RU"/>
              </w:rPr>
              <w:t xml:space="preserve">125  </w:t>
            </w:r>
          </w:p>
          <w:p w14:paraId="0BD1D806" w14:textId="77777777" w:rsidR="0036594F" w:rsidRPr="0030741F" w:rsidRDefault="0036594F" w:rsidP="002D3EBF">
            <w:pPr>
              <w:tabs>
                <w:tab w:val="left" w:pos="0"/>
              </w:tabs>
              <w:ind w:left="57" w:right="57" w:firstLine="0"/>
              <w:rPr>
                <w:szCs w:val="24"/>
                <w:lang w:eastAsia="ru-RU"/>
              </w:rPr>
            </w:pPr>
            <w:r w:rsidRPr="0030741F">
              <w:rPr>
                <w:szCs w:val="24"/>
                <w:lang w:eastAsia="ru-RU"/>
              </w:rPr>
              <w:t xml:space="preserve">80 </w:t>
            </w:r>
          </w:p>
        </w:tc>
        <w:tc>
          <w:tcPr>
            <w:tcW w:w="4701" w:type="dxa"/>
          </w:tcPr>
          <w:p w14:paraId="0C591FF9" w14:textId="77777777" w:rsidR="0036594F" w:rsidRPr="0030741F" w:rsidRDefault="0036594F" w:rsidP="002D3EBF">
            <w:pPr>
              <w:tabs>
                <w:tab w:val="left" w:pos="0"/>
              </w:tabs>
              <w:ind w:left="57" w:right="57" w:firstLine="0"/>
              <w:rPr>
                <w:szCs w:val="24"/>
                <w:lang w:eastAsia="ru-RU"/>
              </w:rPr>
            </w:pPr>
            <w:r w:rsidRPr="0030741F">
              <w:rPr>
                <w:szCs w:val="24"/>
                <w:lang w:eastAsia="ru-RU"/>
              </w:rPr>
              <w:t>Внутрь в 1 день</w:t>
            </w:r>
          </w:p>
          <w:p w14:paraId="522C3E81" w14:textId="77777777" w:rsidR="0036594F" w:rsidRPr="0030741F" w:rsidRDefault="0036594F" w:rsidP="002D3EBF">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36594F" w:rsidRPr="0030741F" w14:paraId="474C9531" w14:textId="77777777" w:rsidTr="002D3EBF">
        <w:trPr>
          <w:jc w:val="center"/>
        </w:trPr>
        <w:tc>
          <w:tcPr>
            <w:tcW w:w="2263" w:type="dxa"/>
          </w:tcPr>
          <w:p w14:paraId="2C5628CA" w14:textId="77777777" w:rsidR="0036594F" w:rsidRPr="0030741F" w:rsidRDefault="0036594F" w:rsidP="002D3EBF">
            <w:pPr>
              <w:tabs>
                <w:tab w:val="left" w:pos="0"/>
              </w:tabs>
              <w:ind w:left="57" w:right="57" w:firstLine="0"/>
              <w:rPr>
                <w:szCs w:val="24"/>
                <w:lang w:eastAsia="ru-RU"/>
              </w:rPr>
            </w:pPr>
            <w:r w:rsidRPr="0030741F">
              <w:rPr>
                <w:bCs/>
                <w:szCs w:val="24"/>
              </w:rPr>
              <w:t>Фосапрепитант</w:t>
            </w:r>
          </w:p>
        </w:tc>
        <w:tc>
          <w:tcPr>
            <w:tcW w:w="2103" w:type="dxa"/>
          </w:tcPr>
          <w:p w14:paraId="0067A787" w14:textId="77777777" w:rsidR="0036594F" w:rsidRPr="0030741F" w:rsidRDefault="0036594F" w:rsidP="002D3EBF">
            <w:pPr>
              <w:tabs>
                <w:tab w:val="left" w:pos="0"/>
              </w:tabs>
              <w:ind w:left="57" w:right="57" w:firstLine="0"/>
              <w:rPr>
                <w:szCs w:val="24"/>
                <w:lang w:eastAsia="ru-RU"/>
              </w:rPr>
            </w:pPr>
            <w:r w:rsidRPr="0030741F">
              <w:rPr>
                <w:szCs w:val="24"/>
                <w:lang w:eastAsia="ru-RU"/>
              </w:rPr>
              <w:t>150</w:t>
            </w:r>
          </w:p>
        </w:tc>
        <w:tc>
          <w:tcPr>
            <w:tcW w:w="4701" w:type="dxa"/>
          </w:tcPr>
          <w:p w14:paraId="239286DD" w14:textId="77777777" w:rsidR="0036594F" w:rsidRPr="0030741F" w:rsidRDefault="0036594F" w:rsidP="002D3EBF">
            <w:pPr>
              <w:tabs>
                <w:tab w:val="left" w:pos="0"/>
              </w:tabs>
              <w:ind w:left="57" w:right="57" w:firstLine="0"/>
              <w:rPr>
                <w:szCs w:val="24"/>
              </w:rPr>
            </w:pPr>
            <w:r w:rsidRPr="0030741F">
              <w:rPr>
                <w:szCs w:val="24"/>
                <w:lang w:eastAsia="ru-RU"/>
              </w:rPr>
              <w:t>В/в однократно</w:t>
            </w:r>
          </w:p>
        </w:tc>
      </w:tr>
    </w:tbl>
    <w:p w14:paraId="600456E9" w14:textId="77777777" w:rsidR="0036594F" w:rsidRPr="0030741F" w:rsidRDefault="0036594F" w:rsidP="0036594F">
      <w:pPr>
        <w:pStyle w:val="afe"/>
        <w:ind w:left="1069" w:firstLine="0"/>
      </w:pPr>
    </w:p>
    <w:p w14:paraId="218707E1" w14:textId="77777777" w:rsidR="0036594F" w:rsidRPr="0030741F" w:rsidRDefault="0036594F" w:rsidP="00B153FC">
      <w:pPr>
        <w:pStyle w:val="afe"/>
        <w:numPr>
          <w:ilvl w:val="0"/>
          <w:numId w:val="50"/>
        </w:numPr>
        <w:contextualSpacing w:val="0"/>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54461768" w14:textId="77777777" w:rsidR="0036594F" w:rsidRDefault="0036594F" w:rsidP="00B153FC">
      <w:pPr>
        <w:pStyle w:val="afe"/>
        <w:numPr>
          <w:ilvl w:val="0"/>
          <w:numId w:val="50"/>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1FFCD45D" w14:textId="77777777" w:rsidR="0036594F" w:rsidRPr="00B328AA" w:rsidRDefault="0036594F" w:rsidP="0036594F"/>
    <w:p w14:paraId="416BB69F" w14:textId="77777777" w:rsidR="0036594F" w:rsidRPr="00F10383"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10383">
        <w:rPr>
          <w:rFonts w:cs="Times New Roman"/>
          <w:bCs/>
          <w:i/>
          <w:iCs/>
          <w:u w:val="single"/>
          <w:shd w:val="clear" w:color="auto" w:fill="FFFFFF"/>
        </w:rPr>
        <w:t xml:space="preserve">Принципы профилактики и терапии тошноты и рвоты. </w:t>
      </w:r>
    </w:p>
    <w:p w14:paraId="5C49CC80" w14:textId="1A1BD2DC" w:rsidR="0036594F" w:rsidRPr="00B328AA" w:rsidRDefault="0036594F" w:rsidP="0036594F">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5F3BE6">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9]","plainTextFormattedCitation":"[66,79]","previouslyFormattedCitation":"[66,79]"},"properties":{"noteIndex":0},"schema":"https://github.com/citation-style-language/schema/raw/master/csl-citation.json"}</w:instrText>
      </w:r>
      <w:r>
        <w:fldChar w:fldCharType="separate"/>
      </w:r>
      <w:r w:rsidRPr="0036594F">
        <w:rPr>
          <w:noProof/>
        </w:rPr>
        <w:t>[66,79]</w:t>
      </w:r>
      <w:r>
        <w:fldChar w:fldCharType="end"/>
      </w:r>
      <w:r w:rsidRPr="00B328AA">
        <w:t xml:space="preserve">. </w:t>
      </w:r>
    </w:p>
    <w:p w14:paraId="16372311" w14:textId="77777777" w:rsidR="0036594F" w:rsidRPr="00FB3FAC" w:rsidRDefault="0036594F" w:rsidP="0036594F">
      <w:pPr>
        <w:tabs>
          <w:tab w:val="left" w:pos="0"/>
        </w:tabs>
        <w:rPr>
          <w:bCs/>
          <w:szCs w:val="24"/>
        </w:rPr>
      </w:pPr>
      <w:r w:rsidRPr="00FB3FAC">
        <w:rPr>
          <w:bCs/>
          <w:szCs w:val="24"/>
        </w:rPr>
        <w:t>Алгоритм профилактики и терапии тошноты и рвоты:</w:t>
      </w:r>
    </w:p>
    <w:p w14:paraId="5C491179" w14:textId="77777777" w:rsidR="0036594F" w:rsidRPr="00B328AA" w:rsidRDefault="0036594F" w:rsidP="00B153FC">
      <w:pPr>
        <w:pStyle w:val="afe"/>
        <w:numPr>
          <w:ilvl w:val="0"/>
          <w:numId w:val="50"/>
        </w:numPr>
        <w:contextualSpacing w:val="0"/>
      </w:pPr>
      <w:r w:rsidRPr="00B328AA">
        <w:t xml:space="preserve">Определить эметогенный потенциал назначенного режима ХТ </w:t>
      </w:r>
    </w:p>
    <w:p w14:paraId="7A30480A" w14:textId="77777777" w:rsidR="0036594F" w:rsidRPr="00B328AA" w:rsidRDefault="0036594F" w:rsidP="00B153FC">
      <w:pPr>
        <w:pStyle w:val="afe"/>
        <w:numPr>
          <w:ilvl w:val="0"/>
          <w:numId w:val="50"/>
        </w:numPr>
        <w:contextualSpacing w:val="0"/>
      </w:pPr>
      <w:r w:rsidRPr="00B328AA">
        <w:t>Назначить профилактическую терапию, исходя из эметогенности режима ХТ, начиная с первого курса</w:t>
      </w:r>
    </w:p>
    <w:p w14:paraId="294895DB" w14:textId="77777777" w:rsidR="0036594F" w:rsidRPr="00B328AA" w:rsidRDefault="0036594F" w:rsidP="00B153FC">
      <w:pPr>
        <w:pStyle w:val="afe"/>
        <w:numPr>
          <w:ilvl w:val="0"/>
          <w:numId w:val="50"/>
        </w:numPr>
        <w:contextualSpacing w:val="0"/>
      </w:pPr>
      <w:r w:rsidRPr="00B328AA">
        <w:t>Назначить лечение в случае развития тошноты и рвоты на фоне профилактической терапии</w:t>
      </w:r>
    </w:p>
    <w:p w14:paraId="60A9AD87" w14:textId="77777777" w:rsidR="0036594F" w:rsidRPr="00B328AA" w:rsidRDefault="0036594F" w:rsidP="00B153FC">
      <w:pPr>
        <w:pStyle w:val="afe"/>
        <w:numPr>
          <w:ilvl w:val="0"/>
          <w:numId w:val="50"/>
        </w:numPr>
        <w:contextualSpacing w:val="0"/>
      </w:pPr>
      <w:r w:rsidRPr="00B328AA">
        <w:t>В случае развития тошноты и рвоты внести изменения в профилактическую терапию на последующих циклах ХТ</w:t>
      </w:r>
    </w:p>
    <w:p w14:paraId="6872EC02" w14:textId="77777777" w:rsidR="0036594F" w:rsidRPr="00B328AA" w:rsidRDefault="0036594F" w:rsidP="00B153FC">
      <w:pPr>
        <w:pStyle w:val="afe"/>
        <w:numPr>
          <w:ilvl w:val="0"/>
          <w:numId w:val="50"/>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1BD4EC02" w14:textId="77777777" w:rsidR="0036594F" w:rsidRDefault="0036594F" w:rsidP="0036594F">
      <w:pPr>
        <w:tabs>
          <w:tab w:val="left" w:pos="0"/>
        </w:tabs>
        <w:rPr>
          <w:b/>
          <w:szCs w:val="24"/>
        </w:rPr>
      </w:pPr>
    </w:p>
    <w:p w14:paraId="526ED60D" w14:textId="77777777" w:rsidR="0036594F" w:rsidRPr="00FB3FAC"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высоко-эметогенной ХТ</w:t>
      </w:r>
    </w:p>
    <w:p w14:paraId="01169BF3" w14:textId="1A6D52DE" w:rsidR="0036594F" w:rsidRPr="00B328AA" w:rsidRDefault="0036594F" w:rsidP="0036594F">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B328AA">
        <w:t>.</w:t>
      </w:r>
    </w:p>
    <w:p w14:paraId="5B6969FB" w14:textId="77777777" w:rsidR="0036594F" w:rsidRPr="0030741F" w:rsidRDefault="0036594F" w:rsidP="0036594F">
      <w:pPr>
        <w:tabs>
          <w:tab w:val="left" w:pos="0"/>
        </w:tabs>
        <w:rPr>
          <w:szCs w:val="24"/>
        </w:rPr>
      </w:pPr>
    </w:p>
    <w:p w14:paraId="76139E92" w14:textId="77777777" w:rsidR="0036594F" w:rsidRPr="00FB3FAC"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умеренно-эметогенной ХТ</w:t>
      </w:r>
    </w:p>
    <w:p w14:paraId="69B72AEB" w14:textId="0919339E" w:rsidR="0036594F" w:rsidRPr="00B328AA" w:rsidRDefault="0036594F" w:rsidP="0036594F">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B328AA">
        <w:t>.</w:t>
      </w:r>
    </w:p>
    <w:p w14:paraId="32F65828" w14:textId="77777777" w:rsidR="0036594F" w:rsidRDefault="0036594F" w:rsidP="0036594F">
      <w:pPr>
        <w:pStyle w:val="Normal11"/>
        <w:tabs>
          <w:tab w:val="left" w:pos="0"/>
        </w:tabs>
        <w:spacing w:line="360" w:lineRule="auto"/>
        <w:ind w:firstLine="699"/>
        <w:jc w:val="both"/>
        <w:rPr>
          <w:rFonts w:cs="Times New Roman"/>
          <w:bCs/>
          <w:i/>
          <w:iCs/>
          <w:u w:val="single"/>
          <w:shd w:val="clear" w:color="auto" w:fill="FFFFFF"/>
        </w:rPr>
      </w:pPr>
    </w:p>
    <w:p w14:paraId="2FA0C7C1" w14:textId="77777777" w:rsidR="0036594F" w:rsidRPr="00FB3FAC"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низко-эметогенной и минимально-эметогенной ХТ</w:t>
      </w:r>
    </w:p>
    <w:p w14:paraId="461C0D0E" w14:textId="2E7826CE" w:rsidR="0036594F" w:rsidRPr="00B328AA" w:rsidRDefault="0036594F" w:rsidP="0036594F">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B328AA">
        <w:t>.</w:t>
      </w:r>
    </w:p>
    <w:p w14:paraId="3D2DB90A" w14:textId="77777777" w:rsidR="0036594F" w:rsidRDefault="0036594F" w:rsidP="0036594F">
      <w:pPr>
        <w:pStyle w:val="Normal11"/>
        <w:tabs>
          <w:tab w:val="left" w:pos="0"/>
        </w:tabs>
        <w:spacing w:line="360" w:lineRule="auto"/>
        <w:ind w:firstLine="699"/>
        <w:jc w:val="both"/>
        <w:rPr>
          <w:rFonts w:cs="Times New Roman"/>
          <w:bCs/>
          <w:i/>
          <w:iCs/>
          <w:u w:val="single"/>
          <w:shd w:val="clear" w:color="auto" w:fill="FFFFFF"/>
        </w:rPr>
      </w:pPr>
    </w:p>
    <w:p w14:paraId="1E207E24" w14:textId="77777777" w:rsidR="0036594F" w:rsidRPr="00FB3FAC"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 xml:space="preserve">Профилактика тошноты и рвоты при лучевой терапии </w:t>
      </w:r>
    </w:p>
    <w:p w14:paraId="5F93E5D2" w14:textId="29318320" w:rsidR="0036594F" w:rsidRPr="00B328AA" w:rsidRDefault="0036594F" w:rsidP="0036594F">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B328AA">
        <w:t>.</w:t>
      </w:r>
    </w:p>
    <w:p w14:paraId="47E492B7" w14:textId="77777777" w:rsidR="0036594F" w:rsidRDefault="0036594F" w:rsidP="0036594F">
      <w:pPr>
        <w:pStyle w:val="Normal11"/>
        <w:tabs>
          <w:tab w:val="left" w:pos="0"/>
        </w:tabs>
        <w:spacing w:line="360" w:lineRule="auto"/>
        <w:ind w:firstLine="699"/>
        <w:jc w:val="both"/>
        <w:rPr>
          <w:rFonts w:cs="Times New Roman"/>
          <w:bCs/>
          <w:i/>
          <w:iCs/>
          <w:u w:val="single"/>
          <w:shd w:val="clear" w:color="auto" w:fill="FFFFFF"/>
        </w:rPr>
      </w:pPr>
    </w:p>
    <w:p w14:paraId="26DD3FC3" w14:textId="77777777" w:rsidR="0036594F" w:rsidRPr="00FB3FAC"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Терапия неконтролируемой тошноты и рвоты</w:t>
      </w:r>
    </w:p>
    <w:p w14:paraId="10E3E80C" w14:textId="078018B2" w:rsidR="0036594F" w:rsidRPr="00B328AA" w:rsidRDefault="0036594F" w:rsidP="0036594F">
      <w:r w:rsidRPr="00B328AA">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B328AA">
        <w:t xml:space="preserve">. </w:t>
      </w:r>
    </w:p>
    <w:p w14:paraId="1249BD6C" w14:textId="77777777" w:rsidR="0036594F" w:rsidRPr="00B328AA" w:rsidRDefault="0036594F" w:rsidP="0036594F">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31F4A064" w14:textId="77777777" w:rsidR="0036594F" w:rsidRPr="00B328AA" w:rsidRDefault="0036594F" w:rsidP="0036594F">
      <w:r w:rsidRPr="00B328AA">
        <w:t>Кроме того, следует выполнять ряд общих принципов профилактики и лечения тошноты и рвоты:</w:t>
      </w:r>
    </w:p>
    <w:p w14:paraId="10B9F319" w14:textId="77777777" w:rsidR="0036594F" w:rsidRPr="00B328AA" w:rsidRDefault="0036594F" w:rsidP="00B153FC">
      <w:pPr>
        <w:pStyle w:val="afe"/>
        <w:numPr>
          <w:ilvl w:val="0"/>
          <w:numId w:val="50"/>
        </w:numPr>
        <w:contextualSpacing w:val="0"/>
      </w:pPr>
      <w:r w:rsidRPr="00B328AA">
        <w:t>Назначать антиэметики строго по часам, а не при появлении тошноты или рвоты.</w:t>
      </w:r>
    </w:p>
    <w:p w14:paraId="48AFC698" w14:textId="77777777" w:rsidR="0036594F" w:rsidRPr="00B328AA" w:rsidRDefault="0036594F" w:rsidP="00B153FC">
      <w:pPr>
        <w:pStyle w:val="afe"/>
        <w:numPr>
          <w:ilvl w:val="0"/>
          <w:numId w:val="50"/>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1A629E1F" w14:textId="77777777" w:rsidR="0036594F" w:rsidRPr="00B328AA" w:rsidRDefault="0036594F" w:rsidP="00B153FC">
      <w:pPr>
        <w:pStyle w:val="afe"/>
        <w:numPr>
          <w:ilvl w:val="0"/>
          <w:numId w:val="50"/>
        </w:numPr>
        <w:contextualSpacing w:val="0"/>
      </w:pPr>
      <w:r w:rsidRPr="00B328AA">
        <w:t>Осуществлять адекватную гидратацию и коррекцию электролитов.</w:t>
      </w:r>
    </w:p>
    <w:p w14:paraId="5458CA20" w14:textId="77777777" w:rsidR="0036594F" w:rsidRPr="00B328AA" w:rsidRDefault="0036594F" w:rsidP="00B153FC">
      <w:pPr>
        <w:pStyle w:val="afe"/>
        <w:numPr>
          <w:ilvl w:val="0"/>
          <w:numId w:val="50"/>
        </w:numPr>
        <w:contextualSpacing w:val="0"/>
      </w:pPr>
      <w:r w:rsidRPr="00B328AA">
        <w:t>Добавлять при диспепсии Н2-блокаторы или блокаторы протонной помпы.</w:t>
      </w:r>
    </w:p>
    <w:p w14:paraId="6D4F16AC" w14:textId="77777777" w:rsidR="0036594F" w:rsidRPr="0006238A" w:rsidRDefault="0036594F" w:rsidP="0036594F">
      <w:pPr>
        <w:tabs>
          <w:tab w:val="left" w:pos="0"/>
        </w:tabs>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0E25B7A7" w14:textId="77777777" w:rsidR="0036594F" w:rsidRPr="00B328AA" w:rsidRDefault="0036594F" w:rsidP="00B153FC">
      <w:pPr>
        <w:pStyle w:val="afe"/>
        <w:numPr>
          <w:ilvl w:val="0"/>
          <w:numId w:val="50"/>
        </w:numPr>
        <w:contextualSpacing w:val="0"/>
      </w:pPr>
      <w:r w:rsidRPr="00B328AA">
        <w:t>бензодиазепины (например, лоразепам по 0,5–2 мг каждые 4–6 ч);</w:t>
      </w:r>
    </w:p>
    <w:p w14:paraId="58033C30" w14:textId="77777777" w:rsidR="0036594F" w:rsidRPr="00B328AA" w:rsidRDefault="0036594F" w:rsidP="00B153FC">
      <w:pPr>
        <w:pStyle w:val="afe"/>
        <w:numPr>
          <w:ilvl w:val="0"/>
          <w:numId w:val="50"/>
        </w:numPr>
        <w:contextualSpacing w:val="0"/>
      </w:pPr>
      <w:r w:rsidRPr="00B328AA">
        <w:t>блокаторы рецепторов допамина (например, метоклопрамид по 20 мг каждые 6 ч);</w:t>
      </w:r>
    </w:p>
    <w:p w14:paraId="0F28D1F6" w14:textId="77777777" w:rsidR="0036594F" w:rsidRPr="00B328AA" w:rsidRDefault="0036594F" w:rsidP="00B153FC">
      <w:pPr>
        <w:pStyle w:val="afe"/>
        <w:numPr>
          <w:ilvl w:val="0"/>
          <w:numId w:val="50"/>
        </w:numPr>
        <w:contextualSpacing w:val="0"/>
      </w:pPr>
      <w:r w:rsidRPr="00B328AA">
        <w:t>фенотиазины (например, аминазин 25 мг 4 раза в сутки);</w:t>
      </w:r>
    </w:p>
    <w:p w14:paraId="2C0B79A6" w14:textId="77777777" w:rsidR="0036594F" w:rsidRPr="00B328AA" w:rsidRDefault="0036594F" w:rsidP="00B153FC">
      <w:pPr>
        <w:pStyle w:val="afe"/>
        <w:numPr>
          <w:ilvl w:val="0"/>
          <w:numId w:val="50"/>
        </w:numPr>
        <w:contextualSpacing w:val="0"/>
      </w:pPr>
      <w:r w:rsidRPr="00B328AA">
        <w:t>бутирофеноны (например, галоперидол 1–2 мг каждые 4–6 ч).</w:t>
      </w:r>
    </w:p>
    <w:p w14:paraId="4F46A062" w14:textId="77777777" w:rsidR="0036594F" w:rsidRPr="00B328AA" w:rsidRDefault="0036594F" w:rsidP="0036594F">
      <w:r w:rsidRPr="00B328AA">
        <w:t>Возможно также использование альтернативного варианта профилактики тошноты и рвоты:</w:t>
      </w:r>
    </w:p>
    <w:p w14:paraId="6383A997" w14:textId="77777777" w:rsidR="0036594F" w:rsidRPr="00B53E48" w:rsidRDefault="0036594F" w:rsidP="00B153FC">
      <w:pPr>
        <w:pStyle w:val="afe"/>
        <w:numPr>
          <w:ilvl w:val="0"/>
          <w:numId w:val="50"/>
        </w:numPr>
        <w:contextualSpacing w:val="0"/>
      </w:pPr>
      <w:r w:rsidRPr="00B53E48">
        <w:t>оланзапин 5–10 мг в сутки внутрь с 1 по 3 дни;</w:t>
      </w:r>
    </w:p>
    <w:p w14:paraId="4D0DE577" w14:textId="77777777" w:rsidR="0036594F" w:rsidRPr="00B53E48" w:rsidRDefault="0036594F" w:rsidP="00B153FC">
      <w:pPr>
        <w:pStyle w:val="afe"/>
        <w:numPr>
          <w:ilvl w:val="0"/>
          <w:numId w:val="50"/>
        </w:numPr>
        <w:contextualSpacing w:val="0"/>
      </w:pPr>
      <w:r w:rsidRPr="00B53E48">
        <w:t>палоносетрон 0,25 мг в/в за 60 минут до ХТ в 1 день однократно;</w:t>
      </w:r>
    </w:p>
    <w:p w14:paraId="2928D761" w14:textId="77777777" w:rsidR="0036594F" w:rsidRPr="00B53E48" w:rsidRDefault="0036594F" w:rsidP="00B153FC">
      <w:pPr>
        <w:pStyle w:val="afe"/>
        <w:numPr>
          <w:ilvl w:val="0"/>
          <w:numId w:val="50"/>
        </w:numPr>
        <w:contextualSpacing w:val="0"/>
      </w:pPr>
      <w:r w:rsidRPr="00B53E48">
        <w:t>дексаметазон 20 мг в/в за 30 минут до ХТ в 1 день.</w:t>
      </w:r>
    </w:p>
    <w:p w14:paraId="1EDB7337" w14:textId="77777777" w:rsidR="0036594F" w:rsidRDefault="0036594F" w:rsidP="0036594F">
      <w:pPr>
        <w:pStyle w:val="Normal11"/>
        <w:tabs>
          <w:tab w:val="left" w:pos="0"/>
        </w:tabs>
        <w:spacing w:line="360" w:lineRule="auto"/>
        <w:ind w:firstLine="699"/>
        <w:jc w:val="both"/>
        <w:rPr>
          <w:rFonts w:cs="Times New Roman"/>
          <w:bCs/>
          <w:i/>
          <w:iCs/>
          <w:u w:val="single"/>
          <w:shd w:val="clear" w:color="auto" w:fill="FFFFFF"/>
        </w:rPr>
      </w:pPr>
    </w:p>
    <w:p w14:paraId="63DFC9B0" w14:textId="77777777" w:rsidR="0036594F" w:rsidRPr="00FB3FAC" w:rsidRDefault="0036594F" w:rsidP="0036594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и терапия условно-рефлекторной рвоты</w:t>
      </w:r>
    </w:p>
    <w:p w14:paraId="1B49546F" w14:textId="3CE90AC2" w:rsidR="0036594F" w:rsidRDefault="0036594F" w:rsidP="0036594F">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5F3BE6">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6,74–79]","plainTextFormattedCitation":"[66,74–79]","previouslyFormattedCitation":"[66,74–79]"},"properties":{"noteIndex":0},"schema":"https://github.com/citation-style-language/schema/raw/master/csl-citation.json"}</w:instrText>
      </w:r>
      <w:r>
        <w:fldChar w:fldCharType="separate"/>
      </w:r>
      <w:r w:rsidRPr="0036594F">
        <w:rPr>
          <w:noProof/>
        </w:rPr>
        <w:t>[66,74–79]</w:t>
      </w:r>
      <w:r>
        <w:fldChar w:fldCharType="end"/>
      </w:r>
      <w:r w:rsidRPr="00B328AA">
        <w:t>.</w:t>
      </w:r>
    </w:p>
    <w:p w14:paraId="5C2946AA" w14:textId="3688C3EC" w:rsidR="004B6FD6" w:rsidRDefault="004B6FD6" w:rsidP="0036594F"/>
    <w:p w14:paraId="49625E1B" w14:textId="6191F6BF" w:rsidR="00B153FC" w:rsidRPr="003C1AEB" w:rsidRDefault="004B6FD6" w:rsidP="00B153FC">
      <w:pPr>
        <w:pStyle w:val="2"/>
      </w:pPr>
      <w:bookmarkStart w:id="64" w:name="_Toc65586409"/>
      <w:r w:rsidRPr="002F4348">
        <w:t>7.</w:t>
      </w:r>
      <w:r w:rsidR="00310CCB">
        <w:t xml:space="preserve">7. </w:t>
      </w:r>
      <w:bookmarkStart w:id="65" w:name="_Toc64295967"/>
      <w:bookmarkStart w:id="66" w:name="_Toc64479399"/>
      <w:r w:rsidR="00B153FC" w:rsidRPr="003C1AEB">
        <w:rPr>
          <w:u w:color="000000"/>
          <w:lang w:eastAsia="ru-RU"/>
        </w:rPr>
        <w:t>Профилактика язвенной болезни желудка и 12-перстной кишки на фоне терапии глюкокортикостероидами</w:t>
      </w:r>
      <w:bookmarkEnd w:id="64"/>
      <w:bookmarkEnd w:id="65"/>
      <w:bookmarkEnd w:id="66"/>
    </w:p>
    <w:p w14:paraId="528F697A" w14:textId="0F5DC4E4" w:rsidR="00B153FC" w:rsidRDefault="00B153FC" w:rsidP="00B153FC">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D70CEE">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80,81]","plainTextFormattedCitation":"[80,81]","previouslyFormattedCitation":"[80,81]"},"properties":{"noteIndex":0},"schema":"https://github.com/citation-style-language/schema/raw/master/csl-citation.json"}</w:instrText>
      </w:r>
      <w:r>
        <w:fldChar w:fldCharType="separate"/>
      </w:r>
      <w:r w:rsidR="005F3BE6" w:rsidRPr="005F3BE6">
        <w:rPr>
          <w:noProof/>
        </w:rPr>
        <w:t>[80,81]</w:t>
      </w:r>
      <w:r>
        <w:fldChar w:fldCharType="end"/>
      </w:r>
      <w:r>
        <w:t>.</w:t>
      </w:r>
    </w:p>
    <w:p w14:paraId="62CE3DDE" w14:textId="77777777" w:rsidR="00B153FC" w:rsidRDefault="00B153FC" w:rsidP="00B153FC"/>
    <w:p w14:paraId="1D28519B" w14:textId="77777777" w:rsidR="00B153FC" w:rsidRPr="00A56C81" w:rsidRDefault="00B153FC" w:rsidP="00B153FC">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2ECF66A0" w14:textId="77777777" w:rsidR="00B153FC" w:rsidRDefault="00B153FC" w:rsidP="00B153FC">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65A0CE42" w14:textId="77777777" w:rsidR="00B153FC" w:rsidRPr="003A77F4" w:rsidRDefault="00B153FC" w:rsidP="00B153FC">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6515946A" w14:textId="77777777" w:rsidR="00B153FC" w:rsidRDefault="00B153FC" w:rsidP="00B153FC">
      <w:pPr>
        <w:pStyle w:val="Normal11"/>
        <w:tabs>
          <w:tab w:val="left" w:pos="0"/>
        </w:tabs>
        <w:spacing w:line="360" w:lineRule="auto"/>
        <w:ind w:firstLine="699"/>
        <w:jc w:val="both"/>
        <w:rPr>
          <w:rFonts w:cs="Times New Roman"/>
          <w:bCs/>
          <w:i/>
          <w:iCs/>
          <w:u w:val="single"/>
          <w:shd w:val="clear" w:color="auto" w:fill="FFFFFF"/>
        </w:rPr>
      </w:pPr>
    </w:p>
    <w:p w14:paraId="07EB8991" w14:textId="77777777" w:rsidR="00B153FC" w:rsidRPr="00A56C81" w:rsidRDefault="00B153FC" w:rsidP="00B153FC">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p>
    <w:p w14:paraId="72093818" w14:textId="7D11C2AA" w:rsidR="00B153FC" w:rsidRDefault="00B153FC" w:rsidP="00B153FC">
      <w:r w:rsidRPr="00A56C81">
        <w:t xml:space="preserve">По результатам </w:t>
      </w:r>
      <w:r w:rsidRPr="00C96416">
        <w:t>мета</w:t>
      </w:r>
      <w:r>
        <w:t>-</w:t>
      </w:r>
      <w:r w:rsidRPr="00C96416">
        <w:t>анализа 300 работ</w:t>
      </w:r>
      <w:r>
        <w:fldChar w:fldCharType="begin" w:fldLock="1"/>
      </w:r>
      <w:r w:rsidR="00D70CEE">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82]","plainTextFormattedCitation":"[82]","previouslyFormattedCitation":"[82]"},"properties":{"noteIndex":0},"schema":"https://github.com/citation-style-language/schema/raw/master/csl-citation.json"}</w:instrText>
      </w:r>
      <w:r>
        <w:fldChar w:fldCharType="separate"/>
      </w:r>
      <w:r w:rsidR="005F3BE6" w:rsidRPr="005F3BE6">
        <w:rPr>
          <w:noProof/>
        </w:rPr>
        <w:t>[82]</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66B9E84D" w14:textId="424D852D" w:rsidR="00B153FC" w:rsidRPr="00C96416" w:rsidRDefault="00B153FC" w:rsidP="00B153FC">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D70CEE">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3,84]","plainTextFormattedCitation":"[83,84]","previouslyFormattedCitation":"[83,84]"},"properties":{"noteIndex":0},"schema":"https://github.com/citation-style-language/schema/raw/master/csl-citation.json"}</w:instrText>
      </w:r>
      <w:r>
        <w:fldChar w:fldCharType="separate"/>
      </w:r>
      <w:r w:rsidR="005F3BE6" w:rsidRPr="005F3BE6">
        <w:rPr>
          <w:noProof/>
        </w:rPr>
        <w:t>[83,84]</w:t>
      </w:r>
      <w:r>
        <w:fldChar w:fldCharType="end"/>
      </w:r>
      <w:r w:rsidRPr="00C96416">
        <w:t>.</w:t>
      </w:r>
    </w:p>
    <w:p w14:paraId="0511CE48" w14:textId="77777777" w:rsidR="00B153FC" w:rsidRDefault="00B153FC" w:rsidP="00B153FC">
      <w:pPr>
        <w:pStyle w:val="Normal11"/>
        <w:tabs>
          <w:tab w:val="left" w:pos="0"/>
        </w:tabs>
        <w:spacing w:line="360" w:lineRule="auto"/>
        <w:ind w:firstLine="699"/>
        <w:jc w:val="both"/>
        <w:rPr>
          <w:rFonts w:cs="Times New Roman"/>
          <w:bCs/>
          <w:i/>
          <w:iCs/>
          <w:u w:val="single"/>
          <w:shd w:val="clear" w:color="auto" w:fill="FFFFFF"/>
        </w:rPr>
      </w:pPr>
    </w:p>
    <w:p w14:paraId="172360BF" w14:textId="77777777" w:rsidR="00B153FC" w:rsidRPr="00A56C81" w:rsidRDefault="00B153FC" w:rsidP="00B153FC">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434348E4" w14:textId="1F1E266E" w:rsidR="00B153FC" w:rsidRDefault="00B153FC" w:rsidP="00B153FC">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1 дозах </w:t>
      </w:r>
      <w:r>
        <w:fldChar w:fldCharType="begin" w:fldLock="1"/>
      </w:r>
      <w:r w:rsidR="00D70CEE">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83–85]","plainTextFormattedCitation":"[83–85]","previouslyFormattedCitation":"[83–85]"},"properties":{"noteIndex":0},"schema":"https://github.com/citation-style-language/schema/raw/master/csl-citation.json"}</w:instrText>
      </w:r>
      <w:r>
        <w:fldChar w:fldCharType="separate"/>
      </w:r>
      <w:r w:rsidR="005F3BE6" w:rsidRPr="005F3BE6">
        <w:rPr>
          <w:noProof/>
        </w:rPr>
        <w:t>[83–85]</w:t>
      </w:r>
      <w:r>
        <w:fldChar w:fldCharType="end"/>
      </w:r>
      <w:r>
        <w:t xml:space="preserve">. </w:t>
      </w:r>
    </w:p>
    <w:p w14:paraId="075033F0" w14:textId="77777777" w:rsidR="00B153FC" w:rsidRDefault="00B153FC" w:rsidP="00B153FC">
      <w:pPr>
        <w:rPr>
          <w:b/>
        </w:rPr>
      </w:pPr>
    </w:p>
    <w:p w14:paraId="2AE54140" w14:textId="629041BC" w:rsidR="00B153FC" w:rsidRPr="005B1687" w:rsidRDefault="00B153FC" w:rsidP="00B153FC">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B153FC" w:rsidRPr="00C96416" w14:paraId="395C3D3D" w14:textId="77777777" w:rsidTr="002D3EBF">
        <w:trPr>
          <w:jc w:val="center"/>
        </w:trPr>
        <w:tc>
          <w:tcPr>
            <w:tcW w:w="2220" w:type="dxa"/>
          </w:tcPr>
          <w:p w14:paraId="3804FD88" w14:textId="77777777" w:rsidR="00B153FC" w:rsidRPr="00C96416" w:rsidRDefault="00B153FC" w:rsidP="002D3EBF">
            <w:pPr>
              <w:tabs>
                <w:tab w:val="left" w:pos="0"/>
              </w:tabs>
              <w:ind w:left="57" w:right="57" w:firstLine="0"/>
              <w:rPr>
                <w:b/>
                <w:szCs w:val="24"/>
                <w:lang w:eastAsia="ru-RU"/>
              </w:rPr>
            </w:pPr>
            <w:r>
              <w:rPr>
                <w:b/>
                <w:szCs w:val="24"/>
                <w:lang w:eastAsia="ru-RU"/>
              </w:rPr>
              <w:t>Препарат</w:t>
            </w:r>
          </w:p>
        </w:tc>
        <w:tc>
          <w:tcPr>
            <w:tcW w:w="2344" w:type="dxa"/>
          </w:tcPr>
          <w:p w14:paraId="327F169C" w14:textId="77777777" w:rsidR="00B153FC" w:rsidRPr="00C96416" w:rsidRDefault="00B153FC" w:rsidP="002D3EBF">
            <w:pPr>
              <w:tabs>
                <w:tab w:val="left" w:pos="0"/>
              </w:tabs>
              <w:ind w:left="57" w:right="57"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50932E18" w14:textId="77777777" w:rsidR="00B153FC" w:rsidRPr="00C96416" w:rsidRDefault="00B153FC" w:rsidP="002D3EBF">
            <w:pPr>
              <w:tabs>
                <w:tab w:val="left" w:pos="0"/>
              </w:tabs>
              <w:ind w:left="57" w:right="57" w:firstLine="0"/>
              <w:rPr>
                <w:b/>
                <w:szCs w:val="24"/>
                <w:lang w:eastAsia="ru-RU"/>
              </w:rPr>
            </w:pPr>
            <w:r>
              <w:rPr>
                <w:b/>
                <w:szCs w:val="24"/>
                <w:lang w:eastAsia="ru-RU"/>
              </w:rPr>
              <w:t>Способ применения и р</w:t>
            </w:r>
            <w:r w:rsidRPr="00C96416">
              <w:rPr>
                <w:b/>
                <w:szCs w:val="24"/>
                <w:lang w:eastAsia="ru-RU"/>
              </w:rPr>
              <w:t>ежим дозирования</w:t>
            </w:r>
          </w:p>
        </w:tc>
      </w:tr>
      <w:tr w:rsidR="00B153FC" w:rsidRPr="00C96416" w14:paraId="5F7158FD" w14:textId="77777777" w:rsidTr="002D3EBF">
        <w:trPr>
          <w:jc w:val="center"/>
        </w:trPr>
        <w:tc>
          <w:tcPr>
            <w:tcW w:w="2220" w:type="dxa"/>
          </w:tcPr>
          <w:p w14:paraId="22A623EE" w14:textId="77777777" w:rsidR="00B153FC" w:rsidRPr="00C96416" w:rsidRDefault="00B153FC" w:rsidP="002D3EBF">
            <w:pPr>
              <w:tabs>
                <w:tab w:val="left" w:pos="0"/>
              </w:tabs>
              <w:ind w:left="57" w:right="57" w:firstLine="0"/>
              <w:rPr>
                <w:szCs w:val="24"/>
                <w:lang w:eastAsia="ru-RU"/>
              </w:rPr>
            </w:pPr>
            <w:r w:rsidRPr="00C96416">
              <w:rPr>
                <w:szCs w:val="24"/>
                <w:lang w:eastAsia="ru-RU"/>
              </w:rPr>
              <w:t>Омепразол</w:t>
            </w:r>
          </w:p>
        </w:tc>
        <w:tc>
          <w:tcPr>
            <w:tcW w:w="2344" w:type="dxa"/>
          </w:tcPr>
          <w:p w14:paraId="5ABD21F9" w14:textId="77777777" w:rsidR="00B153FC" w:rsidRDefault="00B153FC" w:rsidP="002D3EBF">
            <w:pPr>
              <w:tabs>
                <w:tab w:val="left" w:pos="0"/>
              </w:tabs>
              <w:ind w:left="57" w:right="57" w:firstLine="0"/>
              <w:rPr>
                <w:szCs w:val="24"/>
                <w:lang w:eastAsia="ru-RU"/>
              </w:rPr>
            </w:pPr>
            <w:r w:rsidRPr="00C96416">
              <w:rPr>
                <w:szCs w:val="24"/>
                <w:lang w:eastAsia="ru-RU"/>
              </w:rPr>
              <w:t>20</w:t>
            </w:r>
          </w:p>
          <w:p w14:paraId="24CD365C" w14:textId="77777777" w:rsidR="00B153FC" w:rsidRPr="00C96416" w:rsidRDefault="00B153FC" w:rsidP="002D3EBF">
            <w:pPr>
              <w:tabs>
                <w:tab w:val="left" w:pos="0"/>
              </w:tabs>
              <w:ind w:left="57" w:right="57" w:firstLine="0"/>
              <w:rPr>
                <w:szCs w:val="24"/>
                <w:lang w:eastAsia="ru-RU"/>
              </w:rPr>
            </w:pPr>
            <w:r>
              <w:rPr>
                <w:szCs w:val="24"/>
                <w:lang w:eastAsia="ru-RU"/>
              </w:rPr>
              <w:t>40</w:t>
            </w:r>
          </w:p>
        </w:tc>
        <w:tc>
          <w:tcPr>
            <w:tcW w:w="3713" w:type="dxa"/>
          </w:tcPr>
          <w:p w14:paraId="6FAB2649" w14:textId="77777777" w:rsidR="00B153FC" w:rsidRPr="00B56E4C" w:rsidRDefault="00B153FC" w:rsidP="002D3EBF">
            <w:pPr>
              <w:tabs>
                <w:tab w:val="left" w:pos="0"/>
              </w:tabs>
              <w:ind w:left="57" w:right="57" w:firstLine="0"/>
              <w:rPr>
                <w:szCs w:val="24"/>
                <w:lang w:eastAsia="ru-RU"/>
              </w:rPr>
            </w:pPr>
            <w:r>
              <w:rPr>
                <w:szCs w:val="24"/>
                <w:lang w:eastAsia="ru-RU"/>
              </w:rPr>
              <w:t>Внутрь, 1 раз в сутки;</w:t>
            </w:r>
          </w:p>
          <w:p w14:paraId="13E8A792" w14:textId="77777777" w:rsidR="00B153FC" w:rsidRPr="00D221D8" w:rsidRDefault="00B153FC" w:rsidP="002D3EBF">
            <w:pPr>
              <w:tabs>
                <w:tab w:val="left" w:pos="0"/>
              </w:tabs>
              <w:ind w:left="57" w:right="57" w:firstLine="0"/>
              <w:rPr>
                <w:szCs w:val="24"/>
                <w:lang w:eastAsia="ru-RU"/>
              </w:rPr>
            </w:pPr>
            <w:r>
              <w:rPr>
                <w:szCs w:val="24"/>
                <w:lang w:eastAsia="ru-RU"/>
              </w:rPr>
              <w:t xml:space="preserve"> в/в, 1 раз в сутки</w:t>
            </w:r>
          </w:p>
        </w:tc>
      </w:tr>
      <w:tr w:rsidR="00B153FC" w:rsidRPr="00C96416" w14:paraId="7C754EEB" w14:textId="77777777" w:rsidTr="002D3EBF">
        <w:trPr>
          <w:jc w:val="center"/>
        </w:trPr>
        <w:tc>
          <w:tcPr>
            <w:tcW w:w="2220" w:type="dxa"/>
          </w:tcPr>
          <w:p w14:paraId="1A6FD0A8" w14:textId="77777777" w:rsidR="00B153FC" w:rsidRPr="00C96416" w:rsidRDefault="00B153FC" w:rsidP="002D3EBF">
            <w:pPr>
              <w:tabs>
                <w:tab w:val="left" w:pos="0"/>
              </w:tabs>
              <w:ind w:left="57" w:right="57" w:firstLine="0"/>
              <w:rPr>
                <w:szCs w:val="24"/>
                <w:lang w:eastAsia="ru-RU"/>
              </w:rPr>
            </w:pPr>
            <w:r w:rsidRPr="00C96416">
              <w:rPr>
                <w:szCs w:val="24"/>
                <w:lang w:eastAsia="ru-RU"/>
              </w:rPr>
              <w:t>Лансопразол</w:t>
            </w:r>
          </w:p>
        </w:tc>
        <w:tc>
          <w:tcPr>
            <w:tcW w:w="2344" w:type="dxa"/>
          </w:tcPr>
          <w:p w14:paraId="4EA48257" w14:textId="77777777" w:rsidR="00B153FC" w:rsidRPr="00C96416" w:rsidRDefault="00B153FC" w:rsidP="002D3EBF">
            <w:pPr>
              <w:tabs>
                <w:tab w:val="left" w:pos="0"/>
              </w:tabs>
              <w:ind w:left="57" w:right="57" w:firstLine="0"/>
              <w:rPr>
                <w:szCs w:val="24"/>
                <w:lang w:eastAsia="ru-RU"/>
              </w:rPr>
            </w:pPr>
            <w:r w:rsidRPr="00C96416">
              <w:rPr>
                <w:szCs w:val="24"/>
                <w:lang w:eastAsia="ru-RU"/>
              </w:rPr>
              <w:t>30</w:t>
            </w:r>
          </w:p>
        </w:tc>
        <w:tc>
          <w:tcPr>
            <w:tcW w:w="3713" w:type="dxa"/>
          </w:tcPr>
          <w:p w14:paraId="18291E1F" w14:textId="77777777" w:rsidR="00B153FC" w:rsidRDefault="00B153FC" w:rsidP="002D3EBF">
            <w:pPr>
              <w:ind w:left="57" w:right="57" w:firstLine="0"/>
            </w:pPr>
            <w:r w:rsidRPr="00826EC3">
              <w:rPr>
                <w:szCs w:val="24"/>
                <w:lang w:eastAsia="ru-RU"/>
              </w:rPr>
              <w:t>Внутрь, 1 раз в сутки</w:t>
            </w:r>
          </w:p>
        </w:tc>
      </w:tr>
      <w:tr w:rsidR="00B153FC" w:rsidRPr="00C96416" w14:paraId="4AAD1D7C" w14:textId="77777777" w:rsidTr="002D3EBF">
        <w:trPr>
          <w:jc w:val="center"/>
        </w:trPr>
        <w:tc>
          <w:tcPr>
            <w:tcW w:w="2220" w:type="dxa"/>
          </w:tcPr>
          <w:p w14:paraId="3B618E66" w14:textId="77777777" w:rsidR="00B153FC" w:rsidRPr="00C96416" w:rsidRDefault="00B153FC" w:rsidP="002D3EBF">
            <w:pPr>
              <w:tabs>
                <w:tab w:val="left" w:pos="0"/>
              </w:tabs>
              <w:ind w:left="57" w:right="57" w:firstLine="0"/>
              <w:rPr>
                <w:szCs w:val="24"/>
                <w:lang w:eastAsia="ru-RU"/>
              </w:rPr>
            </w:pPr>
            <w:r>
              <w:rPr>
                <w:szCs w:val="24"/>
                <w:lang w:eastAsia="ru-RU"/>
              </w:rPr>
              <w:t>П</w:t>
            </w:r>
            <w:r w:rsidRPr="00C96416">
              <w:rPr>
                <w:szCs w:val="24"/>
                <w:lang w:eastAsia="ru-RU"/>
              </w:rPr>
              <w:t>антопразол</w:t>
            </w:r>
          </w:p>
        </w:tc>
        <w:tc>
          <w:tcPr>
            <w:tcW w:w="2344" w:type="dxa"/>
          </w:tcPr>
          <w:p w14:paraId="28A0B0CE" w14:textId="77777777" w:rsidR="00B153FC" w:rsidRPr="00C96416" w:rsidRDefault="00B153FC" w:rsidP="002D3EBF">
            <w:pPr>
              <w:tabs>
                <w:tab w:val="left" w:pos="0"/>
              </w:tabs>
              <w:ind w:left="57" w:right="57" w:firstLine="0"/>
              <w:rPr>
                <w:szCs w:val="24"/>
                <w:lang w:eastAsia="ru-RU"/>
              </w:rPr>
            </w:pPr>
            <w:r w:rsidRPr="00C96416">
              <w:rPr>
                <w:szCs w:val="24"/>
                <w:lang w:eastAsia="ru-RU"/>
              </w:rPr>
              <w:t>40</w:t>
            </w:r>
          </w:p>
        </w:tc>
        <w:tc>
          <w:tcPr>
            <w:tcW w:w="3713" w:type="dxa"/>
          </w:tcPr>
          <w:p w14:paraId="37AB88D5" w14:textId="77777777" w:rsidR="00B153FC" w:rsidRDefault="00B153FC" w:rsidP="002D3EBF">
            <w:pPr>
              <w:ind w:left="57" w:right="57" w:firstLine="0"/>
            </w:pPr>
            <w:r w:rsidRPr="00826EC3">
              <w:rPr>
                <w:szCs w:val="24"/>
                <w:lang w:eastAsia="ru-RU"/>
              </w:rPr>
              <w:t>Внутрь, 1 раз в сутки</w:t>
            </w:r>
          </w:p>
        </w:tc>
      </w:tr>
      <w:tr w:rsidR="00B153FC" w:rsidRPr="00C96416" w14:paraId="57F9F5CC" w14:textId="77777777" w:rsidTr="002D3EBF">
        <w:trPr>
          <w:jc w:val="center"/>
        </w:trPr>
        <w:tc>
          <w:tcPr>
            <w:tcW w:w="2220" w:type="dxa"/>
          </w:tcPr>
          <w:p w14:paraId="6E50EA2C" w14:textId="77777777" w:rsidR="00B153FC" w:rsidRPr="00C96416" w:rsidRDefault="00B153FC" w:rsidP="002D3EBF">
            <w:pPr>
              <w:tabs>
                <w:tab w:val="left" w:pos="0"/>
              </w:tabs>
              <w:ind w:left="57" w:right="57" w:firstLine="0"/>
              <w:rPr>
                <w:szCs w:val="24"/>
                <w:lang w:eastAsia="ru-RU"/>
              </w:rPr>
            </w:pPr>
            <w:r>
              <w:rPr>
                <w:szCs w:val="24"/>
              </w:rPr>
              <w:t>Р</w:t>
            </w:r>
            <w:r w:rsidRPr="00C96416">
              <w:rPr>
                <w:szCs w:val="24"/>
              </w:rPr>
              <w:t>абепразол</w:t>
            </w:r>
          </w:p>
        </w:tc>
        <w:tc>
          <w:tcPr>
            <w:tcW w:w="2344" w:type="dxa"/>
          </w:tcPr>
          <w:p w14:paraId="313488CE" w14:textId="77777777" w:rsidR="00B153FC" w:rsidRPr="00C96416" w:rsidRDefault="00B153FC" w:rsidP="002D3EBF">
            <w:pPr>
              <w:tabs>
                <w:tab w:val="left" w:pos="0"/>
              </w:tabs>
              <w:ind w:left="57" w:right="57" w:firstLine="0"/>
              <w:rPr>
                <w:szCs w:val="24"/>
                <w:lang w:eastAsia="ru-RU"/>
              </w:rPr>
            </w:pPr>
            <w:r w:rsidRPr="00C96416">
              <w:rPr>
                <w:szCs w:val="24"/>
                <w:lang w:eastAsia="ru-RU"/>
              </w:rPr>
              <w:t>20</w:t>
            </w:r>
          </w:p>
        </w:tc>
        <w:tc>
          <w:tcPr>
            <w:tcW w:w="3713" w:type="dxa"/>
          </w:tcPr>
          <w:p w14:paraId="47711330" w14:textId="77777777" w:rsidR="00B153FC" w:rsidRDefault="00B153FC" w:rsidP="002D3EBF">
            <w:pPr>
              <w:ind w:left="57" w:right="57" w:firstLine="0"/>
            </w:pPr>
            <w:r w:rsidRPr="00826EC3">
              <w:rPr>
                <w:szCs w:val="24"/>
                <w:lang w:eastAsia="ru-RU"/>
              </w:rPr>
              <w:t>Внутрь, 1 раз в сутки</w:t>
            </w:r>
          </w:p>
        </w:tc>
      </w:tr>
      <w:tr w:rsidR="00B153FC" w:rsidRPr="00C96416" w14:paraId="4FC53601" w14:textId="77777777" w:rsidTr="002D3EBF">
        <w:trPr>
          <w:jc w:val="center"/>
        </w:trPr>
        <w:tc>
          <w:tcPr>
            <w:tcW w:w="2220" w:type="dxa"/>
          </w:tcPr>
          <w:p w14:paraId="2B577963" w14:textId="77777777" w:rsidR="00B153FC" w:rsidRPr="00C96416" w:rsidRDefault="00B153FC" w:rsidP="002D3EBF">
            <w:pPr>
              <w:tabs>
                <w:tab w:val="left" w:pos="0"/>
              </w:tabs>
              <w:ind w:left="57" w:right="57" w:firstLine="0"/>
              <w:rPr>
                <w:szCs w:val="24"/>
              </w:rPr>
            </w:pPr>
            <w:r>
              <w:rPr>
                <w:szCs w:val="24"/>
              </w:rPr>
              <w:t>Э</w:t>
            </w:r>
            <w:r w:rsidRPr="00C96416">
              <w:rPr>
                <w:szCs w:val="24"/>
              </w:rPr>
              <w:t>зомепразол</w:t>
            </w:r>
          </w:p>
        </w:tc>
        <w:tc>
          <w:tcPr>
            <w:tcW w:w="2344" w:type="dxa"/>
          </w:tcPr>
          <w:p w14:paraId="55D8A27B" w14:textId="77777777" w:rsidR="00B153FC" w:rsidRPr="00C96416" w:rsidRDefault="00B153FC" w:rsidP="002D3EBF">
            <w:pPr>
              <w:tabs>
                <w:tab w:val="left" w:pos="0"/>
              </w:tabs>
              <w:ind w:left="57" w:right="57" w:firstLine="0"/>
              <w:rPr>
                <w:szCs w:val="24"/>
                <w:lang w:eastAsia="ru-RU"/>
              </w:rPr>
            </w:pPr>
            <w:r w:rsidRPr="00C96416">
              <w:rPr>
                <w:szCs w:val="24"/>
                <w:lang w:eastAsia="ru-RU"/>
              </w:rPr>
              <w:t>20</w:t>
            </w:r>
          </w:p>
        </w:tc>
        <w:tc>
          <w:tcPr>
            <w:tcW w:w="3713" w:type="dxa"/>
          </w:tcPr>
          <w:p w14:paraId="72DE2884" w14:textId="77777777" w:rsidR="00B153FC" w:rsidRDefault="00B153FC" w:rsidP="002D3EBF">
            <w:pPr>
              <w:ind w:left="57" w:right="57" w:firstLine="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5BB5AD7C" w14:textId="77777777" w:rsidR="00B153FC" w:rsidRDefault="00B153FC" w:rsidP="00B153FC">
      <w:pPr>
        <w:pStyle w:val="Normal11"/>
        <w:tabs>
          <w:tab w:val="left" w:pos="0"/>
        </w:tabs>
        <w:spacing w:line="360" w:lineRule="auto"/>
        <w:ind w:left="0" w:firstLine="0"/>
        <w:jc w:val="both"/>
        <w:rPr>
          <w:rFonts w:cs="Times New Roman"/>
        </w:rPr>
      </w:pPr>
    </w:p>
    <w:p w14:paraId="63CD682E" w14:textId="77777777" w:rsidR="00B153FC" w:rsidRPr="00C96416" w:rsidRDefault="00B153FC" w:rsidP="00B153FC">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5A228965" w14:textId="77777777" w:rsidR="00B153FC" w:rsidRDefault="00B153FC" w:rsidP="00B153FC">
      <w:pPr>
        <w:pStyle w:val="Normal11"/>
        <w:tabs>
          <w:tab w:val="left" w:pos="0"/>
        </w:tabs>
        <w:spacing w:line="360" w:lineRule="auto"/>
        <w:ind w:firstLine="699"/>
        <w:jc w:val="both"/>
        <w:rPr>
          <w:rFonts w:cs="Times New Roman"/>
          <w:bCs/>
          <w:i/>
          <w:iCs/>
          <w:u w:val="single"/>
          <w:shd w:val="clear" w:color="auto" w:fill="FFFFFF"/>
        </w:rPr>
      </w:pPr>
    </w:p>
    <w:p w14:paraId="79FDDBFA" w14:textId="77777777" w:rsidR="00B153FC" w:rsidRPr="00A56C81" w:rsidRDefault="00B153FC" w:rsidP="00B153FC">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1AED026E" w14:textId="77777777" w:rsidR="00B153FC" w:rsidRPr="00A56C81" w:rsidRDefault="00B153FC" w:rsidP="00B153FC">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1182EC23" w14:textId="3EF0422A" w:rsidR="00B153FC" w:rsidRDefault="00B153FC" w:rsidP="00B153FC">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D70CEE">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83,84,86]","plainTextFormattedCitation":"[83,84,86]","previouslyFormattedCitation":"[83,84,86]"},"properties":{"noteIndex":0},"schema":"https://github.com/citation-style-language/schema/raw/master/csl-citation.json"}</w:instrText>
      </w:r>
      <w:r>
        <w:fldChar w:fldCharType="separate"/>
      </w:r>
      <w:r w:rsidR="005F3BE6" w:rsidRPr="005F3BE6">
        <w:rPr>
          <w:noProof/>
        </w:rPr>
        <w:t>[83,84,86]</w:t>
      </w:r>
      <w:r>
        <w:fldChar w:fldCharType="end"/>
      </w:r>
      <w:r w:rsidRPr="00A56C81">
        <w:t>.</w:t>
      </w:r>
    </w:p>
    <w:p w14:paraId="66A9BAB4" w14:textId="77777777" w:rsidR="00B153FC" w:rsidRDefault="00B153FC" w:rsidP="00B153FC">
      <w:pPr>
        <w:rPr>
          <w:b/>
          <w:szCs w:val="24"/>
        </w:rPr>
      </w:pPr>
    </w:p>
    <w:p w14:paraId="186C69E1" w14:textId="360E4B60" w:rsidR="00B153FC" w:rsidRPr="00F76AD4" w:rsidRDefault="00B153FC" w:rsidP="00B153FC">
      <w:pPr>
        <w:rPr>
          <w:bCs/>
        </w:rPr>
      </w:pPr>
      <w:r w:rsidRPr="00F76AD4">
        <w:rPr>
          <w:bCs/>
          <w:szCs w:val="24"/>
        </w:rPr>
        <w:t xml:space="preserve">Таблица 2.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B153FC" w:rsidRPr="00C96416" w14:paraId="1561D9E5" w14:textId="77777777" w:rsidTr="002D3EBF">
        <w:trPr>
          <w:jc w:val="center"/>
        </w:trPr>
        <w:tc>
          <w:tcPr>
            <w:tcW w:w="1942" w:type="dxa"/>
          </w:tcPr>
          <w:p w14:paraId="12269217" w14:textId="77777777" w:rsidR="00B153FC" w:rsidRPr="00C96416" w:rsidRDefault="00B153FC" w:rsidP="002D3EBF">
            <w:pPr>
              <w:tabs>
                <w:tab w:val="left" w:pos="0"/>
              </w:tabs>
              <w:ind w:firstLine="0"/>
              <w:rPr>
                <w:b/>
                <w:szCs w:val="24"/>
                <w:lang w:eastAsia="ru-RU"/>
              </w:rPr>
            </w:pPr>
            <w:r w:rsidRPr="00C96416">
              <w:rPr>
                <w:b/>
                <w:szCs w:val="24"/>
                <w:lang w:eastAsia="ru-RU"/>
              </w:rPr>
              <w:t>Препараты</w:t>
            </w:r>
          </w:p>
        </w:tc>
        <w:tc>
          <w:tcPr>
            <w:tcW w:w="2268" w:type="dxa"/>
          </w:tcPr>
          <w:p w14:paraId="6CBF3C6B" w14:textId="77777777" w:rsidR="00B153FC" w:rsidRPr="00C96416" w:rsidRDefault="00B153FC" w:rsidP="002D3EBF">
            <w:pPr>
              <w:tabs>
                <w:tab w:val="left" w:pos="0"/>
              </w:tabs>
              <w:ind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7F7DBA52" w14:textId="77777777" w:rsidR="00B153FC" w:rsidRPr="00C96416" w:rsidRDefault="00B153FC" w:rsidP="002D3EBF">
            <w:pPr>
              <w:tabs>
                <w:tab w:val="left" w:pos="0"/>
              </w:tabs>
              <w:ind w:firstLine="0"/>
              <w:rPr>
                <w:b/>
                <w:szCs w:val="24"/>
                <w:lang w:eastAsia="ru-RU"/>
              </w:rPr>
            </w:pPr>
            <w:r w:rsidRPr="00C96416">
              <w:rPr>
                <w:b/>
                <w:szCs w:val="24"/>
                <w:lang w:eastAsia="ru-RU"/>
              </w:rPr>
              <w:t>Режим дозирования</w:t>
            </w:r>
          </w:p>
        </w:tc>
      </w:tr>
      <w:tr w:rsidR="00B153FC" w:rsidRPr="00C96416" w14:paraId="0D30DCF0" w14:textId="77777777" w:rsidTr="002D3EBF">
        <w:trPr>
          <w:jc w:val="center"/>
        </w:trPr>
        <w:tc>
          <w:tcPr>
            <w:tcW w:w="1942" w:type="dxa"/>
          </w:tcPr>
          <w:p w14:paraId="65F0F4A4" w14:textId="77777777" w:rsidR="00B153FC" w:rsidRPr="00C96416" w:rsidRDefault="00B153FC" w:rsidP="002D3EBF">
            <w:pPr>
              <w:tabs>
                <w:tab w:val="left" w:pos="0"/>
              </w:tabs>
              <w:ind w:firstLine="0"/>
              <w:rPr>
                <w:szCs w:val="24"/>
                <w:lang w:eastAsia="ru-RU"/>
              </w:rPr>
            </w:pPr>
            <w:r>
              <w:rPr>
                <w:szCs w:val="24"/>
                <w:lang w:eastAsia="ru-RU"/>
              </w:rPr>
              <w:t>Ранитидин</w:t>
            </w:r>
          </w:p>
        </w:tc>
        <w:tc>
          <w:tcPr>
            <w:tcW w:w="2268" w:type="dxa"/>
          </w:tcPr>
          <w:p w14:paraId="67E6183C" w14:textId="77777777" w:rsidR="00B153FC" w:rsidRPr="00C96416" w:rsidRDefault="00B153FC" w:rsidP="002D3EBF">
            <w:pPr>
              <w:tabs>
                <w:tab w:val="left" w:pos="0"/>
              </w:tabs>
              <w:rPr>
                <w:szCs w:val="24"/>
                <w:lang w:eastAsia="ru-RU"/>
              </w:rPr>
            </w:pPr>
            <w:r>
              <w:rPr>
                <w:szCs w:val="24"/>
                <w:lang w:eastAsia="ru-RU"/>
              </w:rPr>
              <w:t>150</w:t>
            </w:r>
          </w:p>
        </w:tc>
        <w:tc>
          <w:tcPr>
            <w:tcW w:w="3358" w:type="dxa"/>
          </w:tcPr>
          <w:p w14:paraId="013C9BC7" w14:textId="77777777" w:rsidR="00B153FC" w:rsidRPr="00C96416" w:rsidRDefault="00B153FC" w:rsidP="002D3EBF">
            <w:pPr>
              <w:tabs>
                <w:tab w:val="left" w:pos="0"/>
              </w:tabs>
              <w:ind w:firstLine="0"/>
              <w:rPr>
                <w:szCs w:val="24"/>
                <w:lang w:eastAsia="ru-RU"/>
              </w:rPr>
            </w:pPr>
            <w:r>
              <w:rPr>
                <w:szCs w:val="24"/>
                <w:lang w:eastAsia="ru-RU"/>
              </w:rPr>
              <w:t>Внутрь, 1 раз в сутки, на ночь</w:t>
            </w:r>
          </w:p>
        </w:tc>
      </w:tr>
      <w:tr w:rsidR="00B153FC" w:rsidRPr="00C96416" w14:paraId="6FA17801" w14:textId="77777777" w:rsidTr="002D3EBF">
        <w:trPr>
          <w:jc w:val="center"/>
        </w:trPr>
        <w:tc>
          <w:tcPr>
            <w:tcW w:w="1942" w:type="dxa"/>
          </w:tcPr>
          <w:p w14:paraId="2698AD25" w14:textId="77777777" w:rsidR="00B153FC" w:rsidRPr="00C96416" w:rsidRDefault="00B153FC" w:rsidP="002D3EBF">
            <w:pPr>
              <w:tabs>
                <w:tab w:val="left" w:pos="0"/>
              </w:tabs>
              <w:ind w:firstLine="0"/>
              <w:rPr>
                <w:szCs w:val="24"/>
                <w:lang w:eastAsia="ru-RU"/>
              </w:rPr>
            </w:pPr>
            <w:r>
              <w:rPr>
                <w:szCs w:val="24"/>
                <w:lang w:eastAsia="ru-RU"/>
              </w:rPr>
              <w:t>Фамотидин</w:t>
            </w:r>
          </w:p>
        </w:tc>
        <w:tc>
          <w:tcPr>
            <w:tcW w:w="2268" w:type="dxa"/>
          </w:tcPr>
          <w:p w14:paraId="4A372E22" w14:textId="77777777" w:rsidR="00B153FC" w:rsidRPr="00C96416" w:rsidRDefault="00B153FC" w:rsidP="002D3EBF">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41F1ADB3" w14:textId="77777777" w:rsidR="00B153FC" w:rsidRDefault="00B153FC" w:rsidP="002D3EBF">
            <w:pPr>
              <w:ind w:firstLine="0"/>
            </w:pPr>
            <w:r w:rsidRPr="00826EC3">
              <w:rPr>
                <w:szCs w:val="24"/>
                <w:lang w:eastAsia="ru-RU"/>
              </w:rPr>
              <w:t>Внутрь, 1 раз в сутки</w:t>
            </w:r>
            <w:r>
              <w:rPr>
                <w:szCs w:val="24"/>
                <w:lang w:eastAsia="ru-RU"/>
              </w:rPr>
              <w:t>, на ночь</w:t>
            </w:r>
          </w:p>
        </w:tc>
      </w:tr>
    </w:tbl>
    <w:p w14:paraId="6738E496" w14:textId="625FEB0E" w:rsidR="0036594F" w:rsidRDefault="0036594F" w:rsidP="0036594F">
      <w:pPr>
        <w:pStyle w:val="Normal11"/>
        <w:tabs>
          <w:tab w:val="left" w:pos="0"/>
        </w:tabs>
        <w:spacing w:line="360" w:lineRule="auto"/>
        <w:ind w:firstLine="699"/>
        <w:jc w:val="both"/>
        <w:rPr>
          <w:rFonts w:cs="Times New Roman"/>
          <w:noProof/>
        </w:rPr>
      </w:pPr>
    </w:p>
    <w:p w14:paraId="3B9068FC" w14:textId="1EEE76A9" w:rsidR="001C2557" w:rsidRDefault="002109A2" w:rsidP="001C2557">
      <w:pPr>
        <w:pStyle w:val="2"/>
      </w:pPr>
      <w:bookmarkStart w:id="67" w:name="_Toc65586410"/>
      <w:r w:rsidRPr="002F4348">
        <w:t>7.</w:t>
      </w:r>
      <w:r>
        <w:t xml:space="preserve">8. </w:t>
      </w:r>
      <w:bookmarkStart w:id="68" w:name="_Toc64295957"/>
      <w:bookmarkStart w:id="69" w:name="_Toc64479345"/>
      <w:bookmarkStart w:id="70" w:name="_Toc11747750"/>
      <w:bookmarkStart w:id="71" w:name="_Toc24572135"/>
      <w:r w:rsidR="001C2557">
        <w:t>Профилактика, диагностика и лечение тромботических осложнений</w:t>
      </w:r>
      <w:bookmarkEnd w:id="67"/>
      <w:bookmarkEnd w:id="68"/>
      <w:bookmarkEnd w:id="69"/>
    </w:p>
    <w:p w14:paraId="2E18665D" w14:textId="27519EDF" w:rsidR="001C2557" w:rsidRDefault="001C2557" w:rsidP="001C2557">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2F7BDD">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87,88]","plainTextFormattedCitation":"[87,88]","previouslyFormattedCitation":"[87,88]"},"properties":{"noteIndex":0},"schema":"https://github.com/citation-style-language/schema/raw/master/csl-citation.json"}</w:instrText>
      </w:r>
      <w:r>
        <w:rPr>
          <w:szCs w:val="24"/>
          <w:lang w:eastAsia="ru-RU"/>
        </w:rPr>
        <w:fldChar w:fldCharType="separate"/>
      </w:r>
      <w:r w:rsidR="00D70CEE" w:rsidRPr="00D70CEE">
        <w:rPr>
          <w:noProof/>
          <w:szCs w:val="24"/>
          <w:lang w:eastAsia="ru-RU"/>
        </w:rPr>
        <w:t>[87,88]</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9]","plainTextFormattedCitation":"[89]","previouslyFormattedCitation":"[89]"},"properties":{"noteIndex":0},"schema":"https://github.com/citation-style-language/schema/raw/master/csl-citation.json"}</w:instrText>
      </w:r>
      <w:r>
        <w:fldChar w:fldCharType="separate"/>
      </w:r>
      <w:r w:rsidR="00D70CEE" w:rsidRPr="00D70CEE">
        <w:rPr>
          <w:noProof/>
        </w:rPr>
        <w:t>[89]</w:t>
      </w:r>
      <w:r>
        <w:fldChar w:fldCharType="end"/>
      </w:r>
      <w:r>
        <w:rPr>
          <w:rFonts w:eastAsia="Times New Roman"/>
          <w:szCs w:val="24"/>
          <w:lang w:eastAsia="ru-RU"/>
        </w:rPr>
        <w:t>:</w:t>
      </w:r>
    </w:p>
    <w:p w14:paraId="791BB6F4" w14:textId="77777777" w:rsidR="001C2557" w:rsidRPr="00F62DEE" w:rsidRDefault="001C2557" w:rsidP="001C2557">
      <w:pPr>
        <w:numPr>
          <w:ilvl w:val="0"/>
          <w:numId w:val="57"/>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37469F2F" w14:textId="77777777" w:rsidR="001C2557" w:rsidRPr="00F62DEE" w:rsidRDefault="001C2557" w:rsidP="001C2557">
      <w:pPr>
        <w:numPr>
          <w:ilvl w:val="0"/>
          <w:numId w:val="57"/>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2B55A152" w14:textId="77777777" w:rsidR="001C2557" w:rsidRPr="00F62DEE" w:rsidRDefault="001C2557" w:rsidP="001C2557">
      <w:pPr>
        <w:numPr>
          <w:ilvl w:val="0"/>
          <w:numId w:val="57"/>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0F1A9910" w14:textId="77777777" w:rsidR="001C2557" w:rsidRPr="00F62DEE" w:rsidRDefault="001C2557" w:rsidP="001C2557">
      <w:pPr>
        <w:numPr>
          <w:ilvl w:val="0"/>
          <w:numId w:val="57"/>
        </w:numPr>
        <w:rPr>
          <w:rFonts w:eastAsia="Times New Roman"/>
          <w:szCs w:val="24"/>
          <w:lang w:eastAsia="ru-RU"/>
        </w:rPr>
      </w:pPr>
      <w:r w:rsidRPr="00E5560E">
        <w:rPr>
          <w:rFonts w:eastAsia="Times New Roman"/>
          <w:szCs w:val="24"/>
          <w:lang w:eastAsia="ru-RU"/>
        </w:rPr>
        <w:t>химиолучевая терапия.</w:t>
      </w:r>
    </w:p>
    <w:p w14:paraId="0A6EBF3A" w14:textId="77777777" w:rsidR="001C2557" w:rsidRDefault="001C2557" w:rsidP="001C2557">
      <w:pPr>
        <w:rPr>
          <w:rFonts w:eastAsia="Times New Roman"/>
          <w:szCs w:val="24"/>
          <w:lang w:eastAsia="ru-RU"/>
        </w:rPr>
      </w:pPr>
      <w:r>
        <w:rPr>
          <w:rFonts w:eastAsia="Times New Roman"/>
          <w:szCs w:val="24"/>
          <w:lang w:eastAsia="ru-RU"/>
        </w:rPr>
        <w:t>Эти факторы часто сочетаются друг с другом.</w:t>
      </w:r>
    </w:p>
    <w:p w14:paraId="55AAC153" w14:textId="77777777" w:rsidR="001C2557" w:rsidRDefault="001C2557" w:rsidP="001C2557">
      <w:pPr>
        <w:ind w:firstLine="567"/>
        <w:rPr>
          <w:rFonts w:eastAsia="Times New Roman"/>
          <w:szCs w:val="24"/>
          <w:lang w:eastAsia="ru-RU"/>
        </w:rPr>
      </w:pPr>
    </w:p>
    <w:p w14:paraId="12C78245" w14:textId="77777777" w:rsidR="001C2557" w:rsidRPr="00E5560E" w:rsidRDefault="001C2557" w:rsidP="001C2557">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0ADD40E0" w14:textId="77777777" w:rsidR="001C2557" w:rsidRDefault="001C2557" w:rsidP="001C2557">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650E8081" w14:textId="2F4D5E5C" w:rsidR="001C2557" w:rsidRDefault="001C2557" w:rsidP="001C2557">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rPr>
          <w:rFonts w:eastAsia="Times New Roman"/>
          <w:szCs w:val="24"/>
          <w:lang w:eastAsia="ru-RU"/>
        </w:rPr>
        <w:t xml:space="preserve">: </w:t>
      </w:r>
    </w:p>
    <w:p w14:paraId="7864B85D" w14:textId="77777777" w:rsidR="001C2557" w:rsidRDefault="001C2557" w:rsidP="001C2557">
      <w:pPr>
        <w:numPr>
          <w:ilvl w:val="0"/>
          <w:numId w:val="62"/>
        </w:numPr>
        <w:rPr>
          <w:rFonts w:eastAsia="Times New Roman"/>
          <w:szCs w:val="24"/>
          <w:lang w:eastAsia="ru-RU"/>
        </w:rPr>
      </w:pPr>
      <w:r>
        <w:rPr>
          <w:rFonts w:eastAsia="Times New Roman"/>
          <w:szCs w:val="24"/>
          <w:lang w:eastAsia="ru-RU"/>
        </w:rPr>
        <w:t>отек на месте тромбоза (венозный тромбоз);</w:t>
      </w:r>
    </w:p>
    <w:p w14:paraId="4B01D061" w14:textId="77777777" w:rsidR="001C2557" w:rsidRDefault="001C2557" w:rsidP="001C2557">
      <w:pPr>
        <w:numPr>
          <w:ilvl w:val="0"/>
          <w:numId w:val="62"/>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1FA3F82D" w14:textId="77777777" w:rsidR="001C2557" w:rsidRDefault="001C2557" w:rsidP="001C2557">
      <w:pPr>
        <w:numPr>
          <w:ilvl w:val="0"/>
          <w:numId w:val="62"/>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70748F24" w14:textId="77777777" w:rsidR="001C2557" w:rsidRDefault="001C2557" w:rsidP="001C2557">
      <w:pPr>
        <w:numPr>
          <w:ilvl w:val="0"/>
          <w:numId w:val="62"/>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42A44C24" w14:textId="77777777" w:rsidR="001C2557" w:rsidRDefault="001C2557" w:rsidP="001C2557">
      <w:pPr>
        <w:numPr>
          <w:ilvl w:val="0"/>
          <w:numId w:val="62"/>
        </w:numPr>
        <w:rPr>
          <w:rFonts w:eastAsia="Times New Roman"/>
          <w:szCs w:val="24"/>
          <w:lang w:eastAsia="ru-RU"/>
        </w:rPr>
      </w:pPr>
      <w:r>
        <w:rPr>
          <w:rFonts w:eastAsia="Times New Roman"/>
          <w:szCs w:val="24"/>
          <w:lang w:eastAsia="ru-RU"/>
        </w:rPr>
        <w:t>перемежающаяся хромота (артериальные тромбозы);</w:t>
      </w:r>
    </w:p>
    <w:p w14:paraId="3409E8DB" w14:textId="77777777" w:rsidR="001C2557" w:rsidRDefault="001C2557" w:rsidP="001C2557">
      <w:pPr>
        <w:numPr>
          <w:ilvl w:val="0"/>
          <w:numId w:val="62"/>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7B36E2FC" w14:textId="77777777" w:rsidR="001C2557" w:rsidRDefault="001C2557" w:rsidP="001C2557">
      <w:pPr>
        <w:numPr>
          <w:ilvl w:val="0"/>
          <w:numId w:val="62"/>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03AEDE0E" w14:textId="77777777" w:rsidR="001C2557" w:rsidRDefault="001C2557" w:rsidP="001C2557">
      <w:pPr>
        <w:numPr>
          <w:ilvl w:val="0"/>
          <w:numId w:val="62"/>
        </w:numPr>
        <w:rPr>
          <w:rFonts w:eastAsia="Times New Roman"/>
          <w:szCs w:val="24"/>
          <w:lang w:eastAsia="ru-RU"/>
        </w:rPr>
      </w:pPr>
      <w:r>
        <w:rPr>
          <w:szCs w:val="24"/>
        </w:rPr>
        <w:t>синдром сдавления венозного ствола или вены;</w:t>
      </w:r>
    </w:p>
    <w:p w14:paraId="66895FFA" w14:textId="77777777" w:rsidR="001C2557" w:rsidRDefault="001C2557" w:rsidP="001C2557">
      <w:pPr>
        <w:numPr>
          <w:ilvl w:val="0"/>
          <w:numId w:val="62"/>
        </w:numPr>
        <w:rPr>
          <w:rFonts w:eastAsia="Times New Roman"/>
          <w:szCs w:val="24"/>
          <w:lang w:eastAsia="ru-RU"/>
        </w:rPr>
      </w:pPr>
      <w:r>
        <w:rPr>
          <w:szCs w:val="24"/>
        </w:rPr>
        <w:t>расширение венозной сети;</w:t>
      </w:r>
    </w:p>
    <w:p w14:paraId="3F33F00F" w14:textId="77777777" w:rsidR="001C2557" w:rsidRDefault="001C2557" w:rsidP="001C2557">
      <w:pPr>
        <w:numPr>
          <w:ilvl w:val="0"/>
          <w:numId w:val="62"/>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468D3B0D" w14:textId="77777777" w:rsidR="001C2557" w:rsidRDefault="001C2557" w:rsidP="001C2557">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331F4621" w14:textId="77777777" w:rsidR="001C2557" w:rsidRDefault="001C2557" w:rsidP="001C2557">
      <w:pPr>
        <w:pStyle w:val="Numlist"/>
        <w:spacing w:line="360" w:lineRule="auto"/>
        <w:ind w:firstLine="360"/>
        <w:jc w:val="both"/>
        <w:rPr>
          <w:b/>
        </w:rPr>
      </w:pPr>
    </w:p>
    <w:p w14:paraId="51D222C0" w14:textId="342E2860" w:rsidR="001C2557" w:rsidRDefault="001C2557" w:rsidP="001C2557">
      <w:pPr>
        <w:pStyle w:val="Numlist"/>
        <w:spacing w:line="360" w:lineRule="auto"/>
        <w:ind w:firstLine="360"/>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t xml:space="preserve">: </w:t>
      </w:r>
    </w:p>
    <w:p w14:paraId="058BF386" w14:textId="77777777" w:rsidR="001C2557" w:rsidRDefault="001C2557" w:rsidP="001C2557">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650A1200" w14:textId="77777777" w:rsidR="001C2557" w:rsidRDefault="001C2557" w:rsidP="001C2557">
      <w:pPr>
        <w:rPr>
          <w:szCs w:val="24"/>
        </w:rPr>
      </w:pPr>
      <w:r>
        <w:rPr>
          <w:szCs w:val="24"/>
        </w:rPr>
        <w:t>2) Коагулограмма с определением следующих показателей:</w:t>
      </w:r>
    </w:p>
    <w:p w14:paraId="4E617E4A" w14:textId="77777777" w:rsidR="001C2557" w:rsidRDefault="001C2557" w:rsidP="001C2557">
      <w:pPr>
        <w:pStyle w:val="afe"/>
        <w:widowControl w:val="0"/>
        <w:numPr>
          <w:ilvl w:val="0"/>
          <w:numId w:val="56"/>
        </w:numPr>
        <w:ind w:left="1418" w:hanging="567"/>
        <w:rPr>
          <w:szCs w:val="24"/>
        </w:rPr>
      </w:pPr>
      <w:r>
        <w:rPr>
          <w:szCs w:val="24"/>
        </w:rPr>
        <w:t>активированное частичное тромбопластиновое время (АЧТВ);</w:t>
      </w:r>
    </w:p>
    <w:p w14:paraId="0D36B321" w14:textId="77777777" w:rsidR="001C2557" w:rsidRDefault="001C2557" w:rsidP="001C2557">
      <w:pPr>
        <w:pStyle w:val="afe"/>
        <w:widowControl w:val="0"/>
        <w:numPr>
          <w:ilvl w:val="0"/>
          <w:numId w:val="56"/>
        </w:numPr>
        <w:ind w:left="1418" w:hanging="567"/>
        <w:rPr>
          <w:szCs w:val="24"/>
        </w:rPr>
      </w:pPr>
      <w:r>
        <w:rPr>
          <w:szCs w:val="24"/>
        </w:rPr>
        <w:t>тромбиновое время (ТВ);</w:t>
      </w:r>
    </w:p>
    <w:p w14:paraId="0682AF17" w14:textId="77777777" w:rsidR="001C2557" w:rsidRDefault="001C2557" w:rsidP="001C2557">
      <w:pPr>
        <w:pStyle w:val="afe"/>
        <w:widowControl w:val="0"/>
        <w:numPr>
          <w:ilvl w:val="0"/>
          <w:numId w:val="56"/>
        </w:numPr>
        <w:ind w:left="1418" w:hanging="567"/>
        <w:rPr>
          <w:szCs w:val="24"/>
        </w:rPr>
      </w:pPr>
      <w:r>
        <w:rPr>
          <w:szCs w:val="24"/>
        </w:rPr>
        <w:t>протромбин по Квику (международное нормализованное отношение - МНО);</w:t>
      </w:r>
    </w:p>
    <w:p w14:paraId="5E83BE60" w14:textId="77777777" w:rsidR="001C2557" w:rsidRDefault="001C2557" w:rsidP="001C2557">
      <w:pPr>
        <w:pStyle w:val="afe"/>
        <w:widowControl w:val="0"/>
        <w:numPr>
          <w:ilvl w:val="0"/>
          <w:numId w:val="56"/>
        </w:numPr>
        <w:ind w:left="1418" w:hanging="567"/>
        <w:rPr>
          <w:szCs w:val="24"/>
        </w:rPr>
      </w:pPr>
      <w:r>
        <w:rPr>
          <w:szCs w:val="24"/>
        </w:rPr>
        <w:t>плазменная концентрация фибриногена;</w:t>
      </w:r>
    </w:p>
    <w:p w14:paraId="7F2B4B7A" w14:textId="77777777" w:rsidR="001C2557" w:rsidRDefault="001C2557" w:rsidP="001C2557">
      <w:pPr>
        <w:pStyle w:val="afe"/>
        <w:widowControl w:val="0"/>
        <w:numPr>
          <w:ilvl w:val="0"/>
          <w:numId w:val="56"/>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3AFB8906" w14:textId="77777777" w:rsidR="001C2557" w:rsidRDefault="001C2557" w:rsidP="001C2557">
      <w:pPr>
        <w:pStyle w:val="afe"/>
        <w:widowControl w:val="0"/>
        <w:numPr>
          <w:ilvl w:val="0"/>
          <w:numId w:val="56"/>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5EC46ED7" w14:textId="3287EE4F" w:rsidR="001C2557" w:rsidRDefault="001C2557" w:rsidP="001C2557">
      <w:pPr>
        <w:pStyle w:val="afe"/>
        <w:widowControl w:val="0"/>
        <w:numPr>
          <w:ilvl w:val="0"/>
          <w:numId w:val="56"/>
        </w:numPr>
        <w:ind w:left="1418" w:hanging="567"/>
        <w:rPr>
          <w:szCs w:val="24"/>
        </w:rPr>
      </w:pPr>
      <w:r>
        <w:rPr>
          <w:szCs w:val="24"/>
        </w:rPr>
        <w:t>D-димер</w:t>
      </w:r>
      <w:r>
        <w:rPr>
          <w:szCs w:val="24"/>
          <w:lang w:val="en-US"/>
        </w:rPr>
        <w:t xml:space="preserve"> </w:t>
      </w:r>
      <w:r>
        <w:rPr>
          <w:szCs w:val="24"/>
          <w:lang w:val="en-US"/>
        </w:rPr>
        <w:fldChar w:fldCharType="begin" w:fldLock="1"/>
      </w:r>
      <w:r w:rsidR="002F7BDD">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91]","plainTextFormattedCitation":"[91]","previouslyFormattedCitation":"[91]"},"properties":{"noteIndex":0},"schema":"https://github.com/citation-style-language/schema/raw/master/csl-citation.json"}</w:instrText>
      </w:r>
      <w:r>
        <w:rPr>
          <w:szCs w:val="24"/>
          <w:lang w:val="en-US"/>
        </w:rPr>
        <w:fldChar w:fldCharType="separate"/>
      </w:r>
      <w:r w:rsidR="00D70CEE" w:rsidRPr="00D70CEE">
        <w:rPr>
          <w:noProof/>
          <w:szCs w:val="24"/>
          <w:lang w:val="en-US"/>
        </w:rPr>
        <w:t>[91]</w:t>
      </w:r>
      <w:r>
        <w:rPr>
          <w:szCs w:val="24"/>
          <w:lang w:val="en-US"/>
        </w:rPr>
        <w:fldChar w:fldCharType="end"/>
      </w:r>
      <w:r>
        <w:rPr>
          <w:szCs w:val="24"/>
        </w:rPr>
        <w:t>;</w:t>
      </w:r>
    </w:p>
    <w:p w14:paraId="30DD08C5" w14:textId="77777777" w:rsidR="001C2557" w:rsidRDefault="001C2557" w:rsidP="001C2557">
      <w:pPr>
        <w:pStyle w:val="afe"/>
        <w:widowControl w:val="0"/>
        <w:numPr>
          <w:ilvl w:val="0"/>
          <w:numId w:val="56"/>
        </w:numPr>
        <w:ind w:left="1418" w:hanging="567"/>
        <w:rPr>
          <w:szCs w:val="24"/>
        </w:rPr>
      </w:pPr>
      <w:r>
        <w:rPr>
          <w:szCs w:val="24"/>
        </w:rPr>
        <w:t>протеин С;</w:t>
      </w:r>
    </w:p>
    <w:p w14:paraId="2AA63F2A" w14:textId="77777777" w:rsidR="001C2557" w:rsidRDefault="001C2557" w:rsidP="001C2557">
      <w:pPr>
        <w:pStyle w:val="afe"/>
        <w:widowControl w:val="0"/>
        <w:numPr>
          <w:ilvl w:val="0"/>
          <w:numId w:val="56"/>
        </w:numPr>
        <w:ind w:left="1418" w:hanging="567"/>
        <w:rPr>
          <w:szCs w:val="24"/>
        </w:rPr>
      </w:pPr>
      <w:r>
        <w:rPr>
          <w:szCs w:val="24"/>
        </w:rPr>
        <w:t xml:space="preserve">протеин </w:t>
      </w:r>
      <w:r>
        <w:rPr>
          <w:szCs w:val="24"/>
          <w:lang w:val="en-US"/>
        </w:rPr>
        <w:t>S</w:t>
      </w:r>
      <w:r>
        <w:rPr>
          <w:szCs w:val="24"/>
        </w:rPr>
        <w:t>;</w:t>
      </w:r>
    </w:p>
    <w:p w14:paraId="46D200AE" w14:textId="77777777" w:rsidR="001C2557" w:rsidRDefault="001C2557" w:rsidP="001C2557">
      <w:pPr>
        <w:pStyle w:val="afe"/>
        <w:widowControl w:val="0"/>
        <w:numPr>
          <w:ilvl w:val="0"/>
          <w:numId w:val="56"/>
        </w:numPr>
        <w:ind w:left="1418" w:hanging="567"/>
        <w:rPr>
          <w:szCs w:val="24"/>
        </w:rPr>
      </w:pPr>
      <w:r>
        <w:rPr>
          <w:szCs w:val="24"/>
        </w:rPr>
        <w:t>XIIa-зависимый фибринолиз;</w:t>
      </w:r>
    </w:p>
    <w:p w14:paraId="0170E590" w14:textId="77777777" w:rsidR="001C2557" w:rsidRDefault="001C2557" w:rsidP="001C2557">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63236A53" w14:textId="5B328FEA" w:rsidR="001C2557" w:rsidRDefault="001C2557" w:rsidP="001C2557">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0056368F">
        <w:rPr>
          <w:szCs w:val="24"/>
        </w:rPr>
        <w:t>.</w:t>
      </w:r>
      <w:r w:rsidRPr="00B06F48">
        <w:rPr>
          <w:szCs w:val="24"/>
        </w:rPr>
        <w:t xml:space="preserve"> </w:t>
      </w:r>
      <w:r>
        <w:rPr>
          <w:szCs w:val="24"/>
        </w:rPr>
        <w:fldChar w:fldCharType="begin" w:fldLock="1"/>
      </w:r>
      <w:r w:rsidR="002F7BDD">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91]","plainTextFormattedCitation":"[91]","previouslyFormattedCitation":"[91]"},"properties":{"noteIndex":0},"schema":"https://github.com/citation-style-language/schema/raw/master/csl-citation.json"}</w:instrText>
      </w:r>
      <w:r>
        <w:rPr>
          <w:szCs w:val="24"/>
        </w:rPr>
        <w:fldChar w:fldCharType="separate"/>
      </w:r>
      <w:r w:rsidR="00D70CEE" w:rsidRPr="00D70CEE">
        <w:rPr>
          <w:noProof/>
          <w:szCs w:val="24"/>
        </w:rPr>
        <w:t>[91]</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60B2E804" w14:textId="77777777" w:rsidR="001C2557" w:rsidRPr="00494FA4" w:rsidRDefault="001C2557" w:rsidP="001C2557">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4A7BBC0B" w14:textId="77777777" w:rsidR="001C2557" w:rsidRDefault="001C2557" w:rsidP="001C2557">
      <w:pPr>
        <w:rPr>
          <w:szCs w:val="24"/>
        </w:rPr>
      </w:pPr>
      <w:r>
        <w:rPr>
          <w:szCs w:val="24"/>
        </w:rPr>
        <w:t>4) Определение концентрации гомоцистеина – важно в диагностике гипергомоцистеинемии.</w:t>
      </w:r>
    </w:p>
    <w:p w14:paraId="07E9BCA1" w14:textId="77777777" w:rsidR="001C2557" w:rsidRDefault="001C2557" w:rsidP="001C2557">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2CF61CAB" w14:textId="77777777" w:rsidR="001C2557" w:rsidRPr="00494FA4" w:rsidRDefault="001C2557" w:rsidP="001C2557">
      <w:pPr>
        <w:rPr>
          <w:szCs w:val="24"/>
        </w:rPr>
      </w:pPr>
      <w:r>
        <w:t xml:space="preserve">6) Тромбоэластография, пространственная тромбодинамика и определение тромбинового потенциала – по показаниям. </w:t>
      </w:r>
    </w:p>
    <w:p w14:paraId="78B69E17" w14:textId="77777777" w:rsidR="001C2557" w:rsidRDefault="001C2557" w:rsidP="001C2557">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10DBCD9F" w14:textId="77777777" w:rsidR="001C2557" w:rsidRDefault="001C2557" w:rsidP="001C2557">
      <w:pPr>
        <w:rPr>
          <w:b/>
          <w:szCs w:val="24"/>
        </w:rPr>
      </w:pPr>
    </w:p>
    <w:p w14:paraId="5B6C0A94" w14:textId="60A4C357" w:rsidR="001C2557" w:rsidRDefault="001C2557" w:rsidP="001C2557">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rPr>
          <w:szCs w:val="24"/>
        </w:rPr>
        <w:t>:</w:t>
      </w:r>
    </w:p>
    <w:p w14:paraId="5ADEA3FC" w14:textId="77777777" w:rsidR="001C2557" w:rsidRDefault="001C2557" w:rsidP="001C2557">
      <w:pPr>
        <w:pStyle w:val="afe"/>
        <w:numPr>
          <w:ilvl w:val="0"/>
          <w:numId w:val="61"/>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2A45DAAE" w14:textId="77777777" w:rsidR="001C2557" w:rsidRDefault="001C2557" w:rsidP="001C2557">
      <w:pPr>
        <w:pStyle w:val="afe"/>
        <w:numPr>
          <w:ilvl w:val="0"/>
          <w:numId w:val="61"/>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54E320C6" w14:textId="77777777" w:rsidR="001C2557" w:rsidRDefault="001C2557" w:rsidP="001C2557">
      <w:pPr>
        <w:pStyle w:val="afe"/>
        <w:numPr>
          <w:ilvl w:val="0"/>
          <w:numId w:val="61"/>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286D246C" w14:textId="77777777" w:rsidR="001C2557" w:rsidRPr="004C1787" w:rsidRDefault="001C2557" w:rsidP="001C2557">
      <w:pPr>
        <w:pStyle w:val="afe"/>
        <w:numPr>
          <w:ilvl w:val="0"/>
          <w:numId w:val="61"/>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7E1B0A90" w14:textId="77777777" w:rsidR="001C2557" w:rsidRPr="004C1787" w:rsidRDefault="001C2557" w:rsidP="001C2557">
      <w:pPr>
        <w:pStyle w:val="afe"/>
        <w:numPr>
          <w:ilvl w:val="0"/>
          <w:numId w:val="61"/>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6E713384" w14:textId="77777777" w:rsidR="001C2557" w:rsidRPr="004C1787" w:rsidRDefault="001C2557" w:rsidP="001C2557">
      <w:pPr>
        <w:pStyle w:val="afe"/>
        <w:numPr>
          <w:ilvl w:val="0"/>
          <w:numId w:val="61"/>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07D23CE0" w14:textId="77777777" w:rsidR="001C2557" w:rsidRPr="004C1787" w:rsidRDefault="001C2557" w:rsidP="001C2557">
      <w:pPr>
        <w:pStyle w:val="afe"/>
        <w:numPr>
          <w:ilvl w:val="0"/>
          <w:numId w:val="61"/>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277622D6" w14:textId="77777777" w:rsidR="001C2557" w:rsidRPr="004C1787" w:rsidRDefault="001C2557" w:rsidP="001C2557">
      <w:pPr>
        <w:pStyle w:val="afe"/>
        <w:numPr>
          <w:ilvl w:val="0"/>
          <w:numId w:val="61"/>
        </w:numPr>
        <w:ind w:left="1134"/>
        <w:rPr>
          <w:bCs/>
          <w:szCs w:val="24"/>
        </w:rPr>
      </w:pPr>
      <w:r w:rsidRPr="004C1787">
        <w:rPr>
          <w:szCs w:val="24"/>
        </w:rPr>
        <w:t>ЭхоКГ для оценки легочной гипертензии.</w:t>
      </w:r>
    </w:p>
    <w:p w14:paraId="7A232DD3" w14:textId="77777777" w:rsidR="001C2557" w:rsidRPr="004C1787" w:rsidRDefault="001C2557" w:rsidP="001C2557">
      <w:pPr>
        <w:pStyle w:val="afe"/>
        <w:numPr>
          <w:ilvl w:val="0"/>
          <w:numId w:val="61"/>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32A1FFCC" w14:textId="77777777" w:rsidR="001C2557" w:rsidRDefault="001C2557" w:rsidP="001C2557">
      <w:pPr>
        <w:pStyle w:val="Numlist"/>
        <w:spacing w:line="360" w:lineRule="auto"/>
        <w:ind w:firstLine="709"/>
        <w:jc w:val="both"/>
        <w:rPr>
          <w:b/>
        </w:rPr>
      </w:pPr>
    </w:p>
    <w:p w14:paraId="0BDF109A" w14:textId="54DF1812" w:rsidR="001C2557" w:rsidRDefault="001C2557" w:rsidP="001C2557">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9]","plainTextFormattedCitation":"[89]","previouslyFormattedCitation":"[89]"},"properties":{"noteIndex":0},"schema":"https://github.com/citation-style-language/schema/raw/master/csl-citation.json"}</w:instrText>
      </w:r>
      <w:r>
        <w:fldChar w:fldCharType="separate"/>
      </w:r>
      <w:r w:rsidR="00D70CEE" w:rsidRPr="00D70CEE">
        <w:rPr>
          <w:noProof/>
        </w:rPr>
        <w:t>[89]</w:t>
      </w:r>
      <w:r>
        <w:fldChar w:fldCharType="end"/>
      </w:r>
      <w:r>
        <w:t>.</w:t>
      </w:r>
    </w:p>
    <w:p w14:paraId="078C8F1C" w14:textId="77777777" w:rsidR="001C2557" w:rsidRDefault="001C2557" w:rsidP="001C2557">
      <w:pPr>
        <w:rPr>
          <w:b/>
          <w:szCs w:val="24"/>
        </w:rPr>
      </w:pPr>
    </w:p>
    <w:p w14:paraId="365ACA43" w14:textId="77777777" w:rsidR="001C2557" w:rsidRPr="004C1787" w:rsidRDefault="001C2557" w:rsidP="001C2557">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540E42CE" w14:textId="77777777" w:rsidR="001C2557" w:rsidRDefault="001C2557" w:rsidP="001C2557">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4225CA34" w14:textId="77777777" w:rsidR="001C2557" w:rsidRPr="00F855C8" w:rsidRDefault="001C2557" w:rsidP="001C2557">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3ECAFFE9" w14:textId="5D7A8BC4" w:rsidR="001C2557" w:rsidRPr="00111FC7" w:rsidRDefault="001C2557" w:rsidP="001C2557">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rsidRPr="00111FC7">
        <w:rPr>
          <w:szCs w:val="24"/>
        </w:rPr>
        <w:t>:</w:t>
      </w:r>
    </w:p>
    <w:p w14:paraId="0CC87161" w14:textId="77777777" w:rsidR="001C2557" w:rsidRDefault="001C2557" w:rsidP="001C2557">
      <w:pPr>
        <w:pStyle w:val="afe"/>
        <w:numPr>
          <w:ilvl w:val="0"/>
          <w:numId w:val="52"/>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00B240A7" w14:textId="77777777" w:rsidR="001C2557" w:rsidRDefault="001C2557" w:rsidP="001C2557">
      <w:pPr>
        <w:pStyle w:val="afe"/>
        <w:numPr>
          <w:ilvl w:val="0"/>
          <w:numId w:val="52"/>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5166F2CD" w14:textId="77777777" w:rsidR="001C2557" w:rsidRPr="0019724D" w:rsidRDefault="001C2557" w:rsidP="001C2557">
      <w:pPr>
        <w:pStyle w:val="afe"/>
        <w:numPr>
          <w:ilvl w:val="0"/>
          <w:numId w:val="52"/>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757D7BC9" w14:textId="77777777" w:rsidR="001C2557" w:rsidRDefault="001C2557" w:rsidP="001C2557">
      <w:pPr>
        <w:pStyle w:val="afe"/>
        <w:numPr>
          <w:ilvl w:val="0"/>
          <w:numId w:val="52"/>
        </w:numPr>
        <w:rPr>
          <w:szCs w:val="24"/>
        </w:rPr>
      </w:pPr>
      <w:r>
        <w:rPr>
          <w:szCs w:val="24"/>
        </w:rPr>
        <w:t>у больных с крайне высоким риском ВТЭО медикаментозная и механическая профилактика должны сочетаться;</w:t>
      </w:r>
    </w:p>
    <w:p w14:paraId="6A02C71A" w14:textId="77777777" w:rsidR="001C2557" w:rsidRDefault="001C2557" w:rsidP="001C2557">
      <w:pPr>
        <w:pStyle w:val="afe"/>
        <w:numPr>
          <w:ilvl w:val="0"/>
          <w:numId w:val="52"/>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079D1EAB" w14:textId="77777777" w:rsidR="001C2557" w:rsidRDefault="001C2557" w:rsidP="001C2557">
      <w:pPr>
        <w:pStyle w:val="afe"/>
        <w:numPr>
          <w:ilvl w:val="0"/>
          <w:numId w:val="52"/>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31AE4104" w14:textId="77777777" w:rsidR="001C2557" w:rsidRDefault="001C2557" w:rsidP="001C2557">
      <w:pPr>
        <w:pStyle w:val="afe"/>
        <w:numPr>
          <w:ilvl w:val="0"/>
          <w:numId w:val="52"/>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05010774" w14:textId="77777777" w:rsidR="001C2557" w:rsidRDefault="001C2557" w:rsidP="001C2557">
      <w:pPr>
        <w:pStyle w:val="afe"/>
        <w:numPr>
          <w:ilvl w:val="0"/>
          <w:numId w:val="52"/>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1387AE2E" w14:textId="77777777" w:rsidR="001C2557" w:rsidRDefault="001C2557" w:rsidP="001C2557">
      <w:pPr>
        <w:pStyle w:val="afe"/>
        <w:numPr>
          <w:ilvl w:val="0"/>
          <w:numId w:val="51"/>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5731E7A9" w14:textId="77777777" w:rsidR="001C2557" w:rsidRDefault="001C2557" w:rsidP="001C2557">
      <w:pPr>
        <w:pStyle w:val="3"/>
        <w:keepLines w:val="0"/>
        <w:spacing w:before="0"/>
        <w:rPr>
          <w:rFonts w:ascii="Times New Roman" w:hAnsi="Times New Roman"/>
          <w:b/>
          <w:bCs/>
          <w:i/>
          <w:iCs/>
          <w:color w:val="auto"/>
          <w:u w:val="single"/>
          <w:lang w:eastAsia="ru-RU"/>
        </w:rPr>
      </w:pPr>
    </w:p>
    <w:p w14:paraId="30912D24" w14:textId="77777777" w:rsidR="001C2557" w:rsidRPr="00F149A1" w:rsidRDefault="001C2557" w:rsidP="001C2557">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14:paraId="4C7D8363" w14:textId="22903688" w:rsidR="001C2557" w:rsidRDefault="001C2557" w:rsidP="001C2557">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0626477B" w14:textId="77777777" w:rsidR="001C2557" w:rsidRDefault="001C2557" w:rsidP="001C2557">
      <w:pPr>
        <w:rPr>
          <w:rFonts w:eastAsia="Times New Roman"/>
          <w:szCs w:val="24"/>
          <w:u w:val="single"/>
          <w:lang w:eastAsia="ru-RU"/>
        </w:rPr>
      </w:pPr>
    </w:p>
    <w:p w14:paraId="0590FD59" w14:textId="77777777" w:rsidR="001C2557" w:rsidRDefault="001C2557" w:rsidP="001C2557">
      <w:pPr>
        <w:rPr>
          <w:rFonts w:eastAsia="Times New Roman"/>
          <w:szCs w:val="24"/>
          <w:u w:val="single"/>
          <w:lang w:eastAsia="ru-RU"/>
        </w:rPr>
      </w:pPr>
      <w:r>
        <w:rPr>
          <w:rFonts w:eastAsia="Times New Roman"/>
          <w:szCs w:val="24"/>
          <w:u w:val="single"/>
          <w:lang w:eastAsia="ru-RU"/>
        </w:rPr>
        <w:t>Медикаментозная терапия.</w:t>
      </w:r>
    </w:p>
    <w:p w14:paraId="2653F3A2" w14:textId="2566C111" w:rsidR="001C2557" w:rsidRPr="003F7AC3" w:rsidRDefault="001C2557" w:rsidP="001C2557">
      <w:pPr>
        <w:ind w:firstLine="708"/>
        <w:rPr>
          <w:rFonts w:eastAsia="Times New Roman"/>
          <w:szCs w:val="24"/>
          <w:lang w:eastAsia="ru-RU"/>
        </w:rPr>
      </w:pPr>
      <w:r w:rsidRPr="003F7AC3">
        <w:rPr>
          <w:rFonts w:eastAsia="Times New Roman"/>
          <w:szCs w:val="24"/>
          <w:lang w:eastAsia="ru-RU"/>
        </w:rPr>
        <w:t>1) Антикоагулянтная терапия</w:t>
      </w:r>
      <w:r>
        <w:rPr>
          <w:rFonts w:eastAsia="Times New Roman"/>
          <w:szCs w:val="24"/>
          <w:lang w:eastAsia="ru-RU"/>
        </w:rPr>
        <w:t xml:space="preserve">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87,89,90]","plainTextFormattedCitation":"[87,89,90]","previouslyFormattedCitation":"[87,89,90]"},"properties":{"noteIndex":0},"schema":"https://github.com/citation-style-language/schema/raw/master/csl-citation.json"}</w:instrText>
      </w:r>
      <w:r>
        <w:fldChar w:fldCharType="separate"/>
      </w:r>
      <w:r w:rsidR="00D70CEE" w:rsidRPr="00D70CEE">
        <w:rPr>
          <w:noProof/>
        </w:rPr>
        <w:t>[87,89,90]</w:t>
      </w:r>
      <w:r>
        <w:fldChar w:fldCharType="end"/>
      </w:r>
      <w:r>
        <w:rPr>
          <w:rFonts w:eastAsia="Times New Roman"/>
          <w:szCs w:val="24"/>
          <w:lang w:eastAsia="ru-RU"/>
        </w:rPr>
        <w:t>.</w:t>
      </w:r>
    </w:p>
    <w:p w14:paraId="7DB65F72" w14:textId="612A0031" w:rsidR="001C2557" w:rsidRDefault="001C2557" w:rsidP="001C2557">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2F7BDD">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92]","plainTextFormattedCitation":"[92]","previouslyFormattedCitation":"[92]"},"properties":{"noteIndex":0},"schema":"https://github.com/citation-style-language/schema/raw/master/csl-citation.json"}</w:instrText>
      </w:r>
      <w:r>
        <w:rPr>
          <w:rFonts w:eastAsia="Times New Roman"/>
          <w:szCs w:val="24"/>
          <w:lang w:eastAsia="ru-RU"/>
        </w:rPr>
        <w:fldChar w:fldCharType="separate"/>
      </w:r>
      <w:r w:rsidR="00D70CEE" w:rsidRPr="00D70CEE">
        <w:rPr>
          <w:rFonts w:eastAsia="Times New Roman"/>
          <w:noProof/>
          <w:szCs w:val="24"/>
          <w:lang w:eastAsia="ru-RU"/>
        </w:rPr>
        <w:t>[92]</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58789133" w14:textId="0CFF6485" w:rsidR="001C2557" w:rsidRDefault="001C2557" w:rsidP="001C2557">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2F7BDD">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93]","plainTextFormattedCitation":"[93]","previouslyFormattedCitation":"[93]"},"properties":{"noteIndex":0},"schema":"https://github.com/citation-style-language/schema/raw/master/csl-citation.json"}</w:instrText>
      </w:r>
      <w:r>
        <w:rPr>
          <w:szCs w:val="24"/>
        </w:rPr>
        <w:fldChar w:fldCharType="separate"/>
      </w:r>
      <w:r w:rsidR="00D70CEE" w:rsidRPr="00D70CEE">
        <w:rPr>
          <w:noProof/>
          <w:szCs w:val="24"/>
        </w:rPr>
        <w:t>[93]</w:t>
      </w:r>
      <w:r>
        <w:rPr>
          <w:szCs w:val="24"/>
        </w:rPr>
        <w:fldChar w:fldCharType="end"/>
      </w:r>
      <w:r>
        <w:rPr>
          <w:szCs w:val="24"/>
        </w:rPr>
        <w:t xml:space="preserve">. </w:t>
      </w:r>
    </w:p>
    <w:p w14:paraId="246723E0" w14:textId="77777777" w:rsidR="001C2557" w:rsidRDefault="001C2557" w:rsidP="001C2557">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23D813C1" w14:textId="77777777" w:rsidR="001C2557" w:rsidRDefault="001C2557" w:rsidP="001C2557">
      <w:pPr>
        <w:widowControl w:val="0"/>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337AA29D" w14:textId="77777777" w:rsidR="001C2557" w:rsidRDefault="001C2557" w:rsidP="001C2557">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02BD302A" w14:textId="77777777" w:rsidR="001C2557" w:rsidRDefault="001C2557" w:rsidP="001C2557">
      <w:pPr>
        <w:pStyle w:val="afe"/>
        <w:numPr>
          <w:ilvl w:val="0"/>
          <w:numId w:val="51"/>
        </w:numPr>
        <w:ind w:left="1134"/>
        <w:rPr>
          <w:szCs w:val="24"/>
        </w:rPr>
      </w:pPr>
      <w:r>
        <w:rPr>
          <w:szCs w:val="24"/>
        </w:rPr>
        <w:t xml:space="preserve">при профилактической дозе НМГ – 0,3-0,4 МЕ/мл плазмы, </w:t>
      </w:r>
    </w:p>
    <w:p w14:paraId="2EED678B" w14:textId="77777777" w:rsidR="001C2557" w:rsidRDefault="001C2557" w:rsidP="001C2557">
      <w:pPr>
        <w:pStyle w:val="afe"/>
        <w:numPr>
          <w:ilvl w:val="0"/>
          <w:numId w:val="53"/>
        </w:numPr>
        <w:ind w:left="1134"/>
        <w:rPr>
          <w:szCs w:val="24"/>
        </w:rPr>
      </w:pPr>
      <w:r>
        <w:rPr>
          <w:szCs w:val="24"/>
        </w:rPr>
        <w:t>при лечебной дозе НМГ при введении 2 р/сут – 0,5-1,0 МЕ/мл плазмы,</w:t>
      </w:r>
    </w:p>
    <w:p w14:paraId="64AA0062" w14:textId="77777777" w:rsidR="001C2557" w:rsidRDefault="001C2557" w:rsidP="001C2557">
      <w:pPr>
        <w:pStyle w:val="afe"/>
        <w:numPr>
          <w:ilvl w:val="0"/>
          <w:numId w:val="53"/>
        </w:numPr>
        <w:ind w:left="1134"/>
        <w:rPr>
          <w:szCs w:val="24"/>
        </w:rPr>
      </w:pPr>
      <w:r>
        <w:rPr>
          <w:szCs w:val="24"/>
        </w:rPr>
        <w:t>при лечебной дозе НМГ при введении 1 р/сут – 1,0-2,0 МЕ/мл плазмы.</w:t>
      </w:r>
    </w:p>
    <w:p w14:paraId="68DDABFB" w14:textId="77777777" w:rsidR="001C2557" w:rsidRDefault="001C2557" w:rsidP="001C2557">
      <w:pPr>
        <w:ind w:left="708"/>
        <w:rPr>
          <w:bCs/>
          <w:szCs w:val="24"/>
        </w:rPr>
      </w:pPr>
    </w:p>
    <w:p w14:paraId="1B1BAA1B" w14:textId="77777777" w:rsidR="001C2557" w:rsidRPr="00B46409" w:rsidRDefault="001C2557" w:rsidP="001C2557">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8"/>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1C2557" w:rsidRPr="00B46409" w14:paraId="4DC1D00F" w14:textId="77777777" w:rsidTr="002D3EBF">
        <w:trPr>
          <w:trHeight w:val="452"/>
        </w:trPr>
        <w:tc>
          <w:tcPr>
            <w:tcW w:w="3998" w:type="dxa"/>
            <w:shd w:val="clear" w:color="auto" w:fill="auto"/>
          </w:tcPr>
          <w:p w14:paraId="0F599332" w14:textId="77777777" w:rsidR="001C2557" w:rsidRPr="00B46409" w:rsidRDefault="001C2557" w:rsidP="002D3EBF">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7A70A047" w14:textId="77777777" w:rsidR="001C2557" w:rsidRPr="00B46409" w:rsidRDefault="001C2557" w:rsidP="002D3EBF">
            <w:pPr>
              <w:ind w:firstLine="0"/>
              <w:jc w:val="center"/>
              <w:rPr>
                <w:rFonts w:cs="Times New Roman"/>
                <w:bCs/>
                <w:szCs w:val="24"/>
              </w:rPr>
            </w:pPr>
            <w:r w:rsidRPr="00B46409">
              <w:rPr>
                <w:rFonts w:eastAsiaTheme="majorEastAsia" w:cs="Times New Roman"/>
                <w:bCs/>
                <w:szCs w:val="24"/>
              </w:rPr>
              <w:t>Дозы</w:t>
            </w:r>
          </w:p>
        </w:tc>
      </w:tr>
      <w:tr w:rsidR="001C2557" w:rsidRPr="00B46409" w14:paraId="4E40B83A" w14:textId="77777777" w:rsidTr="002D3EBF">
        <w:trPr>
          <w:trHeight w:val="452"/>
        </w:trPr>
        <w:tc>
          <w:tcPr>
            <w:tcW w:w="3998" w:type="dxa"/>
            <w:shd w:val="clear" w:color="auto" w:fill="auto"/>
          </w:tcPr>
          <w:p w14:paraId="1F57AA7D" w14:textId="77777777" w:rsidR="001C2557" w:rsidRPr="00B46409" w:rsidRDefault="001C2557" w:rsidP="002D3EBF">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01344B7D" w14:textId="77777777" w:rsidR="001C2557" w:rsidRPr="00B46409" w:rsidRDefault="001C2557" w:rsidP="002D3EBF">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1C2557" w:rsidRPr="00B46409" w14:paraId="243E013B" w14:textId="77777777" w:rsidTr="002D3EBF">
        <w:trPr>
          <w:trHeight w:val="452"/>
        </w:trPr>
        <w:tc>
          <w:tcPr>
            <w:tcW w:w="3998" w:type="dxa"/>
            <w:shd w:val="clear" w:color="auto" w:fill="auto"/>
          </w:tcPr>
          <w:p w14:paraId="23E85D4B" w14:textId="77777777" w:rsidR="001C2557" w:rsidRPr="00B46409" w:rsidRDefault="001C2557" w:rsidP="002D3EBF">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244FCB7B" w14:textId="77777777" w:rsidR="001C2557" w:rsidRPr="00B46409" w:rsidRDefault="001C2557" w:rsidP="002D3EBF">
            <w:pPr>
              <w:ind w:firstLine="0"/>
              <w:rPr>
                <w:rFonts w:cs="Times New Roman"/>
                <w:bCs/>
                <w:szCs w:val="24"/>
              </w:rPr>
            </w:pPr>
            <w:r w:rsidRPr="00B46409">
              <w:rPr>
                <w:rFonts w:eastAsiaTheme="majorEastAsia" w:cs="Times New Roman"/>
                <w:bCs/>
                <w:szCs w:val="24"/>
              </w:rPr>
              <w:t>5000 МЕ 1 раз в день, п/к</w:t>
            </w:r>
          </w:p>
        </w:tc>
      </w:tr>
      <w:tr w:rsidR="001C2557" w:rsidRPr="00B46409" w14:paraId="67ABC042" w14:textId="77777777" w:rsidTr="002D3EBF">
        <w:trPr>
          <w:trHeight w:val="452"/>
        </w:trPr>
        <w:tc>
          <w:tcPr>
            <w:tcW w:w="3998" w:type="dxa"/>
            <w:shd w:val="clear" w:color="auto" w:fill="auto"/>
          </w:tcPr>
          <w:p w14:paraId="79C1FC36" w14:textId="77777777" w:rsidR="001C2557" w:rsidRPr="00B46409" w:rsidRDefault="001C2557" w:rsidP="002D3EBF">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21F5A445" w14:textId="77777777" w:rsidR="001C2557" w:rsidRPr="00B46409" w:rsidRDefault="001C2557" w:rsidP="002D3EBF">
            <w:pPr>
              <w:ind w:firstLine="0"/>
              <w:rPr>
                <w:rFonts w:cs="Times New Roman"/>
                <w:bCs/>
                <w:szCs w:val="24"/>
              </w:rPr>
            </w:pPr>
            <w:r w:rsidRPr="00B46409">
              <w:rPr>
                <w:rFonts w:eastAsiaTheme="majorEastAsia" w:cs="Times New Roman"/>
                <w:bCs/>
                <w:szCs w:val="24"/>
              </w:rPr>
              <w:t>0,4 мл 1 раз в день, п/к</w:t>
            </w:r>
          </w:p>
        </w:tc>
      </w:tr>
      <w:tr w:rsidR="001C2557" w:rsidRPr="00B46409" w14:paraId="6D19E78F" w14:textId="77777777" w:rsidTr="002D3EBF">
        <w:trPr>
          <w:trHeight w:val="452"/>
        </w:trPr>
        <w:tc>
          <w:tcPr>
            <w:tcW w:w="3998" w:type="dxa"/>
            <w:shd w:val="clear" w:color="auto" w:fill="auto"/>
          </w:tcPr>
          <w:p w14:paraId="42FB91F9" w14:textId="77777777" w:rsidR="001C2557" w:rsidRPr="00B46409" w:rsidRDefault="001C2557" w:rsidP="002D3EBF">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481BC9CF" w14:textId="77777777" w:rsidR="001C2557" w:rsidRPr="00B46409" w:rsidRDefault="001C2557" w:rsidP="002D3EBF">
            <w:pPr>
              <w:ind w:firstLine="0"/>
              <w:rPr>
                <w:rFonts w:cs="Times New Roman"/>
                <w:bCs/>
                <w:szCs w:val="24"/>
              </w:rPr>
            </w:pPr>
            <w:r w:rsidRPr="00B46409">
              <w:rPr>
                <w:rFonts w:eastAsiaTheme="majorEastAsia" w:cs="Times New Roman"/>
                <w:bCs/>
                <w:szCs w:val="24"/>
              </w:rPr>
              <w:t>0,3 мл 1 раз в день, п/к</w:t>
            </w:r>
          </w:p>
        </w:tc>
      </w:tr>
      <w:tr w:rsidR="001C2557" w:rsidRPr="00B46409" w14:paraId="391A1932" w14:textId="77777777" w:rsidTr="002D3EBF">
        <w:trPr>
          <w:trHeight w:val="452"/>
        </w:trPr>
        <w:tc>
          <w:tcPr>
            <w:tcW w:w="3998" w:type="dxa"/>
            <w:shd w:val="clear" w:color="auto" w:fill="auto"/>
          </w:tcPr>
          <w:p w14:paraId="15D53F3B" w14:textId="77777777" w:rsidR="001C2557" w:rsidRPr="00B46409" w:rsidRDefault="001C2557" w:rsidP="002D3EBF">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30E76BAA" w14:textId="77777777" w:rsidR="001C2557" w:rsidRPr="00B46409" w:rsidRDefault="001C2557" w:rsidP="002D3EBF">
            <w:pPr>
              <w:ind w:firstLine="0"/>
              <w:rPr>
                <w:rFonts w:cs="Times New Roman"/>
                <w:bCs/>
                <w:szCs w:val="24"/>
              </w:rPr>
            </w:pPr>
            <w:r w:rsidRPr="00B46409">
              <w:rPr>
                <w:rFonts w:eastAsiaTheme="majorEastAsia" w:cs="Times New Roman"/>
                <w:bCs/>
                <w:szCs w:val="24"/>
              </w:rPr>
              <w:t>2,5 мг 1 раз в день, п/к</w:t>
            </w:r>
          </w:p>
        </w:tc>
      </w:tr>
      <w:tr w:rsidR="001C2557" w:rsidRPr="00B46409" w14:paraId="79B5FA84" w14:textId="77777777" w:rsidTr="002D3EBF">
        <w:trPr>
          <w:trHeight w:val="452"/>
        </w:trPr>
        <w:tc>
          <w:tcPr>
            <w:tcW w:w="3998" w:type="dxa"/>
            <w:shd w:val="clear" w:color="auto" w:fill="auto"/>
          </w:tcPr>
          <w:p w14:paraId="39457519"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38AA0312"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6D448BD9"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1C2557" w:rsidRPr="00B46409" w14:paraId="06746DE6" w14:textId="77777777" w:rsidTr="002D3EBF">
        <w:trPr>
          <w:trHeight w:val="452"/>
        </w:trPr>
        <w:tc>
          <w:tcPr>
            <w:tcW w:w="3998" w:type="dxa"/>
            <w:shd w:val="clear" w:color="auto" w:fill="auto"/>
          </w:tcPr>
          <w:p w14:paraId="55588F5D"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4180D4E7" w14:textId="77777777" w:rsidR="001C2557" w:rsidRPr="00A4634E" w:rsidRDefault="001C2557"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1C2557" w:rsidRPr="00B46409" w14:paraId="2DE340E1" w14:textId="77777777" w:rsidTr="002D3EBF">
        <w:trPr>
          <w:trHeight w:val="452"/>
        </w:trPr>
        <w:tc>
          <w:tcPr>
            <w:tcW w:w="3998" w:type="dxa"/>
            <w:shd w:val="clear" w:color="auto" w:fill="auto"/>
          </w:tcPr>
          <w:p w14:paraId="3BA8CB13"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55836C6C" w14:textId="77777777" w:rsidR="001C2557" w:rsidRPr="00A4634E" w:rsidRDefault="001C2557"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1C2557" w:rsidRPr="00B46409" w14:paraId="638BE19E" w14:textId="77777777" w:rsidTr="002D3EBF">
        <w:trPr>
          <w:trHeight w:val="452"/>
        </w:trPr>
        <w:tc>
          <w:tcPr>
            <w:tcW w:w="3998" w:type="dxa"/>
            <w:shd w:val="clear" w:color="auto" w:fill="auto"/>
          </w:tcPr>
          <w:p w14:paraId="023CC2D2"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700AA5E9" w14:textId="77777777" w:rsidR="001C2557" w:rsidRPr="00A4634E" w:rsidRDefault="001C2557"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085B52A1" w14:textId="77777777" w:rsidR="001C2557" w:rsidRDefault="001C2557" w:rsidP="001C2557">
      <w:pPr>
        <w:rPr>
          <w:b/>
          <w:bCs/>
          <w:szCs w:val="24"/>
        </w:rPr>
      </w:pPr>
    </w:p>
    <w:p w14:paraId="327D9101" w14:textId="77777777" w:rsidR="001C2557" w:rsidRPr="00A4634E" w:rsidRDefault="001C2557" w:rsidP="001C2557">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8"/>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1C2557" w:rsidRPr="00A4634E" w14:paraId="020D165A" w14:textId="77777777" w:rsidTr="002D3EBF">
        <w:trPr>
          <w:trHeight w:val="333"/>
        </w:trPr>
        <w:tc>
          <w:tcPr>
            <w:tcW w:w="3573" w:type="dxa"/>
            <w:shd w:val="clear" w:color="auto" w:fill="auto"/>
          </w:tcPr>
          <w:p w14:paraId="163094C7" w14:textId="77777777" w:rsidR="001C2557" w:rsidRPr="00A4634E" w:rsidRDefault="001C2557" w:rsidP="002D3EBF">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60C85FB9" w14:textId="77777777" w:rsidR="001C2557" w:rsidRPr="00A4634E" w:rsidRDefault="001C2557" w:rsidP="002D3EBF">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1C2557" w:rsidRPr="00A4634E" w14:paraId="62BD61A6" w14:textId="77777777" w:rsidTr="002D3EBF">
        <w:trPr>
          <w:trHeight w:val="574"/>
        </w:trPr>
        <w:tc>
          <w:tcPr>
            <w:tcW w:w="3573" w:type="dxa"/>
            <w:shd w:val="clear" w:color="auto" w:fill="auto"/>
          </w:tcPr>
          <w:p w14:paraId="4B1F1B83"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036F5FDD" w14:textId="77777777" w:rsidR="001C2557" w:rsidRPr="00A4634E" w:rsidRDefault="001C2557"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1C2557" w:rsidRPr="00A4634E" w14:paraId="66171E48" w14:textId="77777777" w:rsidTr="002D3EBF">
        <w:trPr>
          <w:trHeight w:val="574"/>
        </w:trPr>
        <w:tc>
          <w:tcPr>
            <w:tcW w:w="3573" w:type="dxa"/>
            <w:shd w:val="clear" w:color="auto" w:fill="auto"/>
          </w:tcPr>
          <w:p w14:paraId="1657F845"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47DC362C" w14:textId="77777777" w:rsidR="001C2557" w:rsidRPr="00A4634E" w:rsidRDefault="001C2557" w:rsidP="002D3EBF">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1C2557" w:rsidRPr="00A4634E" w14:paraId="446ED9DB" w14:textId="77777777" w:rsidTr="002D3EBF">
        <w:trPr>
          <w:trHeight w:val="333"/>
        </w:trPr>
        <w:tc>
          <w:tcPr>
            <w:tcW w:w="3573" w:type="dxa"/>
            <w:shd w:val="clear" w:color="auto" w:fill="auto"/>
          </w:tcPr>
          <w:p w14:paraId="1FF1AA5E"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15219571"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1C2557" w:rsidRPr="00A4634E" w14:paraId="0832E1BD" w14:textId="77777777" w:rsidTr="002D3EBF">
        <w:trPr>
          <w:trHeight w:val="333"/>
        </w:trPr>
        <w:tc>
          <w:tcPr>
            <w:tcW w:w="3573" w:type="dxa"/>
            <w:shd w:val="clear" w:color="auto" w:fill="auto"/>
          </w:tcPr>
          <w:p w14:paraId="6BA87D2C"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39D7004A"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1C2557" w:rsidRPr="00A4634E" w14:paraId="6EBD02EE" w14:textId="77777777" w:rsidTr="002D3EBF">
        <w:trPr>
          <w:trHeight w:val="821"/>
        </w:trPr>
        <w:tc>
          <w:tcPr>
            <w:tcW w:w="3573" w:type="dxa"/>
            <w:shd w:val="clear" w:color="auto" w:fill="auto"/>
          </w:tcPr>
          <w:p w14:paraId="230AD4BF"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719068FE"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4C18CEA9"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1C2557" w:rsidRPr="00A4634E" w14:paraId="7C7A8CFC" w14:textId="77777777" w:rsidTr="002D3EBF">
        <w:trPr>
          <w:trHeight w:val="821"/>
        </w:trPr>
        <w:tc>
          <w:tcPr>
            <w:tcW w:w="3573" w:type="dxa"/>
            <w:shd w:val="clear" w:color="auto" w:fill="auto"/>
          </w:tcPr>
          <w:p w14:paraId="642666FC"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3049BB92"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17ADAAB5"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1C2557" w:rsidRPr="00A4634E" w14:paraId="61FEC772" w14:textId="77777777" w:rsidTr="002D3EBF">
        <w:trPr>
          <w:trHeight w:val="387"/>
        </w:trPr>
        <w:tc>
          <w:tcPr>
            <w:tcW w:w="3573" w:type="dxa"/>
            <w:shd w:val="clear" w:color="auto" w:fill="auto"/>
          </w:tcPr>
          <w:p w14:paraId="047F9856"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2E03C73A"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1C2557" w:rsidRPr="00A4634E" w14:paraId="15C7FA05" w14:textId="77777777" w:rsidTr="002D3EBF">
        <w:trPr>
          <w:trHeight w:val="333"/>
        </w:trPr>
        <w:tc>
          <w:tcPr>
            <w:tcW w:w="3573" w:type="dxa"/>
            <w:shd w:val="clear" w:color="auto" w:fill="auto"/>
          </w:tcPr>
          <w:p w14:paraId="06365648"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6D98B0EA"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1C2557" w:rsidRPr="00A4634E" w14:paraId="3D31C815" w14:textId="77777777" w:rsidTr="002D3EBF">
        <w:trPr>
          <w:trHeight w:val="333"/>
        </w:trPr>
        <w:tc>
          <w:tcPr>
            <w:tcW w:w="3573" w:type="dxa"/>
            <w:shd w:val="clear" w:color="auto" w:fill="auto"/>
          </w:tcPr>
          <w:p w14:paraId="33CF52C8"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33A788A4" w14:textId="77777777" w:rsidR="001C2557" w:rsidRPr="00A4634E" w:rsidRDefault="001C2557" w:rsidP="002D3EBF">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51647C59" w14:textId="77777777" w:rsidR="001C2557" w:rsidRDefault="001C2557" w:rsidP="001C2557">
      <w:pPr>
        <w:ind w:firstLine="360"/>
        <w:rPr>
          <w:rFonts w:eastAsia="Times New Roman"/>
          <w:szCs w:val="24"/>
          <w:lang w:eastAsia="ru-RU"/>
        </w:rPr>
      </w:pPr>
    </w:p>
    <w:p w14:paraId="17033A9A" w14:textId="77777777" w:rsidR="001C2557" w:rsidRDefault="001C2557" w:rsidP="001C2557">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71EBD85F" w14:textId="77777777" w:rsidR="001C2557" w:rsidRDefault="001C2557" w:rsidP="001C2557">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7FD897B7" w14:textId="77777777" w:rsidR="001C2557" w:rsidRDefault="001C2557" w:rsidP="001C2557">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33413434" w14:textId="77777777" w:rsidR="001C2557" w:rsidRDefault="001C2557" w:rsidP="001C2557">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677C77F2" w14:textId="77777777" w:rsidR="001C2557" w:rsidRDefault="001C2557" w:rsidP="001C2557">
      <w:pPr>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2D125C93" w14:textId="48888FCC" w:rsidR="001C2557" w:rsidRDefault="001C2557" w:rsidP="001C2557">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2F7BDD">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93]","plainTextFormattedCitation":"[93]","previouslyFormattedCitation":"[93]"},"properties":{"noteIndex":0},"schema":"https://github.com/citation-style-language/schema/raw/master/csl-citation.json"}</w:instrText>
      </w:r>
      <w:r>
        <w:rPr>
          <w:szCs w:val="24"/>
        </w:rPr>
        <w:fldChar w:fldCharType="separate"/>
      </w:r>
      <w:r w:rsidR="00D70CEE" w:rsidRPr="00D70CEE">
        <w:rPr>
          <w:noProof/>
          <w:szCs w:val="24"/>
        </w:rPr>
        <w:t>[93]</w:t>
      </w:r>
      <w:r>
        <w:rPr>
          <w:szCs w:val="24"/>
        </w:rPr>
        <w:fldChar w:fldCharType="end"/>
      </w:r>
      <w:r>
        <w:rPr>
          <w:rFonts w:eastAsia="Times New Roman"/>
          <w:szCs w:val="24"/>
          <w:lang w:eastAsia="ru-RU"/>
        </w:rPr>
        <w:t xml:space="preserve">: </w:t>
      </w:r>
    </w:p>
    <w:p w14:paraId="34764F31" w14:textId="77777777" w:rsidR="001C2557" w:rsidRPr="00C83EC0" w:rsidRDefault="001C2557" w:rsidP="001C2557">
      <w:pPr>
        <w:pStyle w:val="afe"/>
        <w:numPr>
          <w:ilvl w:val="0"/>
          <w:numId w:val="63"/>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39C8D1D5" w14:textId="77777777" w:rsidR="001C2557" w:rsidRPr="00C83EC0" w:rsidRDefault="001C2557" w:rsidP="001C2557">
      <w:pPr>
        <w:pStyle w:val="afe"/>
        <w:numPr>
          <w:ilvl w:val="0"/>
          <w:numId w:val="63"/>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6826B9B5" w14:textId="77777777" w:rsidR="001C2557" w:rsidRPr="00C83EC0" w:rsidRDefault="001C2557" w:rsidP="001C2557">
      <w:pPr>
        <w:pStyle w:val="afe"/>
        <w:numPr>
          <w:ilvl w:val="0"/>
          <w:numId w:val="63"/>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30AF5316" w14:textId="77777777" w:rsidR="001C2557" w:rsidRPr="00C83EC0" w:rsidRDefault="001C2557" w:rsidP="001C2557">
      <w:pPr>
        <w:pStyle w:val="afe"/>
        <w:numPr>
          <w:ilvl w:val="0"/>
          <w:numId w:val="63"/>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51132FE8" w14:textId="77777777" w:rsidR="001C2557" w:rsidRDefault="001C2557" w:rsidP="001C2557">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6821CAF8" w14:textId="77777777" w:rsidR="001C2557" w:rsidRDefault="001C2557" w:rsidP="001C2557">
      <w:pPr>
        <w:ind w:firstLine="708"/>
        <w:rPr>
          <w:szCs w:val="24"/>
        </w:rPr>
      </w:pPr>
    </w:p>
    <w:p w14:paraId="73747750" w14:textId="77777777" w:rsidR="001C2557" w:rsidRPr="00B46409" w:rsidRDefault="001C2557" w:rsidP="001C2557">
      <w:pPr>
        <w:ind w:firstLine="0"/>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8"/>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1C2557" w14:paraId="3C41600D" w14:textId="77777777" w:rsidTr="002D3EBF">
        <w:trPr>
          <w:trHeight w:val="374"/>
        </w:trPr>
        <w:tc>
          <w:tcPr>
            <w:tcW w:w="4394" w:type="dxa"/>
            <w:shd w:val="clear" w:color="auto" w:fill="auto"/>
          </w:tcPr>
          <w:p w14:paraId="5612357E" w14:textId="77777777" w:rsidR="001C2557" w:rsidRPr="007C4816" w:rsidRDefault="001C2557" w:rsidP="002D3EB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139AFF50" w14:textId="77777777" w:rsidR="001C2557" w:rsidRPr="007C4816" w:rsidRDefault="001C2557" w:rsidP="002D3EBF">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1C2557" w14:paraId="063DFF29" w14:textId="77777777" w:rsidTr="002D3EBF">
        <w:trPr>
          <w:trHeight w:val="714"/>
        </w:trPr>
        <w:tc>
          <w:tcPr>
            <w:tcW w:w="4394" w:type="dxa"/>
            <w:shd w:val="clear" w:color="auto" w:fill="auto"/>
          </w:tcPr>
          <w:p w14:paraId="330EB135" w14:textId="77777777" w:rsidR="001C2557" w:rsidRPr="007C4816" w:rsidRDefault="001C2557" w:rsidP="002D3EB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55B119F7" w14:textId="77777777" w:rsidR="001C2557" w:rsidRPr="007C4816" w:rsidRDefault="001C2557" w:rsidP="002D3EBF">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1C2557" w14:paraId="4B4FAA84" w14:textId="77777777" w:rsidTr="002D3EBF">
        <w:trPr>
          <w:trHeight w:val="515"/>
        </w:trPr>
        <w:tc>
          <w:tcPr>
            <w:tcW w:w="4394" w:type="dxa"/>
            <w:shd w:val="clear" w:color="auto" w:fill="auto"/>
          </w:tcPr>
          <w:p w14:paraId="137286FD" w14:textId="77777777" w:rsidR="001C2557" w:rsidRPr="007C4816" w:rsidRDefault="001C2557" w:rsidP="002D3EBF">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2BB14924" w14:textId="77777777" w:rsidR="001C2557" w:rsidRPr="007C4816" w:rsidRDefault="001C2557"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1C2557" w14:paraId="406E7274" w14:textId="77777777" w:rsidTr="002D3EBF">
        <w:trPr>
          <w:trHeight w:val="539"/>
        </w:trPr>
        <w:tc>
          <w:tcPr>
            <w:tcW w:w="4394" w:type="dxa"/>
            <w:shd w:val="clear" w:color="auto" w:fill="auto"/>
          </w:tcPr>
          <w:p w14:paraId="4A4D6BE2" w14:textId="77777777" w:rsidR="001C2557" w:rsidRPr="007C4816" w:rsidRDefault="001C2557"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1730A674" w14:textId="77777777" w:rsidR="001C2557" w:rsidRPr="007C4816" w:rsidRDefault="001C2557"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1C2557" w14:paraId="6668A5D5" w14:textId="77777777" w:rsidTr="002D3EBF">
        <w:trPr>
          <w:trHeight w:val="437"/>
        </w:trPr>
        <w:tc>
          <w:tcPr>
            <w:tcW w:w="4394" w:type="dxa"/>
            <w:shd w:val="clear" w:color="auto" w:fill="auto"/>
          </w:tcPr>
          <w:p w14:paraId="68299C76" w14:textId="77777777" w:rsidR="001C2557" w:rsidRPr="007C4816" w:rsidRDefault="001C2557" w:rsidP="002D3EBF">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1F645048" w14:textId="77777777" w:rsidR="001C2557" w:rsidRPr="007C4816" w:rsidRDefault="001C2557"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1C2557" w14:paraId="5EDBDA24" w14:textId="77777777" w:rsidTr="002D3EBF">
        <w:trPr>
          <w:trHeight w:val="565"/>
        </w:trPr>
        <w:tc>
          <w:tcPr>
            <w:tcW w:w="4394" w:type="dxa"/>
            <w:vMerge w:val="restart"/>
            <w:shd w:val="clear" w:color="auto" w:fill="auto"/>
          </w:tcPr>
          <w:p w14:paraId="57AEC7C0" w14:textId="77777777" w:rsidR="001C2557" w:rsidRPr="007C4816" w:rsidRDefault="001C2557" w:rsidP="002D3EBF">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6731F5C0" w14:textId="77777777" w:rsidR="001C2557" w:rsidRPr="007C4816" w:rsidRDefault="001C2557" w:rsidP="002D3EBF">
            <w:pPr>
              <w:ind w:firstLine="0"/>
              <w:jc w:val="center"/>
              <w:rPr>
                <w:rFonts w:cs="Times New Roman"/>
                <w:szCs w:val="24"/>
              </w:rPr>
            </w:pPr>
          </w:p>
        </w:tc>
        <w:tc>
          <w:tcPr>
            <w:tcW w:w="4570" w:type="dxa"/>
            <w:shd w:val="clear" w:color="auto" w:fill="auto"/>
          </w:tcPr>
          <w:p w14:paraId="02ADC143" w14:textId="77777777" w:rsidR="001C2557" w:rsidRPr="007C4816" w:rsidRDefault="001C2557" w:rsidP="002D3EBF">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1C2557" w14:paraId="7F727027" w14:textId="77777777" w:rsidTr="002D3EBF">
        <w:trPr>
          <w:trHeight w:val="755"/>
        </w:trPr>
        <w:tc>
          <w:tcPr>
            <w:tcW w:w="4394" w:type="dxa"/>
            <w:vMerge/>
            <w:shd w:val="clear" w:color="auto" w:fill="auto"/>
          </w:tcPr>
          <w:p w14:paraId="334C76C4" w14:textId="77777777" w:rsidR="001C2557" w:rsidRPr="007C4816" w:rsidRDefault="001C2557" w:rsidP="002D3EBF">
            <w:pPr>
              <w:ind w:firstLine="0"/>
              <w:jc w:val="center"/>
              <w:rPr>
                <w:rFonts w:eastAsiaTheme="majorEastAsia" w:cs="Times New Roman"/>
                <w:bCs/>
                <w:szCs w:val="24"/>
              </w:rPr>
            </w:pPr>
          </w:p>
        </w:tc>
        <w:tc>
          <w:tcPr>
            <w:tcW w:w="4570" w:type="dxa"/>
            <w:shd w:val="clear" w:color="auto" w:fill="auto"/>
          </w:tcPr>
          <w:p w14:paraId="177505F6" w14:textId="77777777" w:rsidR="001C2557" w:rsidRPr="007C4816" w:rsidRDefault="001C2557" w:rsidP="002D3EBF">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64457470" w14:textId="77777777" w:rsidR="001C2557" w:rsidRDefault="001C2557" w:rsidP="001C2557">
      <w:pPr>
        <w:rPr>
          <w:strike/>
          <w:szCs w:val="24"/>
        </w:rPr>
      </w:pPr>
    </w:p>
    <w:p w14:paraId="5790D8A8" w14:textId="77777777" w:rsidR="001C2557" w:rsidRDefault="001C2557" w:rsidP="001C2557">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6AD49B6A" w14:textId="77777777" w:rsidR="001C2557" w:rsidRDefault="001C2557" w:rsidP="001C2557">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795B3168" w14:textId="77777777" w:rsidR="001C2557" w:rsidRDefault="001C2557" w:rsidP="001C2557">
      <w:pPr>
        <w:pStyle w:val="afe"/>
        <w:numPr>
          <w:ilvl w:val="0"/>
          <w:numId w:val="54"/>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3A836562" w14:textId="77777777" w:rsidR="001C2557" w:rsidRDefault="001C2557" w:rsidP="001C2557">
      <w:pPr>
        <w:pStyle w:val="afe"/>
        <w:numPr>
          <w:ilvl w:val="0"/>
          <w:numId w:val="54"/>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5DD52B27" w14:textId="77777777" w:rsidR="001C2557" w:rsidRDefault="001C2557" w:rsidP="001C2557">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55E56D1B" w14:textId="77777777" w:rsidR="001C2557" w:rsidRDefault="001C2557" w:rsidP="001C2557">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5D977AE6" w14:textId="77777777" w:rsidR="001C2557" w:rsidRDefault="001C2557" w:rsidP="001C2557">
      <w:pPr>
        <w:pStyle w:val="afe"/>
        <w:numPr>
          <w:ilvl w:val="0"/>
          <w:numId w:val="55"/>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1752BE72" w14:textId="77777777" w:rsidR="001C2557" w:rsidRDefault="001C2557" w:rsidP="001C2557">
      <w:pPr>
        <w:pStyle w:val="afe"/>
        <w:numPr>
          <w:ilvl w:val="0"/>
          <w:numId w:val="55"/>
        </w:numPr>
        <w:ind w:left="1134"/>
        <w:rPr>
          <w:szCs w:val="24"/>
        </w:rPr>
      </w:pPr>
      <w:r>
        <w:rPr>
          <w:szCs w:val="24"/>
        </w:rPr>
        <w:t>для апиксабана – выждать 12 часов с приема последней дозы и ввести парентеральный антикоагулянт.</w:t>
      </w:r>
    </w:p>
    <w:p w14:paraId="5C60DCAD" w14:textId="77777777" w:rsidR="001C2557" w:rsidRDefault="001C2557" w:rsidP="001C2557">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0AFEBAB5" w14:textId="77777777" w:rsidR="001C2557" w:rsidRDefault="001C2557" w:rsidP="001C2557">
      <w:pPr>
        <w:ind w:firstLine="0"/>
        <w:rPr>
          <w:bCs/>
          <w:szCs w:val="24"/>
        </w:rPr>
      </w:pPr>
    </w:p>
    <w:p w14:paraId="694D6DC5" w14:textId="77777777" w:rsidR="001C2557" w:rsidRPr="00B46409" w:rsidRDefault="001C2557" w:rsidP="001C2557">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8"/>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1C2557" w:rsidRPr="00B46409" w14:paraId="076304DF" w14:textId="77777777" w:rsidTr="002D3EBF">
        <w:trPr>
          <w:trHeight w:val="452"/>
        </w:trPr>
        <w:tc>
          <w:tcPr>
            <w:tcW w:w="3258" w:type="dxa"/>
            <w:shd w:val="clear" w:color="auto" w:fill="auto"/>
          </w:tcPr>
          <w:p w14:paraId="5A790B5C" w14:textId="77777777" w:rsidR="001C2557" w:rsidRPr="00B46409" w:rsidRDefault="001C2557" w:rsidP="002D3EBF">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70B5BEBB" w14:textId="77777777" w:rsidR="001C2557" w:rsidRPr="00B46409" w:rsidRDefault="001C2557" w:rsidP="002D3EB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1C2557" w:rsidRPr="00B46409" w14:paraId="1E13408D" w14:textId="77777777" w:rsidTr="002D3EBF">
        <w:trPr>
          <w:trHeight w:val="452"/>
        </w:trPr>
        <w:tc>
          <w:tcPr>
            <w:tcW w:w="3258" w:type="dxa"/>
            <w:shd w:val="clear" w:color="auto" w:fill="auto"/>
          </w:tcPr>
          <w:p w14:paraId="7CBE9914" w14:textId="77777777" w:rsidR="001C2557" w:rsidRPr="00B46409" w:rsidRDefault="001C2557" w:rsidP="002D3EBF">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37038BB4" w14:textId="77777777" w:rsidR="001C2557" w:rsidRPr="00B46409" w:rsidRDefault="001C2557" w:rsidP="002D3EBF">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1C2557" w:rsidRPr="00B46409" w14:paraId="0512FEE7" w14:textId="77777777" w:rsidTr="002D3EBF">
        <w:trPr>
          <w:trHeight w:val="561"/>
        </w:trPr>
        <w:tc>
          <w:tcPr>
            <w:tcW w:w="3258" w:type="dxa"/>
            <w:shd w:val="clear" w:color="auto" w:fill="auto"/>
          </w:tcPr>
          <w:p w14:paraId="63A011A0" w14:textId="77777777" w:rsidR="001C2557" w:rsidRPr="00B46409" w:rsidRDefault="001C2557" w:rsidP="002D3EBF">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0ED10E01" w14:textId="77777777" w:rsidR="001C2557" w:rsidRPr="00B46409" w:rsidRDefault="001C2557" w:rsidP="002D3EBF">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1C2557" w:rsidRPr="00B46409" w14:paraId="140BDB8F" w14:textId="77777777" w:rsidTr="002D3EBF">
        <w:trPr>
          <w:trHeight w:val="452"/>
        </w:trPr>
        <w:tc>
          <w:tcPr>
            <w:tcW w:w="3258" w:type="dxa"/>
            <w:shd w:val="clear" w:color="auto" w:fill="auto"/>
          </w:tcPr>
          <w:p w14:paraId="44C9A2C8" w14:textId="77777777" w:rsidR="001C2557" w:rsidRPr="00B46409" w:rsidRDefault="001C2557" w:rsidP="002D3EBF">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0676BBB6" w14:textId="77777777" w:rsidR="001C2557" w:rsidRPr="00B46409" w:rsidRDefault="001C2557" w:rsidP="002D3EBF">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1C2557" w:rsidRPr="00B46409" w14:paraId="1F89034A" w14:textId="77777777" w:rsidTr="002D3EBF">
        <w:trPr>
          <w:trHeight w:val="780"/>
        </w:trPr>
        <w:tc>
          <w:tcPr>
            <w:tcW w:w="3258" w:type="dxa"/>
            <w:shd w:val="clear" w:color="auto" w:fill="auto"/>
          </w:tcPr>
          <w:p w14:paraId="25F2B765" w14:textId="77777777" w:rsidR="001C2557" w:rsidRPr="00B46409" w:rsidRDefault="001C2557" w:rsidP="002D3EBF">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6B726B3D" w14:textId="77777777" w:rsidR="001C2557" w:rsidRPr="00B46409" w:rsidRDefault="001C2557" w:rsidP="002D3EBF">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664FF8BC" w14:textId="77777777" w:rsidR="001C2557" w:rsidRDefault="001C2557" w:rsidP="001C2557">
      <w:pPr>
        <w:rPr>
          <w:b/>
          <w:bCs/>
          <w:szCs w:val="24"/>
        </w:rPr>
      </w:pPr>
    </w:p>
    <w:p w14:paraId="25062FBF" w14:textId="77777777" w:rsidR="001C2557" w:rsidRPr="00C14067" w:rsidRDefault="001C2557" w:rsidP="001C2557">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796277FE" w14:textId="77777777" w:rsidR="001C2557" w:rsidRDefault="001C2557" w:rsidP="001C2557">
      <w:pPr>
        <w:rPr>
          <w:rFonts w:eastAsia="Times New Roman"/>
          <w:szCs w:val="24"/>
          <w:u w:val="single"/>
          <w:lang w:eastAsia="ru-RU"/>
        </w:rPr>
      </w:pPr>
    </w:p>
    <w:p w14:paraId="51A241A9" w14:textId="5D890855" w:rsidR="001C2557" w:rsidRPr="00307C3E" w:rsidRDefault="001C2557" w:rsidP="001C2557">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rsidRPr="00307C3E">
        <w:rPr>
          <w:rFonts w:eastAsia="Times New Roman"/>
          <w:szCs w:val="24"/>
          <w:lang w:eastAsia="ru-RU"/>
        </w:rPr>
        <w:t>.</w:t>
      </w:r>
    </w:p>
    <w:p w14:paraId="58BDC9EF" w14:textId="77777777" w:rsidR="001C2557" w:rsidRDefault="001C2557" w:rsidP="001C2557">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03F8B1FD" w14:textId="77777777" w:rsidR="001C2557" w:rsidRDefault="001C2557" w:rsidP="001C2557">
      <w:pPr>
        <w:rPr>
          <w:rFonts w:eastAsia="Times New Roman"/>
          <w:szCs w:val="24"/>
          <w:u w:val="single"/>
          <w:lang w:eastAsia="ru-RU"/>
        </w:rPr>
      </w:pPr>
    </w:p>
    <w:p w14:paraId="76D0FA6B" w14:textId="4E553F75" w:rsidR="001C2557" w:rsidRPr="00307C3E" w:rsidRDefault="001C2557" w:rsidP="001C2557">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89,90]","plainTextFormattedCitation":"[89,90]","previouslyFormattedCitation":"[89,90]"},"properties":{"noteIndex":0},"schema":"https://github.com/citation-style-language/schema/raw/master/csl-citation.json"}</w:instrText>
      </w:r>
      <w:r>
        <w:fldChar w:fldCharType="separate"/>
      </w:r>
      <w:r w:rsidR="00D70CEE" w:rsidRPr="00D70CEE">
        <w:rPr>
          <w:noProof/>
        </w:rPr>
        <w:t>[89,90]</w:t>
      </w:r>
      <w:r>
        <w:fldChar w:fldCharType="end"/>
      </w:r>
      <w:r w:rsidRPr="00307C3E">
        <w:rPr>
          <w:rFonts w:eastAsia="Times New Roman"/>
          <w:szCs w:val="24"/>
          <w:lang w:eastAsia="ru-RU"/>
        </w:rPr>
        <w:t>.</w:t>
      </w:r>
    </w:p>
    <w:p w14:paraId="4A23CDF6" w14:textId="77777777" w:rsidR="001C2557" w:rsidRDefault="001C2557" w:rsidP="001C2557">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5AA13034" w14:textId="77777777" w:rsidR="001C2557" w:rsidRDefault="001C2557" w:rsidP="001C2557">
      <w:pPr>
        <w:numPr>
          <w:ilvl w:val="0"/>
          <w:numId w:val="58"/>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74C332EC" w14:textId="77777777" w:rsidR="001C2557" w:rsidRDefault="001C2557" w:rsidP="001C2557">
      <w:pPr>
        <w:pStyle w:val="afe"/>
        <w:numPr>
          <w:ilvl w:val="0"/>
          <w:numId w:val="58"/>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7F85877C" w14:textId="77777777" w:rsidR="001C2557" w:rsidRPr="00A4634E" w:rsidRDefault="001C2557" w:rsidP="001C2557">
      <w:pPr>
        <w:pStyle w:val="afe"/>
        <w:numPr>
          <w:ilvl w:val="0"/>
          <w:numId w:val="58"/>
        </w:numPr>
        <w:ind w:left="1134"/>
        <w:rPr>
          <w:rFonts w:eastAsia="Times New Roman"/>
          <w:szCs w:val="24"/>
          <w:lang w:eastAsia="ru-RU"/>
        </w:rPr>
      </w:pPr>
      <w:r w:rsidRPr="00A4634E">
        <w:rPr>
          <w:rFonts w:eastAsia="Times New Roman"/>
          <w:szCs w:val="24"/>
          <w:lang w:eastAsia="ru-RU"/>
        </w:rPr>
        <w:t>Дипиридамол 25-75 мг/сут.</w:t>
      </w:r>
    </w:p>
    <w:p w14:paraId="40AB94B6" w14:textId="77777777" w:rsidR="001C2557" w:rsidRDefault="001C2557" w:rsidP="001C2557">
      <w:pPr>
        <w:numPr>
          <w:ilvl w:val="0"/>
          <w:numId w:val="58"/>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1174DCEB" w14:textId="77777777" w:rsidR="001C2557" w:rsidRPr="003A104D" w:rsidRDefault="001C2557" w:rsidP="001C2557">
      <w:pPr>
        <w:pStyle w:val="afe"/>
        <w:numPr>
          <w:ilvl w:val="0"/>
          <w:numId w:val="58"/>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4B4BCBD5" w14:textId="77777777" w:rsidR="001C2557" w:rsidRPr="00A4634E" w:rsidRDefault="001C2557" w:rsidP="001C2557">
      <w:pPr>
        <w:pStyle w:val="afe"/>
        <w:numPr>
          <w:ilvl w:val="0"/>
          <w:numId w:val="58"/>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35D78784" w14:textId="4FAEA81A" w:rsidR="001C2557" w:rsidRPr="003A104D" w:rsidRDefault="001C2557" w:rsidP="001C2557">
      <w:pPr>
        <w:pStyle w:val="afe"/>
        <w:numPr>
          <w:ilvl w:val="0"/>
          <w:numId w:val="58"/>
        </w:numPr>
        <w:spacing w:after="200"/>
        <w:ind w:left="1134"/>
      </w:pPr>
      <w:r w:rsidRPr="00542A92">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2876A454" w14:textId="77777777" w:rsidR="001C2557" w:rsidRDefault="001C2557" w:rsidP="001C2557">
      <w:pPr>
        <w:pStyle w:val="afe"/>
        <w:numPr>
          <w:ilvl w:val="0"/>
          <w:numId w:val="58"/>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6A8AE808" w14:textId="0D0149AD" w:rsidR="001C2557" w:rsidRDefault="001C2557" w:rsidP="001C2557">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9]","plainTextFormattedCitation":"[89]","previouslyFormattedCitation":"[89]"},"properties":{"noteIndex":0},"schema":"https://github.com/citation-style-language/schema/raw/master/csl-citation.json"}</w:instrText>
      </w:r>
      <w:r>
        <w:fldChar w:fldCharType="separate"/>
      </w:r>
      <w:r w:rsidR="00D70CEE" w:rsidRPr="00D70CEE">
        <w:rPr>
          <w:noProof/>
        </w:rPr>
        <w:t>[89]</w:t>
      </w:r>
      <w:r>
        <w:fldChar w:fldCharType="end"/>
      </w:r>
      <w:r w:rsidRPr="006F5CEC">
        <w:rPr>
          <w:rFonts w:eastAsia="Times New Roman"/>
          <w:szCs w:val="24"/>
          <w:lang w:eastAsia="ru-RU"/>
        </w:rPr>
        <w:t>:</w:t>
      </w:r>
    </w:p>
    <w:p w14:paraId="6DF4599D" w14:textId="77777777" w:rsidR="001C2557" w:rsidRDefault="001C2557" w:rsidP="001C2557">
      <w:pPr>
        <w:pStyle w:val="afe"/>
        <w:numPr>
          <w:ilvl w:val="0"/>
          <w:numId w:val="64"/>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521ECCA7" w14:textId="77777777" w:rsidR="001C2557" w:rsidRDefault="001C2557" w:rsidP="001C2557">
      <w:pPr>
        <w:pStyle w:val="afe"/>
        <w:numPr>
          <w:ilvl w:val="0"/>
          <w:numId w:val="64"/>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029DFCD0" w14:textId="5F76254A" w:rsidR="001C2557" w:rsidRPr="00440427" w:rsidRDefault="001C2557" w:rsidP="001C2557">
      <w:pPr>
        <w:pStyle w:val="afe"/>
        <w:numPr>
          <w:ilvl w:val="0"/>
          <w:numId w:val="64"/>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01F85863" w14:textId="77777777" w:rsidR="001C2557" w:rsidRDefault="001C2557" w:rsidP="001C2557">
      <w:pPr>
        <w:rPr>
          <w:rFonts w:eastAsia="Times New Roman"/>
          <w:szCs w:val="24"/>
          <w:u w:val="single"/>
          <w:lang w:eastAsia="ru-RU"/>
        </w:rPr>
      </w:pPr>
    </w:p>
    <w:p w14:paraId="2F637083" w14:textId="715E702C" w:rsidR="001C2557" w:rsidRDefault="001C2557" w:rsidP="001C2557">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9]","plainTextFormattedCitation":"[89]","previouslyFormattedCitation":"[89]"},"properties":{"noteIndex":0},"schema":"https://github.com/citation-style-language/schema/raw/master/csl-citation.json"}</w:instrText>
      </w:r>
      <w:r>
        <w:fldChar w:fldCharType="separate"/>
      </w:r>
      <w:r w:rsidR="00D70CEE" w:rsidRPr="00D70CEE">
        <w:rPr>
          <w:noProof/>
        </w:rPr>
        <w:t>[89]</w:t>
      </w:r>
      <w:r>
        <w:fldChar w:fldCharType="end"/>
      </w:r>
      <w:r w:rsidRPr="00440427">
        <w:rPr>
          <w:rFonts w:eastAsia="Times New Roman"/>
          <w:szCs w:val="24"/>
          <w:lang w:eastAsia="ru-RU"/>
        </w:rPr>
        <w:t>:</w:t>
      </w:r>
    </w:p>
    <w:p w14:paraId="14E011F4" w14:textId="77777777" w:rsidR="001C2557" w:rsidRDefault="001C2557" w:rsidP="001C2557">
      <w:pPr>
        <w:pStyle w:val="afe"/>
        <w:numPr>
          <w:ilvl w:val="0"/>
          <w:numId w:val="66"/>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731D6A98" w14:textId="77777777" w:rsidR="001C2557" w:rsidRPr="00B54A88" w:rsidRDefault="001C2557" w:rsidP="001C2557">
      <w:pPr>
        <w:pStyle w:val="afe"/>
        <w:numPr>
          <w:ilvl w:val="0"/>
          <w:numId w:val="66"/>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4A8F48D2" w14:textId="77777777" w:rsidR="001C2557" w:rsidRPr="00B54A88" w:rsidRDefault="001C2557" w:rsidP="001C2557">
      <w:pPr>
        <w:pStyle w:val="afe"/>
        <w:numPr>
          <w:ilvl w:val="0"/>
          <w:numId w:val="65"/>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75E98703" w14:textId="77777777" w:rsidR="001C2557" w:rsidRDefault="001C2557" w:rsidP="001C2557">
      <w:pPr>
        <w:pStyle w:val="afe"/>
        <w:numPr>
          <w:ilvl w:val="0"/>
          <w:numId w:val="65"/>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1AED7F6B" w14:textId="77777777" w:rsidR="001C2557" w:rsidRDefault="001C2557" w:rsidP="001C2557">
      <w:pPr>
        <w:pStyle w:val="afe"/>
        <w:numPr>
          <w:ilvl w:val="0"/>
          <w:numId w:val="65"/>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243DF321" w14:textId="77777777" w:rsidR="001C2557" w:rsidRDefault="001C2557" w:rsidP="001C2557">
      <w:pPr>
        <w:pStyle w:val="afe"/>
        <w:numPr>
          <w:ilvl w:val="0"/>
          <w:numId w:val="65"/>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77A508DC" w14:textId="77777777" w:rsidR="001C2557" w:rsidRPr="00B54A88" w:rsidRDefault="001C2557" w:rsidP="001C2557">
      <w:pPr>
        <w:pStyle w:val="afe"/>
        <w:numPr>
          <w:ilvl w:val="0"/>
          <w:numId w:val="65"/>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1151D1E4" w14:textId="77777777" w:rsidR="001C2557" w:rsidRDefault="001C2557" w:rsidP="001C2557">
      <w:pPr>
        <w:rPr>
          <w:rFonts w:eastAsia="Times New Roman"/>
          <w:szCs w:val="24"/>
          <w:lang w:eastAsia="ru-RU"/>
        </w:rPr>
      </w:pPr>
    </w:p>
    <w:p w14:paraId="0AEDD5F2" w14:textId="77777777" w:rsidR="001C2557" w:rsidRDefault="001C2557" w:rsidP="001C2557">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61356EA4" w14:textId="08E79EAA" w:rsidR="001C2557" w:rsidRDefault="001C2557" w:rsidP="001C2557">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9]","plainTextFormattedCitation":"[89]","previouslyFormattedCitation":"[89]"},"properties":{"noteIndex":0},"schema":"https://github.com/citation-style-language/schema/raw/master/csl-citation.json"}</w:instrText>
      </w:r>
      <w:r>
        <w:fldChar w:fldCharType="separate"/>
      </w:r>
      <w:r w:rsidR="00D70CEE" w:rsidRPr="00D70CEE">
        <w:rPr>
          <w:noProof/>
        </w:rPr>
        <w:t>[89]</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59E27F97" w14:textId="77777777" w:rsidR="001C2557" w:rsidRPr="005650C3" w:rsidRDefault="001C2557" w:rsidP="001C2557">
      <w:pPr>
        <w:pStyle w:val="afe"/>
        <w:numPr>
          <w:ilvl w:val="0"/>
          <w:numId w:val="65"/>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6145A0EA" w14:textId="77777777" w:rsidR="001C2557" w:rsidRPr="005650C3" w:rsidRDefault="001C2557" w:rsidP="001C2557">
      <w:pPr>
        <w:pStyle w:val="afe"/>
        <w:numPr>
          <w:ilvl w:val="0"/>
          <w:numId w:val="65"/>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473B21C6" w14:textId="77777777" w:rsidR="001C2557" w:rsidRPr="005650C3" w:rsidRDefault="001C2557" w:rsidP="001C2557">
      <w:pPr>
        <w:pStyle w:val="afe"/>
        <w:numPr>
          <w:ilvl w:val="0"/>
          <w:numId w:val="65"/>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428B90EE" w14:textId="77777777" w:rsidR="001C2557" w:rsidRPr="005650C3" w:rsidRDefault="001C2557" w:rsidP="001C2557">
      <w:pPr>
        <w:pStyle w:val="afe"/>
        <w:numPr>
          <w:ilvl w:val="0"/>
          <w:numId w:val="65"/>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7F43D8CB" w14:textId="77777777" w:rsidR="001C2557" w:rsidRPr="005650C3" w:rsidRDefault="001C2557" w:rsidP="001C2557">
      <w:pPr>
        <w:pStyle w:val="afe"/>
        <w:numPr>
          <w:ilvl w:val="0"/>
          <w:numId w:val="65"/>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68E0D7E2" w14:textId="77777777" w:rsidR="001C2557" w:rsidRPr="00A13E2A" w:rsidRDefault="001C2557" w:rsidP="001C2557">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14C6E7EC" w14:textId="77777777" w:rsidR="001C2557" w:rsidRDefault="001C2557" w:rsidP="001C2557">
      <w:pPr>
        <w:ind w:left="1459"/>
        <w:rPr>
          <w:rFonts w:eastAsia="Times New Roman"/>
          <w:szCs w:val="24"/>
          <w:lang w:eastAsia="ru-RU"/>
        </w:rPr>
      </w:pPr>
    </w:p>
    <w:p w14:paraId="2DBC1503" w14:textId="5D4F5144" w:rsidR="001C2557" w:rsidRDefault="001C2557" w:rsidP="001C2557">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2F7BDD">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89]","plainTextFormattedCitation":"[89]","previouslyFormattedCitation":"[89]"},"properties":{"noteIndex":0},"schema":"https://github.com/citation-style-language/schema/raw/master/csl-citation.json"}</w:instrText>
      </w:r>
      <w:r>
        <w:fldChar w:fldCharType="separate"/>
      </w:r>
      <w:r w:rsidR="00D70CEE" w:rsidRPr="00D70CEE">
        <w:rPr>
          <w:noProof/>
        </w:rPr>
        <w:t>[89]</w:t>
      </w:r>
      <w:r>
        <w:fldChar w:fldCharType="end"/>
      </w:r>
      <w:r>
        <w:rPr>
          <w:rFonts w:eastAsia="Times New Roman"/>
          <w:szCs w:val="24"/>
          <w:lang w:eastAsia="ru-RU"/>
        </w:rPr>
        <w:t xml:space="preserve">. При необходимости устанавливаются различные сосудистые стенты. </w:t>
      </w:r>
    </w:p>
    <w:p w14:paraId="237EEA7C" w14:textId="77777777" w:rsidR="001C2557" w:rsidRDefault="001C2557" w:rsidP="001C2557">
      <w:pPr>
        <w:ind w:left="708" w:firstLine="708"/>
        <w:rPr>
          <w:rFonts w:eastAsia="Times New Roman"/>
          <w:szCs w:val="24"/>
          <w:lang w:eastAsia="ru-RU"/>
        </w:rPr>
      </w:pPr>
    </w:p>
    <w:p w14:paraId="56F65B15" w14:textId="77777777" w:rsidR="001C2557" w:rsidRDefault="001C2557" w:rsidP="001C2557">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44110BC5" w14:textId="77777777" w:rsidR="001C2557" w:rsidRDefault="001C2557" w:rsidP="001C2557">
      <w:pPr>
        <w:ind w:left="1429"/>
        <w:rPr>
          <w:rFonts w:eastAsia="Times New Roman"/>
          <w:szCs w:val="24"/>
          <w:lang w:eastAsia="ru-RU"/>
        </w:rPr>
      </w:pPr>
    </w:p>
    <w:p w14:paraId="5CFD67EB" w14:textId="77777777" w:rsidR="001C2557" w:rsidRPr="00111FC7" w:rsidRDefault="001C2557" w:rsidP="001C2557">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00889D08" w14:textId="77777777" w:rsidR="001C2557" w:rsidRPr="00A13E2A" w:rsidRDefault="001C2557" w:rsidP="001C2557">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13FCFCA6" w14:textId="77777777" w:rsidR="001C2557" w:rsidRPr="00A13E2A" w:rsidRDefault="001C2557" w:rsidP="001C2557">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6B751D62" w14:textId="77777777" w:rsidR="001C2557" w:rsidRPr="00A13E2A" w:rsidRDefault="001C2557" w:rsidP="001C2557">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06F51CF9" w14:textId="77777777" w:rsidR="001C2557" w:rsidRDefault="001C2557" w:rsidP="001C2557">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04652898" w14:textId="77777777" w:rsidR="001C2557" w:rsidRDefault="001C2557" w:rsidP="001C2557">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37D3022C" w14:textId="77777777" w:rsidR="001C2557" w:rsidRDefault="001C2557" w:rsidP="001C2557">
      <w:pPr>
        <w:pStyle w:val="afd"/>
        <w:spacing w:beforeAutospacing="0" w:afterAutospacing="0" w:line="360" w:lineRule="auto"/>
      </w:pPr>
    </w:p>
    <w:p w14:paraId="3507193E" w14:textId="77777777" w:rsidR="001C2557" w:rsidRPr="00670BE6" w:rsidRDefault="001C2557" w:rsidP="001C2557">
      <w:pPr>
        <w:pStyle w:val="afd"/>
        <w:spacing w:beforeAutospacing="0" w:afterAutospacing="0" w:line="360" w:lineRule="auto"/>
        <w:rPr>
          <w:i/>
          <w:iCs/>
          <w:u w:val="single"/>
        </w:rPr>
      </w:pPr>
      <w:r w:rsidRPr="00A75075">
        <w:rPr>
          <w:i/>
          <w:iCs/>
          <w:u w:val="single"/>
        </w:rPr>
        <w:t xml:space="preserve">Особенности профилактики и лечения ВТЭО </w:t>
      </w:r>
      <w:bookmarkStart w:id="72" w:name="_Toc535849609"/>
      <w:r w:rsidRPr="00A75075">
        <w:rPr>
          <w:i/>
          <w:iCs/>
          <w:u w:val="single"/>
        </w:rPr>
        <w:t>при лимфо</w:t>
      </w:r>
      <w:bookmarkEnd w:id="72"/>
      <w:r w:rsidRPr="00A75075">
        <w:rPr>
          <w:i/>
          <w:iCs/>
          <w:u w:val="single"/>
        </w:rPr>
        <w:t>мах</w:t>
      </w:r>
    </w:p>
    <w:p w14:paraId="6C602F65" w14:textId="6D08EC0C" w:rsidR="001C2557" w:rsidRDefault="001C2557" w:rsidP="001C2557">
      <w:r>
        <w:rPr>
          <w:szCs w:val="24"/>
        </w:rPr>
        <w:t>Частота возникновения ВТЭО при лимфомах колеблется от 1,5 до 59,5% и зависит от варианта лимфомы, стадии заболевания, ее локализации</w:t>
      </w:r>
      <w:r w:rsidRPr="00EF10DB">
        <w:rPr>
          <w:szCs w:val="24"/>
        </w:rPr>
        <w:t xml:space="preserve"> </w:t>
      </w:r>
      <w:r>
        <w:rPr>
          <w:szCs w:val="24"/>
        </w:rPr>
        <w:fldChar w:fldCharType="begin" w:fldLock="1"/>
      </w:r>
      <w:r w:rsidR="002F7BDD">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94,95]","plainTextFormattedCitation":"[94,95]","previouslyFormattedCitation":"[94,95]"},"properties":{"noteIndex":0},"schema":"https://github.com/citation-style-language/schema/raw/master/csl-citation.json"}</w:instrText>
      </w:r>
      <w:r>
        <w:rPr>
          <w:szCs w:val="24"/>
        </w:rPr>
        <w:fldChar w:fldCharType="separate"/>
      </w:r>
      <w:r w:rsidR="00D70CEE" w:rsidRPr="00D70CEE">
        <w:rPr>
          <w:noProof/>
          <w:szCs w:val="24"/>
        </w:rPr>
        <w:t>[94,95]</w:t>
      </w:r>
      <w:r>
        <w:rPr>
          <w:szCs w:val="24"/>
        </w:rPr>
        <w:fldChar w:fldCharType="end"/>
      </w:r>
      <w:r>
        <w:rPr>
          <w:szCs w:val="24"/>
        </w:rPr>
        <w:t xml:space="preserve">. Наибольшая частота ВТЭО отмечается у больных лимфомами ЦНС, при которых риск их возникновения увеличивается в 4,19 раз, а также при первичной медиастинальный В-крупноклеточной лимфоме.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 </w:t>
      </w:r>
      <w:r>
        <w:rPr>
          <w:szCs w:val="24"/>
        </w:rPr>
        <w:fldChar w:fldCharType="begin" w:fldLock="1"/>
      </w:r>
      <w:r w:rsidR="002F7BDD">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94,95]","plainTextFormattedCitation":"[94,95]","previouslyFormattedCitation":"[94,95]"},"properties":{"noteIndex":0},"schema":"https://github.com/citation-style-language/schema/raw/master/csl-citation.json"}</w:instrText>
      </w:r>
      <w:r>
        <w:rPr>
          <w:szCs w:val="24"/>
        </w:rPr>
        <w:fldChar w:fldCharType="separate"/>
      </w:r>
      <w:r w:rsidR="00D70CEE" w:rsidRPr="00D70CEE">
        <w:rPr>
          <w:noProof/>
          <w:szCs w:val="24"/>
        </w:rPr>
        <w:t>[94,95]</w:t>
      </w:r>
      <w:r>
        <w:rPr>
          <w:szCs w:val="24"/>
        </w:rPr>
        <w:fldChar w:fldCharType="end"/>
      </w:r>
      <w:r>
        <w:rPr>
          <w:szCs w:val="24"/>
        </w:rPr>
        <w:t>.</w:t>
      </w:r>
    </w:p>
    <w:p w14:paraId="410727A8" w14:textId="77777777" w:rsidR="001C2557" w:rsidRDefault="001C2557" w:rsidP="001C2557">
      <w:pPr>
        <w:rPr>
          <w:szCs w:val="24"/>
        </w:rPr>
      </w:pPr>
      <w:r>
        <w:rPr>
          <w:szCs w:val="24"/>
        </w:rP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4A893C83" w14:textId="77777777" w:rsidR="001C2557" w:rsidRDefault="001C2557" w:rsidP="001C2557">
      <w:pPr>
        <w:widowControl w:val="0"/>
        <w:rPr>
          <w:szCs w:val="24"/>
        </w:rPr>
      </w:pPr>
      <w:r w:rsidRPr="00C86B9A">
        <w:rPr>
          <w:szCs w:val="24"/>
        </w:rPr>
        <w:t>Среди больных, которым проведена ауто- или аллоТГСК, ВТЭО выявляется в 4,6%</w:t>
      </w:r>
      <w:r>
        <w:rPr>
          <w:szCs w:val="24"/>
        </w:rPr>
        <w:t xml:space="preserve"> случаев. Риск ВТЭО выше у больных с тромбоцитопенией потребления, с предшествующими тромбозами и при наличии реакции «трансплантат против хозяина». </w:t>
      </w:r>
    </w:p>
    <w:p w14:paraId="0DE33753" w14:textId="77777777" w:rsidR="001C2557" w:rsidRDefault="001C2557" w:rsidP="001C2557">
      <w:pPr>
        <w:rPr>
          <w:szCs w:val="24"/>
        </w:rPr>
      </w:pPr>
      <w:r>
        <w:rPr>
          <w:szCs w:val="24"/>
        </w:rPr>
        <w:t xml:space="preserve">При решении вопроса о проведения профилактики необходимо учитывать индивидуальный риск развития ВТЭО (табл. 5). </w:t>
      </w:r>
    </w:p>
    <w:p w14:paraId="60CE1470" w14:textId="77777777" w:rsidR="001C2557" w:rsidRDefault="001C2557" w:rsidP="001C2557">
      <w:pPr>
        <w:ind w:firstLine="0"/>
        <w:rPr>
          <w:szCs w:val="24"/>
        </w:rPr>
      </w:pPr>
    </w:p>
    <w:p w14:paraId="5CF2E9BF" w14:textId="77777777" w:rsidR="001C2557" w:rsidRPr="00947086" w:rsidRDefault="001C2557" w:rsidP="001C2557">
      <w:pPr>
        <w:ind w:firstLine="0"/>
        <w:rPr>
          <w:szCs w:val="24"/>
        </w:rPr>
      </w:pPr>
      <w:r w:rsidRPr="00947086">
        <w:rPr>
          <w:szCs w:val="24"/>
        </w:rPr>
        <w:t>Таблица 5. Оценка риска развития ВТЭО у пациентов с лимфомами и множественной миеломой</w:t>
      </w:r>
    </w:p>
    <w:tbl>
      <w:tblPr>
        <w:tblStyle w:val="aff9"/>
        <w:tblW w:w="8080" w:type="dxa"/>
        <w:tblInd w:w="817" w:type="dxa"/>
        <w:tblLook w:val="04A0" w:firstRow="1" w:lastRow="0" w:firstColumn="1" w:lastColumn="0" w:noHBand="0" w:noVBand="1"/>
      </w:tblPr>
      <w:tblGrid>
        <w:gridCol w:w="4536"/>
        <w:gridCol w:w="3544"/>
      </w:tblGrid>
      <w:tr w:rsidR="001C2557" w14:paraId="4E1BACF5" w14:textId="77777777" w:rsidTr="002D3EBF">
        <w:tc>
          <w:tcPr>
            <w:tcW w:w="4536" w:type="dxa"/>
            <w:shd w:val="clear" w:color="auto" w:fill="auto"/>
          </w:tcPr>
          <w:p w14:paraId="6DFE3527" w14:textId="77777777" w:rsidR="001C2557" w:rsidRPr="00947086" w:rsidRDefault="001C2557" w:rsidP="002D3EBF">
            <w:pPr>
              <w:ind w:firstLine="0"/>
              <w:jc w:val="center"/>
              <w:rPr>
                <w:szCs w:val="24"/>
              </w:rPr>
            </w:pPr>
            <w:r w:rsidRPr="00947086">
              <w:rPr>
                <w:szCs w:val="24"/>
              </w:rPr>
              <w:t>Факторы риска</w:t>
            </w:r>
          </w:p>
        </w:tc>
        <w:tc>
          <w:tcPr>
            <w:tcW w:w="3544" w:type="dxa"/>
            <w:shd w:val="clear" w:color="auto" w:fill="auto"/>
          </w:tcPr>
          <w:p w14:paraId="4C4A012B" w14:textId="77777777" w:rsidR="001C2557" w:rsidRPr="00947086" w:rsidRDefault="001C2557" w:rsidP="002D3EBF">
            <w:pPr>
              <w:ind w:firstLine="0"/>
              <w:jc w:val="center"/>
              <w:rPr>
                <w:szCs w:val="24"/>
              </w:rPr>
            </w:pPr>
            <w:r w:rsidRPr="00947086">
              <w:rPr>
                <w:szCs w:val="24"/>
              </w:rPr>
              <w:t>Рекомендуемые действия</w:t>
            </w:r>
          </w:p>
        </w:tc>
      </w:tr>
      <w:tr w:rsidR="001C2557" w14:paraId="5AC2554B" w14:textId="77777777" w:rsidTr="002D3EBF">
        <w:tc>
          <w:tcPr>
            <w:tcW w:w="4536" w:type="dxa"/>
            <w:shd w:val="clear" w:color="auto" w:fill="auto"/>
          </w:tcPr>
          <w:p w14:paraId="16C700C8" w14:textId="77777777" w:rsidR="001C2557" w:rsidRDefault="001C2557" w:rsidP="002D3EBF">
            <w:pPr>
              <w:rPr>
                <w:szCs w:val="24"/>
              </w:rPr>
            </w:pPr>
            <w:r>
              <w:rPr>
                <w:szCs w:val="24"/>
              </w:rPr>
              <w:t>Индивидуальные для пациента:</w:t>
            </w:r>
          </w:p>
          <w:p w14:paraId="6B75C0F6" w14:textId="77777777" w:rsidR="001C2557" w:rsidRDefault="001C2557" w:rsidP="001C2557">
            <w:pPr>
              <w:pStyle w:val="afe"/>
              <w:numPr>
                <w:ilvl w:val="0"/>
                <w:numId w:val="59"/>
              </w:numPr>
              <w:jc w:val="left"/>
              <w:rPr>
                <w:szCs w:val="24"/>
              </w:rPr>
            </w:pPr>
            <w:r>
              <w:rPr>
                <w:szCs w:val="24"/>
              </w:rPr>
              <w:t>ожирение (ИМТ ≥ 30 кг/м</w:t>
            </w:r>
            <w:r>
              <w:rPr>
                <w:szCs w:val="24"/>
                <w:vertAlign w:val="superscript"/>
              </w:rPr>
              <w:t>2</w:t>
            </w:r>
            <w:r>
              <w:rPr>
                <w:szCs w:val="24"/>
              </w:rPr>
              <w:t>)</w:t>
            </w:r>
          </w:p>
          <w:p w14:paraId="1F788213" w14:textId="77777777" w:rsidR="001C2557" w:rsidRDefault="001C2557" w:rsidP="001C2557">
            <w:pPr>
              <w:pStyle w:val="afe"/>
              <w:numPr>
                <w:ilvl w:val="0"/>
                <w:numId w:val="59"/>
              </w:numPr>
              <w:jc w:val="left"/>
              <w:rPr>
                <w:szCs w:val="24"/>
              </w:rPr>
            </w:pPr>
            <w:r>
              <w:rPr>
                <w:szCs w:val="24"/>
              </w:rPr>
              <w:t>ВТЭО в анамнезе</w:t>
            </w:r>
          </w:p>
          <w:p w14:paraId="6D22CB2C" w14:textId="77777777" w:rsidR="001C2557" w:rsidRDefault="001C2557" w:rsidP="001C2557">
            <w:pPr>
              <w:pStyle w:val="afe"/>
              <w:numPr>
                <w:ilvl w:val="0"/>
                <w:numId w:val="59"/>
              </w:numPr>
              <w:jc w:val="left"/>
              <w:rPr>
                <w:szCs w:val="24"/>
              </w:rPr>
            </w:pPr>
            <w:r>
              <w:rPr>
                <w:szCs w:val="24"/>
              </w:rPr>
              <w:t>ЦВК или водители ритма</w:t>
            </w:r>
          </w:p>
          <w:p w14:paraId="6AD940A2" w14:textId="77777777" w:rsidR="001C2557" w:rsidRDefault="001C2557" w:rsidP="001C2557">
            <w:pPr>
              <w:pStyle w:val="afe"/>
              <w:numPr>
                <w:ilvl w:val="0"/>
                <w:numId w:val="59"/>
              </w:numPr>
              <w:jc w:val="left"/>
              <w:rPr>
                <w:szCs w:val="24"/>
              </w:rPr>
            </w:pPr>
            <w:r>
              <w:rPr>
                <w:szCs w:val="24"/>
              </w:rPr>
              <w:t>сопутствующие заболевания (ИБС, ХБП, сахарный диабет, инфекции, иммобилизация)</w:t>
            </w:r>
          </w:p>
          <w:p w14:paraId="2B916530" w14:textId="77777777" w:rsidR="001C2557" w:rsidRDefault="001C2557" w:rsidP="001C2557">
            <w:pPr>
              <w:pStyle w:val="afe"/>
              <w:numPr>
                <w:ilvl w:val="0"/>
                <w:numId w:val="59"/>
              </w:numPr>
              <w:jc w:val="left"/>
              <w:rPr>
                <w:szCs w:val="24"/>
              </w:rPr>
            </w:pPr>
            <w:r>
              <w:rPr>
                <w:szCs w:val="24"/>
              </w:rPr>
              <w:t>хирургия, анестезия, травмы</w:t>
            </w:r>
          </w:p>
          <w:p w14:paraId="03E3B04B" w14:textId="77777777" w:rsidR="001C2557" w:rsidRDefault="001C2557" w:rsidP="001C2557">
            <w:pPr>
              <w:pStyle w:val="afe"/>
              <w:numPr>
                <w:ilvl w:val="0"/>
                <w:numId w:val="59"/>
              </w:numPr>
              <w:jc w:val="left"/>
              <w:rPr>
                <w:szCs w:val="24"/>
              </w:rPr>
            </w:pPr>
            <w:r>
              <w:rPr>
                <w:szCs w:val="24"/>
              </w:rPr>
              <w:t>применение эритропоэтина</w:t>
            </w:r>
          </w:p>
          <w:p w14:paraId="50EED628" w14:textId="77777777" w:rsidR="001C2557" w:rsidRDefault="001C2557" w:rsidP="001C2557">
            <w:pPr>
              <w:pStyle w:val="afe"/>
              <w:numPr>
                <w:ilvl w:val="0"/>
                <w:numId w:val="59"/>
              </w:numPr>
              <w:jc w:val="left"/>
              <w:rPr>
                <w:b/>
                <w:szCs w:val="24"/>
              </w:rPr>
            </w:pPr>
            <w:r>
              <w:rPr>
                <w:szCs w:val="24"/>
              </w:rPr>
              <w:t>тромбофилии</w:t>
            </w:r>
          </w:p>
        </w:tc>
        <w:tc>
          <w:tcPr>
            <w:tcW w:w="3544" w:type="dxa"/>
            <w:vMerge w:val="restart"/>
            <w:shd w:val="clear" w:color="auto" w:fill="auto"/>
            <w:vAlign w:val="center"/>
          </w:tcPr>
          <w:p w14:paraId="759A9D1C" w14:textId="77777777" w:rsidR="001C2557" w:rsidRPr="00947086" w:rsidRDefault="001C2557" w:rsidP="002D3EBF">
            <w:pPr>
              <w:pStyle w:val="afe"/>
              <w:ind w:firstLine="0"/>
              <w:rPr>
                <w:szCs w:val="24"/>
                <w:u w:val="single"/>
              </w:rPr>
            </w:pPr>
            <w:r w:rsidRPr="00947086">
              <w:rPr>
                <w:szCs w:val="24"/>
                <w:u w:val="single"/>
              </w:rPr>
              <w:t>0– 1 факторов риска:</w:t>
            </w:r>
          </w:p>
          <w:p w14:paraId="478A408B" w14:textId="77777777" w:rsidR="001C2557" w:rsidRDefault="001C2557" w:rsidP="002D3EBF">
            <w:pPr>
              <w:ind w:firstLine="0"/>
              <w:jc w:val="center"/>
              <w:rPr>
                <w:szCs w:val="24"/>
              </w:rPr>
            </w:pPr>
            <w:r>
              <w:rPr>
                <w:szCs w:val="24"/>
              </w:rPr>
              <w:t>- ацетилсалициловая кислота 75-325 мг/сут</w:t>
            </w:r>
          </w:p>
          <w:p w14:paraId="1DDAFAA0" w14:textId="77777777" w:rsidR="001C2557" w:rsidRDefault="001C2557" w:rsidP="002D3EBF">
            <w:pPr>
              <w:pStyle w:val="afe"/>
              <w:ind w:left="375" w:firstLine="0"/>
              <w:jc w:val="center"/>
              <w:rPr>
                <w:szCs w:val="24"/>
              </w:rPr>
            </w:pPr>
          </w:p>
          <w:p w14:paraId="74CD95B4" w14:textId="77777777" w:rsidR="001C2557" w:rsidRPr="00947086" w:rsidRDefault="001C2557" w:rsidP="002D3EBF">
            <w:pPr>
              <w:ind w:firstLine="0"/>
              <w:jc w:val="center"/>
              <w:rPr>
                <w:szCs w:val="24"/>
                <w:u w:val="single"/>
              </w:rPr>
            </w:pPr>
            <w:r w:rsidRPr="00947086">
              <w:rPr>
                <w:szCs w:val="24"/>
                <w:u w:val="single"/>
              </w:rPr>
              <w:t>≥ 2 фактора риска:</w:t>
            </w:r>
          </w:p>
          <w:p w14:paraId="0DF50278" w14:textId="77777777" w:rsidR="001C2557" w:rsidRDefault="001C2557" w:rsidP="002D3EBF">
            <w:pPr>
              <w:ind w:firstLine="0"/>
              <w:rPr>
                <w:szCs w:val="24"/>
              </w:rPr>
            </w:pPr>
            <w:r>
              <w:rPr>
                <w:szCs w:val="24"/>
              </w:rPr>
              <w:t>- НМГ (эквивалентно 40 мг/сут эноксапарина натрия) или</w:t>
            </w:r>
          </w:p>
          <w:p w14:paraId="0B6C749D" w14:textId="77777777" w:rsidR="001C2557" w:rsidRDefault="001C2557" w:rsidP="002D3EBF">
            <w:pPr>
              <w:ind w:firstLine="0"/>
              <w:rPr>
                <w:b/>
                <w:szCs w:val="24"/>
              </w:rPr>
            </w:pPr>
            <w:r>
              <w:rPr>
                <w:b/>
                <w:szCs w:val="24"/>
              </w:rPr>
              <w:t xml:space="preserve">- </w:t>
            </w:r>
            <w:r w:rsidRPr="00AD6DDA">
              <w:rPr>
                <w:szCs w:val="24"/>
              </w:rPr>
              <w:t>Прямые оральные антикоагулянты</w:t>
            </w:r>
          </w:p>
        </w:tc>
      </w:tr>
      <w:tr w:rsidR="001C2557" w14:paraId="16BBD97E" w14:textId="77777777" w:rsidTr="002D3EBF">
        <w:tc>
          <w:tcPr>
            <w:tcW w:w="4536" w:type="dxa"/>
            <w:shd w:val="clear" w:color="auto" w:fill="auto"/>
          </w:tcPr>
          <w:p w14:paraId="6C4F092B" w14:textId="77777777" w:rsidR="001C2557" w:rsidRDefault="001C2557" w:rsidP="002D3EBF">
            <w:pPr>
              <w:rPr>
                <w:szCs w:val="24"/>
              </w:rPr>
            </w:pPr>
            <w:r>
              <w:rPr>
                <w:szCs w:val="24"/>
              </w:rPr>
              <w:t>У пациентов с ММ:</w:t>
            </w:r>
          </w:p>
          <w:p w14:paraId="2F1F982E" w14:textId="77777777" w:rsidR="001C2557" w:rsidRDefault="001C2557" w:rsidP="001C2557">
            <w:pPr>
              <w:pStyle w:val="afe"/>
              <w:numPr>
                <w:ilvl w:val="0"/>
                <w:numId w:val="60"/>
              </w:numPr>
              <w:jc w:val="left"/>
              <w:rPr>
                <w:szCs w:val="24"/>
              </w:rPr>
            </w:pPr>
            <w:r>
              <w:rPr>
                <w:szCs w:val="24"/>
              </w:rPr>
              <w:t>гипервискозный синдром</w:t>
            </w:r>
          </w:p>
          <w:p w14:paraId="6A1DE35E" w14:textId="77777777" w:rsidR="001C2557" w:rsidRDefault="001C2557" w:rsidP="001C2557">
            <w:pPr>
              <w:pStyle w:val="afe"/>
              <w:numPr>
                <w:ilvl w:val="0"/>
                <w:numId w:val="60"/>
              </w:numPr>
              <w:jc w:val="left"/>
              <w:rPr>
                <w:szCs w:val="24"/>
              </w:rPr>
            </w:pPr>
            <w:r>
              <w:rPr>
                <w:szCs w:val="24"/>
              </w:rPr>
              <w:t>применение ингибиторов ангиогенеза в комбинации с</w:t>
            </w:r>
          </w:p>
          <w:p w14:paraId="17A87201" w14:textId="77777777" w:rsidR="001C2557" w:rsidRDefault="001C2557" w:rsidP="002D3EBF">
            <w:pPr>
              <w:rPr>
                <w:szCs w:val="24"/>
              </w:rPr>
            </w:pPr>
            <w:r>
              <w:rPr>
                <w:szCs w:val="24"/>
              </w:rPr>
              <w:t>- высокими дозами дексаметазона (≥ 480 мг/мес);</w:t>
            </w:r>
          </w:p>
          <w:p w14:paraId="342A5692" w14:textId="77777777" w:rsidR="001C2557" w:rsidRDefault="001C2557" w:rsidP="002D3EBF">
            <w:pPr>
              <w:rPr>
                <w:szCs w:val="24"/>
              </w:rPr>
            </w:pPr>
            <w:r>
              <w:rPr>
                <w:szCs w:val="24"/>
              </w:rPr>
              <w:t>- доксорубицином;</w:t>
            </w:r>
          </w:p>
          <w:p w14:paraId="57480072" w14:textId="77777777" w:rsidR="001C2557" w:rsidRDefault="001C2557" w:rsidP="002D3EBF">
            <w:pPr>
              <w:rPr>
                <w:b/>
                <w:szCs w:val="24"/>
              </w:rPr>
            </w:pPr>
            <w:r>
              <w:rPr>
                <w:szCs w:val="24"/>
              </w:rPr>
              <w:t>- в схемах ПХТ</w:t>
            </w:r>
          </w:p>
        </w:tc>
        <w:tc>
          <w:tcPr>
            <w:tcW w:w="3544" w:type="dxa"/>
            <w:vMerge/>
            <w:shd w:val="clear" w:color="auto" w:fill="auto"/>
          </w:tcPr>
          <w:p w14:paraId="0045F45A" w14:textId="77777777" w:rsidR="001C2557" w:rsidRDefault="001C2557" w:rsidP="002D3EBF">
            <w:pPr>
              <w:jc w:val="center"/>
              <w:rPr>
                <w:b/>
                <w:szCs w:val="24"/>
              </w:rPr>
            </w:pPr>
          </w:p>
        </w:tc>
      </w:tr>
    </w:tbl>
    <w:p w14:paraId="3F93847A" w14:textId="77777777" w:rsidR="001C2557" w:rsidRDefault="001C2557" w:rsidP="001C2557">
      <w:pPr>
        <w:rPr>
          <w:szCs w:val="24"/>
        </w:rPr>
      </w:pPr>
    </w:p>
    <w:p w14:paraId="194E0C07" w14:textId="4D920EB7" w:rsidR="001C2557" w:rsidRDefault="001C2557" w:rsidP="001C2557">
      <w:pPr>
        <w:ind w:firstLine="708"/>
        <w:rPr>
          <w:szCs w:val="24"/>
        </w:rPr>
      </w:pPr>
      <w:r>
        <w:rPr>
          <w:szCs w:val="24"/>
        </w:rP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выбора являются НМГ или ПОАК. Нет однозначных преимуществ тех или иных НМГ или ПОАК. </w:t>
      </w:r>
    </w:p>
    <w:p w14:paraId="774B6289" w14:textId="22101CBB" w:rsidR="00A75075" w:rsidRDefault="00A75075" w:rsidP="001C2557">
      <w:pPr>
        <w:ind w:firstLine="708"/>
        <w:rPr>
          <w:szCs w:val="24"/>
        </w:rPr>
      </w:pPr>
    </w:p>
    <w:p w14:paraId="3EC16504" w14:textId="71BEA76F" w:rsidR="006E7E66" w:rsidRPr="006E7E66" w:rsidRDefault="00A75075" w:rsidP="006E7E66">
      <w:pPr>
        <w:pStyle w:val="2"/>
      </w:pPr>
      <w:bookmarkStart w:id="73" w:name="_Toc65586411"/>
      <w:r w:rsidRPr="002F4348">
        <w:t>7.</w:t>
      </w:r>
      <w:r>
        <w:t xml:space="preserve">9. </w:t>
      </w:r>
      <w:r w:rsidR="006E7E66" w:rsidRPr="00BA72AB">
        <w:t>Внутричерепные кровоизлияния у гематологических пациентов – тактика нейрохирургического лечения</w:t>
      </w:r>
      <w:bookmarkEnd w:id="73"/>
    </w:p>
    <w:p w14:paraId="575EF871" w14:textId="057DD2C7" w:rsidR="006E7E66" w:rsidRPr="00BA72AB" w:rsidRDefault="006E7E66" w:rsidP="006E7E66">
      <w:pPr>
        <w:tabs>
          <w:tab w:val="left" w:pos="709"/>
        </w:tabs>
        <w:rPr>
          <w:rFonts w:cs="Times New Roman"/>
          <w:szCs w:val="24"/>
        </w:rPr>
      </w:pPr>
      <w:r w:rsidRPr="00BA72AB">
        <w:rPr>
          <w:rFonts w:cs="Times New Roman"/>
          <w:szCs w:val="24"/>
        </w:rPr>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гематологических пациентов, в том числе, со всеми видами лейкозов и лимфом, часто сопряженное с патологией плазменного и/или тромбоцитарного гемостаза</w:t>
      </w:r>
      <w:r>
        <w:rPr>
          <w:rFonts w:cs="Times New Roman"/>
          <w:szCs w:val="24"/>
        </w:rPr>
        <w:t xml:space="preserve"> </w:t>
      </w:r>
      <w:r>
        <w:rPr>
          <w:rFonts w:cs="Times New Roman"/>
          <w:bCs/>
          <w:i/>
          <w:iCs/>
          <w:szCs w:val="24"/>
          <w:u w:val="single"/>
        </w:rPr>
        <w:fldChar w:fldCharType="begin" w:fldLock="1"/>
      </w:r>
      <w:r w:rsidR="00D43181">
        <w:rPr>
          <w:rFonts w:cs="Times New Roman"/>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96]","plainTextFormattedCitation":"[96]","previouslyFormattedCitation":"[96]"},"properties":{"noteIndex":0},"schema":"https://github.com/citation-style-language/schema/raw/master/csl-citation.json"}</w:instrText>
      </w:r>
      <w:r>
        <w:rPr>
          <w:rFonts w:cs="Times New Roman"/>
          <w:bCs/>
          <w:i/>
          <w:iCs/>
          <w:szCs w:val="24"/>
          <w:u w:val="single"/>
        </w:rPr>
        <w:fldChar w:fldCharType="separate"/>
      </w:r>
      <w:r w:rsidR="002F7BDD" w:rsidRPr="002F7BDD">
        <w:rPr>
          <w:rFonts w:cs="Times New Roman"/>
          <w:bCs/>
          <w:iCs/>
          <w:noProof/>
          <w:szCs w:val="24"/>
        </w:rPr>
        <w:t>[96]</w:t>
      </w:r>
      <w:r>
        <w:rPr>
          <w:rFonts w:cs="Times New Roman"/>
          <w:bCs/>
          <w:i/>
          <w:iCs/>
          <w:szCs w:val="24"/>
          <w:u w:val="single"/>
        </w:rPr>
        <w:fldChar w:fldCharType="end"/>
      </w:r>
      <w:r w:rsidRPr="00BA72AB">
        <w:rPr>
          <w:rFonts w:cs="Times New Roman"/>
          <w:szCs w:val="24"/>
        </w:rPr>
        <w:t>. Без оказания неотложной нейрохирургической помощи массивные ВЧК у гематологических больных закономерно приводят к фатальному исходу. Из всех ВЧК, требующих оперативного лечения, наиболее часто у гематологических пациентов встречаются следующие (в порядке убывания): внутримозговая гематома с признаками внутричерепной гипертензии и дислокационного синдрома (в т.</w:t>
      </w:r>
      <w:r w:rsidR="00452D51">
        <w:rPr>
          <w:rFonts w:cs="Times New Roman"/>
          <w:szCs w:val="24"/>
          <w:lang w:val="en-US"/>
        </w:rPr>
        <w:t> </w:t>
      </w:r>
      <w:r w:rsidRPr="00BA72AB">
        <w:rPr>
          <w:rFonts w:cs="Times New Roman"/>
          <w:szCs w:val="24"/>
        </w:rPr>
        <w:t>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716DEBE7" w14:textId="77777777" w:rsidR="006E7E66" w:rsidRPr="00BA72AB" w:rsidRDefault="006E7E66" w:rsidP="006E7E66">
      <w:pPr>
        <w:tabs>
          <w:tab w:val="left" w:pos="709"/>
        </w:tabs>
        <w:rPr>
          <w:rFonts w:cs="Times New Roman"/>
          <w:szCs w:val="24"/>
        </w:rPr>
      </w:pPr>
      <w:r w:rsidRPr="00BA72AB">
        <w:rPr>
          <w:rFonts w:cs="Times New Roman"/>
          <w:szCs w:val="24"/>
        </w:rPr>
        <w:t xml:space="preserve"> Основные причины ВЧК у гематологических пациентов – черепно-мозговая травма,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rFonts w:cs="Times New Roman"/>
          <w:szCs w:val="24"/>
          <w:vertAlign w:val="superscript"/>
        </w:rPr>
        <w:t>9</w:t>
      </w:r>
      <w:r w:rsidRPr="00BA72AB">
        <w:rPr>
          <w:rFonts w:cs="Times New Roman"/>
          <w:szCs w:val="24"/>
        </w:rPr>
        <w:t xml:space="preserve">/л и/или нарушение плазменного гемостаза (гипокоагуляция). </w:t>
      </w:r>
    </w:p>
    <w:p w14:paraId="20FFE97E" w14:textId="77777777" w:rsidR="006E7E66" w:rsidRPr="00BA72AB" w:rsidRDefault="006E7E66" w:rsidP="006E7E66">
      <w:pPr>
        <w:pStyle w:val="afe"/>
        <w:tabs>
          <w:tab w:val="left" w:pos="709"/>
        </w:tabs>
        <w:ind w:left="0"/>
        <w:rPr>
          <w:rFonts w:cs="Times New Roman"/>
          <w:szCs w:val="24"/>
        </w:rPr>
      </w:pPr>
      <w:r w:rsidRPr="00BA72AB">
        <w:rPr>
          <w:rFonts w:cs="Times New Roman"/>
          <w:szCs w:val="24"/>
        </w:rPr>
        <w:t>Нейрохирургическое вмешательство позволяет сохранить жизнь у 60% гематологических пациентов с 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больных.</w:t>
      </w:r>
    </w:p>
    <w:p w14:paraId="14AD41E5" w14:textId="77777777" w:rsidR="006E7E66" w:rsidRDefault="006E7E66" w:rsidP="006E7E66">
      <w:pPr>
        <w:pStyle w:val="afe"/>
        <w:rPr>
          <w:rFonts w:cs="Times New Roman"/>
          <w:bCs/>
          <w:i/>
          <w:iCs/>
          <w:szCs w:val="24"/>
          <w:u w:val="single"/>
        </w:rPr>
      </w:pPr>
    </w:p>
    <w:p w14:paraId="55C5ADBB" w14:textId="77777777" w:rsidR="006E7E66" w:rsidRPr="00452D51" w:rsidRDefault="006E7E66" w:rsidP="00452D51">
      <w:pPr>
        <w:ind w:firstLine="708"/>
        <w:rPr>
          <w:rFonts w:cs="Times New Roman"/>
          <w:bCs/>
          <w:i/>
          <w:iCs/>
          <w:szCs w:val="24"/>
          <w:u w:val="single"/>
        </w:rPr>
      </w:pPr>
      <w:r w:rsidRPr="00452D51">
        <w:rPr>
          <w:rFonts w:cs="Times New Roman"/>
          <w:bCs/>
          <w:i/>
          <w:iCs/>
          <w:szCs w:val="24"/>
          <w:u w:val="single"/>
        </w:rPr>
        <w:t>Клиническая картина</w:t>
      </w:r>
    </w:p>
    <w:p w14:paraId="1BA6B9F9" w14:textId="77777777" w:rsidR="006E7E66" w:rsidRPr="00BA72AB" w:rsidRDefault="006E7E66" w:rsidP="006E7E66">
      <w:pPr>
        <w:ind w:firstLine="708"/>
        <w:rPr>
          <w:rFonts w:cs="Times New Roman"/>
          <w:szCs w:val="24"/>
        </w:rPr>
      </w:pPr>
      <w:r w:rsidRPr="00BA72AB">
        <w:rPr>
          <w:rFonts w:cs="Times New Roman"/>
          <w:szCs w:val="24"/>
        </w:rPr>
        <w:t>Клиническая картина ВЧК зависит от локализации кровоизлияния.</w:t>
      </w:r>
    </w:p>
    <w:p w14:paraId="66395388" w14:textId="77777777" w:rsidR="006E7E66" w:rsidRPr="00BA72AB" w:rsidRDefault="006E7E66" w:rsidP="006E7E66">
      <w:pPr>
        <w:ind w:firstLine="708"/>
        <w:rPr>
          <w:rFonts w:cs="Times New Roman"/>
          <w:szCs w:val="24"/>
        </w:rPr>
      </w:pPr>
      <w:r w:rsidRPr="00BA72AB">
        <w:rPr>
          <w:rFonts w:cs="Times New Roman"/>
          <w:b/>
          <w:i/>
          <w:szCs w:val="24"/>
        </w:rPr>
        <w:t xml:space="preserve">Эпидуральные и острые субдуральные гематомы </w:t>
      </w:r>
      <w:r w:rsidRPr="00BA72AB">
        <w:rPr>
          <w:rFonts w:cs="Times New Roman"/>
          <w:szCs w:val="24"/>
        </w:rPr>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rFonts w:cs="Times New Roman"/>
          <w:color w:val="FF0000"/>
          <w:szCs w:val="24"/>
        </w:rPr>
        <w:t xml:space="preserve"> </w:t>
      </w:r>
      <w:r w:rsidRPr="00BA72AB">
        <w:rPr>
          <w:rFonts w:cs="Times New Roman"/>
          <w:szCs w:val="24"/>
        </w:rPr>
        <w:t>характеризуются наличием капсулы, изолирующей СДГ от окружающего ликворного пространства.</w:t>
      </w:r>
    </w:p>
    <w:p w14:paraId="40466C96" w14:textId="77777777" w:rsidR="006E7E66" w:rsidRPr="00BA72AB" w:rsidRDefault="006E7E66" w:rsidP="006E7E66">
      <w:pPr>
        <w:ind w:firstLine="708"/>
        <w:rPr>
          <w:rFonts w:cs="Times New Roman"/>
          <w:szCs w:val="24"/>
        </w:rPr>
      </w:pPr>
      <w:r w:rsidRPr="00BA72AB">
        <w:rPr>
          <w:rFonts w:cs="Times New Roman"/>
          <w:b/>
          <w:i/>
          <w:szCs w:val="24"/>
        </w:rPr>
        <w:t xml:space="preserve">Хроническая субдуральная гематома (ХСДГ) </w:t>
      </w:r>
      <w:r w:rsidRPr="00BA72AB">
        <w:rPr>
          <w:rFonts w:cs="Times New Roman"/>
          <w:szCs w:val="24"/>
        </w:rPr>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68C08AB6" w14:textId="77777777" w:rsidR="006E7E66" w:rsidRPr="00BA72AB" w:rsidRDefault="006E7E66" w:rsidP="006E7E66">
      <w:pPr>
        <w:ind w:firstLine="708"/>
        <w:rPr>
          <w:rFonts w:cs="Times New Roman"/>
          <w:szCs w:val="24"/>
        </w:rPr>
      </w:pPr>
      <w:r w:rsidRPr="00BA72AB">
        <w:rPr>
          <w:rFonts w:cs="Times New Roman"/>
          <w:b/>
          <w:i/>
          <w:szCs w:val="24"/>
        </w:rPr>
        <w:t xml:space="preserve">Субарахноидальные кровоизлияния (САК) </w:t>
      </w:r>
      <w:r w:rsidRPr="00BA72AB">
        <w:rPr>
          <w:rFonts w:cs="Times New Roman"/>
          <w:szCs w:val="24"/>
        </w:rPr>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rFonts w:cs="Times New Roman"/>
          <w:szCs w:val="24"/>
          <w:lang w:val="en-US"/>
        </w:rPr>
        <w:t>I</w:t>
      </w:r>
      <w:r w:rsidRPr="00BA72AB">
        <w:rPr>
          <w:rFonts w:cs="Times New Roman"/>
          <w:szCs w:val="24"/>
        </w:rPr>
        <w:t>-</w:t>
      </w:r>
      <w:r w:rsidRPr="00BA72AB">
        <w:rPr>
          <w:rFonts w:cs="Times New Roman"/>
          <w:szCs w:val="24"/>
          <w:lang w:val="en-US"/>
        </w:rPr>
        <w:t>II</w:t>
      </w:r>
      <w:r w:rsidRPr="00BA72AB">
        <w:rPr>
          <w:rFonts w:cs="Times New Roman"/>
          <w:szCs w:val="24"/>
        </w:rPr>
        <w:t xml:space="preserve"> стадии по классификации </w:t>
      </w:r>
      <w:r w:rsidRPr="00BA72AB">
        <w:rPr>
          <w:rFonts w:cs="Times New Roman"/>
          <w:szCs w:val="24"/>
          <w:lang w:val="en-US"/>
        </w:rPr>
        <w:t>Hunt</w:t>
      </w:r>
      <w:r w:rsidRPr="00BA72AB">
        <w:rPr>
          <w:rFonts w:cs="Times New Roman"/>
          <w:szCs w:val="24"/>
        </w:rPr>
        <w:t>&amp;</w:t>
      </w:r>
      <w:r w:rsidRPr="00BA72AB">
        <w:rPr>
          <w:rFonts w:cs="Times New Roman"/>
          <w:szCs w:val="24"/>
          <w:lang w:val="en-US"/>
        </w:rPr>
        <w:t>Hess</w:t>
      </w:r>
      <w:r w:rsidRPr="00BA72AB">
        <w:rPr>
          <w:rFonts w:cs="Times New Roman"/>
          <w:szCs w:val="24"/>
        </w:rPr>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3D964840" w14:textId="77777777" w:rsidR="006E7E66" w:rsidRPr="00BA72AB" w:rsidRDefault="006E7E66" w:rsidP="006E7E66">
      <w:pPr>
        <w:ind w:firstLine="708"/>
        <w:rPr>
          <w:rFonts w:cs="Times New Roman"/>
          <w:szCs w:val="24"/>
        </w:rPr>
      </w:pPr>
      <w:r w:rsidRPr="00BA72AB">
        <w:rPr>
          <w:rFonts w:cs="Times New Roman"/>
          <w:b/>
          <w:i/>
          <w:szCs w:val="24"/>
        </w:rPr>
        <w:t xml:space="preserve">Внутримозговые, внутрижелудочковые и сочетанные гематомы, </w:t>
      </w:r>
      <w:r w:rsidRPr="00BA72AB">
        <w:rPr>
          <w:rFonts w:cs="Times New Roman"/>
          <w:szCs w:val="24"/>
        </w:rPr>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495E9AD0" w14:textId="77777777" w:rsidR="006E7E66" w:rsidRPr="00BA72AB" w:rsidRDefault="006E7E66" w:rsidP="006E7E66">
      <w:pPr>
        <w:ind w:firstLine="708"/>
        <w:rPr>
          <w:rFonts w:cs="Times New Roman"/>
          <w:szCs w:val="24"/>
        </w:rPr>
      </w:pPr>
      <w:r w:rsidRPr="00BA72AB">
        <w:rPr>
          <w:rFonts w:cs="Times New Roman"/>
          <w:szCs w:val="24"/>
        </w:rPr>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4D65F60D" w14:textId="77777777" w:rsidR="006E7E66" w:rsidRPr="00BA72AB" w:rsidRDefault="006E7E66" w:rsidP="006E7E66">
      <w:pPr>
        <w:ind w:firstLine="708"/>
        <w:rPr>
          <w:rFonts w:cs="Times New Roman"/>
          <w:szCs w:val="24"/>
        </w:rPr>
      </w:pPr>
      <w:r w:rsidRPr="00BA72AB">
        <w:rPr>
          <w:rFonts w:cs="Times New Roman"/>
          <w:b/>
          <w:i/>
          <w:szCs w:val="24"/>
        </w:rPr>
        <w:t xml:space="preserve">Субтенториальные кровоизлияния </w:t>
      </w:r>
      <w:r w:rsidRPr="00BA72AB">
        <w:rPr>
          <w:rFonts w:cs="Times New Roman"/>
          <w:szCs w:val="24"/>
        </w:rPr>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5B9D3E6B" w14:textId="77777777" w:rsidR="006E7E66" w:rsidRDefault="006E7E66" w:rsidP="006E7E66">
      <w:pPr>
        <w:rPr>
          <w:rFonts w:cs="Times New Roman"/>
          <w:bCs/>
          <w:i/>
          <w:iCs/>
          <w:szCs w:val="24"/>
          <w:u w:val="single"/>
        </w:rPr>
      </w:pPr>
    </w:p>
    <w:p w14:paraId="3A7065B7" w14:textId="77777777" w:rsidR="006E7E66" w:rsidRPr="00212356" w:rsidRDefault="006E7E66" w:rsidP="006E7E66">
      <w:pPr>
        <w:rPr>
          <w:rFonts w:cs="Times New Roman"/>
          <w:bCs/>
          <w:i/>
          <w:iCs/>
          <w:szCs w:val="24"/>
          <w:u w:val="single"/>
        </w:rPr>
      </w:pPr>
      <w:r w:rsidRPr="00212356">
        <w:rPr>
          <w:rFonts w:cs="Times New Roman"/>
          <w:bCs/>
          <w:i/>
          <w:iCs/>
          <w:szCs w:val="24"/>
          <w:u w:val="single"/>
        </w:rPr>
        <w:t>Инструментальная диагностика.</w:t>
      </w:r>
    </w:p>
    <w:p w14:paraId="04FAE4F7" w14:textId="61A0D79F" w:rsidR="006E7E66" w:rsidRPr="00BA72AB" w:rsidRDefault="006E7E66" w:rsidP="006E7E66">
      <w:pPr>
        <w:rPr>
          <w:rFonts w:cs="Times New Roman"/>
          <w:szCs w:val="24"/>
        </w:rPr>
      </w:pPr>
      <w:r w:rsidRPr="00BA72AB">
        <w:rPr>
          <w:rFonts w:cs="Times New Roman"/>
          <w:szCs w:val="24"/>
        </w:rPr>
        <w:t>КТ головного мозга 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282E9626" w14:textId="77777777" w:rsidR="006E7E66" w:rsidRPr="00BA72AB" w:rsidRDefault="006E7E66" w:rsidP="006E7E66">
      <w:pPr>
        <w:rPr>
          <w:rFonts w:cs="Times New Roman"/>
          <w:szCs w:val="24"/>
        </w:rPr>
      </w:pPr>
      <w:r w:rsidRPr="00BA72AB">
        <w:rPr>
          <w:rFonts w:cs="Times New Roman"/>
          <w:szCs w:val="24"/>
        </w:rPr>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1E42EF0C" w14:textId="77777777" w:rsidR="006E7E66" w:rsidRPr="00BA72AB" w:rsidRDefault="006E7E66" w:rsidP="006E7E66">
      <w:pPr>
        <w:rPr>
          <w:rFonts w:cs="Times New Roman"/>
          <w:szCs w:val="24"/>
        </w:rPr>
      </w:pPr>
      <w:r w:rsidRPr="00BA72AB">
        <w:rPr>
          <w:rFonts w:cs="Times New Roman"/>
          <w:szCs w:val="24"/>
        </w:rPr>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08D95E87" w14:textId="77777777" w:rsidR="006E7E66" w:rsidRDefault="006E7E66" w:rsidP="006E7E66">
      <w:pPr>
        <w:rPr>
          <w:rFonts w:cs="Times New Roman"/>
          <w:szCs w:val="24"/>
        </w:rPr>
      </w:pPr>
      <w:r w:rsidRPr="00BA72AB">
        <w:rPr>
          <w:rFonts w:cs="Times New Roman"/>
          <w:szCs w:val="24"/>
        </w:rPr>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160C193E" w14:textId="77777777" w:rsidR="006E7E66" w:rsidRPr="00BA72AB" w:rsidRDefault="006E7E66" w:rsidP="006E7E66">
      <w:pPr>
        <w:rPr>
          <w:rFonts w:cs="Times New Roman"/>
          <w:szCs w:val="24"/>
        </w:rPr>
      </w:pPr>
    </w:p>
    <w:p w14:paraId="69311BD7" w14:textId="77777777" w:rsidR="006E7E66" w:rsidRPr="00212356" w:rsidRDefault="006E7E66" w:rsidP="006E7E66">
      <w:pPr>
        <w:rPr>
          <w:rFonts w:cs="Times New Roman"/>
          <w:bCs/>
          <w:i/>
          <w:iCs/>
          <w:szCs w:val="24"/>
          <w:u w:val="single"/>
        </w:rPr>
      </w:pPr>
      <w:r w:rsidRPr="00212356">
        <w:rPr>
          <w:rFonts w:cs="Times New Roman"/>
          <w:bCs/>
          <w:i/>
          <w:iCs/>
          <w:szCs w:val="24"/>
          <w:u w:val="single"/>
        </w:rPr>
        <w:t>Лабораторная диагностика.</w:t>
      </w:r>
    </w:p>
    <w:p w14:paraId="1C05E96A" w14:textId="77777777" w:rsidR="006E7E66" w:rsidRPr="00BA72AB" w:rsidRDefault="006E7E66" w:rsidP="006E7E66">
      <w:pPr>
        <w:rPr>
          <w:rFonts w:cs="Times New Roman"/>
          <w:szCs w:val="24"/>
        </w:rPr>
      </w:pPr>
      <w:r w:rsidRPr="00BA72AB">
        <w:rPr>
          <w:rFonts w:cs="Times New Roman"/>
          <w:szCs w:val="24"/>
        </w:rPr>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29D846F9" w14:textId="77777777" w:rsidR="006E7E66" w:rsidRPr="00BA72AB" w:rsidRDefault="006E7E66" w:rsidP="006E7E66">
      <w:pPr>
        <w:rPr>
          <w:rFonts w:cs="Times New Roman"/>
          <w:szCs w:val="24"/>
        </w:rPr>
      </w:pPr>
      <w:r w:rsidRPr="00BA72AB">
        <w:rPr>
          <w:rFonts w:cs="Times New Roman"/>
          <w:szCs w:val="24"/>
        </w:rPr>
        <w:t xml:space="preserve">Рекомендуемые исследования для выявления патологии гемостаза: </w:t>
      </w:r>
    </w:p>
    <w:p w14:paraId="69279286" w14:textId="77777777" w:rsidR="006E7E66" w:rsidRPr="00BA72AB" w:rsidRDefault="006E7E66" w:rsidP="006E7E66">
      <w:pPr>
        <w:pStyle w:val="afe"/>
        <w:numPr>
          <w:ilvl w:val="0"/>
          <w:numId w:val="69"/>
        </w:numPr>
        <w:rPr>
          <w:rFonts w:cs="Times New Roman"/>
          <w:szCs w:val="24"/>
        </w:rPr>
      </w:pPr>
      <w:r w:rsidRPr="00BA72AB">
        <w:rPr>
          <w:rFonts w:cs="Times New Roman"/>
          <w:szCs w:val="24"/>
        </w:rPr>
        <w:t xml:space="preserve">общий (клинический) анализ крови развернутый, с подсчетом количества тромбоцитов в крови по мазку (по Фонио), </w:t>
      </w:r>
    </w:p>
    <w:p w14:paraId="2E2D173E" w14:textId="77777777" w:rsidR="006E7E66" w:rsidRPr="00BA72AB" w:rsidRDefault="006E7E66" w:rsidP="006E7E66">
      <w:pPr>
        <w:pStyle w:val="afe"/>
        <w:numPr>
          <w:ilvl w:val="0"/>
          <w:numId w:val="69"/>
        </w:numPr>
        <w:rPr>
          <w:rFonts w:cs="Times New Roman"/>
          <w:szCs w:val="24"/>
        </w:rPr>
      </w:pPr>
      <w:r w:rsidRPr="00BA72AB">
        <w:rPr>
          <w:rFonts w:cs="Times New Roman"/>
          <w:szCs w:val="24"/>
        </w:rPr>
        <w:t xml:space="preserve">агрегация тромбоцитов с АДФ и ристомицином, </w:t>
      </w:r>
    </w:p>
    <w:p w14:paraId="12E162F8" w14:textId="77777777" w:rsidR="006E7E66" w:rsidRPr="00BA72AB" w:rsidRDefault="006E7E66" w:rsidP="006E7E66">
      <w:pPr>
        <w:pStyle w:val="afe"/>
        <w:numPr>
          <w:ilvl w:val="0"/>
          <w:numId w:val="69"/>
        </w:numPr>
        <w:rPr>
          <w:rFonts w:cs="Times New Roman"/>
          <w:szCs w:val="24"/>
        </w:rPr>
      </w:pPr>
      <w:r w:rsidRPr="00BA72AB">
        <w:rPr>
          <w:rFonts w:cs="Times New Roman"/>
          <w:szCs w:val="24"/>
        </w:rPr>
        <w:t xml:space="preserve">коагулограмма – активированное частичное тромбопластиновое время (АЧТВ), протромбин, фибриноген, Д-димер, антитромбин </w:t>
      </w:r>
      <w:r w:rsidRPr="00BA72AB">
        <w:rPr>
          <w:rFonts w:cs="Times New Roman"/>
          <w:szCs w:val="24"/>
          <w:lang w:val="en-US"/>
        </w:rPr>
        <w:t>III</w:t>
      </w:r>
      <w:r w:rsidRPr="00BA72AB">
        <w:rPr>
          <w:rFonts w:cs="Times New Roman"/>
          <w:szCs w:val="24"/>
        </w:rPr>
        <w:t xml:space="preserve"> и др.</w:t>
      </w:r>
    </w:p>
    <w:p w14:paraId="6B9E7578" w14:textId="77777777" w:rsidR="006E7E66" w:rsidRPr="00BA72AB" w:rsidRDefault="006E7E66" w:rsidP="006E7E66">
      <w:pPr>
        <w:pStyle w:val="afe"/>
        <w:numPr>
          <w:ilvl w:val="0"/>
          <w:numId w:val="69"/>
        </w:numPr>
        <w:rPr>
          <w:rFonts w:cs="Times New Roman"/>
          <w:szCs w:val="24"/>
        </w:rPr>
      </w:pPr>
      <w:r w:rsidRPr="00BA72AB">
        <w:rPr>
          <w:rFonts w:cs="Times New Roman"/>
          <w:szCs w:val="24"/>
        </w:rPr>
        <w:t>тромбоэластография (при необходимости).</w:t>
      </w:r>
    </w:p>
    <w:p w14:paraId="390D7155" w14:textId="77777777" w:rsidR="006E7E66" w:rsidRPr="00BA72AB" w:rsidRDefault="006E7E66" w:rsidP="006E7E66">
      <w:pPr>
        <w:pStyle w:val="afe"/>
        <w:numPr>
          <w:ilvl w:val="0"/>
          <w:numId w:val="69"/>
        </w:numPr>
        <w:rPr>
          <w:rFonts w:cs="Times New Roman"/>
          <w:szCs w:val="24"/>
        </w:rPr>
      </w:pPr>
      <w:r w:rsidRPr="00BA72AB">
        <w:rPr>
          <w:rFonts w:cs="Times New Roman"/>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а Лейден, метилентетрагидрофолат-редуктазы, протромбина.  </w:t>
      </w:r>
    </w:p>
    <w:p w14:paraId="53C1A3B8" w14:textId="77777777" w:rsidR="006E7E66" w:rsidRDefault="006E7E66" w:rsidP="006E7E66">
      <w:pPr>
        <w:rPr>
          <w:rFonts w:cs="Times New Roman"/>
          <w:bCs/>
          <w:i/>
          <w:iCs/>
          <w:szCs w:val="24"/>
          <w:u w:val="single"/>
        </w:rPr>
      </w:pPr>
    </w:p>
    <w:p w14:paraId="46B29B84" w14:textId="064B4DF3" w:rsidR="006E7E66" w:rsidRPr="00212356" w:rsidRDefault="006E7E66" w:rsidP="006E7E66">
      <w:pPr>
        <w:rPr>
          <w:rFonts w:cs="Times New Roman"/>
          <w:bCs/>
          <w:i/>
          <w:iCs/>
          <w:szCs w:val="24"/>
          <w:u w:val="single"/>
        </w:rPr>
      </w:pPr>
      <w:r w:rsidRPr="00212356">
        <w:rPr>
          <w:rFonts w:cs="Times New Roman"/>
          <w:bCs/>
          <w:i/>
          <w:iCs/>
          <w:szCs w:val="24"/>
          <w:u w:val="single"/>
        </w:rPr>
        <w:t>Лечение</w:t>
      </w:r>
      <w:r>
        <w:rPr>
          <w:rFonts w:cs="Times New Roman"/>
          <w:bCs/>
          <w:i/>
          <w:iCs/>
          <w:szCs w:val="24"/>
          <w:u w:val="single"/>
        </w:rPr>
        <w:t xml:space="preserve"> </w:t>
      </w:r>
      <w:r>
        <w:rPr>
          <w:rFonts w:cs="Times New Roman"/>
          <w:bCs/>
          <w:i/>
          <w:iCs/>
          <w:szCs w:val="24"/>
          <w:u w:val="single"/>
        </w:rPr>
        <w:fldChar w:fldCharType="begin" w:fldLock="1"/>
      </w:r>
      <w:r w:rsidR="00D43181">
        <w:rPr>
          <w:rFonts w:cs="Times New Roman"/>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96]","plainTextFormattedCitation":"[96]","previouslyFormattedCitation":"[96]"},"properties":{"noteIndex":0},"schema":"https://github.com/citation-style-language/schema/raw/master/csl-citation.json"}</w:instrText>
      </w:r>
      <w:r>
        <w:rPr>
          <w:rFonts w:cs="Times New Roman"/>
          <w:bCs/>
          <w:i/>
          <w:iCs/>
          <w:szCs w:val="24"/>
          <w:u w:val="single"/>
        </w:rPr>
        <w:fldChar w:fldCharType="separate"/>
      </w:r>
      <w:r w:rsidR="002F7BDD" w:rsidRPr="002F7BDD">
        <w:rPr>
          <w:rFonts w:cs="Times New Roman"/>
          <w:bCs/>
          <w:iCs/>
          <w:noProof/>
          <w:szCs w:val="24"/>
        </w:rPr>
        <w:t>[96]</w:t>
      </w:r>
      <w:r>
        <w:rPr>
          <w:rFonts w:cs="Times New Roman"/>
          <w:bCs/>
          <w:i/>
          <w:iCs/>
          <w:szCs w:val="24"/>
          <w:u w:val="single"/>
        </w:rPr>
        <w:fldChar w:fldCharType="end"/>
      </w:r>
    </w:p>
    <w:p w14:paraId="4D04F058" w14:textId="77777777" w:rsidR="006E7E66" w:rsidRPr="00BA72AB" w:rsidRDefault="006E7E66" w:rsidP="006E7E66">
      <w:pPr>
        <w:pStyle w:val="afe"/>
        <w:ind w:left="0" w:firstLine="720"/>
        <w:rPr>
          <w:rFonts w:cs="Times New Roman"/>
          <w:szCs w:val="24"/>
        </w:rPr>
      </w:pPr>
      <w:r w:rsidRPr="00BA72AB">
        <w:rPr>
          <w:rFonts w:cs="Times New Roman"/>
          <w:szCs w:val="24"/>
        </w:rPr>
        <w:t xml:space="preserve">Цель лечения ВЧК 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51852E31" w14:textId="77777777" w:rsidR="006E7E66" w:rsidRPr="00BA72AB" w:rsidRDefault="006E7E66" w:rsidP="006E7E66">
      <w:pPr>
        <w:pStyle w:val="afe"/>
        <w:ind w:left="0" w:firstLine="720"/>
        <w:rPr>
          <w:rFonts w:cs="Times New Roman"/>
          <w:szCs w:val="24"/>
        </w:rPr>
      </w:pPr>
      <w:r w:rsidRPr="00BA72AB">
        <w:rPr>
          <w:rFonts w:cs="Times New Roman"/>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rFonts w:cs="Times New Roman"/>
          <w:szCs w:val="24"/>
          <w:lang w:val="en-US"/>
        </w:rPr>
        <w:t>VIII</w:t>
      </w:r>
      <w:r w:rsidRPr="00BA72AB">
        <w:rPr>
          <w:rFonts w:cs="Times New Roman"/>
          <w:szCs w:val="24"/>
        </w:rPr>
        <w:t xml:space="preserve">, </w:t>
      </w:r>
      <w:r w:rsidRPr="00BA72AB">
        <w:rPr>
          <w:rFonts w:cs="Times New Roman"/>
          <w:szCs w:val="24"/>
          <w:lang w:val="en-US"/>
        </w:rPr>
        <w:t>IX</w:t>
      </w:r>
      <w:r w:rsidRPr="00BA72AB">
        <w:rPr>
          <w:rFonts w:cs="Times New Roman"/>
          <w:szCs w:val="24"/>
        </w:rPr>
        <w:t xml:space="preserve">, рекомбинантного активированного фактора </w:t>
      </w:r>
      <w:r w:rsidRPr="00BA72AB">
        <w:rPr>
          <w:rFonts w:cs="Times New Roman"/>
          <w:szCs w:val="24"/>
          <w:lang w:val="en-US"/>
        </w:rPr>
        <w:t>VII</w:t>
      </w:r>
      <w:r w:rsidRPr="00BA72AB">
        <w:rPr>
          <w:rFonts w:cs="Times New Roman"/>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7D49FFEA" w14:textId="77777777" w:rsidR="006E7E66" w:rsidRPr="00BA72AB" w:rsidRDefault="006E7E66" w:rsidP="006E7E66">
      <w:pPr>
        <w:pStyle w:val="afe"/>
        <w:ind w:left="0" w:firstLine="720"/>
        <w:rPr>
          <w:rFonts w:cs="Times New Roman"/>
          <w:szCs w:val="24"/>
        </w:rPr>
      </w:pPr>
      <w:r w:rsidRPr="00BA72AB">
        <w:rPr>
          <w:rFonts w:cs="Times New Roman"/>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1AEBA65A" w14:textId="77777777" w:rsidR="006E7E66" w:rsidRPr="00BA72AB" w:rsidRDefault="006E7E66" w:rsidP="006E7E66">
      <w:pPr>
        <w:pStyle w:val="afe"/>
        <w:ind w:left="0" w:firstLine="720"/>
        <w:rPr>
          <w:rFonts w:cs="Times New Roman"/>
          <w:szCs w:val="24"/>
        </w:rPr>
      </w:pPr>
      <w:r w:rsidRPr="00BA72AB">
        <w:rPr>
          <w:rFonts w:cs="Times New Roman"/>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5D59855D" w14:textId="77777777" w:rsidR="006E7E66" w:rsidRPr="00BA72AB" w:rsidRDefault="006E7E66" w:rsidP="006E7E66">
      <w:pPr>
        <w:pStyle w:val="afe"/>
        <w:ind w:left="0" w:firstLine="720"/>
        <w:rPr>
          <w:rFonts w:cs="Times New Roman"/>
          <w:szCs w:val="24"/>
        </w:rPr>
      </w:pPr>
      <w:r w:rsidRPr="00BA72AB">
        <w:rPr>
          <w:rFonts w:cs="Times New Roman"/>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4E5E233E" w14:textId="77777777" w:rsidR="006E7E66" w:rsidRPr="00BA72AB" w:rsidRDefault="006E7E66" w:rsidP="006E7E66">
      <w:pPr>
        <w:pStyle w:val="afe"/>
        <w:ind w:left="0" w:firstLine="720"/>
        <w:rPr>
          <w:rFonts w:cs="Times New Roman"/>
          <w:szCs w:val="24"/>
        </w:rPr>
      </w:pPr>
      <w:r w:rsidRPr="00BA72AB">
        <w:rPr>
          <w:rFonts w:cs="Times New Roman"/>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0C7ACEEE" w14:textId="77777777" w:rsidR="006E7E66" w:rsidRPr="00BA72AB" w:rsidRDefault="006E7E66" w:rsidP="006E7E66">
      <w:pPr>
        <w:pStyle w:val="afe"/>
        <w:ind w:left="0" w:firstLine="720"/>
        <w:rPr>
          <w:rFonts w:cs="Times New Roman"/>
          <w:szCs w:val="24"/>
        </w:rPr>
      </w:pPr>
      <w:r w:rsidRPr="00BA72AB">
        <w:rPr>
          <w:rFonts w:cs="Times New Roman"/>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4FF8C80B" w14:textId="0D920353" w:rsidR="006E7E66" w:rsidRPr="0005409C" w:rsidRDefault="006E7E66" w:rsidP="0040053D">
      <w:pPr>
        <w:pStyle w:val="afe"/>
        <w:ind w:left="0" w:firstLine="720"/>
        <w:rPr>
          <w:rFonts w:cs="Times New Roman"/>
          <w:szCs w:val="24"/>
        </w:rPr>
      </w:pPr>
      <w:r w:rsidRPr="00BA72AB">
        <w:rPr>
          <w:rFonts w:cs="Times New Roman"/>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r w:rsidRPr="0005409C">
        <w:rPr>
          <w:rFonts w:cs="Times New Roman"/>
          <w:szCs w:val="24"/>
        </w:rPr>
        <w:t>от комплекса факторов (таб.1)</w:t>
      </w:r>
    </w:p>
    <w:p w14:paraId="161F2AC3" w14:textId="77777777" w:rsidR="006E7E66" w:rsidRDefault="006E7E66" w:rsidP="006E7E66">
      <w:pPr>
        <w:rPr>
          <w:rFonts w:cs="Times New Roman"/>
          <w:szCs w:val="24"/>
        </w:rPr>
      </w:pPr>
    </w:p>
    <w:p w14:paraId="44B8295F" w14:textId="77777777" w:rsidR="006E7E66" w:rsidRPr="00BA72AB" w:rsidRDefault="006E7E66" w:rsidP="006E7E66">
      <w:pPr>
        <w:rPr>
          <w:rFonts w:cs="Times New Roman"/>
          <w:szCs w:val="24"/>
        </w:rPr>
      </w:pPr>
      <w:r w:rsidRPr="0005409C">
        <w:rPr>
          <w:rFonts w:cs="Times New Roman"/>
          <w:szCs w:val="24"/>
        </w:rPr>
        <w:t>Таблица 1. Прогностические факторы исхода нейрохирургических вмешательств при ВЧК</w:t>
      </w:r>
      <w:r w:rsidRPr="00BA72AB">
        <w:rPr>
          <w:rFonts w:cs="Times New Roman"/>
          <w:szCs w:val="24"/>
        </w:rPr>
        <w:t xml:space="preserve"> у гематологических пациентов.</w:t>
      </w:r>
    </w:p>
    <w:tbl>
      <w:tblPr>
        <w:tblStyle w:val="aff9"/>
        <w:tblW w:w="0" w:type="auto"/>
        <w:tblLook w:val="04A0" w:firstRow="1" w:lastRow="0" w:firstColumn="1" w:lastColumn="0" w:noHBand="0" w:noVBand="1"/>
      </w:tblPr>
      <w:tblGrid>
        <w:gridCol w:w="4672"/>
        <w:gridCol w:w="4673"/>
      </w:tblGrid>
      <w:tr w:rsidR="006E7E66" w:rsidRPr="00BA72AB" w14:paraId="310BBDCD" w14:textId="77777777" w:rsidTr="00452D51">
        <w:tc>
          <w:tcPr>
            <w:tcW w:w="4672" w:type="dxa"/>
          </w:tcPr>
          <w:p w14:paraId="6817F3A2" w14:textId="77777777" w:rsidR="006E7E66" w:rsidRPr="00BA72AB" w:rsidRDefault="006E7E66" w:rsidP="00436E18">
            <w:pPr>
              <w:ind w:left="57" w:right="57" w:firstLine="0"/>
              <w:jc w:val="center"/>
              <w:rPr>
                <w:rFonts w:cs="Times New Roman"/>
                <w:szCs w:val="24"/>
              </w:rPr>
            </w:pPr>
            <w:r w:rsidRPr="00BA72AB">
              <w:rPr>
                <w:rFonts w:cs="Times New Roman"/>
                <w:szCs w:val="24"/>
              </w:rPr>
              <w:t>Благоприятные факторы</w:t>
            </w:r>
          </w:p>
        </w:tc>
        <w:tc>
          <w:tcPr>
            <w:tcW w:w="4673" w:type="dxa"/>
          </w:tcPr>
          <w:p w14:paraId="79EA6AAF" w14:textId="77777777" w:rsidR="006E7E66" w:rsidRPr="00BA72AB" w:rsidRDefault="006E7E66" w:rsidP="00436E18">
            <w:pPr>
              <w:ind w:left="57" w:right="57" w:firstLine="0"/>
              <w:jc w:val="center"/>
              <w:rPr>
                <w:rFonts w:cs="Times New Roman"/>
                <w:szCs w:val="24"/>
              </w:rPr>
            </w:pPr>
            <w:r w:rsidRPr="00BA72AB">
              <w:rPr>
                <w:rFonts w:cs="Times New Roman"/>
                <w:szCs w:val="24"/>
              </w:rPr>
              <w:t>Неблагоприятные факторы</w:t>
            </w:r>
          </w:p>
        </w:tc>
      </w:tr>
      <w:tr w:rsidR="006E7E66" w:rsidRPr="00BA72AB" w14:paraId="2D8351B1" w14:textId="77777777" w:rsidTr="00452D51">
        <w:tc>
          <w:tcPr>
            <w:tcW w:w="4672" w:type="dxa"/>
          </w:tcPr>
          <w:p w14:paraId="2A7D2FA0" w14:textId="77777777" w:rsidR="006E7E66" w:rsidRPr="00BA72AB" w:rsidRDefault="006E7E66" w:rsidP="00436E18">
            <w:pPr>
              <w:numPr>
                <w:ilvl w:val="0"/>
                <w:numId w:val="67"/>
              </w:numPr>
              <w:ind w:left="57" w:right="57" w:firstLine="0"/>
              <w:rPr>
                <w:rFonts w:cs="Times New Roman"/>
                <w:szCs w:val="24"/>
              </w:rPr>
            </w:pPr>
            <w:r w:rsidRPr="00BA72AB">
              <w:rPr>
                <w:rFonts w:cs="Times New Roman"/>
                <w:szCs w:val="24"/>
              </w:rPr>
              <w:t>оболочечные гематомы</w:t>
            </w:r>
          </w:p>
          <w:p w14:paraId="1F98D1E9" w14:textId="77777777" w:rsidR="006E7E66" w:rsidRPr="00BA72AB" w:rsidRDefault="006E7E66" w:rsidP="00436E18">
            <w:pPr>
              <w:numPr>
                <w:ilvl w:val="0"/>
                <w:numId w:val="67"/>
              </w:numPr>
              <w:ind w:left="57" w:right="57" w:firstLine="0"/>
              <w:rPr>
                <w:rFonts w:cs="Times New Roman"/>
                <w:szCs w:val="24"/>
              </w:rPr>
            </w:pPr>
            <w:r w:rsidRPr="00BA72AB">
              <w:rPr>
                <w:rFonts w:cs="Times New Roman"/>
                <w:szCs w:val="24"/>
              </w:rPr>
              <w:t>диагностика в течение первых 4 часов</w:t>
            </w:r>
          </w:p>
          <w:p w14:paraId="44B9A7BE" w14:textId="77777777" w:rsidR="006E7E66" w:rsidRPr="00BA72AB" w:rsidRDefault="006E7E66" w:rsidP="00436E18">
            <w:pPr>
              <w:numPr>
                <w:ilvl w:val="0"/>
                <w:numId w:val="67"/>
              </w:numPr>
              <w:ind w:left="57" w:right="57" w:firstLine="0"/>
              <w:rPr>
                <w:rFonts w:cs="Times New Roman"/>
                <w:szCs w:val="24"/>
              </w:rPr>
            </w:pPr>
            <w:r w:rsidRPr="00BA72AB">
              <w:rPr>
                <w:rFonts w:cs="Times New Roman"/>
                <w:szCs w:val="24"/>
              </w:rPr>
              <w:t>контролируемые нарушения гемостаза</w:t>
            </w:r>
          </w:p>
          <w:p w14:paraId="21650489" w14:textId="77777777" w:rsidR="006E7E66" w:rsidRPr="00BA72AB" w:rsidRDefault="006E7E66" w:rsidP="00436E18">
            <w:pPr>
              <w:numPr>
                <w:ilvl w:val="0"/>
                <w:numId w:val="67"/>
              </w:numPr>
              <w:ind w:left="57" w:right="57" w:firstLine="0"/>
              <w:rPr>
                <w:rFonts w:cs="Times New Roman"/>
                <w:szCs w:val="24"/>
              </w:rPr>
            </w:pPr>
            <w:r w:rsidRPr="00BA72AB">
              <w:rPr>
                <w:rFonts w:cs="Times New Roman"/>
                <w:szCs w:val="24"/>
              </w:rPr>
              <w:t>супратенториальная локализация</w:t>
            </w:r>
          </w:p>
          <w:p w14:paraId="3B6BAD73" w14:textId="77777777" w:rsidR="006E7E66" w:rsidRPr="00BA72AB" w:rsidRDefault="006E7E66" w:rsidP="00436E18">
            <w:pPr>
              <w:numPr>
                <w:ilvl w:val="0"/>
                <w:numId w:val="67"/>
              </w:numPr>
              <w:ind w:left="57" w:right="57" w:firstLine="0"/>
              <w:rPr>
                <w:rFonts w:cs="Times New Roman"/>
                <w:szCs w:val="24"/>
              </w:rPr>
            </w:pPr>
            <w:r w:rsidRPr="00BA72AB">
              <w:rPr>
                <w:rFonts w:cs="Times New Roman"/>
                <w:szCs w:val="24"/>
              </w:rPr>
              <w:t>уровень сознания – более 8 баллов ШКГ</w:t>
            </w:r>
          </w:p>
        </w:tc>
        <w:tc>
          <w:tcPr>
            <w:tcW w:w="4673" w:type="dxa"/>
          </w:tcPr>
          <w:p w14:paraId="2CE9D8AA" w14:textId="77777777" w:rsidR="006E7E66" w:rsidRPr="00BA72AB" w:rsidRDefault="006E7E66" w:rsidP="00436E18">
            <w:pPr>
              <w:numPr>
                <w:ilvl w:val="0"/>
                <w:numId w:val="68"/>
              </w:numPr>
              <w:ind w:left="57" w:right="57" w:firstLine="0"/>
              <w:rPr>
                <w:rFonts w:cs="Times New Roman"/>
                <w:szCs w:val="24"/>
              </w:rPr>
            </w:pPr>
            <w:r w:rsidRPr="00BA72AB">
              <w:rPr>
                <w:rFonts w:cs="Times New Roman"/>
                <w:szCs w:val="24"/>
              </w:rPr>
              <w:t>внутримозговые, внутрижелудочковые и сочетанные гематомы</w:t>
            </w:r>
          </w:p>
          <w:p w14:paraId="2229BAF7" w14:textId="77777777" w:rsidR="006E7E66" w:rsidRPr="00BA72AB" w:rsidRDefault="006E7E66" w:rsidP="00436E18">
            <w:pPr>
              <w:numPr>
                <w:ilvl w:val="0"/>
                <w:numId w:val="68"/>
              </w:numPr>
              <w:ind w:left="57" w:right="57" w:firstLine="0"/>
              <w:rPr>
                <w:rFonts w:cs="Times New Roman"/>
                <w:szCs w:val="24"/>
              </w:rPr>
            </w:pPr>
            <w:r w:rsidRPr="00BA72AB">
              <w:rPr>
                <w:rFonts w:cs="Times New Roman"/>
                <w:szCs w:val="24"/>
              </w:rPr>
              <w:t>поздняя диагностика</w:t>
            </w:r>
          </w:p>
          <w:p w14:paraId="35F65AF7" w14:textId="77777777" w:rsidR="006E7E66" w:rsidRPr="00BA72AB" w:rsidRDefault="006E7E66" w:rsidP="00436E18">
            <w:pPr>
              <w:numPr>
                <w:ilvl w:val="0"/>
                <w:numId w:val="68"/>
              </w:numPr>
              <w:ind w:left="57" w:right="57" w:firstLine="0"/>
              <w:rPr>
                <w:rFonts w:cs="Times New Roman"/>
                <w:szCs w:val="24"/>
              </w:rPr>
            </w:pPr>
            <w:r w:rsidRPr="00BA72AB">
              <w:rPr>
                <w:rFonts w:cs="Times New Roman"/>
                <w:szCs w:val="24"/>
              </w:rPr>
              <w:t>неконтролируемые нарушения гемостаза</w:t>
            </w:r>
          </w:p>
          <w:p w14:paraId="470C8947" w14:textId="77777777" w:rsidR="006E7E66" w:rsidRPr="00BA72AB" w:rsidRDefault="006E7E66" w:rsidP="00436E18">
            <w:pPr>
              <w:numPr>
                <w:ilvl w:val="0"/>
                <w:numId w:val="68"/>
              </w:numPr>
              <w:ind w:left="57" w:right="57" w:firstLine="0"/>
              <w:rPr>
                <w:rFonts w:cs="Times New Roman"/>
                <w:szCs w:val="24"/>
              </w:rPr>
            </w:pPr>
            <w:r w:rsidRPr="00BA72AB">
              <w:rPr>
                <w:rFonts w:cs="Times New Roman"/>
                <w:szCs w:val="24"/>
              </w:rPr>
              <w:t>субтенториальная локализация</w:t>
            </w:r>
          </w:p>
          <w:p w14:paraId="46FB3093" w14:textId="77777777" w:rsidR="006E7E66" w:rsidRPr="00BA72AB" w:rsidRDefault="006E7E66" w:rsidP="00436E18">
            <w:pPr>
              <w:numPr>
                <w:ilvl w:val="0"/>
                <w:numId w:val="68"/>
              </w:numPr>
              <w:ind w:left="57" w:right="57" w:firstLine="0"/>
              <w:rPr>
                <w:rFonts w:cs="Times New Roman"/>
                <w:szCs w:val="24"/>
              </w:rPr>
            </w:pPr>
            <w:r w:rsidRPr="00BA72AB">
              <w:rPr>
                <w:rFonts w:cs="Times New Roman"/>
                <w:szCs w:val="24"/>
              </w:rPr>
              <w:t>глубокое угнетение сознания менее 8 баллов ШКГ</w:t>
            </w:r>
          </w:p>
        </w:tc>
      </w:tr>
    </w:tbl>
    <w:p w14:paraId="21E1C86C" w14:textId="77777777" w:rsidR="006E7E66" w:rsidRPr="00BA72AB" w:rsidRDefault="006E7E66" w:rsidP="006E7E66">
      <w:pPr>
        <w:pStyle w:val="afe"/>
        <w:rPr>
          <w:rFonts w:cs="Times New Roman"/>
          <w:b/>
          <w:szCs w:val="24"/>
        </w:rPr>
      </w:pPr>
    </w:p>
    <w:p w14:paraId="4434968F" w14:textId="7E21C224" w:rsidR="009E610C" w:rsidRPr="009E610C" w:rsidRDefault="00436E18" w:rsidP="009E610C">
      <w:pPr>
        <w:pStyle w:val="2"/>
      </w:pPr>
      <w:bookmarkStart w:id="74" w:name="_Toc65586412"/>
      <w:r w:rsidRPr="009E610C">
        <w:t>7.</w:t>
      </w:r>
      <w:r w:rsidR="009A6517" w:rsidRPr="009E610C">
        <w:t xml:space="preserve">10. </w:t>
      </w:r>
      <w:r w:rsidR="009E610C" w:rsidRPr="009E610C">
        <w:t>Профилактика, диагностика и лечение асептических остеонекрозов.</w:t>
      </w:r>
      <w:bookmarkEnd w:id="74"/>
    </w:p>
    <w:p w14:paraId="57252892" w14:textId="60EC03DA" w:rsidR="009E610C" w:rsidRPr="002E0BCA" w:rsidRDefault="009E610C" w:rsidP="009E610C">
      <w:pPr>
        <w:ind w:firstLine="708"/>
        <w:rPr>
          <w:szCs w:val="24"/>
        </w:rPr>
      </w:pPr>
      <w:r w:rsidRPr="002E0BCA">
        <w:rPr>
          <w:szCs w:val="24"/>
        </w:rPr>
        <w:t>Асептический остеонекроз (АОН) относится к группе вторичных остеонекрозов. Его развитие связано с нарушением кровоснабжения и гибелью костных клеток в определенном участке костной ткани на фоне химиотерапии или воздействия глюкокортикостероидов.</w:t>
      </w:r>
      <w:r>
        <w:rPr>
          <w:szCs w:val="24"/>
        </w:rPr>
        <w:t xml:space="preserve"> </w:t>
      </w:r>
    </w:p>
    <w:p w14:paraId="479252EA" w14:textId="5A5EA67C" w:rsidR="009E610C" w:rsidRDefault="009E610C" w:rsidP="009E610C">
      <w:pPr>
        <w:ind w:firstLine="708"/>
        <w:rPr>
          <w:szCs w:val="24"/>
        </w:rPr>
      </w:pPr>
      <w:r w:rsidRPr="002E0BCA">
        <w:rPr>
          <w:szCs w:val="24"/>
        </w:rPr>
        <w:t>АОН у</w:t>
      </w:r>
      <w:r w:rsidR="00D239A9">
        <w:rPr>
          <w:szCs w:val="24"/>
        </w:rPr>
        <w:t xml:space="preserve"> пациентов, получающих противоопухолевую лекарственную терапию, </w:t>
      </w:r>
      <w:r w:rsidRPr="002E0BCA">
        <w:rPr>
          <w:szCs w:val="24"/>
        </w:rPr>
        <w:t xml:space="preserve">преимущественно локализуется в длинных трубчатых костях. По расположению в трубчатой кости очаги могут выявляться как вне связи с эпифизами, это медуллярные остеонекрозы, так и поражать эпифизы, суставные отделы трубчатых костей. В этих случаях остеонекроз определяют как асептический некроз, и далее название эпифиза, например </w:t>
      </w:r>
      <w:r w:rsidR="00082344">
        <w:rPr>
          <w:szCs w:val="24"/>
        </w:rPr>
        <w:t>«</w:t>
      </w:r>
      <w:r w:rsidRPr="002E0BCA">
        <w:rPr>
          <w:szCs w:val="24"/>
        </w:rPr>
        <w:t>асептический некроз головки бедренной кости</w:t>
      </w:r>
      <w:r w:rsidR="00082344">
        <w:rPr>
          <w:szCs w:val="24"/>
        </w:rPr>
        <w:t>»</w:t>
      </w:r>
      <w:r w:rsidRPr="002E0BCA">
        <w:rPr>
          <w:szCs w:val="24"/>
        </w:rPr>
        <w:t xml:space="preserve"> и т.</w:t>
      </w:r>
      <w:r w:rsidR="00370CD1">
        <w:rPr>
          <w:szCs w:val="24"/>
          <w:lang w:val="en-US"/>
        </w:rPr>
        <w:t> </w:t>
      </w:r>
      <w:r w:rsidRPr="002E0BCA">
        <w:rPr>
          <w:szCs w:val="24"/>
        </w:rPr>
        <w:t>п. Как синоним, часто используется определение – аваскулярный некроз (АВН) головки бедренной кости или других локализаций остеонекрозов эпифизов длинных костей, хотя, словосочетание «асептический некроз» более точно отражает патологический процесс (аваскулярный некроз кости часто сопровождает инфекционные заболевания костей и суставов, что не относится к рассматриваемой проблеме).</w:t>
      </w:r>
    </w:p>
    <w:p w14:paraId="5383A7BC" w14:textId="77777777" w:rsidR="009E610C" w:rsidRDefault="009E610C" w:rsidP="009E610C">
      <w:pPr>
        <w:ind w:firstLine="708"/>
      </w:pPr>
    </w:p>
    <w:p w14:paraId="7CC6B122" w14:textId="77777777" w:rsidR="009E610C" w:rsidRPr="00314E71" w:rsidRDefault="009E610C" w:rsidP="009E610C">
      <w:pPr>
        <w:rPr>
          <w:i/>
          <w:iCs/>
          <w:u w:val="single"/>
        </w:rPr>
      </w:pPr>
      <w:r w:rsidRPr="00314E71">
        <w:rPr>
          <w:i/>
          <w:iCs/>
          <w:u w:val="single"/>
        </w:rPr>
        <w:t>Диагностика</w:t>
      </w:r>
    </w:p>
    <w:p w14:paraId="56B97881" w14:textId="24EF2A9C" w:rsidR="009E610C" w:rsidRDefault="00C2583B" w:rsidP="009E610C">
      <w:pPr>
        <w:ind w:firstLine="708"/>
        <w:rPr>
          <w:szCs w:val="24"/>
        </w:rPr>
      </w:pPr>
      <w:r>
        <w:t>В</w:t>
      </w:r>
      <w:r w:rsidR="009E610C" w:rsidRPr="00E66B41">
        <w:rPr>
          <w:szCs w:val="24"/>
        </w:rPr>
        <w:t xml:space="preserve">ыявить остеонекроз возможно при рентгенографии и КТ костей по характерному признаку – наличие географической формы тонкой линии остеосклероза, которая формируется при прорастании костной ткани из непораженного участка в очаг остеонекроза. При секвестрировании выявляется полоска просветления по форме очага. Рентгенография и КТ костей и суставов используются также при планировании оперативных вмешательств на поздних стадиях остеонекроза при развитии деформации суставного отдела длинной трубчатой кости. </w:t>
      </w:r>
      <w:r w:rsidR="009E610C" w:rsidRPr="002E0BCA">
        <w:rPr>
          <w:szCs w:val="24"/>
        </w:rPr>
        <w:t>Дополнить инструментальную диагностику может двухэнергетическая рентгеновская денситометрия, которая позволяет выявить проявления системного остеопороза и состояние костной ткани в области установленных имплантов, если пациентам выполнялось эндопротезирование суставов.</w:t>
      </w:r>
    </w:p>
    <w:p w14:paraId="2450C91A" w14:textId="06425C98" w:rsidR="009E610C" w:rsidRPr="00314E71" w:rsidRDefault="009E610C" w:rsidP="009E610C">
      <w:pPr>
        <w:ind w:firstLine="708"/>
        <w:rPr>
          <w:szCs w:val="24"/>
        </w:rPr>
      </w:pPr>
      <w:r>
        <w:rPr>
          <w:szCs w:val="24"/>
        </w:rPr>
        <w:t xml:space="preserve">Всем </w:t>
      </w:r>
      <w:r>
        <w:t xml:space="preserve">пациентам с подозрением на асептический остеонекроз необходимо выполнять </w:t>
      </w:r>
      <w:r w:rsidRPr="00314E71">
        <w:rPr>
          <w:szCs w:val="24"/>
        </w:rPr>
        <w:t xml:space="preserve">исследовать маркеры костного метаболизма (уровень кальция крови, уровень кальция суточной мочи, паратгормон, активность щелочной фосфатазы, 25-(ОН) вит </w:t>
      </w:r>
      <w:r w:rsidRPr="00314E71">
        <w:rPr>
          <w:szCs w:val="24"/>
          <w:lang w:val="en-US"/>
        </w:rPr>
        <w:t>D</w:t>
      </w:r>
      <w:r w:rsidRPr="00314E71">
        <w:rPr>
          <w:szCs w:val="24"/>
        </w:rPr>
        <w:t xml:space="preserve">, </w:t>
      </w:r>
      <w:r w:rsidRPr="00C2583B">
        <w:rPr>
          <w:b/>
          <w:bCs/>
          <w:szCs w:val="24"/>
        </w:rPr>
        <w:t>д</w:t>
      </w:r>
      <w:r w:rsidRPr="00C2583B">
        <w:rPr>
          <w:rStyle w:val="affb"/>
          <w:b w:val="0"/>
          <w:bCs w:val="0"/>
          <w:szCs w:val="24"/>
        </w:rPr>
        <w:t>езоксипиридинолин</w:t>
      </w:r>
      <w:r w:rsidRPr="00314E71">
        <w:rPr>
          <w:szCs w:val="24"/>
        </w:rPr>
        <w:t xml:space="preserve"> (ДПИД)  или </w:t>
      </w:r>
      <w:r w:rsidRPr="00314E71">
        <w:rPr>
          <w:szCs w:val="24"/>
          <w:lang w:val="en-US"/>
        </w:rPr>
        <w:t>beta</w:t>
      </w:r>
      <w:r w:rsidRPr="00314E71">
        <w:rPr>
          <w:szCs w:val="24"/>
        </w:rPr>
        <w:t>-</w:t>
      </w:r>
      <w:r w:rsidRPr="00314E71">
        <w:rPr>
          <w:szCs w:val="24"/>
          <w:lang w:val="en-US"/>
        </w:rPr>
        <w:t>crocc</w:t>
      </w:r>
      <w:r w:rsidRPr="00314E71">
        <w:rPr>
          <w:szCs w:val="24"/>
        </w:rPr>
        <w:t xml:space="preserve"> </w:t>
      </w:r>
      <w:r w:rsidRPr="00314E71">
        <w:rPr>
          <w:szCs w:val="24"/>
          <w:lang w:val="en-US"/>
        </w:rPr>
        <w:t>laps</w:t>
      </w:r>
      <w:r w:rsidRPr="00314E71">
        <w:rPr>
          <w:szCs w:val="24"/>
        </w:rPr>
        <w:t>, остеокальцин), которые могут помочь в определении тактики дальнейшего сопроводительного лечения и назначении специфической терапии остеопороза.</w:t>
      </w:r>
    </w:p>
    <w:p w14:paraId="4A3FB4EC" w14:textId="77777777" w:rsidR="009E610C" w:rsidRDefault="009E610C" w:rsidP="009E610C">
      <w:pPr>
        <w:rPr>
          <w:b/>
          <w:bCs/>
          <w:i/>
          <w:szCs w:val="24"/>
        </w:rPr>
      </w:pPr>
    </w:p>
    <w:p w14:paraId="090CB0B5" w14:textId="77777777" w:rsidR="009E610C" w:rsidRPr="00314E71" w:rsidRDefault="009E610C" w:rsidP="009E610C">
      <w:pPr>
        <w:rPr>
          <w:i/>
          <w:szCs w:val="24"/>
          <w:u w:val="single"/>
        </w:rPr>
      </w:pPr>
      <w:r w:rsidRPr="00314E71">
        <w:rPr>
          <w:i/>
          <w:szCs w:val="24"/>
          <w:u w:val="single"/>
        </w:rPr>
        <w:t xml:space="preserve">Классификация остеонекроза головки бедренной кости по </w:t>
      </w:r>
      <w:r w:rsidRPr="00314E71">
        <w:rPr>
          <w:i/>
          <w:szCs w:val="24"/>
          <w:u w:val="single"/>
          <w:lang w:val="en-US"/>
        </w:rPr>
        <w:t>ARCO</w:t>
      </w:r>
      <w:r w:rsidRPr="00314E71">
        <w:rPr>
          <w:i/>
          <w:szCs w:val="24"/>
          <w:u w:val="single"/>
        </w:rPr>
        <w:t xml:space="preserve"> (</w:t>
      </w:r>
      <w:r w:rsidRPr="00314E71">
        <w:rPr>
          <w:i/>
          <w:szCs w:val="24"/>
          <w:u w:val="single"/>
          <w:lang w:val="en-US"/>
        </w:rPr>
        <w:t>Association</w:t>
      </w:r>
      <w:r w:rsidRPr="00314E71">
        <w:rPr>
          <w:i/>
          <w:szCs w:val="24"/>
          <w:u w:val="single"/>
        </w:rPr>
        <w:t xml:space="preserve"> </w:t>
      </w:r>
      <w:r w:rsidRPr="00314E71">
        <w:rPr>
          <w:i/>
          <w:szCs w:val="24"/>
          <w:u w:val="single"/>
          <w:lang w:val="en-US"/>
        </w:rPr>
        <w:t>Research</w:t>
      </w:r>
      <w:r w:rsidRPr="00314E71">
        <w:rPr>
          <w:i/>
          <w:szCs w:val="24"/>
          <w:u w:val="single"/>
        </w:rPr>
        <w:t xml:space="preserve"> </w:t>
      </w:r>
      <w:r w:rsidRPr="00314E71">
        <w:rPr>
          <w:i/>
          <w:szCs w:val="24"/>
          <w:u w:val="single"/>
          <w:lang w:val="en-US"/>
        </w:rPr>
        <w:t>Circulation</w:t>
      </w:r>
      <w:r w:rsidRPr="00314E71">
        <w:rPr>
          <w:i/>
          <w:szCs w:val="24"/>
          <w:u w:val="single"/>
        </w:rPr>
        <w:t xml:space="preserve"> </w:t>
      </w:r>
      <w:r w:rsidRPr="00314E71">
        <w:rPr>
          <w:i/>
          <w:szCs w:val="24"/>
          <w:u w:val="single"/>
          <w:lang w:val="en-US"/>
        </w:rPr>
        <w:t>Osseous</w:t>
      </w:r>
      <w:r w:rsidRPr="00314E71">
        <w:rPr>
          <w:i/>
          <w:szCs w:val="24"/>
          <w:u w:val="single"/>
        </w:rPr>
        <w:t>):</w:t>
      </w:r>
    </w:p>
    <w:p w14:paraId="46E3C39B" w14:textId="77777777" w:rsidR="009E610C" w:rsidRPr="002E0BCA" w:rsidRDefault="009E610C" w:rsidP="009E610C">
      <w:pPr>
        <w:rPr>
          <w:szCs w:val="24"/>
        </w:rPr>
      </w:pPr>
      <w:r w:rsidRPr="002E0BCA">
        <w:rPr>
          <w:bCs/>
          <w:szCs w:val="24"/>
          <w:u w:val="single"/>
        </w:rPr>
        <w:t>Стадия 0:</w:t>
      </w:r>
      <w:r w:rsidRPr="002E0BCA">
        <w:rPr>
          <w:szCs w:val="24"/>
        </w:rPr>
        <w:t xml:space="preserve"> жалоб нет. Клинически без патологии. Остеонекроз при гистологическом исследовании.</w:t>
      </w:r>
    </w:p>
    <w:p w14:paraId="2AD3DF76" w14:textId="77777777" w:rsidR="009E610C" w:rsidRPr="002E0BCA" w:rsidRDefault="009E610C" w:rsidP="009E610C">
      <w:pPr>
        <w:rPr>
          <w:szCs w:val="24"/>
        </w:rPr>
      </w:pPr>
      <w:r w:rsidRPr="002E0BCA">
        <w:rPr>
          <w:bCs/>
          <w:szCs w:val="24"/>
          <w:u w:val="single"/>
        </w:rPr>
        <w:t>Стадия 1:</w:t>
      </w:r>
      <w:r w:rsidRPr="002E0BCA">
        <w:rPr>
          <w:szCs w:val="24"/>
        </w:rPr>
        <w:t xml:space="preserve"> рентгенологически без патологии. При МРТ или радионуклидном исследовании (сцинтиография костей) – остеонекроз.</w:t>
      </w:r>
    </w:p>
    <w:p w14:paraId="1D3076A7" w14:textId="77777777" w:rsidR="009E610C" w:rsidRPr="002E0BCA" w:rsidRDefault="009E610C" w:rsidP="009E610C">
      <w:pPr>
        <w:rPr>
          <w:szCs w:val="24"/>
        </w:rPr>
      </w:pPr>
      <w:r w:rsidRPr="002E0BCA">
        <w:rPr>
          <w:bCs/>
          <w:szCs w:val="24"/>
          <w:u w:val="single"/>
        </w:rPr>
        <w:t>Стадия 2:</w:t>
      </w:r>
      <w:r w:rsidRPr="002E0BCA">
        <w:rPr>
          <w:szCs w:val="24"/>
        </w:rPr>
        <w:t xml:space="preserve"> на рентгенограммах при МРТ выявляются ранние признаки остеонекроза. Форма головки не нарушена, субхондральный симптом полумесяца отсутствует.</w:t>
      </w:r>
    </w:p>
    <w:p w14:paraId="6744B4C4" w14:textId="77777777" w:rsidR="009E610C" w:rsidRPr="002E0BCA" w:rsidRDefault="009E610C" w:rsidP="009E610C">
      <w:pPr>
        <w:ind w:firstLine="708"/>
        <w:rPr>
          <w:szCs w:val="24"/>
        </w:rPr>
      </w:pPr>
      <w:r w:rsidRPr="002E0BCA">
        <w:rPr>
          <w:szCs w:val="24"/>
        </w:rPr>
        <w:t xml:space="preserve">Подгруппы в зависимости от площади поражения суставной поверхности: </w:t>
      </w:r>
    </w:p>
    <w:p w14:paraId="51D7A3B6" w14:textId="77777777" w:rsidR="009E610C" w:rsidRPr="002E0BCA" w:rsidRDefault="009E610C" w:rsidP="009E610C">
      <w:pPr>
        <w:ind w:firstLine="708"/>
        <w:rPr>
          <w:szCs w:val="24"/>
        </w:rPr>
      </w:pPr>
      <w:r w:rsidRPr="002E0BCA">
        <w:rPr>
          <w:szCs w:val="24"/>
          <w:lang w:val="en-US"/>
        </w:rPr>
        <w:t>A</w:t>
      </w:r>
      <w:r w:rsidRPr="002E0BCA">
        <w:rPr>
          <w:szCs w:val="24"/>
        </w:rPr>
        <w:t xml:space="preserve"> – менее 15%</w:t>
      </w:r>
    </w:p>
    <w:p w14:paraId="58B05528" w14:textId="77777777" w:rsidR="009E610C" w:rsidRPr="002E0BCA" w:rsidRDefault="009E610C" w:rsidP="009E610C">
      <w:pPr>
        <w:ind w:firstLine="708"/>
        <w:rPr>
          <w:szCs w:val="24"/>
        </w:rPr>
      </w:pPr>
      <w:r w:rsidRPr="002E0BCA">
        <w:rPr>
          <w:szCs w:val="24"/>
          <w:lang w:val="en-US"/>
        </w:rPr>
        <w:t>B</w:t>
      </w:r>
      <w:r w:rsidRPr="002E0BCA">
        <w:rPr>
          <w:szCs w:val="24"/>
        </w:rPr>
        <w:t xml:space="preserve"> – 15-30%</w:t>
      </w:r>
    </w:p>
    <w:p w14:paraId="7FBFC9C7" w14:textId="77777777" w:rsidR="009E610C" w:rsidRPr="002E0BCA" w:rsidRDefault="009E610C" w:rsidP="009E610C">
      <w:pPr>
        <w:ind w:firstLine="708"/>
        <w:rPr>
          <w:szCs w:val="24"/>
        </w:rPr>
      </w:pPr>
      <w:r w:rsidRPr="002E0BCA">
        <w:rPr>
          <w:szCs w:val="24"/>
          <w:lang w:val="en-US"/>
        </w:rPr>
        <w:t>C</w:t>
      </w:r>
      <w:r w:rsidRPr="002E0BCA">
        <w:rPr>
          <w:szCs w:val="24"/>
        </w:rPr>
        <w:t xml:space="preserve"> – более 30%</w:t>
      </w:r>
    </w:p>
    <w:p w14:paraId="7BACC6DC" w14:textId="77777777" w:rsidR="009E610C" w:rsidRPr="002E0BCA" w:rsidRDefault="009E610C" w:rsidP="009E610C">
      <w:pPr>
        <w:rPr>
          <w:szCs w:val="24"/>
        </w:rPr>
      </w:pPr>
      <w:r w:rsidRPr="002E0BCA">
        <w:rPr>
          <w:bCs/>
          <w:szCs w:val="24"/>
          <w:u w:val="single"/>
        </w:rPr>
        <w:t>Стадия 3:</w:t>
      </w:r>
      <w:r w:rsidRPr="002E0BCA">
        <w:rPr>
          <w:szCs w:val="24"/>
        </w:rPr>
        <w:t xml:space="preserve"> на рентгенограммах имеется симптом полумесяца, но сферичность головки сохранена.</w:t>
      </w:r>
    </w:p>
    <w:p w14:paraId="2E55D198" w14:textId="77777777" w:rsidR="009E610C" w:rsidRPr="002E0BCA" w:rsidRDefault="009E610C" w:rsidP="009E610C">
      <w:pPr>
        <w:ind w:firstLine="708"/>
        <w:rPr>
          <w:szCs w:val="24"/>
        </w:rPr>
      </w:pPr>
      <w:r w:rsidRPr="002E0BCA">
        <w:rPr>
          <w:szCs w:val="24"/>
        </w:rPr>
        <w:t>Подгруппы в зависимости от соотношения размера полумесяца к размеру суставной поверхности:</w:t>
      </w:r>
    </w:p>
    <w:p w14:paraId="2D568ECF" w14:textId="77777777" w:rsidR="009E610C" w:rsidRPr="002E0BCA" w:rsidRDefault="009E610C" w:rsidP="009E610C">
      <w:pPr>
        <w:ind w:firstLine="708"/>
        <w:rPr>
          <w:szCs w:val="24"/>
        </w:rPr>
      </w:pPr>
      <w:r w:rsidRPr="002E0BCA">
        <w:rPr>
          <w:szCs w:val="24"/>
          <w:lang w:val="en-US"/>
        </w:rPr>
        <w:t>A</w:t>
      </w:r>
      <w:r w:rsidRPr="002E0BCA">
        <w:rPr>
          <w:szCs w:val="24"/>
        </w:rPr>
        <w:t xml:space="preserve"> – менее 15%</w:t>
      </w:r>
    </w:p>
    <w:p w14:paraId="6CB165D3" w14:textId="77777777" w:rsidR="009E610C" w:rsidRPr="002E0BCA" w:rsidRDefault="009E610C" w:rsidP="009E610C">
      <w:pPr>
        <w:ind w:firstLine="708"/>
        <w:rPr>
          <w:szCs w:val="24"/>
        </w:rPr>
      </w:pPr>
      <w:r w:rsidRPr="002E0BCA">
        <w:rPr>
          <w:szCs w:val="24"/>
          <w:lang w:val="en-US"/>
        </w:rPr>
        <w:t>B</w:t>
      </w:r>
      <w:r w:rsidRPr="002E0BCA">
        <w:rPr>
          <w:szCs w:val="24"/>
        </w:rPr>
        <w:t xml:space="preserve"> – 15-30%</w:t>
      </w:r>
    </w:p>
    <w:p w14:paraId="6C9C4C8E" w14:textId="77777777" w:rsidR="009E610C" w:rsidRPr="002E0BCA" w:rsidRDefault="009E610C" w:rsidP="009E610C">
      <w:pPr>
        <w:ind w:firstLine="708"/>
        <w:rPr>
          <w:szCs w:val="24"/>
        </w:rPr>
      </w:pPr>
      <w:r w:rsidRPr="002E0BCA">
        <w:rPr>
          <w:szCs w:val="24"/>
          <w:lang w:val="en-US"/>
        </w:rPr>
        <w:t>C</w:t>
      </w:r>
      <w:r w:rsidRPr="002E0BCA">
        <w:rPr>
          <w:szCs w:val="24"/>
        </w:rPr>
        <w:t xml:space="preserve"> – более 30%</w:t>
      </w:r>
    </w:p>
    <w:p w14:paraId="4331DBFF" w14:textId="77777777" w:rsidR="009E610C" w:rsidRPr="002E0BCA" w:rsidRDefault="009E610C" w:rsidP="009E610C">
      <w:pPr>
        <w:rPr>
          <w:szCs w:val="24"/>
        </w:rPr>
      </w:pPr>
      <w:r w:rsidRPr="002E0BCA">
        <w:rPr>
          <w:bCs/>
          <w:szCs w:val="24"/>
          <w:u w:val="single"/>
        </w:rPr>
        <w:t>Стадия 4:</w:t>
      </w:r>
      <w:r w:rsidRPr="002E0BCA">
        <w:rPr>
          <w:szCs w:val="24"/>
        </w:rPr>
        <w:t xml:space="preserve"> признаки уплощения или коллапса головки.</w:t>
      </w:r>
    </w:p>
    <w:p w14:paraId="6AD19B94" w14:textId="77777777" w:rsidR="009E610C" w:rsidRPr="002E0BCA" w:rsidRDefault="009E610C" w:rsidP="009E610C">
      <w:pPr>
        <w:ind w:firstLine="708"/>
        <w:rPr>
          <w:szCs w:val="24"/>
        </w:rPr>
      </w:pPr>
      <w:r w:rsidRPr="002E0BCA">
        <w:rPr>
          <w:szCs w:val="24"/>
        </w:rPr>
        <w:t>Подгруппы:</w:t>
      </w:r>
    </w:p>
    <w:p w14:paraId="064A63B9" w14:textId="77777777" w:rsidR="009E610C" w:rsidRPr="002E0BCA" w:rsidRDefault="009E610C" w:rsidP="009E610C">
      <w:pPr>
        <w:ind w:firstLine="708"/>
        <w:rPr>
          <w:szCs w:val="24"/>
        </w:rPr>
      </w:pPr>
      <w:r w:rsidRPr="002E0BCA">
        <w:rPr>
          <w:szCs w:val="24"/>
          <w:lang w:val="en-US"/>
        </w:rPr>
        <w:t>A</w:t>
      </w:r>
      <w:r w:rsidRPr="002E0BCA">
        <w:rPr>
          <w:szCs w:val="24"/>
        </w:rPr>
        <w:t xml:space="preserve"> – менее 15% суставной поверхности.</w:t>
      </w:r>
    </w:p>
    <w:p w14:paraId="6EE0537F" w14:textId="77777777" w:rsidR="009E610C" w:rsidRPr="002E0BCA" w:rsidRDefault="009E610C" w:rsidP="009E610C">
      <w:pPr>
        <w:ind w:firstLine="708"/>
        <w:rPr>
          <w:szCs w:val="24"/>
        </w:rPr>
      </w:pPr>
      <w:r w:rsidRPr="002E0BCA">
        <w:rPr>
          <w:szCs w:val="24"/>
          <w:lang w:val="en-US"/>
        </w:rPr>
        <w:t>B</w:t>
      </w:r>
      <w:r w:rsidRPr="002E0BCA">
        <w:rPr>
          <w:szCs w:val="24"/>
        </w:rPr>
        <w:t xml:space="preserve"> – 15-30% суставной поверхности.</w:t>
      </w:r>
    </w:p>
    <w:p w14:paraId="2EF01E2F" w14:textId="77777777" w:rsidR="009E610C" w:rsidRPr="002E0BCA" w:rsidRDefault="009E610C" w:rsidP="009E610C">
      <w:pPr>
        <w:ind w:firstLine="708"/>
        <w:rPr>
          <w:szCs w:val="24"/>
        </w:rPr>
      </w:pPr>
      <w:r w:rsidRPr="002E0BCA">
        <w:rPr>
          <w:szCs w:val="24"/>
          <w:lang w:val="en-US"/>
        </w:rPr>
        <w:t>C</w:t>
      </w:r>
      <w:r w:rsidRPr="002E0BCA">
        <w:rPr>
          <w:szCs w:val="24"/>
        </w:rPr>
        <w:t xml:space="preserve"> – более 30% суставной поверхности.</w:t>
      </w:r>
    </w:p>
    <w:p w14:paraId="4CC2AC0B" w14:textId="77777777" w:rsidR="009E610C" w:rsidRPr="002E0BCA" w:rsidRDefault="009E610C" w:rsidP="009E610C">
      <w:pPr>
        <w:rPr>
          <w:szCs w:val="24"/>
        </w:rPr>
      </w:pPr>
      <w:r w:rsidRPr="002E0BCA">
        <w:rPr>
          <w:bCs/>
          <w:szCs w:val="24"/>
          <w:u w:val="single"/>
        </w:rPr>
        <w:t>Стадия 5:</w:t>
      </w:r>
      <w:r>
        <w:rPr>
          <w:bCs/>
          <w:szCs w:val="24"/>
          <w:u w:val="single"/>
        </w:rPr>
        <w:t xml:space="preserve"> </w:t>
      </w:r>
      <w:r w:rsidRPr="002E0BCA">
        <w:rPr>
          <w:szCs w:val="24"/>
        </w:rPr>
        <w:t>то же, что и выше, но имеется сужение суставной щели (вторичный артроз)</w:t>
      </w:r>
    </w:p>
    <w:p w14:paraId="634EF9F6" w14:textId="77777777" w:rsidR="009E610C" w:rsidRPr="002E0BCA" w:rsidRDefault="009E610C" w:rsidP="009E610C">
      <w:pPr>
        <w:rPr>
          <w:szCs w:val="24"/>
        </w:rPr>
      </w:pPr>
      <w:r w:rsidRPr="002E0BCA">
        <w:rPr>
          <w:bCs/>
          <w:szCs w:val="24"/>
          <w:u w:val="single"/>
        </w:rPr>
        <w:t>Стадия 6:</w:t>
      </w:r>
      <w:r w:rsidRPr="002E0BCA">
        <w:rPr>
          <w:szCs w:val="24"/>
        </w:rPr>
        <w:t xml:space="preserve"> то же, что и выше, но имеется выраженная деструкция суставных поверхностей.</w:t>
      </w:r>
    </w:p>
    <w:p w14:paraId="67D835A5" w14:textId="77777777" w:rsidR="009E610C" w:rsidRDefault="009E610C" w:rsidP="009E610C">
      <w:pPr>
        <w:rPr>
          <w:b/>
          <w:szCs w:val="24"/>
        </w:rPr>
      </w:pPr>
    </w:p>
    <w:p w14:paraId="6C8EEEA1" w14:textId="77777777" w:rsidR="009E610C" w:rsidRPr="00314E71" w:rsidRDefault="009E610C" w:rsidP="009E610C">
      <w:pPr>
        <w:rPr>
          <w:bCs/>
          <w:i/>
          <w:iCs/>
          <w:szCs w:val="24"/>
          <w:u w:val="single"/>
        </w:rPr>
      </w:pPr>
      <w:r w:rsidRPr="00314E71">
        <w:rPr>
          <w:bCs/>
          <w:i/>
          <w:iCs/>
          <w:szCs w:val="24"/>
          <w:u w:val="single"/>
        </w:rPr>
        <w:t>Лечение</w:t>
      </w:r>
    </w:p>
    <w:p w14:paraId="426581B6" w14:textId="77777777" w:rsidR="009E610C" w:rsidRPr="00314E71" w:rsidRDefault="009E610C" w:rsidP="009E610C">
      <w:pPr>
        <w:rPr>
          <w:b/>
          <w:szCs w:val="24"/>
        </w:rPr>
      </w:pPr>
      <w:r w:rsidRPr="00314E71">
        <w:rPr>
          <w:b/>
          <w:szCs w:val="24"/>
        </w:rPr>
        <w:t>Консервативное лечение:</w:t>
      </w:r>
    </w:p>
    <w:p w14:paraId="4B2DFA42" w14:textId="77777777" w:rsidR="009E610C" w:rsidRPr="002E0BCA" w:rsidRDefault="009E610C" w:rsidP="009E610C">
      <w:pPr>
        <w:pStyle w:val="afe"/>
        <w:numPr>
          <w:ilvl w:val="0"/>
          <w:numId w:val="70"/>
        </w:numPr>
        <w:spacing w:after="160"/>
        <w:rPr>
          <w:szCs w:val="24"/>
        </w:rPr>
      </w:pPr>
      <w:r w:rsidRPr="002E0BCA">
        <w:rPr>
          <w:szCs w:val="24"/>
        </w:rPr>
        <w:t>Охранительный режим</w:t>
      </w:r>
    </w:p>
    <w:p w14:paraId="3DE69955" w14:textId="77777777" w:rsidR="009E610C" w:rsidRPr="002E0BCA" w:rsidRDefault="009E610C" w:rsidP="009E610C">
      <w:pPr>
        <w:pStyle w:val="afe"/>
        <w:numPr>
          <w:ilvl w:val="0"/>
          <w:numId w:val="70"/>
        </w:numPr>
        <w:spacing w:after="160"/>
        <w:rPr>
          <w:szCs w:val="24"/>
        </w:rPr>
      </w:pPr>
      <w:r w:rsidRPr="002E0BCA">
        <w:rPr>
          <w:szCs w:val="24"/>
        </w:rPr>
        <w:t>Нормализация костного метаболизма</w:t>
      </w:r>
    </w:p>
    <w:p w14:paraId="5295262C" w14:textId="77777777" w:rsidR="009E610C" w:rsidRPr="002E0BCA" w:rsidRDefault="009E610C" w:rsidP="009E610C">
      <w:pPr>
        <w:pStyle w:val="afe"/>
        <w:numPr>
          <w:ilvl w:val="0"/>
          <w:numId w:val="70"/>
        </w:numPr>
        <w:spacing w:after="160"/>
        <w:rPr>
          <w:szCs w:val="24"/>
        </w:rPr>
      </w:pPr>
      <w:r w:rsidRPr="002E0BCA">
        <w:rPr>
          <w:szCs w:val="24"/>
        </w:rPr>
        <w:t xml:space="preserve">Обезболивание </w:t>
      </w:r>
    </w:p>
    <w:p w14:paraId="3EE64D16" w14:textId="77777777" w:rsidR="009E610C" w:rsidRPr="002E0BCA" w:rsidRDefault="009E610C" w:rsidP="009E610C">
      <w:pPr>
        <w:rPr>
          <w:szCs w:val="24"/>
        </w:rPr>
      </w:pPr>
      <w:r w:rsidRPr="002E0BCA">
        <w:rPr>
          <w:szCs w:val="24"/>
        </w:rPr>
        <w:t>Таблица 1. Базисная терапия препаратами кальция и альфакальцидола при остеонекроз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3115"/>
        <w:gridCol w:w="3115"/>
      </w:tblGrid>
      <w:tr w:rsidR="009E610C" w:rsidRPr="002E0BCA" w14:paraId="4A228F31" w14:textId="77777777" w:rsidTr="002D3EBF">
        <w:tc>
          <w:tcPr>
            <w:tcW w:w="3115" w:type="dxa"/>
          </w:tcPr>
          <w:p w14:paraId="24281C6F" w14:textId="77777777" w:rsidR="009E610C" w:rsidRPr="002E0BCA" w:rsidRDefault="009E610C" w:rsidP="002D3EBF">
            <w:pPr>
              <w:pStyle w:val="Default"/>
              <w:jc w:val="center"/>
            </w:pPr>
            <w:r w:rsidRPr="002E0BCA">
              <w:t>Исходный показатель кальция крови</w:t>
            </w:r>
          </w:p>
        </w:tc>
        <w:tc>
          <w:tcPr>
            <w:tcW w:w="3115" w:type="dxa"/>
          </w:tcPr>
          <w:p w14:paraId="31D7A731" w14:textId="77777777" w:rsidR="009E610C" w:rsidRPr="002E0BCA" w:rsidRDefault="009E610C" w:rsidP="002D3EBF">
            <w:pPr>
              <w:pStyle w:val="Default"/>
              <w:jc w:val="center"/>
            </w:pPr>
            <w:r w:rsidRPr="002E0BCA">
              <w:t>Доза альфакальцидола</w:t>
            </w:r>
          </w:p>
          <w:p w14:paraId="3935C69D" w14:textId="77777777" w:rsidR="009E610C" w:rsidRPr="002E0BCA" w:rsidRDefault="009E610C" w:rsidP="002D3EBF">
            <w:pPr>
              <w:jc w:val="center"/>
              <w:rPr>
                <w:szCs w:val="24"/>
              </w:rPr>
            </w:pPr>
          </w:p>
        </w:tc>
        <w:tc>
          <w:tcPr>
            <w:tcW w:w="3115" w:type="dxa"/>
          </w:tcPr>
          <w:p w14:paraId="5F113745" w14:textId="77777777" w:rsidR="009E610C" w:rsidRPr="002E0BCA" w:rsidRDefault="009E610C" w:rsidP="002D3EBF">
            <w:pPr>
              <w:pStyle w:val="Default"/>
              <w:jc w:val="center"/>
            </w:pPr>
            <w:r w:rsidRPr="002E0BCA">
              <w:t>Доза препаратов кальция</w:t>
            </w:r>
          </w:p>
          <w:p w14:paraId="328241C9" w14:textId="77777777" w:rsidR="009E610C" w:rsidRPr="002E0BCA" w:rsidRDefault="009E610C" w:rsidP="002D3EBF">
            <w:pPr>
              <w:jc w:val="center"/>
              <w:rPr>
                <w:szCs w:val="24"/>
              </w:rPr>
            </w:pPr>
          </w:p>
        </w:tc>
      </w:tr>
      <w:tr w:rsidR="009E610C" w:rsidRPr="002E0BCA" w14:paraId="091F123B" w14:textId="77777777" w:rsidTr="002D3EBF">
        <w:tc>
          <w:tcPr>
            <w:tcW w:w="3115" w:type="dxa"/>
          </w:tcPr>
          <w:p w14:paraId="2ADC161B" w14:textId="77777777" w:rsidR="009E610C" w:rsidRPr="002E0BCA" w:rsidRDefault="009E610C" w:rsidP="002D3EBF">
            <w:pPr>
              <w:pStyle w:val="Default"/>
              <w:jc w:val="both"/>
            </w:pPr>
            <w:r w:rsidRPr="002E0BCA">
              <w:t xml:space="preserve">2,35 ммоль/л и выше </w:t>
            </w:r>
          </w:p>
          <w:p w14:paraId="5848D257" w14:textId="77777777" w:rsidR="009E610C" w:rsidRPr="002E0BCA" w:rsidRDefault="009E610C" w:rsidP="002D3EBF">
            <w:pPr>
              <w:rPr>
                <w:szCs w:val="24"/>
              </w:rPr>
            </w:pPr>
          </w:p>
        </w:tc>
        <w:tc>
          <w:tcPr>
            <w:tcW w:w="3115" w:type="dxa"/>
          </w:tcPr>
          <w:p w14:paraId="7CBA26D9" w14:textId="77777777" w:rsidR="009E610C" w:rsidRPr="002E0BCA" w:rsidRDefault="009E610C" w:rsidP="002D3EBF">
            <w:pPr>
              <w:pStyle w:val="Default"/>
              <w:jc w:val="both"/>
            </w:pPr>
            <w:r w:rsidRPr="002E0BCA">
              <w:t xml:space="preserve">0,5–0,75 мкг ежедневно в течение 3 мес. с контролем уровня кальция каждые 3 месяца в течение 1 года для коррекции дозы препарата </w:t>
            </w:r>
          </w:p>
          <w:p w14:paraId="0C714B78" w14:textId="77777777" w:rsidR="009E610C" w:rsidRPr="002E0BCA" w:rsidRDefault="009E610C" w:rsidP="002D3EBF">
            <w:pPr>
              <w:rPr>
                <w:szCs w:val="24"/>
              </w:rPr>
            </w:pPr>
          </w:p>
        </w:tc>
        <w:tc>
          <w:tcPr>
            <w:tcW w:w="3115" w:type="dxa"/>
          </w:tcPr>
          <w:p w14:paraId="7168FF27" w14:textId="77777777" w:rsidR="009E610C" w:rsidRPr="002E0BCA" w:rsidRDefault="009E610C" w:rsidP="002D3EBF">
            <w:pPr>
              <w:pStyle w:val="Default"/>
              <w:jc w:val="both"/>
            </w:pPr>
            <w:r w:rsidRPr="002E0BCA">
              <w:t xml:space="preserve">С 1-го дня лечения оссеин- гидроксиапатитный комплекс по 1 таблетки 2 раза в день или препарат кальция 500–1000 мг в сутки в течение всего периода лечения </w:t>
            </w:r>
          </w:p>
          <w:p w14:paraId="64115CB9" w14:textId="77777777" w:rsidR="009E610C" w:rsidRPr="002E0BCA" w:rsidRDefault="009E610C" w:rsidP="002D3EBF">
            <w:pPr>
              <w:rPr>
                <w:szCs w:val="24"/>
              </w:rPr>
            </w:pPr>
          </w:p>
        </w:tc>
      </w:tr>
      <w:tr w:rsidR="009E610C" w:rsidRPr="002E0BCA" w14:paraId="5EC5CB29" w14:textId="77777777" w:rsidTr="002D3EBF">
        <w:tc>
          <w:tcPr>
            <w:tcW w:w="3115" w:type="dxa"/>
          </w:tcPr>
          <w:p w14:paraId="080B1FED" w14:textId="77777777" w:rsidR="009E610C" w:rsidRPr="002E0BCA" w:rsidRDefault="009E610C" w:rsidP="002D3EBF">
            <w:pPr>
              <w:pStyle w:val="Default"/>
            </w:pPr>
            <w:r w:rsidRPr="002E0BCA">
              <w:t xml:space="preserve">2,0 –2,30 ммоль/л </w:t>
            </w:r>
          </w:p>
        </w:tc>
        <w:tc>
          <w:tcPr>
            <w:tcW w:w="3115" w:type="dxa"/>
          </w:tcPr>
          <w:p w14:paraId="2DD48D4F" w14:textId="77777777" w:rsidR="009E610C" w:rsidRPr="002E0BCA" w:rsidRDefault="009E610C" w:rsidP="002D3EBF">
            <w:pPr>
              <w:pStyle w:val="Default"/>
            </w:pPr>
            <w:r w:rsidRPr="002E0BCA">
              <w:t xml:space="preserve">0,75–1,0 мкг ежедневно в течение 3 мес. с контролем кальция крови 1 раз в 3 мес. в течение всего периода лечения </w:t>
            </w:r>
          </w:p>
        </w:tc>
        <w:tc>
          <w:tcPr>
            <w:tcW w:w="3115" w:type="dxa"/>
          </w:tcPr>
          <w:p w14:paraId="4E3DCABE" w14:textId="77777777" w:rsidR="009E610C" w:rsidRPr="002E0BCA" w:rsidRDefault="009E610C" w:rsidP="002D3EBF">
            <w:pPr>
              <w:pStyle w:val="Default"/>
            </w:pPr>
            <w:r w:rsidRPr="002E0BCA">
              <w:t xml:space="preserve">С 1-го дня лечения оссеин- гидроксиапатитный комплекс по 2 таблетки 2 раза в день первые 3 мес., далее по 1 таблетке 2 раза в день или препарат кальция 500–1000 мг в течение всего периода лечения </w:t>
            </w:r>
          </w:p>
          <w:p w14:paraId="3397B9F5" w14:textId="77777777" w:rsidR="009E610C" w:rsidRPr="002E0BCA" w:rsidRDefault="009E610C" w:rsidP="002D3EBF">
            <w:pPr>
              <w:pStyle w:val="Default"/>
            </w:pPr>
          </w:p>
        </w:tc>
      </w:tr>
    </w:tbl>
    <w:p w14:paraId="650FD7F5" w14:textId="77777777" w:rsidR="009E610C" w:rsidRPr="002E0BCA" w:rsidRDefault="009E610C" w:rsidP="009E610C">
      <w:pPr>
        <w:rPr>
          <w:szCs w:val="24"/>
        </w:rPr>
      </w:pPr>
    </w:p>
    <w:p w14:paraId="2BDCB9B5" w14:textId="77777777" w:rsidR="009E610C" w:rsidRPr="00314E71" w:rsidRDefault="009E610C" w:rsidP="009E610C">
      <w:pPr>
        <w:rPr>
          <w:b/>
          <w:szCs w:val="24"/>
        </w:rPr>
      </w:pPr>
      <w:r>
        <w:rPr>
          <w:b/>
          <w:szCs w:val="24"/>
        </w:rPr>
        <w:t>Хирургическое</w:t>
      </w:r>
      <w:r w:rsidRPr="00314E71">
        <w:rPr>
          <w:b/>
          <w:szCs w:val="24"/>
        </w:rPr>
        <w:t xml:space="preserve"> лечение:</w:t>
      </w:r>
    </w:p>
    <w:p w14:paraId="4DCD1737" w14:textId="77777777" w:rsidR="009E610C" w:rsidRDefault="009E610C" w:rsidP="009E610C">
      <w:pPr>
        <w:rPr>
          <w:szCs w:val="24"/>
        </w:rPr>
      </w:pPr>
      <w:r w:rsidRPr="002E0BCA">
        <w:rPr>
          <w:szCs w:val="24"/>
        </w:rPr>
        <w:t>Начиная со стадии 3</w:t>
      </w:r>
      <w:r w:rsidRPr="002E0BCA">
        <w:rPr>
          <w:szCs w:val="24"/>
          <w:lang w:val="en-US"/>
        </w:rPr>
        <w:t>B</w:t>
      </w:r>
      <w:r w:rsidRPr="002E0BCA">
        <w:rPr>
          <w:szCs w:val="24"/>
        </w:rPr>
        <w:t xml:space="preserve"> консервативное лечение малоэффективно. Этим пациентам показано хирургическое лечение в объёме тотального эндопротезирования тазобедренного сустава. Иные варианты оперативного лечения, как ресурфейсинг головки бедра, остеоперфорация (туннелизация) и пластика васкуляризованными трансплантатами у гематологических пациентов увеличивают риски послеоперационных осложнений и не могут быть рекомендованы. Оперативное лечение выполняется в плановом порядке после достижения стойкой ремиссии гематологического заболевания. </w:t>
      </w:r>
    </w:p>
    <w:p w14:paraId="5000773D" w14:textId="267745A1" w:rsidR="009E610C" w:rsidRPr="00BE507B" w:rsidRDefault="009E610C" w:rsidP="009E610C">
      <w:pPr>
        <w:rPr>
          <w:szCs w:val="24"/>
        </w:rPr>
      </w:pPr>
      <w:r>
        <w:rPr>
          <w:szCs w:val="24"/>
        </w:rPr>
        <w:t>В</w:t>
      </w:r>
      <w:r w:rsidRPr="00BE507B">
        <w:rPr>
          <w:szCs w:val="24"/>
        </w:rPr>
        <w:t xml:space="preserve"> послеоперационном периоде в течение года</w:t>
      </w:r>
      <w:r>
        <w:rPr>
          <w:szCs w:val="24"/>
        </w:rPr>
        <w:t xml:space="preserve"> пациентам с остеонекрозом должна проводиться</w:t>
      </w:r>
      <w:r w:rsidRPr="00BE507B">
        <w:rPr>
          <w:szCs w:val="24"/>
        </w:rPr>
        <w:t xml:space="preserve"> фармакотерапи</w:t>
      </w:r>
      <w:r>
        <w:rPr>
          <w:szCs w:val="24"/>
        </w:rPr>
        <w:t>я</w:t>
      </w:r>
      <w:r w:rsidRPr="00BE507B">
        <w:rPr>
          <w:szCs w:val="24"/>
        </w:rPr>
        <w:t xml:space="preserve"> остеопороза, направленн</w:t>
      </w:r>
      <w:r>
        <w:rPr>
          <w:szCs w:val="24"/>
        </w:rPr>
        <w:t>ая</w:t>
      </w:r>
      <w:r w:rsidRPr="00BE507B">
        <w:rPr>
          <w:szCs w:val="24"/>
        </w:rPr>
        <w:t xml:space="preserve"> на нормализацию нарушенного метаболизма костной ткани.</w:t>
      </w:r>
    </w:p>
    <w:p w14:paraId="3CEB4C55" w14:textId="77777777" w:rsidR="009E610C" w:rsidRPr="002E0BCA" w:rsidRDefault="009E610C" w:rsidP="009E610C">
      <w:pPr>
        <w:pStyle w:val="Literature"/>
        <w:ind w:left="0" w:firstLine="0"/>
        <w:rPr>
          <w:szCs w:val="24"/>
        </w:rPr>
      </w:pPr>
    </w:p>
    <w:p w14:paraId="36CBD342" w14:textId="5E94891E" w:rsidR="00B61B7C" w:rsidRDefault="00621E4D" w:rsidP="00B61B7C">
      <w:pPr>
        <w:pStyle w:val="2"/>
      </w:pPr>
      <w:bookmarkStart w:id="75" w:name="_Toc65586413"/>
      <w:r w:rsidRPr="009E610C">
        <w:t>7.1</w:t>
      </w:r>
      <w:r>
        <w:t xml:space="preserve">1. </w:t>
      </w:r>
      <w:bookmarkStart w:id="76" w:name="_Toc57985408"/>
      <w:bookmarkStart w:id="77" w:name="_Toc64295959"/>
      <w:r w:rsidR="00B61B7C" w:rsidRPr="00761653">
        <w:t xml:space="preserve">Диагностика и лечение </w:t>
      </w:r>
      <w:r w:rsidR="00B61B7C">
        <w:t xml:space="preserve">бактериальных </w:t>
      </w:r>
      <w:r w:rsidR="00B61B7C" w:rsidRPr="00761653">
        <w:t>инфекционных осложнений</w:t>
      </w:r>
      <w:bookmarkEnd w:id="75"/>
      <w:bookmarkEnd w:id="76"/>
      <w:bookmarkEnd w:id="77"/>
    </w:p>
    <w:p w14:paraId="44744D83" w14:textId="784BFE1C" w:rsidR="00B61B7C" w:rsidRDefault="00B61B7C" w:rsidP="00B61B7C">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B0402F">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97,98]","plainTextFormattedCitation":"[97,98]","previouslyFormattedCitation":"[97,98]"},"properties":{"noteIndex":0},"schema":"https://github.com/citation-style-language/schema/raw/master/csl-citation.json"}</w:instrText>
      </w:r>
      <w:r>
        <w:fldChar w:fldCharType="separate"/>
      </w:r>
      <w:r w:rsidR="00D43181" w:rsidRPr="00D43181">
        <w:rPr>
          <w:noProof/>
        </w:rPr>
        <w:t>[97,98]</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3CCE7FD2" w14:textId="77777777" w:rsidR="00B61B7C" w:rsidRPr="00761653" w:rsidRDefault="00B61B7C" w:rsidP="00B61B7C">
      <w:pPr>
        <w:ind w:firstLine="708"/>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590A5DF9" w14:textId="77777777" w:rsidR="00B61B7C" w:rsidRDefault="00B61B7C" w:rsidP="00B61B7C">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7DC40C9E" w14:textId="77777777" w:rsidR="00B61B7C" w:rsidRDefault="00B61B7C" w:rsidP="00B61B7C">
      <w:pPr>
        <w:widowControl w:val="0"/>
        <w:autoSpaceDE w:val="0"/>
        <w:autoSpaceDN w:val="0"/>
        <w:adjustRightInd w:val="0"/>
        <w:ind w:right="49"/>
        <w:contextualSpacing/>
        <w:rPr>
          <w:b/>
        </w:rPr>
      </w:pPr>
    </w:p>
    <w:p w14:paraId="65251091" w14:textId="77777777" w:rsidR="00B61B7C" w:rsidRPr="005A451C" w:rsidRDefault="00B61B7C" w:rsidP="00B61B7C">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59F97E97" w14:textId="10A20EE3" w:rsidR="00B61B7C" w:rsidRPr="00761653" w:rsidRDefault="00B61B7C" w:rsidP="00B61B7C">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B0402F">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97]","plainTextFormattedCitation":"[97]","previouslyFormattedCitation":"[97]"},"properties":{"noteIndex":0},"schema":"https://github.com/citation-style-language/schema/raw/master/csl-citation.json"}</w:instrText>
      </w:r>
      <w:r>
        <w:fldChar w:fldCharType="separate"/>
      </w:r>
      <w:r w:rsidR="00D43181" w:rsidRPr="00D43181">
        <w:rPr>
          <w:noProof/>
        </w:rPr>
        <w:t>[97]</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B0402F">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99]","plainTextFormattedCitation":"[99]","previouslyFormattedCitation":"[99]"},"properties":{"noteIndex":0},"schema":"https://github.com/citation-style-language/schema/raw/master/csl-citation.json"}</w:instrText>
      </w:r>
      <w:r>
        <w:fldChar w:fldCharType="separate"/>
      </w:r>
      <w:r w:rsidR="00D43181" w:rsidRPr="00D43181">
        <w:rPr>
          <w:noProof/>
        </w:rPr>
        <w:t>[99]</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537A409E" w14:textId="436262BD" w:rsidR="00B61B7C" w:rsidRPr="00761653" w:rsidRDefault="00B61B7C" w:rsidP="00B61B7C">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B0402F">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00]","plainTextFormattedCitation":"[100]","previouslyFormattedCitation":"[100]"},"properties":{"noteIndex":0},"schema":"https://github.com/citation-style-language/schema/raw/master/csl-citation.json"}</w:instrText>
      </w:r>
      <w:r>
        <w:fldChar w:fldCharType="separate"/>
      </w:r>
      <w:r w:rsidR="00D43181" w:rsidRPr="00D43181">
        <w:rPr>
          <w:noProof/>
        </w:rPr>
        <w:t>[100]</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B0402F">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99]","plainTextFormattedCitation":"[99]","previouslyFormattedCitation":"[99]"},"properties":{"noteIndex":0},"schema":"https://github.com/citation-style-language/schema/raw/master/csl-citation.json"}</w:instrText>
      </w:r>
      <w:r>
        <w:rPr>
          <w:i/>
          <w:iCs/>
        </w:rPr>
        <w:fldChar w:fldCharType="separate"/>
      </w:r>
      <w:r w:rsidR="00D43181" w:rsidRPr="00D43181">
        <w:rPr>
          <w:iCs/>
          <w:noProof/>
        </w:rPr>
        <w:t>[99]</w:t>
      </w:r>
      <w:r>
        <w:rPr>
          <w:i/>
          <w:iCs/>
        </w:rPr>
        <w:fldChar w:fldCharType="end"/>
      </w:r>
      <w:r w:rsidRPr="00761653">
        <w:t>.</w:t>
      </w:r>
    </w:p>
    <w:p w14:paraId="140DDE78" w14:textId="77777777" w:rsidR="00B61B7C" w:rsidRDefault="00B61B7C" w:rsidP="00B61B7C">
      <w:pPr>
        <w:widowControl w:val="0"/>
        <w:autoSpaceDE w:val="0"/>
        <w:autoSpaceDN w:val="0"/>
        <w:adjustRightInd w:val="0"/>
        <w:ind w:right="49"/>
        <w:contextualSpacing/>
        <w:rPr>
          <w:b/>
        </w:rPr>
      </w:pPr>
    </w:p>
    <w:p w14:paraId="731C58BD" w14:textId="77777777" w:rsidR="00B61B7C" w:rsidRPr="00CD4DE7" w:rsidRDefault="00B61B7C" w:rsidP="00B61B7C">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21853EE0" w14:textId="77777777" w:rsidR="00B61B7C" w:rsidRDefault="00B61B7C" w:rsidP="00B61B7C">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0FC9E6BA" w14:textId="77777777" w:rsidR="00B61B7C" w:rsidRDefault="00B61B7C" w:rsidP="00B20852">
      <w:pPr>
        <w:pStyle w:val="afe"/>
        <w:widowControl w:val="0"/>
        <w:numPr>
          <w:ilvl w:val="0"/>
          <w:numId w:val="71"/>
        </w:numPr>
        <w:autoSpaceDE w:val="0"/>
        <w:autoSpaceDN w:val="0"/>
        <w:adjustRightInd w:val="0"/>
        <w:ind w:right="49"/>
      </w:pPr>
      <w:r w:rsidRPr="00940E71">
        <w:t xml:space="preserve">скудность </w:t>
      </w:r>
      <w:r>
        <w:t xml:space="preserve">клинических проявлений; </w:t>
      </w:r>
    </w:p>
    <w:p w14:paraId="4FA52EC2" w14:textId="77777777" w:rsidR="00B61B7C" w:rsidRDefault="00B61B7C" w:rsidP="00B20852">
      <w:pPr>
        <w:pStyle w:val="afe"/>
        <w:widowControl w:val="0"/>
        <w:numPr>
          <w:ilvl w:val="0"/>
          <w:numId w:val="71"/>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0EFFA35E" w14:textId="77777777" w:rsidR="00B61B7C" w:rsidRPr="00940E71" w:rsidRDefault="00B61B7C" w:rsidP="00B20852">
      <w:pPr>
        <w:pStyle w:val="afe"/>
        <w:widowControl w:val="0"/>
        <w:numPr>
          <w:ilvl w:val="0"/>
          <w:numId w:val="71"/>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002B0D4B" w14:textId="77777777" w:rsidR="00B61B7C" w:rsidRPr="00761653" w:rsidRDefault="00B61B7C" w:rsidP="00B61B7C">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0EA995F2" w14:textId="77777777" w:rsidR="00B61B7C" w:rsidRPr="00761653" w:rsidRDefault="00B61B7C" w:rsidP="00B61B7C">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1AEA1206" w14:textId="77777777" w:rsidR="00B61B7C" w:rsidRDefault="00B61B7C" w:rsidP="00B61B7C">
      <w:pPr>
        <w:widowControl w:val="0"/>
        <w:autoSpaceDE w:val="0"/>
        <w:autoSpaceDN w:val="0"/>
        <w:adjustRightInd w:val="0"/>
        <w:ind w:right="49"/>
        <w:contextualSpacing/>
        <w:rPr>
          <w:b/>
        </w:rPr>
      </w:pPr>
    </w:p>
    <w:p w14:paraId="20C23F5D" w14:textId="77777777" w:rsidR="00B61B7C" w:rsidRPr="00CD4DE7" w:rsidRDefault="00B61B7C" w:rsidP="00B61B7C">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57058DE7" w14:textId="77777777" w:rsidR="00B61B7C" w:rsidRPr="0076198F" w:rsidRDefault="00B61B7C" w:rsidP="00B61B7C">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B21BCD3" w14:textId="77777777" w:rsidR="00B61B7C" w:rsidRPr="0076198F" w:rsidRDefault="00B61B7C" w:rsidP="00B61B7C">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28559F54" w14:textId="77777777" w:rsidR="00B61B7C" w:rsidRPr="0076198F" w:rsidRDefault="00B61B7C" w:rsidP="00B61B7C">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77CE2796" w14:textId="77777777" w:rsidR="00B61B7C" w:rsidRPr="0076198F" w:rsidRDefault="00B61B7C" w:rsidP="00B20852">
      <w:pPr>
        <w:pStyle w:val="afe"/>
        <w:numPr>
          <w:ilvl w:val="0"/>
          <w:numId w:val="82"/>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3AD1B009" w14:textId="77777777" w:rsidR="00B61B7C" w:rsidRPr="0076198F" w:rsidRDefault="00B61B7C" w:rsidP="00B20852">
      <w:pPr>
        <w:pStyle w:val="afe"/>
        <w:numPr>
          <w:ilvl w:val="0"/>
          <w:numId w:val="82"/>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195B1D91" w14:textId="77777777" w:rsidR="00B61B7C" w:rsidRPr="0076198F" w:rsidRDefault="00B61B7C" w:rsidP="00B20852">
      <w:pPr>
        <w:pStyle w:val="afe"/>
        <w:numPr>
          <w:ilvl w:val="0"/>
          <w:numId w:val="82"/>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578A046A" w14:textId="77777777" w:rsidR="00B61B7C" w:rsidRPr="0076198F" w:rsidRDefault="00B61B7C" w:rsidP="00B20852">
      <w:pPr>
        <w:pStyle w:val="afe"/>
        <w:numPr>
          <w:ilvl w:val="0"/>
          <w:numId w:val="82"/>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64D82DF2" w14:textId="77777777" w:rsidR="00B61B7C" w:rsidRPr="0076198F" w:rsidRDefault="00B61B7C" w:rsidP="00B20852">
      <w:pPr>
        <w:pStyle w:val="afe"/>
        <w:numPr>
          <w:ilvl w:val="0"/>
          <w:numId w:val="82"/>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54679C24" w14:textId="77777777" w:rsidR="00B61B7C" w:rsidRPr="0076198F" w:rsidRDefault="00B61B7C" w:rsidP="00B20852">
      <w:pPr>
        <w:pStyle w:val="afe"/>
        <w:numPr>
          <w:ilvl w:val="0"/>
          <w:numId w:val="82"/>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25DDFB41" w14:textId="77777777" w:rsidR="00B61B7C" w:rsidRDefault="00B61B7C" w:rsidP="00B61B7C">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4FFCAED9" w14:textId="77777777" w:rsidR="00B61B7C" w:rsidRPr="00761653" w:rsidRDefault="00B61B7C" w:rsidP="00B61B7C">
      <w:pPr>
        <w:widowControl w:val="0"/>
        <w:autoSpaceDE w:val="0"/>
        <w:autoSpaceDN w:val="0"/>
        <w:adjustRightInd w:val="0"/>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2BCCAA8D" w14:textId="77777777" w:rsidR="00B61B7C" w:rsidRPr="00761653" w:rsidRDefault="00B61B7C" w:rsidP="00B61B7C">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65B7B664" w14:textId="77777777" w:rsidR="00B61B7C" w:rsidRPr="00761653" w:rsidRDefault="00B61B7C" w:rsidP="00B61B7C">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53DD0BFE" w14:textId="77777777" w:rsidR="00B61B7C" w:rsidRPr="00761653" w:rsidRDefault="00B61B7C" w:rsidP="00B61B7C">
      <w:pPr>
        <w:widowControl w:val="0"/>
        <w:tabs>
          <w:tab w:val="left" w:pos="0"/>
        </w:tabs>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6221FE2A" w14:textId="77777777" w:rsidR="00B61B7C" w:rsidRPr="00C73751" w:rsidRDefault="00B61B7C" w:rsidP="00B61B7C">
      <w:pPr>
        <w:widowControl w:val="0"/>
        <w:tabs>
          <w:tab w:val="left" w:pos="0"/>
        </w:tabs>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4D208ADE" w14:textId="77777777" w:rsidR="00B61B7C" w:rsidRPr="00761653" w:rsidRDefault="00B61B7C" w:rsidP="00B61B7C">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747C38EB" w14:textId="77777777" w:rsidR="00B61B7C" w:rsidRPr="00761653" w:rsidRDefault="00B61B7C" w:rsidP="00B61B7C">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5CA07A24" w14:textId="77777777" w:rsidR="00B61B7C" w:rsidRPr="00761653" w:rsidRDefault="00B61B7C" w:rsidP="00B61B7C">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137AB124" w14:textId="77777777" w:rsidR="00B61B7C" w:rsidRDefault="00B61B7C" w:rsidP="00B61B7C">
      <w:pPr>
        <w:widowControl w:val="0"/>
        <w:tabs>
          <w:tab w:val="left" w:pos="0"/>
        </w:tabs>
        <w:autoSpaceDE w:val="0"/>
        <w:autoSpaceDN w:val="0"/>
        <w:adjustRightInd w:val="0"/>
        <w:ind w:right="49"/>
        <w:contextualSpacing/>
      </w:pPr>
      <w:r w:rsidRPr="00761653">
        <w:t xml:space="preserve">Исследование </w:t>
      </w:r>
      <w:r>
        <w:t>показано:</w:t>
      </w:r>
      <w:r w:rsidRPr="00761653">
        <w:t xml:space="preserve"> </w:t>
      </w:r>
    </w:p>
    <w:p w14:paraId="64EA616E" w14:textId="77777777" w:rsidR="00B61B7C" w:rsidRPr="00C73751" w:rsidRDefault="00B61B7C" w:rsidP="00B20852">
      <w:pPr>
        <w:pStyle w:val="afe"/>
        <w:widowControl w:val="0"/>
        <w:numPr>
          <w:ilvl w:val="0"/>
          <w:numId w:val="72"/>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0EA8B160" w14:textId="77777777" w:rsidR="00B61B7C" w:rsidRDefault="00B61B7C" w:rsidP="00B20852">
      <w:pPr>
        <w:pStyle w:val="afe"/>
        <w:widowControl w:val="0"/>
        <w:numPr>
          <w:ilvl w:val="0"/>
          <w:numId w:val="72"/>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78A95F60" w14:textId="77777777" w:rsidR="00B61B7C" w:rsidRDefault="00B61B7C" w:rsidP="00B20852">
      <w:pPr>
        <w:pStyle w:val="afe"/>
        <w:widowControl w:val="0"/>
        <w:numPr>
          <w:ilvl w:val="0"/>
          <w:numId w:val="72"/>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14BCEC39" w14:textId="6E0739FD" w:rsidR="00B61B7C" w:rsidRPr="00CB604C" w:rsidRDefault="00B61B7C" w:rsidP="00B61B7C">
      <w:pPr>
        <w:widowControl w:val="0"/>
        <w:tabs>
          <w:tab w:val="left" w:pos="0"/>
        </w:tabs>
        <w:autoSpaceDE w:val="0"/>
        <w:autoSpaceDN w:val="0"/>
        <w:adjustRightInd w:val="0"/>
        <w:ind w:right="49"/>
      </w:pP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2EBF1469" w14:textId="77777777" w:rsidR="00B61B7C" w:rsidRDefault="00B61B7C" w:rsidP="00B61B7C">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737EC17B" w14:textId="77777777" w:rsidR="00B61B7C" w:rsidRDefault="00B61B7C" w:rsidP="00B20852">
      <w:pPr>
        <w:pStyle w:val="afe"/>
        <w:widowControl w:val="0"/>
        <w:numPr>
          <w:ilvl w:val="0"/>
          <w:numId w:val="73"/>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60D17482" w14:textId="77777777" w:rsidR="00B61B7C" w:rsidRPr="00CB604C" w:rsidRDefault="00B61B7C" w:rsidP="00B20852">
      <w:pPr>
        <w:pStyle w:val="afe"/>
        <w:widowControl w:val="0"/>
        <w:numPr>
          <w:ilvl w:val="0"/>
          <w:numId w:val="73"/>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5E6F7D8F" w14:textId="77777777" w:rsidR="00B61B7C" w:rsidRPr="00761653" w:rsidRDefault="00B61B7C" w:rsidP="00B61B7C">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7630CB16" w14:textId="77777777" w:rsidR="00B61B7C" w:rsidRPr="009F2603" w:rsidRDefault="00B61B7C" w:rsidP="00B61B7C">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48EBF9A9" w14:textId="77777777" w:rsidR="00B61B7C" w:rsidRPr="00284D51" w:rsidRDefault="00B61B7C" w:rsidP="00B61B7C">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1FD5AD2D" w14:textId="77777777" w:rsidR="00B61B7C" w:rsidRPr="00284D51" w:rsidRDefault="00B61B7C" w:rsidP="00B61B7C">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63615696" w14:textId="77777777" w:rsidR="00B61B7C" w:rsidRPr="00833774" w:rsidRDefault="00B61B7C" w:rsidP="00B20852">
      <w:pPr>
        <w:pStyle w:val="afe"/>
        <w:widowControl w:val="0"/>
        <w:numPr>
          <w:ilvl w:val="0"/>
          <w:numId w:val="74"/>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28439E06" w14:textId="77777777" w:rsidR="00B61B7C" w:rsidRDefault="00B61B7C" w:rsidP="00B20852">
      <w:pPr>
        <w:pStyle w:val="afe"/>
        <w:widowControl w:val="0"/>
        <w:numPr>
          <w:ilvl w:val="0"/>
          <w:numId w:val="74"/>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45120460" w14:textId="77777777" w:rsidR="00B61B7C" w:rsidRDefault="00B61B7C" w:rsidP="00B20852">
      <w:pPr>
        <w:pStyle w:val="afe"/>
        <w:widowControl w:val="0"/>
        <w:numPr>
          <w:ilvl w:val="0"/>
          <w:numId w:val="74"/>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5F3EB98E" w14:textId="4991F705" w:rsidR="00B61B7C" w:rsidRPr="00761653" w:rsidRDefault="00B61B7C" w:rsidP="00B61B7C">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B0402F">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01]","plainTextFormattedCitation":"[101]","previouslyFormattedCitation":"[101]"},"properties":{"noteIndex":0},"schema":"https://github.com/citation-style-language/schema/raw/master/csl-citation.json"}</w:instrText>
      </w:r>
      <w:r>
        <w:fldChar w:fldCharType="separate"/>
      </w:r>
      <w:r w:rsidR="00D43181" w:rsidRPr="00D43181">
        <w:rPr>
          <w:noProof/>
        </w:rPr>
        <w:t>[101]</w:t>
      </w:r>
      <w:r>
        <w:fldChar w:fldCharType="end"/>
      </w:r>
      <w:r w:rsidRPr="00761653">
        <w:t xml:space="preserve">. </w:t>
      </w:r>
    </w:p>
    <w:p w14:paraId="04615EE5" w14:textId="77777777" w:rsidR="00B61B7C" w:rsidRPr="00284D51" w:rsidRDefault="00B61B7C" w:rsidP="00B61B7C">
      <w:pPr>
        <w:widowControl w:val="0"/>
        <w:tabs>
          <w:tab w:val="left" w:pos="0"/>
        </w:tabs>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268236A8" w14:textId="77777777" w:rsidR="00B61B7C" w:rsidRDefault="00B61B7C" w:rsidP="00B20852">
      <w:pPr>
        <w:pStyle w:val="afe"/>
        <w:widowControl w:val="0"/>
        <w:numPr>
          <w:ilvl w:val="0"/>
          <w:numId w:val="75"/>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6C779F19" w14:textId="77777777" w:rsidR="00B61B7C" w:rsidRDefault="00B61B7C" w:rsidP="00B20852">
      <w:pPr>
        <w:pStyle w:val="afe"/>
        <w:widowControl w:val="0"/>
        <w:numPr>
          <w:ilvl w:val="0"/>
          <w:numId w:val="75"/>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441F7AA4" w14:textId="77777777" w:rsidR="00B61B7C" w:rsidRPr="00315F82" w:rsidRDefault="00B61B7C" w:rsidP="00B61B7C">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06B0C976" w14:textId="77777777" w:rsidR="00B61B7C" w:rsidRPr="00284D51" w:rsidRDefault="00B61B7C" w:rsidP="00B61B7C">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472D6C37" w14:textId="77777777" w:rsidR="00B61B7C" w:rsidRPr="00284D51" w:rsidRDefault="00B61B7C" w:rsidP="00B61B7C">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349D443C" w14:textId="77777777" w:rsidR="00B61B7C" w:rsidRPr="00284D51" w:rsidRDefault="00B61B7C" w:rsidP="00B61B7C">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104F8BDD" w14:textId="77777777" w:rsidR="00B61B7C" w:rsidRDefault="00B61B7C" w:rsidP="00B20852">
      <w:pPr>
        <w:pStyle w:val="afe"/>
        <w:widowControl w:val="0"/>
        <w:numPr>
          <w:ilvl w:val="0"/>
          <w:numId w:val="76"/>
        </w:numPr>
        <w:tabs>
          <w:tab w:val="left" w:pos="0"/>
        </w:tabs>
        <w:autoSpaceDE w:val="0"/>
        <w:autoSpaceDN w:val="0"/>
        <w:adjustRightInd w:val="0"/>
      </w:pPr>
      <w:r w:rsidRPr="00016F8E">
        <w:t xml:space="preserve">пневмония (аускультативные признаки); </w:t>
      </w:r>
    </w:p>
    <w:p w14:paraId="56B55D7F" w14:textId="77777777" w:rsidR="00B61B7C" w:rsidRDefault="00B61B7C" w:rsidP="00B20852">
      <w:pPr>
        <w:pStyle w:val="afe"/>
        <w:widowControl w:val="0"/>
        <w:numPr>
          <w:ilvl w:val="0"/>
          <w:numId w:val="76"/>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06D0C488" w14:textId="77777777" w:rsidR="00B61B7C" w:rsidRDefault="00B61B7C" w:rsidP="00B20852">
      <w:pPr>
        <w:pStyle w:val="afe"/>
        <w:widowControl w:val="0"/>
        <w:numPr>
          <w:ilvl w:val="0"/>
          <w:numId w:val="76"/>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12103E65" w14:textId="77777777" w:rsidR="00B61B7C" w:rsidRPr="00761653" w:rsidRDefault="00B61B7C" w:rsidP="00B61B7C">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143669E2" w14:textId="77777777" w:rsidR="00B61B7C" w:rsidRPr="008572A7" w:rsidRDefault="00B61B7C" w:rsidP="00B61B7C">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0688B7A1" w14:textId="77777777" w:rsidR="00B61B7C" w:rsidRDefault="00B61B7C" w:rsidP="00B20852">
      <w:pPr>
        <w:pStyle w:val="afe"/>
        <w:widowControl w:val="0"/>
        <w:numPr>
          <w:ilvl w:val="0"/>
          <w:numId w:val="77"/>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45F95BA0" w14:textId="77777777" w:rsidR="00B61B7C" w:rsidRDefault="00B61B7C" w:rsidP="00B20852">
      <w:pPr>
        <w:pStyle w:val="afe"/>
        <w:widowControl w:val="0"/>
        <w:numPr>
          <w:ilvl w:val="0"/>
          <w:numId w:val="77"/>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0A3CF58D" w14:textId="77777777" w:rsidR="00B61B7C" w:rsidRDefault="00B61B7C" w:rsidP="00B20852">
      <w:pPr>
        <w:pStyle w:val="afe"/>
        <w:widowControl w:val="0"/>
        <w:numPr>
          <w:ilvl w:val="0"/>
          <w:numId w:val="77"/>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5FA4CF54" w14:textId="77777777" w:rsidR="00B61B7C" w:rsidRPr="00016F8E" w:rsidRDefault="00B61B7C" w:rsidP="00B61B7C">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50B2B0B1" w14:textId="77777777" w:rsidR="00B61B7C" w:rsidRPr="008572A7" w:rsidRDefault="00B61B7C" w:rsidP="00B61B7C">
      <w:pPr>
        <w:widowControl w:val="0"/>
        <w:tabs>
          <w:tab w:val="left" w:pos="0"/>
        </w:tabs>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723154B5" w14:textId="77777777" w:rsidR="00B61B7C" w:rsidRDefault="00B61B7C" w:rsidP="00B20852">
      <w:pPr>
        <w:pStyle w:val="afe"/>
        <w:widowControl w:val="0"/>
        <w:numPr>
          <w:ilvl w:val="0"/>
          <w:numId w:val="78"/>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698B9EDC" w14:textId="77777777" w:rsidR="00B61B7C" w:rsidRPr="00016F8E" w:rsidRDefault="00B61B7C" w:rsidP="00B20852">
      <w:pPr>
        <w:pStyle w:val="afe"/>
        <w:widowControl w:val="0"/>
        <w:numPr>
          <w:ilvl w:val="0"/>
          <w:numId w:val="78"/>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2C5A488C" w14:textId="77777777" w:rsidR="00B61B7C" w:rsidRPr="00284D51" w:rsidRDefault="00B61B7C" w:rsidP="00B61B7C">
      <w:pPr>
        <w:widowControl w:val="0"/>
        <w:tabs>
          <w:tab w:val="left" w:pos="0"/>
        </w:tabs>
        <w:autoSpaceDE w:val="0"/>
        <w:autoSpaceDN w:val="0"/>
        <w:adjustRightInd w:val="0"/>
        <w:contextualSpacing/>
        <w:rPr>
          <w:i/>
          <w:iCs/>
        </w:rPr>
      </w:pPr>
      <w:r w:rsidRPr="00284D51">
        <w:rPr>
          <w:i/>
          <w:iCs/>
        </w:rPr>
        <w:t>Эхокардиография (ЭхоКГ), включая чрезпищеводную ЭхоКГ</w:t>
      </w:r>
    </w:p>
    <w:p w14:paraId="1E9DE88C" w14:textId="77777777" w:rsidR="00B61B7C" w:rsidRDefault="00B61B7C" w:rsidP="00B61B7C">
      <w:pPr>
        <w:widowControl w:val="0"/>
        <w:tabs>
          <w:tab w:val="left" w:pos="0"/>
        </w:tabs>
        <w:autoSpaceDE w:val="0"/>
        <w:autoSpaceDN w:val="0"/>
        <w:adjustRightInd w:val="0"/>
        <w:contextualSpacing/>
      </w:pPr>
      <w:r>
        <w:t>Проводится для исключения бактериального эндокардита, особенно в случае:</w:t>
      </w:r>
    </w:p>
    <w:p w14:paraId="2AEEF37D" w14:textId="77777777" w:rsidR="00B61B7C" w:rsidRDefault="00B61B7C" w:rsidP="00B20852">
      <w:pPr>
        <w:pStyle w:val="afe"/>
        <w:widowControl w:val="0"/>
        <w:numPr>
          <w:ilvl w:val="0"/>
          <w:numId w:val="79"/>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2BFFD7D4" w14:textId="77777777" w:rsidR="00B61B7C" w:rsidRDefault="00B61B7C" w:rsidP="00B20852">
      <w:pPr>
        <w:pStyle w:val="afe"/>
        <w:widowControl w:val="0"/>
        <w:numPr>
          <w:ilvl w:val="0"/>
          <w:numId w:val="79"/>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1107BC8E" w14:textId="77777777" w:rsidR="00B61B7C" w:rsidRPr="00016F8E" w:rsidRDefault="00B61B7C" w:rsidP="00B61B7C">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70D95392" w14:textId="77777777" w:rsidR="00B61B7C" w:rsidRPr="00761653" w:rsidRDefault="00B61B7C" w:rsidP="00B61B7C">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5C680CE3" w14:textId="77777777" w:rsidR="00B61B7C" w:rsidRDefault="00B61B7C" w:rsidP="00B61B7C">
      <w:pPr>
        <w:widowControl w:val="0"/>
        <w:autoSpaceDE w:val="0"/>
        <w:autoSpaceDN w:val="0"/>
        <w:adjustRightInd w:val="0"/>
        <w:ind w:firstLine="0"/>
        <w:contextualSpacing/>
      </w:pPr>
    </w:p>
    <w:p w14:paraId="1EC33C41" w14:textId="77777777" w:rsidR="00B61B7C" w:rsidRPr="00761653" w:rsidRDefault="00B61B7C" w:rsidP="00B61B7C">
      <w:pPr>
        <w:widowControl w:val="0"/>
        <w:autoSpaceDE w:val="0"/>
        <w:autoSpaceDN w:val="0"/>
        <w:adjustRightInd w:val="0"/>
        <w:ind w:firstLine="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B61B7C" w:rsidRPr="00761653" w14:paraId="01947466" w14:textId="77777777" w:rsidTr="002D3EBF">
        <w:trPr>
          <w:trHeight w:val="93"/>
        </w:trPr>
        <w:tc>
          <w:tcPr>
            <w:tcW w:w="3510" w:type="dxa"/>
            <w:tcMar>
              <w:top w:w="100" w:type="nil"/>
              <w:right w:w="100" w:type="nil"/>
            </w:tcMar>
            <w:vAlign w:val="center"/>
          </w:tcPr>
          <w:p w14:paraId="42EB50A5" w14:textId="77777777" w:rsidR="00B61B7C" w:rsidRPr="00761653" w:rsidRDefault="00B61B7C" w:rsidP="002D3EBF">
            <w:pPr>
              <w:widowControl w:val="0"/>
              <w:autoSpaceDE w:val="0"/>
              <w:autoSpaceDN w:val="0"/>
              <w:adjustRightInd w:val="0"/>
              <w:spacing w:line="240" w:lineRule="auto"/>
              <w:ind w:left="57" w:right="57" w:firstLine="0"/>
              <w:jc w:val="center"/>
              <w:rPr>
                <w:b/>
                <w:bCs/>
              </w:rPr>
            </w:pPr>
            <w:r w:rsidRPr="00761653">
              <w:rPr>
                <w:b/>
                <w:bCs/>
              </w:rPr>
              <w:t>Показания</w:t>
            </w:r>
          </w:p>
        </w:tc>
        <w:tc>
          <w:tcPr>
            <w:tcW w:w="6096" w:type="dxa"/>
            <w:tcMar>
              <w:top w:w="100" w:type="nil"/>
              <w:right w:w="100" w:type="nil"/>
            </w:tcMar>
            <w:vAlign w:val="center"/>
          </w:tcPr>
          <w:p w14:paraId="5881AB46" w14:textId="77777777" w:rsidR="00B61B7C" w:rsidRPr="00761653" w:rsidRDefault="00B61B7C" w:rsidP="002D3EBF">
            <w:pPr>
              <w:widowControl w:val="0"/>
              <w:autoSpaceDE w:val="0"/>
              <w:autoSpaceDN w:val="0"/>
              <w:adjustRightInd w:val="0"/>
              <w:spacing w:line="240" w:lineRule="auto"/>
              <w:ind w:left="57" w:right="57" w:firstLine="0"/>
              <w:jc w:val="center"/>
              <w:rPr>
                <w:b/>
                <w:bCs/>
              </w:rPr>
            </w:pPr>
            <w:r w:rsidRPr="00761653">
              <w:rPr>
                <w:b/>
                <w:bCs/>
              </w:rPr>
              <w:t>Исследование</w:t>
            </w:r>
          </w:p>
        </w:tc>
      </w:tr>
      <w:tr w:rsidR="00B61B7C" w:rsidRPr="00265B67" w14:paraId="18A6EDE2" w14:textId="77777777" w:rsidTr="002D3EBF">
        <w:trPr>
          <w:trHeight w:val="702"/>
        </w:trPr>
        <w:tc>
          <w:tcPr>
            <w:tcW w:w="3510" w:type="dxa"/>
            <w:tcMar>
              <w:top w:w="100" w:type="nil"/>
              <w:right w:w="100" w:type="nil"/>
            </w:tcMar>
            <w:vAlign w:val="center"/>
          </w:tcPr>
          <w:p w14:paraId="374229F9" w14:textId="77777777" w:rsidR="00B61B7C" w:rsidRPr="00761653" w:rsidRDefault="00B61B7C" w:rsidP="002D3EBF">
            <w:pPr>
              <w:widowControl w:val="0"/>
              <w:autoSpaceDE w:val="0"/>
              <w:autoSpaceDN w:val="0"/>
              <w:adjustRightInd w:val="0"/>
              <w:spacing w:line="240" w:lineRule="auto"/>
              <w:ind w:left="57" w:right="57" w:firstLine="0"/>
            </w:pPr>
            <w:r w:rsidRPr="00761653">
              <w:t xml:space="preserve">Температура ≥38°С, </w:t>
            </w:r>
          </w:p>
          <w:p w14:paraId="005102CA" w14:textId="77777777" w:rsidR="00B61B7C" w:rsidRPr="00761653" w:rsidRDefault="00B61B7C" w:rsidP="002D3EBF">
            <w:pPr>
              <w:widowControl w:val="0"/>
              <w:autoSpaceDE w:val="0"/>
              <w:autoSpaceDN w:val="0"/>
              <w:adjustRightInd w:val="0"/>
              <w:spacing w:line="240" w:lineRule="auto"/>
              <w:ind w:left="57" w:right="57" w:firstLine="0"/>
            </w:pPr>
            <w:r w:rsidRPr="00761653">
              <w:t>впервые возникшая</w:t>
            </w:r>
          </w:p>
        </w:tc>
        <w:tc>
          <w:tcPr>
            <w:tcW w:w="6096" w:type="dxa"/>
            <w:tcMar>
              <w:top w:w="100" w:type="nil"/>
              <w:right w:w="100" w:type="nil"/>
            </w:tcMar>
            <w:vAlign w:val="center"/>
          </w:tcPr>
          <w:p w14:paraId="3EE4A958" w14:textId="77777777" w:rsidR="00B61B7C" w:rsidRPr="00761653" w:rsidRDefault="00B61B7C" w:rsidP="002D3EBF">
            <w:pPr>
              <w:widowControl w:val="0"/>
              <w:autoSpaceDE w:val="0"/>
              <w:autoSpaceDN w:val="0"/>
              <w:adjustRightInd w:val="0"/>
              <w:spacing w:line="240" w:lineRule="auto"/>
              <w:ind w:left="57" w:right="57" w:firstLine="0"/>
            </w:pPr>
            <w:r w:rsidRPr="00761653">
              <w:t xml:space="preserve">Взятие крови в 2 флакона для гемокультуры </w:t>
            </w:r>
          </w:p>
          <w:p w14:paraId="65416405" w14:textId="77777777" w:rsidR="00B61B7C" w:rsidRPr="00761653" w:rsidRDefault="00B61B7C" w:rsidP="002D3EBF">
            <w:pPr>
              <w:widowControl w:val="0"/>
              <w:autoSpaceDE w:val="0"/>
              <w:autoSpaceDN w:val="0"/>
              <w:adjustRightInd w:val="0"/>
              <w:spacing w:line="240" w:lineRule="auto"/>
              <w:ind w:left="57" w:right="57" w:firstLine="0"/>
            </w:pPr>
            <w:r w:rsidRPr="00761653">
              <w:t>(вена-катетер или вена-вена)</w:t>
            </w:r>
          </w:p>
        </w:tc>
      </w:tr>
      <w:tr w:rsidR="00B61B7C" w:rsidRPr="00265B67" w14:paraId="00278AF6" w14:textId="77777777" w:rsidTr="002D3EBF">
        <w:trPr>
          <w:trHeight w:val="841"/>
        </w:trPr>
        <w:tc>
          <w:tcPr>
            <w:tcW w:w="3510" w:type="dxa"/>
            <w:tcMar>
              <w:top w:w="100" w:type="nil"/>
              <w:right w:w="100" w:type="nil"/>
            </w:tcMar>
            <w:vAlign w:val="center"/>
          </w:tcPr>
          <w:p w14:paraId="5700B750" w14:textId="77777777" w:rsidR="00B61B7C" w:rsidRPr="00761653" w:rsidRDefault="00B61B7C" w:rsidP="002D3EBF">
            <w:pPr>
              <w:widowControl w:val="0"/>
              <w:autoSpaceDE w:val="0"/>
              <w:autoSpaceDN w:val="0"/>
              <w:adjustRightInd w:val="0"/>
              <w:spacing w:line="240" w:lineRule="auto"/>
              <w:ind w:left="57" w:right="57" w:firstLine="0"/>
            </w:pPr>
            <w:r w:rsidRPr="00761653">
              <w:t>Температура ≥38°С в течение</w:t>
            </w:r>
          </w:p>
          <w:p w14:paraId="51856B74" w14:textId="77777777" w:rsidR="00B61B7C" w:rsidRPr="00761653" w:rsidRDefault="00B61B7C" w:rsidP="002D3EBF">
            <w:pPr>
              <w:widowControl w:val="0"/>
              <w:autoSpaceDE w:val="0"/>
              <w:autoSpaceDN w:val="0"/>
              <w:adjustRightInd w:val="0"/>
              <w:spacing w:line="240" w:lineRule="auto"/>
              <w:ind w:left="57" w:right="57" w:firstLine="0"/>
            </w:pPr>
            <w:r w:rsidRPr="00761653">
              <w:t xml:space="preserve"> ≥ 5 дней и лейкопения </w:t>
            </w:r>
          </w:p>
        </w:tc>
        <w:tc>
          <w:tcPr>
            <w:tcW w:w="6096" w:type="dxa"/>
            <w:tcMar>
              <w:top w:w="100" w:type="nil"/>
              <w:right w:w="100" w:type="nil"/>
            </w:tcMar>
            <w:vAlign w:val="center"/>
          </w:tcPr>
          <w:p w14:paraId="0678107E" w14:textId="77777777" w:rsidR="00B61B7C" w:rsidRPr="00761653" w:rsidRDefault="00B61B7C" w:rsidP="002D3EBF">
            <w:pPr>
              <w:spacing w:line="240" w:lineRule="auto"/>
              <w:ind w:left="57" w:right="57" w:firstLine="0"/>
              <w:contextualSpacing/>
              <w:rPr>
                <w:rFonts w:eastAsia="MS Mincho"/>
              </w:rPr>
            </w:pPr>
            <w:r w:rsidRPr="00761653">
              <w:t>Повторное взятие крови для гемокультуры 1 раз в неделю</w:t>
            </w:r>
          </w:p>
          <w:p w14:paraId="471D72F6" w14:textId="77777777" w:rsidR="00B61B7C" w:rsidRPr="00761653" w:rsidRDefault="00B61B7C" w:rsidP="002D3EBF">
            <w:pPr>
              <w:spacing w:line="240" w:lineRule="auto"/>
              <w:ind w:left="57" w:right="57" w:firstLine="0"/>
              <w:contextualSpacing/>
            </w:pPr>
            <w:r w:rsidRPr="00761653">
              <w:t>Микробиологическое исследование мочи</w:t>
            </w:r>
          </w:p>
          <w:p w14:paraId="4FD02241" w14:textId="77777777" w:rsidR="00B61B7C" w:rsidRPr="00761653" w:rsidRDefault="00B61B7C" w:rsidP="002D3EBF">
            <w:pPr>
              <w:spacing w:line="240" w:lineRule="auto"/>
              <w:ind w:left="57" w:right="57" w:firstLine="0"/>
              <w:contextualSpacing/>
            </w:pPr>
            <w:r w:rsidRPr="00761653">
              <w:t>Ректальный мазок</w:t>
            </w:r>
          </w:p>
          <w:p w14:paraId="7EBEFE1D" w14:textId="77777777" w:rsidR="00B61B7C" w:rsidRPr="00761653" w:rsidRDefault="00B61B7C" w:rsidP="002D3EBF">
            <w:pPr>
              <w:spacing w:line="240" w:lineRule="auto"/>
              <w:ind w:left="57" w:right="57" w:firstLine="0"/>
              <w:contextualSpacing/>
            </w:pPr>
            <w:r w:rsidRPr="00761653">
              <w:t>КТВР легких</w:t>
            </w:r>
          </w:p>
        </w:tc>
      </w:tr>
      <w:tr w:rsidR="00B61B7C" w:rsidRPr="00975FC1" w14:paraId="004587CE" w14:textId="77777777" w:rsidTr="002D3EBF">
        <w:trPr>
          <w:trHeight w:val="1491"/>
        </w:trPr>
        <w:tc>
          <w:tcPr>
            <w:tcW w:w="3510" w:type="dxa"/>
            <w:tcMar>
              <w:top w:w="100" w:type="nil"/>
              <w:right w:w="100" w:type="nil"/>
            </w:tcMar>
            <w:vAlign w:val="center"/>
          </w:tcPr>
          <w:p w14:paraId="080AAC8D" w14:textId="77777777" w:rsidR="00B61B7C" w:rsidRPr="00761653" w:rsidRDefault="00B61B7C" w:rsidP="002D3EBF">
            <w:pPr>
              <w:widowControl w:val="0"/>
              <w:autoSpaceDE w:val="0"/>
              <w:autoSpaceDN w:val="0"/>
              <w:adjustRightInd w:val="0"/>
              <w:spacing w:line="240" w:lineRule="auto"/>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1C8A6502" w14:textId="77777777" w:rsidR="00B61B7C" w:rsidRPr="00761653" w:rsidRDefault="00B61B7C" w:rsidP="002D3EBF">
            <w:pPr>
              <w:spacing w:line="240" w:lineRule="auto"/>
              <w:ind w:left="57" w:right="57" w:firstLine="0"/>
              <w:contextualSpacing/>
              <w:rPr>
                <w:rFonts w:eastAsia="MS Mincho"/>
              </w:rPr>
            </w:pPr>
            <w:r w:rsidRPr="00761653">
              <w:t>УЗИ брюшной полости</w:t>
            </w:r>
          </w:p>
          <w:p w14:paraId="0451C008" w14:textId="77777777" w:rsidR="00B61B7C" w:rsidRPr="00761653" w:rsidRDefault="00B61B7C" w:rsidP="002D3EBF">
            <w:pPr>
              <w:spacing w:line="240" w:lineRule="auto"/>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4F40B3FB" w14:textId="77777777" w:rsidR="00B61B7C" w:rsidRPr="00761653" w:rsidRDefault="00B61B7C" w:rsidP="002D3EBF">
            <w:pPr>
              <w:spacing w:line="240" w:lineRule="auto"/>
              <w:ind w:left="57" w:right="57" w:firstLine="0"/>
              <w:contextualSpacing/>
            </w:pPr>
            <w:r w:rsidRPr="00761653">
              <w:t>КТВР или МРТ органов брюшной полости при неинформативном УЗИ</w:t>
            </w:r>
          </w:p>
        </w:tc>
      </w:tr>
      <w:tr w:rsidR="00B61B7C" w:rsidRPr="00975FC1" w14:paraId="44039A60" w14:textId="77777777" w:rsidTr="002D3EBF">
        <w:trPr>
          <w:trHeight w:val="1731"/>
        </w:trPr>
        <w:tc>
          <w:tcPr>
            <w:tcW w:w="3510" w:type="dxa"/>
            <w:tcMar>
              <w:top w:w="100" w:type="nil"/>
              <w:right w:w="100" w:type="nil"/>
            </w:tcMar>
            <w:vAlign w:val="center"/>
          </w:tcPr>
          <w:p w14:paraId="06779CF1" w14:textId="77777777" w:rsidR="00B61B7C" w:rsidRPr="00761653" w:rsidRDefault="00B61B7C" w:rsidP="002D3EBF">
            <w:pPr>
              <w:widowControl w:val="0"/>
              <w:autoSpaceDE w:val="0"/>
              <w:autoSpaceDN w:val="0"/>
              <w:adjustRightInd w:val="0"/>
              <w:spacing w:line="240" w:lineRule="auto"/>
              <w:ind w:left="57" w:right="57" w:firstLine="0"/>
            </w:pPr>
            <w:r w:rsidRPr="00761653">
              <w:t>Катетер-ассоциированная инфекция</w:t>
            </w:r>
          </w:p>
        </w:tc>
        <w:tc>
          <w:tcPr>
            <w:tcW w:w="6096" w:type="dxa"/>
            <w:tcMar>
              <w:top w:w="100" w:type="nil"/>
              <w:right w:w="100" w:type="nil"/>
            </w:tcMar>
            <w:vAlign w:val="center"/>
          </w:tcPr>
          <w:p w14:paraId="35CC7862" w14:textId="77777777" w:rsidR="00B61B7C" w:rsidRPr="00761653" w:rsidRDefault="00B61B7C" w:rsidP="002D3EBF">
            <w:pPr>
              <w:widowControl w:val="0"/>
              <w:autoSpaceDE w:val="0"/>
              <w:autoSpaceDN w:val="0"/>
              <w:adjustRightInd w:val="0"/>
              <w:spacing w:line="240" w:lineRule="auto"/>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00331D9C"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B61B7C" w:rsidRPr="00265B67" w14:paraId="53774D02" w14:textId="77777777" w:rsidTr="002D3EBF">
        <w:trPr>
          <w:trHeight w:val="698"/>
        </w:trPr>
        <w:tc>
          <w:tcPr>
            <w:tcW w:w="3510" w:type="dxa"/>
            <w:tcMar>
              <w:top w:w="100" w:type="nil"/>
              <w:right w:w="100" w:type="nil"/>
            </w:tcMar>
            <w:vAlign w:val="center"/>
          </w:tcPr>
          <w:p w14:paraId="59463143" w14:textId="77777777" w:rsidR="00B61B7C" w:rsidRPr="00761653" w:rsidRDefault="00B61B7C" w:rsidP="002D3EBF">
            <w:pPr>
              <w:widowControl w:val="0"/>
              <w:autoSpaceDE w:val="0"/>
              <w:autoSpaceDN w:val="0"/>
              <w:adjustRightInd w:val="0"/>
              <w:spacing w:line="240" w:lineRule="auto"/>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74DCBE23" w14:textId="77777777" w:rsidR="00B61B7C" w:rsidRPr="00761653" w:rsidRDefault="00B61B7C" w:rsidP="002D3EBF">
            <w:pPr>
              <w:widowControl w:val="0"/>
              <w:autoSpaceDE w:val="0"/>
              <w:autoSpaceDN w:val="0"/>
              <w:adjustRightInd w:val="0"/>
              <w:spacing w:line="240" w:lineRule="auto"/>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B61B7C" w:rsidRPr="00761653" w14:paraId="49826BFB" w14:textId="77777777" w:rsidTr="002D3EBF">
        <w:trPr>
          <w:trHeight w:val="556"/>
        </w:trPr>
        <w:tc>
          <w:tcPr>
            <w:tcW w:w="3510" w:type="dxa"/>
            <w:tcMar>
              <w:top w:w="100" w:type="nil"/>
              <w:right w:w="100" w:type="nil"/>
            </w:tcMar>
            <w:vAlign w:val="center"/>
          </w:tcPr>
          <w:p w14:paraId="22D22F27" w14:textId="77777777" w:rsidR="00B61B7C" w:rsidRPr="00761653" w:rsidRDefault="00B61B7C" w:rsidP="002D3EBF">
            <w:pPr>
              <w:widowControl w:val="0"/>
              <w:autoSpaceDE w:val="0"/>
              <w:autoSpaceDN w:val="0"/>
              <w:adjustRightInd w:val="0"/>
              <w:spacing w:line="240" w:lineRule="auto"/>
              <w:ind w:left="57" w:right="57" w:firstLine="0"/>
            </w:pPr>
            <w:r w:rsidRPr="00761653">
              <w:t>Стоматит</w:t>
            </w:r>
          </w:p>
        </w:tc>
        <w:tc>
          <w:tcPr>
            <w:tcW w:w="6096" w:type="dxa"/>
            <w:tcMar>
              <w:top w:w="100" w:type="nil"/>
              <w:right w:w="100" w:type="nil"/>
            </w:tcMar>
            <w:vAlign w:val="center"/>
          </w:tcPr>
          <w:p w14:paraId="7467B472" w14:textId="77777777" w:rsidR="00B61B7C" w:rsidRPr="00761653" w:rsidRDefault="00B61B7C" w:rsidP="002D3EBF">
            <w:pPr>
              <w:widowControl w:val="0"/>
              <w:autoSpaceDE w:val="0"/>
              <w:autoSpaceDN w:val="0"/>
              <w:adjustRightInd w:val="0"/>
              <w:spacing w:line="240" w:lineRule="auto"/>
              <w:ind w:left="57" w:right="57" w:firstLine="0"/>
            </w:pPr>
            <w:r w:rsidRPr="00761653">
              <w:t>Мазок со слизистой ротоглотки</w:t>
            </w:r>
          </w:p>
        </w:tc>
      </w:tr>
      <w:tr w:rsidR="00B61B7C" w:rsidRPr="00265B67" w14:paraId="427B5DBC" w14:textId="77777777" w:rsidTr="002D3EBF">
        <w:trPr>
          <w:trHeight w:val="976"/>
        </w:trPr>
        <w:tc>
          <w:tcPr>
            <w:tcW w:w="3510" w:type="dxa"/>
            <w:tcMar>
              <w:top w:w="100" w:type="nil"/>
              <w:right w:w="100" w:type="nil"/>
            </w:tcMar>
            <w:vAlign w:val="center"/>
          </w:tcPr>
          <w:p w14:paraId="2B754BAF" w14:textId="77777777" w:rsidR="00B61B7C" w:rsidRPr="00761653" w:rsidRDefault="00B61B7C" w:rsidP="002D3EBF">
            <w:pPr>
              <w:widowControl w:val="0"/>
              <w:autoSpaceDE w:val="0"/>
              <w:autoSpaceDN w:val="0"/>
              <w:adjustRightInd w:val="0"/>
              <w:spacing w:line="240" w:lineRule="auto"/>
              <w:ind w:left="57" w:right="57" w:firstLine="0"/>
            </w:pPr>
            <w:r w:rsidRPr="00761653">
              <w:t>Эзофагит</w:t>
            </w:r>
          </w:p>
        </w:tc>
        <w:tc>
          <w:tcPr>
            <w:tcW w:w="6096" w:type="dxa"/>
            <w:tcMar>
              <w:top w:w="100" w:type="nil"/>
              <w:right w:w="100" w:type="nil"/>
            </w:tcMar>
            <w:vAlign w:val="center"/>
          </w:tcPr>
          <w:p w14:paraId="4DE547B3" w14:textId="77777777" w:rsidR="00B61B7C" w:rsidRPr="00761653" w:rsidRDefault="00B61B7C" w:rsidP="002D3EBF">
            <w:pPr>
              <w:widowControl w:val="0"/>
              <w:autoSpaceDE w:val="0"/>
              <w:autoSpaceDN w:val="0"/>
              <w:adjustRightInd w:val="0"/>
              <w:spacing w:line="240" w:lineRule="auto"/>
              <w:ind w:left="57" w:right="57" w:firstLine="0"/>
            </w:pPr>
            <w:r w:rsidRPr="00761653">
              <w:t>Эзофагоскопия (тромбоцитов не менее 50x10</w:t>
            </w:r>
            <w:r w:rsidRPr="00761653">
              <w:rPr>
                <w:vertAlign w:val="superscript"/>
              </w:rPr>
              <w:t>9</w:t>
            </w:r>
            <w:r w:rsidRPr="00761653">
              <w:t>/л)</w:t>
            </w:r>
          </w:p>
          <w:p w14:paraId="6FFC70AC" w14:textId="77777777" w:rsidR="00B61B7C" w:rsidRPr="00761653" w:rsidRDefault="00B61B7C" w:rsidP="002D3EBF">
            <w:pPr>
              <w:widowControl w:val="0"/>
              <w:autoSpaceDE w:val="0"/>
              <w:autoSpaceDN w:val="0"/>
              <w:adjustRightInd w:val="0"/>
              <w:spacing w:line="240" w:lineRule="auto"/>
              <w:ind w:left="57" w:right="57" w:firstLine="0"/>
            </w:pPr>
            <w:r w:rsidRPr="00761653">
              <w:t>Исследование - соскоб (браш-метод) со слизистой оболочки или биопсия</w:t>
            </w:r>
          </w:p>
        </w:tc>
      </w:tr>
      <w:tr w:rsidR="00B61B7C" w:rsidRPr="00265B67" w14:paraId="3CA88D4C" w14:textId="77777777" w:rsidTr="002D3EBF">
        <w:trPr>
          <w:trHeight w:val="704"/>
        </w:trPr>
        <w:tc>
          <w:tcPr>
            <w:tcW w:w="3510" w:type="dxa"/>
            <w:tcMar>
              <w:top w:w="100" w:type="nil"/>
              <w:right w:w="100" w:type="nil"/>
            </w:tcMar>
            <w:vAlign w:val="center"/>
          </w:tcPr>
          <w:p w14:paraId="11C7DAD4" w14:textId="77777777" w:rsidR="00B61B7C" w:rsidRPr="00761653" w:rsidRDefault="00B61B7C" w:rsidP="002D3EBF">
            <w:pPr>
              <w:widowControl w:val="0"/>
              <w:autoSpaceDE w:val="0"/>
              <w:autoSpaceDN w:val="0"/>
              <w:adjustRightInd w:val="0"/>
              <w:spacing w:line="240" w:lineRule="auto"/>
              <w:ind w:left="57" w:right="57" w:firstLine="0"/>
            </w:pPr>
            <w:r w:rsidRPr="00761653">
              <w:t>Некроз слизистой оболочки носового хода</w:t>
            </w:r>
          </w:p>
        </w:tc>
        <w:tc>
          <w:tcPr>
            <w:tcW w:w="6096" w:type="dxa"/>
            <w:tcMar>
              <w:top w:w="100" w:type="nil"/>
              <w:right w:w="100" w:type="nil"/>
            </w:tcMar>
            <w:vAlign w:val="center"/>
          </w:tcPr>
          <w:p w14:paraId="3B22AF36" w14:textId="77777777" w:rsidR="00B61B7C" w:rsidRPr="00761653" w:rsidRDefault="00B61B7C" w:rsidP="002D3EBF">
            <w:pPr>
              <w:widowControl w:val="0"/>
              <w:autoSpaceDE w:val="0"/>
              <w:autoSpaceDN w:val="0"/>
              <w:adjustRightInd w:val="0"/>
              <w:spacing w:line="240" w:lineRule="auto"/>
              <w:ind w:left="57" w:right="57" w:firstLine="0"/>
            </w:pPr>
            <w:r w:rsidRPr="00761653">
              <w:t>Мазок со слизистой оболочки носа</w:t>
            </w:r>
          </w:p>
        </w:tc>
      </w:tr>
      <w:tr w:rsidR="00B61B7C" w:rsidRPr="00265B67" w14:paraId="5A8F31CF" w14:textId="77777777" w:rsidTr="002D3EBF">
        <w:trPr>
          <w:trHeight w:val="701"/>
        </w:trPr>
        <w:tc>
          <w:tcPr>
            <w:tcW w:w="3510" w:type="dxa"/>
            <w:tcMar>
              <w:top w:w="100" w:type="nil"/>
              <w:right w:w="100" w:type="nil"/>
            </w:tcMar>
            <w:vAlign w:val="center"/>
          </w:tcPr>
          <w:p w14:paraId="29417EEB" w14:textId="77777777" w:rsidR="00B61B7C" w:rsidRPr="00761653" w:rsidRDefault="00B61B7C" w:rsidP="002D3EBF">
            <w:pPr>
              <w:widowControl w:val="0"/>
              <w:autoSpaceDE w:val="0"/>
              <w:autoSpaceDN w:val="0"/>
              <w:adjustRightInd w:val="0"/>
              <w:spacing w:line="240" w:lineRule="auto"/>
              <w:ind w:left="57" w:right="57" w:firstLine="0"/>
            </w:pPr>
            <w:r w:rsidRPr="00761653">
              <w:t>Гайморит</w:t>
            </w:r>
          </w:p>
        </w:tc>
        <w:tc>
          <w:tcPr>
            <w:tcW w:w="6096" w:type="dxa"/>
            <w:tcMar>
              <w:top w:w="100" w:type="nil"/>
              <w:right w:w="100" w:type="nil"/>
            </w:tcMar>
            <w:vAlign w:val="center"/>
          </w:tcPr>
          <w:p w14:paraId="50AEBCD6" w14:textId="77777777" w:rsidR="00B61B7C" w:rsidRPr="00761653" w:rsidRDefault="00B61B7C" w:rsidP="002D3EBF">
            <w:pPr>
              <w:widowControl w:val="0"/>
              <w:autoSpaceDE w:val="0"/>
              <w:autoSpaceDN w:val="0"/>
              <w:adjustRightInd w:val="0"/>
              <w:spacing w:line="240" w:lineRule="auto"/>
              <w:ind w:left="57" w:right="57" w:firstLine="0"/>
            </w:pPr>
            <w:r w:rsidRPr="00761653">
              <w:t>Исследование содержимого околоносовой пазухи, полученной при пункции</w:t>
            </w:r>
          </w:p>
        </w:tc>
      </w:tr>
      <w:tr w:rsidR="00B61B7C" w:rsidRPr="00761653" w14:paraId="655CDAED" w14:textId="77777777" w:rsidTr="002D3EBF">
        <w:trPr>
          <w:trHeight w:val="825"/>
        </w:trPr>
        <w:tc>
          <w:tcPr>
            <w:tcW w:w="3510" w:type="dxa"/>
            <w:tcMar>
              <w:top w:w="100" w:type="nil"/>
              <w:right w:w="100" w:type="nil"/>
            </w:tcMar>
            <w:vAlign w:val="center"/>
          </w:tcPr>
          <w:p w14:paraId="4276CAC2" w14:textId="77777777" w:rsidR="00B61B7C" w:rsidRPr="00761653" w:rsidRDefault="00B61B7C" w:rsidP="002D3EBF">
            <w:pPr>
              <w:widowControl w:val="0"/>
              <w:autoSpaceDE w:val="0"/>
              <w:autoSpaceDN w:val="0"/>
              <w:adjustRightInd w:val="0"/>
              <w:spacing w:line="240" w:lineRule="auto"/>
              <w:ind w:left="57" w:right="57" w:firstLine="0"/>
            </w:pPr>
            <w:r w:rsidRPr="00761653">
              <w:t>Симптомы инфекции мочевыводящих путей</w:t>
            </w:r>
          </w:p>
          <w:p w14:paraId="624D5847" w14:textId="77777777" w:rsidR="00B61B7C" w:rsidRPr="00761653" w:rsidRDefault="00B61B7C" w:rsidP="002D3EBF">
            <w:pPr>
              <w:widowControl w:val="0"/>
              <w:autoSpaceDE w:val="0"/>
              <w:autoSpaceDN w:val="0"/>
              <w:adjustRightInd w:val="0"/>
              <w:spacing w:line="240" w:lineRule="auto"/>
              <w:ind w:left="57" w:right="57" w:firstLine="0"/>
            </w:pPr>
            <w:r w:rsidRPr="00761653">
              <w:t>Лейкоцитурия</w:t>
            </w:r>
          </w:p>
        </w:tc>
        <w:tc>
          <w:tcPr>
            <w:tcW w:w="6096" w:type="dxa"/>
            <w:tcMar>
              <w:top w:w="100" w:type="nil"/>
              <w:right w:w="100" w:type="nil"/>
            </w:tcMar>
            <w:vAlign w:val="center"/>
          </w:tcPr>
          <w:p w14:paraId="4C4099E6" w14:textId="77777777" w:rsidR="00B61B7C" w:rsidRPr="00761653" w:rsidRDefault="00B61B7C" w:rsidP="002D3EBF">
            <w:pPr>
              <w:widowControl w:val="0"/>
              <w:autoSpaceDE w:val="0"/>
              <w:autoSpaceDN w:val="0"/>
              <w:adjustRightInd w:val="0"/>
              <w:spacing w:line="240" w:lineRule="auto"/>
              <w:ind w:left="57" w:right="57" w:firstLine="0"/>
            </w:pPr>
            <w:r w:rsidRPr="00761653">
              <w:t>Микробиологическое исследование мочи</w:t>
            </w:r>
          </w:p>
        </w:tc>
      </w:tr>
      <w:tr w:rsidR="00B61B7C" w:rsidRPr="00265B67" w14:paraId="1A702A5F" w14:textId="77777777" w:rsidTr="002D3EBF">
        <w:trPr>
          <w:trHeight w:val="1016"/>
        </w:trPr>
        <w:tc>
          <w:tcPr>
            <w:tcW w:w="3510" w:type="dxa"/>
            <w:tcMar>
              <w:top w:w="100" w:type="nil"/>
              <w:right w:w="100" w:type="nil"/>
            </w:tcMar>
            <w:vAlign w:val="center"/>
          </w:tcPr>
          <w:p w14:paraId="3647B627" w14:textId="77777777" w:rsidR="00B61B7C" w:rsidRPr="00761653" w:rsidRDefault="00B61B7C" w:rsidP="002D3EBF">
            <w:pPr>
              <w:widowControl w:val="0"/>
              <w:autoSpaceDE w:val="0"/>
              <w:autoSpaceDN w:val="0"/>
              <w:adjustRightInd w:val="0"/>
              <w:spacing w:line="240" w:lineRule="auto"/>
              <w:ind w:left="57" w:right="57" w:firstLine="0"/>
            </w:pPr>
            <w:r w:rsidRPr="00761653">
              <w:t>Пневмония</w:t>
            </w:r>
          </w:p>
        </w:tc>
        <w:tc>
          <w:tcPr>
            <w:tcW w:w="6096" w:type="dxa"/>
            <w:tcMar>
              <w:top w:w="100" w:type="nil"/>
              <w:right w:w="100" w:type="nil"/>
            </w:tcMar>
          </w:tcPr>
          <w:p w14:paraId="7823B9E6"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КТВР легких</w:t>
            </w:r>
          </w:p>
          <w:p w14:paraId="0D9FB48E"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Бронхоальвеолярный лаваж после КТВР легких</w:t>
            </w:r>
          </w:p>
          <w:p w14:paraId="42DE52C6" w14:textId="77777777" w:rsidR="00B61B7C" w:rsidRPr="00761653" w:rsidRDefault="00B61B7C" w:rsidP="002D3EBF">
            <w:pPr>
              <w:widowControl w:val="0"/>
              <w:autoSpaceDE w:val="0"/>
              <w:autoSpaceDN w:val="0"/>
              <w:adjustRightInd w:val="0"/>
              <w:spacing w:line="240" w:lineRule="auto"/>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61A4FB1"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 xml:space="preserve">Исследование крови на антиген </w:t>
            </w:r>
            <w:r w:rsidRPr="00761653">
              <w:rPr>
                <w:i/>
                <w:iCs/>
              </w:rPr>
              <w:t>Aspergillus</w:t>
            </w:r>
          </w:p>
        </w:tc>
      </w:tr>
      <w:tr w:rsidR="00B61B7C" w:rsidRPr="00265B67" w14:paraId="7D26D6A4" w14:textId="77777777" w:rsidTr="002D3EBF">
        <w:trPr>
          <w:trHeight w:val="360"/>
        </w:trPr>
        <w:tc>
          <w:tcPr>
            <w:tcW w:w="3510" w:type="dxa"/>
            <w:tcMar>
              <w:top w:w="100" w:type="nil"/>
              <w:right w:w="100" w:type="nil"/>
            </w:tcMar>
          </w:tcPr>
          <w:p w14:paraId="5C1635A8" w14:textId="77777777" w:rsidR="00B61B7C" w:rsidRPr="00761653" w:rsidRDefault="00B61B7C" w:rsidP="002D3EBF">
            <w:pPr>
              <w:widowControl w:val="0"/>
              <w:autoSpaceDE w:val="0"/>
              <w:autoSpaceDN w:val="0"/>
              <w:adjustRightInd w:val="0"/>
              <w:spacing w:line="240" w:lineRule="auto"/>
              <w:ind w:left="57" w:right="57" w:firstLine="0"/>
            </w:pPr>
            <w:r w:rsidRPr="00761653">
              <w:t>Cимптомы менингита</w:t>
            </w:r>
          </w:p>
          <w:p w14:paraId="5B15623E" w14:textId="77777777" w:rsidR="00B61B7C" w:rsidRPr="00761653" w:rsidRDefault="00B61B7C" w:rsidP="002D3EBF">
            <w:pPr>
              <w:widowControl w:val="0"/>
              <w:autoSpaceDE w:val="0"/>
              <w:autoSpaceDN w:val="0"/>
              <w:adjustRightInd w:val="0"/>
              <w:spacing w:line="240" w:lineRule="auto"/>
              <w:ind w:left="57" w:right="57" w:firstLine="0"/>
              <w:rPr>
                <w:rFonts w:eastAsia="MS Mincho"/>
              </w:rPr>
            </w:pPr>
            <w:r w:rsidRPr="00761653">
              <w:t>«Мозговая» симптоматика на фоне лихорадки и нейтропении</w:t>
            </w:r>
          </w:p>
          <w:p w14:paraId="5E66DA29" w14:textId="77777777" w:rsidR="00B61B7C" w:rsidRPr="00761653" w:rsidRDefault="00B61B7C" w:rsidP="002D3EBF">
            <w:pPr>
              <w:widowControl w:val="0"/>
              <w:autoSpaceDE w:val="0"/>
              <w:autoSpaceDN w:val="0"/>
              <w:adjustRightInd w:val="0"/>
              <w:spacing w:line="240" w:lineRule="auto"/>
              <w:ind w:left="57" w:right="57" w:firstLine="0"/>
            </w:pPr>
            <w:r w:rsidRPr="00761653">
              <w:t>Обнаружение очага (очагов) в головном мозге</w:t>
            </w:r>
          </w:p>
        </w:tc>
        <w:tc>
          <w:tcPr>
            <w:tcW w:w="6096" w:type="dxa"/>
            <w:tcMar>
              <w:top w:w="100" w:type="nil"/>
              <w:right w:w="100" w:type="nil"/>
            </w:tcMar>
            <w:vAlign w:val="center"/>
          </w:tcPr>
          <w:p w14:paraId="2ACC377B" w14:textId="77777777" w:rsidR="00B61B7C" w:rsidRPr="00761653" w:rsidRDefault="00B61B7C" w:rsidP="002D3EBF">
            <w:pPr>
              <w:widowControl w:val="0"/>
              <w:autoSpaceDE w:val="0"/>
              <w:autoSpaceDN w:val="0"/>
              <w:adjustRightInd w:val="0"/>
              <w:spacing w:line="240" w:lineRule="auto"/>
              <w:ind w:left="57" w:right="57" w:firstLine="0"/>
              <w:contextualSpacing/>
              <w:rPr>
                <w:rFonts w:eastAsia="MS Mincho"/>
              </w:rPr>
            </w:pPr>
            <w:r w:rsidRPr="00761653">
              <w:t>Люмбальная пункция</w:t>
            </w:r>
          </w:p>
          <w:p w14:paraId="77792254"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B61B7C" w:rsidRPr="00265B67" w14:paraId="2E33F265" w14:textId="77777777" w:rsidTr="002D3EBF">
        <w:trPr>
          <w:trHeight w:val="93"/>
        </w:trPr>
        <w:tc>
          <w:tcPr>
            <w:tcW w:w="3510" w:type="dxa"/>
            <w:tcMar>
              <w:top w:w="100" w:type="nil"/>
              <w:right w:w="100" w:type="nil"/>
            </w:tcMar>
            <w:vAlign w:val="center"/>
          </w:tcPr>
          <w:p w14:paraId="56054198" w14:textId="77777777" w:rsidR="00B61B7C" w:rsidRPr="00761653" w:rsidRDefault="00B61B7C" w:rsidP="002D3EBF">
            <w:pPr>
              <w:widowControl w:val="0"/>
              <w:autoSpaceDE w:val="0"/>
              <w:autoSpaceDN w:val="0"/>
              <w:adjustRightInd w:val="0"/>
              <w:spacing w:line="240" w:lineRule="auto"/>
              <w:ind w:left="57" w:right="57" w:firstLine="0"/>
            </w:pPr>
            <w:r w:rsidRPr="00761653">
              <w:t>Диарея</w:t>
            </w:r>
          </w:p>
        </w:tc>
        <w:tc>
          <w:tcPr>
            <w:tcW w:w="6096" w:type="dxa"/>
            <w:tcMar>
              <w:top w:w="100" w:type="nil"/>
              <w:right w:w="100" w:type="nil"/>
            </w:tcMar>
          </w:tcPr>
          <w:p w14:paraId="22B25357" w14:textId="77777777" w:rsidR="00B61B7C" w:rsidRPr="00761653" w:rsidRDefault="00B61B7C" w:rsidP="002D3EBF">
            <w:pPr>
              <w:widowControl w:val="0"/>
              <w:autoSpaceDE w:val="0"/>
              <w:autoSpaceDN w:val="0"/>
              <w:adjustRightInd w:val="0"/>
              <w:spacing w:line="240" w:lineRule="auto"/>
              <w:ind w:left="57" w:right="57" w:firstLine="0"/>
            </w:pPr>
            <w:r w:rsidRPr="00761653">
              <w:t xml:space="preserve">Исследование кала на токсин </w:t>
            </w:r>
            <w:r w:rsidRPr="00761653">
              <w:rPr>
                <w:i/>
                <w:iCs/>
              </w:rPr>
              <w:t>C. difficile</w:t>
            </w:r>
          </w:p>
        </w:tc>
      </w:tr>
      <w:tr w:rsidR="00B61B7C" w:rsidRPr="00265B67" w14:paraId="3096A652" w14:textId="77777777" w:rsidTr="002D3EBF">
        <w:trPr>
          <w:trHeight w:val="187"/>
        </w:trPr>
        <w:tc>
          <w:tcPr>
            <w:tcW w:w="3510" w:type="dxa"/>
            <w:tcMar>
              <w:top w:w="100" w:type="nil"/>
              <w:right w:w="100" w:type="nil"/>
            </w:tcMar>
            <w:vAlign w:val="center"/>
          </w:tcPr>
          <w:p w14:paraId="19E6D29A" w14:textId="77777777" w:rsidR="00B61B7C" w:rsidRPr="00761653" w:rsidRDefault="00B61B7C" w:rsidP="002D3EBF">
            <w:pPr>
              <w:widowControl w:val="0"/>
              <w:autoSpaceDE w:val="0"/>
              <w:autoSpaceDN w:val="0"/>
              <w:adjustRightInd w:val="0"/>
              <w:spacing w:line="240" w:lineRule="auto"/>
              <w:ind w:left="57" w:right="57" w:firstLine="0"/>
              <w:contextualSpacing/>
              <w:rPr>
                <w:rFonts w:eastAsia="MS Mincho"/>
              </w:rPr>
            </w:pPr>
            <w:r w:rsidRPr="00761653">
              <w:t>Парапроктит</w:t>
            </w:r>
          </w:p>
          <w:p w14:paraId="472A237B"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Трещина в области прямой кишки</w:t>
            </w:r>
          </w:p>
        </w:tc>
        <w:tc>
          <w:tcPr>
            <w:tcW w:w="6096" w:type="dxa"/>
            <w:tcMar>
              <w:top w:w="100" w:type="nil"/>
              <w:right w:w="100" w:type="nil"/>
            </w:tcMar>
            <w:vAlign w:val="center"/>
          </w:tcPr>
          <w:p w14:paraId="369FEEBD" w14:textId="77777777" w:rsidR="00B61B7C" w:rsidRPr="00761653" w:rsidRDefault="00B61B7C" w:rsidP="002D3EBF">
            <w:pPr>
              <w:widowControl w:val="0"/>
              <w:autoSpaceDE w:val="0"/>
              <w:autoSpaceDN w:val="0"/>
              <w:adjustRightInd w:val="0"/>
              <w:spacing w:line="240" w:lineRule="auto"/>
              <w:ind w:left="57" w:right="57" w:firstLine="0"/>
            </w:pPr>
            <w:r w:rsidRPr="00761653">
              <w:t>Мазок со слизистой оболочки прямой кишки</w:t>
            </w:r>
          </w:p>
        </w:tc>
      </w:tr>
      <w:tr w:rsidR="00B61B7C" w:rsidRPr="00265B67" w14:paraId="48BB6104" w14:textId="77777777" w:rsidTr="002D3EBF">
        <w:trPr>
          <w:trHeight w:val="200"/>
        </w:trPr>
        <w:tc>
          <w:tcPr>
            <w:tcW w:w="3510" w:type="dxa"/>
            <w:tcMar>
              <w:top w:w="100" w:type="nil"/>
              <w:right w:w="100" w:type="nil"/>
            </w:tcMar>
            <w:vAlign w:val="center"/>
          </w:tcPr>
          <w:p w14:paraId="1E777394"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Образования (инфильтраты) на коже</w:t>
            </w:r>
          </w:p>
        </w:tc>
        <w:tc>
          <w:tcPr>
            <w:tcW w:w="6096" w:type="dxa"/>
            <w:tcMar>
              <w:top w:w="100" w:type="nil"/>
              <w:right w:w="100" w:type="nil"/>
            </w:tcMar>
            <w:vAlign w:val="center"/>
          </w:tcPr>
          <w:p w14:paraId="6799BBCC"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Биопсия</w:t>
            </w:r>
          </w:p>
          <w:p w14:paraId="0FC66272" w14:textId="77777777" w:rsidR="00B61B7C" w:rsidRPr="00761653" w:rsidRDefault="00B61B7C" w:rsidP="002D3EBF">
            <w:pPr>
              <w:widowControl w:val="0"/>
              <w:autoSpaceDE w:val="0"/>
              <w:autoSpaceDN w:val="0"/>
              <w:adjustRightInd w:val="0"/>
              <w:spacing w:line="240" w:lineRule="auto"/>
              <w:ind w:left="57" w:right="57" w:firstLine="0"/>
              <w:contextualSpacing/>
            </w:pPr>
            <w:r w:rsidRPr="00761653">
              <w:t>Микробиологическое и гистологическое исследование биоптата</w:t>
            </w:r>
          </w:p>
        </w:tc>
      </w:tr>
    </w:tbl>
    <w:p w14:paraId="5785B9BB" w14:textId="77777777" w:rsidR="00B61B7C" w:rsidRDefault="00B61B7C" w:rsidP="00B61B7C">
      <w:pPr>
        <w:widowControl w:val="0"/>
        <w:tabs>
          <w:tab w:val="left" w:pos="1134"/>
        </w:tabs>
        <w:autoSpaceDE w:val="0"/>
        <w:autoSpaceDN w:val="0"/>
        <w:adjustRightInd w:val="0"/>
        <w:ind w:right="-130"/>
        <w:contextualSpacing/>
        <w:rPr>
          <w:b/>
          <w:bCs/>
        </w:rPr>
      </w:pPr>
    </w:p>
    <w:p w14:paraId="40332EA0"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069074FD" w14:textId="77777777" w:rsidR="00B61B7C" w:rsidRPr="0076198F" w:rsidRDefault="00B61B7C" w:rsidP="00B61B7C">
      <w:pPr>
        <w:tabs>
          <w:tab w:val="left" w:pos="0"/>
          <w:tab w:val="left" w:pos="567"/>
        </w:tabs>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6EE4BE9C" w14:textId="77777777" w:rsidR="00B61B7C" w:rsidRDefault="00B61B7C" w:rsidP="00B61B7C">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5871696C" w14:textId="77777777" w:rsidR="00B61B7C" w:rsidRPr="00761653" w:rsidRDefault="00B61B7C" w:rsidP="00B61B7C">
      <w:pPr>
        <w:widowControl w:val="0"/>
        <w:tabs>
          <w:tab w:val="left" w:pos="1134"/>
        </w:tabs>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11E62CBA" w14:textId="77777777" w:rsidR="00B61B7C" w:rsidRPr="00761653" w:rsidRDefault="00B61B7C" w:rsidP="00B61B7C">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464EA2E7" w14:textId="77777777" w:rsidR="00B61B7C" w:rsidRPr="00761653" w:rsidRDefault="00B61B7C" w:rsidP="00B61B7C">
      <w:pPr>
        <w:widowControl w:val="0"/>
        <w:tabs>
          <w:tab w:val="left" w:pos="1134"/>
        </w:tabs>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51CC4EC2" w14:textId="77777777" w:rsidR="00B61B7C" w:rsidRDefault="00B61B7C" w:rsidP="00B61B7C">
      <w:pPr>
        <w:widowControl w:val="0"/>
        <w:autoSpaceDE w:val="0"/>
        <w:autoSpaceDN w:val="0"/>
        <w:adjustRightInd w:val="0"/>
        <w:ind w:right="49"/>
        <w:contextualSpacing/>
        <w:rPr>
          <w:bCs/>
          <w:u w:val="single"/>
        </w:rPr>
      </w:pPr>
    </w:p>
    <w:p w14:paraId="25F65653"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765A6C91" w14:textId="77777777" w:rsidR="00B61B7C" w:rsidRPr="00761653" w:rsidRDefault="00B61B7C" w:rsidP="00B61B7C">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0603DC48" w14:textId="77777777" w:rsidR="00B61B7C" w:rsidRDefault="00B61B7C" w:rsidP="00B61B7C">
      <w:pPr>
        <w:widowControl w:val="0"/>
        <w:autoSpaceDE w:val="0"/>
        <w:autoSpaceDN w:val="0"/>
        <w:adjustRightInd w:val="0"/>
        <w:ind w:right="49"/>
        <w:contextualSpacing/>
        <w:rPr>
          <w:bCs/>
          <w:u w:val="single"/>
        </w:rPr>
      </w:pPr>
    </w:p>
    <w:p w14:paraId="5D267552"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276FA95A" w14:textId="77777777" w:rsidR="00B61B7C" w:rsidRPr="00761653" w:rsidRDefault="00B61B7C" w:rsidP="00B61B7C">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01C09E04" w14:textId="77777777" w:rsidR="00B61B7C" w:rsidRPr="00761653" w:rsidRDefault="00B61B7C" w:rsidP="00B61B7C">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557ABB65" w14:textId="77777777" w:rsidR="00B61B7C" w:rsidRDefault="00B61B7C" w:rsidP="00B61B7C">
      <w:pPr>
        <w:widowControl w:val="0"/>
        <w:tabs>
          <w:tab w:val="left" w:pos="1134"/>
        </w:tabs>
        <w:autoSpaceDE w:val="0"/>
        <w:autoSpaceDN w:val="0"/>
        <w:adjustRightInd w:val="0"/>
        <w:ind w:right="49"/>
        <w:contextualSpacing/>
        <w:rPr>
          <w:b/>
        </w:rPr>
      </w:pPr>
    </w:p>
    <w:p w14:paraId="6073F785"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5BEB9463" w14:textId="77777777" w:rsidR="00B61B7C" w:rsidRPr="00761653" w:rsidRDefault="00B61B7C" w:rsidP="00B61B7C">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77A88974" w14:textId="77777777" w:rsidR="00B61B7C" w:rsidRPr="00284D51" w:rsidRDefault="00B61B7C" w:rsidP="00B61B7C">
      <w:pPr>
        <w:widowControl w:val="0"/>
        <w:tabs>
          <w:tab w:val="left" w:pos="1134"/>
        </w:tabs>
        <w:autoSpaceDE w:val="0"/>
        <w:autoSpaceDN w:val="0"/>
        <w:adjustRightInd w:val="0"/>
        <w:ind w:right="49"/>
        <w:contextualSpacing/>
        <w:rPr>
          <w:bCs/>
          <w:i/>
          <w:iCs/>
        </w:rPr>
      </w:pPr>
      <w:r w:rsidRPr="00284D51">
        <w:rPr>
          <w:bCs/>
          <w:i/>
          <w:iCs/>
        </w:rPr>
        <w:t>Энтеробактерии с продукцией БЛРС, Enterobacter spp</w:t>
      </w:r>
    </w:p>
    <w:p w14:paraId="17AE3223" w14:textId="77777777" w:rsidR="00B61B7C" w:rsidRPr="00761653" w:rsidRDefault="00B61B7C" w:rsidP="00B61B7C">
      <w:pPr>
        <w:widowControl w:val="0"/>
        <w:tabs>
          <w:tab w:val="left" w:pos="1134"/>
        </w:tabs>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10C61A19" w14:textId="77777777" w:rsidR="00B61B7C" w:rsidRPr="00284D51" w:rsidRDefault="00B61B7C" w:rsidP="00B61B7C">
      <w:pPr>
        <w:widowControl w:val="0"/>
        <w:tabs>
          <w:tab w:val="left" w:pos="1134"/>
        </w:tabs>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1AE3D919" w14:textId="77777777" w:rsidR="00B61B7C" w:rsidRPr="00761653" w:rsidRDefault="00B61B7C" w:rsidP="00B61B7C">
      <w:pPr>
        <w:widowControl w:val="0"/>
        <w:tabs>
          <w:tab w:val="left" w:pos="1134"/>
        </w:tabs>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320C4769" w14:textId="77777777" w:rsidR="00B61B7C" w:rsidRDefault="00B61B7C" w:rsidP="00B61B7C">
      <w:pPr>
        <w:ind w:firstLine="0"/>
      </w:pPr>
    </w:p>
    <w:p w14:paraId="1C1C4AE2" w14:textId="77777777" w:rsidR="00B61B7C" w:rsidRPr="00761653" w:rsidRDefault="00B61B7C" w:rsidP="00B61B7C">
      <w:pPr>
        <w:ind w:firstLine="0"/>
      </w:pPr>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B61B7C" w:rsidRPr="00761653" w14:paraId="014394B6" w14:textId="77777777" w:rsidTr="002D3EBF">
        <w:trPr>
          <w:trHeight w:val="555"/>
        </w:trPr>
        <w:tc>
          <w:tcPr>
            <w:tcW w:w="3227" w:type="dxa"/>
            <w:vAlign w:val="center"/>
          </w:tcPr>
          <w:p w14:paraId="04717B60" w14:textId="77777777" w:rsidR="00B61B7C" w:rsidRPr="00761653" w:rsidRDefault="00B61B7C" w:rsidP="002D3EBF">
            <w:pPr>
              <w:ind w:left="57" w:right="57" w:firstLine="0"/>
              <w:jc w:val="center"/>
              <w:rPr>
                <w:szCs w:val="24"/>
                <w:lang w:val="en-US"/>
              </w:rPr>
            </w:pPr>
            <w:r w:rsidRPr="00761653">
              <w:rPr>
                <w:szCs w:val="24"/>
              </w:rPr>
              <w:t>Препарат</w:t>
            </w:r>
          </w:p>
        </w:tc>
        <w:tc>
          <w:tcPr>
            <w:tcW w:w="6520" w:type="dxa"/>
            <w:vAlign w:val="center"/>
          </w:tcPr>
          <w:p w14:paraId="1096B8FE" w14:textId="77777777" w:rsidR="00B61B7C" w:rsidRPr="00761653" w:rsidRDefault="00B61B7C" w:rsidP="002D3EBF">
            <w:pPr>
              <w:ind w:left="57" w:right="57" w:firstLine="0"/>
              <w:jc w:val="center"/>
              <w:rPr>
                <w:szCs w:val="24"/>
                <w:lang w:val="en-US"/>
              </w:rPr>
            </w:pPr>
            <w:r w:rsidRPr="00761653">
              <w:rPr>
                <w:szCs w:val="24"/>
              </w:rPr>
              <w:t>Доза</w:t>
            </w:r>
          </w:p>
        </w:tc>
      </w:tr>
      <w:tr w:rsidR="00B61B7C" w:rsidRPr="00265B67" w14:paraId="5767DECA" w14:textId="77777777" w:rsidTr="002D3EBF">
        <w:trPr>
          <w:trHeight w:val="421"/>
        </w:trPr>
        <w:tc>
          <w:tcPr>
            <w:tcW w:w="3227" w:type="dxa"/>
          </w:tcPr>
          <w:p w14:paraId="18ACB295" w14:textId="77777777" w:rsidR="00B61B7C" w:rsidRPr="00761653" w:rsidRDefault="00B61B7C" w:rsidP="002D3EBF">
            <w:pPr>
              <w:ind w:left="57" w:right="57" w:firstLine="0"/>
              <w:rPr>
                <w:szCs w:val="24"/>
              </w:rPr>
            </w:pPr>
            <w:r w:rsidRPr="00761653">
              <w:rPr>
                <w:szCs w:val="24"/>
              </w:rPr>
              <w:t>Цефтазидим-авибактам</w:t>
            </w:r>
          </w:p>
        </w:tc>
        <w:tc>
          <w:tcPr>
            <w:tcW w:w="6520" w:type="dxa"/>
          </w:tcPr>
          <w:p w14:paraId="344BB4E7" w14:textId="77777777" w:rsidR="00B61B7C" w:rsidRPr="00761653" w:rsidRDefault="00B61B7C" w:rsidP="002D3EBF">
            <w:pPr>
              <w:ind w:left="57" w:right="57" w:firstLine="0"/>
              <w:rPr>
                <w:szCs w:val="24"/>
              </w:rPr>
            </w:pPr>
            <w:r w:rsidRPr="00761653">
              <w:rPr>
                <w:szCs w:val="24"/>
              </w:rPr>
              <w:t>2,5 г каждые 8 часов, длительность инфузии 2 часа</w:t>
            </w:r>
          </w:p>
        </w:tc>
      </w:tr>
      <w:tr w:rsidR="00B61B7C" w:rsidRPr="00975FC1" w14:paraId="125F0D79" w14:textId="77777777" w:rsidTr="002D3EBF">
        <w:trPr>
          <w:trHeight w:val="825"/>
        </w:trPr>
        <w:tc>
          <w:tcPr>
            <w:tcW w:w="3227" w:type="dxa"/>
          </w:tcPr>
          <w:p w14:paraId="46DADDE9" w14:textId="77777777" w:rsidR="00B61B7C" w:rsidRPr="00761653" w:rsidRDefault="00B61B7C" w:rsidP="002D3EBF">
            <w:pPr>
              <w:ind w:left="57" w:right="57" w:firstLine="0"/>
              <w:rPr>
                <w:szCs w:val="24"/>
                <w:lang w:val="en-US"/>
              </w:rPr>
            </w:pPr>
            <w:r w:rsidRPr="00761653">
              <w:rPr>
                <w:szCs w:val="24"/>
              </w:rPr>
              <w:t>Меропенем</w:t>
            </w:r>
          </w:p>
        </w:tc>
        <w:tc>
          <w:tcPr>
            <w:tcW w:w="6520" w:type="dxa"/>
          </w:tcPr>
          <w:p w14:paraId="558012CD" w14:textId="77777777" w:rsidR="00B61B7C" w:rsidRPr="00761653" w:rsidRDefault="00B61B7C" w:rsidP="002D3EBF">
            <w:pPr>
              <w:ind w:left="57" w:right="57" w:firstLine="0"/>
              <w:rPr>
                <w:szCs w:val="24"/>
              </w:rPr>
            </w:pPr>
            <w:r w:rsidRPr="00761653">
              <w:rPr>
                <w:szCs w:val="24"/>
              </w:rPr>
              <w:t xml:space="preserve">2 г каждые 8 часов </w:t>
            </w:r>
          </w:p>
          <w:p w14:paraId="2D5E368A" w14:textId="77777777" w:rsidR="00B61B7C" w:rsidRPr="00761653" w:rsidRDefault="00B61B7C" w:rsidP="002D3EBF">
            <w:pPr>
              <w:ind w:left="57" w:right="57" w:firstLine="0"/>
              <w:rPr>
                <w:szCs w:val="24"/>
              </w:rPr>
            </w:pPr>
            <w:r w:rsidRPr="00761653">
              <w:rPr>
                <w:szCs w:val="24"/>
              </w:rPr>
              <w:t>пролонгированная инфузия в течение 3х часов</w:t>
            </w:r>
          </w:p>
        </w:tc>
      </w:tr>
      <w:tr w:rsidR="00B61B7C" w:rsidRPr="00761653" w14:paraId="49740F29" w14:textId="77777777" w:rsidTr="002D3EBF">
        <w:trPr>
          <w:trHeight w:val="270"/>
        </w:trPr>
        <w:tc>
          <w:tcPr>
            <w:tcW w:w="3227" w:type="dxa"/>
          </w:tcPr>
          <w:p w14:paraId="63949D6B" w14:textId="77777777" w:rsidR="00B61B7C" w:rsidRPr="00761653" w:rsidRDefault="00B61B7C" w:rsidP="002D3EBF">
            <w:pPr>
              <w:ind w:left="57" w:right="57" w:firstLine="0"/>
              <w:rPr>
                <w:szCs w:val="24"/>
                <w:lang w:val="en-US"/>
              </w:rPr>
            </w:pPr>
            <w:r w:rsidRPr="00761653">
              <w:rPr>
                <w:szCs w:val="24"/>
              </w:rPr>
              <w:t>Имипенем</w:t>
            </w:r>
          </w:p>
        </w:tc>
        <w:tc>
          <w:tcPr>
            <w:tcW w:w="6520" w:type="dxa"/>
          </w:tcPr>
          <w:p w14:paraId="5767F021" w14:textId="77777777" w:rsidR="00B61B7C" w:rsidRPr="00761653" w:rsidRDefault="00B61B7C" w:rsidP="002D3EBF">
            <w:pPr>
              <w:ind w:left="57" w:right="57" w:firstLine="0"/>
              <w:rPr>
                <w:szCs w:val="24"/>
              </w:rPr>
            </w:pPr>
            <w:r w:rsidRPr="00761653">
              <w:rPr>
                <w:szCs w:val="24"/>
              </w:rPr>
              <w:t>1 г каждые 8 часов</w:t>
            </w:r>
          </w:p>
        </w:tc>
      </w:tr>
      <w:tr w:rsidR="00B61B7C" w:rsidRPr="00975FC1" w14:paraId="34D39B0E" w14:textId="77777777" w:rsidTr="002D3EBF">
        <w:tc>
          <w:tcPr>
            <w:tcW w:w="3227" w:type="dxa"/>
          </w:tcPr>
          <w:p w14:paraId="04766453" w14:textId="77777777" w:rsidR="00B61B7C" w:rsidRPr="00761653" w:rsidRDefault="00B61B7C" w:rsidP="002D3EBF">
            <w:pPr>
              <w:ind w:left="57" w:right="57" w:firstLine="0"/>
              <w:rPr>
                <w:szCs w:val="24"/>
                <w:lang w:val="en-US"/>
              </w:rPr>
            </w:pPr>
            <w:r w:rsidRPr="00761653">
              <w:rPr>
                <w:szCs w:val="24"/>
              </w:rPr>
              <w:t>Дорипенем</w:t>
            </w:r>
          </w:p>
        </w:tc>
        <w:tc>
          <w:tcPr>
            <w:tcW w:w="6520" w:type="dxa"/>
          </w:tcPr>
          <w:p w14:paraId="4CF3821E" w14:textId="77777777" w:rsidR="00B61B7C" w:rsidRPr="00761653" w:rsidRDefault="00B61B7C" w:rsidP="002D3EBF">
            <w:pPr>
              <w:ind w:left="57" w:right="57" w:firstLine="0"/>
              <w:rPr>
                <w:szCs w:val="24"/>
              </w:rPr>
            </w:pPr>
            <w:r w:rsidRPr="00761653">
              <w:rPr>
                <w:szCs w:val="24"/>
              </w:rPr>
              <w:t>1 г каждые 8 часов, продленная инфузия (4 часа)</w:t>
            </w:r>
          </w:p>
        </w:tc>
      </w:tr>
      <w:tr w:rsidR="00B61B7C" w:rsidRPr="00265B67" w14:paraId="2EF68809" w14:textId="77777777" w:rsidTr="002D3EBF">
        <w:tc>
          <w:tcPr>
            <w:tcW w:w="3227" w:type="dxa"/>
          </w:tcPr>
          <w:p w14:paraId="34F03FFA" w14:textId="77777777" w:rsidR="00B61B7C" w:rsidRPr="00761653" w:rsidRDefault="00B61B7C" w:rsidP="002D3EBF">
            <w:pPr>
              <w:ind w:left="57" w:right="57" w:firstLine="0"/>
              <w:rPr>
                <w:szCs w:val="24"/>
                <w:lang w:val="en-US"/>
              </w:rPr>
            </w:pPr>
            <w:r w:rsidRPr="00761653">
              <w:rPr>
                <w:szCs w:val="24"/>
              </w:rPr>
              <w:t>Эртапенем</w:t>
            </w:r>
          </w:p>
        </w:tc>
        <w:tc>
          <w:tcPr>
            <w:tcW w:w="6520" w:type="dxa"/>
          </w:tcPr>
          <w:p w14:paraId="7FD33621" w14:textId="77777777" w:rsidR="00B61B7C" w:rsidRPr="00761653" w:rsidRDefault="00B61B7C" w:rsidP="002D3EBF">
            <w:pPr>
              <w:ind w:left="57" w:right="57" w:firstLine="0"/>
              <w:rPr>
                <w:szCs w:val="24"/>
              </w:rPr>
            </w:pPr>
            <w:r w:rsidRPr="00761653">
              <w:rPr>
                <w:szCs w:val="24"/>
              </w:rPr>
              <w:t>1 г каждые 24 часа или 1г каждые 12 час</w:t>
            </w:r>
          </w:p>
          <w:p w14:paraId="64D087CC" w14:textId="77777777" w:rsidR="00B61B7C" w:rsidRPr="00761653" w:rsidRDefault="00B61B7C" w:rsidP="002D3EBF">
            <w:pPr>
              <w:ind w:left="57" w:right="57" w:firstLine="0"/>
              <w:rPr>
                <w:szCs w:val="24"/>
              </w:rPr>
            </w:pPr>
            <w:r w:rsidRPr="00761653">
              <w:rPr>
                <w:szCs w:val="24"/>
              </w:rPr>
              <w:t>Используют в режиме “два карбапенема” при отсутствии других опций</w:t>
            </w:r>
          </w:p>
        </w:tc>
      </w:tr>
      <w:tr w:rsidR="00B61B7C" w:rsidRPr="00975FC1" w14:paraId="28870038" w14:textId="77777777" w:rsidTr="002D3EBF">
        <w:tc>
          <w:tcPr>
            <w:tcW w:w="3227" w:type="dxa"/>
          </w:tcPr>
          <w:p w14:paraId="42CD7C77" w14:textId="77777777" w:rsidR="00B61B7C" w:rsidRPr="00761653" w:rsidRDefault="00B61B7C" w:rsidP="002D3EBF">
            <w:pPr>
              <w:ind w:left="57" w:right="57" w:firstLine="0"/>
              <w:rPr>
                <w:szCs w:val="24"/>
              </w:rPr>
            </w:pPr>
            <w:r w:rsidRPr="00761653">
              <w:rPr>
                <w:szCs w:val="24"/>
              </w:rPr>
              <w:t>Колистин</w:t>
            </w:r>
          </w:p>
        </w:tc>
        <w:tc>
          <w:tcPr>
            <w:tcW w:w="6520" w:type="dxa"/>
          </w:tcPr>
          <w:p w14:paraId="602CA7BD" w14:textId="77777777" w:rsidR="00B61B7C" w:rsidRPr="00761653" w:rsidRDefault="00B61B7C" w:rsidP="002D3EBF">
            <w:pPr>
              <w:ind w:left="57" w:right="57" w:firstLine="0"/>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2C2BD494" w14:textId="77777777" w:rsidR="00B61B7C" w:rsidRPr="00761653" w:rsidRDefault="00B61B7C" w:rsidP="002D3EBF">
            <w:pPr>
              <w:ind w:left="57" w:right="57" w:firstLine="0"/>
              <w:rPr>
                <w:szCs w:val="24"/>
              </w:rPr>
            </w:pPr>
            <w:r w:rsidRPr="00761653">
              <w:rPr>
                <w:szCs w:val="24"/>
              </w:rPr>
              <w:t>Ингаляции 1-3 млн МЕ каждые 8 часов</w:t>
            </w:r>
          </w:p>
        </w:tc>
      </w:tr>
      <w:tr w:rsidR="00B61B7C" w:rsidRPr="00265B67" w14:paraId="0152EED0" w14:textId="77777777" w:rsidTr="002D3EBF">
        <w:tc>
          <w:tcPr>
            <w:tcW w:w="3227" w:type="dxa"/>
          </w:tcPr>
          <w:p w14:paraId="5E201EA3" w14:textId="77777777" w:rsidR="00B61B7C" w:rsidRPr="00761653" w:rsidRDefault="00B61B7C" w:rsidP="002D3EBF">
            <w:pPr>
              <w:ind w:left="57" w:right="57" w:firstLine="0"/>
              <w:rPr>
                <w:szCs w:val="24"/>
              </w:rPr>
            </w:pPr>
            <w:r w:rsidRPr="00761653">
              <w:rPr>
                <w:szCs w:val="24"/>
              </w:rPr>
              <w:t>Полимиксин В</w:t>
            </w:r>
          </w:p>
        </w:tc>
        <w:tc>
          <w:tcPr>
            <w:tcW w:w="6520" w:type="dxa"/>
          </w:tcPr>
          <w:p w14:paraId="11443932" w14:textId="77777777" w:rsidR="00B61B7C" w:rsidRPr="00761653" w:rsidRDefault="00B61B7C" w:rsidP="002D3EBF">
            <w:pPr>
              <w:ind w:left="57" w:right="57" w:firstLine="0"/>
              <w:rPr>
                <w:szCs w:val="24"/>
              </w:rPr>
            </w:pPr>
            <w:r w:rsidRPr="00761653">
              <w:rPr>
                <w:szCs w:val="24"/>
              </w:rPr>
              <w:t xml:space="preserve">Нагрузочная доза 2-2,5 мг/кг, далее 1,25-1,5 мг/кг каждые 12 час </w:t>
            </w:r>
          </w:p>
        </w:tc>
      </w:tr>
      <w:tr w:rsidR="00B61B7C" w:rsidRPr="00265B67" w14:paraId="51A60E5E" w14:textId="77777777" w:rsidTr="002D3EBF">
        <w:tc>
          <w:tcPr>
            <w:tcW w:w="3227" w:type="dxa"/>
          </w:tcPr>
          <w:p w14:paraId="65A04527" w14:textId="77777777" w:rsidR="00B61B7C" w:rsidRPr="00761653" w:rsidRDefault="00B61B7C" w:rsidP="002D3EBF">
            <w:pPr>
              <w:ind w:left="57" w:right="57" w:firstLine="0"/>
              <w:rPr>
                <w:szCs w:val="24"/>
              </w:rPr>
            </w:pPr>
            <w:r w:rsidRPr="00761653">
              <w:rPr>
                <w:szCs w:val="24"/>
              </w:rPr>
              <w:t>Тигециклин</w:t>
            </w:r>
          </w:p>
        </w:tc>
        <w:tc>
          <w:tcPr>
            <w:tcW w:w="6520" w:type="dxa"/>
          </w:tcPr>
          <w:p w14:paraId="5089CDB9" w14:textId="77777777" w:rsidR="00B61B7C" w:rsidRPr="00761653" w:rsidRDefault="00B61B7C" w:rsidP="002D3EBF">
            <w:pPr>
              <w:ind w:left="57" w:right="57" w:firstLine="0"/>
              <w:rPr>
                <w:szCs w:val="24"/>
              </w:rPr>
            </w:pPr>
            <w:r w:rsidRPr="00761653">
              <w:rPr>
                <w:szCs w:val="24"/>
              </w:rPr>
              <w:t>Первая доза 100 мг, далее каждые 12 часов по 50 мг</w:t>
            </w:r>
          </w:p>
        </w:tc>
      </w:tr>
      <w:tr w:rsidR="00B61B7C" w:rsidRPr="00265B67" w14:paraId="0CB70CF0" w14:textId="77777777" w:rsidTr="002D3EBF">
        <w:tc>
          <w:tcPr>
            <w:tcW w:w="3227" w:type="dxa"/>
          </w:tcPr>
          <w:p w14:paraId="6A821605" w14:textId="77777777" w:rsidR="00B61B7C" w:rsidRPr="00761653" w:rsidRDefault="00B61B7C" w:rsidP="002D3EBF">
            <w:pPr>
              <w:ind w:left="57" w:right="57" w:firstLine="0"/>
              <w:rPr>
                <w:szCs w:val="24"/>
                <w:lang w:val="en-US"/>
              </w:rPr>
            </w:pPr>
            <w:r w:rsidRPr="00761653">
              <w:rPr>
                <w:szCs w:val="24"/>
              </w:rPr>
              <w:t>Гентамицин</w:t>
            </w:r>
            <w:r w:rsidRPr="00761653">
              <w:rPr>
                <w:szCs w:val="24"/>
                <w:lang w:val="en-US"/>
              </w:rPr>
              <w:t xml:space="preserve">, </w:t>
            </w:r>
          </w:p>
          <w:p w14:paraId="1B93B0E9" w14:textId="77777777" w:rsidR="00B61B7C" w:rsidRPr="00761653" w:rsidRDefault="00B61B7C" w:rsidP="002D3EBF">
            <w:pPr>
              <w:ind w:left="57" w:right="57" w:firstLine="0"/>
              <w:rPr>
                <w:szCs w:val="24"/>
                <w:lang w:val="en-US"/>
              </w:rPr>
            </w:pPr>
            <w:r w:rsidRPr="00761653">
              <w:rPr>
                <w:szCs w:val="24"/>
              </w:rPr>
              <w:t>тобрамицин</w:t>
            </w:r>
          </w:p>
        </w:tc>
        <w:tc>
          <w:tcPr>
            <w:tcW w:w="6520" w:type="dxa"/>
          </w:tcPr>
          <w:p w14:paraId="0BF68E20" w14:textId="77777777" w:rsidR="00B61B7C" w:rsidRPr="00761653" w:rsidRDefault="00B61B7C" w:rsidP="002D3EBF">
            <w:pPr>
              <w:ind w:left="57" w:right="57" w:firstLine="0"/>
              <w:rPr>
                <w:szCs w:val="24"/>
              </w:rPr>
            </w:pPr>
            <w:r w:rsidRPr="00761653">
              <w:rPr>
                <w:szCs w:val="24"/>
              </w:rPr>
              <w:t>5-7 мг/кг/сутки, введение в течение 1 часа</w:t>
            </w:r>
          </w:p>
        </w:tc>
      </w:tr>
      <w:tr w:rsidR="00B61B7C" w:rsidRPr="00265B67" w14:paraId="532CCF01" w14:textId="77777777" w:rsidTr="002D3EBF">
        <w:tc>
          <w:tcPr>
            <w:tcW w:w="3227" w:type="dxa"/>
          </w:tcPr>
          <w:p w14:paraId="65780636" w14:textId="77777777" w:rsidR="00B61B7C" w:rsidRPr="00761653" w:rsidRDefault="00B61B7C" w:rsidP="002D3EBF">
            <w:pPr>
              <w:ind w:left="57" w:right="57" w:firstLine="0"/>
              <w:rPr>
                <w:szCs w:val="24"/>
                <w:lang w:val="en-US"/>
              </w:rPr>
            </w:pPr>
            <w:r w:rsidRPr="00761653">
              <w:rPr>
                <w:szCs w:val="24"/>
              </w:rPr>
              <w:t>Амикацин</w:t>
            </w:r>
          </w:p>
        </w:tc>
        <w:tc>
          <w:tcPr>
            <w:tcW w:w="6520" w:type="dxa"/>
          </w:tcPr>
          <w:p w14:paraId="48933A35" w14:textId="77777777" w:rsidR="00B61B7C" w:rsidRPr="00761653" w:rsidRDefault="00B61B7C" w:rsidP="002D3EBF">
            <w:pPr>
              <w:ind w:left="57" w:right="57" w:firstLine="0"/>
              <w:rPr>
                <w:szCs w:val="24"/>
              </w:rPr>
            </w:pPr>
            <w:r w:rsidRPr="00761653">
              <w:rPr>
                <w:szCs w:val="24"/>
              </w:rPr>
              <w:t>15-20 мг/кг/сутки, введение в течение 1 часа</w:t>
            </w:r>
          </w:p>
        </w:tc>
      </w:tr>
      <w:tr w:rsidR="00B61B7C" w:rsidRPr="00265B67" w14:paraId="71856705" w14:textId="77777777" w:rsidTr="002D3EBF">
        <w:tc>
          <w:tcPr>
            <w:tcW w:w="3227" w:type="dxa"/>
          </w:tcPr>
          <w:p w14:paraId="790E4BB3" w14:textId="77777777" w:rsidR="00B61B7C" w:rsidRPr="00761653" w:rsidRDefault="00B61B7C" w:rsidP="002D3EBF">
            <w:pPr>
              <w:ind w:left="57" w:right="57" w:firstLine="0"/>
              <w:rPr>
                <w:szCs w:val="24"/>
              </w:rPr>
            </w:pPr>
            <w:r w:rsidRPr="00761653">
              <w:rPr>
                <w:szCs w:val="24"/>
              </w:rPr>
              <w:t>Фосфомицин</w:t>
            </w:r>
          </w:p>
        </w:tc>
        <w:tc>
          <w:tcPr>
            <w:tcW w:w="6520" w:type="dxa"/>
          </w:tcPr>
          <w:p w14:paraId="347B1946" w14:textId="77777777" w:rsidR="00B61B7C" w:rsidRPr="00761653" w:rsidRDefault="00B61B7C" w:rsidP="002D3EBF">
            <w:pPr>
              <w:ind w:left="57" w:right="57" w:firstLine="0"/>
              <w:rPr>
                <w:szCs w:val="24"/>
              </w:rPr>
            </w:pPr>
            <w:r w:rsidRPr="00761653">
              <w:rPr>
                <w:szCs w:val="24"/>
              </w:rPr>
              <w:t>По 4 г каждые 6 час или по 8 г каждые 8 час (суммарно 16-24 г)</w:t>
            </w:r>
          </w:p>
        </w:tc>
      </w:tr>
      <w:tr w:rsidR="00B61B7C" w:rsidRPr="00761653" w14:paraId="5C5F52C1" w14:textId="77777777" w:rsidTr="002D3EBF">
        <w:tc>
          <w:tcPr>
            <w:tcW w:w="3227" w:type="dxa"/>
          </w:tcPr>
          <w:p w14:paraId="25CE2DCB" w14:textId="77777777" w:rsidR="00B61B7C" w:rsidRPr="00761653" w:rsidRDefault="00B61B7C" w:rsidP="002D3EBF">
            <w:pPr>
              <w:ind w:left="57" w:right="57" w:firstLine="0"/>
              <w:rPr>
                <w:szCs w:val="24"/>
              </w:rPr>
            </w:pPr>
            <w:r w:rsidRPr="00761653">
              <w:rPr>
                <w:szCs w:val="24"/>
              </w:rPr>
              <w:t>Азтреонам</w:t>
            </w:r>
          </w:p>
        </w:tc>
        <w:tc>
          <w:tcPr>
            <w:tcW w:w="6520" w:type="dxa"/>
          </w:tcPr>
          <w:p w14:paraId="71BF8BB3" w14:textId="77777777" w:rsidR="00B61B7C" w:rsidRPr="00761653" w:rsidRDefault="00B61B7C" w:rsidP="002D3EBF">
            <w:pPr>
              <w:ind w:left="57" w:right="57" w:firstLine="0"/>
              <w:rPr>
                <w:szCs w:val="24"/>
              </w:rPr>
            </w:pPr>
            <w:r w:rsidRPr="00761653">
              <w:rPr>
                <w:szCs w:val="24"/>
              </w:rPr>
              <w:t>2 г каждые 8 часов</w:t>
            </w:r>
          </w:p>
        </w:tc>
      </w:tr>
    </w:tbl>
    <w:p w14:paraId="4FF69259" w14:textId="77777777" w:rsidR="00B61B7C" w:rsidRDefault="00B61B7C" w:rsidP="00B61B7C">
      <w:pPr>
        <w:widowControl w:val="0"/>
        <w:tabs>
          <w:tab w:val="left" w:pos="1134"/>
        </w:tabs>
        <w:autoSpaceDE w:val="0"/>
        <w:autoSpaceDN w:val="0"/>
        <w:adjustRightInd w:val="0"/>
        <w:ind w:right="49"/>
        <w:contextualSpacing/>
        <w:rPr>
          <w:bCs/>
          <w:i/>
          <w:u w:val="single"/>
        </w:rPr>
      </w:pPr>
    </w:p>
    <w:p w14:paraId="4159512D" w14:textId="77777777" w:rsidR="00B61B7C" w:rsidRPr="00284D51" w:rsidRDefault="00B61B7C" w:rsidP="00B61B7C">
      <w:pPr>
        <w:widowControl w:val="0"/>
        <w:tabs>
          <w:tab w:val="left" w:pos="1134"/>
        </w:tabs>
        <w:autoSpaceDE w:val="0"/>
        <w:autoSpaceDN w:val="0"/>
        <w:adjustRightInd w:val="0"/>
        <w:ind w:right="49"/>
        <w:contextualSpacing/>
        <w:rPr>
          <w:bCs/>
        </w:rPr>
      </w:pPr>
      <w:r w:rsidRPr="00284D51">
        <w:rPr>
          <w:bCs/>
          <w:i/>
        </w:rPr>
        <w:t>Pseudomonas aeruginosa</w:t>
      </w:r>
    </w:p>
    <w:p w14:paraId="1A8BF3F5" w14:textId="5AD2DFE6" w:rsidR="00B61B7C" w:rsidRPr="00761653" w:rsidRDefault="00B61B7C" w:rsidP="00B61B7C">
      <w:pPr>
        <w:widowControl w:val="0"/>
        <w:tabs>
          <w:tab w:val="left" w:pos="1134"/>
        </w:tabs>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B0402F">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02]","plainTextFormattedCitation":"[102]","previouslyFormattedCitation":"[102]"},"properties":{"noteIndex":0},"schema":"https://github.com/citation-style-language/schema/raw/master/csl-citation.json"}</w:instrText>
      </w:r>
      <w:r>
        <w:fldChar w:fldCharType="separate"/>
      </w:r>
      <w:r w:rsidR="00D43181" w:rsidRPr="00D43181">
        <w:rPr>
          <w:noProof/>
        </w:rPr>
        <w:t>[102]</w:t>
      </w:r>
      <w:r>
        <w:fldChar w:fldCharType="end"/>
      </w:r>
      <w:r w:rsidRPr="00761653">
        <w:t>. Препараты для лечения представлены в табл</w:t>
      </w:r>
      <w:r>
        <w:t>ице 3.</w:t>
      </w:r>
      <w:r w:rsidRPr="00761653">
        <w:t xml:space="preserve"> </w:t>
      </w:r>
    </w:p>
    <w:p w14:paraId="061AB1DC" w14:textId="77777777" w:rsidR="00B61B7C" w:rsidRDefault="00B61B7C" w:rsidP="00B61B7C">
      <w:pPr>
        <w:ind w:hanging="142"/>
      </w:pPr>
    </w:p>
    <w:p w14:paraId="4925ECB5" w14:textId="77777777" w:rsidR="00B61B7C" w:rsidRPr="00761653" w:rsidRDefault="00B61B7C" w:rsidP="00B61B7C">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B61B7C" w:rsidRPr="00761653" w14:paraId="6F8BE5F5" w14:textId="77777777" w:rsidTr="002D3EBF">
        <w:tc>
          <w:tcPr>
            <w:tcW w:w="3510" w:type="dxa"/>
            <w:vAlign w:val="center"/>
          </w:tcPr>
          <w:p w14:paraId="4EF6C6E7" w14:textId="77777777" w:rsidR="00B61B7C" w:rsidRPr="00761653" w:rsidRDefault="00B61B7C" w:rsidP="002D3EBF">
            <w:pPr>
              <w:ind w:left="57" w:right="57" w:firstLine="0"/>
              <w:jc w:val="center"/>
              <w:rPr>
                <w:szCs w:val="24"/>
              </w:rPr>
            </w:pPr>
            <w:r w:rsidRPr="00761653">
              <w:rPr>
                <w:szCs w:val="24"/>
              </w:rPr>
              <w:t>Препарат</w:t>
            </w:r>
          </w:p>
        </w:tc>
        <w:tc>
          <w:tcPr>
            <w:tcW w:w="6237" w:type="dxa"/>
            <w:vAlign w:val="center"/>
          </w:tcPr>
          <w:p w14:paraId="6C395C04" w14:textId="77777777" w:rsidR="00B61B7C" w:rsidRPr="00761653" w:rsidRDefault="00B61B7C" w:rsidP="002D3EBF">
            <w:pPr>
              <w:ind w:left="57" w:right="57" w:firstLine="0"/>
              <w:jc w:val="center"/>
              <w:rPr>
                <w:szCs w:val="24"/>
              </w:rPr>
            </w:pPr>
            <w:r w:rsidRPr="00761653">
              <w:rPr>
                <w:szCs w:val="24"/>
              </w:rPr>
              <w:t>Доза</w:t>
            </w:r>
          </w:p>
        </w:tc>
      </w:tr>
      <w:tr w:rsidR="00B61B7C" w:rsidRPr="00265B67" w14:paraId="7EB6F1FA" w14:textId="77777777" w:rsidTr="002D3EBF">
        <w:tc>
          <w:tcPr>
            <w:tcW w:w="3510" w:type="dxa"/>
          </w:tcPr>
          <w:p w14:paraId="6501E668" w14:textId="77777777" w:rsidR="00B61B7C" w:rsidRPr="00761653" w:rsidRDefault="00B61B7C" w:rsidP="002D3EBF">
            <w:pPr>
              <w:ind w:left="57" w:right="57" w:firstLine="0"/>
              <w:rPr>
                <w:szCs w:val="24"/>
              </w:rPr>
            </w:pPr>
            <w:r w:rsidRPr="00761653">
              <w:rPr>
                <w:szCs w:val="24"/>
              </w:rPr>
              <w:t>Цефтолозан/тазобактам</w:t>
            </w:r>
          </w:p>
        </w:tc>
        <w:tc>
          <w:tcPr>
            <w:tcW w:w="6237" w:type="dxa"/>
          </w:tcPr>
          <w:p w14:paraId="14F10E1C" w14:textId="77777777" w:rsidR="00B61B7C" w:rsidRPr="00761653" w:rsidRDefault="00B61B7C" w:rsidP="002D3EBF">
            <w:pPr>
              <w:ind w:left="57" w:right="57" w:firstLine="0"/>
              <w:rPr>
                <w:szCs w:val="24"/>
              </w:rPr>
            </w:pPr>
            <w:r w:rsidRPr="00761653">
              <w:rPr>
                <w:szCs w:val="24"/>
              </w:rPr>
              <w:t>1,5 или 3 г каждые 8 часов, инфузия в течение 1 часа (при пневмонии по 3 г х 3 раза)</w:t>
            </w:r>
          </w:p>
        </w:tc>
      </w:tr>
      <w:tr w:rsidR="00B61B7C" w:rsidRPr="00265B67" w14:paraId="4CBA4B8E" w14:textId="77777777" w:rsidTr="002D3EBF">
        <w:tc>
          <w:tcPr>
            <w:tcW w:w="3510" w:type="dxa"/>
          </w:tcPr>
          <w:p w14:paraId="4B6E11A9" w14:textId="77777777" w:rsidR="00B61B7C" w:rsidRPr="00761653" w:rsidRDefault="00B61B7C" w:rsidP="002D3EBF">
            <w:pPr>
              <w:ind w:left="57" w:right="57" w:firstLine="0"/>
              <w:rPr>
                <w:szCs w:val="24"/>
              </w:rPr>
            </w:pPr>
            <w:r w:rsidRPr="00761653">
              <w:rPr>
                <w:szCs w:val="24"/>
              </w:rPr>
              <w:t>Цефтазидим</w:t>
            </w:r>
          </w:p>
        </w:tc>
        <w:tc>
          <w:tcPr>
            <w:tcW w:w="6237" w:type="dxa"/>
          </w:tcPr>
          <w:p w14:paraId="58A85463" w14:textId="77777777" w:rsidR="00B61B7C" w:rsidRPr="00761653" w:rsidRDefault="00B61B7C" w:rsidP="002D3EBF">
            <w:pPr>
              <w:ind w:left="57" w:right="57" w:firstLine="0"/>
              <w:rPr>
                <w:szCs w:val="24"/>
              </w:rPr>
            </w:pPr>
            <w:r w:rsidRPr="00761653">
              <w:rPr>
                <w:szCs w:val="24"/>
              </w:rPr>
              <w:t>Нагрузочная доза 1-2 г, затем 6 г/сут, непрерывная инфузии в течение 24 ч</w:t>
            </w:r>
          </w:p>
        </w:tc>
      </w:tr>
      <w:tr w:rsidR="00B61B7C" w:rsidRPr="00975FC1" w14:paraId="3E927EE7" w14:textId="77777777" w:rsidTr="002D3EBF">
        <w:tc>
          <w:tcPr>
            <w:tcW w:w="3510" w:type="dxa"/>
          </w:tcPr>
          <w:p w14:paraId="21F16E83" w14:textId="77777777" w:rsidR="00B61B7C" w:rsidRPr="00761653" w:rsidRDefault="00B61B7C" w:rsidP="002D3EBF">
            <w:pPr>
              <w:ind w:left="57" w:right="57" w:firstLine="0"/>
              <w:rPr>
                <w:szCs w:val="24"/>
              </w:rPr>
            </w:pPr>
            <w:r w:rsidRPr="00761653">
              <w:rPr>
                <w:szCs w:val="24"/>
              </w:rPr>
              <w:t>Цефепим</w:t>
            </w:r>
          </w:p>
        </w:tc>
        <w:tc>
          <w:tcPr>
            <w:tcW w:w="6237" w:type="dxa"/>
          </w:tcPr>
          <w:p w14:paraId="46296EF5" w14:textId="77777777" w:rsidR="00B61B7C" w:rsidRPr="00761653" w:rsidRDefault="00B61B7C" w:rsidP="002D3EBF">
            <w:pPr>
              <w:ind w:left="57" w:right="57" w:firstLine="0"/>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B61B7C" w:rsidRPr="00975FC1" w14:paraId="6ED16853" w14:textId="77777777" w:rsidTr="002D3EBF">
        <w:tc>
          <w:tcPr>
            <w:tcW w:w="3510" w:type="dxa"/>
          </w:tcPr>
          <w:p w14:paraId="151B2BDA" w14:textId="77777777" w:rsidR="00B61B7C" w:rsidRPr="00761653" w:rsidRDefault="00B61B7C" w:rsidP="002D3EBF">
            <w:pPr>
              <w:ind w:left="57" w:right="57" w:firstLine="0"/>
              <w:rPr>
                <w:szCs w:val="24"/>
              </w:rPr>
            </w:pPr>
            <w:r w:rsidRPr="00761653">
              <w:rPr>
                <w:szCs w:val="24"/>
              </w:rPr>
              <w:t>Пиперациллин/тазобактам</w:t>
            </w:r>
          </w:p>
        </w:tc>
        <w:tc>
          <w:tcPr>
            <w:tcW w:w="6237" w:type="dxa"/>
          </w:tcPr>
          <w:p w14:paraId="4E6E0C0F" w14:textId="77777777" w:rsidR="00B61B7C" w:rsidRPr="00761653" w:rsidRDefault="00B61B7C" w:rsidP="002D3EBF">
            <w:pPr>
              <w:ind w:left="57" w:right="57" w:firstLine="0"/>
              <w:rPr>
                <w:szCs w:val="24"/>
              </w:rPr>
            </w:pPr>
            <w:r w:rsidRPr="00761653">
              <w:rPr>
                <w:szCs w:val="24"/>
              </w:rPr>
              <w:t>Нагрузочная доза 2,25 г затем 16,2 г/сут посредством непрерывной инфузии в течение 24 часов</w:t>
            </w:r>
          </w:p>
        </w:tc>
      </w:tr>
      <w:tr w:rsidR="00B61B7C" w:rsidRPr="00975FC1" w14:paraId="0D5502EA" w14:textId="77777777" w:rsidTr="002D3EBF">
        <w:tc>
          <w:tcPr>
            <w:tcW w:w="3510" w:type="dxa"/>
          </w:tcPr>
          <w:p w14:paraId="729C1FED" w14:textId="77777777" w:rsidR="00B61B7C" w:rsidRPr="00761653" w:rsidRDefault="00B61B7C" w:rsidP="002D3EBF">
            <w:pPr>
              <w:ind w:left="57" w:right="57" w:firstLine="0"/>
              <w:rPr>
                <w:szCs w:val="24"/>
              </w:rPr>
            </w:pPr>
            <w:r w:rsidRPr="00761653">
              <w:rPr>
                <w:szCs w:val="24"/>
              </w:rPr>
              <w:t>Цефтазидим/авибактам</w:t>
            </w:r>
          </w:p>
        </w:tc>
        <w:tc>
          <w:tcPr>
            <w:tcW w:w="6237" w:type="dxa"/>
          </w:tcPr>
          <w:p w14:paraId="6A81B6F7" w14:textId="77777777" w:rsidR="00B61B7C" w:rsidRPr="00761653" w:rsidRDefault="00B61B7C" w:rsidP="002D3EBF">
            <w:pPr>
              <w:ind w:left="57" w:right="57" w:firstLine="0"/>
              <w:rPr>
                <w:szCs w:val="24"/>
              </w:rPr>
            </w:pPr>
            <w:r w:rsidRPr="00761653">
              <w:rPr>
                <w:szCs w:val="24"/>
              </w:rPr>
              <w:t>2,5 г каждые 8 часов, продленная инфузия в течение 2 часов</w:t>
            </w:r>
          </w:p>
        </w:tc>
      </w:tr>
      <w:tr w:rsidR="00B61B7C" w:rsidRPr="00975FC1" w14:paraId="71ECE952" w14:textId="77777777" w:rsidTr="002D3EBF">
        <w:tc>
          <w:tcPr>
            <w:tcW w:w="3510" w:type="dxa"/>
          </w:tcPr>
          <w:p w14:paraId="115D950A" w14:textId="77777777" w:rsidR="00B61B7C" w:rsidRPr="00761653" w:rsidRDefault="00B61B7C" w:rsidP="002D3EBF">
            <w:pPr>
              <w:ind w:left="57" w:right="57" w:firstLine="0"/>
              <w:rPr>
                <w:szCs w:val="24"/>
              </w:rPr>
            </w:pPr>
            <w:r w:rsidRPr="00761653">
              <w:rPr>
                <w:szCs w:val="24"/>
              </w:rPr>
              <w:t>Азтреонам</w:t>
            </w:r>
          </w:p>
        </w:tc>
        <w:tc>
          <w:tcPr>
            <w:tcW w:w="6237" w:type="dxa"/>
          </w:tcPr>
          <w:p w14:paraId="4E2B65CB" w14:textId="77777777" w:rsidR="00B61B7C" w:rsidRPr="00761653" w:rsidRDefault="00B61B7C" w:rsidP="002D3EBF">
            <w:pPr>
              <w:ind w:left="57" w:right="57" w:firstLine="0"/>
              <w:rPr>
                <w:szCs w:val="24"/>
              </w:rPr>
            </w:pPr>
            <w:r w:rsidRPr="00761653">
              <w:rPr>
                <w:szCs w:val="24"/>
              </w:rPr>
              <w:t>Нагрузочная доза 1-2 г, затем 6 г/сут посредством непрерывной инфузии в течение 24 часов</w:t>
            </w:r>
          </w:p>
        </w:tc>
      </w:tr>
      <w:tr w:rsidR="00B61B7C" w:rsidRPr="00265B67" w14:paraId="2E54A883" w14:textId="77777777" w:rsidTr="002D3EBF">
        <w:tc>
          <w:tcPr>
            <w:tcW w:w="3510" w:type="dxa"/>
          </w:tcPr>
          <w:p w14:paraId="28BFE10E" w14:textId="77777777" w:rsidR="00B61B7C" w:rsidRPr="00761653" w:rsidRDefault="00B61B7C" w:rsidP="002D3EBF">
            <w:pPr>
              <w:ind w:left="57" w:right="57" w:firstLine="0"/>
              <w:rPr>
                <w:szCs w:val="24"/>
              </w:rPr>
            </w:pPr>
            <w:r w:rsidRPr="00761653">
              <w:rPr>
                <w:szCs w:val="24"/>
              </w:rPr>
              <w:t>Дорипенем</w:t>
            </w:r>
          </w:p>
        </w:tc>
        <w:tc>
          <w:tcPr>
            <w:tcW w:w="6237" w:type="dxa"/>
          </w:tcPr>
          <w:p w14:paraId="6429B013" w14:textId="77777777" w:rsidR="00B61B7C" w:rsidRPr="00761653" w:rsidRDefault="00B61B7C" w:rsidP="002D3EBF">
            <w:pPr>
              <w:ind w:left="57" w:right="57" w:firstLine="0"/>
              <w:rPr>
                <w:szCs w:val="24"/>
              </w:rPr>
            </w:pPr>
            <w:r w:rsidRPr="00761653">
              <w:rPr>
                <w:szCs w:val="24"/>
              </w:rPr>
              <w:t>1 г каждые 8 часов, инфузия в течение 4 часов</w:t>
            </w:r>
          </w:p>
        </w:tc>
      </w:tr>
      <w:tr w:rsidR="00B61B7C" w:rsidRPr="00265B67" w14:paraId="6586F8EC" w14:textId="77777777" w:rsidTr="002D3EBF">
        <w:tc>
          <w:tcPr>
            <w:tcW w:w="3510" w:type="dxa"/>
          </w:tcPr>
          <w:p w14:paraId="00D17ABE" w14:textId="77777777" w:rsidR="00B61B7C" w:rsidRPr="00761653" w:rsidRDefault="00B61B7C" w:rsidP="002D3EBF">
            <w:pPr>
              <w:ind w:left="57" w:right="57" w:firstLine="0"/>
              <w:rPr>
                <w:szCs w:val="24"/>
              </w:rPr>
            </w:pPr>
            <w:r w:rsidRPr="00761653">
              <w:rPr>
                <w:szCs w:val="24"/>
              </w:rPr>
              <w:t>Меропенем</w:t>
            </w:r>
          </w:p>
        </w:tc>
        <w:tc>
          <w:tcPr>
            <w:tcW w:w="6237" w:type="dxa"/>
          </w:tcPr>
          <w:p w14:paraId="7F5E73A2" w14:textId="77777777" w:rsidR="00B61B7C" w:rsidRPr="00761653" w:rsidRDefault="00B61B7C" w:rsidP="002D3EBF">
            <w:pPr>
              <w:ind w:left="57" w:right="57" w:firstLine="0"/>
              <w:rPr>
                <w:szCs w:val="24"/>
              </w:rPr>
            </w:pPr>
            <w:r w:rsidRPr="00761653">
              <w:rPr>
                <w:szCs w:val="24"/>
              </w:rPr>
              <w:t>Нагрузочная доза 1-2 г, затем по 2 г каждые 8 часов, продленная инфузия в течение 3 часов</w:t>
            </w:r>
          </w:p>
        </w:tc>
      </w:tr>
      <w:tr w:rsidR="00B61B7C" w:rsidRPr="00975FC1" w14:paraId="34E735BF" w14:textId="77777777" w:rsidTr="002D3EBF">
        <w:tc>
          <w:tcPr>
            <w:tcW w:w="3510" w:type="dxa"/>
          </w:tcPr>
          <w:p w14:paraId="060870D8" w14:textId="77777777" w:rsidR="00B61B7C" w:rsidRPr="00761653" w:rsidRDefault="00B61B7C" w:rsidP="002D3EBF">
            <w:pPr>
              <w:ind w:left="57" w:right="57" w:firstLine="0"/>
              <w:rPr>
                <w:szCs w:val="24"/>
              </w:rPr>
            </w:pPr>
            <w:r w:rsidRPr="00761653">
              <w:rPr>
                <w:szCs w:val="24"/>
              </w:rPr>
              <w:t>Имипенем</w:t>
            </w:r>
          </w:p>
        </w:tc>
        <w:tc>
          <w:tcPr>
            <w:tcW w:w="6237" w:type="dxa"/>
          </w:tcPr>
          <w:p w14:paraId="0CDDD2A8" w14:textId="77777777" w:rsidR="00B61B7C" w:rsidRPr="00761653" w:rsidRDefault="00B61B7C" w:rsidP="002D3EBF">
            <w:pPr>
              <w:ind w:left="57" w:right="57" w:firstLine="0"/>
              <w:rPr>
                <w:szCs w:val="24"/>
              </w:rPr>
            </w:pPr>
            <w:r w:rsidRPr="00761653">
              <w:rPr>
                <w:szCs w:val="24"/>
              </w:rPr>
              <w:t>1 г каждые 6-8 часов, в/в</w:t>
            </w:r>
          </w:p>
        </w:tc>
      </w:tr>
      <w:tr w:rsidR="00B61B7C" w:rsidRPr="00975FC1" w14:paraId="07C39E8F" w14:textId="77777777" w:rsidTr="002D3EBF">
        <w:tc>
          <w:tcPr>
            <w:tcW w:w="3510" w:type="dxa"/>
          </w:tcPr>
          <w:p w14:paraId="2505BB80" w14:textId="77777777" w:rsidR="00B61B7C" w:rsidRPr="00761653" w:rsidRDefault="00B61B7C" w:rsidP="002D3EBF">
            <w:pPr>
              <w:ind w:left="57" w:right="57" w:firstLine="0"/>
              <w:rPr>
                <w:szCs w:val="24"/>
              </w:rPr>
            </w:pPr>
            <w:r w:rsidRPr="00761653">
              <w:rPr>
                <w:szCs w:val="24"/>
              </w:rPr>
              <w:t>Фосфомицин</w:t>
            </w:r>
          </w:p>
        </w:tc>
        <w:tc>
          <w:tcPr>
            <w:tcW w:w="6237" w:type="dxa"/>
          </w:tcPr>
          <w:p w14:paraId="67F6F28B" w14:textId="77777777" w:rsidR="00B61B7C" w:rsidRPr="00761653" w:rsidRDefault="00B61B7C" w:rsidP="002D3EBF">
            <w:pPr>
              <w:ind w:left="57" w:right="57" w:firstLine="0"/>
              <w:rPr>
                <w:szCs w:val="24"/>
              </w:rPr>
            </w:pPr>
            <w:r w:rsidRPr="00761653">
              <w:rPr>
                <w:szCs w:val="24"/>
              </w:rPr>
              <w:t xml:space="preserve">Нагрузочная доза 2-4 г, затем по 16-24 г посредством непрерывной инфузии в течение 24 часов </w:t>
            </w:r>
          </w:p>
        </w:tc>
      </w:tr>
      <w:tr w:rsidR="00B61B7C" w:rsidRPr="00975FC1" w14:paraId="74A2661B" w14:textId="77777777" w:rsidTr="002D3EBF">
        <w:tc>
          <w:tcPr>
            <w:tcW w:w="3510" w:type="dxa"/>
          </w:tcPr>
          <w:p w14:paraId="76A6822D" w14:textId="77777777" w:rsidR="00B61B7C" w:rsidRPr="00761653" w:rsidRDefault="00B61B7C" w:rsidP="002D3EBF">
            <w:pPr>
              <w:ind w:left="57" w:right="57" w:firstLine="0"/>
              <w:rPr>
                <w:szCs w:val="24"/>
              </w:rPr>
            </w:pPr>
            <w:r w:rsidRPr="00761653">
              <w:rPr>
                <w:szCs w:val="24"/>
              </w:rPr>
              <w:t>Колистин</w:t>
            </w:r>
          </w:p>
        </w:tc>
        <w:tc>
          <w:tcPr>
            <w:tcW w:w="6237" w:type="dxa"/>
          </w:tcPr>
          <w:p w14:paraId="6CDCFB52" w14:textId="77777777" w:rsidR="00B61B7C" w:rsidRPr="00761653" w:rsidRDefault="00B61B7C" w:rsidP="002D3EBF">
            <w:pPr>
              <w:ind w:left="57" w:right="57" w:firstLine="0"/>
              <w:rPr>
                <w:szCs w:val="24"/>
              </w:rPr>
            </w:pPr>
            <w:r w:rsidRPr="00761653">
              <w:rPr>
                <w:szCs w:val="24"/>
              </w:rPr>
              <w:t>Нагрузочная доза 6-9 млн МЕ, затем по 4,5 млн МЕ каждые 12 часов</w:t>
            </w:r>
          </w:p>
        </w:tc>
      </w:tr>
      <w:tr w:rsidR="00B61B7C" w:rsidRPr="00265B67" w14:paraId="11A6012D" w14:textId="77777777" w:rsidTr="002D3EBF">
        <w:tc>
          <w:tcPr>
            <w:tcW w:w="3510" w:type="dxa"/>
          </w:tcPr>
          <w:p w14:paraId="15341A9D" w14:textId="77777777" w:rsidR="00B61B7C" w:rsidRPr="00761653" w:rsidRDefault="00B61B7C" w:rsidP="002D3EBF">
            <w:pPr>
              <w:ind w:left="57" w:right="57" w:firstLine="0"/>
              <w:rPr>
                <w:szCs w:val="24"/>
              </w:rPr>
            </w:pPr>
            <w:r w:rsidRPr="00761653">
              <w:rPr>
                <w:szCs w:val="24"/>
              </w:rPr>
              <w:t>Полимиксин В</w:t>
            </w:r>
          </w:p>
        </w:tc>
        <w:tc>
          <w:tcPr>
            <w:tcW w:w="6237" w:type="dxa"/>
          </w:tcPr>
          <w:p w14:paraId="0AEDB5CE" w14:textId="77777777" w:rsidR="00B61B7C" w:rsidRPr="00761653" w:rsidRDefault="00B61B7C" w:rsidP="002D3EBF">
            <w:pPr>
              <w:ind w:left="57" w:right="57" w:firstLine="0"/>
              <w:rPr>
                <w:szCs w:val="24"/>
              </w:rPr>
            </w:pPr>
            <w:r w:rsidRPr="00761653">
              <w:rPr>
                <w:szCs w:val="24"/>
              </w:rPr>
              <w:t xml:space="preserve">Нагрузочная доза 2-2,5 мг/кг, инфузия в течение 2 часов, далее по </w:t>
            </w:r>
          </w:p>
          <w:p w14:paraId="5C645F39" w14:textId="77777777" w:rsidR="00B61B7C" w:rsidRPr="00761653" w:rsidRDefault="00B61B7C" w:rsidP="002D3EBF">
            <w:pPr>
              <w:ind w:left="57" w:right="57" w:firstLine="0"/>
              <w:rPr>
                <w:szCs w:val="24"/>
              </w:rPr>
            </w:pPr>
            <w:r w:rsidRPr="00761653">
              <w:rPr>
                <w:szCs w:val="24"/>
              </w:rPr>
              <w:t>1,25-1,5 мг/кг каждые 12 часов, инфузия в течение 1 часа</w:t>
            </w:r>
          </w:p>
        </w:tc>
      </w:tr>
      <w:tr w:rsidR="00B61B7C" w:rsidRPr="00265B67" w14:paraId="1BA746AF" w14:textId="77777777" w:rsidTr="002D3EBF">
        <w:tc>
          <w:tcPr>
            <w:tcW w:w="3510" w:type="dxa"/>
          </w:tcPr>
          <w:p w14:paraId="2887CB4E" w14:textId="77777777" w:rsidR="00B61B7C" w:rsidRPr="00761653" w:rsidRDefault="00B61B7C" w:rsidP="002D3EBF">
            <w:pPr>
              <w:ind w:left="57" w:right="57" w:firstLine="0"/>
              <w:rPr>
                <w:szCs w:val="24"/>
              </w:rPr>
            </w:pPr>
            <w:r w:rsidRPr="00761653">
              <w:rPr>
                <w:szCs w:val="24"/>
              </w:rPr>
              <w:t>Ципрофлоксацин</w:t>
            </w:r>
          </w:p>
        </w:tc>
        <w:tc>
          <w:tcPr>
            <w:tcW w:w="6237" w:type="dxa"/>
          </w:tcPr>
          <w:p w14:paraId="7C8F2C66" w14:textId="77777777" w:rsidR="00B61B7C" w:rsidRPr="00761653" w:rsidRDefault="00B61B7C" w:rsidP="002D3EBF">
            <w:pPr>
              <w:ind w:left="57" w:right="57" w:firstLine="0"/>
              <w:rPr>
                <w:szCs w:val="24"/>
              </w:rPr>
            </w:pPr>
            <w:r w:rsidRPr="00761653">
              <w:rPr>
                <w:szCs w:val="24"/>
              </w:rPr>
              <w:t>400 мг каждые 8 часов, инфузия в течение 30-60 минут</w:t>
            </w:r>
          </w:p>
        </w:tc>
      </w:tr>
      <w:tr w:rsidR="00B61B7C" w:rsidRPr="00265B67" w14:paraId="5729EDAC" w14:textId="77777777" w:rsidTr="002D3EBF">
        <w:tc>
          <w:tcPr>
            <w:tcW w:w="3510" w:type="dxa"/>
          </w:tcPr>
          <w:p w14:paraId="7B4F6456" w14:textId="77777777" w:rsidR="00B61B7C" w:rsidRPr="00761653" w:rsidRDefault="00B61B7C" w:rsidP="002D3EBF">
            <w:pPr>
              <w:ind w:left="57" w:right="57" w:firstLine="0"/>
              <w:rPr>
                <w:szCs w:val="24"/>
              </w:rPr>
            </w:pPr>
            <w:r w:rsidRPr="00761653">
              <w:rPr>
                <w:szCs w:val="24"/>
              </w:rPr>
              <w:t>Левофлоксацин</w:t>
            </w:r>
          </w:p>
        </w:tc>
        <w:tc>
          <w:tcPr>
            <w:tcW w:w="6237" w:type="dxa"/>
          </w:tcPr>
          <w:p w14:paraId="2FC9435C" w14:textId="77777777" w:rsidR="00B61B7C" w:rsidRPr="00761653" w:rsidRDefault="00B61B7C" w:rsidP="002D3EBF">
            <w:pPr>
              <w:ind w:left="57" w:right="57" w:firstLine="0"/>
              <w:rPr>
                <w:szCs w:val="24"/>
              </w:rPr>
            </w:pPr>
            <w:r w:rsidRPr="00761653">
              <w:rPr>
                <w:szCs w:val="24"/>
              </w:rPr>
              <w:t>500 мг каждые 12 часов, инфузия в течение 50-60 минут</w:t>
            </w:r>
          </w:p>
        </w:tc>
      </w:tr>
      <w:tr w:rsidR="00B61B7C" w:rsidRPr="00265B67" w14:paraId="14A7D4EC" w14:textId="77777777" w:rsidTr="002D3EBF">
        <w:tc>
          <w:tcPr>
            <w:tcW w:w="3510" w:type="dxa"/>
          </w:tcPr>
          <w:p w14:paraId="7E8FC3BC" w14:textId="77777777" w:rsidR="00B61B7C" w:rsidRPr="00761653" w:rsidRDefault="00B61B7C" w:rsidP="002D3EBF">
            <w:pPr>
              <w:ind w:left="57" w:right="57" w:firstLine="0"/>
              <w:rPr>
                <w:szCs w:val="24"/>
              </w:rPr>
            </w:pPr>
            <w:r w:rsidRPr="00761653">
              <w:rPr>
                <w:szCs w:val="24"/>
              </w:rPr>
              <w:t>Тобрамицин</w:t>
            </w:r>
          </w:p>
        </w:tc>
        <w:tc>
          <w:tcPr>
            <w:tcW w:w="6237" w:type="dxa"/>
          </w:tcPr>
          <w:p w14:paraId="6C5504D8" w14:textId="77777777" w:rsidR="00B61B7C" w:rsidRPr="00761653" w:rsidRDefault="00B61B7C" w:rsidP="002D3EBF">
            <w:pPr>
              <w:ind w:left="57" w:right="57" w:firstLine="0"/>
              <w:rPr>
                <w:szCs w:val="24"/>
              </w:rPr>
            </w:pPr>
            <w:r w:rsidRPr="00761653">
              <w:rPr>
                <w:szCs w:val="24"/>
              </w:rPr>
              <w:t>8 мг/кг 1 раз/сут, инфузия в течение 60 мин</w:t>
            </w:r>
          </w:p>
        </w:tc>
      </w:tr>
      <w:tr w:rsidR="00B61B7C" w:rsidRPr="00265B67" w14:paraId="5F0688EE" w14:textId="77777777" w:rsidTr="002D3EBF">
        <w:tc>
          <w:tcPr>
            <w:tcW w:w="3510" w:type="dxa"/>
          </w:tcPr>
          <w:p w14:paraId="05A01E5B" w14:textId="77777777" w:rsidR="00B61B7C" w:rsidRPr="00761653" w:rsidRDefault="00B61B7C" w:rsidP="002D3EBF">
            <w:pPr>
              <w:ind w:left="57" w:right="57" w:firstLine="0"/>
              <w:rPr>
                <w:szCs w:val="24"/>
              </w:rPr>
            </w:pPr>
            <w:r w:rsidRPr="00761653">
              <w:rPr>
                <w:szCs w:val="24"/>
              </w:rPr>
              <w:t>Амикацин</w:t>
            </w:r>
          </w:p>
        </w:tc>
        <w:tc>
          <w:tcPr>
            <w:tcW w:w="6237" w:type="dxa"/>
          </w:tcPr>
          <w:p w14:paraId="6AB93A82" w14:textId="77777777" w:rsidR="00B61B7C" w:rsidRPr="00761653" w:rsidRDefault="00B61B7C" w:rsidP="002D3EBF">
            <w:pPr>
              <w:ind w:left="57" w:right="57" w:firstLine="0"/>
              <w:rPr>
                <w:szCs w:val="24"/>
              </w:rPr>
            </w:pPr>
            <w:r w:rsidRPr="00761653">
              <w:rPr>
                <w:szCs w:val="24"/>
              </w:rPr>
              <w:t xml:space="preserve">25 мг/кг 1 раз/сут, инфузия в течение 60 минут </w:t>
            </w:r>
          </w:p>
        </w:tc>
      </w:tr>
    </w:tbl>
    <w:p w14:paraId="18C00E65" w14:textId="77777777" w:rsidR="00B61B7C" w:rsidRDefault="00B61B7C" w:rsidP="00B61B7C">
      <w:pPr>
        <w:widowControl w:val="0"/>
        <w:tabs>
          <w:tab w:val="left" w:pos="1134"/>
        </w:tabs>
        <w:autoSpaceDE w:val="0"/>
        <w:autoSpaceDN w:val="0"/>
        <w:adjustRightInd w:val="0"/>
        <w:ind w:right="49"/>
        <w:contextualSpacing/>
        <w:rPr>
          <w:bCs/>
          <w:i/>
          <w:u w:val="single"/>
        </w:rPr>
      </w:pPr>
    </w:p>
    <w:p w14:paraId="1AF4FCCE" w14:textId="77777777" w:rsidR="00B61B7C" w:rsidRPr="00284D51" w:rsidRDefault="00B61B7C" w:rsidP="00B61B7C">
      <w:pPr>
        <w:widowControl w:val="0"/>
        <w:tabs>
          <w:tab w:val="left" w:pos="1134"/>
        </w:tabs>
        <w:autoSpaceDE w:val="0"/>
        <w:autoSpaceDN w:val="0"/>
        <w:adjustRightInd w:val="0"/>
        <w:ind w:right="49"/>
        <w:contextualSpacing/>
        <w:rPr>
          <w:bCs/>
          <w:i/>
        </w:rPr>
      </w:pPr>
      <w:r w:rsidRPr="00284D51">
        <w:rPr>
          <w:bCs/>
          <w:i/>
        </w:rPr>
        <w:t>Acinetobacter baumannii</w:t>
      </w:r>
    </w:p>
    <w:p w14:paraId="43932295" w14:textId="77777777" w:rsidR="00B61B7C" w:rsidRPr="00761653" w:rsidRDefault="00B61B7C" w:rsidP="00B61B7C">
      <w:pPr>
        <w:widowControl w:val="0"/>
        <w:tabs>
          <w:tab w:val="left" w:pos="1134"/>
        </w:tabs>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7EA28D5C" w14:textId="77777777" w:rsidR="00B61B7C" w:rsidRPr="00284D51" w:rsidRDefault="00B61B7C" w:rsidP="00B61B7C">
      <w:pPr>
        <w:widowControl w:val="0"/>
        <w:tabs>
          <w:tab w:val="left" w:pos="1134"/>
        </w:tabs>
        <w:autoSpaceDE w:val="0"/>
        <w:autoSpaceDN w:val="0"/>
        <w:adjustRightInd w:val="0"/>
        <w:ind w:right="49"/>
        <w:contextualSpacing/>
        <w:rPr>
          <w:bCs/>
        </w:rPr>
      </w:pPr>
      <w:r w:rsidRPr="00284D51">
        <w:rPr>
          <w:bCs/>
          <w:i/>
        </w:rPr>
        <w:t>Stenotrophomonas maltophilia</w:t>
      </w:r>
    </w:p>
    <w:p w14:paraId="3D15FD74" w14:textId="77777777" w:rsidR="00B61B7C" w:rsidRPr="00761653" w:rsidRDefault="00B61B7C" w:rsidP="00B61B7C">
      <w:pPr>
        <w:widowControl w:val="0"/>
        <w:tabs>
          <w:tab w:val="left" w:pos="1134"/>
        </w:tabs>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0FA92EE0" w14:textId="77777777" w:rsidR="00B61B7C" w:rsidRDefault="00B61B7C" w:rsidP="00B61B7C">
      <w:pPr>
        <w:widowControl w:val="0"/>
        <w:tabs>
          <w:tab w:val="left" w:pos="317"/>
          <w:tab w:val="left" w:pos="8715"/>
        </w:tabs>
        <w:autoSpaceDE w:val="0"/>
        <w:autoSpaceDN w:val="0"/>
        <w:adjustRightInd w:val="0"/>
        <w:ind w:right="49"/>
        <w:contextualSpacing/>
        <w:rPr>
          <w:b/>
        </w:rPr>
      </w:pPr>
    </w:p>
    <w:p w14:paraId="6877F1C8" w14:textId="77777777" w:rsidR="00B61B7C" w:rsidRPr="00761653" w:rsidRDefault="00B61B7C" w:rsidP="00B61B7C">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5C837E84" w14:textId="77777777" w:rsidR="00B61B7C" w:rsidRPr="00284D51" w:rsidRDefault="00B61B7C" w:rsidP="00B61B7C">
      <w:pPr>
        <w:widowControl w:val="0"/>
        <w:tabs>
          <w:tab w:val="left" w:pos="317"/>
          <w:tab w:val="left" w:pos="8715"/>
        </w:tabs>
        <w:autoSpaceDE w:val="0"/>
        <w:autoSpaceDN w:val="0"/>
        <w:adjustRightInd w:val="0"/>
        <w:ind w:right="49"/>
        <w:contextualSpacing/>
        <w:rPr>
          <w:i/>
          <w:iCs/>
        </w:rPr>
      </w:pPr>
      <w:r w:rsidRPr="00284D51">
        <w:rPr>
          <w:i/>
          <w:iCs/>
        </w:rPr>
        <w:t>Коагулазонегативные стафилококки</w:t>
      </w:r>
    </w:p>
    <w:p w14:paraId="3B996745" w14:textId="77777777" w:rsidR="00B61B7C" w:rsidRPr="00761653" w:rsidRDefault="00B61B7C" w:rsidP="00B61B7C">
      <w:pPr>
        <w:widowControl w:val="0"/>
        <w:tabs>
          <w:tab w:val="left" w:pos="317"/>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071B8954" w14:textId="77777777" w:rsidR="00B61B7C" w:rsidRPr="00284D51" w:rsidRDefault="00B61B7C" w:rsidP="00B61B7C">
      <w:pPr>
        <w:widowControl w:val="0"/>
        <w:tabs>
          <w:tab w:val="left" w:pos="317"/>
          <w:tab w:val="left" w:pos="8715"/>
        </w:tabs>
        <w:autoSpaceDE w:val="0"/>
        <w:autoSpaceDN w:val="0"/>
        <w:adjustRightInd w:val="0"/>
        <w:ind w:right="49"/>
        <w:contextualSpacing/>
      </w:pPr>
      <w:r w:rsidRPr="00284D51">
        <w:rPr>
          <w:i/>
        </w:rPr>
        <w:t>Enterococcus</w:t>
      </w:r>
      <w:r w:rsidRPr="00284D51">
        <w:t xml:space="preserve"> spp. </w:t>
      </w:r>
    </w:p>
    <w:p w14:paraId="46700507" w14:textId="77777777" w:rsidR="00B61B7C" w:rsidRPr="00761653" w:rsidRDefault="00B61B7C" w:rsidP="00B61B7C">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527DA925" w14:textId="77777777" w:rsidR="00B61B7C" w:rsidRPr="00284D51" w:rsidRDefault="00B61B7C" w:rsidP="00B61B7C">
      <w:pPr>
        <w:widowControl w:val="0"/>
        <w:tabs>
          <w:tab w:val="left" w:pos="317"/>
          <w:tab w:val="left" w:pos="8715"/>
        </w:tabs>
        <w:autoSpaceDE w:val="0"/>
        <w:autoSpaceDN w:val="0"/>
        <w:adjustRightInd w:val="0"/>
        <w:ind w:right="49"/>
        <w:contextualSpacing/>
        <w:rPr>
          <w:i/>
        </w:rPr>
      </w:pPr>
      <w:r w:rsidRPr="00284D51">
        <w:rPr>
          <w:i/>
        </w:rPr>
        <w:t>Staphylococcus aureus</w:t>
      </w:r>
    </w:p>
    <w:p w14:paraId="39CED4D9" w14:textId="77777777" w:rsidR="00B61B7C" w:rsidRPr="00761653" w:rsidRDefault="00B61B7C" w:rsidP="00B61B7C">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4EC84B98" w14:textId="77777777" w:rsidR="00B61B7C" w:rsidRPr="00761653" w:rsidRDefault="00B61B7C" w:rsidP="00B61B7C">
      <w:pPr>
        <w:widowControl w:val="0"/>
        <w:tabs>
          <w:tab w:val="left" w:pos="317"/>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7508D9FC" w14:textId="77777777" w:rsidR="00B61B7C" w:rsidRDefault="00B61B7C" w:rsidP="00B61B7C">
      <w:pPr>
        <w:ind w:hanging="142"/>
      </w:pPr>
    </w:p>
    <w:p w14:paraId="6F9F9B98" w14:textId="77777777" w:rsidR="00B61B7C" w:rsidRPr="00761653" w:rsidRDefault="00B61B7C" w:rsidP="00B61B7C">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B61B7C" w:rsidRPr="00761653" w14:paraId="5D87F590" w14:textId="77777777" w:rsidTr="002D3EBF">
        <w:tc>
          <w:tcPr>
            <w:tcW w:w="2376" w:type="dxa"/>
            <w:vAlign w:val="center"/>
          </w:tcPr>
          <w:p w14:paraId="59210A95" w14:textId="77777777" w:rsidR="00B61B7C" w:rsidRPr="00761653" w:rsidRDefault="00B61B7C" w:rsidP="002D3EBF">
            <w:pPr>
              <w:spacing w:line="240" w:lineRule="auto"/>
              <w:ind w:left="57" w:right="57" w:firstLine="0"/>
              <w:jc w:val="center"/>
              <w:rPr>
                <w:szCs w:val="24"/>
              </w:rPr>
            </w:pPr>
            <w:r w:rsidRPr="00761653">
              <w:rPr>
                <w:szCs w:val="24"/>
              </w:rPr>
              <w:t>Микроорганизм</w:t>
            </w:r>
          </w:p>
        </w:tc>
        <w:tc>
          <w:tcPr>
            <w:tcW w:w="2835" w:type="dxa"/>
            <w:vAlign w:val="center"/>
          </w:tcPr>
          <w:p w14:paraId="639FD36A" w14:textId="77777777" w:rsidR="00B61B7C" w:rsidRPr="00761653" w:rsidRDefault="00B61B7C" w:rsidP="002D3EBF">
            <w:pPr>
              <w:spacing w:line="240" w:lineRule="auto"/>
              <w:ind w:left="57" w:right="57" w:firstLine="0"/>
              <w:jc w:val="center"/>
              <w:rPr>
                <w:szCs w:val="24"/>
              </w:rPr>
            </w:pPr>
            <w:r w:rsidRPr="00761653">
              <w:rPr>
                <w:szCs w:val="24"/>
              </w:rPr>
              <w:t>Препарат</w:t>
            </w:r>
          </w:p>
        </w:tc>
        <w:tc>
          <w:tcPr>
            <w:tcW w:w="4395" w:type="dxa"/>
            <w:vAlign w:val="center"/>
          </w:tcPr>
          <w:p w14:paraId="057E68D2" w14:textId="77777777" w:rsidR="00B61B7C" w:rsidRPr="00761653" w:rsidRDefault="00B61B7C" w:rsidP="002D3EBF">
            <w:pPr>
              <w:spacing w:line="240" w:lineRule="auto"/>
              <w:ind w:left="57" w:right="57" w:firstLine="0"/>
              <w:jc w:val="center"/>
              <w:rPr>
                <w:szCs w:val="24"/>
              </w:rPr>
            </w:pPr>
            <w:r w:rsidRPr="00761653">
              <w:rPr>
                <w:szCs w:val="24"/>
              </w:rPr>
              <w:t>Доза</w:t>
            </w:r>
          </w:p>
        </w:tc>
      </w:tr>
      <w:tr w:rsidR="00B61B7C" w:rsidRPr="00975FC1" w14:paraId="08FA5E93" w14:textId="77777777" w:rsidTr="002D3EBF">
        <w:tc>
          <w:tcPr>
            <w:tcW w:w="2376" w:type="dxa"/>
            <w:vMerge w:val="restart"/>
          </w:tcPr>
          <w:p w14:paraId="43E474C5" w14:textId="77777777" w:rsidR="00B61B7C" w:rsidRPr="00761653" w:rsidRDefault="00B61B7C" w:rsidP="002D3EBF">
            <w:pPr>
              <w:spacing w:line="240" w:lineRule="auto"/>
              <w:ind w:left="57" w:right="57" w:firstLine="0"/>
              <w:rPr>
                <w:szCs w:val="24"/>
                <w:highlight w:val="green"/>
              </w:rPr>
            </w:pPr>
            <w:r w:rsidRPr="00761653">
              <w:rPr>
                <w:i/>
                <w:szCs w:val="24"/>
              </w:rPr>
              <w:t>S. aureus</w:t>
            </w:r>
            <w:r w:rsidRPr="00761653">
              <w:rPr>
                <w:szCs w:val="24"/>
              </w:rPr>
              <w:t>, чувствительные к оксациллину</w:t>
            </w:r>
          </w:p>
        </w:tc>
        <w:tc>
          <w:tcPr>
            <w:tcW w:w="2835" w:type="dxa"/>
          </w:tcPr>
          <w:p w14:paraId="2E609324" w14:textId="77777777" w:rsidR="00B61B7C" w:rsidRPr="00761653" w:rsidRDefault="00B61B7C" w:rsidP="002D3EBF">
            <w:pPr>
              <w:spacing w:line="240" w:lineRule="auto"/>
              <w:ind w:left="57" w:right="57" w:firstLine="0"/>
              <w:rPr>
                <w:szCs w:val="24"/>
              </w:rPr>
            </w:pPr>
            <w:r w:rsidRPr="00761653">
              <w:rPr>
                <w:szCs w:val="24"/>
              </w:rPr>
              <w:t>Оксациллин</w:t>
            </w:r>
          </w:p>
        </w:tc>
        <w:tc>
          <w:tcPr>
            <w:tcW w:w="4395" w:type="dxa"/>
          </w:tcPr>
          <w:p w14:paraId="49F9A34B" w14:textId="77777777" w:rsidR="00B61B7C" w:rsidRPr="00761653" w:rsidRDefault="00B61B7C" w:rsidP="002D3EBF">
            <w:pPr>
              <w:spacing w:line="240" w:lineRule="auto"/>
              <w:ind w:left="57" w:right="57" w:firstLine="0"/>
              <w:rPr>
                <w:szCs w:val="24"/>
              </w:rPr>
            </w:pPr>
            <w:r w:rsidRPr="00761653">
              <w:rPr>
                <w:szCs w:val="24"/>
              </w:rPr>
              <w:t>1-2 г каждые 4 часа, в/в</w:t>
            </w:r>
          </w:p>
        </w:tc>
      </w:tr>
      <w:tr w:rsidR="00B61B7C" w:rsidRPr="00975FC1" w14:paraId="3A11FDD7" w14:textId="77777777" w:rsidTr="002D3EBF">
        <w:tc>
          <w:tcPr>
            <w:tcW w:w="2376" w:type="dxa"/>
            <w:vMerge/>
          </w:tcPr>
          <w:p w14:paraId="080AD737" w14:textId="77777777" w:rsidR="00B61B7C" w:rsidRPr="00761653" w:rsidRDefault="00B61B7C" w:rsidP="002D3EBF">
            <w:pPr>
              <w:spacing w:line="240" w:lineRule="auto"/>
              <w:ind w:left="57" w:right="57" w:firstLine="0"/>
              <w:rPr>
                <w:szCs w:val="24"/>
              </w:rPr>
            </w:pPr>
          </w:p>
        </w:tc>
        <w:tc>
          <w:tcPr>
            <w:tcW w:w="2835" w:type="dxa"/>
          </w:tcPr>
          <w:p w14:paraId="22EF1A18" w14:textId="77777777" w:rsidR="00B61B7C" w:rsidRPr="00761653" w:rsidRDefault="00B61B7C" w:rsidP="002D3EBF">
            <w:pPr>
              <w:spacing w:line="240" w:lineRule="auto"/>
              <w:ind w:left="57" w:right="57" w:firstLine="0"/>
              <w:rPr>
                <w:szCs w:val="24"/>
              </w:rPr>
            </w:pPr>
            <w:r w:rsidRPr="00761653">
              <w:rPr>
                <w:szCs w:val="24"/>
              </w:rPr>
              <w:t>Цефазолин</w:t>
            </w:r>
          </w:p>
        </w:tc>
        <w:tc>
          <w:tcPr>
            <w:tcW w:w="4395" w:type="dxa"/>
          </w:tcPr>
          <w:p w14:paraId="49C8DEA3" w14:textId="77777777" w:rsidR="00B61B7C" w:rsidRPr="00761653" w:rsidRDefault="00B61B7C" w:rsidP="002D3EBF">
            <w:pPr>
              <w:spacing w:line="240" w:lineRule="auto"/>
              <w:ind w:left="57" w:right="57" w:firstLine="0"/>
              <w:rPr>
                <w:szCs w:val="24"/>
              </w:rPr>
            </w:pPr>
            <w:r w:rsidRPr="00761653">
              <w:rPr>
                <w:szCs w:val="24"/>
              </w:rPr>
              <w:t>1-2 г каждые 8 часов (максимальная доза 12 г/сут), в/в</w:t>
            </w:r>
          </w:p>
        </w:tc>
      </w:tr>
      <w:tr w:rsidR="00B61B7C" w:rsidRPr="00265B67" w14:paraId="04D3EBC9" w14:textId="77777777" w:rsidTr="002D3EBF">
        <w:tc>
          <w:tcPr>
            <w:tcW w:w="2376" w:type="dxa"/>
            <w:vMerge/>
          </w:tcPr>
          <w:p w14:paraId="5F43E6CA" w14:textId="77777777" w:rsidR="00B61B7C" w:rsidRPr="00761653" w:rsidRDefault="00B61B7C" w:rsidP="002D3EBF">
            <w:pPr>
              <w:spacing w:line="240" w:lineRule="auto"/>
              <w:ind w:left="57" w:right="57" w:firstLine="0"/>
              <w:rPr>
                <w:szCs w:val="24"/>
              </w:rPr>
            </w:pPr>
          </w:p>
        </w:tc>
        <w:tc>
          <w:tcPr>
            <w:tcW w:w="2835" w:type="dxa"/>
          </w:tcPr>
          <w:p w14:paraId="4AF9AA60" w14:textId="77777777" w:rsidR="00B61B7C" w:rsidRPr="00761653" w:rsidRDefault="00B61B7C" w:rsidP="002D3EBF">
            <w:pPr>
              <w:spacing w:line="240" w:lineRule="auto"/>
              <w:ind w:left="57" w:right="57" w:firstLine="0"/>
              <w:rPr>
                <w:szCs w:val="24"/>
              </w:rPr>
            </w:pPr>
            <w:r w:rsidRPr="00761653">
              <w:rPr>
                <w:szCs w:val="24"/>
              </w:rPr>
              <w:t>Цефтаролин</w:t>
            </w:r>
          </w:p>
        </w:tc>
        <w:tc>
          <w:tcPr>
            <w:tcW w:w="4395" w:type="dxa"/>
          </w:tcPr>
          <w:p w14:paraId="6709FA4B" w14:textId="77777777" w:rsidR="00B61B7C" w:rsidRPr="00761653" w:rsidRDefault="00B61B7C" w:rsidP="002D3EBF">
            <w:pPr>
              <w:spacing w:line="240" w:lineRule="auto"/>
              <w:ind w:left="57" w:right="57" w:firstLine="0"/>
              <w:rPr>
                <w:szCs w:val="24"/>
              </w:rPr>
            </w:pPr>
            <w:r w:rsidRPr="00761653">
              <w:rPr>
                <w:szCs w:val="24"/>
              </w:rPr>
              <w:t>600 мг каждые 12 часов, инфузия в течение 5-60 минут</w:t>
            </w:r>
          </w:p>
        </w:tc>
      </w:tr>
      <w:tr w:rsidR="00B61B7C" w:rsidRPr="00265B67" w14:paraId="007BBCF2" w14:textId="77777777" w:rsidTr="002D3EBF">
        <w:tc>
          <w:tcPr>
            <w:tcW w:w="2376" w:type="dxa"/>
            <w:vMerge/>
          </w:tcPr>
          <w:p w14:paraId="51093E02" w14:textId="77777777" w:rsidR="00B61B7C" w:rsidRPr="00761653" w:rsidRDefault="00B61B7C" w:rsidP="002D3EBF">
            <w:pPr>
              <w:spacing w:line="240" w:lineRule="auto"/>
              <w:ind w:left="57" w:right="57" w:firstLine="0"/>
              <w:rPr>
                <w:szCs w:val="24"/>
                <w:highlight w:val="yellow"/>
              </w:rPr>
            </w:pPr>
          </w:p>
        </w:tc>
        <w:tc>
          <w:tcPr>
            <w:tcW w:w="2835" w:type="dxa"/>
          </w:tcPr>
          <w:p w14:paraId="6A9CB135" w14:textId="77777777" w:rsidR="00B61B7C" w:rsidRPr="00761653" w:rsidRDefault="00B61B7C" w:rsidP="002D3EBF">
            <w:pPr>
              <w:spacing w:line="240" w:lineRule="auto"/>
              <w:ind w:left="57" w:right="57" w:firstLine="0"/>
              <w:rPr>
                <w:szCs w:val="24"/>
              </w:rPr>
            </w:pPr>
            <w:r w:rsidRPr="00761653">
              <w:rPr>
                <w:szCs w:val="24"/>
              </w:rPr>
              <w:t>Ванкомицин</w:t>
            </w:r>
          </w:p>
        </w:tc>
        <w:tc>
          <w:tcPr>
            <w:tcW w:w="4395" w:type="dxa"/>
          </w:tcPr>
          <w:p w14:paraId="18474055" w14:textId="77777777" w:rsidR="00B61B7C" w:rsidRPr="00761653" w:rsidRDefault="00B61B7C" w:rsidP="002D3EBF">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B61B7C" w:rsidRPr="00265B67" w14:paraId="656A7817" w14:textId="77777777" w:rsidTr="002D3EBF">
        <w:tc>
          <w:tcPr>
            <w:tcW w:w="2376" w:type="dxa"/>
            <w:vMerge w:val="restart"/>
          </w:tcPr>
          <w:p w14:paraId="260C4F01" w14:textId="77777777" w:rsidR="00B61B7C" w:rsidRPr="00761653" w:rsidRDefault="00B61B7C" w:rsidP="002D3EBF">
            <w:pPr>
              <w:spacing w:line="240" w:lineRule="auto"/>
              <w:ind w:left="57" w:right="57" w:firstLine="0"/>
              <w:rPr>
                <w:szCs w:val="24"/>
              </w:rPr>
            </w:pPr>
            <w:r w:rsidRPr="00761653">
              <w:rPr>
                <w:i/>
                <w:szCs w:val="24"/>
              </w:rPr>
              <w:t>S. aureus,</w:t>
            </w:r>
            <w:r w:rsidRPr="00761653">
              <w:rPr>
                <w:szCs w:val="24"/>
              </w:rPr>
              <w:t xml:space="preserve"> устойчивые к оксациллину</w:t>
            </w:r>
          </w:p>
        </w:tc>
        <w:tc>
          <w:tcPr>
            <w:tcW w:w="2835" w:type="dxa"/>
          </w:tcPr>
          <w:p w14:paraId="413FB0F5" w14:textId="77777777" w:rsidR="00B61B7C" w:rsidRPr="00761653" w:rsidRDefault="00B61B7C" w:rsidP="002D3EBF">
            <w:pPr>
              <w:spacing w:line="240" w:lineRule="auto"/>
              <w:ind w:left="57" w:right="57" w:firstLine="0"/>
              <w:rPr>
                <w:szCs w:val="24"/>
              </w:rPr>
            </w:pPr>
            <w:r w:rsidRPr="00761653">
              <w:rPr>
                <w:szCs w:val="24"/>
              </w:rPr>
              <w:t>Ванкомицин</w:t>
            </w:r>
          </w:p>
        </w:tc>
        <w:tc>
          <w:tcPr>
            <w:tcW w:w="4395" w:type="dxa"/>
          </w:tcPr>
          <w:p w14:paraId="437472F2" w14:textId="77777777" w:rsidR="00B61B7C" w:rsidRPr="00761653" w:rsidRDefault="00B61B7C" w:rsidP="002D3EBF">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B61B7C" w:rsidRPr="00975FC1" w14:paraId="503BF625" w14:textId="77777777" w:rsidTr="002D3EBF">
        <w:tc>
          <w:tcPr>
            <w:tcW w:w="2376" w:type="dxa"/>
            <w:vMerge/>
          </w:tcPr>
          <w:p w14:paraId="408E03D1" w14:textId="77777777" w:rsidR="00B61B7C" w:rsidRPr="00761653" w:rsidRDefault="00B61B7C" w:rsidP="002D3EBF">
            <w:pPr>
              <w:spacing w:line="240" w:lineRule="auto"/>
              <w:ind w:left="57" w:right="57" w:firstLine="0"/>
              <w:rPr>
                <w:szCs w:val="24"/>
              </w:rPr>
            </w:pPr>
          </w:p>
        </w:tc>
        <w:tc>
          <w:tcPr>
            <w:tcW w:w="2835" w:type="dxa"/>
          </w:tcPr>
          <w:p w14:paraId="23352D43" w14:textId="77777777" w:rsidR="00B61B7C" w:rsidRPr="00761653" w:rsidRDefault="00B61B7C" w:rsidP="002D3EBF">
            <w:pPr>
              <w:spacing w:line="240" w:lineRule="auto"/>
              <w:ind w:left="57" w:right="57" w:firstLine="0"/>
              <w:rPr>
                <w:szCs w:val="24"/>
              </w:rPr>
            </w:pPr>
            <w:r w:rsidRPr="00761653">
              <w:rPr>
                <w:szCs w:val="24"/>
              </w:rPr>
              <w:t>Линезолид</w:t>
            </w:r>
          </w:p>
        </w:tc>
        <w:tc>
          <w:tcPr>
            <w:tcW w:w="4395" w:type="dxa"/>
          </w:tcPr>
          <w:p w14:paraId="4A162FFE" w14:textId="77777777" w:rsidR="00B61B7C" w:rsidRPr="00761653" w:rsidRDefault="00B61B7C" w:rsidP="002D3EBF">
            <w:pPr>
              <w:spacing w:line="240" w:lineRule="auto"/>
              <w:ind w:left="57" w:right="57" w:firstLine="0"/>
              <w:rPr>
                <w:szCs w:val="24"/>
              </w:rPr>
            </w:pPr>
            <w:r w:rsidRPr="00761653">
              <w:rPr>
                <w:szCs w:val="24"/>
              </w:rPr>
              <w:t>600 мг каждые 12 часов, в/в или внутрь</w:t>
            </w:r>
          </w:p>
        </w:tc>
      </w:tr>
      <w:tr w:rsidR="00B61B7C" w:rsidRPr="00975FC1" w14:paraId="45D66122" w14:textId="77777777" w:rsidTr="002D3EBF">
        <w:tc>
          <w:tcPr>
            <w:tcW w:w="2376" w:type="dxa"/>
            <w:vMerge/>
          </w:tcPr>
          <w:p w14:paraId="275EBF3C" w14:textId="77777777" w:rsidR="00B61B7C" w:rsidRPr="00761653" w:rsidRDefault="00B61B7C" w:rsidP="002D3EBF">
            <w:pPr>
              <w:spacing w:line="240" w:lineRule="auto"/>
              <w:ind w:left="57" w:right="57" w:firstLine="0"/>
              <w:rPr>
                <w:szCs w:val="24"/>
              </w:rPr>
            </w:pPr>
          </w:p>
        </w:tc>
        <w:tc>
          <w:tcPr>
            <w:tcW w:w="2835" w:type="dxa"/>
          </w:tcPr>
          <w:p w14:paraId="78DB39CF" w14:textId="77777777" w:rsidR="00B61B7C" w:rsidRPr="00761653" w:rsidRDefault="00B61B7C" w:rsidP="002D3EBF">
            <w:pPr>
              <w:spacing w:line="240" w:lineRule="auto"/>
              <w:ind w:left="57" w:right="57" w:firstLine="0"/>
              <w:rPr>
                <w:szCs w:val="24"/>
              </w:rPr>
            </w:pPr>
            <w:r w:rsidRPr="00761653">
              <w:rPr>
                <w:szCs w:val="24"/>
              </w:rPr>
              <w:t>Тедизолид</w:t>
            </w:r>
          </w:p>
        </w:tc>
        <w:tc>
          <w:tcPr>
            <w:tcW w:w="4395" w:type="dxa"/>
          </w:tcPr>
          <w:p w14:paraId="0D45B250" w14:textId="77777777" w:rsidR="00B61B7C" w:rsidRPr="00761653" w:rsidRDefault="00B61B7C" w:rsidP="002D3EBF">
            <w:pPr>
              <w:spacing w:line="240" w:lineRule="auto"/>
              <w:ind w:left="57" w:right="57" w:firstLine="0"/>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B61B7C" w:rsidRPr="00265B67" w14:paraId="304BC7D6" w14:textId="77777777" w:rsidTr="002D3EBF">
        <w:tc>
          <w:tcPr>
            <w:tcW w:w="2376" w:type="dxa"/>
            <w:vMerge/>
          </w:tcPr>
          <w:p w14:paraId="4C59266C" w14:textId="77777777" w:rsidR="00B61B7C" w:rsidRPr="00761653" w:rsidRDefault="00B61B7C" w:rsidP="002D3EBF">
            <w:pPr>
              <w:spacing w:line="240" w:lineRule="auto"/>
              <w:ind w:left="57" w:right="57" w:firstLine="0"/>
              <w:rPr>
                <w:szCs w:val="24"/>
              </w:rPr>
            </w:pPr>
          </w:p>
        </w:tc>
        <w:tc>
          <w:tcPr>
            <w:tcW w:w="2835" w:type="dxa"/>
          </w:tcPr>
          <w:p w14:paraId="1323EB9B" w14:textId="77777777" w:rsidR="00B61B7C" w:rsidRPr="00761653" w:rsidRDefault="00B61B7C" w:rsidP="002D3EBF">
            <w:pPr>
              <w:spacing w:line="240" w:lineRule="auto"/>
              <w:ind w:left="57" w:right="57" w:firstLine="0"/>
              <w:rPr>
                <w:szCs w:val="24"/>
              </w:rPr>
            </w:pPr>
            <w:r w:rsidRPr="00761653">
              <w:rPr>
                <w:szCs w:val="24"/>
              </w:rPr>
              <w:t>Даптомицин</w:t>
            </w:r>
          </w:p>
        </w:tc>
        <w:tc>
          <w:tcPr>
            <w:tcW w:w="4395" w:type="dxa"/>
          </w:tcPr>
          <w:p w14:paraId="64126223" w14:textId="77777777" w:rsidR="00B61B7C" w:rsidRPr="00761653" w:rsidRDefault="00B61B7C" w:rsidP="002D3EBF">
            <w:pPr>
              <w:spacing w:line="240" w:lineRule="auto"/>
              <w:ind w:left="57" w:right="57" w:firstLine="0"/>
              <w:rPr>
                <w:szCs w:val="24"/>
              </w:rPr>
            </w:pPr>
            <w:r w:rsidRPr="00761653">
              <w:rPr>
                <w:szCs w:val="24"/>
              </w:rPr>
              <w:t>10-12 мг/кг каждые 24 часа, инфузия в течение 30 минут (препарат не применяют для лечения пневмонии)</w:t>
            </w:r>
          </w:p>
        </w:tc>
      </w:tr>
      <w:tr w:rsidR="00B61B7C" w:rsidRPr="00265B67" w14:paraId="4627236C" w14:textId="77777777" w:rsidTr="002D3EBF">
        <w:tc>
          <w:tcPr>
            <w:tcW w:w="2376" w:type="dxa"/>
            <w:vMerge/>
          </w:tcPr>
          <w:p w14:paraId="663E1E87" w14:textId="77777777" w:rsidR="00B61B7C" w:rsidRPr="00761653" w:rsidRDefault="00B61B7C" w:rsidP="002D3EBF">
            <w:pPr>
              <w:spacing w:line="240" w:lineRule="auto"/>
              <w:ind w:left="57" w:right="57" w:firstLine="0"/>
              <w:rPr>
                <w:szCs w:val="24"/>
              </w:rPr>
            </w:pPr>
          </w:p>
        </w:tc>
        <w:tc>
          <w:tcPr>
            <w:tcW w:w="2835" w:type="dxa"/>
          </w:tcPr>
          <w:p w14:paraId="78260D50" w14:textId="77777777" w:rsidR="00B61B7C" w:rsidRPr="00761653" w:rsidRDefault="00B61B7C" w:rsidP="002D3EBF">
            <w:pPr>
              <w:spacing w:line="240" w:lineRule="auto"/>
              <w:ind w:left="57" w:right="57" w:firstLine="0"/>
              <w:rPr>
                <w:szCs w:val="24"/>
              </w:rPr>
            </w:pPr>
            <w:r w:rsidRPr="00761653">
              <w:rPr>
                <w:szCs w:val="24"/>
              </w:rPr>
              <w:t>Телаванцин</w:t>
            </w:r>
          </w:p>
        </w:tc>
        <w:tc>
          <w:tcPr>
            <w:tcW w:w="4395" w:type="dxa"/>
          </w:tcPr>
          <w:p w14:paraId="66D9A1F5" w14:textId="77777777" w:rsidR="00B61B7C" w:rsidRPr="00761653" w:rsidRDefault="00B61B7C" w:rsidP="002D3EBF">
            <w:pPr>
              <w:spacing w:line="240" w:lineRule="auto"/>
              <w:ind w:left="57" w:right="57" w:firstLine="0"/>
              <w:rPr>
                <w:szCs w:val="24"/>
              </w:rPr>
            </w:pPr>
            <w:r w:rsidRPr="00761653">
              <w:rPr>
                <w:szCs w:val="24"/>
              </w:rPr>
              <w:t>10 мг/кг каждые 24 часа, инфузия в течение 1 часа</w:t>
            </w:r>
          </w:p>
        </w:tc>
      </w:tr>
      <w:tr w:rsidR="00B61B7C" w:rsidRPr="00265B67" w14:paraId="78BACE4F" w14:textId="77777777" w:rsidTr="002D3EBF">
        <w:tc>
          <w:tcPr>
            <w:tcW w:w="2376" w:type="dxa"/>
            <w:vMerge/>
          </w:tcPr>
          <w:p w14:paraId="6686C3E5" w14:textId="77777777" w:rsidR="00B61B7C" w:rsidRPr="00761653" w:rsidRDefault="00B61B7C" w:rsidP="002D3EBF">
            <w:pPr>
              <w:spacing w:line="240" w:lineRule="auto"/>
              <w:ind w:left="57" w:right="57" w:firstLine="0"/>
              <w:rPr>
                <w:szCs w:val="24"/>
              </w:rPr>
            </w:pPr>
          </w:p>
        </w:tc>
        <w:tc>
          <w:tcPr>
            <w:tcW w:w="2835" w:type="dxa"/>
          </w:tcPr>
          <w:p w14:paraId="5B1603FA" w14:textId="77777777" w:rsidR="00B61B7C" w:rsidRPr="00761653" w:rsidRDefault="00B61B7C" w:rsidP="002D3EBF">
            <w:pPr>
              <w:spacing w:line="240" w:lineRule="auto"/>
              <w:ind w:left="57" w:right="57" w:firstLine="0"/>
              <w:rPr>
                <w:szCs w:val="24"/>
              </w:rPr>
            </w:pPr>
            <w:r w:rsidRPr="00761653">
              <w:rPr>
                <w:szCs w:val="24"/>
              </w:rPr>
              <w:t>Далбаванцин</w:t>
            </w:r>
          </w:p>
        </w:tc>
        <w:tc>
          <w:tcPr>
            <w:tcW w:w="4395" w:type="dxa"/>
          </w:tcPr>
          <w:p w14:paraId="76A37B36" w14:textId="77777777" w:rsidR="00B61B7C" w:rsidRPr="00761653" w:rsidRDefault="00B61B7C" w:rsidP="002D3EBF">
            <w:pPr>
              <w:spacing w:line="240" w:lineRule="auto"/>
              <w:ind w:left="57" w:right="57" w:firstLine="0"/>
              <w:rPr>
                <w:szCs w:val="24"/>
              </w:rPr>
            </w:pPr>
            <w:r w:rsidRPr="00761653">
              <w:rPr>
                <w:szCs w:val="24"/>
              </w:rPr>
              <w:t>1000 мг, инфузия в течение 30 мин, затем через неделю 500мг , инфузия в течение 30 мин</w:t>
            </w:r>
          </w:p>
        </w:tc>
      </w:tr>
      <w:tr w:rsidR="00B61B7C" w:rsidRPr="00975FC1" w14:paraId="5275F923" w14:textId="77777777" w:rsidTr="002D3EBF">
        <w:tc>
          <w:tcPr>
            <w:tcW w:w="2376" w:type="dxa"/>
            <w:vMerge/>
          </w:tcPr>
          <w:p w14:paraId="3189AB1B" w14:textId="77777777" w:rsidR="00B61B7C" w:rsidRPr="00761653" w:rsidRDefault="00B61B7C" w:rsidP="002D3EBF">
            <w:pPr>
              <w:spacing w:line="240" w:lineRule="auto"/>
              <w:ind w:left="57" w:right="57" w:firstLine="0"/>
              <w:rPr>
                <w:szCs w:val="24"/>
              </w:rPr>
            </w:pPr>
          </w:p>
        </w:tc>
        <w:tc>
          <w:tcPr>
            <w:tcW w:w="2835" w:type="dxa"/>
          </w:tcPr>
          <w:p w14:paraId="0975EEC6" w14:textId="77777777" w:rsidR="00B61B7C" w:rsidRPr="00761653" w:rsidRDefault="00B61B7C" w:rsidP="002D3EBF">
            <w:pPr>
              <w:spacing w:line="240" w:lineRule="auto"/>
              <w:ind w:left="57" w:right="57" w:firstLine="0"/>
              <w:rPr>
                <w:szCs w:val="24"/>
              </w:rPr>
            </w:pPr>
            <w:r w:rsidRPr="00761653">
              <w:rPr>
                <w:szCs w:val="24"/>
              </w:rPr>
              <w:t>Тигециклин</w:t>
            </w:r>
          </w:p>
        </w:tc>
        <w:tc>
          <w:tcPr>
            <w:tcW w:w="4395" w:type="dxa"/>
          </w:tcPr>
          <w:p w14:paraId="0C55CBBE" w14:textId="77777777" w:rsidR="00B61B7C" w:rsidRPr="00761653" w:rsidRDefault="00B61B7C" w:rsidP="002D3EBF">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B61B7C" w:rsidRPr="00265B67" w14:paraId="4AB32F5B" w14:textId="77777777" w:rsidTr="002D3EBF">
        <w:tc>
          <w:tcPr>
            <w:tcW w:w="2376" w:type="dxa"/>
            <w:vMerge/>
          </w:tcPr>
          <w:p w14:paraId="12E387A3" w14:textId="77777777" w:rsidR="00B61B7C" w:rsidRPr="00761653" w:rsidRDefault="00B61B7C" w:rsidP="002D3EBF">
            <w:pPr>
              <w:spacing w:line="240" w:lineRule="auto"/>
              <w:ind w:left="57" w:right="57" w:firstLine="0"/>
              <w:rPr>
                <w:szCs w:val="24"/>
              </w:rPr>
            </w:pPr>
          </w:p>
        </w:tc>
        <w:tc>
          <w:tcPr>
            <w:tcW w:w="2835" w:type="dxa"/>
          </w:tcPr>
          <w:p w14:paraId="3DD73C7A" w14:textId="77777777" w:rsidR="00B61B7C" w:rsidRPr="00761653" w:rsidRDefault="00B61B7C" w:rsidP="002D3EBF">
            <w:pPr>
              <w:spacing w:line="240" w:lineRule="auto"/>
              <w:ind w:left="57" w:right="57" w:firstLine="0"/>
              <w:rPr>
                <w:szCs w:val="24"/>
              </w:rPr>
            </w:pPr>
            <w:r w:rsidRPr="00761653">
              <w:rPr>
                <w:szCs w:val="24"/>
              </w:rPr>
              <w:t>Цефтаролин</w:t>
            </w:r>
          </w:p>
        </w:tc>
        <w:tc>
          <w:tcPr>
            <w:tcW w:w="4395" w:type="dxa"/>
          </w:tcPr>
          <w:p w14:paraId="0537DA02" w14:textId="77777777" w:rsidR="00B61B7C" w:rsidRPr="00761653" w:rsidRDefault="00B61B7C" w:rsidP="002D3EBF">
            <w:pPr>
              <w:spacing w:line="240" w:lineRule="auto"/>
              <w:ind w:left="57" w:right="57" w:firstLine="0"/>
              <w:rPr>
                <w:szCs w:val="24"/>
              </w:rPr>
            </w:pPr>
            <w:r w:rsidRPr="00761653">
              <w:rPr>
                <w:szCs w:val="24"/>
              </w:rPr>
              <w:t>600 мг каждые 12 часов, инфузия в течение 5-60 минут</w:t>
            </w:r>
          </w:p>
        </w:tc>
      </w:tr>
      <w:tr w:rsidR="00B61B7C" w:rsidRPr="00265B67" w14:paraId="7A733F20" w14:textId="77777777" w:rsidTr="002D3EBF">
        <w:tc>
          <w:tcPr>
            <w:tcW w:w="2376" w:type="dxa"/>
          </w:tcPr>
          <w:p w14:paraId="572C8B7A" w14:textId="77777777" w:rsidR="00B61B7C" w:rsidRPr="00761653" w:rsidRDefault="00B61B7C" w:rsidP="002D3EBF">
            <w:pPr>
              <w:spacing w:line="240" w:lineRule="auto"/>
              <w:ind w:left="57" w:right="57" w:firstLine="0"/>
              <w:rPr>
                <w:szCs w:val="24"/>
              </w:rPr>
            </w:pPr>
            <w:r w:rsidRPr="00761653">
              <w:rPr>
                <w:i/>
                <w:szCs w:val="24"/>
              </w:rPr>
              <w:t xml:space="preserve">E. faecium, </w:t>
            </w:r>
            <w:r w:rsidRPr="00761653">
              <w:rPr>
                <w:szCs w:val="24"/>
              </w:rPr>
              <w:t>чувствительные к ванкомицину</w:t>
            </w:r>
          </w:p>
        </w:tc>
        <w:tc>
          <w:tcPr>
            <w:tcW w:w="2835" w:type="dxa"/>
          </w:tcPr>
          <w:p w14:paraId="62EFA3DB" w14:textId="77777777" w:rsidR="00B61B7C" w:rsidRPr="00761653" w:rsidRDefault="00B61B7C" w:rsidP="002D3EBF">
            <w:pPr>
              <w:spacing w:line="240" w:lineRule="auto"/>
              <w:ind w:left="57" w:right="57" w:firstLine="0"/>
              <w:rPr>
                <w:szCs w:val="24"/>
              </w:rPr>
            </w:pPr>
            <w:r w:rsidRPr="00761653">
              <w:rPr>
                <w:szCs w:val="24"/>
              </w:rPr>
              <w:t>Ванкомицин</w:t>
            </w:r>
          </w:p>
        </w:tc>
        <w:tc>
          <w:tcPr>
            <w:tcW w:w="4395" w:type="dxa"/>
          </w:tcPr>
          <w:p w14:paraId="1E6DEEEA" w14:textId="77777777" w:rsidR="00B61B7C" w:rsidRPr="00761653" w:rsidRDefault="00B61B7C" w:rsidP="002D3EBF">
            <w:pPr>
              <w:spacing w:line="240" w:lineRule="auto"/>
              <w:ind w:left="57" w:right="57" w:firstLine="0"/>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B61B7C" w:rsidRPr="00265B67" w14:paraId="3D631ACF" w14:textId="77777777" w:rsidTr="002D3EBF">
        <w:tc>
          <w:tcPr>
            <w:tcW w:w="2376" w:type="dxa"/>
            <w:vMerge w:val="restart"/>
          </w:tcPr>
          <w:p w14:paraId="3249B0B4" w14:textId="77777777" w:rsidR="00B61B7C" w:rsidRPr="00761653" w:rsidRDefault="00B61B7C" w:rsidP="002D3EBF">
            <w:pPr>
              <w:spacing w:line="240" w:lineRule="auto"/>
              <w:ind w:left="57" w:right="57" w:firstLine="0"/>
              <w:rPr>
                <w:szCs w:val="24"/>
              </w:rPr>
            </w:pPr>
            <w:r w:rsidRPr="00761653">
              <w:rPr>
                <w:i/>
                <w:szCs w:val="24"/>
              </w:rPr>
              <w:t>E.faecium,</w:t>
            </w:r>
            <w:r w:rsidRPr="00761653">
              <w:rPr>
                <w:szCs w:val="24"/>
              </w:rPr>
              <w:t xml:space="preserve"> устойчивые к ванкомицину</w:t>
            </w:r>
          </w:p>
        </w:tc>
        <w:tc>
          <w:tcPr>
            <w:tcW w:w="2835" w:type="dxa"/>
          </w:tcPr>
          <w:p w14:paraId="500CA974" w14:textId="77777777" w:rsidR="00B61B7C" w:rsidRPr="00761653" w:rsidRDefault="00B61B7C" w:rsidP="002D3EBF">
            <w:pPr>
              <w:spacing w:line="240" w:lineRule="auto"/>
              <w:ind w:left="57" w:right="57" w:firstLine="0"/>
              <w:rPr>
                <w:szCs w:val="24"/>
              </w:rPr>
            </w:pPr>
            <w:r w:rsidRPr="00761653">
              <w:rPr>
                <w:szCs w:val="24"/>
              </w:rPr>
              <w:t>Даптомицин</w:t>
            </w:r>
          </w:p>
        </w:tc>
        <w:tc>
          <w:tcPr>
            <w:tcW w:w="4395" w:type="dxa"/>
          </w:tcPr>
          <w:p w14:paraId="10CDAC99" w14:textId="77777777" w:rsidR="00B61B7C" w:rsidRPr="00761653" w:rsidRDefault="00B61B7C" w:rsidP="002D3EBF">
            <w:pPr>
              <w:spacing w:line="240" w:lineRule="auto"/>
              <w:ind w:left="57" w:right="57" w:firstLine="0"/>
              <w:rPr>
                <w:szCs w:val="24"/>
              </w:rPr>
            </w:pPr>
            <w:r w:rsidRPr="00761653">
              <w:rPr>
                <w:szCs w:val="24"/>
              </w:rPr>
              <w:t>10-12 мг/кг каждые 24 часа, инфузия в течение 30 мин</w:t>
            </w:r>
          </w:p>
        </w:tc>
      </w:tr>
      <w:tr w:rsidR="00B61B7C" w:rsidRPr="00975FC1" w14:paraId="6976D3DF" w14:textId="77777777" w:rsidTr="002D3EBF">
        <w:tc>
          <w:tcPr>
            <w:tcW w:w="2376" w:type="dxa"/>
            <w:vMerge/>
          </w:tcPr>
          <w:p w14:paraId="1E085E01" w14:textId="77777777" w:rsidR="00B61B7C" w:rsidRPr="00761653" w:rsidRDefault="00B61B7C" w:rsidP="002D3EBF">
            <w:pPr>
              <w:spacing w:line="240" w:lineRule="auto"/>
              <w:ind w:left="57" w:right="57" w:firstLine="0"/>
              <w:rPr>
                <w:szCs w:val="24"/>
              </w:rPr>
            </w:pPr>
          </w:p>
        </w:tc>
        <w:tc>
          <w:tcPr>
            <w:tcW w:w="2835" w:type="dxa"/>
          </w:tcPr>
          <w:p w14:paraId="420B07EE" w14:textId="77777777" w:rsidR="00B61B7C" w:rsidRPr="00761653" w:rsidRDefault="00B61B7C" w:rsidP="002D3EBF">
            <w:pPr>
              <w:spacing w:line="240" w:lineRule="auto"/>
              <w:ind w:left="57" w:right="57" w:firstLine="0"/>
              <w:rPr>
                <w:szCs w:val="24"/>
              </w:rPr>
            </w:pPr>
            <w:r w:rsidRPr="00761653">
              <w:rPr>
                <w:szCs w:val="24"/>
              </w:rPr>
              <w:t>Линезолид</w:t>
            </w:r>
          </w:p>
        </w:tc>
        <w:tc>
          <w:tcPr>
            <w:tcW w:w="4395" w:type="dxa"/>
          </w:tcPr>
          <w:p w14:paraId="3C3C1ED0" w14:textId="77777777" w:rsidR="00B61B7C" w:rsidRPr="00761653" w:rsidRDefault="00B61B7C" w:rsidP="002D3EBF">
            <w:pPr>
              <w:spacing w:line="240" w:lineRule="auto"/>
              <w:ind w:left="57" w:right="57" w:firstLine="0"/>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B61B7C" w:rsidRPr="00975FC1" w14:paraId="3A38C4EC" w14:textId="77777777" w:rsidTr="002D3EBF">
        <w:tc>
          <w:tcPr>
            <w:tcW w:w="2376" w:type="dxa"/>
            <w:vMerge/>
          </w:tcPr>
          <w:p w14:paraId="0EAB08B4" w14:textId="77777777" w:rsidR="00B61B7C" w:rsidRPr="00761653" w:rsidRDefault="00B61B7C" w:rsidP="002D3EBF">
            <w:pPr>
              <w:spacing w:line="240" w:lineRule="auto"/>
              <w:ind w:left="57" w:right="57" w:firstLine="0"/>
              <w:rPr>
                <w:szCs w:val="24"/>
              </w:rPr>
            </w:pPr>
          </w:p>
        </w:tc>
        <w:tc>
          <w:tcPr>
            <w:tcW w:w="2835" w:type="dxa"/>
          </w:tcPr>
          <w:p w14:paraId="52798A13" w14:textId="77777777" w:rsidR="00B61B7C" w:rsidRPr="00761653" w:rsidRDefault="00B61B7C" w:rsidP="002D3EBF">
            <w:pPr>
              <w:spacing w:line="240" w:lineRule="auto"/>
              <w:ind w:left="57" w:right="57" w:firstLine="0"/>
              <w:rPr>
                <w:szCs w:val="24"/>
              </w:rPr>
            </w:pPr>
            <w:r w:rsidRPr="00761653">
              <w:rPr>
                <w:szCs w:val="24"/>
              </w:rPr>
              <w:t>Тедизолид</w:t>
            </w:r>
          </w:p>
        </w:tc>
        <w:tc>
          <w:tcPr>
            <w:tcW w:w="4395" w:type="dxa"/>
          </w:tcPr>
          <w:p w14:paraId="1BB2ECF2" w14:textId="77777777" w:rsidR="00B61B7C" w:rsidRPr="00761653" w:rsidRDefault="00B61B7C" w:rsidP="002D3EBF">
            <w:pPr>
              <w:spacing w:line="240" w:lineRule="auto"/>
              <w:ind w:left="57" w:right="57" w:firstLine="0"/>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B61B7C" w:rsidRPr="00265B67" w14:paraId="0650DBB0" w14:textId="77777777" w:rsidTr="002D3EBF">
        <w:tc>
          <w:tcPr>
            <w:tcW w:w="2376" w:type="dxa"/>
            <w:vMerge/>
          </w:tcPr>
          <w:p w14:paraId="2EE776BD" w14:textId="77777777" w:rsidR="00B61B7C" w:rsidRPr="00761653" w:rsidRDefault="00B61B7C" w:rsidP="002D3EBF">
            <w:pPr>
              <w:spacing w:line="240" w:lineRule="auto"/>
              <w:ind w:left="57" w:right="57" w:firstLine="0"/>
              <w:rPr>
                <w:szCs w:val="24"/>
              </w:rPr>
            </w:pPr>
          </w:p>
        </w:tc>
        <w:tc>
          <w:tcPr>
            <w:tcW w:w="2835" w:type="dxa"/>
          </w:tcPr>
          <w:p w14:paraId="00C304CF" w14:textId="77777777" w:rsidR="00B61B7C" w:rsidRPr="00761653" w:rsidRDefault="00B61B7C" w:rsidP="002D3EBF">
            <w:pPr>
              <w:spacing w:line="240" w:lineRule="auto"/>
              <w:ind w:left="57" w:right="57" w:firstLine="0"/>
              <w:rPr>
                <w:szCs w:val="24"/>
              </w:rPr>
            </w:pPr>
            <w:r w:rsidRPr="00761653">
              <w:rPr>
                <w:szCs w:val="24"/>
              </w:rPr>
              <w:t>Тигециклин</w:t>
            </w:r>
          </w:p>
        </w:tc>
        <w:tc>
          <w:tcPr>
            <w:tcW w:w="4395" w:type="dxa"/>
          </w:tcPr>
          <w:p w14:paraId="549C2C00" w14:textId="77777777" w:rsidR="00B61B7C" w:rsidRPr="00761653" w:rsidRDefault="00B61B7C" w:rsidP="002D3EBF">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6708AC27" w14:textId="77777777" w:rsidR="00B61B7C" w:rsidRDefault="00B61B7C" w:rsidP="00B61B7C">
      <w:pPr>
        <w:widowControl w:val="0"/>
        <w:autoSpaceDE w:val="0"/>
        <w:autoSpaceDN w:val="0"/>
        <w:adjustRightInd w:val="0"/>
        <w:ind w:right="49"/>
        <w:contextualSpacing/>
        <w:rPr>
          <w:b/>
          <w:bCs/>
          <w:iCs/>
        </w:rPr>
      </w:pPr>
    </w:p>
    <w:p w14:paraId="52C13D5E" w14:textId="77777777" w:rsidR="00B61B7C" w:rsidRPr="00761653" w:rsidRDefault="00B61B7C" w:rsidP="00B61B7C">
      <w:pPr>
        <w:widowControl w:val="0"/>
        <w:autoSpaceDE w:val="0"/>
        <w:autoSpaceDN w:val="0"/>
        <w:adjustRightInd w:val="0"/>
        <w:ind w:left="709" w:right="49" w:firstLine="0"/>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5A5C19E3" w14:textId="77777777" w:rsidR="00B61B7C" w:rsidRPr="00284D51" w:rsidRDefault="00B61B7C" w:rsidP="00B61B7C">
      <w:pPr>
        <w:widowControl w:val="0"/>
        <w:autoSpaceDE w:val="0"/>
        <w:autoSpaceDN w:val="0"/>
        <w:adjustRightInd w:val="0"/>
        <w:ind w:right="49"/>
        <w:contextualSpacing/>
        <w:rPr>
          <w:i/>
          <w:iCs/>
        </w:rPr>
      </w:pPr>
      <w:r w:rsidRPr="00284D51">
        <w:rPr>
          <w:i/>
          <w:iCs/>
        </w:rPr>
        <w:t xml:space="preserve">Listeria monocytogenes </w:t>
      </w:r>
    </w:p>
    <w:p w14:paraId="1A59F208" w14:textId="0B74E045" w:rsidR="00B61B7C" w:rsidRPr="00761653" w:rsidRDefault="00B61B7C" w:rsidP="00B61B7C">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B0402F">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03]","plainTextFormattedCitation":"[103]","previouslyFormattedCitation":"[103]"},"properties":{"noteIndex":0},"schema":"https://github.com/citation-style-language/schema/raw/master/csl-citation.json"}</w:instrText>
      </w:r>
      <w:r>
        <w:fldChar w:fldCharType="separate"/>
      </w:r>
      <w:r w:rsidR="00D43181" w:rsidRPr="00D43181">
        <w:rPr>
          <w:noProof/>
        </w:rPr>
        <w:t>[103]</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07A6EB36" w14:textId="77777777" w:rsidR="00B61B7C" w:rsidRPr="00284D51" w:rsidRDefault="00B61B7C" w:rsidP="00B61B7C">
      <w:pPr>
        <w:widowControl w:val="0"/>
        <w:autoSpaceDE w:val="0"/>
        <w:autoSpaceDN w:val="0"/>
        <w:adjustRightInd w:val="0"/>
        <w:ind w:right="49"/>
        <w:contextualSpacing/>
        <w:rPr>
          <w:bCs/>
          <w:i/>
        </w:rPr>
      </w:pPr>
      <w:r w:rsidRPr="00284D51">
        <w:rPr>
          <w:bCs/>
          <w:i/>
        </w:rPr>
        <w:t xml:space="preserve">Legionella pneumophila </w:t>
      </w:r>
    </w:p>
    <w:p w14:paraId="299A22FA" w14:textId="77777777" w:rsidR="00B61B7C" w:rsidRPr="00761653" w:rsidRDefault="00B61B7C" w:rsidP="00B61B7C">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193C98AE" w14:textId="77777777" w:rsidR="00B61B7C" w:rsidRPr="00284D51" w:rsidRDefault="00B61B7C" w:rsidP="00B61B7C">
      <w:pPr>
        <w:widowControl w:val="0"/>
        <w:autoSpaceDE w:val="0"/>
        <w:autoSpaceDN w:val="0"/>
        <w:adjustRightInd w:val="0"/>
        <w:ind w:right="49"/>
        <w:contextualSpacing/>
        <w:rPr>
          <w:i/>
          <w:iCs/>
        </w:rPr>
      </w:pPr>
      <w:r w:rsidRPr="00284D51">
        <w:rPr>
          <w:i/>
          <w:iCs/>
        </w:rPr>
        <w:t xml:space="preserve">Clostridioides difficile </w:t>
      </w:r>
    </w:p>
    <w:p w14:paraId="44BA061B" w14:textId="67A182DB" w:rsidR="00B61B7C" w:rsidRPr="00761653" w:rsidRDefault="00B61B7C" w:rsidP="00B61B7C">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B0402F">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04]","plainTextFormattedCitation":"[104]","previouslyFormattedCitation":"[104]"},"properties":{"noteIndex":0},"schema":"https://github.com/citation-style-language/schema/raw/master/csl-citation.json"}</w:instrText>
      </w:r>
      <w:r>
        <w:fldChar w:fldCharType="separate"/>
      </w:r>
      <w:r w:rsidR="00D43181" w:rsidRPr="00D43181">
        <w:rPr>
          <w:noProof/>
        </w:rPr>
        <w:t>[104]</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B0402F">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02]","plainTextFormattedCitation":"[102]","previouslyFormattedCitation":"[102]"},"properties":{"noteIndex":0},"schema":"https://github.com/citation-style-language/schema/raw/master/csl-citation.json"}</w:instrText>
      </w:r>
      <w:r>
        <w:fldChar w:fldCharType="separate"/>
      </w:r>
      <w:r w:rsidR="00D43181" w:rsidRPr="00D43181">
        <w:rPr>
          <w:noProof/>
        </w:rPr>
        <w:t>[102]</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2F890ACF" w14:textId="77777777" w:rsidR="00B61B7C" w:rsidRDefault="00B61B7C" w:rsidP="00B61B7C">
      <w:pPr>
        <w:widowControl w:val="0"/>
        <w:tabs>
          <w:tab w:val="left" w:pos="317"/>
          <w:tab w:val="left" w:pos="8715"/>
        </w:tabs>
        <w:autoSpaceDE w:val="0"/>
        <w:autoSpaceDN w:val="0"/>
        <w:adjustRightInd w:val="0"/>
        <w:ind w:right="49"/>
        <w:contextualSpacing/>
        <w:rPr>
          <w:b/>
          <w:iCs/>
        </w:rPr>
      </w:pPr>
    </w:p>
    <w:p w14:paraId="3770683D"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6E5BB91C" w14:textId="77777777" w:rsidR="00B61B7C" w:rsidRPr="00284D51" w:rsidRDefault="00B61B7C" w:rsidP="00B61B7C">
      <w:pPr>
        <w:widowControl w:val="0"/>
        <w:tabs>
          <w:tab w:val="left" w:pos="0"/>
        </w:tabs>
        <w:autoSpaceDE w:val="0"/>
        <w:autoSpaceDN w:val="0"/>
        <w:adjustRightInd w:val="0"/>
        <w:ind w:right="49"/>
        <w:contextualSpacing/>
        <w:rPr>
          <w:bCs/>
          <w:i/>
          <w:iCs/>
        </w:rPr>
      </w:pPr>
      <w:r w:rsidRPr="00284D51">
        <w:rPr>
          <w:bCs/>
          <w:i/>
          <w:iCs/>
        </w:rPr>
        <w:t>Мукозит. Гингивит</w:t>
      </w:r>
    </w:p>
    <w:p w14:paraId="4FD955EA" w14:textId="77777777" w:rsidR="00B61B7C" w:rsidRPr="00761653" w:rsidRDefault="00B61B7C" w:rsidP="00B61B7C">
      <w:pPr>
        <w:widowControl w:val="0"/>
        <w:tabs>
          <w:tab w:val="left" w:pos="0"/>
        </w:tabs>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5FC1DDD4" w14:textId="77777777" w:rsidR="00B61B7C" w:rsidRPr="00284D51" w:rsidRDefault="00B61B7C" w:rsidP="00B61B7C">
      <w:pPr>
        <w:widowControl w:val="0"/>
        <w:tabs>
          <w:tab w:val="left" w:pos="0"/>
        </w:tabs>
        <w:autoSpaceDE w:val="0"/>
        <w:autoSpaceDN w:val="0"/>
        <w:adjustRightInd w:val="0"/>
        <w:ind w:right="49"/>
        <w:contextualSpacing/>
        <w:rPr>
          <w:bCs/>
          <w:i/>
          <w:iCs/>
        </w:rPr>
      </w:pPr>
      <w:r w:rsidRPr="00284D51">
        <w:rPr>
          <w:bCs/>
          <w:i/>
          <w:iCs/>
        </w:rPr>
        <w:t>Пневмония</w:t>
      </w:r>
    </w:p>
    <w:p w14:paraId="2B67F678" w14:textId="77777777" w:rsidR="00B61B7C" w:rsidRPr="00761653" w:rsidRDefault="00B61B7C" w:rsidP="00B61B7C">
      <w:pPr>
        <w:widowControl w:val="0"/>
        <w:tabs>
          <w:tab w:val="left" w:pos="0"/>
        </w:tabs>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4E671503" w14:textId="77777777" w:rsidR="00B61B7C" w:rsidRPr="00284D51" w:rsidRDefault="00B61B7C" w:rsidP="00B61B7C">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639DEF80" w14:textId="77777777" w:rsidR="00B61B7C" w:rsidRPr="00761653" w:rsidRDefault="00B61B7C" w:rsidP="00B61B7C">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3CF9F26B" w14:textId="77777777" w:rsidR="00B61B7C" w:rsidRDefault="00B61B7C" w:rsidP="00B61B7C">
      <w:pPr>
        <w:widowControl w:val="0"/>
        <w:autoSpaceDE w:val="0"/>
        <w:autoSpaceDN w:val="0"/>
        <w:adjustRightInd w:val="0"/>
        <w:ind w:right="49"/>
        <w:contextualSpacing/>
        <w:rPr>
          <w:b/>
          <w:bCs/>
        </w:rPr>
      </w:pPr>
    </w:p>
    <w:p w14:paraId="5BD5C272"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32916582" w14:textId="77777777" w:rsidR="00B61B7C" w:rsidRPr="00761653" w:rsidRDefault="00B61B7C" w:rsidP="00B61B7C">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0EEFFAC1" w14:textId="77777777" w:rsidR="00B61B7C" w:rsidRPr="00761653" w:rsidRDefault="00B61B7C" w:rsidP="00B61B7C">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27737F61" w14:textId="77777777" w:rsidR="00B61B7C" w:rsidRDefault="00B61B7C" w:rsidP="00B61B7C">
      <w:pPr>
        <w:widowControl w:val="0"/>
        <w:autoSpaceDE w:val="0"/>
        <w:autoSpaceDN w:val="0"/>
        <w:adjustRightInd w:val="0"/>
        <w:ind w:right="49"/>
        <w:contextualSpacing/>
        <w:rPr>
          <w:b/>
          <w:bCs/>
        </w:rPr>
      </w:pPr>
    </w:p>
    <w:p w14:paraId="14EA67BC"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7F9A5350" w14:textId="77777777" w:rsidR="00B61B7C" w:rsidRDefault="00B61B7C" w:rsidP="00B61B7C">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5E7B10DB" w14:textId="77777777" w:rsidR="00B61B7C" w:rsidRDefault="00B61B7C" w:rsidP="00B61B7C">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324297DF" w14:textId="77777777" w:rsidR="00B61B7C" w:rsidRDefault="00B61B7C" w:rsidP="00B61B7C">
      <w:pPr>
        <w:widowControl w:val="0"/>
        <w:autoSpaceDE w:val="0"/>
        <w:autoSpaceDN w:val="0"/>
        <w:adjustRightInd w:val="0"/>
        <w:ind w:right="49"/>
        <w:contextualSpacing/>
        <w:jc w:val="left"/>
        <w:rPr>
          <w:b/>
        </w:rPr>
      </w:pPr>
    </w:p>
    <w:p w14:paraId="3FC91895" w14:textId="77777777" w:rsidR="00B61B7C" w:rsidRPr="00284D51" w:rsidRDefault="00B61B7C" w:rsidP="00B61B7C">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20C0EC6A" w14:textId="77777777" w:rsidR="00B61B7C" w:rsidRPr="009A4DCC" w:rsidRDefault="00B61B7C" w:rsidP="00B61B7C">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243A61A5" w14:textId="77777777" w:rsidR="00B61B7C" w:rsidRPr="00284D51" w:rsidRDefault="00B61B7C" w:rsidP="00B61B7C">
      <w:pPr>
        <w:ind w:firstLine="708"/>
        <w:rPr>
          <w:bCs/>
          <w:i/>
          <w:iCs/>
        </w:rPr>
      </w:pPr>
      <w:r w:rsidRPr="00284D51">
        <w:rPr>
          <w:bCs/>
          <w:i/>
          <w:iCs/>
        </w:rPr>
        <w:t>Клиническая картина.</w:t>
      </w:r>
    </w:p>
    <w:p w14:paraId="6EC0C730" w14:textId="77777777" w:rsidR="00B61B7C" w:rsidRPr="009A4DCC" w:rsidRDefault="00B61B7C" w:rsidP="00B61B7C">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74A66AE1" w14:textId="77777777" w:rsidR="00B61B7C" w:rsidRPr="00284D51" w:rsidRDefault="00B61B7C" w:rsidP="00B61B7C">
      <w:pPr>
        <w:ind w:firstLine="708"/>
        <w:rPr>
          <w:bCs/>
          <w:i/>
          <w:iCs/>
        </w:rPr>
      </w:pPr>
      <w:r w:rsidRPr="00284D51">
        <w:rPr>
          <w:bCs/>
          <w:i/>
          <w:iCs/>
        </w:rPr>
        <w:t>Диагностика.</w:t>
      </w:r>
    </w:p>
    <w:p w14:paraId="2F5F300D" w14:textId="77777777" w:rsidR="00B61B7C" w:rsidRPr="009A4DCC" w:rsidRDefault="00B61B7C" w:rsidP="00B20852">
      <w:pPr>
        <w:pStyle w:val="afe"/>
        <w:numPr>
          <w:ilvl w:val="0"/>
          <w:numId w:val="80"/>
        </w:numPr>
      </w:pPr>
      <w:r w:rsidRPr="009A4DCC">
        <w:t>Осмотр колопроктолога (первичный и повторно в динамике)</w:t>
      </w:r>
    </w:p>
    <w:p w14:paraId="71C3355E" w14:textId="77777777" w:rsidR="00B61B7C" w:rsidRPr="009A4DCC" w:rsidRDefault="00B61B7C" w:rsidP="00B20852">
      <w:pPr>
        <w:pStyle w:val="afe"/>
        <w:numPr>
          <w:ilvl w:val="0"/>
          <w:numId w:val="80"/>
        </w:numPr>
      </w:pPr>
      <w:r w:rsidRPr="009A4DCC">
        <w:t>МРТ органов малого таза.</w:t>
      </w:r>
    </w:p>
    <w:p w14:paraId="68E33E66" w14:textId="77777777" w:rsidR="00B61B7C" w:rsidRPr="009A4DCC" w:rsidRDefault="00B61B7C" w:rsidP="00B20852">
      <w:pPr>
        <w:pStyle w:val="afe"/>
        <w:numPr>
          <w:ilvl w:val="0"/>
          <w:numId w:val="80"/>
        </w:numPr>
      </w:pPr>
      <w:r>
        <w:t>КТ/СКТ</w:t>
      </w:r>
      <w:r w:rsidRPr="009A4DCC">
        <w:t xml:space="preserve"> органов малого таза</w:t>
      </w:r>
    </w:p>
    <w:p w14:paraId="70DDB494" w14:textId="77777777" w:rsidR="00B61B7C" w:rsidRPr="00AE580F" w:rsidRDefault="00B61B7C" w:rsidP="00B20852">
      <w:pPr>
        <w:pStyle w:val="afe"/>
        <w:numPr>
          <w:ilvl w:val="0"/>
          <w:numId w:val="80"/>
        </w:numPr>
      </w:pPr>
      <w:r>
        <w:t>Бактериологическое исследование</w:t>
      </w:r>
    </w:p>
    <w:p w14:paraId="046596B1" w14:textId="77777777" w:rsidR="00B61B7C" w:rsidRPr="009A4DCC" w:rsidRDefault="00B61B7C" w:rsidP="00B61B7C">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4852C0C5" w14:textId="77777777" w:rsidR="00B61B7C" w:rsidRPr="00284D51" w:rsidRDefault="00B61B7C" w:rsidP="00B61B7C">
      <w:pPr>
        <w:ind w:firstLine="708"/>
        <w:rPr>
          <w:bCs/>
          <w:i/>
          <w:iCs/>
        </w:rPr>
      </w:pPr>
      <w:r w:rsidRPr="00284D51">
        <w:rPr>
          <w:bCs/>
          <w:i/>
          <w:iCs/>
        </w:rPr>
        <w:t>Лечение</w:t>
      </w:r>
    </w:p>
    <w:p w14:paraId="29BA0F73" w14:textId="77777777" w:rsidR="00B61B7C" w:rsidRPr="00F36465" w:rsidRDefault="00B61B7C" w:rsidP="00B20852">
      <w:pPr>
        <w:pStyle w:val="afe"/>
        <w:numPr>
          <w:ilvl w:val="0"/>
          <w:numId w:val="81"/>
        </w:numPr>
      </w:pPr>
      <w:r w:rsidRPr="00F36465">
        <w:t>Антибактериальная терапия</w:t>
      </w:r>
      <w:r>
        <w:t xml:space="preserve"> (см. выше)</w:t>
      </w:r>
    </w:p>
    <w:p w14:paraId="61EF65FF" w14:textId="77777777" w:rsidR="00B61B7C" w:rsidRPr="00F22A59" w:rsidRDefault="00B61B7C" w:rsidP="00B20852">
      <w:pPr>
        <w:pStyle w:val="afe"/>
        <w:numPr>
          <w:ilvl w:val="0"/>
          <w:numId w:val="81"/>
        </w:numPr>
      </w:pPr>
      <w:r>
        <w:t>Хирургическое пособие</w:t>
      </w:r>
    </w:p>
    <w:p w14:paraId="3828E2D2" w14:textId="77777777" w:rsidR="00B61B7C" w:rsidRPr="009A4DCC" w:rsidRDefault="00B61B7C" w:rsidP="00B61B7C">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13925D72" w14:textId="77777777" w:rsidR="00B61B7C" w:rsidRPr="009A4DCC" w:rsidRDefault="00B61B7C" w:rsidP="00B61B7C">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71179901" w14:textId="77777777" w:rsidR="00B61B7C" w:rsidRPr="009A4DCC" w:rsidRDefault="00B61B7C" w:rsidP="00B61B7C">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3155BD37" w14:textId="77777777" w:rsidR="00B61B7C" w:rsidRPr="00284D51" w:rsidRDefault="00B61B7C" w:rsidP="00B61B7C">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29DC254F" w14:textId="78B87842" w:rsidR="009E610C" w:rsidRDefault="009E610C" w:rsidP="009E610C">
      <w:pPr>
        <w:ind w:right="49"/>
        <w:contextualSpacing/>
        <w:rPr>
          <w:b/>
          <w:sz w:val="28"/>
          <w:szCs w:val="24"/>
        </w:rPr>
      </w:pPr>
    </w:p>
    <w:p w14:paraId="64A72E4D" w14:textId="2F670485" w:rsidR="00B20852" w:rsidRPr="00B20852" w:rsidRDefault="00E3070F" w:rsidP="00B20852">
      <w:pPr>
        <w:pStyle w:val="2"/>
      </w:pPr>
      <w:bookmarkStart w:id="78" w:name="_Toc65586414"/>
      <w:r w:rsidRPr="009E610C">
        <w:t>7.1</w:t>
      </w:r>
      <w:r>
        <w:t xml:space="preserve">2. </w:t>
      </w:r>
      <w:r w:rsidR="00B20852" w:rsidRPr="00262806">
        <w:t>Вирусные инфекции у пациентов с гематологическими заболеваниями</w:t>
      </w:r>
      <w:bookmarkEnd w:id="78"/>
    </w:p>
    <w:p w14:paraId="581590AE" w14:textId="77777777" w:rsidR="00B20852" w:rsidRDefault="00B20852" w:rsidP="00B20852">
      <w:pPr>
        <w:ind w:firstLine="708"/>
        <w:rPr>
          <w:rFonts w:cs="Times New Roman"/>
        </w:rPr>
      </w:pPr>
      <w:r w:rsidRPr="0028579C">
        <w:rPr>
          <w:rFonts w:cs="Times New Roman"/>
        </w:rPr>
        <w:t xml:space="preserve">Герпесвирусные инфекции диагностируют </w:t>
      </w:r>
      <w:r>
        <w:rPr>
          <w:rFonts w:cs="Times New Roman"/>
        </w:rPr>
        <w:t>чаще</w:t>
      </w:r>
      <w:r w:rsidRPr="0028579C">
        <w:rPr>
          <w:rFonts w:cs="Times New Roman"/>
        </w:rPr>
        <w:t xml:space="preserve"> всего у </w:t>
      </w:r>
      <w:r>
        <w:rPr>
          <w:rFonts w:cs="Times New Roman"/>
        </w:rPr>
        <w:t>гематологических пациентов с</w:t>
      </w:r>
      <w:r w:rsidRPr="0028579C">
        <w:rPr>
          <w:rFonts w:cs="Times New Roman"/>
        </w:rPr>
        <w:t xml:space="preserve"> лимфопролиферативными заболеваниями и у реципиентов аллогенных </w:t>
      </w:r>
      <w:r w:rsidRPr="00053026">
        <w:rPr>
          <w:rFonts w:cs="Times New Roman"/>
        </w:rPr>
        <w:t>гемопоэтических стволовых клеток</w:t>
      </w:r>
      <w:r w:rsidRPr="0028579C">
        <w:rPr>
          <w:rFonts w:cs="Times New Roman"/>
        </w:rPr>
        <w:t xml:space="preserve"> </w:t>
      </w:r>
      <w:r>
        <w:rPr>
          <w:rFonts w:cs="Times New Roman"/>
        </w:rPr>
        <w:t>(</w:t>
      </w:r>
      <w:r w:rsidRPr="0028579C">
        <w:rPr>
          <w:rFonts w:cs="Times New Roman"/>
        </w:rPr>
        <w:t>ТГСК</w:t>
      </w:r>
      <w:r>
        <w:rPr>
          <w:rFonts w:cs="Times New Roman"/>
        </w:rPr>
        <w:t>)</w:t>
      </w:r>
      <w:r w:rsidRPr="0028579C">
        <w:rPr>
          <w:rFonts w:cs="Times New Roman"/>
        </w:rPr>
        <w:t xml:space="preserve">. </w:t>
      </w:r>
      <w:r>
        <w:rPr>
          <w:rFonts w:cs="Times New Roman"/>
        </w:rP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rPr>
          <w:rFonts w:cs="Times New Roman"/>
        </w:rPr>
        <w:t>везикул</w:t>
      </w:r>
      <w:r>
        <w:rPr>
          <w:rFonts w:cs="Times New Roman"/>
        </w:rPr>
        <w:t>ы</w:t>
      </w:r>
      <w:r w:rsidRPr="0028579C">
        <w:rPr>
          <w:rFonts w:cs="Times New Roman"/>
        </w:rPr>
        <w:t>, “корочки” с везикул</w:t>
      </w:r>
      <w:r>
        <w:rPr>
          <w:rFonts w:cs="Times New Roman"/>
        </w:rPr>
        <w:t xml:space="preserve">), </w:t>
      </w:r>
      <w:r w:rsidRPr="0028579C">
        <w:rPr>
          <w:rFonts w:cs="Times New Roman"/>
        </w:rPr>
        <w:t>сыворотк</w:t>
      </w:r>
      <w:r>
        <w:rPr>
          <w:rFonts w:cs="Times New Roman"/>
        </w:rPr>
        <w:t>а</w:t>
      </w:r>
      <w:r w:rsidRPr="0028579C">
        <w:rPr>
          <w:rFonts w:cs="Times New Roman"/>
        </w:rPr>
        <w:t xml:space="preserve"> крови</w:t>
      </w:r>
      <w:r>
        <w:rPr>
          <w:rFonts w:cs="Times New Roman"/>
        </w:rPr>
        <w:t>, и др</w:t>
      </w:r>
      <w:r w:rsidRPr="0028579C">
        <w:rPr>
          <w:rFonts w:cs="Times New Roman"/>
        </w:rPr>
        <w:t>.</w:t>
      </w:r>
    </w:p>
    <w:p w14:paraId="4E5C5806" w14:textId="77777777" w:rsidR="00B20852" w:rsidRDefault="00B20852" w:rsidP="00B20852">
      <w:pPr>
        <w:ind w:firstLine="708"/>
        <w:rPr>
          <w:rFonts w:cs="Times New Roman"/>
        </w:rPr>
      </w:pPr>
    </w:p>
    <w:p w14:paraId="47A9BED6" w14:textId="77777777" w:rsidR="00B20852" w:rsidRPr="00A14D1D" w:rsidRDefault="00B20852" w:rsidP="00B20852">
      <w:pPr>
        <w:rPr>
          <w:rFonts w:cs="Times New Roman"/>
          <w:bCs/>
          <w:i/>
          <w:iCs/>
          <w:u w:val="single"/>
        </w:rPr>
      </w:pPr>
      <w:r w:rsidRPr="00A14D1D">
        <w:rPr>
          <w:rFonts w:cs="Times New Roman"/>
          <w:bCs/>
          <w:i/>
          <w:iCs/>
          <w:u w:val="single"/>
        </w:rPr>
        <w:t>Вирусы простого герпеса 1 и 2 типа (Herpes simplex virus, HSV)</w:t>
      </w:r>
    </w:p>
    <w:p w14:paraId="560AFDB8" w14:textId="02443C81" w:rsidR="00B20852" w:rsidRPr="00867D9A" w:rsidRDefault="00B20852" w:rsidP="00B20852">
      <w:pPr>
        <w:ind w:firstLine="708"/>
        <w:rPr>
          <w:rFonts w:cs="Times New Roman"/>
        </w:rPr>
      </w:pPr>
      <w:r>
        <w:rPr>
          <w:rFonts w:cs="Times New Roman"/>
        </w:rPr>
        <w:t>HSV</w:t>
      </w:r>
      <w:r w:rsidRPr="006B215F">
        <w:rPr>
          <w:rFonts w:cs="Times New Roman"/>
        </w:rPr>
        <w:t xml:space="preserve"> вызывают у </w:t>
      </w:r>
      <w:r>
        <w:rPr>
          <w:rFonts w:cs="Times New Roman"/>
        </w:rPr>
        <w:t>пациентов</w:t>
      </w:r>
      <w:r w:rsidRPr="006B215F">
        <w:rPr>
          <w:rFonts w:cs="Times New Roman"/>
        </w:rPr>
        <w:t xml:space="preserve"> гематологическими заболеваниями прежде всего </w:t>
      </w:r>
      <w:r w:rsidRPr="0028579C">
        <w:rPr>
          <w:rFonts w:cs="Times New Roman"/>
        </w:rPr>
        <w:t xml:space="preserve">повреждение слизистых оболочек (мукозиты), чаще HSV 1 тип. До 80% взрослых </w:t>
      </w:r>
      <w:r>
        <w:rPr>
          <w:rFonts w:cs="Times New Roman"/>
        </w:rPr>
        <w:t xml:space="preserve">пациентов с </w:t>
      </w:r>
      <w:r w:rsidRPr="0028579C">
        <w:rPr>
          <w:rFonts w:cs="Times New Roman"/>
        </w:rPr>
        <w:t>острыми миелоидными лейкозами (ОМЛ) являются серопозитивными</w:t>
      </w:r>
      <w:r>
        <w:rPr>
          <w:rFonts w:cs="Times New Roman"/>
        </w:rPr>
        <w:t xml:space="preserve"> по HSV</w:t>
      </w:r>
      <w:r w:rsidRPr="0028579C">
        <w:rPr>
          <w:rFonts w:cs="Times New Roman"/>
        </w:rPr>
        <w:t>. Мукозиты, вызванные HSV, являются</w:t>
      </w:r>
      <w:r>
        <w:rPr>
          <w:rFonts w:cs="Times New Roman"/>
        </w:rPr>
        <w:t>,</w:t>
      </w:r>
      <w:r w:rsidRPr="0028579C">
        <w:rPr>
          <w:rFonts w:cs="Times New Roman"/>
        </w:rPr>
        <w:t xml:space="preserve"> как правило</w:t>
      </w:r>
      <w:r>
        <w:rPr>
          <w:rFonts w:cs="Times New Roman"/>
        </w:rPr>
        <w:t>,</w:t>
      </w:r>
      <w:r w:rsidRPr="0028579C">
        <w:rPr>
          <w:rFonts w:cs="Times New Roman"/>
        </w:rPr>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rPr>
          <w:rFonts w:cs="Times New Roman"/>
        </w:rPr>
        <w:t xml:space="preserve"> пациентов ОМЛ во время ПХТ составляет 61%- 66%</w:t>
      </w:r>
      <w:r w:rsidRPr="006B215F">
        <w:rPr>
          <w:rFonts w:cs="Times New Roman"/>
        </w:rPr>
        <w:t xml:space="preserve">, среди реципиентов аллогенных ТГСК достигает 80%, из них основная доля в первые 4 недели после ТГСК. При реактивации </w:t>
      </w:r>
      <w:r>
        <w:rPr>
          <w:rFonts w:cs="Times New Roman"/>
        </w:rPr>
        <w:t>HSV</w:t>
      </w:r>
      <w:r w:rsidRPr="006B215F">
        <w:rPr>
          <w:rFonts w:cs="Times New Roman"/>
        </w:rPr>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rPr>
          <w:rFonts w:cs="Times New Roman"/>
        </w:rPr>
        <w:t>HSV</w:t>
      </w:r>
      <w:r w:rsidRPr="006B215F">
        <w:rPr>
          <w:rFonts w:cs="Times New Roman"/>
        </w:rPr>
        <w:t xml:space="preserve"> – это эзофагит (10%). К редким проявлениям </w:t>
      </w:r>
      <w:r w:rsidRPr="00867D9A">
        <w:rPr>
          <w:rFonts w:cs="Times New Roman"/>
        </w:rPr>
        <w:t xml:space="preserve">относят пневмонию (2-3% при отсутствии профилактики), гепатиты, менингит, энцефалит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sidRPr="00867D9A">
        <w:rPr>
          <w:rFonts w:cs="Times New Roman"/>
        </w:rPr>
        <w:t>.</w:t>
      </w:r>
    </w:p>
    <w:p w14:paraId="7EB45DD9" w14:textId="77777777" w:rsidR="00B20852" w:rsidRPr="00867D9A" w:rsidRDefault="00B20852" w:rsidP="00B20852">
      <w:pPr>
        <w:ind w:firstLine="708"/>
        <w:rPr>
          <w:rFonts w:cs="Times New Roman"/>
          <w:bCs/>
          <w:i/>
          <w:iCs/>
        </w:rPr>
      </w:pPr>
      <w:r w:rsidRPr="00867D9A">
        <w:rPr>
          <w:rFonts w:cs="Times New Roman"/>
          <w:bCs/>
          <w:i/>
          <w:iCs/>
        </w:rPr>
        <w:t>Диагностика</w:t>
      </w:r>
    </w:p>
    <w:p w14:paraId="68813E26" w14:textId="28FB5952" w:rsidR="00B20852" w:rsidRPr="006B215F" w:rsidRDefault="00B20852" w:rsidP="00B20852">
      <w:pPr>
        <w:ind w:firstLine="708"/>
        <w:rPr>
          <w:rFonts w:cs="Times New Roman"/>
        </w:rPr>
      </w:pPr>
      <w:r w:rsidRPr="006B215F">
        <w:rPr>
          <w:rFonts w:cs="Times New Roman"/>
        </w:rPr>
        <w:t>Серологические тесты (выявление антител</w:t>
      </w:r>
      <w:r>
        <w:rPr>
          <w:rFonts w:cs="Times New Roman"/>
        </w:rPr>
        <w:t xml:space="preserve"> в крови, биологических жидкостях</w:t>
      </w:r>
      <w:r w:rsidRPr="006B215F">
        <w:rPr>
          <w:rFonts w:cs="Times New Roman"/>
        </w:rPr>
        <w:t>) проводят до индукционного курса П</w:t>
      </w:r>
      <w:r>
        <w:rPr>
          <w:rFonts w:cs="Times New Roman"/>
        </w:rPr>
        <w:t>ХТ и</w:t>
      </w:r>
      <w:r w:rsidRPr="006B215F">
        <w:rPr>
          <w:rFonts w:cs="Times New Roman"/>
        </w:rPr>
        <w:t xml:space="preserve"> перед ТГСК с целью выявдения серопозитивных пациентов</w:t>
      </w:r>
      <w:r>
        <w:rPr>
          <w:rFonts w:cs="Times New Roman"/>
        </w:rPr>
        <w:t xml:space="preserve">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sidRPr="006B215F">
        <w:rPr>
          <w:rFonts w:cs="Times New Roman"/>
        </w:rPr>
        <w:t>.</w:t>
      </w:r>
    </w:p>
    <w:p w14:paraId="413A1C6F" w14:textId="0B66FAFC" w:rsidR="00B20852" w:rsidRPr="006B215F" w:rsidRDefault="00B20852" w:rsidP="00B20852">
      <w:pPr>
        <w:ind w:firstLine="708"/>
        <w:rPr>
          <w:rFonts w:cs="Times New Roman"/>
        </w:rPr>
      </w:pPr>
      <w:r w:rsidRPr="006B215F">
        <w:rPr>
          <w:rFonts w:cs="Times New Roman"/>
        </w:rPr>
        <w:t xml:space="preserve">Для диагностики инфекции необходимо выявление вирусного генома </w:t>
      </w:r>
      <w:r>
        <w:rPr>
          <w:rFonts w:cs="Times New Roman"/>
        </w:rPr>
        <w:t xml:space="preserve">при молекулярно-биологическом исследовании </w:t>
      </w:r>
      <w:r w:rsidRPr="006B215F">
        <w:rPr>
          <w:rFonts w:cs="Times New Roman"/>
        </w:rPr>
        <w:t xml:space="preserve">методом </w:t>
      </w:r>
      <w:r w:rsidRPr="0028579C">
        <w:rPr>
          <w:rFonts w:cs="Times New Roman"/>
        </w:rPr>
        <w:t>полимеразной цепной реакции (ПЦР). Исследуемые</w:t>
      </w:r>
      <w:r w:rsidRPr="006B215F">
        <w:rPr>
          <w:rFonts w:cs="Times New Roman"/>
        </w:rPr>
        <w:t xml:space="preserve"> образцы – сыворотка крови, отделяемой со слизистой ротогл</w:t>
      </w:r>
      <w:r>
        <w:rPr>
          <w:rFonts w:cs="Times New Roman"/>
        </w:rPr>
        <w:t>отки (</w:t>
      </w:r>
      <w:r w:rsidRPr="006B215F">
        <w:rPr>
          <w:rFonts w:cs="Times New Roman"/>
        </w:rPr>
        <w:t xml:space="preserve">при наличии признаков мукозита) или со слизистой пищевода, </w:t>
      </w:r>
      <w:r>
        <w:rPr>
          <w:rFonts w:cs="Times New Roman"/>
        </w:rPr>
        <w:t xml:space="preserve">аспираты и </w:t>
      </w:r>
      <w:r w:rsidRPr="006B215F">
        <w:rPr>
          <w:rFonts w:cs="Times New Roman"/>
        </w:rPr>
        <w:t>биоптаты слизистых и органов</w:t>
      </w:r>
      <w:r>
        <w:rPr>
          <w:rFonts w:cs="Times New Roman"/>
        </w:rPr>
        <w:t xml:space="preserve">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sidRPr="006B215F">
        <w:rPr>
          <w:rFonts w:cs="Times New Roman"/>
        </w:rPr>
        <w:t>.</w:t>
      </w:r>
    </w:p>
    <w:p w14:paraId="6D61A5FD" w14:textId="77777777" w:rsidR="00B20852" w:rsidRPr="00CA38D1" w:rsidRDefault="00B20852" w:rsidP="00B20852">
      <w:pPr>
        <w:ind w:firstLine="708"/>
        <w:rPr>
          <w:rFonts w:cs="Times New Roman"/>
          <w:bCs/>
          <w:i/>
          <w:iCs/>
        </w:rPr>
      </w:pPr>
      <w:r w:rsidRPr="00CA38D1">
        <w:rPr>
          <w:rFonts w:cs="Times New Roman"/>
          <w:bCs/>
          <w:i/>
          <w:iCs/>
        </w:rPr>
        <w:t>Лечение</w:t>
      </w:r>
    </w:p>
    <w:p w14:paraId="5629C8AE" w14:textId="00D83F14" w:rsidR="00B20852" w:rsidRPr="006B215F" w:rsidRDefault="00B20852" w:rsidP="00B20852">
      <w:pPr>
        <w:ind w:firstLine="708"/>
        <w:rPr>
          <w:rFonts w:cs="Times New Roman"/>
        </w:rPr>
      </w:pPr>
      <w:r w:rsidRPr="006B215F">
        <w:rPr>
          <w:rFonts w:cs="Times New Roman"/>
        </w:rPr>
        <w:t>Назначают ацикловир в дозе 250 мг/м</w:t>
      </w:r>
      <w:r w:rsidRPr="00CA38D1">
        <w:rPr>
          <w:rFonts w:cs="Times New Roman"/>
          <w:vertAlign w:val="superscript"/>
        </w:rPr>
        <w:t>2</w:t>
      </w:r>
      <w:r w:rsidRPr="006B215F">
        <w:rPr>
          <w:rFonts w:cs="Times New Roman"/>
        </w:rPr>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rFonts w:cs="Times New Roman"/>
          <w:vertAlign w:val="superscript"/>
        </w:rPr>
        <w:t xml:space="preserve">2 </w:t>
      </w:r>
      <w:r w:rsidRPr="006B215F">
        <w:rPr>
          <w:rFonts w:cs="Times New Roman"/>
        </w:rPr>
        <w:t>или 10 мг/кг каждые 8 часов в течение 14-21 дня</w:t>
      </w:r>
      <w:r>
        <w:rPr>
          <w:rFonts w:cs="Times New Roman"/>
        </w:rPr>
        <w:t xml:space="preserve">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sidRPr="006B215F">
        <w:rPr>
          <w:rFonts w:cs="Times New Roman"/>
        </w:rPr>
        <w:t>.</w:t>
      </w:r>
    </w:p>
    <w:p w14:paraId="1C049919" w14:textId="4C2550B5" w:rsidR="00B20852" w:rsidRDefault="00B20852" w:rsidP="00B20852">
      <w:pPr>
        <w:ind w:firstLine="708"/>
        <w:rPr>
          <w:rFonts w:cs="Times New Roman"/>
        </w:rPr>
      </w:pPr>
      <w:r w:rsidRPr="006B215F">
        <w:rPr>
          <w:rFonts w:cs="Times New Roman"/>
        </w:rPr>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rPr>
          <w:rFonts w:cs="Times New Roman"/>
        </w:rPr>
        <w:t>HSV.</w:t>
      </w:r>
      <w:r w:rsidRPr="006B215F">
        <w:rPr>
          <w:rFonts w:cs="Times New Roman"/>
        </w:rPr>
        <w:t xml:space="preserve"> В этих случаях назначают фоскарнет внутривенно 60 м</w:t>
      </w:r>
      <w:r>
        <w:rPr>
          <w:rFonts w:cs="Times New Roman"/>
        </w:rPr>
        <w:t>г/кг каждые 12 час или 40 мг/кг</w:t>
      </w:r>
      <w:r w:rsidRPr="006B215F">
        <w:rPr>
          <w:rFonts w:cs="Times New Roman"/>
        </w:rPr>
        <w:t xml:space="preserve"> каждые 8 час в течение 7-21 дня или до ликвидации симптомов инфекции</w:t>
      </w:r>
      <w:r>
        <w:rPr>
          <w:rFonts w:cs="Times New Roman"/>
        </w:rPr>
        <w:t xml:space="preserve">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sidRPr="006B215F">
        <w:rPr>
          <w:rFonts w:cs="Times New Roman"/>
        </w:rPr>
        <w:t>.</w:t>
      </w:r>
    </w:p>
    <w:p w14:paraId="77721E68" w14:textId="77777777" w:rsidR="00B20852" w:rsidRPr="006B215F" w:rsidRDefault="00B20852" w:rsidP="00B20852">
      <w:pPr>
        <w:ind w:firstLine="708"/>
        <w:rPr>
          <w:rFonts w:cs="Times New Roman"/>
        </w:rPr>
      </w:pPr>
    </w:p>
    <w:p w14:paraId="7005832D" w14:textId="77777777" w:rsidR="00B20852" w:rsidRPr="00861C01" w:rsidRDefault="00B20852" w:rsidP="00B20852">
      <w:pPr>
        <w:rPr>
          <w:rFonts w:cs="Times New Roman"/>
          <w:bCs/>
          <w:i/>
          <w:iCs/>
          <w:u w:val="single"/>
        </w:rPr>
      </w:pPr>
      <w:r w:rsidRPr="00861C01">
        <w:rPr>
          <w:rFonts w:cs="Times New Roman"/>
          <w:bCs/>
          <w:i/>
          <w:iCs/>
          <w:u w:val="single"/>
        </w:rPr>
        <w:t xml:space="preserve">Герпес зостер вирус (Herpes zoster virus, HZV) </w:t>
      </w:r>
    </w:p>
    <w:p w14:paraId="1E8637E1" w14:textId="77777777" w:rsidR="00B20852" w:rsidRPr="00EE012F" w:rsidRDefault="00B20852" w:rsidP="00B20852">
      <w:pPr>
        <w:ind w:firstLine="708"/>
        <w:rPr>
          <w:rFonts w:cs="Times New Roman"/>
        </w:rPr>
      </w:pPr>
      <w:r w:rsidRPr="006B215F">
        <w:rPr>
          <w:rFonts w:cs="Times New Roman"/>
        </w:rPr>
        <w:t xml:space="preserve">У реципиентов ТГСК инфекция </w:t>
      </w:r>
      <w:r w:rsidRPr="0028579C">
        <w:rPr>
          <w:rFonts w:cs="Times New Roman"/>
        </w:rPr>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rPr>
          <w:rFonts w:cs="Times New Roman"/>
        </w:rPr>
        <w:t xml:space="preserve"> заболевания в качестве диагноза до ТГСК, во</w:t>
      </w:r>
      <w:r>
        <w:rPr>
          <w:rFonts w:cs="Times New Roman"/>
        </w:rPr>
        <w:t>зраст старше 50 лет, проведение</w:t>
      </w:r>
      <w:r w:rsidRPr="006B215F">
        <w:rPr>
          <w:rFonts w:cs="Times New Roman"/>
        </w:rPr>
        <w:t xml:space="preserve"> миелоаблативного режима, </w:t>
      </w:r>
      <w:r>
        <w:rPr>
          <w:rFonts w:cs="Times New Roman"/>
        </w:rPr>
        <w:t>CD</w:t>
      </w:r>
      <w:r w:rsidRPr="006B215F">
        <w:rPr>
          <w:rFonts w:cs="Times New Roman"/>
        </w:rPr>
        <w:t>34+</w:t>
      </w:r>
      <w:r>
        <w:rPr>
          <w:rFonts w:cs="Times New Roman"/>
        </w:rPr>
        <w:t xml:space="preserve"> селектированная аллогенная или аутологичная ТГСК, наличие дефицита одновременно CD</w:t>
      </w:r>
      <w:r w:rsidRPr="006B215F">
        <w:rPr>
          <w:rFonts w:cs="Times New Roman"/>
        </w:rPr>
        <w:t xml:space="preserve">4(+) и </w:t>
      </w:r>
      <w:r>
        <w:rPr>
          <w:rFonts w:cs="Times New Roman"/>
        </w:rPr>
        <w:t>CD</w:t>
      </w:r>
      <w:r w:rsidRPr="006B215F">
        <w:rPr>
          <w:rFonts w:cs="Times New Roman"/>
        </w:rPr>
        <w:t>8(+) лимфоцитов на 30</w:t>
      </w:r>
      <w:r>
        <w:rPr>
          <w:rFonts w:cs="Times New Roman"/>
        </w:rPr>
        <w:t>-</w:t>
      </w:r>
      <w:r w:rsidRPr="006B215F">
        <w:rPr>
          <w:rFonts w:cs="Times New Roman"/>
        </w:rPr>
        <w:t xml:space="preserve">й день после ТГСК. </w:t>
      </w:r>
      <w:r>
        <w:rPr>
          <w:rFonts w:cs="Times New Roman"/>
        </w:rP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1E1A872F" w14:textId="77777777" w:rsidR="00B20852" w:rsidRPr="006B215F" w:rsidRDefault="00B20852" w:rsidP="00B20852">
      <w:pPr>
        <w:ind w:firstLine="708"/>
        <w:rPr>
          <w:rFonts w:cs="Times New Roman"/>
        </w:rPr>
      </w:pPr>
      <w:r w:rsidRPr="006B215F">
        <w:rPr>
          <w:rFonts w:cs="Times New Roman"/>
        </w:rPr>
        <w:t xml:space="preserve">Инфекция, вызванная </w:t>
      </w:r>
      <w:r>
        <w:rPr>
          <w:rFonts w:cs="Times New Roman"/>
        </w:rPr>
        <w:t>HZV</w:t>
      </w:r>
      <w:r w:rsidRPr="006B215F">
        <w:rPr>
          <w:rFonts w:cs="Times New Roman"/>
        </w:rPr>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rPr>
          <w:rFonts w:cs="Times New Roman"/>
        </w:rPr>
        <w:t>боли в эпигастральной области,</w:t>
      </w:r>
      <w:r w:rsidRPr="006B215F">
        <w:rPr>
          <w:rFonts w:cs="Times New Roman"/>
        </w:rPr>
        <w:t xml:space="preserve"> абдоминальные с развитием паралитической кишечной непроходимости.</w:t>
      </w:r>
    </w:p>
    <w:p w14:paraId="7AC0E4BF" w14:textId="77777777" w:rsidR="00B20852" w:rsidRPr="006B215F" w:rsidRDefault="00B20852" w:rsidP="00B20852">
      <w:pPr>
        <w:ind w:firstLine="708"/>
        <w:rPr>
          <w:rFonts w:cs="Times New Roman"/>
        </w:rPr>
      </w:pPr>
      <w:r w:rsidRPr="006B215F">
        <w:rPr>
          <w:rFonts w:cs="Times New Roman"/>
        </w:rPr>
        <w:t xml:space="preserve">Диагностику проводят на основании </w:t>
      </w:r>
      <w:r>
        <w:rPr>
          <w:rFonts w:cs="Times New Roman"/>
        </w:rPr>
        <w:t xml:space="preserve">выявления </w:t>
      </w:r>
      <w:r w:rsidRPr="0028579C">
        <w:rPr>
          <w:rFonts w:cs="Times New Roman"/>
        </w:rPr>
        <w:t xml:space="preserve">дезоксирибонуклеиновой кислоты (ДНК) вируса </w:t>
      </w:r>
      <w:r>
        <w:rPr>
          <w:rFonts w:cs="Times New Roman"/>
        </w:rPr>
        <w:t xml:space="preserve">при молекулярно-биологическом исследовании </w:t>
      </w:r>
      <w:r w:rsidRPr="0028579C">
        <w:rPr>
          <w:rFonts w:cs="Times New Roman"/>
        </w:rPr>
        <w:t>методом ПЦР. Исследуют содержимое везикул, “корочки” с везикул, биоптаты тканей, мазки со слизистой зева, спинномозговую жидкость (СМЖ), сыворотку крови</w:t>
      </w:r>
      <w:r>
        <w:rPr>
          <w:rFonts w:cs="Times New Roman"/>
        </w:rPr>
        <w:t>, и др</w:t>
      </w:r>
      <w:r w:rsidRPr="0028579C">
        <w:rPr>
          <w:rFonts w:cs="Times New Roman"/>
        </w:rPr>
        <w:t>.</w:t>
      </w:r>
    </w:p>
    <w:p w14:paraId="551468F3" w14:textId="77777777" w:rsidR="00B20852" w:rsidRDefault="00B20852" w:rsidP="00B20852">
      <w:pPr>
        <w:ind w:firstLine="708"/>
        <w:rPr>
          <w:rFonts w:cs="Times New Roman"/>
        </w:rPr>
      </w:pPr>
      <w:r w:rsidRPr="006B215F">
        <w:rPr>
          <w:rFonts w:cs="Times New Roman"/>
        </w:rPr>
        <w:t>Лечение проводят ацикловиром внутривенно в дозе 500 мг/м</w:t>
      </w:r>
      <w:r w:rsidRPr="006B215F">
        <w:rPr>
          <w:rFonts w:cs="Times New Roman"/>
          <w:vertAlign w:val="superscript"/>
        </w:rPr>
        <w:t>2</w:t>
      </w:r>
      <w:r w:rsidRPr="006B215F">
        <w:rPr>
          <w:rFonts w:cs="Times New Roman"/>
        </w:rPr>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rPr>
          <w:rFonts w:cs="Times New Roman"/>
        </w:rPr>
        <w:t xml:space="preserve">HZV используют фоскарнет (60 мг/кг каждые 12 час внутривенно) в течение 2 недель. </w:t>
      </w:r>
    </w:p>
    <w:p w14:paraId="0B0B0BF8" w14:textId="77777777" w:rsidR="00B20852" w:rsidRDefault="00B20852" w:rsidP="00B20852">
      <w:pPr>
        <w:ind w:firstLine="708"/>
        <w:rPr>
          <w:rFonts w:cs="Times New Roman"/>
        </w:rPr>
      </w:pPr>
    </w:p>
    <w:p w14:paraId="41D6ECD4" w14:textId="77777777" w:rsidR="00B20852" w:rsidRPr="007F7F8C" w:rsidRDefault="00B20852" w:rsidP="00B20852">
      <w:pPr>
        <w:rPr>
          <w:rFonts w:cs="Times New Roman"/>
          <w:bCs/>
          <w:i/>
          <w:iCs/>
          <w:u w:val="single"/>
        </w:rPr>
      </w:pPr>
      <w:r w:rsidRPr="007F7F8C">
        <w:rPr>
          <w:rFonts w:cs="Times New Roman"/>
          <w:bCs/>
          <w:i/>
          <w:iCs/>
          <w:u w:val="single"/>
        </w:rPr>
        <w:t>Цитомегаловирус (Cytomegalovirus, CMV)</w:t>
      </w:r>
    </w:p>
    <w:p w14:paraId="6D4862A5" w14:textId="1A8EC56A" w:rsidR="00B20852" w:rsidRPr="00E42938" w:rsidRDefault="00B20852" w:rsidP="00B20852">
      <w:pPr>
        <w:ind w:firstLine="708"/>
        <w:rPr>
          <w:rFonts w:cs="Times New Roman"/>
        </w:rPr>
      </w:pPr>
      <w:r w:rsidRPr="0028579C">
        <w:rPr>
          <w:rFonts w:cs="Times New Roman"/>
        </w:rPr>
        <w:t xml:space="preserve">CMV остается частым осложнением </w:t>
      </w:r>
      <w:r>
        <w:rPr>
          <w:rFonts w:cs="Times New Roman"/>
        </w:rPr>
        <w:t xml:space="preserve">у гематологических пациентов, в частности, </w:t>
      </w:r>
      <w:r w:rsidRPr="0028579C">
        <w:rPr>
          <w:rFonts w:cs="Times New Roman"/>
        </w:rPr>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rPr>
          <w:rFonts w:cs="Times New Roman"/>
        </w:rPr>
        <w:t>х гемобластозах составляет 3,9%.</w:t>
      </w:r>
      <w:r w:rsidRPr="0028579C">
        <w:rPr>
          <w:rFonts w:cs="Times New Roman"/>
        </w:rPr>
        <w:t xml:space="preserve"> Выделяют CMV</w:t>
      </w:r>
      <w:r>
        <w:rPr>
          <w:rFonts w:cs="Times New Roman"/>
        </w:rPr>
        <w:t>-</w:t>
      </w:r>
      <w:r w:rsidRPr="0028579C">
        <w:rPr>
          <w:rFonts w:cs="Times New Roman"/>
        </w:rPr>
        <w:t>инфекцию и CMV</w:t>
      </w:r>
      <w:r>
        <w:rPr>
          <w:rFonts w:cs="Times New Roman"/>
        </w:rPr>
        <w:t>-</w:t>
      </w:r>
      <w:r w:rsidRPr="0028579C">
        <w:rPr>
          <w:rFonts w:cs="Times New Roman"/>
        </w:rPr>
        <w:t>заболевание. При CMV</w:t>
      </w:r>
      <w:r>
        <w:rPr>
          <w:rFonts w:cs="Times New Roman"/>
        </w:rPr>
        <w:t>-</w:t>
      </w:r>
      <w:r w:rsidRPr="0028579C">
        <w:rPr>
          <w:rFonts w:cs="Times New Roman"/>
        </w:rPr>
        <w:t>инфекции определяется виремия и температура в сочетании или без подавления костно-мозгового кроветворения. В случае CMV</w:t>
      </w:r>
      <w:r>
        <w:rPr>
          <w:rFonts w:cs="Times New Roman"/>
        </w:rPr>
        <w:t>-</w:t>
      </w:r>
      <w:r w:rsidRPr="0028579C">
        <w:rPr>
          <w:rFonts w:cs="Times New Roman"/>
        </w:rPr>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rPr>
          <w:rFonts w:cs="Times New Roman"/>
        </w:rPr>
        <w:t>с</w:t>
      </w:r>
      <w:r w:rsidRPr="0028579C">
        <w:rPr>
          <w:rFonts w:cs="Times New Roman"/>
        </w:rPr>
        <w:t xml:space="preserve"> наличием</w:t>
      </w:r>
      <w:r w:rsidRPr="006B215F">
        <w:rPr>
          <w:rFonts w:cs="Times New Roman"/>
        </w:rPr>
        <w:t xml:space="preserve"> симптомов, ассоциированных с </w:t>
      </w:r>
      <w:r>
        <w:rPr>
          <w:rFonts w:cs="Times New Roman"/>
        </w:rPr>
        <w:t xml:space="preserve">локализацией мест получения </w:t>
      </w:r>
      <w:r w:rsidRPr="006B215F">
        <w:rPr>
          <w:rFonts w:cs="Times New Roman"/>
        </w:rPr>
        <w:t>образц</w:t>
      </w:r>
      <w:r>
        <w:rPr>
          <w:rFonts w:cs="Times New Roman"/>
        </w:rPr>
        <w:t>ов</w:t>
      </w:r>
      <w:r w:rsidRPr="006B215F">
        <w:rPr>
          <w:rFonts w:cs="Times New Roman"/>
        </w:rPr>
        <w:t xml:space="preserve"> исследования. Наряду с пневмонией, энцефалитом, ретинитом может развиться </w:t>
      </w:r>
      <w:r>
        <w:rPr>
          <w:rFonts w:cs="Times New Roman"/>
        </w:rPr>
        <w:t>CMV-</w:t>
      </w:r>
      <w:r w:rsidRPr="006B215F">
        <w:rPr>
          <w:rFonts w:cs="Times New Roman"/>
        </w:rPr>
        <w:t xml:space="preserve">гастроинтестинальное заболевание, диагностика которого </w:t>
      </w:r>
      <w:r w:rsidRPr="00E42938">
        <w:rPr>
          <w:rFonts w:cs="Times New Roman"/>
        </w:rPr>
        <w:t xml:space="preserve">является наиболее трудной, особенно у пациентов с РТПХ </w:t>
      </w:r>
      <w:r w:rsidRPr="00E42938">
        <w:rPr>
          <w:rFonts w:cs="Times New Roman"/>
        </w:rPr>
        <w:fldChar w:fldCharType="begin" w:fldLock="1"/>
      </w:r>
      <w:r w:rsidR="00BA021B">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6]","plainTextFormattedCitation":"[106]","previouslyFormattedCitation":"[106]"},"properties":{"noteIndex":0},"schema":"https://github.com/citation-style-language/schema/raw/master/csl-citation.json"}</w:instrText>
      </w:r>
      <w:r w:rsidRPr="00E42938">
        <w:rPr>
          <w:rFonts w:cs="Times New Roman"/>
        </w:rPr>
        <w:fldChar w:fldCharType="separate"/>
      </w:r>
      <w:r w:rsidR="00B0402F" w:rsidRPr="00B0402F">
        <w:rPr>
          <w:rFonts w:cs="Times New Roman"/>
          <w:noProof/>
        </w:rPr>
        <w:t>[106]</w:t>
      </w:r>
      <w:r w:rsidRPr="00E42938">
        <w:rPr>
          <w:rFonts w:cs="Times New Roman"/>
        </w:rPr>
        <w:fldChar w:fldCharType="end"/>
      </w:r>
      <w:r w:rsidRPr="00E42938">
        <w:rPr>
          <w:rFonts w:cs="Times New Roman"/>
        </w:rPr>
        <w:t xml:space="preserve">. </w:t>
      </w:r>
    </w:p>
    <w:p w14:paraId="0CFD47C9" w14:textId="77777777" w:rsidR="00B20852" w:rsidRPr="007F7F8C" w:rsidRDefault="00B20852" w:rsidP="00B20852">
      <w:pPr>
        <w:ind w:firstLine="708"/>
        <w:rPr>
          <w:rFonts w:cs="Times New Roman"/>
          <w:bCs/>
          <w:i/>
          <w:iCs/>
        </w:rPr>
      </w:pPr>
      <w:r w:rsidRPr="007F7F8C">
        <w:rPr>
          <w:rFonts w:cs="Times New Roman"/>
          <w:bCs/>
          <w:i/>
          <w:iCs/>
        </w:rPr>
        <w:t>Диагностика</w:t>
      </w:r>
    </w:p>
    <w:p w14:paraId="6BB79699" w14:textId="77777777" w:rsidR="00B20852" w:rsidRPr="006B215F" w:rsidRDefault="00B20852" w:rsidP="00B20852">
      <w:pPr>
        <w:ind w:firstLine="708"/>
        <w:rPr>
          <w:rFonts w:cs="Times New Roman"/>
        </w:rPr>
      </w:pPr>
      <w:r w:rsidRPr="006B215F">
        <w:rPr>
          <w:rFonts w:cs="Times New Roman"/>
        </w:rPr>
        <w:t xml:space="preserve">У реципиентов </w:t>
      </w:r>
      <w:r>
        <w:rPr>
          <w:rFonts w:cs="Times New Roman"/>
        </w:rPr>
        <w:t xml:space="preserve">до </w:t>
      </w:r>
      <w:r w:rsidRPr="006B215F">
        <w:rPr>
          <w:rFonts w:cs="Times New Roman"/>
        </w:rPr>
        <w:t xml:space="preserve">ТГСК исследуют наличие антител </w:t>
      </w:r>
      <w:r>
        <w:rPr>
          <w:rFonts w:cs="Times New Roman"/>
        </w:rPr>
        <w:t>CMV.</w:t>
      </w:r>
    </w:p>
    <w:p w14:paraId="7D196EB4" w14:textId="0866313A" w:rsidR="00B20852" w:rsidRPr="006B215F" w:rsidRDefault="00B20852" w:rsidP="00B20852">
      <w:pPr>
        <w:ind w:firstLine="708"/>
        <w:rPr>
          <w:rFonts w:cs="Times New Roman"/>
        </w:rPr>
      </w:pPr>
      <w:r w:rsidRPr="006B215F">
        <w:rPr>
          <w:rFonts w:cs="Times New Roman"/>
        </w:rPr>
        <w:t xml:space="preserve">Для диагностики инфекции или заболевания используют </w:t>
      </w:r>
      <w:r w:rsidRPr="00B67A55">
        <w:rPr>
          <w:rFonts w:cs="Times New Roman"/>
        </w:rPr>
        <w:t>молекулярно-биологическое исследование на цитомегаловирус, включая количественное исследование</w:t>
      </w:r>
      <w:r>
        <w:rPr>
          <w:rFonts w:cs="Times New Roman"/>
        </w:rPr>
        <w:t xml:space="preserve"> </w:t>
      </w:r>
      <w:r w:rsidRPr="006B215F">
        <w:rPr>
          <w:rFonts w:cs="Times New Roman"/>
        </w:rPr>
        <w:t xml:space="preserve"> мето</w:t>
      </w:r>
      <w:r>
        <w:rPr>
          <w:rFonts w:cs="Times New Roman"/>
        </w:rPr>
        <w:t>дом</w:t>
      </w:r>
      <w:r w:rsidRPr="006B215F">
        <w:rPr>
          <w:rFonts w:cs="Times New Roman"/>
        </w:rPr>
        <w:t xml:space="preserve"> ПЦР</w:t>
      </w:r>
      <w:r>
        <w:rPr>
          <w:rFonts w:cs="Times New Roman"/>
        </w:rPr>
        <w:t xml:space="preserve"> </w:t>
      </w:r>
      <w:r w:rsidRPr="00E42938">
        <w:rPr>
          <w:rFonts w:cs="Times New Roman"/>
        </w:rPr>
        <w:fldChar w:fldCharType="begin" w:fldLock="1"/>
      </w:r>
      <w:r w:rsidR="00BA021B">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6]","plainTextFormattedCitation":"[106]","previouslyFormattedCitation":"[106]"},"properties":{"noteIndex":0},"schema":"https://github.com/citation-style-language/schema/raw/master/csl-citation.json"}</w:instrText>
      </w:r>
      <w:r w:rsidRPr="00E42938">
        <w:rPr>
          <w:rFonts w:cs="Times New Roman"/>
        </w:rPr>
        <w:fldChar w:fldCharType="separate"/>
      </w:r>
      <w:r w:rsidR="00B0402F" w:rsidRPr="00B0402F">
        <w:rPr>
          <w:rFonts w:cs="Times New Roman"/>
          <w:noProof/>
        </w:rPr>
        <w:t>[106]</w:t>
      </w:r>
      <w:r w:rsidRPr="00E42938">
        <w:rPr>
          <w:rFonts w:cs="Times New Roman"/>
        </w:rPr>
        <w:fldChar w:fldCharType="end"/>
      </w:r>
      <w:r w:rsidRPr="006B215F">
        <w:rPr>
          <w:rFonts w:cs="Times New Roman"/>
        </w:rPr>
        <w:t>. Всем реципиентам аллогенной ТГ</w:t>
      </w:r>
      <w:r>
        <w:rPr>
          <w:rFonts w:cs="Times New Roman"/>
        </w:rPr>
        <w:t>СК следует проводить мониторинг</w:t>
      </w:r>
      <w:r w:rsidRPr="006B215F">
        <w:rPr>
          <w:rFonts w:cs="Times New Roman"/>
        </w:rPr>
        <w:t xml:space="preserve"> определения ДНК </w:t>
      </w:r>
      <w:r>
        <w:rPr>
          <w:rFonts w:cs="Times New Roman"/>
        </w:rPr>
        <w:t>CMV</w:t>
      </w:r>
      <w:r w:rsidRPr="006B215F">
        <w:rPr>
          <w:rFonts w:cs="Times New Roman"/>
        </w:rPr>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rPr>
          <w:rFonts w:cs="Times New Roman"/>
        </w:rPr>
        <w:t>CMV</w:t>
      </w:r>
      <w:r w:rsidRPr="006B215F">
        <w:rPr>
          <w:rFonts w:cs="Times New Roman"/>
        </w:rPr>
        <w:t xml:space="preserve"> инфекцию в раннем периоде ТГСК, а также у реципиентов после несовместимой или неродственной ТГСК.</w:t>
      </w:r>
    </w:p>
    <w:p w14:paraId="53B8EACC" w14:textId="77777777" w:rsidR="00B20852" w:rsidRPr="007F7F8C" w:rsidRDefault="00B20852" w:rsidP="00B20852">
      <w:pPr>
        <w:ind w:firstLine="708"/>
        <w:rPr>
          <w:rFonts w:cs="Times New Roman"/>
          <w:bCs/>
          <w:i/>
          <w:iCs/>
        </w:rPr>
      </w:pPr>
      <w:r w:rsidRPr="007F7F8C">
        <w:rPr>
          <w:rFonts w:cs="Times New Roman"/>
          <w:bCs/>
          <w:i/>
          <w:iCs/>
        </w:rPr>
        <w:t>Лечение</w:t>
      </w:r>
    </w:p>
    <w:p w14:paraId="7814743D" w14:textId="5DA5E1B8" w:rsidR="00B20852" w:rsidRPr="006B215F" w:rsidRDefault="00B20852" w:rsidP="00B20852">
      <w:pPr>
        <w:ind w:firstLine="708"/>
        <w:rPr>
          <w:rFonts w:cs="Times New Roman"/>
        </w:rPr>
      </w:pPr>
      <w:r w:rsidRPr="006B215F">
        <w:rPr>
          <w:rFonts w:cs="Times New Roman"/>
        </w:rPr>
        <w:t>Препаратом 1 линии является ганцикловир (внутривенно, 10 мг/кг/сутки, дозу разделяют на два приема)</w:t>
      </w:r>
      <w:r>
        <w:rPr>
          <w:rFonts w:cs="Times New Roman"/>
        </w:rPr>
        <w:t xml:space="preserve"> </w:t>
      </w:r>
      <w:r w:rsidRPr="00E42938">
        <w:rPr>
          <w:rFonts w:cs="Times New Roman"/>
        </w:rPr>
        <w:fldChar w:fldCharType="begin" w:fldLock="1"/>
      </w:r>
      <w:r w:rsidR="00BA021B">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6]","plainTextFormattedCitation":"[106]","previouslyFormattedCitation":"[106]"},"properties":{"noteIndex":0},"schema":"https://github.com/citation-style-language/schema/raw/master/csl-citation.json"}</w:instrText>
      </w:r>
      <w:r w:rsidRPr="00E42938">
        <w:rPr>
          <w:rFonts w:cs="Times New Roman"/>
        </w:rPr>
        <w:fldChar w:fldCharType="separate"/>
      </w:r>
      <w:r w:rsidR="00B0402F" w:rsidRPr="00B0402F">
        <w:rPr>
          <w:rFonts w:cs="Times New Roman"/>
          <w:noProof/>
        </w:rPr>
        <w:t>[106]</w:t>
      </w:r>
      <w:r w:rsidRPr="00E42938">
        <w:rPr>
          <w:rFonts w:cs="Times New Roman"/>
        </w:rPr>
        <w:fldChar w:fldCharType="end"/>
      </w:r>
      <w:r w:rsidRPr="006B215F">
        <w:rPr>
          <w:rFonts w:cs="Times New Roman"/>
        </w:rPr>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rPr>
          <w:rFonts w:cs="Times New Roman"/>
        </w:rPr>
        <w:t xml:space="preserve"> </w:t>
      </w:r>
      <w:r w:rsidRPr="00E42938">
        <w:rPr>
          <w:rFonts w:cs="Times New Roman"/>
        </w:rPr>
        <w:fldChar w:fldCharType="begin" w:fldLock="1"/>
      </w:r>
      <w:r w:rsidR="00BA021B">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6]","plainTextFormattedCitation":"[106]","previouslyFormattedCitation":"[106]"},"properties":{"noteIndex":0},"schema":"https://github.com/citation-style-language/schema/raw/master/csl-citation.json"}</w:instrText>
      </w:r>
      <w:r w:rsidRPr="00E42938">
        <w:rPr>
          <w:rFonts w:cs="Times New Roman"/>
        </w:rPr>
        <w:fldChar w:fldCharType="separate"/>
      </w:r>
      <w:r w:rsidR="00B0402F" w:rsidRPr="00B0402F">
        <w:rPr>
          <w:rFonts w:cs="Times New Roman"/>
          <w:noProof/>
        </w:rPr>
        <w:t>[106]</w:t>
      </w:r>
      <w:r w:rsidRPr="00E42938">
        <w:rPr>
          <w:rFonts w:cs="Times New Roman"/>
        </w:rPr>
        <w:fldChar w:fldCharType="end"/>
      </w:r>
      <w:r w:rsidRPr="006B215F">
        <w:rPr>
          <w:rFonts w:cs="Times New Roman"/>
        </w:rPr>
        <w:t>.</w:t>
      </w:r>
    </w:p>
    <w:p w14:paraId="43BC4A16" w14:textId="77777777" w:rsidR="00B20852" w:rsidRDefault="00B20852" w:rsidP="00B20852">
      <w:pPr>
        <w:rPr>
          <w:rFonts w:cs="Times New Roman"/>
          <w:bCs/>
          <w:i/>
          <w:iCs/>
          <w:u w:val="single"/>
        </w:rPr>
      </w:pPr>
    </w:p>
    <w:p w14:paraId="297306A2" w14:textId="77777777" w:rsidR="00B20852" w:rsidRPr="00E42938" w:rsidRDefault="00B20852" w:rsidP="00B20852">
      <w:pPr>
        <w:rPr>
          <w:rFonts w:cs="Times New Roman"/>
          <w:bCs/>
          <w:i/>
          <w:iCs/>
          <w:u w:val="single"/>
        </w:rPr>
      </w:pPr>
      <w:r w:rsidRPr="00E42938">
        <w:rPr>
          <w:rFonts w:cs="Times New Roman"/>
          <w:bCs/>
          <w:i/>
          <w:iCs/>
          <w:u w:val="single"/>
        </w:rPr>
        <w:t>Вирус Эпштейна-Барр (Epstein-Barr virus – EBV)</w:t>
      </w:r>
    </w:p>
    <w:p w14:paraId="3CD24A1F" w14:textId="40E59D52" w:rsidR="00B20852" w:rsidRDefault="00B20852" w:rsidP="00B20852">
      <w:pPr>
        <w:ind w:firstLine="708"/>
        <w:rPr>
          <w:rFonts w:cs="Times New Roman"/>
        </w:rPr>
      </w:pPr>
      <w:r w:rsidRPr="003605AD">
        <w:rPr>
          <w:rFonts w:cs="Times New Roman"/>
        </w:rPr>
        <w:t xml:space="preserve">Проявления </w:t>
      </w:r>
      <w:r>
        <w:rPr>
          <w:rFonts w:cs="Times New Roman"/>
        </w:rPr>
        <w:t>EBV</w:t>
      </w:r>
      <w:r w:rsidRPr="00275E66">
        <w:rPr>
          <w:rFonts w:cs="Times New Roman"/>
        </w:rPr>
        <w:t>-</w:t>
      </w:r>
      <w:r w:rsidRPr="003605AD">
        <w:rPr>
          <w:rFonts w:cs="Times New Roman"/>
        </w:rPr>
        <w:t xml:space="preserve">инфекции могут быть в виде </w:t>
      </w:r>
      <w:r>
        <w:rPr>
          <w:rFonts w:cs="Times New Roman"/>
        </w:rPr>
        <w:t>инфекционного мононуклеоза, хронической EBV</w:t>
      </w:r>
      <w:r w:rsidRPr="00275E66">
        <w:rPr>
          <w:rFonts w:cs="Times New Roman"/>
        </w:rPr>
        <w:t>-</w:t>
      </w:r>
      <w:r>
        <w:rPr>
          <w:rFonts w:cs="Times New Roman"/>
        </w:rP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rPr>
          <w:rFonts w:cs="Times New Roman"/>
        </w:rPr>
        <w:t>;</w:t>
      </w:r>
      <w:r>
        <w:rPr>
          <w:rFonts w:cs="Times New Roman"/>
        </w:rP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rPr>
          <w:rFonts w:cs="Times New Roman"/>
        </w:rPr>
        <w:t xml:space="preserve"> </w:t>
      </w:r>
      <w:r>
        <w:rPr>
          <w:rFonts w:cs="Times New Roman"/>
        </w:rPr>
        <w:t xml:space="preserve">ассоциированной опухоли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Pr>
          <w:rFonts w:cs="Times New Roman"/>
        </w:rPr>
        <w:t>.</w:t>
      </w:r>
    </w:p>
    <w:p w14:paraId="6A7255DC" w14:textId="77777777" w:rsidR="00B20852" w:rsidRPr="006B215F" w:rsidRDefault="00B20852" w:rsidP="00B20852">
      <w:pPr>
        <w:ind w:firstLine="708"/>
        <w:rPr>
          <w:rFonts w:cs="Times New Roman"/>
        </w:rPr>
      </w:pPr>
      <w:r>
        <w:rPr>
          <w:rFonts w:cs="Times New Roman"/>
        </w:rPr>
        <w:t>Диагностика – детекция ДНК EBV</w:t>
      </w:r>
      <w:r w:rsidRPr="006B215F">
        <w:rPr>
          <w:rFonts w:cs="Times New Roman"/>
        </w:rPr>
        <w:t xml:space="preserve"> методом ПЦР (количественный метод). Мониторинг </w:t>
      </w:r>
      <w:r>
        <w:rPr>
          <w:rFonts w:cs="Times New Roman"/>
        </w:rPr>
        <w:t>ДНК EBV</w:t>
      </w:r>
      <w:r w:rsidRPr="006B215F">
        <w:rPr>
          <w:rFonts w:cs="Times New Roman"/>
        </w:rPr>
        <w:t xml:space="preserve"> в группе высо</w:t>
      </w:r>
      <w:r>
        <w:rPr>
          <w:rFonts w:cs="Times New Roman"/>
        </w:rPr>
        <w:t>ко</w:t>
      </w:r>
      <w:r w:rsidRPr="006B215F">
        <w:rPr>
          <w:rFonts w:cs="Times New Roman"/>
        </w:rPr>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rPr>
          <w:rFonts w:cs="Times New Roman"/>
        </w:rPr>
        <w:t>гаплоидентичной ТГСК, а также среди пациентов с ранней реактивацией EBV</w:t>
      </w:r>
      <w:r w:rsidRPr="006B215F">
        <w:rPr>
          <w:rFonts w:cs="Times New Roman"/>
        </w:rPr>
        <w:t>.</w:t>
      </w:r>
    </w:p>
    <w:p w14:paraId="3F54C784" w14:textId="393D2E87" w:rsidR="00B20852" w:rsidRPr="003605AD" w:rsidRDefault="00B20852" w:rsidP="00B20852">
      <w:pPr>
        <w:ind w:firstLine="708"/>
        <w:rPr>
          <w:rFonts w:cs="Times New Roman"/>
        </w:rPr>
      </w:pPr>
      <w:r w:rsidRPr="006B215F">
        <w:rPr>
          <w:rFonts w:cs="Times New Roman"/>
        </w:rPr>
        <w:t xml:space="preserve">Лечение </w:t>
      </w:r>
      <w:r>
        <w:rPr>
          <w:rFonts w:cs="Times New Roman"/>
        </w:rPr>
        <w:t xml:space="preserve">EBV-ассоциированного лимфопролиферативного заболевания проводят ритуксимабом </w:t>
      </w:r>
      <w:r w:rsidRPr="00867D9A">
        <w:rPr>
          <w:rFonts w:cs="Times New Roman"/>
        </w:rPr>
        <w:fldChar w:fldCharType="begin" w:fldLock="1"/>
      </w:r>
      <w:r w:rsidR="00BA021B">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5]","plainTextFormattedCitation":"[105]","previouslyFormattedCitation":"[105]"},"properties":{"noteIndex":0},"schema":"https://github.com/citation-style-language/schema/raw/master/csl-citation.json"}</w:instrText>
      </w:r>
      <w:r w:rsidRPr="00867D9A">
        <w:rPr>
          <w:rFonts w:cs="Times New Roman"/>
        </w:rPr>
        <w:fldChar w:fldCharType="separate"/>
      </w:r>
      <w:r w:rsidR="00B0402F" w:rsidRPr="00B0402F">
        <w:rPr>
          <w:rFonts w:cs="Times New Roman"/>
          <w:noProof/>
        </w:rPr>
        <w:t>[105]</w:t>
      </w:r>
      <w:r w:rsidRPr="00867D9A">
        <w:rPr>
          <w:rFonts w:cs="Times New Roman"/>
        </w:rPr>
        <w:fldChar w:fldCharType="end"/>
      </w:r>
      <w:r>
        <w:rPr>
          <w:rFonts w:cs="Times New Roman"/>
        </w:rPr>
        <w:t>. Антивирусные препараты и иммуноглобулин не рекомендованы для лечения.</w:t>
      </w:r>
    </w:p>
    <w:p w14:paraId="3276F0B1" w14:textId="77777777" w:rsidR="00B20852" w:rsidRDefault="00B20852" w:rsidP="00B20852">
      <w:pPr>
        <w:rPr>
          <w:rFonts w:cs="Times New Roman"/>
          <w:bCs/>
          <w:i/>
          <w:iCs/>
          <w:u w:val="single"/>
        </w:rPr>
      </w:pPr>
    </w:p>
    <w:p w14:paraId="17FC72B2" w14:textId="77777777" w:rsidR="00B20852" w:rsidRPr="00023E68" w:rsidRDefault="00B20852" w:rsidP="00B20852">
      <w:pPr>
        <w:rPr>
          <w:rFonts w:cs="Times New Roman"/>
          <w:bCs/>
          <w:i/>
          <w:iCs/>
          <w:u w:val="single"/>
        </w:rPr>
      </w:pPr>
      <w:r w:rsidRPr="00023E68">
        <w:rPr>
          <w:rFonts w:cs="Times New Roman"/>
          <w:bCs/>
          <w:i/>
          <w:iCs/>
          <w:u w:val="single"/>
        </w:rPr>
        <w:t>Вирус герпеса человека 6 типа (Human herpes virus 6 – HHV-6)</w:t>
      </w:r>
    </w:p>
    <w:p w14:paraId="4AC8D993" w14:textId="1C8449DB" w:rsidR="00B20852" w:rsidRPr="006B215F" w:rsidRDefault="00B20852" w:rsidP="00B20852">
      <w:pPr>
        <w:ind w:firstLine="708"/>
        <w:rPr>
          <w:rFonts w:cs="Times New Roman"/>
        </w:rPr>
      </w:pPr>
      <w:r>
        <w:rPr>
          <w:rFonts w:cs="Times New Roman"/>
        </w:rPr>
        <w:t>Среди</w:t>
      </w:r>
      <w:r w:rsidRPr="006B215F">
        <w:rPr>
          <w:rFonts w:cs="Times New Roman"/>
          <w:b/>
        </w:rPr>
        <w:t xml:space="preserve"> </w:t>
      </w:r>
      <w:r w:rsidRPr="00620C7D">
        <w:rPr>
          <w:rFonts w:cs="Times New Roman"/>
        </w:rPr>
        <w:t>HHV</w:t>
      </w:r>
      <w:r w:rsidRPr="006B215F">
        <w:rPr>
          <w:rFonts w:cs="Times New Roman"/>
        </w:rPr>
        <w:t xml:space="preserve">6 выделяют тип А и тип В. </w:t>
      </w:r>
      <w:r>
        <w:rPr>
          <w:rFonts w:cs="Times New Roman"/>
        </w:rP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rPr>
          <w:rFonts w:cs="Times New Roman"/>
        </w:rPr>
        <w:t>HHV</w:t>
      </w:r>
      <w:r w:rsidRPr="006B215F">
        <w:rPr>
          <w:rFonts w:cs="Times New Roman"/>
        </w:rPr>
        <w:t xml:space="preserve">6, является редким проявлением инфекции, описаны случаи при неродственной ТГСК. В СМЖ </w:t>
      </w:r>
      <w:r>
        <w:rPr>
          <w:rFonts w:cs="Times New Roman"/>
        </w:rPr>
        <w:t>пациентов с</w:t>
      </w:r>
      <w:r w:rsidRPr="006B215F">
        <w:rPr>
          <w:rFonts w:cs="Times New Roman"/>
        </w:rPr>
        <w:t xml:space="preserve"> энцефалитом </w:t>
      </w:r>
      <w:r w:rsidRPr="005B1B4B">
        <w:rPr>
          <w:rFonts w:cs="Times New Roman"/>
        </w:rPr>
        <w:t>HHV</w:t>
      </w:r>
      <w:r>
        <w:rPr>
          <w:rFonts w:cs="Times New Roman"/>
        </w:rPr>
        <w:t>-</w:t>
      </w:r>
      <w:r w:rsidRPr="006B215F">
        <w:rPr>
          <w:rFonts w:cs="Times New Roman"/>
        </w:rPr>
        <w:t xml:space="preserve">6 определяется повышенный уровень белка, в половине случаев бывает плеоцитоз. </w:t>
      </w:r>
      <w:r w:rsidRPr="0028579C">
        <w:rPr>
          <w:rFonts w:cs="Times New Roman"/>
        </w:rPr>
        <w:t>Компьютерная томография головного мозга</w:t>
      </w:r>
      <w:r w:rsidRPr="006B215F">
        <w:rPr>
          <w:rFonts w:cs="Times New Roman"/>
        </w:rPr>
        <w:t xml:space="preserve"> может быть нормальной, изменения </w:t>
      </w:r>
      <w:r w:rsidRPr="0028579C">
        <w:rPr>
          <w:rFonts w:cs="Times New Roman"/>
        </w:rPr>
        <w:t>определяются при магнитно-резонансной томографии</w:t>
      </w:r>
      <w:r>
        <w:rPr>
          <w:rFonts w:cs="Times New Roman"/>
        </w:rPr>
        <w:t xml:space="preserve"> </w:t>
      </w:r>
      <w:r w:rsidRPr="00E42938">
        <w:rPr>
          <w:rFonts w:cs="Times New Roman"/>
        </w:rPr>
        <w:fldChar w:fldCharType="begin" w:fldLock="1"/>
      </w:r>
      <w:r w:rsidR="00BA021B">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6]","plainTextFormattedCitation":"[106]","previouslyFormattedCitation":"[106]"},"properties":{"noteIndex":0},"schema":"https://github.com/citation-style-language/schema/raw/master/csl-citation.json"}</w:instrText>
      </w:r>
      <w:r w:rsidRPr="00E42938">
        <w:rPr>
          <w:rFonts w:cs="Times New Roman"/>
        </w:rPr>
        <w:fldChar w:fldCharType="separate"/>
      </w:r>
      <w:r w:rsidR="00B0402F" w:rsidRPr="00B0402F">
        <w:rPr>
          <w:rFonts w:cs="Times New Roman"/>
          <w:noProof/>
        </w:rPr>
        <w:t>[106]</w:t>
      </w:r>
      <w:r w:rsidRPr="00E42938">
        <w:rPr>
          <w:rFonts w:cs="Times New Roman"/>
        </w:rPr>
        <w:fldChar w:fldCharType="end"/>
      </w:r>
      <w:r w:rsidRPr="006B215F">
        <w:rPr>
          <w:rFonts w:cs="Times New Roman"/>
        </w:rPr>
        <w:t xml:space="preserve">. </w:t>
      </w:r>
    </w:p>
    <w:p w14:paraId="164FBE1D" w14:textId="77777777" w:rsidR="00B20852" w:rsidRDefault="00B20852" w:rsidP="00B20852">
      <w:pPr>
        <w:ind w:firstLine="708"/>
        <w:rPr>
          <w:rFonts w:cs="Times New Roman"/>
        </w:rPr>
      </w:pPr>
      <w:r>
        <w:rPr>
          <w:rFonts w:cs="Times New Roman"/>
        </w:rPr>
        <w:t xml:space="preserve">Диагностика проводится на основании молекулярно-биологического исследования на </w:t>
      </w:r>
      <w:r w:rsidRPr="00620C7D">
        <w:rPr>
          <w:rFonts w:cs="Times New Roman"/>
        </w:rPr>
        <w:t>HHV</w:t>
      </w:r>
      <w:r w:rsidRPr="006B215F">
        <w:rPr>
          <w:rFonts w:cs="Times New Roman"/>
        </w:rPr>
        <w:t>6</w:t>
      </w:r>
      <w:r>
        <w:rPr>
          <w:rFonts w:cs="Times New Roman"/>
        </w:rPr>
        <w:t xml:space="preserve">, выявляющая ДНК вируса методом ПЦР в крови, в СМЖ, других биологических субстратах,  в том числе, количественным методом. </w:t>
      </w:r>
    </w:p>
    <w:p w14:paraId="0C3D0C9F" w14:textId="003856C9" w:rsidR="00B20852" w:rsidRDefault="00B20852" w:rsidP="00B20852">
      <w:pPr>
        <w:ind w:firstLine="708"/>
        <w:rPr>
          <w:rFonts w:cs="Times New Roman"/>
        </w:rPr>
      </w:pPr>
      <w:r>
        <w:rPr>
          <w:rFonts w:cs="Times New Roman"/>
        </w:rPr>
        <w:t xml:space="preserve">Лечение включает назначение ганцикловира или фоскарнета, возможно сочетанное применение препаратов </w:t>
      </w:r>
      <w:r w:rsidRPr="00E42938">
        <w:rPr>
          <w:rFonts w:cs="Times New Roman"/>
        </w:rPr>
        <w:fldChar w:fldCharType="begin" w:fldLock="1"/>
      </w:r>
      <w:r w:rsidR="00BA021B">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6]","plainTextFormattedCitation":"[106]","previouslyFormattedCitation":"[106]"},"properties":{"noteIndex":0},"schema":"https://github.com/citation-style-language/schema/raw/master/csl-citation.json"}</w:instrText>
      </w:r>
      <w:r w:rsidRPr="00E42938">
        <w:rPr>
          <w:rFonts w:cs="Times New Roman"/>
        </w:rPr>
        <w:fldChar w:fldCharType="separate"/>
      </w:r>
      <w:r w:rsidR="00B0402F" w:rsidRPr="00B0402F">
        <w:rPr>
          <w:rFonts w:cs="Times New Roman"/>
          <w:noProof/>
        </w:rPr>
        <w:t>[106]</w:t>
      </w:r>
      <w:r w:rsidRPr="00E42938">
        <w:rPr>
          <w:rFonts w:cs="Times New Roman"/>
        </w:rPr>
        <w:fldChar w:fldCharType="end"/>
      </w:r>
      <w:r w:rsidRPr="006B215F">
        <w:rPr>
          <w:rFonts w:cs="Times New Roman"/>
        </w:rPr>
        <w:t>.</w:t>
      </w:r>
      <w:r>
        <w:rPr>
          <w:rFonts w:cs="Times New Roman"/>
        </w:rPr>
        <w:t xml:space="preserve"> Профилактика в отношении HHV</w:t>
      </w:r>
      <w:r w:rsidRPr="006B215F">
        <w:rPr>
          <w:rFonts w:cs="Times New Roman"/>
        </w:rPr>
        <w:t>-6</w:t>
      </w:r>
      <w:r>
        <w:rPr>
          <w:rFonts w:cs="Times New Roman"/>
        </w:rPr>
        <w:t xml:space="preserve"> не проводится.</w:t>
      </w:r>
    </w:p>
    <w:p w14:paraId="0C6601F6" w14:textId="77777777" w:rsidR="00CC29B1" w:rsidRPr="00C1743E" w:rsidRDefault="00CC29B1" w:rsidP="00B20852">
      <w:pPr>
        <w:ind w:firstLine="708"/>
        <w:rPr>
          <w:rFonts w:cs="Times New Roman"/>
        </w:rPr>
      </w:pPr>
    </w:p>
    <w:p w14:paraId="4D884F95" w14:textId="2886D3EA" w:rsidR="0037636A" w:rsidRPr="007531B6" w:rsidRDefault="00B0402F" w:rsidP="00BA021B">
      <w:pPr>
        <w:pStyle w:val="2"/>
      </w:pPr>
      <w:bookmarkStart w:id="79" w:name="_Toc65586415"/>
      <w:r w:rsidRPr="009E610C">
        <w:t>7.1</w:t>
      </w:r>
      <w:r>
        <w:t xml:space="preserve">3. </w:t>
      </w:r>
      <w:bookmarkStart w:id="80" w:name="_Toc57985410"/>
      <w:bookmarkStart w:id="81" w:name="_Toc64478031"/>
      <w:bookmarkStart w:id="82" w:name="_Toc520213128"/>
      <w:r w:rsidR="0037636A">
        <w:t>Д</w:t>
      </w:r>
      <w:r w:rsidR="0037636A" w:rsidRPr="007531B6">
        <w:t>иагностика и лечение инфекций</w:t>
      </w:r>
      <w:r w:rsidR="0037636A">
        <w:t xml:space="preserve">, </w:t>
      </w:r>
      <w:r w:rsidR="0037636A" w:rsidRPr="007531B6">
        <w:t>вызванных грибами</w:t>
      </w:r>
      <w:bookmarkEnd w:id="79"/>
      <w:bookmarkEnd w:id="80"/>
      <w:bookmarkEnd w:id="81"/>
    </w:p>
    <w:p w14:paraId="0161DE59" w14:textId="77777777" w:rsidR="0037636A" w:rsidRPr="0002711B" w:rsidRDefault="0037636A" w:rsidP="0037636A">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229BC04B" w14:textId="77777777" w:rsidR="0037636A" w:rsidRDefault="0037636A" w:rsidP="0037636A">
      <w:pPr>
        <w:widowControl w:val="0"/>
        <w:autoSpaceDE w:val="0"/>
        <w:autoSpaceDN w:val="0"/>
        <w:adjustRightInd w:val="0"/>
        <w:ind w:right="51"/>
        <w:contextualSpacing/>
        <w:rPr>
          <w:b/>
          <w:bCs/>
        </w:rPr>
      </w:pPr>
    </w:p>
    <w:p w14:paraId="4C2CCD6C" w14:textId="5948DD23" w:rsidR="0037636A" w:rsidRPr="00084B8B" w:rsidRDefault="0037636A" w:rsidP="0037636A">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00,101,107,108]","plainTextFormattedCitation":"[100,101,107,108]","previouslyFormattedCitation":"[100,101,107,108]"},"properties":{"noteIndex":0},"schema":"https://github.com/citation-style-language/schema/raw/master/csl-citation.json"}</w:instrText>
      </w:r>
      <w:r>
        <w:rPr>
          <w:b/>
        </w:rPr>
        <w:fldChar w:fldCharType="separate"/>
      </w:r>
      <w:r w:rsidR="00BA021B" w:rsidRPr="00BA021B">
        <w:rPr>
          <w:noProof/>
        </w:rPr>
        <w:t>[100,101,107,108]</w:t>
      </w:r>
      <w:r>
        <w:rPr>
          <w:b/>
        </w:rPr>
        <w:fldChar w:fldCharType="end"/>
      </w:r>
    </w:p>
    <w:p w14:paraId="6DD174D9" w14:textId="77777777" w:rsidR="0037636A" w:rsidRPr="0014445B" w:rsidRDefault="0037636A" w:rsidP="0037636A">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177C8B71" w14:textId="77777777" w:rsidR="0037636A" w:rsidRPr="00F87280" w:rsidRDefault="0037636A" w:rsidP="0037636A">
      <w:pPr>
        <w:widowControl w:val="0"/>
        <w:autoSpaceDE w:val="0"/>
        <w:autoSpaceDN w:val="0"/>
        <w:adjustRightInd w:val="0"/>
        <w:ind w:right="51"/>
        <w:contextualSpacing/>
        <w:rPr>
          <w:i/>
          <w:iCs/>
        </w:rPr>
      </w:pPr>
      <w:r w:rsidRPr="00F87280">
        <w:rPr>
          <w:i/>
          <w:iCs/>
          <w:u w:val="single"/>
        </w:rPr>
        <w:t>Возбудители</w:t>
      </w:r>
    </w:p>
    <w:p w14:paraId="1FFE2307" w14:textId="77777777" w:rsidR="0037636A" w:rsidRPr="00DA2BC8" w:rsidRDefault="0037636A" w:rsidP="0037636A">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73928720" w14:textId="77777777" w:rsidR="0037636A" w:rsidRPr="00F87280" w:rsidRDefault="0037636A" w:rsidP="0037636A">
      <w:pPr>
        <w:widowControl w:val="0"/>
        <w:autoSpaceDE w:val="0"/>
        <w:autoSpaceDN w:val="0"/>
        <w:adjustRightInd w:val="0"/>
        <w:ind w:right="51"/>
        <w:contextualSpacing/>
        <w:rPr>
          <w:i/>
          <w:iCs/>
          <w:u w:val="single"/>
        </w:rPr>
      </w:pPr>
      <w:r w:rsidRPr="00F87280">
        <w:rPr>
          <w:i/>
          <w:iCs/>
          <w:u w:val="single"/>
        </w:rPr>
        <w:t>Факторы риска</w:t>
      </w:r>
    </w:p>
    <w:p w14:paraId="5756D0AF" w14:textId="77777777" w:rsidR="0037636A" w:rsidRPr="00DA2BC8" w:rsidRDefault="0037636A" w:rsidP="0037636A">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38909F5E" w14:textId="77777777" w:rsidR="0037636A" w:rsidRPr="00F87280" w:rsidRDefault="0037636A" w:rsidP="0037636A">
      <w:pPr>
        <w:widowControl w:val="0"/>
        <w:autoSpaceDE w:val="0"/>
        <w:autoSpaceDN w:val="0"/>
        <w:adjustRightInd w:val="0"/>
        <w:ind w:right="51"/>
        <w:contextualSpacing/>
        <w:rPr>
          <w:i/>
          <w:iCs/>
          <w:u w:val="single"/>
        </w:rPr>
      </w:pPr>
      <w:r w:rsidRPr="00F87280">
        <w:rPr>
          <w:i/>
          <w:iCs/>
          <w:u w:val="single"/>
        </w:rPr>
        <w:t>Симптомы инфекции</w:t>
      </w:r>
    </w:p>
    <w:p w14:paraId="1F3EB22A" w14:textId="77777777" w:rsidR="0037636A" w:rsidRPr="00DA2BC8" w:rsidRDefault="0037636A" w:rsidP="0037636A">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4345C701" w14:textId="77777777" w:rsidR="0037636A" w:rsidRPr="00F87280" w:rsidRDefault="0037636A" w:rsidP="0037636A">
      <w:pPr>
        <w:widowControl w:val="0"/>
        <w:autoSpaceDE w:val="0"/>
        <w:autoSpaceDN w:val="0"/>
        <w:adjustRightInd w:val="0"/>
        <w:ind w:right="51"/>
        <w:contextualSpacing/>
        <w:rPr>
          <w:i/>
          <w:iCs/>
          <w:u w:val="single"/>
        </w:rPr>
      </w:pPr>
      <w:r w:rsidRPr="00F87280">
        <w:rPr>
          <w:i/>
          <w:iCs/>
          <w:u w:val="single"/>
        </w:rPr>
        <w:t>Диагностика</w:t>
      </w:r>
    </w:p>
    <w:p w14:paraId="66F051B8" w14:textId="77777777" w:rsidR="0037636A" w:rsidRPr="00DA2BC8" w:rsidRDefault="0037636A" w:rsidP="0037636A">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2C7BF050" w14:textId="77777777" w:rsidR="0037636A" w:rsidRPr="00F87280" w:rsidRDefault="0037636A" w:rsidP="0037636A">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29BEF931" w14:textId="77777777" w:rsidR="0037636A" w:rsidRPr="00DA2BC8" w:rsidRDefault="0037636A" w:rsidP="0037636A">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1E6A9542" w14:textId="77777777" w:rsidR="0037636A" w:rsidRPr="00F87280" w:rsidRDefault="0037636A" w:rsidP="0037636A">
      <w:pPr>
        <w:widowControl w:val="0"/>
        <w:autoSpaceDE w:val="0"/>
        <w:autoSpaceDN w:val="0"/>
        <w:adjustRightInd w:val="0"/>
        <w:ind w:right="51"/>
        <w:contextualSpacing/>
        <w:rPr>
          <w:i/>
          <w:iCs/>
          <w:u w:val="single"/>
        </w:rPr>
      </w:pPr>
      <w:r w:rsidRPr="00F87280">
        <w:rPr>
          <w:i/>
          <w:iCs/>
          <w:u w:val="single"/>
        </w:rPr>
        <w:t xml:space="preserve">Лечение </w:t>
      </w:r>
    </w:p>
    <w:p w14:paraId="79ECD140" w14:textId="77777777" w:rsidR="0037636A" w:rsidRPr="00DA2BC8" w:rsidRDefault="0037636A" w:rsidP="0037636A">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0D248102" w14:textId="77777777" w:rsidR="0037636A" w:rsidRPr="0014445B" w:rsidRDefault="0037636A" w:rsidP="0037636A">
      <w:pPr>
        <w:widowControl w:val="0"/>
        <w:autoSpaceDE w:val="0"/>
        <w:autoSpaceDN w:val="0"/>
        <w:adjustRightInd w:val="0"/>
        <w:ind w:right="50"/>
        <w:contextualSpacing/>
        <w:rPr>
          <w:b/>
          <w:bCs/>
        </w:rPr>
      </w:pPr>
      <w:r w:rsidRPr="0014445B">
        <w:rPr>
          <w:b/>
          <w:bCs/>
        </w:rPr>
        <w:t>Кандидоз пищевода</w:t>
      </w:r>
    </w:p>
    <w:p w14:paraId="4C75EDD6" w14:textId="77777777" w:rsidR="0037636A" w:rsidRPr="00F87280" w:rsidRDefault="0037636A" w:rsidP="0037636A">
      <w:pPr>
        <w:widowControl w:val="0"/>
        <w:autoSpaceDE w:val="0"/>
        <w:autoSpaceDN w:val="0"/>
        <w:adjustRightInd w:val="0"/>
        <w:ind w:right="50"/>
        <w:contextualSpacing/>
        <w:rPr>
          <w:i/>
          <w:iCs/>
          <w:u w:val="single"/>
        </w:rPr>
      </w:pPr>
      <w:r w:rsidRPr="00F87280">
        <w:rPr>
          <w:i/>
          <w:iCs/>
          <w:u w:val="single"/>
        </w:rPr>
        <w:t>Возбудители</w:t>
      </w:r>
    </w:p>
    <w:p w14:paraId="633208DA" w14:textId="77777777" w:rsidR="0037636A" w:rsidRPr="00DA2BC8" w:rsidRDefault="0037636A" w:rsidP="0037636A">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118A726F" w14:textId="77777777" w:rsidR="0037636A" w:rsidRPr="00DA2BC8" w:rsidRDefault="0037636A" w:rsidP="0037636A">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0754BAA2" w14:textId="77777777" w:rsidR="0037636A" w:rsidRPr="00F87280" w:rsidRDefault="0037636A" w:rsidP="0037636A">
      <w:pPr>
        <w:widowControl w:val="0"/>
        <w:autoSpaceDE w:val="0"/>
        <w:autoSpaceDN w:val="0"/>
        <w:adjustRightInd w:val="0"/>
        <w:ind w:right="50"/>
        <w:contextualSpacing/>
        <w:rPr>
          <w:i/>
          <w:iCs/>
          <w:u w:val="single"/>
        </w:rPr>
      </w:pPr>
      <w:r w:rsidRPr="00F87280">
        <w:rPr>
          <w:i/>
          <w:iCs/>
          <w:u w:val="single"/>
        </w:rPr>
        <w:t>Симптомы инфекции</w:t>
      </w:r>
    </w:p>
    <w:p w14:paraId="58889611" w14:textId="77777777" w:rsidR="0037636A" w:rsidRPr="00DA2BC8" w:rsidRDefault="0037636A" w:rsidP="0037636A">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0AF1F361" w14:textId="77777777" w:rsidR="0037636A" w:rsidRPr="00F87280" w:rsidRDefault="0037636A" w:rsidP="0037636A">
      <w:pPr>
        <w:widowControl w:val="0"/>
        <w:autoSpaceDE w:val="0"/>
        <w:autoSpaceDN w:val="0"/>
        <w:adjustRightInd w:val="0"/>
        <w:ind w:right="50"/>
        <w:contextualSpacing/>
        <w:rPr>
          <w:i/>
          <w:iCs/>
        </w:rPr>
      </w:pPr>
      <w:r w:rsidRPr="00F87280">
        <w:rPr>
          <w:i/>
          <w:iCs/>
          <w:u w:val="single"/>
        </w:rPr>
        <w:t>Диагностика</w:t>
      </w:r>
    </w:p>
    <w:p w14:paraId="7F12849C" w14:textId="77777777" w:rsidR="0037636A" w:rsidRPr="00DA2BC8" w:rsidRDefault="0037636A" w:rsidP="0037636A">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0476539B" w14:textId="77777777" w:rsidR="0037636A" w:rsidRPr="00F87280" w:rsidRDefault="0037636A" w:rsidP="0037636A">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4A720965" w14:textId="77777777" w:rsidR="0037636A" w:rsidRPr="00DA2BC8" w:rsidRDefault="0037636A" w:rsidP="0037636A">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13DF485A" w14:textId="77777777" w:rsidR="0037636A" w:rsidRPr="00F87280" w:rsidRDefault="0037636A" w:rsidP="0037636A">
      <w:pPr>
        <w:widowControl w:val="0"/>
        <w:autoSpaceDE w:val="0"/>
        <w:autoSpaceDN w:val="0"/>
        <w:adjustRightInd w:val="0"/>
        <w:ind w:right="50"/>
        <w:contextualSpacing/>
        <w:rPr>
          <w:i/>
          <w:iCs/>
          <w:u w:val="single"/>
        </w:rPr>
      </w:pPr>
      <w:r w:rsidRPr="00F87280">
        <w:rPr>
          <w:i/>
          <w:iCs/>
          <w:u w:val="single"/>
        </w:rPr>
        <w:t>Лечение</w:t>
      </w:r>
    </w:p>
    <w:p w14:paraId="77E7644E" w14:textId="77777777" w:rsidR="0037636A" w:rsidRPr="00DA2BC8" w:rsidRDefault="0037636A" w:rsidP="0037636A">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03000CB6" w14:textId="77777777" w:rsidR="0037636A" w:rsidRPr="00DA2BC8" w:rsidRDefault="0037636A" w:rsidP="0037636A">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33F445B6" w14:textId="77777777" w:rsidR="0037636A" w:rsidRPr="0014445B" w:rsidRDefault="0037636A" w:rsidP="0037636A">
      <w:pPr>
        <w:widowControl w:val="0"/>
        <w:autoSpaceDE w:val="0"/>
        <w:autoSpaceDN w:val="0"/>
        <w:adjustRightInd w:val="0"/>
        <w:ind w:right="50"/>
        <w:contextualSpacing/>
        <w:rPr>
          <w:b/>
          <w:bCs/>
        </w:rPr>
      </w:pPr>
      <w:r w:rsidRPr="0014445B">
        <w:rPr>
          <w:b/>
          <w:bCs/>
        </w:rPr>
        <w:t>Инвазивный кандидоз</w:t>
      </w:r>
    </w:p>
    <w:p w14:paraId="3D23154F" w14:textId="77777777" w:rsidR="0037636A" w:rsidRPr="00DA2BC8" w:rsidRDefault="0037636A" w:rsidP="0037636A">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05F55F67" w14:textId="77777777" w:rsidR="0037636A" w:rsidRPr="00F87280" w:rsidRDefault="0037636A" w:rsidP="0037636A">
      <w:pPr>
        <w:widowControl w:val="0"/>
        <w:autoSpaceDE w:val="0"/>
        <w:autoSpaceDN w:val="0"/>
        <w:adjustRightInd w:val="0"/>
        <w:ind w:right="50"/>
        <w:contextualSpacing/>
        <w:rPr>
          <w:i/>
          <w:iCs/>
          <w:u w:val="single"/>
        </w:rPr>
      </w:pPr>
      <w:r w:rsidRPr="00F87280">
        <w:rPr>
          <w:i/>
          <w:iCs/>
          <w:u w:val="single"/>
        </w:rPr>
        <w:t>Возбудители</w:t>
      </w:r>
    </w:p>
    <w:p w14:paraId="3159B4E1" w14:textId="77777777" w:rsidR="0037636A" w:rsidRPr="005D3BBD" w:rsidRDefault="0037636A" w:rsidP="0037636A">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597CF9FF" w14:textId="77777777" w:rsidR="0037636A" w:rsidRPr="00F87280" w:rsidRDefault="0037636A" w:rsidP="0037636A">
      <w:pPr>
        <w:widowControl w:val="0"/>
        <w:autoSpaceDE w:val="0"/>
        <w:autoSpaceDN w:val="0"/>
        <w:adjustRightInd w:val="0"/>
        <w:ind w:right="50"/>
        <w:contextualSpacing/>
        <w:rPr>
          <w:i/>
          <w:iCs/>
          <w:u w:val="single"/>
        </w:rPr>
      </w:pPr>
      <w:r w:rsidRPr="00F87280">
        <w:rPr>
          <w:i/>
          <w:iCs/>
          <w:u w:val="single"/>
        </w:rPr>
        <w:t>Факторы риска</w:t>
      </w:r>
    </w:p>
    <w:p w14:paraId="2A8F98CF" w14:textId="77777777" w:rsidR="0037636A" w:rsidRPr="00DA2BC8" w:rsidRDefault="0037636A" w:rsidP="0037636A">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61E609A0" w14:textId="77777777" w:rsidR="0037636A" w:rsidRPr="00F87280" w:rsidRDefault="0037636A" w:rsidP="0037636A">
      <w:pPr>
        <w:widowControl w:val="0"/>
        <w:autoSpaceDE w:val="0"/>
        <w:autoSpaceDN w:val="0"/>
        <w:adjustRightInd w:val="0"/>
        <w:ind w:right="50"/>
        <w:contextualSpacing/>
        <w:rPr>
          <w:i/>
          <w:iCs/>
        </w:rPr>
      </w:pPr>
      <w:r w:rsidRPr="00F87280">
        <w:rPr>
          <w:i/>
          <w:iCs/>
          <w:u w:val="single"/>
        </w:rPr>
        <w:t>Симптомы инфекции</w:t>
      </w:r>
    </w:p>
    <w:p w14:paraId="510C2374" w14:textId="77777777" w:rsidR="0037636A" w:rsidRPr="00DA2BC8" w:rsidRDefault="0037636A" w:rsidP="0037636A">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59B8FB4C" w14:textId="77777777" w:rsidR="0037636A" w:rsidRPr="00F87280" w:rsidRDefault="0037636A" w:rsidP="0037636A">
      <w:pPr>
        <w:widowControl w:val="0"/>
        <w:autoSpaceDE w:val="0"/>
        <w:autoSpaceDN w:val="0"/>
        <w:adjustRightInd w:val="0"/>
        <w:ind w:right="50"/>
        <w:contextualSpacing/>
        <w:rPr>
          <w:i/>
          <w:iCs/>
        </w:rPr>
      </w:pPr>
      <w:r w:rsidRPr="00F87280">
        <w:rPr>
          <w:i/>
          <w:iCs/>
          <w:u w:val="single"/>
        </w:rPr>
        <w:t>Диагностика</w:t>
      </w:r>
    </w:p>
    <w:p w14:paraId="288D6A81" w14:textId="77777777" w:rsidR="0037636A" w:rsidRPr="00DA2BC8" w:rsidRDefault="0037636A" w:rsidP="0037636A">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543B8CD0" w14:textId="77777777" w:rsidR="0037636A" w:rsidRPr="00DA2BC8" w:rsidRDefault="0037636A" w:rsidP="0037636A">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0B95D903" w14:textId="77777777" w:rsidR="0037636A" w:rsidRPr="00DA2BC8" w:rsidRDefault="0037636A" w:rsidP="0037636A">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0EB30C94" w14:textId="77777777" w:rsidR="0037636A" w:rsidRPr="00DA2BC8" w:rsidRDefault="0037636A" w:rsidP="0037636A">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05F63DFF" w14:textId="77777777" w:rsidR="0037636A" w:rsidRPr="00F87280" w:rsidRDefault="0037636A" w:rsidP="0037636A">
      <w:pPr>
        <w:widowControl w:val="0"/>
        <w:autoSpaceDE w:val="0"/>
        <w:autoSpaceDN w:val="0"/>
        <w:adjustRightInd w:val="0"/>
        <w:ind w:right="50"/>
        <w:contextualSpacing/>
        <w:rPr>
          <w:bCs/>
          <w:i/>
          <w:iCs/>
          <w:u w:val="single"/>
        </w:rPr>
      </w:pPr>
      <w:r w:rsidRPr="00F87280">
        <w:rPr>
          <w:bCs/>
          <w:i/>
          <w:iCs/>
          <w:u w:val="single"/>
        </w:rPr>
        <w:t>Лечение</w:t>
      </w:r>
    </w:p>
    <w:p w14:paraId="52B503E7" w14:textId="77777777" w:rsidR="0037636A" w:rsidRDefault="0037636A" w:rsidP="0037636A">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05638B77" w14:textId="77777777" w:rsidR="0037636A" w:rsidRDefault="0037636A" w:rsidP="0037636A">
      <w:pPr>
        <w:pStyle w:val="afe"/>
        <w:widowControl w:val="0"/>
        <w:numPr>
          <w:ilvl w:val="0"/>
          <w:numId w:val="83"/>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56E9FFD6" w14:textId="77777777" w:rsidR="0037636A" w:rsidRDefault="0037636A" w:rsidP="0037636A">
      <w:pPr>
        <w:pStyle w:val="afe"/>
        <w:widowControl w:val="0"/>
        <w:numPr>
          <w:ilvl w:val="0"/>
          <w:numId w:val="83"/>
        </w:numPr>
        <w:autoSpaceDE w:val="0"/>
        <w:autoSpaceDN w:val="0"/>
        <w:adjustRightInd w:val="0"/>
        <w:ind w:right="50"/>
        <w:rPr>
          <w:bCs/>
        </w:rPr>
      </w:pPr>
      <w:r w:rsidRPr="007531B6">
        <w:t>удаление сосудистого катетера;</w:t>
      </w:r>
      <w:r w:rsidRPr="007531B6">
        <w:rPr>
          <w:bCs/>
        </w:rPr>
        <w:t xml:space="preserve"> </w:t>
      </w:r>
    </w:p>
    <w:p w14:paraId="6A08AA01" w14:textId="77777777" w:rsidR="0037636A" w:rsidRPr="007531B6" w:rsidRDefault="0037636A" w:rsidP="0037636A">
      <w:pPr>
        <w:pStyle w:val="afe"/>
        <w:widowControl w:val="0"/>
        <w:numPr>
          <w:ilvl w:val="0"/>
          <w:numId w:val="83"/>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696ECC77" w14:textId="77777777" w:rsidR="0037636A" w:rsidRPr="00DA2BC8" w:rsidRDefault="0037636A" w:rsidP="0037636A">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5AA6E4D8" w14:textId="636FF2C5" w:rsidR="0037636A" w:rsidRPr="00DA2BC8" w:rsidRDefault="0037636A" w:rsidP="0037636A">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987CC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09]","plainTextFormattedCitation":"[109]","previouslyFormattedCitation":"[109]"},"properties":{"noteIndex":0},"schema":"https://github.com/citation-style-language/schema/raw/master/csl-citation.json"}</w:instrText>
      </w:r>
      <w:r>
        <w:rPr>
          <w:iCs/>
        </w:rPr>
        <w:fldChar w:fldCharType="separate"/>
      </w:r>
      <w:r w:rsidR="00BA021B" w:rsidRPr="00BA021B">
        <w:rPr>
          <w:iCs/>
          <w:noProof/>
        </w:rPr>
        <w:t>[109]</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4FA616B9" w14:textId="77777777" w:rsidR="0037636A" w:rsidRPr="00DA2BC8" w:rsidRDefault="0037636A" w:rsidP="0037636A">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31C29265" w14:textId="77777777" w:rsidR="0037636A" w:rsidRPr="00CB7689" w:rsidRDefault="0037636A" w:rsidP="0037636A">
      <w:pPr>
        <w:widowControl w:val="0"/>
        <w:autoSpaceDE w:val="0"/>
        <w:autoSpaceDN w:val="0"/>
        <w:adjustRightInd w:val="0"/>
        <w:ind w:right="50"/>
        <w:contextualSpacing/>
        <w:rPr>
          <w:i/>
          <w:iCs/>
          <w:u w:val="single"/>
        </w:rPr>
      </w:pPr>
      <w:r w:rsidRPr="00CB7689">
        <w:rPr>
          <w:i/>
          <w:iCs/>
          <w:u w:val="single"/>
        </w:rPr>
        <w:t>Длительность лечения</w:t>
      </w:r>
    </w:p>
    <w:p w14:paraId="107708B5" w14:textId="77777777" w:rsidR="0037636A" w:rsidRPr="00DA2BC8" w:rsidRDefault="0037636A" w:rsidP="0037636A">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4195BD54" w14:textId="77777777" w:rsidR="0037636A" w:rsidRPr="00DA2BC8" w:rsidRDefault="0037636A" w:rsidP="0037636A">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288D147C" w14:textId="77777777" w:rsidR="0037636A" w:rsidRPr="0014445B" w:rsidRDefault="0037636A" w:rsidP="0037636A">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4757B223" w14:textId="77777777" w:rsidR="0037636A" w:rsidRPr="00CB7689" w:rsidRDefault="0037636A" w:rsidP="0037636A">
      <w:pPr>
        <w:widowControl w:val="0"/>
        <w:autoSpaceDE w:val="0"/>
        <w:autoSpaceDN w:val="0"/>
        <w:adjustRightInd w:val="0"/>
        <w:ind w:right="50"/>
        <w:contextualSpacing/>
        <w:rPr>
          <w:i/>
          <w:iCs/>
        </w:rPr>
      </w:pPr>
      <w:r w:rsidRPr="00CB7689">
        <w:rPr>
          <w:i/>
          <w:iCs/>
          <w:u w:val="single"/>
        </w:rPr>
        <w:t>Симптомы</w:t>
      </w:r>
    </w:p>
    <w:p w14:paraId="0A59C16F" w14:textId="77777777" w:rsidR="0037636A" w:rsidRPr="00DA2BC8" w:rsidRDefault="0037636A" w:rsidP="0037636A">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305E7533" w14:textId="77777777" w:rsidR="0037636A" w:rsidRPr="00CB7689" w:rsidRDefault="0037636A" w:rsidP="0037636A">
      <w:pPr>
        <w:widowControl w:val="0"/>
        <w:autoSpaceDE w:val="0"/>
        <w:autoSpaceDN w:val="0"/>
        <w:adjustRightInd w:val="0"/>
        <w:ind w:right="50"/>
        <w:contextualSpacing/>
        <w:rPr>
          <w:i/>
          <w:iCs/>
        </w:rPr>
      </w:pPr>
      <w:r w:rsidRPr="00CB7689">
        <w:rPr>
          <w:i/>
          <w:iCs/>
          <w:u w:val="single"/>
        </w:rPr>
        <w:t>Диагностика</w:t>
      </w:r>
    </w:p>
    <w:p w14:paraId="32C2F002" w14:textId="77777777" w:rsidR="0037636A" w:rsidRPr="00DA2BC8" w:rsidRDefault="0037636A" w:rsidP="0037636A">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7B7E4554" w14:textId="77777777" w:rsidR="0037636A" w:rsidRPr="00DA2BC8" w:rsidRDefault="0037636A" w:rsidP="0037636A">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3636A818" w14:textId="77777777" w:rsidR="0037636A" w:rsidRPr="00DA2BC8" w:rsidRDefault="0037636A" w:rsidP="0037636A">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69DB6EDE" w14:textId="77777777" w:rsidR="0037636A" w:rsidRPr="00DA2BC8" w:rsidRDefault="0037636A" w:rsidP="0037636A">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223925CC" w14:textId="77777777" w:rsidR="0037636A" w:rsidRPr="0014445B" w:rsidRDefault="0037636A" w:rsidP="0037636A">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056BD336" w14:textId="77777777" w:rsidR="0037636A" w:rsidRPr="00DA2BC8" w:rsidRDefault="0037636A" w:rsidP="0037636A">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149278C4" w14:textId="77777777" w:rsidR="0037636A" w:rsidRPr="00DA2BC8" w:rsidRDefault="0037636A" w:rsidP="0037636A">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522FA8E1" w14:textId="77777777" w:rsidR="0037636A" w:rsidRPr="00CB7689" w:rsidRDefault="0037636A" w:rsidP="0037636A">
      <w:pPr>
        <w:widowControl w:val="0"/>
        <w:autoSpaceDE w:val="0"/>
        <w:autoSpaceDN w:val="0"/>
        <w:adjustRightInd w:val="0"/>
        <w:ind w:right="50"/>
        <w:contextualSpacing/>
        <w:rPr>
          <w:i/>
          <w:iCs/>
        </w:rPr>
      </w:pPr>
      <w:r w:rsidRPr="00CB7689">
        <w:rPr>
          <w:i/>
          <w:iCs/>
          <w:u w:val="single"/>
        </w:rPr>
        <w:t>Диагностика</w:t>
      </w:r>
    </w:p>
    <w:p w14:paraId="096EA9FE" w14:textId="77777777" w:rsidR="0037636A" w:rsidRPr="00DA2BC8" w:rsidRDefault="0037636A" w:rsidP="0037636A">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757C181D" w14:textId="77777777" w:rsidR="0037636A" w:rsidRPr="00CB7689" w:rsidRDefault="0037636A" w:rsidP="0037636A">
      <w:pPr>
        <w:widowControl w:val="0"/>
        <w:tabs>
          <w:tab w:val="left" w:pos="-90"/>
        </w:tabs>
        <w:autoSpaceDE w:val="0"/>
        <w:autoSpaceDN w:val="0"/>
        <w:adjustRightInd w:val="0"/>
        <w:ind w:right="50"/>
        <w:contextualSpacing/>
        <w:rPr>
          <w:i/>
          <w:iCs/>
          <w:u w:val="single"/>
        </w:rPr>
      </w:pPr>
      <w:r w:rsidRPr="00CB7689">
        <w:rPr>
          <w:i/>
          <w:iCs/>
          <w:u w:val="single"/>
        </w:rPr>
        <w:t>Лечение</w:t>
      </w:r>
    </w:p>
    <w:p w14:paraId="34B5FC22" w14:textId="77777777" w:rsidR="0037636A" w:rsidRPr="00DA2BC8" w:rsidRDefault="0037636A" w:rsidP="0037636A">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449677E6" w14:textId="77777777" w:rsidR="0037636A" w:rsidRPr="00DA2BC8" w:rsidRDefault="0037636A" w:rsidP="0037636A">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5B827A56" w14:textId="77777777" w:rsidR="0037636A" w:rsidRPr="00CB7689" w:rsidRDefault="0037636A" w:rsidP="0037636A">
      <w:pPr>
        <w:widowControl w:val="0"/>
        <w:autoSpaceDE w:val="0"/>
        <w:autoSpaceDN w:val="0"/>
        <w:adjustRightInd w:val="0"/>
        <w:ind w:right="50"/>
        <w:contextualSpacing/>
        <w:rPr>
          <w:i/>
          <w:iCs/>
          <w:u w:val="single"/>
        </w:rPr>
      </w:pPr>
      <w:r w:rsidRPr="00CB7689">
        <w:rPr>
          <w:i/>
          <w:iCs/>
          <w:u w:val="single"/>
        </w:rPr>
        <w:t>Длительность лечения</w:t>
      </w:r>
    </w:p>
    <w:p w14:paraId="379C0F88" w14:textId="77777777" w:rsidR="0037636A" w:rsidRPr="00DA2BC8" w:rsidRDefault="0037636A" w:rsidP="0037636A">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790CA986" w14:textId="77777777" w:rsidR="0037636A" w:rsidRPr="00444F93" w:rsidRDefault="0037636A" w:rsidP="0037636A">
      <w:pPr>
        <w:widowControl w:val="0"/>
        <w:autoSpaceDE w:val="0"/>
        <w:autoSpaceDN w:val="0"/>
        <w:adjustRightInd w:val="0"/>
        <w:ind w:right="50"/>
        <w:contextualSpacing/>
        <w:rPr>
          <w:b/>
          <w:bCs/>
        </w:rPr>
      </w:pPr>
      <w:r w:rsidRPr="00444F93">
        <w:rPr>
          <w:b/>
          <w:bCs/>
        </w:rPr>
        <w:t>Кандидозный эндофтальмит</w:t>
      </w:r>
    </w:p>
    <w:p w14:paraId="75D060B4" w14:textId="77777777" w:rsidR="0037636A" w:rsidRDefault="0037636A" w:rsidP="0037636A">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561AD04D" w14:textId="77777777" w:rsidR="0037636A" w:rsidRPr="00DA2BC8" w:rsidRDefault="0037636A" w:rsidP="0037636A">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5DB5FE00" w14:textId="77777777" w:rsidR="0037636A" w:rsidRPr="00444F93" w:rsidRDefault="0037636A" w:rsidP="0037636A">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29DE32A6" w14:textId="77777777" w:rsidR="0037636A" w:rsidRPr="00DA2BC8" w:rsidRDefault="0037636A" w:rsidP="0037636A">
      <w:pPr>
        <w:widowControl w:val="0"/>
        <w:tabs>
          <w:tab w:val="left" w:pos="-90"/>
        </w:tabs>
        <w:autoSpaceDE w:val="0"/>
        <w:autoSpaceDN w:val="0"/>
        <w:adjustRightInd w:val="0"/>
        <w:ind w:left="90"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4C49CC51" w14:textId="77777777" w:rsidR="0037636A" w:rsidRPr="00444F93" w:rsidRDefault="0037636A" w:rsidP="0037636A">
      <w:pPr>
        <w:widowControl w:val="0"/>
        <w:autoSpaceDE w:val="0"/>
        <w:autoSpaceDN w:val="0"/>
        <w:adjustRightInd w:val="0"/>
        <w:ind w:right="51"/>
        <w:contextualSpacing/>
        <w:rPr>
          <w:b/>
          <w:bCs/>
        </w:rPr>
      </w:pPr>
      <w:r w:rsidRPr="00444F93">
        <w:rPr>
          <w:b/>
          <w:bCs/>
        </w:rPr>
        <w:t>Кандидоз мочевыводящих путей</w:t>
      </w:r>
    </w:p>
    <w:p w14:paraId="46301A3D" w14:textId="77777777" w:rsidR="0037636A" w:rsidRPr="00DA2BC8" w:rsidRDefault="0037636A" w:rsidP="0037636A">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3E6B75B2" w14:textId="77777777" w:rsidR="0037636A" w:rsidRDefault="0037636A" w:rsidP="0037636A">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3B8EF7D8" w14:textId="77777777" w:rsidR="0037636A" w:rsidRPr="00DA2BC8" w:rsidRDefault="0037636A" w:rsidP="0037636A">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76C6EC90" w14:textId="77777777" w:rsidR="0037636A" w:rsidRDefault="0037636A" w:rsidP="0037636A">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486E3B03" w14:textId="77777777" w:rsidR="0037636A" w:rsidRPr="00DA2BC8" w:rsidRDefault="0037636A" w:rsidP="0037636A">
      <w:pPr>
        <w:widowControl w:val="0"/>
        <w:autoSpaceDE w:val="0"/>
        <w:autoSpaceDN w:val="0"/>
        <w:adjustRightInd w:val="0"/>
        <w:ind w:right="51"/>
        <w:contextualSpacing/>
      </w:pPr>
    </w:p>
    <w:p w14:paraId="47DAAEBE" w14:textId="41F75314" w:rsidR="0037636A" w:rsidRPr="00084B8B" w:rsidRDefault="0037636A" w:rsidP="0037636A">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00,101,107]","plainTextFormattedCitation":"[100,101,107]","previouslyFormattedCitation":"[100,101,107]"},"properties":{"noteIndex":0},"schema":"https://github.com/citation-style-language/schema/raw/master/csl-citation.json"}</w:instrText>
      </w:r>
      <w:r>
        <w:rPr>
          <w:b/>
        </w:rPr>
        <w:fldChar w:fldCharType="separate"/>
      </w:r>
      <w:r w:rsidR="00BA021B" w:rsidRPr="00BA021B">
        <w:rPr>
          <w:noProof/>
        </w:rPr>
        <w:t>[100,101,107]</w:t>
      </w:r>
      <w:r>
        <w:rPr>
          <w:b/>
        </w:rPr>
        <w:fldChar w:fldCharType="end"/>
      </w:r>
    </w:p>
    <w:p w14:paraId="2B6E81E5" w14:textId="77777777" w:rsidR="0037636A" w:rsidRPr="00DA2BC8" w:rsidRDefault="0037636A" w:rsidP="0037636A">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497A03FC" w14:textId="77777777" w:rsidR="0037636A" w:rsidRPr="00CB7689" w:rsidRDefault="0037636A" w:rsidP="0037636A">
      <w:pPr>
        <w:widowControl w:val="0"/>
        <w:autoSpaceDE w:val="0"/>
        <w:autoSpaceDN w:val="0"/>
        <w:adjustRightInd w:val="0"/>
        <w:ind w:right="50"/>
        <w:contextualSpacing/>
        <w:rPr>
          <w:i/>
          <w:iCs/>
          <w:u w:val="single"/>
        </w:rPr>
      </w:pPr>
      <w:r w:rsidRPr="00CB7689">
        <w:rPr>
          <w:i/>
          <w:iCs/>
          <w:u w:val="single"/>
        </w:rPr>
        <w:t>Симптомы</w:t>
      </w:r>
    </w:p>
    <w:p w14:paraId="68F7B38F" w14:textId="77777777" w:rsidR="0037636A" w:rsidRPr="00DA2BC8" w:rsidRDefault="0037636A" w:rsidP="0037636A">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01B06D10" w14:textId="77777777" w:rsidR="0037636A" w:rsidRPr="00CB7689" w:rsidRDefault="0037636A" w:rsidP="0037636A">
      <w:pPr>
        <w:widowControl w:val="0"/>
        <w:autoSpaceDE w:val="0"/>
        <w:autoSpaceDN w:val="0"/>
        <w:adjustRightInd w:val="0"/>
        <w:ind w:right="50"/>
        <w:contextualSpacing/>
        <w:rPr>
          <w:i/>
          <w:iCs/>
          <w:u w:val="single"/>
        </w:rPr>
      </w:pPr>
      <w:r w:rsidRPr="00CB7689">
        <w:rPr>
          <w:i/>
          <w:iCs/>
          <w:u w:val="single"/>
        </w:rPr>
        <w:t>Диагностика</w:t>
      </w:r>
    </w:p>
    <w:p w14:paraId="6854B8CE" w14:textId="77777777" w:rsidR="0037636A" w:rsidRPr="00C17F87" w:rsidRDefault="0037636A" w:rsidP="0037636A">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1542A74F" w14:textId="77777777" w:rsidR="0037636A" w:rsidRDefault="0037636A" w:rsidP="0037636A">
      <w:pPr>
        <w:widowControl w:val="0"/>
        <w:autoSpaceDE w:val="0"/>
        <w:autoSpaceDN w:val="0"/>
        <w:adjustRightInd w:val="0"/>
        <w:ind w:right="50"/>
        <w:contextualSpacing/>
      </w:pPr>
      <w:r w:rsidRPr="00DA2BC8">
        <w:t>Диагноз устанавливают на основании</w:t>
      </w:r>
      <w:r>
        <w:t>:</w:t>
      </w:r>
    </w:p>
    <w:p w14:paraId="39193E78" w14:textId="77777777" w:rsidR="0037636A" w:rsidRDefault="0037636A" w:rsidP="0037636A">
      <w:pPr>
        <w:pStyle w:val="afe"/>
        <w:widowControl w:val="0"/>
        <w:numPr>
          <w:ilvl w:val="0"/>
          <w:numId w:val="84"/>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187E40FC" w14:textId="77777777" w:rsidR="0037636A" w:rsidRDefault="0037636A" w:rsidP="0037636A">
      <w:pPr>
        <w:pStyle w:val="afe"/>
        <w:widowControl w:val="0"/>
        <w:numPr>
          <w:ilvl w:val="0"/>
          <w:numId w:val="84"/>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3E8FD0A6" w14:textId="77777777" w:rsidR="0037636A" w:rsidRPr="00444F93" w:rsidRDefault="0037636A" w:rsidP="0037636A">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2E4446A0" w14:textId="77777777" w:rsidR="0037636A" w:rsidRPr="00CB7689" w:rsidRDefault="0037636A" w:rsidP="0037636A">
      <w:pPr>
        <w:widowControl w:val="0"/>
        <w:autoSpaceDE w:val="0"/>
        <w:autoSpaceDN w:val="0"/>
        <w:adjustRightInd w:val="0"/>
        <w:ind w:right="50"/>
        <w:contextualSpacing/>
        <w:rPr>
          <w:i/>
          <w:iCs/>
          <w:u w:val="single"/>
        </w:rPr>
      </w:pPr>
      <w:r w:rsidRPr="00CB7689">
        <w:rPr>
          <w:i/>
          <w:iCs/>
          <w:u w:val="single"/>
        </w:rPr>
        <w:t>Лечение</w:t>
      </w:r>
    </w:p>
    <w:p w14:paraId="0C562532" w14:textId="77777777" w:rsidR="0037636A" w:rsidRPr="00DA2BC8" w:rsidRDefault="0037636A" w:rsidP="0037636A">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5FDDA410" w14:textId="77777777" w:rsidR="0037636A" w:rsidRDefault="0037636A" w:rsidP="0037636A">
      <w:pPr>
        <w:pStyle w:val="afe"/>
        <w:widowControl w:val="0"/>
        <w:autoSpaceDE w:val="0"/>
        <w:autoSpaceDN w:val="0"/>
        <w:adjustRightInd w:val="0"/>
        <w:ind w:left="1069" w:right="50" w:firstLine="0"/>
        <w:rPr>
          <w:b/>
          <w:bCs/>
        </w:rPr>
      </w:pPr>
    </w:p>
    <w:p w14:paraId="54EBDCCB" w14:textId="1BC9E9E1" w:rsidR="0037636A" w:rsidRPr="00084B8B" w:rsidRDefault="0037636A" w:rsidP="0037636A">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00,101,107]","plainTextFormattedCitation":"[100,101,107]","previouslyFormattedCitation":"[100,101,107]"},"properties":{"noteIndex":0},"schema":"https://github.com/citation-style-language/schema/raw/master/csl-citation.json"}</w:instrText>
      </w:r>
      <w:r>
        <w:rPr>
          <w:b/>
        </w:rPr>
        <w:fldChar w:fldCharType="separate"/>
      </w:r>
      <w:r w:rsidR="00BA021B" w:rsidRPr="00BA021B">
        <w:rPr>
          <w:noProof/>
        </w:rPr>
        <w:t>[100,101,107]</w:t>
      </w:r>
      <w:r>
        <w:rPr>
          <w:b/>
        </w:rPr>
        <w:fldChar w:fldCharType="end"/>
      </w:r>
    </w:p>
    <w:p w14:paraId="77822F8F" w14:textId="77777777" w:rsidR="0037636A" w:rsidRPr="00DA2BC8" w:rsidRDefault="0037636A" w:rsidP="0037636A">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58677CA8" w14:textId="77777777" w:rsidR="0037636A" w:rsidRPr="00E93A18" w:rsidRDefault="0037636A" w:rsidP="0037636A">
      <w:pPr>
        <w:widowControl w:val="0"/>
        <w:autoSpaceDE w:val="0"/>
        <w:autoSpaceDN w:val="0"/>
        <w:adjustRightInd w:val="0"/>
        <w:ind w:right="50"/>
        <w:contextualSpacing/>
        <w:rPr>
          <w:i/>
          <w:iCs/>
          <w:lang w:val="en-US"/>
        </w:rPr>
      </w:pPr>
      <w:r w:rsidRPr="00C553B6">
        <w:rPr>
          <w:i/>
          <w:iCs/>
          <w:u w:val="single"/>
        </w:rPr>
        <w:t>Микозы</w:t>
      </w:r>
      <w:r w:rsidRPr="00E93A18">
        <w:rPr>
          <w:i/>
          <w:iCs/>
          <w:u w:val="single"/>
          <w:lang w:val="en-US"/>
        </w:rPr>
        <w:t xml:space="preserve">, </w:t>
      </w:r>
      <w:r w:rsidRPr="00C553B6">
        <w:rPr>
          <w:i/>
          <w:iCs/>
          <w:u w:val="single"/>
        </w:rPr>
        <w:t>вызванные</w:t>
      </w:r>
      <w:r w:rsidRPr="00E93A18">
        <w:rPr>
          <w:i/>
          <w:iCs/>
          <w:u w:val="single"/>
          <w:lang w:val="en-US"/>
        </w:rPr>
        <w:t xml:space="preserve"> </w:t>
      </w:r>
      <w:r w:rsidRPr="00C553B6">
        <w:rPr>
          <w:i/>
          <w:iCs/>
          <w:u w:val="single"/>
          <w:lang w:val="en-US"/>
        </w:rPr>
        <w:t>Saprochaete</w:t>
      </w:r>
      <w:r w:rsidRPr="00E93A18">
        <w:rPr>
          <w:i/>
          <w:iCs/>
          <w:u w:val="single"/>
          <w:lang w:val="en-US"/>
        </w:rPr>
        <w:t xml:space="preserve"> </w:t>
      </w:r>
      <w:r w:rsidRPr="00C553B6">
        <w:rPr>
          <w:i/>
          <w:iCs/>
          <w:u w:val="single"/>
          <w:lang w:val="en-US"/>
        </w:rPr>
        <w:t>capitat</w:t>
      </w:r>
      <w:r w:rsidRPr="00C553B6">
        <w:rPr>
          <w:i/>
          <w:iCs/>
          <w:lang w:val="en-US"/>
        </w:rPr>
        <w:t>a</w:t>
      </w:r>
      <w:r w:rsidRPr="00E93A18">
        <w:rPr>
          <w:i/>
          <w:iCs/>
          <w:u w:val="single"/>
          <w:lang w:val="en-US"/>
        </w:rPr>
        <w:t xml:space="preserve"> (</w:t>
      </w:r>
      <w:r w:rsidRPr="00C553B6">
        <w:rPr>
          <w:i/>
          <w:iCs/>
          <w:u w:val="single"/>
        </w:rPr>
        <w:t>синонимы</w:t>
      </w:r>
      <w:r w:rsidRPr="00E93A18">
        <w:rPr>
          <w:i/>
          <w:iCs/>
          <w:u w:val="single"/>
          <w:lang w:val="en-US"/>
        </w:rPr>
        <w:t xml:space="preserve"> </w:t>
      </w:r>
      <w:r w:rsidRPr="00C553B6">
        <w:rPr>
          <w:i/>
          <w:iCs/>
          <w:u w:val="single"/>
          <w:lang w:val="en-US"/>
        </w:rPr>
        <w:t>Trichosporon</w:t>
      </w:r>
      <w:r w:rsidRPr="00E93A18">
        <w:rPr>
          <w:i/>
          <w:iCs/>
          <w:u w:val="single"/>
          <w:lang w:val="en-US"/>
        </w:rPr>
        <w:t xml:space="preserve"> </w:t>
      </w:r>
      <w:r w:rsidRPr="00C553B6">
        <w:rPr>
          <w:i/>
          <w:iCs/>
          <w:u w:val="single"/>
          <w:lang w:val="en-US"/>
        </w:rPr>
        <w:t>capitatum</w:t>
      </w:r>
      <w:r w:rsidRPr="00E93A18">
        <w:rPr>
          <w:i/>
          <w:iCs/>
          <w:u w:val="single"/>
          <w:lang w:val="en-US"/>
        </w:rPr>
        <w:t xml:space="preserve">, </w:t>
      </w:r>
      <w:r w:rsidRPr="00C553B6">
        <w:rPr>
          <w:i/>
          <w:iCs/>
          <w:u w:val="single"/>
          <w:lang w:val="en-US"/>
        </w:rPr>
        <w:t>Geotrichum</w:t>
      </w:r>
      <w:r w:rsidRPr="00E93A18">
        <w:rPr>
          <w:i/>
          <w:iCs/>
          <w:u w:val="single"/>
          <w:lang w:val="en-US"/>
        </w:rPr>
        <w:t xml:space="preserve"> </w:t>
      </w:r>
      <w:r w:rsidRPr="00C553B6">
        <w:rPr>
          <w:i/>
          <w:iCs/>
          <w:u w:val="single"/>
          <w:lang w:val="en-US"/>
        </w:rPr>
        <w:t>capitatum</w:t>
      </w:r>
      <w:r w:rsidRPr="00E93A18">
        <w:rPr>
          <w:i/>
          <w:iCs/>
          <w:u w:val="single"/>
          <w:lang w:val="en-US"/>
        </w:rPr>
        <w:t xml:space="preserve">, </w:t>
      </w:r>
      <w:r w:rsidRPr="00C553B6">
        <w:rPr>
          <w:i/>
          <w:iCs/>
          <w:u w:val="single"/>
          <w:lang w:val="en-US"/>
        </w:rPr>
        <w:t>Ascotrichosporon</w:t>
      </w:r>
      <w:r w:rsidRPr="00E93A18">
        <w:rPr>
          <w:i/>
          <w:iCs/>
          <w:u w:val="single"/>
          <w:lang w:val="en-US"/>
        </w:rPr>
        <w:t xml:space="preserve"> </w:t>
      </w:r>
      <w:r w:rsidRPr="00C553B6">
        <w:rPr>
          <w:i/>
          <w:iCs/>
          <w:u w:val="single"/>
          <w:lang w:val="en-US"/>
        </w:rPr>
        <w:t>capitatum</w:t>
      </w:r>
      <w:r w:rsidRPr="00E93A18">
        <w:rPr>
          <w:i/>
          <w:iCs/>
          <w:u w:val="single"/>
          <w:lang w:val="en-US"/>
        </w:rPr>
        <w:t xml:space="preserve">, </w:t>
      </w:r>
      <w:r w:rsidRPr="00C553B6">
        <w:rPr>
          <w:i/>
          <w:iCs/>
          <w:u w:val="single"/>
          <w:lang w:val="en-US"/>
        </w:rPr>
        <w:t>Blastoschizomyces</w:t>
      </w:r>
      <w:r w:rsidRPr="00E93A18">
        <w:rPr>
          <w:i/>
          <w:iCs/>
          <w:u w:val="single"/>
          <w:lang w:val="en-US"/>
        </w:rPr>
        <w:t xml:space="preserve"> </w:t>
      </w:r>
      <w:r w:rsidRPr="00C553B6">
        <w:rPr>
          <w:i/>
          <w:iCs/>
          <w:u w:val="single"/>
          <w:lang w:val="en-US"/>
        </w:rPr>
        <w:t>capitatus</w:t>
      </w:r>
      <w:r w:rsidRPr="00E93A18">
        <w:rPr>
          <w:i/>
          <w:iCs/>
          <w:u w:val="single"/>
          <w:lang w:val="en-US"/>
        </w:rPr>
        <w:t>)</w:t>
      </w:r>
    </w:p>
    <w:p w14:paraId="15260EAD" w14:textId="77777777" w:rsidR="0037636A" w:rsidRPr="00DA2BC8" w:rsidRDefault="0037636A" w:rsidP="0037636A">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700DCDEC" w14:textId="77777777" w:rsidR="0037636A" w:rsidRPr="00C553B6" w:rsidRDefault="0037636A" w:rsidP="0037636A">
      <w:pPr>
        <w:widowControl w:val="0"/>
        <w:autoSpaceDE w:val="0"/>
        <w:autoSpaceDN w:val="0"/>
        <w:adjustRightInd w:val="0"/>
        <w:ind w:right="50"/>
        <w:contextualSpacing/>
        <w:rPr>
          <w:i/>
          <w:iCs/>
          <w:u w:val="single"/>
        </w:rPr>
      </w:pPr>
      <w:r w:rsidRPr="00C553B6">
        <w:rPr>
          <w:i/>
          <w:iCs/>
          <w:u w:val="single"/>
        </w:rPr>
        <w:t>Микозы, вызванные Malassezia spp.</w:t>
      </w:r>
    </w:p>
    <w:p w14:paraId="5CA1D716" w14:textId="77777777" w:rsidR="0037636A" w:rsidRPr="00DA2BC8" w:rsidRDefault="0037636A" w:rsidP="0037636A">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47C546AD" w14:textId="77777777" w:rsidR="0037636A" w:rsidRPr="00C553B6" w:rsidRDefault="0037636A" w:rsidP="0037636A">
      <w:pPr>
        <w:widowControl w:val="0"/>
        <w:autoSpaceDE w:val="0"/>
        <w:autoSpaceDN w:val="0"/>
        <w:adjustRightInd w:val="0"/>
        <w:ind w:right="50"/>
        <w:contextualSpacing/>
        <w:rPr>
          <w:i/>
          <w:iCs/>
          <w:u w:val="single"/>
        </w:rPr>
      </w:pPr>
      <w:r w:rsidRPr="00C553B6">
        <w:rPr>
          <w:i/>
          <w:iCs/>
          <w:u w:val="single"/>
        </w:rPr>
        <w:t>Микозы, вызванные Trichosporon spp.</w:t>
      </w:r>
    </w:p>
    <w:p w14:paraId="763532F6" w14:textId="77777777" w:rsidR="0037636A" w:rsidRPr="00DA2BC8" w:rsidRDefault="0037636A" w:rsidP="0037636A">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71F0F895" w14:textId="77777777" w:rsidR="0037636A" w:rsidRPr="00DA2BC8" w:rsidRDefault="0037636A" w:rsidP="0037636A">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447D57A7" w14:textId="77777777" w:rsidR="0037636A" w:rsidRPr="00C553B6" w:rsidRDefault="0037636A" w:rsidP="0037636A">
      <w:pPr>
        <w:widowControl w:val="0"/>
        <w:autoSpaceDE w:val="0"/>
        <w:autoSpaceDN w:val="0"/>
        <w:adjustRightInd w:val="0"/>
        <w:ind w:right="50"/>
        <w:contextualSpacing/>
        <w:rPr>
          <w:i/>
          <w:iCs/>
          <w:u w:val="single"/>
        </w:rPr>
      </w:pPr>
      <w:r w:rsidRPr="00C553B6">
        <w:rPr>
          <w:i/>
          <w:iCs/>
          <w:u w:val="single"/>
        </w:rPr>
        <w:t>Микозы, вызванные Rhodotorula spp.</w:t>
      </w:r>
    </w:p>
    <w:p w14:paraId="17986E53" w14:textId="77777777" w:rsidR="0037636A" w:rsidRPr="00DA2BC8" w:rsidRDefault="0037636A" w:rsidP="0037636A">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4DCD12A9" w14:textId="77777777" w:rsidR="0037636A" w:rsidRPr="00DA2BC8" w:rsidRDefault="0037636A" w:rsidP="0037636A">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4F51B330" w14:textId="77777777" w:rsidR="0037636A" w:rsidRPr="00C553B6" w:rsidRDefault="0037636A" w:rsidP="0037636A">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0C541175" w14:textId="77777777" w:rsidR="0037636A" w:rsidRPr="00DA2BC8" w:rsidRDefault="0037636A" w:rsidP="0037636A">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102E60E4" w14:textId="77777777" w:rsidR="0037636A" w:rsidRPr="00C553B6" w:rsidRDefault="0037636A" w:rsidP="0037636A">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5E47C4D2" w14:textId="77777777" w:rsidR="0037636A" w:rsidRPr="00453773" w:rsidRDefault="0037636A" w:rsidP="0037636A">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02569CC3" w14:textId="77777777" w:rsidR="0037636A" w:rsidRDefault="0037636A" w:rsidP="0037636A">
      <w:pPr>
        <w:widowControl w:val="0"/>
        <w:autoSpaceDE w:val="0"/>
        <w:autoSpaceDN w:val="0"/>
        <w:adjustRightInd w:val="0"/>
        <w:ind w:right="50"/>
        <w:contextualSpacing/>
        <w:rPr>
          <w:b/>
          <w:bCs/>
        </w:rPr>
      </w:pPr>
    </w:p>
    <w:p w14:paraId="4FC88A9A" w14:textId="0E3EAC43" w:rsidR="0037636A" w:rsidRPr="00084B8B" w:rsidRDefault="0037636A" w:rsidP="0037636A">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00,101,107,108,110]","plainTextFormattedCitation":"[100,101,107,108,110]","previouslyFormattedCitation":"[100,101,107,108,110]"},"properties":{"noteIndex":0},"schema":"https://github.com/citation-style-language/schema/raw/master/csl-citation.json"}</w:instrText>
      </w:r>
      <w:r>
        <w:rPr>
          <w:b/>
        </w:rPr>
        <w:fldChar w:fldCharType="separate"/>
      </w:r>
      <w:r w:rsidR="00BA021B" w:rsidRPr="00BA021B">
        <w:rPr>
          <w:noProof/>
        </w:rPr>
        <w:t>[100,101,107,108,110]</w:t>
      </w:r>
      <w:r>
        <w:rPr>
          <w:b/>
        </w:rPr>
        <w:fldChar w:fldCharType="end"/>
      </w:r>
    </w:p>
    <w:p w14:paraId="5B7A24C4" w14:textId="77777777" w:rsidR="0037636A" w:rsidRPr="00DA2BC8" w:rsidRDefault="0037636A" w:rsidP="0037636A">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77E1567B" w14:textId="77777777" w:rsidR="0037636A" w:rsidRPr="009B5EC6" w:rsidRDefault="0037636A" w:rsidP="0037636A">
      <w:pPr>
        <w:widowControl w:val="0"/>
        <w:autoSpaceDE w:val="0"/>
        <w:autoSpaceDN w:val="0"/>
        <w:adjustRightInd w:val="0"/>
        <w:ind w:right="50"/>
        <w:contextualSpacing/>
        <w:rPr>
          <w:i/>
          <w:iCs/>
          <w:u w:val="single"/>
        </w:rPr>
      </w:pPr>
      <w:r w:rsidRPr="009B5EC6">
        <w:rPr>
          <w:i/>
          <w:iCs/>
          <w:u w:val="single"/>
        </w:rPr>
        <w:t>Факторы риска</w:t>
      </w:r>
    </w:p>
    <w:p w14:paraId="1ABFA060" w14:textId="77777777" w:rsidR="0037636A" w:rsidRPr="00DA2BC8" w:rsidRDefault="0037636A" w:rsidP="0037636A">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447847BC" w14:textId="77777777" w:rsidR="0037636A" w:rsidRPr="00453773" w:rsidRDefault="0037636A" w:rsidP="0037636A">
      <w:pPr>
        <w:widowControl w:val="0"/>
        <w:autoSpaceDE w:val="0"/>
        <w:autoSpaceDN w:val="0"/>
        <w:adjustRightInd w:val="0"/>
        <w:ind w:right="50"/>
        <w:contextualSpacing/>
        <w:rPr>
          <w:b/>
          <w:bCs/>
        </w:rPr>
      </w:pPr>
      <w:r w:rsidRPr="00453773">
        <w:rPr>
          <w:b/>
          <w:bCs/>
        </w:rPr>
        <w:t>Инвазивный аспергиллез легких</w:t>
      </w:r>
    </w:p>
    <w:p w14:paraId="5564CE5D" w14:textId="77777777" w:rsidR="0037636A" w:rsidRPr="009B5EC6" w:rsidRDefault="0037636A" w:rsidP="0037636A">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174DA22D" w14:textId="77777777" w:rsidR="0037636A" w:rsidRPr="00DA2BC8" w:rsidRDefault="0037636A" w:rsidP="0037636A">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8534A67" w14:textId="77777777" w:rsidR="0037636A" w:rsidRPr="009B5EC6" w:rsidRDefault="0037636A" w:rsidP="0037636A">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4E5A11C8" w14:textId="77777777" w:rsidR="0037636A" w:rsidRPr="00DA2BC8" w:rsidRDefault="0037636A" w:rsidP="0037636A">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7069009E" w14:textId="77777777" w:rsidR="0037636A" w:rsidRPr="009B5EC6" w:rsidRDefault="0037636A" w:rsidP="0037636A">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07499ADF" w14:textId="77777777" w:rsidR="0037636A" w:rsidRPr="00DA2BC8" w:rsidRDefault="0037636A" w:rsidP="0037636A">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2DC71F06" w14:textId="77777777" w:rsidR="0037636A" w:rsidRPr="00DA2BC8" w:rsidRDefault="0037636A" w:rsidP="0037636A">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4AFE03FE" w14:textId="77777777" w:rsidR="0037636A" w:rsidRPr="00EB3571" w:rsidRDefault="0037636A" w:rsidP="0037636A">
      <w:pPr>
        <w:widowControl w:val="0"/>
        <w:autoSpaceDE w:val="0"/>
        <w:autoSpaceDN w:val="0"/>
        <w:adjustRightInd w:val="0"/>
        <w:ind w:right="50"/>
        <w:contextualSpacing/>
        <w:rPr>
          <w:i/>
          <w:iCs/>
          <w:u w:val="single"/>
        </w:rPr>
      </w:pPr>
      <w:r w:rsidRPr="00EB3571">
        <w:rPr>
          <w:i/>
          <w:iCs/>
          <w:u w:val="single"/>
        </w:rPr>
        <w:t>Мониторинг исследований</w:t>
      </w:r>
    </w:p>
    <w:p w14:paraId="0DEC06CF" w14:textId="77777777" w:rsidR="0037636A" w:rsidRPr="00DA2BC8" w:rsidRDefault="0037636A" w:rsidP="0037636A">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32CDFD61" w14:textId="77777777" w:rsidR="0037636A" w:rsidRPr="00DA2BC8" w:rsidRDefault="0037636A" w:rsidP="0037636A">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237E4556" w14:textId="77777777" w:rsidR="0037636A" w:rsidRPr="00DA2BC8" w:rsidRDefault="0037636A" w:rsidP="0037636A">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3E36B894" w14:textId="77777777" w:rsidR="0037636A" w:rsidRPr="00EB3571" w:rsidRDefault="0037636A" w:rsidP="0037636A">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5453D26B" w14:textId="77777777" w:rsidR="0037636A" w:rsidRPr="00DA2BC8" w:rsidRDefault="0037636A" w:rsidP="0037636A">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2EBC25BE" w14:textId="77777777" w:rsidR="0037636A" w:rsidRPr="00DA2BC8" w:rsidRDefault="0037636A" w:rsidP="0037636A">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0300BFD2" w14:textId="77777777" w:rsidR="0037636A" w:rsidRPr="00DA2BC8" w:rsidRDefault="0037636A" w:rsidP="0037636A">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4ECB8DF1" w14:textId="77777777" w:rsidR="0037636A" w:rsidRPr="00DA2BC8" w:rsidRDefault="0037636A" w:rsidP="0037636A">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7211284C" w14:textId="77777777" w:rsidR="0037636A" w:rsidRPr="00DA2BC8" w:rsidRDefault="0037636A" w:rsidP="0037636A">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1743E2F9" w14:textId="77777777" w:rsidR="0037636A" w:rsidRPr="008F73A5" w:rsidRDefault="0037636A" w:rsidP="0037636A">
      <w:pPr>
        <w:widowControl w:val="0"/>
        <w:autoSpaceDE w:val="0"/>
        <w:autoSpaceDN w:val="0"/>
        <w:adjustRightInd w:val="0"/>
        <w:ind w:right="50"/>
        <w:contextualSpacing/>
        <w:rPr>
          <w:b/>
          <w:bCs/>
        </w:rPr>
      </w:pPr>
      <w:r w:rsidRPr="008F73A5">
        <w:rPr>
          <w:b/>
          <w:bCs/>
        </w:rPr>
        <w:t>Инвазивный аспергиллезный риносинусит</w:t>
      </w:r>
    </w:p>
    <w:p w14:paraId="22672B92" w14:textId="77777777" w:rsidR="0037636A" w:rsidRPr="00DA2BC8" w:rsidRDefault="0037636A" w:rsidP="0037636A">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6AFF53F5" w14:textId="77777777" w:rsidR="0037636A" w:rsidRDefault="0037636A" w:rsidP="0037636A">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6044C8A0" w14:textId="77777777" w:rsidR="0037636A" w:rsidRPr="00DA2BC8" w:rsidRDefault="0037636A" w:rsidP="0037636A">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49D18E3F" w14:textId="77777777" w:rsidR="0037636A" w:rsidRPr="001828E6" w:rsidRDefault="0037636A" w:rsidP="0037636A">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074AE4DA" w14:textId="77777777" w:rsidR="0037636A" w:rsidRPr="00DA2BC8" w:rsidRDefault="0037636A" w:rsidP="0037636A">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5F3A2A21" w14:textId="77777777" w:rsidR="0037636A" w:rsidRPr="00DA2BC8" w:rsidRDefault="0037636A" w:rsidP="0037636A">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556F10E6" w14:textId="77777777" w:rsidR="0037636A" w:rsidRPr="00047807" w:rsidRDefault="0037636A" w:rsidP="0037636A">
      <w:pPr>
        <w:widowControl w:val="0"/>
        <w:autoSpaceDE w:val="0"/>
        <w:autoSpaceDN w:val="0"/>
        <w:adjustRightInd w:val="0"/>
        <w:ind w:right="50"/>
        <w:contextualSpacing/>
        <w:rPr>
          <w:b/>
          <w:bCs/>
        </w:rPr>
      </w:pPr>
      <w:r w:rsidRPr="00047807">
        <w:rPr>
          <w:b/>
          <w:bCs/>
        </w:rPr>
        <w:t>Инвазивный аспергиллез ЦНС</w:t>
      </w:r>
    </w:p>
    <w:p w14:paraId="20E82A63" w14:textId="77777777" w:rsidR="0037636A" w:rsidRPr="00DA2BC8" w:rsidRDefault="0037636A" w:rsidP="0037636A">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05AEE1D9" w14:textId="77777777" w:rsidR="0037636A" w:rsidRDefault="0037636A" w:rsidP="0037636A">
      <w:pPr>
        <w:widowControl w:val="0"/>
        <w:autoSpaceDE w:val="0"/>
        <w:autoSpaceDN w:val="0"/>
        <w:adjustRightInd w:val="0"/>
        <w:ind w:right="50"/>
        <w:contextualSpacing/>
        <w:rPr>
          <w:b/>
          <w:bCs/>
        </w:rPr>
      </w:pPr>
    </w:p>
    <w:p w14:paraId="211AF90E" w14:textId="4D682C51" w:rsidR="0037636A" w:rsidRPr="00084B8B" w:rsidRDefault="0037636A" w:rsidP="0037636A">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00,101,107,108,111]","plainTextFormattedCitation":"[100,101,107,108,111]","previouslyFormattedCitation":"[100,101,107,108,111]"},"properties":{"noteIndex":0},"schema":"https://github.com/citation-style-language/schema/raw/master/csl-citation.json"}</w:instrText>
      </w:r>
      <w:r>
        <w:rPr>
          <w:b/>
        </w:rPr>
        <w:fldChar w:fldCharType="separate"/>
      </w:r>
      <w:r w:rsidR="00BA021B" w:rsidRPr="00BA021B">
        <w:rPr>
          <w:noProof/>
        </w:rPr>
        <w:t>[100,101,107,108,111]</w:t>
      </w:r>
      <w:r>
        <w:rPr>
          <w:b/>
        </w:rPr>
        <w:fldChar w:fldCharType="end"/>
      </w:r>
    </w:p>
    <w:p w14:paraId="22D162E8" w14:textId="77777777" w:rsidR="0037636A" w:rsidRPr="00DA2BC8" w:rsidRDefault="0037636A" w:rsidP="0037636A">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55CC296F" w14:textId="77777777" w:rsidR="0037636A" w:rsidRPr="00DA2BC8" w:rsidRDefault="0037636A" w:rsidP="0037636A">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145E6849" w14:textId="77777777" w:rsidR="0037636A" w:rsidRPr="00047807" w:rsidRDefault="0037636A" w:rsidP="0037636A">
      <w:pPr>
        <w:widowControl w:val="0"/>
        <w:autoSpaceDE w:val="0"/>
        <w:autoSpaceDN w:val="0"/>
        <w:adjustRightInd w:val="0"/>
        <w:ind w:right="50"/>
        <w:contextualSpacing/>
        <w:rPr>
          <w:b/>
          <w:bCs/>
        </w:rPr>
      </w:pPr>
      <w:r w:rsidRPr="00047807">
        <w:rPr>
          <w:b/>
          <w:bCs/>
        </w:rPr>
        <w:t>Мукормикоз легких</w:t>
      </w:r>
    </w:p>
    <w:p w14:paraId="04D36DA6" w14:textId="77777777" w:rsidR="0037636A" w:rsidRPr="00686506" w:rsidRDefault="0037636A" w:rsidP="0037636A">
      <w:pPr>
        <w:widowControl w:val="0"/>
        <w:autoSpaceDE w:val="0"/>
        <w:autoSpaceDN w:val="0"/>
        <w:adjustRightInd w:val="0"/>
        <w:ind w:right="50"/>
        <w:contextualSpacing/>
        <w:rPr>
          <w:i/>
          <w:iCs/>
          <w:u w:val="single"/>
        </w:rPr>
      </w:pPr>
      <w:r w:rsidRPr="00686506">
        <w:rPr>
          <w:i/>
          <w:iCs/>
          <w:u w:val="single"/>
        </w:rPr>
        <w:t>Симптомы</w:t>
      </w:r>
    </w:p>
    <w:p w14:paraId="3E222477" w14:textId="77777777" w:rsidR="0037636A" w:rsidRPr="00DA2BC8" w:rsidRDefault="0037636A" w:rsidP="0037636A">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3EDDB4AF" w14:textId="77777777" w:rsidR="0037636A" w:rsidRPr="00DA2BC8" w:rsidRDefault="0037636A" w:rsidP="0037636A">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5A69740A" w14:textId="77777777" w:rsidR="0037636A" w:rsidRPr="00686506" w:rsidRDefault="0037636A" w:rsidP="0037636A">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1A959500" w14:textId="77777777" w:rsidR="0037636A" w:rsidRPr="00DA2BC8" w:rsidRDefault="0037636A" w:rsidP="0037636A">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7781F404" w14:textId="77777777" w:rsidR="0037636A" w:rsidRPr="00686506" w:rsidRDefault="0037636A" w:rsidP="0037636A">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4F7B478C" w14:textId="77777777" w:rsidR="0037636A" w:rsidRPr="00DA2BC8" w:rsidRDefault="0037636A" w:rsidP="0037636A">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477496B5" w14:textId="77777777" w:rsidR="0037636A" w:rsidRPr="00686506" w:rsidRDefault="0037636A" w:rsidP="0037636A">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5EC67737" w14:textId="77777777" w:rsidR="0037636A" w:rsidRPr="00DA2BC8" w:rsidRDefault="0037636A" w:rsidP="0037636A">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7ED87489" w14:textId="77777777" w:rsidR="0037636A" w:rsidRPr="00DA2BC8" w:rsidRDefault="0037636A" w:rsidP="0037636A">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50FB99C3" w14:textId="77777777" w:rsidR="0037636A" w:rsidRPr="00686506" w:rsidRDefault="0037636A" w:rsidP="0037636A">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5F46C08E" w14:textId="77777777" w:rsidR="0037636A" w:rsidRPr="00DA2BC8" w:rsidRDefault="0037636A" w:rsidP="0037636A">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3855E4F3" w14:textId="77777777" w:rsidR="0037636A" w:rsidRPr="00DA2BC8" w:rsidRDefault="0037636A" w:rsidP="0037636A">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523CFE31" w14:textId="77777777" w:rsidR="0037636A" w:rsidRPr="00047807" w:rsidRDefault="0037636A" w:rsidP="0037636A">
      <w:pPr>
        <w:widowControl w:val="0"/>
        <w:autoSpaceDE w:val="0"/>
        <w:autoSpaceDN w:val="0"/>
        <w:adjustRightInd w:val="0"/>
        <w:ind w:right="51"/>
        <w:contextualSpacing/>
        <w:rPr>
          <w:b/>
          <w:bCs/>
        </w:rPr>
      </w:pPr>
      <w:r w:rsidRPr="00047807">
        <w:rPr>
          <w:b/>
          <w:bCs/>
        </w:rPr>
        <w:t>Мукормикоз придаточных пазух носа</w:t>
      </w:r>
    </w:p>
    <w:p w14:paraId="08F07552" w14:textId="77777777" w:rsidR="0037636A" w:rsidRPr="00DA2BC8" w:rsidRDefault="0037636A" w:rsidP="0037636A">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0BD18443" w14:textId="77777777" w:rsidR="0037636A" w:rsidRPr="00DA2BC8" w:rsidRDefault="0037636A" w:rsidP="0037636A">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7FCBBE06" w14:textId="77777777" w:rsidR="0037636A" w:rsidRPr="00DA2BC8" w:rsidRDefault="0037636A" w:rsidP="0037636A">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4645FB84" w14:textId="77777777" w:rsidR="0037636A" w:rsidRPr="00DA2BC8" w:rsidRDefault="0037636A" w:rsidP="0037636A">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05CEE33A" w14:textId="77777777" w:rsidR="0037636A" w:rsidRPr="00047807" w:rsidRDefault="0037636A" w:rsidP="0037636A">
      <w:pPr>
        <w:widowControl w:val="0"/>
        <w:autoSpaceDE w:val="0"/>
        <w:autoSpaceDN w:val="0"/>
        <w:adjustRightInd w:val="0"/>
        <w:ind w:right="51"/>
        <w:contextualSpacing/>
        <w:rPr>
          <w:b/>
          <w:bCs/>
        </w:rPr>
      </w:pPr>
      <w:r w:rsidRPr="00047807">
        <w:rPr>
          <w:b/>
          <w:bCs/>
        </w:rPr>
        <w:t>Мукормикоз кожи и мягких тканей</w:t>
      </w:r>
    </w:p>
    <w:p w14:paraId="6CEFED9A" w14:textId="77777777" w:rsidR="0037636A" w:rsidRPr="00DA2BC8" w:rsidRDefault="0037636A" w:rsidP="0037636A">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4B7B1C5D" w14:textId="77777777" w:rsidR="0037636A" w:rsidRPr="00DA2BC8" w:rsidRDefault="0037636A" w:rsidP="0037636A">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4CFBF985" w14:textId="77777777" w:rsidR="0037636A" w:rsidRDefault="0037636A" w:rsidP="0037636A">
      <w:pPr>
        <w:widowControl w:val="0"/>
        <w:autoSpaceDE w:val="0"/>
        <w:autoSpaceDN w:val="0"/>
        <w:adjustRightInd w:val="0"/>
        <w:ind w:right="50"/>
        <w:contextualSpacing/>
        <w:rPr>
          <w:b/>
          <w:bCs/>
        </w:rPr>
      </w:pPr>
    </w:p>
    <w:p w14:paraId="79A04612" w14:textId="21B6C530" w:rsidR="0037636A" w:rsidRPr="00144984" w:rsidRDefault="0037636A" w:rsidP="0037636A">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00,101,107,112]","plainTextFormattedCitation":"[100,101,107,112]","previouslyFormattedCitation":"[100,101,107,112]"},"properties":{"noteIndex":0},"schema":"https://github.com/citation-style-language/schema/raw/master/csl-citation.json"}</w:instrText>
      </w:r>
      <w:r>
        <w:rPr>
          <w:b/>
        </w:rPr>
        <w:fldChar w:fldCharType="separate"/>
      </w:r>
      <w:r w:rsidR="00BA021B" w:rsidRPr="00BA021B">
        <w:rPr>
          <w:noProof/>
        </w:rPr>
        <w:t>[100,101,107,112]</w:t>
      </w:r>
      <w:r>
        <w:rPr>
          <w:b/>
        </w:rPr>
        <w:fldChar w:fldCharType="end"/>
      </w:r>
    </w:p>
    <w:p w14:paraId="14AD09D1" w14:textId="77777777" w:rsidR="0037636A" w:rsidRPr="00144984" w:rsidRDefault="0037636A" w:rsidP="0037636A">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4D5E5258" w14:textId="77777777" w:rsidR="0037636A" w:rsidRPr="00144984" w:rsidRDefault="0037636A" w:rsidP="0037636A">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3689D562" w14:textId="77777777" w:rsidR="0037636A" w:rsidRPr="00DA2BC8" w:rsidRDefault="0037636A" w:rsidP="0037636A">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60CBDB27" w14:textId="77777777" w:rsidR="0037636A" w:rsidRPr="00DA2BC8" w:rsidRDefault="0037636A" w:rsidP="0037636A">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07A35D1C" w14:textId="77777777" w:rsidR="0037636A" w:rsidRPr="00686506" w:rsidRDefault="0037636A" w:rsidP="0037636A">
      <w:pPr>
        <w:widowControl w:val="0"/>
        <w:autoSpaceDE w:val="0"/>
        <w:autoSpaceDN w:val="0"/>
        <w:adjustRightInd w:val="0"/>
        <w:ind w:right="51"/>
        <w:contextualSpacing/>
        <w:rPr>
          <w:i/>
          <w:iCs/>
          <w:u w:val="single"/>
        </w:rPr>
      </w:pPr>
      <w:r w:rsidRPr="00686506">
        <w:rPr>
          <w:i/>
          <w:iCs/>
          <w:u w:val="single"/>
        </w:rPr>
        <w:t xml:space="preserve">Сцедоспориоз </w:t>
      </w:r>
    </w:p>
    <w:p w14:paraId="2137AAE7" w14:textId="77777777" w:rsidR="0037636A" w:rsidRPr="00DA2BC8" w:rsidRDefault="0037636A" w:rsidP="0037636A">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6FA42E71" w14:textId="77777777" w:rsidR="0037636A" w:rsidRPr="00686506" w:rsidRDefault="0037636A" w:rsidP="0037636A">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08968CAE" w14:textId="77777777" w:rsidR="0037636A" w:rsidRPr="00DA2BC8" w:rsidRDefault="0037636A" w:rsidP="0037636A">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129FAAC8" w14:textId="77777777" w:rsidR="0037636A" w:rsidRDefault="0037636A" w:rsidP="0037636A">
      <w:pPr>
        <w:widowControl w:val="0"/>
        <w:autoSpaceDE w:val="0"/>
        <w:autoSpaceDN w:val="0"/>
        <w:adjustRightInd w:val="0"/>
        <w:ind w:right="50"/>
        <w:contextualSpacing/>
        <w:rPr>
          <w:b/>
          <w:bCs/>
        </w:rPr>
      </w:pPr>
    </w:p>
    <w:p w14:paraId="12677DA5" w14:textId="0306196E" w:rsidR="0037636A" w:rsidRPr="00084B8B" w:rsidRDefault="0037636A" w:rsidP="0037636A">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987CC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00,101,107,113]","plainTextFormattedCitation":"[100,101,107,113]","previouslyFormattedCitation":"[100,101,107,113]"},"properties":{"noteIndex":0},"schema":"https://github.com/citation-style-language/schema/raw/master/csl-citation.json"}</w:instrText>
      </w:r>
      <w:r>
        <w:rPr>
          <w:b/>
        </w:rPr>
        <w:fldChar w:fldCharType="separate"/>
      </w:r>
      <w:r w:rsidR="00BA021B" w:rsidRPr="00BA021B">
        <w:rPr>
          <w:noProof/>
        </w:rPr>
        <w:t>[100,101,107,113]</w:t>
      </w:r>
      <w:r>
        <w:rPr>
          <w:b/>
        </w:rPr>
        <w:fldChar w:fldCharType="end"/>
      </w:r>
    </w:p>
    <w:p w14:paraId="274BE541" w14:textId="77777777" w:rsidR="0037636A" w:rsidRPr="00DA2BC8" w:rsidRDefault="0037636A" w:rsidP="0037636A">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25A6BEF0" w14:textId="77777777" w:rsidR="0037636A" w:rsidRPr="00DA2BC8" w:rsidRDefault="0037636A" w:rsidP="0037636A">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08F7CC3E" w14:textId="77777777" w:rsidR="0037636A" w:rsidRPr="00686506" w:rsidRDefault="0037636A" w:rsidP="0037636A">
      <w:pPr>
        <w:widowControl w:val="0"/>
        <w:autoSpaceDE w:val="0"/>
        <w:autoSpaceDN w:val="0"/>
        <w:adjustRightInd w:val="0"/>
        <w:ind w:right="50"/>
        <w:contextualSpacing/>
        <w:rPr>
          <w:i/>
          <w:iCs/>
        </w:rPr>
      </w:pPr>
      <w:r w:rsidRPr="00686506">
        <w:rPr>
          <w:i/>
          <w:iCs/>
          <w:u w:val="single"/>
        </w:rPr>
        <w:t>Факторы риска</w:t>
      </w:r>
    </w:p>
    <w:p w14:paraId="25630BD7" w14:textId="77777777" w:rsidR="0037636A" w:rsidRPr="00DA2BC8" w:rsidRDefault="0037636A" w:rsidP="0037636A">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63C9FC1D" w14:textId="77777777" w:rsidR="0037636A" w:rsidRPr="00686506" w:rsidRDefault="0037636A" w:rsidP="0037636A">
      <w:pPr>
        <w:widowControl w:val="0"/>
        <w:autoSpaceDE w:val="0"/>
        <w:autoSpaceDN w:val="0"/>
        <w:adjustRightInd w:val="0"/>
        <w:ind w:right="50"/>
        <w:contextualSpacing/>
        <w:rPr>
          <w:i/>
          <w:iCs/>
          <w:u w:val="single"/>
        </w:rPr>
      </w:pPr>
      <w:r w:rsidRPr="00686506">
        <w:rPr>
          <w:i/>
          <w:iCs/>
          <w:u w:val="single"/>
        </w:rPr>
        <w:t>Симптомы</w:t>
      </w:r>
    </w:p>
    <w:p w14:paraId="56D9C98A" w14:textId="77777777" w:rsidR="0037636A" w:rsidRPr="00DA2BC8" w:rsidRDefault="0037636A" w:rsidP="0037636A">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7C158746" w14:textId="77777777" w:rsidR="0037636A" w:rsidRPr="00DA2BC8" w:rsidRDefault="0037636A" w:rsidP="0037636A">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60F387F5" w14:textId="77777777" w:rsidR="0037636A" w:rsidRPr="00DA2BC8" w:rsidRDefault="0037636A" w:rsidP="0037636A">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79B3A1D6" w14:textId="77777777" w:rsidR="0037636A" w:rsidRPr="00DA2BC8" w:rsidRDefault="0037636A" w:rsidP="0037636A">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7B5474CB" w14:textId="77777777" w:rsidR="0037636A" w:rsidRPr="00DA2BC8" w:rsidRDefault="0037636A" w:rsidP="0037636A">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721178DE" w14:textId="77777777" w:rsidR="0037636A" w:rsidRPr="00686506" w:rsidRDefault="0037636A" w:rsidP="0037636A">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2356D6DC" w14:textId="77777777" w:rsidR="0037636A" w:rsidRPr="00DA2BC8" w:rsidRDefault="0037636A" w:rsidP="0037636A">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557D734A" w14:textId="77777777" w:rsidR="0037636A" w:rsidRPr="00DA2BC8" w:rsidRDefault="0037636A" w:rsidP="0037636A">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8BCAEA8" w14:textId="77777777" w:rsidR="0037636A" w:rsidRPr="00DA2BC8" w:rsidRDefault="0037636A" w:rsidP="0037636A">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09853588" w14:textId="77777777" w:rsidR="0037636A" w:rsidRPr="00DA2BC8" w:rsidRDefault="0037636A" w:rsidP="0037636A">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5663555B" w14:textId="406602E6" w:rsidR="0037636A" w:rsidRDefault="0037636A" w:rsidP="0037636A">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248A132E" w14:textId="76040488" w:rsidR="00CC29B1" w:rsidRDefault="00CC29B1" w:rsidP="0037636A">
      <w:pPr>
        <w:widowControl w:val="0"/>
        <w:autoSpaceDE w:val="0"/>
        <w:autoSpaceDN w:val="0"/>
        <w:adjustRightInd w:val="0"/>
        <w:ind w:right="50"/>
        <w:contextualSpacing/>
      </w:pPr>
    </w:p>
    <w:p w14:paraId="1A368C12" w14:textId="179C7CA5" w:rsidR="00987CCD" w:rsidRPr="00987CCD" w:rsidRDefault="00CC29B1" w:rsidP="00987CCD">
      <w:pPr>
        <w:pStyle w:val="2"/>
      </w:pPr>
      <w:bookmarkStart w:id="83" w:name="_Toc65586416"/>
      <w:r w:rsidRPr="009E610C">
        <w:t>7.1</w:t>
      </w:r>
      <w:r>
        <w:t xml:space="preserve">4. </w:t>
      </w:r>
      <w:r w:rsidR="00987CCD" w:rsidRPr="00C15639">
        <w:t>Диагностика и лечение септического шока и острой дыхательной недостаточности у гематологических пациентов</w:t>
      </w:r>
      <w:bookmarkEnd w:id="83"/>
    </w:p>
    <w:p w14:paraId="39A85A24" w14:textId="77777777" w:rsidR="00987CCD" w:rsidRPr="00C15639" w:rsidRDefault="00987CCD" w:rsidP="00987CCD">
      <w:pPr>
        <w:pStyle w:val="Normal11"/>
        <w:spacing w:before="0"/>
      </w:pPr>
    </w:p>
    <w:p w14:paraId="0A96FB7C" w14:textId="77777777" w:rsidR="00987CCD" w:rsidRPr="00C15639" w:rsidRDefault="00987CCD" w:rsidP="0080004F">
      <w:pPr>
        <w:pStyle w:val="Normal11"/>
        <w:spacing w:before="0" w:line="360" w:lineRule="auto"/>
        <w:jc w:val="both"/>
        <w:rPr>
          <w:i/>
          <w:u w:val="single"/>
        </w:rPr>
      </w:pPr>
      <w:r w:rsidRPr="00C15639">
        <w:rPr>
          <w:i/>
          <w:u w:val="single"/>
        </w:rPr>
        <w:t>Сепсис и септический шок</w:t>
      </w:r>
    </w:p>
    <w:p w14:paraId="5D3A86CE" w14:textId="77777777" w:rsidR="00987CCD" w:rsidRPr="00C15639" w:rsidRDefault="00987CCD" w:rsidP="0080004F">
      <w:pPr>
        <w:pStyle w:val="Normal11"/>
        <w:spacing w:before="0" w:line="360" w:lineRule="auto"/>
        <w:ind w:firstLine="699"/>
        <w:jc w:val="both"/>
      </w:pPr>
      <w:r w:rsidRPr="00C15639">
        <w:t>Сепсис — это угрожающая жизни органная дисфункция, вызванная нарушенным ответом организма больного на инфекцию. Сепсис регистрируется у 30% онкогематологических больных после проведения курсов химиотерапии и является одной из наиболее частых причин перевода их в отделение реанимации и интенсивной терапии (ОРИТ).</w:t>
      </w:r>
    </w:p>
    <w:p w14:paraId="295286F9" w14:textId="77777777" w:rsidR="00987CCD" w:rsidRPr="00C15639" w:rsidRDefault="00987CCD" w:rsidP="00987CCD">
      <w:pPr>
        <w:ind w:firstLine="699"/>
        <w:rPr>
          <w:szCs w:val="24"/>
          <w:lang w:eastAsia="ru-RU"/>
        </w:rPr>
      </w:pPr>
      <w:r w:rsidRPr="00C15639">
        <w:rPr>
          <w:szCs w:val="24"/>
          <w:lang w:eastAsia="ru-RU"/>
        </w:rPr>
        <w:t>Сепсис является одним из факторов риска смертности у онкогематологических пациентов. Одним из наиболее тяжелых проявлений сепсиса является септический шок, который у этой категории больных является независимым предиктором летального исхода. Септический шок является одной из наиболее частых причин госпитализации в ОРИТ – 42%, а также является самой частой причиной смерти. Выживаемость при септическом шоке у больных в состоянии агранулоцитоза, по некоторым данным, составляет всего 27%. Хотя за последнее время выживаемость у онкогематологических пациентов с септическим шоком увеличилась, однако смертность все еще остается высокой и во многом зависит от оснащенности палаты интенсивной терапии, действий персонала при лечении больных с септическим шоком.</w:t>
      </w:r>
    </w:p>
    <w:p w14:paraId="5E10B4C7" w14:textId="77777777" w:rsidR="00987CCD" w:rsidRPr="00C15639" w:rsidRDefault="00987CCD" w:rsidP="00987CCD">
      <w:pPr>
        <w:ind w:firstLine="699"/>
        <w:rPr>
          <w:szCs w:val="24"/>
          <w:lang w:eastAsia="ru-RU"/>
        </w:rPr>
      </w:pPr>
      <w:r w:rsidRPr="00C15639">
        <w:rPr>
          <w:szCs w:val="24"/>
          <w:lang w:eastAsia="ru-RU"/>
        </w:rPr>
        <w:t>Изучение клинических проявлений сепсиса у онкогематологических больных показало, что в 35% случаев его первые симптомы возникают в течение недели до выделения бактерий из крови, причем значимо чаще при сепсисе, обусловленном неферментирующими бактериями (56%) в сравнении с энтеробактериями (26%). У 33% больных гемобластозами лихорадка возникала лишь за сутки до развития септического шока. У онкогематологических больных обычно имеет место снижение уровня Ig</w:t>
      </w:r>
      <w:r w:rsidRPr="00C15639">
        <w:rPr>
          <w:szCs w:val="24"/>
          <w:lang w:val="en-US" w:eastAsia="ru-RU"/>
        </w:rPr>
        <w:t>G</w:t>
      </w:r>
      <w:r w:rsidRPr="00C15639">
        <w:rPr>
          <w:szCs w:val="24"/>
          <w:lang w:eastAsia="ru-RU"/>
        </w:rPr>
        <w:t xml:space="preserve"> и </w:t>
      </w:r>
      <w:r w:rsidRPr="00C15639">
        <w:rPr>
          <w:szCs w:val="24"/>
          <w:lang w:val="en-US" w:eastAsia="ru-RU"/>
        </w:rPr>
        <w:t>IgM</w:t>
      </w:r>
      <w:r w:rsidRPr="00C15639">
        <w:rPr>
          <w:szCs w:val="24"/>
          <w:lang w:eastAsia="ru-RU"/>
        </w:rPr>
        <w:t>, персистирует нейтропения, что также способствует развитию инфекционных осложнений. Таким образом, можно говорить о расширении понятия сепсис в онкогематологии. Необходимо подозревать сепсис у каждого больного онкогематологическим заболеванием или депрессией кроветоворения с фебрильной лихорадкой и даже нормальными уровнями маркеров воспаления, начинать или видоизменять таким пациентам антибиотическую терапию как можно раньше. Необходимо активное проведение комплекса диагностических исследований, повторение их, изменение тактики антимикробной терапии при отрицательных результатах у этих больных.</w:t>
      </w:r>
    </w:p>
    <w:p w14:paraId="41F42A95" w14:textId="77777777" w:rsidR="00987CCD" w:rsidRPr="00C15639" w:rsidRDefault="00987CCD" w:rsidP="00987CCD">
      <w:pPr>
        <w:ind w:firstLine="699"/>
        <w:rPr>
          <w:szCs w:val="24"/>
          <w:lang w:eastAsia="ru-RU"/>
        </w:rPr>
      </w:pPr>
      <w:r w:rsidRPr="00C15639">
        <w:rPr>
          <w:szCs w:val="24"/>
          <w:lang w:eastAsia="ru-RU"/>
        </w:rPr>
        <w:t xml:space="preserve">Определение понятия «сепсис» за последние годы претерпело ряд существенных изменений. </w:t>
      </w:r>
    </w:p>
    <w:p w14:paraId="4F126C5F" w14:textId="77777777" w:rsidR="00987CCD" w:rsidRPr="00C15639" w:rsidRDefault="00987CCD" w:rsidP="00987CCD">
      <w:pPr>
        <w:ind w:firstLine="699"/>
        <w:rPr>
          <w:szCs w:val="24"/>
          <w:lang w:eastAsia="ru-RU"/>
        </w:rPr>
      </w:pPr>
      <w:r w:rsidRPr="00C15639">
        <w:rPr>
          <w:szCs w:val="24"/>
          <w:lang w:eastAsia="ru-RU"/>
        </w:rPr>
        <w:t xml:space="preserve">В 1991 г. на согласительной конференции Американского колледжа пульмонологов и Общества специалистов критической медицины — ACCP/SCCM, состоявшейся в Чикаго, было дано определение сепсиса как системной реакции организма на инфекционный очаг («Сепсис-1»). Согласно этой концепции, выделяли синдром системного воспалительной реакции, сепсис, тяжелый сепсис, синдром полиорганной дисфункции, септической шок. </w:t>
      </w:r>
    </w:p>
    <w:p w14:paraId="10D454FA" w14:textId="77777777" w:rsidR="00987CCD" w:rsidRPr="00C15639" w:rsidRDefault="00987CCD" w:rsidP="00987CCD">
      <w:pPr>
        <w:ind w:firstLine="699"/>
        <w:rPr>
          <w:szCs w:val="24"/>
          <w:lang w:eastAsia="ru-RU"/>
        </w:rPr>
      </w:pPr>
      <w:r w:rsidRPr="00C15639">
        <w:rPr>
          <w:szCs w:val="24"/>
          <w:lang w:eastAsia="ru-RU"/>
        </w:rPr>
        <w:t>В 2001 г. в этом определении был расширен список диагностических критериев, однако определение сепсиса, септического шока и органной дисфункции осталось в основном без изменений («Сепсис-2»).</w:t>
      </w:r>
    </w:p>
    <w:p w14:paraId="3CCCB3D7" w14:textId="0988BD0F" w:rsidR="00987CCD" w:rsidRPr="00C15639" w:rsidRDefault="00987CCD" w:rsidP="00987CCD">
      <w:pPr>
        <w:rPr>
          <w:szCs w:val="24"/>
          <w:lang w:eastAsia="ru-RU"/>
        </w:rPr>
      </w:pPr>
      <w:r w:rsidRPr="00C15639">
        <w:rPr>
          <w:szCs w:val="24"/>
          <w:lang w:eastAsia="ru-RU"/>
        </w:rPr>
        <w:t>В январе 2014 г. Европейское общество специалистов интенсивной терапии (European Society of Intensive Care Medicine) и Общество специалистов критической медицины (Society of Critical Care Medicine) создали рабочую группу по разработке нового определения сепсиса. Это новое определение сепсиса и его осложнений получило название «Сепсис-3»</w:t>
      </w:r>
      <w:r w:rsidRPr="005E58DC">
        <w:rPr>
          <w:szCs w:val="24"/>
          <w:lang w:eastAsia="ru-RU"/>
        </w:rPr>
        <w:t xml:space="preserve"> </w:t>
      </w:r>
      <w:r>
        <w:rPr>
          <w:szCs w:val="24"/>
          <w:lang w:eastAsia="ru-RU"/>
        </w:rPr>
        <w:fldChar w:fldCharType="begin" w:fldLock="1"/>
      </w:r>
      <w:r w:rsidR="00A07851">
        <w:rPr>
          <w:szCs w:val="24"/>
          <w:lang w:eastAsia="ru-RU"/>
        </w:rPr>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volume":"315"},"uris":["http://www.mendeley.com/documents/?uuid=7a82ce29-56d4-3507-a1c5-e9dc199012e8"]}],"mendeley":{"formattedCitation":"[114]","plainTextFormattedCitation":"[114]","previouslyFormattedCitation":"[114]"},"properties":{"noteIndex":0},"schema":"https://github.com/citation-style-language/schema/raw/master/csl-citation.json"}</w:instrText>
      </w:r>
      <w:r>
        <w:rPr>
          <w:szCs w:val="24"/>
          <w:lang w:eastAsia="ru-RU"/>
        </w:rPr>
        <w:fldChar w:fldCharType="separate"/>
      </w:r>
      <w:r w:rsidRPr="00987CCD">
        <w:rPr>
          <w:noProof/>
          <w:szCs w:val="24"/>
          <w:lang w:eastAsia="ru-RU"/>
        </w:rPr>
        <w:t>[114]</w:t>
      </w:r>
      <w:r>
        <w:rPr>
          <w:szCs w:val="24"/>
          <w:lang w:eastAsia="ru-RU"/>
        </w:rPr>
        <w:fldChar w:fldCharType="end"/>
      </w:r>
      <w:r w:rsidRPr="00C15639">
        <w:rPr>
          <w:szCs w:val="24"/>
          <w:lang w:eastAsia="ru-RU"/>
        </w:rPr>
        <w:t>.</w:t>
      </w:r>
    </w:p>
    <w:p w14:paraId="141C21B7" w14:textId="77777777" w:rsidR="00987CCD" w:rsidRDefault="00987CCD" w:rsidP="00987CCD">
      <w:pPr>
        <w:ind w:firstLine="708"/>
        <w:rPr>
          <w:b/>
          <w:bCs/>
          <w:lang w:eastAsia="ru-RU"/>
        </w:rPr>
      </w:pPr>
    </w:p>
    <w:p w14:paraId="16461E75" w14:textId="77777777" w:rsidR="00987CCD" w:rsidRPr="00955814" w:rsidRDefault="00987CCD" w:rsidP="00987CCD">
      <w:pPr>
        <w:ind w:firstLine="708"/>
        <w:rPr>
          <w:b/>
          <w:bCs/>
          <w:lang w:eastAsia="ru-RU"/>
        </w:rPr>
      </w:pPr>
      <w:r w:rsidRPr="00955814">
        <w:rPr>
          <w:b/>
          <w:bCs/>
          <w:lang w:eastAsia="ru-RU"/>
        </w:rPr>
        <w:t>«Сепсис-3»: отличительные особенности</w:t>
      </w:r>
    </w:p>
    <w:p w14:paraId="1B0B3218" w14:textId="77777777" w:rsidR="00987CCD" w:rsidRPr="00C15639" w:rsidRDefault="00987CCD" w:rsidP="00987CCD">
      <w:pPr>
        <w:rPr>
          <w:b/>
          <w:szCs w:val="24"/>
        </w:rPr>
      </w:pPr>
      <w:r w:rsidRPr="00C15639">
        <w:rPr>
          <w:b/>
          <w:szCs w:val="24"/>
        </w:rPr>
        <w:t>1. Системная воспалительная реакция в настоящее время не рассматривается как критерий сепсиса.</w:t>
      </w:r>
    </w:p>
    <w:p w14:paraId="178D700E" w14:textId="77777777" w:rsidR="00987CCD" w:rsidRPr="00C15639" w:rsidRDefault="00987CCD" w:rsidP="00987CCD">
      <w:pPr>
        <w:rPr>
          <w:b/>
          <w:bCs/>
          <w:szCs w:val="24"/>
        </w:rPr>
      </w:pPr>
      <w:r w:rsidRPr="00C15639">
        <w:rPr>
          <w:szCs w:val="24"/>
          <w:lang w:eastAsia="ru-RU"/>
        </w:rPr>
        <w:t>Сепсис — это угрожающая жизни органная дисфункция, вызванная нарушенным ответом организма больного на инфекцию.</w:t>
      </w:r>
    </w:p>
    <w:p w14:paraId="28107871" w14:textId="77777777" w:rsidR="00987CCD" w:rsidRPr="00C15639" w:rsidRDefault="00987CCD" w:rsidP="00987CCD">
      <w:pPr>
        <w:rPr>
          <w:b/>
          <w:szCs w:val="24"/>
        </w:rPr>
      </w:pPr>
      <w:r w:rsidRPr="00C15639">
        <w:rPr>
          <w:b/>
          <w:szCs w:val="24"/>
        </w:rPr>
        <w:t xml:space="preserve">2. Системная воспалительная реакция заменена шкалой органной недостаточности </w:t>
      </w:r>
      <w:r w:rsidRPr="00C15639">
        <w:rPr>
          <w:b/>
          <w:szCs w:val="24"/>
          <w:lang w:val="en-US"/>
        </w:rPr>
        <w:t>qSOFA</w:t>
      </w:r>
      <w:r w:rsidRPr="00C15639">
        <w:rPr>
          <w:b/>
          <w:szCs w:val="24"/>
        </w:rPr>
        <w:t xml:space="preserve"> (</w:t>
      </w:r>
      <w:r w:rsidRPr="00C15639">
        <w:rPr>
          <w:b/>
          <w:szCs w:val="24"/>
          <w:lang w:val="en-US"/>
        </w:rPr>
        <w:t>quick</w:t>
      </w:r>
      <w:r w:rsidRPr="00C15639">
        <w:rPr>
          <w:b/>
          <w:szCs w:val="24"/>
        </w:rPr>
        <w:t xml:space="preserve"> </w:t>
      </w:r>
      <w:r w:rsidRPr="00C15639">
        <w:rPr>
          <w:b/>
          <w:szCs w:val="24"/>
          <w:lang w:val="en-US"/>
        </w:rPr>
        <w:t>Sequential</w:t>
      </w:r>
      <w:r w:rsidRPr="00C15639">
        <w:rPr>
          <w:b/>
          <w:szCs w:val="24"/>
        </w:rPr>
        <w:t xml:space="preserve"> </w:t>
      </w:r>
      <w:r w:rsidRPr="00C15639">
        <w:rPr>
          <w:b/>
          <w:szCs w:val="24"/>
          <w:lang w:val="en-US"/>
        </w:rPr>
        <w:t>Organ</w:t>
      </w:r>
      <w:r w:rsidRPr="00C15639">
        <w:rPr>
          <w:b/>
          <w:szCs w:val="24"/>
        </w:rPr>
        <w:t xml:space="preserve"> </w:t>
      </w:r>
      <w:r w:rsidRPr="00C15639">
        <w:rPr>
          <w:b/>
          <w:szCs w:val="24"/>
          <w:lang w:val="en-US"/>
        </w:rPr>
        <w:t>Failure</w:t>
      </w:r>
      <w:r w:rsidRPr="00C15639">
        <w:rPr>
          <w:b/>
          <w:szCs w:val="24"/>
        </w:rPr>
        <w:t xml:space="preserve"> </w:t>
      </w:r>
      <w:r w:rsidRPr="00C15639">
        <w:rPr>
          <w:b/>
          <w:szCs w:val="24"/>
          <w:lang w:val="en-US"/>
        </w:rPr>
        <w:t>Assessment</w:t>
      </w:r>
      <w:r w:rsidRPr="00C15639">
        <w:rPr>
          <w:b/>
          <w:szCs w:val="24"/>
        </w:rPr>
        <w:t>).</w:t>
      </w:r>
    </w:p>
    <w:p w14:paraId="1AE9591A" w14:textId="77777777" w:rsidR="00987CCD" w:rsidRPr="00C15639" w:rsidRDefault="00987CCD" w:rsidP="00987CCD">
      <w:pPr>
        <w:rPr>
          <w:szCs w:val="24"/>
          <w:lang w:eastAsia="ru-RU"/>
        </w:rPr>
      </w:pPr>
      <w:r w:rsidRPr="00C15639">
        <w:rPr>
          <w:szCs w:val="24"/>
          <w:lang w:eastAsia="ru-RU"/>
        </w:rPr>
        <w:t>Новые критерии qSOFA разработаны в качестве быстрого и простого инструмента, позволяющего идентифицировать сепсис в любых условиях. В отличие от SOFA, для шкалы qSOFA не требуются лабораторные тесты.</w:t>
      </w:r>
    </w:p>
    <w:p w14:paraId="050BE9F4" w14:textId="77777777" w:rsidR="00987CCD" w:rsidRPr="00C15639" w:rsidRDefault="00987CCD" w:rsidP="00987CCD">
      <w:pPr>
        <w:rPr>
          <w:szCs w:val="24"/>
          <w:lang w:eastAsia="ru-RU"/>
        </w:rPr>
      </w:pPr>
      <w:r w:rsidRPr="00C15639">
        <w:rPr>
          <w:szCs w:val="24"/>
          <w:lang w:eastAsia="ru-RU"/>
        </w:rPr>
        <w:t>Положительная шкала qSOFA помогает клиницисту увидеть органную дисфункцию, начать или эскалировать терапию, согласно принятым в интенсивной терапии правилам.</w:t>
      </w:r>
    </w:p>
    <w:p w14:paraId="351AEF43" w14:textId="77777777" w:rsidR="00987CCD" w:rsidRPr="00C15639" w:rsidRDefault="00987CCD" w:rsidP="00987CCD">
      <w:pPr>
        <w:rPr>
          <w:szCs w:val="24"/>
          <w:lang w:eastAsia="ru-RU"/>
        </w:rPr>
      </w:pPr>
      <w:r w:rsidRPr="00C15639">
        <w:rPr>
          <w:szCs w:val="24"/>
          <w:lang w:eastAsia="ru-RU"/>
        </w:rPr>
        <w:t>Диагноз сепсиса устанавливается при подозрении на инфекцию и положительной qSOFA, то есть ≥ 2 критериев из следующих:</w:t>
      </w:r>
    </w:p>
    <w:p w14:paraId="6559AAF7" w14:textId="77777777" w:rsidR="00987CCD" w:rsidRPr="00C15639" w:rsidRDefault="00987CCD" w:rsidP="00987CCD">
      <w:pPr>
        <w:pStyle w:val="Number1"/>
        <w:spacing w:before="0"/>
        <w:ind w:firstLine="709"/>
        <w:rPr>
          <w:szCs w:val="24"/>
        </w:rPr>
      </w:pPr>
      <w:r w:rsidRPr="00C15639">
        <w:rPr>
          <w:szCs w:val="24"/>
        </w:rPr>
        <w:t>1.</w:t>
      </w:r>
      <w:r w:rsidRPr="00C15639">
        <w:rPr>
          <w:szCs w:val="24"/>
        </w:rPr>
        <w:tab/>
        <w:t>Нарушенный ментальный статус (шкала комы Глазго &lt; 15).</w:t>
      </w:r>
    </w:p>
    <w:p w14:paraId="3C00A677" w14:textId="77777777" w:rsidR="00987CCD" w:rsidRPr="00C15639" w:rsidRDefault="00987CCD" w:rsidP="00987CCD">
      <w:pPr>
        <w:pStyle w:val="Number1"/>
        <w:spacing w:before="0"/>
        <w:ind w:firstLine="709"/>
        <w:rPr>
          <w:szCs w:val="24"/>
        </w:rPr>
      </w:pPr>
      <w:r w:rsidRPr="00C15639">
        <w:rPr>
          <w:szCs w:val="24"/>
        </w:rPr>
        <w:t>2.</w:t>
      </w:r>
      <w:r w:rsidRPr="00C15639">
        <w:rPr>
          <w:szCs w:val="24"/>
        </w:rPr>
        <w:tab/>
        <w:t>Систолическое АД ≤ 100 мм рт. ст.</w:t>
      </w:r>
    </w:p>
    <w:p w14:paraId="7FFEE9CF" w14:textId="77777777" w:rsidR="00987CCD" w:rsidRPr="00C15639" w:rsidRDefault="00987CCD" w:rsidP="00987CCD">
      <w:pPr>
        <w:pStyle w:val="Number1"/>
        <w:spacing w:before="0"/>
        <w:ind w:firstLine="709"/>
        <w:rPr>
          <w:szCs w:val="24"/>
        </w:rPr>
      </w:pPr>
      <w:r w:rsidRPr="00C15639">
        <w:rPr>
          <w:szCs w:val="24"/>
        </w:rPr>
        <w:t>3.</w:t>
      </w:r>
      <w:r w:rsidRPr="00C15639">
        <w:rPr>
          <w:szCs w:val="24"/>
        </w:rPr>
        <w:tab/>
        <w:t>Число дыханий ≥ 22/мин.</w:t>
      </w:r>
    </w:p>
    <w:p w14:paraId="715CAE72" w14:textId="77777777" w:rsidR="00987CCD" w:rsidRPr="00C15639" w:rsidRDefault="00987CCD" w:rsidP="00987CCD">
      <w:pPr>
        <w:rPr>
          <w:b/>
          <w:bCs/>
          <w:szCs w:val="24"/>
        </w:rPr>
      </w:pPr>
      <w:r w:rsidRPr="00C15639">
        <w:rPr>
          <w:b/>
          <w:bCs/>
          <w:szCs w:val="24"/>
        </w:rPr>
        <w:t xml:space="preserve">3. Шкала органной недостаточности </w:t>
      </w:r>
      <w:r w:rsidRPr="00C15639">
        <w:rPr>
          <w:b/>
          <w:bCs/>
          <w:szCs w:val="24"/>
          <w:lang w:val="en-US"/>
        </w:rPr>
        <w:t>SOFA</w:t>
      </w:r>
      <w:r w:rsidRPr="00C15639">
        <w:rPr>
          <w:b/>
          <w:bCs/>
          <w:szCs w:val="24"/>
        </w:rPr>
        <w:t xml:space="preserve"> (</w:t>
      </w:r>
      <w:r w:rsidRPr="00C15639">
        <w:rPr>
          <w:b/>
          <w:szCs w:val="24"/>
        </w:rPr>
        <w:t xml:space="preserve">Sepsis-related Organ Failure Assessment) </w:t>
      </w:r>
      <w:r w:rsidRPr="00C15639">
        <w:rPr>
          <w:b/>
          <w:bCs/>
          <w:szCs w:val="24"/>
        </w:rPr>
        <w:t>используется в настоящее время для клинической характеристики септических больных.</w:t>
      </w:r>
    </w:p>
    <w:p w14:paraId="0B9D3C2F" w14:textId="77777777" w:rsidR="00987CCD" w:rsidRPr="00C15639" w:rsidRDefault="00987CCD" w:rsidP="00987CCD">
      <w:pPr>
        <w:rPr>
          <w:szCs w:val="24"/>
          <w:lang w:eastAsia="ru-RU"/>
        </w:rPr>
      </w:pPr>
      <w:r w:rsidRPr="00C15639">
        <w:rPr>
          <w:szCs w:val="24"/>
          <w:lang w:eastAsia="ru-RU"/>
        </w:rPr>
        <w:t>Шкалы SOFA и qSOFA — «родные братья». Шкала SOFA — «золотой стандарт» для идентификации органной дисфункции у септических больных (таб.1). SOFA является лучшим предиктором госпитальной летальности, чем системная воспалительная реакция, ≥ 2 баллов по шкале SOFA означает увеличение от 2 до 25 раз риска смертельного исхода. SOFA учитывает 6 различных систем органов, придавая от 1 до 4 баллов для каждой системы. Повышение на 2 балла означает увеличение риска госпитальной летальности.</w:t>
      </w:r>
    </w:p>
    <w:p w14:paraId="2A1A98CA" w14:textId="77777777" w:rsidR="00987CCD" w:rsidRDefault="00987CCD" w:rsidP="00987CCD">
      <w:pPr>
        <w:pStyle w:val="table-name"/>
        <w:spacing w:before="0"/>
        <w:ind w:firstLine="0"/>
        <w:rPr>
          <w:szCs w:val="24"/>
          <w:lang w:val="ru-RU"/>
        </w:rPr>
      </w:pPr>
    </w:p>
    <w:p w14:paraId="59643C52" w14:textId="77777777" w:rsidR="00987CCD" w:rsidRPr="00C15639" w:rsidRDefault="00987CCD" w:rsidP="00987CCD">
      <w:pPr>
        <w:pStyle w:val="table-name"/>
        <w:spacing w:before="0"/>
        <w:ind w:firstLine="0"/>
        <w:rPr>
          <w:szCs w:val="24"/>
          <w:lang w:val="ru-RU"/>
        </w:rPr>
      </w:pPr>
      <w:r w:rsidRPr="00C15639">
        <w:rPr>
          <w:szCs w:val="24"/>
          <w:lang w:val="ru-RU"/>
        </w:rPr>
        <w:t xml:space="preserve">Таблица 1. Шкала </w:t>
      </w:r>
      <w:r w:rsidRPr="00C15639">
        <w:rPr>
          <w:szCs w:val="24"/>
        </w:rPr>
        <w:t>Sepsis</w:t>
      </w:r>
      <w:r w:rsidRPr="00C15639">
        <w:rPr>
          <w:szCs w:val="24"/>
          <w:lang w:val="ru-RU"/>
        </w:rPr>
        <w:t>-</w:t>
      </w:r>
      <w:r w:rsidRPr="00C15639">
        <w:rPr>
          <w:szCs w:val="24"/>
        </w:rPr>
        <w:t>related</w:t>
      </w:r>
      <w:r w:rsidRPr="00C15639">
        <w:rPr>
          <w:szCs w:val="24"/>
          <w:lang w:val="ru-RU"/>
        </w:rPr>
        <w:t xml:space="preserve"> </w:t>
      </w:r>
      <w:r w:rsidRPr="00C15639">
        <w:rPr>
          <w:szCs w:val="24"/>
        </w:rPr>
        <w:t>Organ</w:t>
      </w:r>
      <w:r w:rsidRPr="00C15639">
        <w:rPr>
          <w:szCs w:val="24"/>
          <w:lang w:val="ru-RU"/>
        </w:rPr>
        <w:t xml:space="preserve"> </w:t>
      </w:r>
      <w:r w:rsidRPr="00C15639">
        <w:rPr>
          <w:szCs w:val="24"/>
        </w:rPr>
        <w:t>Failure</w:t>
      </w:r>
      <w:r w:rsidRPr="00C15639">
        <w:rPr>
          <w:szCs w:val="24"/>
          <w:lang w:val="ru-RU"/>
        </w:rPr>
        <w:t xml:space="preserve"> </w:t>
      </w:r>
      <w:r w:rsidRPr="00C15639">
        <w:rPr>
          <w:szCs w:val="24"/>
        </w:rPr>
        <w:t>Assessment</w:t>
      </w:r>
      <w:r w:rsidRPr="00C15639">
        <w:rPr>
          <w:szCs w:val="24"/>
          <w:lang w:val="ru-RU"/>
        </w:rPr>
        <w:t xml:space="preserve"> (</w:t>
      </w:r>
      <w:r w:rsidRPr="00C15639">
        <w:rPr>
          <w:szCs w:val="24"/>
        </w:rPr>
        <w:t>SOFA</w:t>
      </w:r>
      <w:r w:rsidRPr="00C15639">
        <w:rPr>
          <w:szCs w:val="24"/>
          <w:lang w:val="ru-RU"/>
        </w:rP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128"/>
        <w:gridCol w:w="1417"/>
        <w:gridCol w:w="1843"/>
        <w:gridCol w:w="1984"/>
      </w:tblGrid>
      <w:tr w:rsidR="00987CCD" w:rsidRPr="00C15639" w14:paraId="693DFF11" w14:textId="77777777" w:rsidTr="002D3EBF">
        <w:trPr>
          <w:cantSplit/>
          <w:trHeight w:val="20"/>
        </w:trPr>
        <w:tc>
          <w:tcPr>
            <w:tcW w:w="2808" w:type="dxa"/>
            <w:vMerge w:val="restart"/>
            <w:vAlign w:val="center"/>
          </w:tcPr>
          <w:p w14:paraId="756B05CE" w14:textId="77777777" w:rsidR="00987CCD" w:rsidRPr="00C15639" w:rsidRDefault="00987CCD" w:rsidP="002D3EBF">
            <w:pPr>
              <w:pStyle w:val="table-head-bold"/>
              <w:numPr>
                <w:ilvl w:val="12"/>
                <w:numId w:val="0"/>
              </w:numPr>
              <w:spacing w:before="0"/>
              <w:ind w:firstLine="425"/>
              <w:rPr>
                <w:sz w:val="24"/>
                <w:szCs w:val="24"/>
              </w:rPr>
            </w:pPr>
            <w:r w:rsidRPr="00C15639">
              <w:rPr>
                <w:sz w:val="24"/>
                <w:szCs w:val="24"/>
              </w:rPr>
              <w:t>Системы органов</w:t>
            </w:r>
          </w:p>
        </w:tc>
        <w:tc>
          <w:tcPr>
            <w:tcW w:w="6372" w:type="dxa"/>
            <w:gridSpan w:val="4"/>
          </w:tcPr>
          <w:p w14:paraId="25CA9EE2" w14:textId="77777777" w:rsidR="00987CCD" w:rsidRPr="00C15639" w:rsidRDefault="00987CCD" w:rsidP="002D3EBF">
            <w:pPr>
              <w:pStyle w:val="table-head-bold"/>
              <w:numPr>
                <w:ilvl w:val="12"/>
                <w:numId w:val="0"/>
              </w:numPr>
              <w:spacing w:before="0"/>
              <w:ind w:firstLine="425"/>
              <w:rPr>
                <w:sz w:val="24"/>
                <w:szCs w:val="24"/>
              </w:rPr>
            </w:pPr>
            <w:r w:rsidRPr="00C15639">
              <w:rPr>
                <w:sz w:val="24"/>
                <w:szCs w:val="24"/>
              </w:rPr>
              <w:t>Баллы</w:t>
            </w:r>
          </w:p>
        </w:tc>
      </w:tr>
      <w:tr w:rsidR="00987CCD" w:rsidRPr="00C15639" w14:paraId="70078524" w14:textId="77777777" w:rsidTr="002D3EBF">
        <w:trPr>
          <w:cantSplit/>
          <w:trHeight w:val="20"/>
        </w:trPr>
        <w:tc>
          <w:tcPr>
            <w:tcW w:w="2808" w:type="dxa"/>
            <w:vMerge/>
          </w:tcPr>
          <w:p w14:paraId="0A6F2D82" w14:textId="77777777" w:rsidR="00987CCD" w:rsidRPr="00C15639" w:rsidRDefault="00987CCD" w:rsidP="002D3EBF">
            <w:pPr>
              <w:pStyle w:val="table-head-bold"/>
              <w:numPr>
                <w:ilvl w:val="12"/>
                <w:numId w:val="0"/>
              </w:numPr>
              <w:spacing w:before="0"/>
              <w:ind w:firstLine="425"/>
              <w:rPr>
                <w:sz w:val="24"/>
                <w:szCs w:val="24"/>
              </w:rPr>
            </w:pPr>
          </w:p>
        </w:tc>
        <w:tc>
          <w:tcPr>
            <w:tcW w:w="1128" w:type="dxa"/>
          </w:tcPr>
          <w:p w14:paraId="66319124" w14:textId="77777777" w:rsidR="00987CCD" w:rsidRPr="00C15639" w:rsidRDefault="00987CCD" w:rsidP="002D3EBF">
            <w:pPr>
              <w:pStyle w:val="table-head-bold"/>
              <w:numPr>
                <w:ilvl w:val="12"/>
                <w:numId w:val="0"/>
              </w:numPr>
              <w:spacing w:before="0"/>
              <w:ind w:firstLine="425"/>
              <w:rPr>
                <w:sz w:val="24"/>
                <w:szCs w:val="24"/>
              </w:rPr>
            </w:pPr>
            <w:r w:rsidRPr="00C15639">
              <w:rPr>
                <w:sz w:val="24"/>
                <w:szCs w:val="24"/>
              </w:rPr>
              <w:t>1</w:t>
            </w:r>
          </w:p>
        </w:tc>
        <w:tc>
          <w:tcPr>
            <w:tcW w:w="1417" w:type="dxa"/>
          </w:tcPr>
          <w:p w14:paraId="169A05C5" w14:textId="77777777" w:rsidR="00987CCD" w:rsidRPr="00C15639" w:rsidRDefault="00987CCD" w:rsidP="002D3EBF">
            <w:pPr>
              <w:pStyle w:val="table-head-bold"/>
              <w:numPr>
                <w:ilvl w:val="12"/>
                <w:numId w:val="0"/>
              </w:numPr>
              <w:spacing w:before="0"/>
              <w:ind w:firstLine="425"/>
              <w:rPr>
                <w:sz w:val="24"/>
                <w:szCs w:val="24"/>
              </w:rPr>
            </w:pPr>
            <w:r w:rsidRPr="00C15639">
              <w:rPr>
                <w:sz w:val="24"/>
                <w:szCs w:val="24"/>
              </w:rPr>
              <w:t>2</w:t>
            </w:r>
          </w:p>
        </w:tc>
        <w:tc>
          <w:tcPr>
            <w:tcW w:w="1843" w:type="dxa"/>
          </w:tcPr>
          <w:p w14:paraId="2DDC1B6D" w14:textId="77777777" w:rsidR="00987CCD" w:rsidRPr="00C15639" w:rsidRDefault="00987CCD" w:rsidP="002D3EBF">
            <w:pPr>
              <w:pStyle w:val="table-head-bold"/>
              <w:numPr>
                <w:ilvl w:val="12"/>
                <w:numId w:val="0"/>
              </w:numPr>
              <w:spacing w:before="0"/>
              <w:ind w:firstLine="425"/>
              <w:rPr>
                <w:sz w:val="24"/>
                <w:szCs w:val="24"/>
              </w:rPr>
            </w:pPr>
            <w:r w:rsidRPr="00C15639">
              <w:rPr>
                <w:sz w:val="24"/>
                <w:szCs w:val="24"/>
              </w:rPr>
              <w:t>3</w:t>
            </w:r>
          </w:p>
        </w:tc>
        <w:tc>
          <w:tcPr>
            <w:tcW w:w="1984" w:type="dxa"/>
          </w:tcPr>
          <w:p w14:paraId="7014FBA9" w14:textId="77777777" w:rsidR="00987CCD" w:rsidRPr="00C15639" w:rsidRDefault="00987CCD" w:rsidP="002D3EBF">
            <w:pPr>
              <w:pStyle w:val="table-head-bold"/>
              <w:numPr>
                <w:ilvl w:val="12"/>
                <w:numId w:val="0"/>
              </w:numPr>
              <w:spacing w:before="0"/>
              <w:ind w:firstLine="425"/>
              <w:rPr>
                <w:sz w:val="24"/>
                <w:szCs w:val="24"/>
              </w:rPr>
            </w:pPr>
            <w:r w:rsidRPr="00C15639">
              <w:rPr>
                <w:sz w:val="24"/>
                <w:szCs w:val="24"/>
              </w:rPr>
              <w:t>4</w:t>
            </w:r>
          </w:p>
        </w:tc>
      </w:tr>
      <w:tr w:rsidR="00987CCD" w:rsidRPr="00C15639" w14:paraId="6B8BECC5" w14:textId="77777777" w:rsidTr="002D3EBF">
        <w:trPr>
          <w:cantSplit/>
          <w:trHeight w:val="20"/>
        </w:trPr>
        <w:tc>
          <w:tcPr>
            <w:tcW w:w="2808" w:type="dxa"/>
          </w:tcPr>
          <w:p w14:paraId="6B8BB4EE" w14:textId="77777777" w:rsidR="00987CCD" w:rsidRPr="00C15639" w:rsidRDefault="00987CCD" w:rsidP="002D3EBF">
            <w:pPr>
              <w:pStyle w:val="table-text-0"/>
              <w:numPr>
                <w:ilvl w:val="12"/>
                <w:numId w:val="0"/>
              </w:numPr>
              <w:spacing w:before="0"/>
              <w:rPr>
                <w:b/>
                <w:sz w:val="24"/>
                <w:szCs w:val="24"/>
                <w:lang w:val="ru-RU"/>
              </w:rPr>
            </w:pPr>
            <w:r w:rsidRPr="00C15639">
              <w:rPr>
                <w:b/>
                <w:sz w:val="24"/>
                <w:szCs w:val="24"/>
                <w:lang w:val="ru-RU"/>
              </w:rPr>
              <w:t>Дыхание</w:t>
            </w:r>
          </w:p>
          <w:p w14:paraId="69A8FC3B" w14:textId="77777777" w:rsidR="00987CCD" w:rsidRPr="00C15639" w:rsidRDefault="00987CCD" w:rsidP="002D3EBF">
            <w:pPr>
              <w:pStyle w:val="table-text-0"/>
              <w:numPr>
                <w:ilvl w:val="12"/>
                <w:numId w:val="0"/>
              </w:numPr>
              <w:spacing w:before="0"/>
              <w:rPr>
                <w:sz w:val="24"/>
                <w:szCs w:val="24"/>
                <w:lang w:val="ru-RU"/>
              </w:rPr>
            </w:pPr>
            <w:r w:rsidRPr="00C15639">
              <w:rPr>
                <w:sz w:val="24"/>
                <w:szCs w:val="24"/>
              </w:rPr>
              <w:t>P</w:t>
            </w:r>
            <w:r w:rsidRPr="00C15639">
              <w:rPr>
                <w:sz w:val="24"/>
                <w:szCs w:val="24"/>
                <w:vertAlign w:val="subscript"/>
              </w:rPr>
              <w:t>a</w:t>
            </w:r>
            <w:r w:rsidRPr="00C15639">
              <w:rPr>
                <w:sz w:val="24"/>
                <w:szCs w:val="24"/>
              </w:rPr>
              <w:t>O</w:t>
            </w:r>
            <w:r w:rsidRPr="00C15639">
              <w:rPr>
                <w:sz w:val="24"/>
                <w:szCs w:val="24"/>
                <w:vertAlign w:val="subscript"/>
                <w:lang w:val="ru-RU"/>
              </w:rPr>
              <w:t>2</w:t>
            </w:r>
            <w:r w:rsidRPr="00C15639">
              <w:rPr>
                <w:sz w:val="24"/>
                <w:szCs w:val="24"/>
                <w:lang w:val="ru-RU"/>
              </w:rPr>
              <w:t>/</w:t>
            </w:r>
            <w:r w:rsidRPr="00C15639">
              <w:rPr>
                <w:sz w:val="24"/>
                <w:szCs w:val="24"/>
              </w:rPr>
              <w:t>F</w:t>
            </w:r>
            <w:r w:rsidRPr="00C15639">
              <w:rPr>
                <w:sz w:val="24"/>
                <w:szCs w:val="24"/>
                <w:vertAlign w:val="subscript"/>
              </w:rPr>
              <w:t>I</w:t>
            </w:r>
            <w:r w:rsidRPr="00C15639">
              <w:rPr>
                <w:sz w:val="24"/>
                <w:szCs w:val="24"/>
              </w:rPr>
              <w:t>O</w:t>
            </w:r>
            <w:r w:rsidRPr="00C15639">
              <w:rPr>
                <w:sz w:val="24"/>
                <w:szCs w:val="24"/>
                <w:vertAlign w:val="subscript"/>
                <w:lang w:val="ru-RU"/>
              </w:rPr>
              <w:t>2</w:t>
            </w:r>
            <w:r w:rsidRPr="00C15639">
              <w:rPr>
                <w:sz w:val="24"/>
                <w:szCs w:val="24"/>
                <w:lang w:val="ru-RU"/>
              </w:rPr>
              <w:t>, мм рт. ст.</w:t>
            </w:r>
          </w:p>
        </w:tc>
        <w:tc>
          <w:tcPr>
            <w:tcW w:w="1128" w:type="dxa"/>
            <w:vAlign w:val="center"/>
          </w:tcPr>
          <w:p w14:paraId="12E14152" w14:textId="77777777" w:rsidR="00987CCD" w:rsidRPr="00C15639" w:rsidRDefault="00987CCD" w:rsidP="002D3EBF">
            <w:pPr>
              <w:pStyle w:val="table-text-0"/>
              <w:numPr>
                <w:ilvl w:val="12"/>
                <w:numId w:val="0"/>
              </w:numPr>
              <w:spacing w:before="0"/>
              <w:rPr>
                <w:sz w:val="24"/>
                <w:szCs w:val="24"/>
              </w:rPr>
            </w:pPr>
            <w:r w:rsidRPr="00C15639">
              <w:rPr>
                <w:sz w:val="24"/>
                <w:szCs w:val="24"/>
              </w:rPr>
              <w:t>399—300</w:t>
            </w:r>
          </w:p>
        </w:tc>
        <w:tc>
          <w:tcPr>
            <w:tcW w:w="1417" w:type="dxa"/>
            <w:vAlign w:val="center"/>
          </w:tcPr>
          <w:p w14:paraId="6693B11E" w14:textId="77777777" w:rsidR="00987CCD" w:rsidRPr="00C15639" w:rsidRDefault="00987CCD" w:rsidP="002D3EBF">
            <w:pPr>
              <w:pStyle w:val="table-text-0"/>
              <w:numPr>
                <w:ilvl w:val="12"/>
                <w:numId w:val="0"/>
              </w:numPr>
              <w:spacing w:before="0"/>
              <w:rPr>
                <w:sz w:val="24"/>
                <w:szCs w:val="24"/>
              </w:rPr>
            </w:pPr>
            <w:r w:rsidRPr="00C15639">
              <w:rPr>
                <w:sz w:val="24"/>
                <w:szCs w:val="24"/>
              </w:rPr>
              <w:t>299—200</w:t>
            </w:r>
          </w:p>
        </w:tc>
        <w:tc>
          <w:tcPr>
            <w:tcW w:w="1843" w:type="dxa"/>
            <w:vAlign w:val="center"/>
          </w:tcPr>
          <w:p w14:paraId="4AFEACEE" w14:textId="77777777" w:rsidR="00987CCD" w:rsidRPr="00C15639" w:rsidRDefault="00987CCD" w:rsidP="002D3EBF">
            <w:pPr>
              <w:pStyle w:val="table-text-0"/>
              <w:numPr>
                <w:ilvl w:val="12"/>
                <w:numId w:val="0"/>
              </w:numPr>
              <w:spacing w:before="0"/>
              <w:rPr>
                <w:sz w:val="24"/>
                <w:szCs w:val="24"/>
              </w:rPr>
            </w:pPr>
            <w:r w:rsidRPr="00C15639">
              <w:rPr>
                <w:sz w:val="24"/>
                <w:szCs w:val="24"/>
              </w:rPr>
              <w:t>199—100</w:t>
            </w:r>
          </w:p>
        </w:tc>
        <w:tc>
          <w:tcPr>
            <w:tcW w:w="1984" w:type="dxa"/>
            <w:vAlign w:val="center"/>
          </w:tcPr>
          <w:p w14:paraId="273D08EB" w14:textId="77777777" w:rsidR="00987CCD" w:rsidRPr="00C15639" w:rsidRDefault="00987CCD" w:rsidP="002D3EBF">
            <w:pPr>
              <w:pStyle w:val="table-text-0"/>
              <w:numPr>
                <w:ilvl w:val="12"/>
                <w:numId w:val="0"/>
              </w:numPr>
              <w:spacing w:before="0"/>
              <w:rPr>
                <w:sz w:val="24"/>
                <w:szCs w:val="24"/>
              </w:rPr>
            </w:pPr>
            <w:r w:rsidRPr="00C15639">
              <w:rPr>
                <w:sz w:val="24"/>
                <w:szCs w:val="24"/>
              </w:rPr>
              <w:t>&lt; 100</w:t>
            </w:r>
          </w:p>
        </w:tc>
      </w:tr>
      <w:tr w:rsidR="00987CCD" w:rsidRPr="00C15639" w14:paraId="79C9FEF7" w14:textId="77777777" w:rsidTr="002D3EBF">
        <w:trPr>
          <w:cantSplit/>
          <w:trHeight w:val="20"/>
        </w:trPr>
        <w:tc>
          <w:tcPr>
            <w:tcW w:w="2808" w:type="dxa"/>
          </w:tcPr>
          <w:p w14:paraId="720733C1" w14:textId="77777777" w:rsidR="00987CCD" w:rsidRPr="00C15639" w:rsidRDefault="00987CCD" w:rsidP="002D3EBF">
            <w:pPr>
              <w:pStyle w:val="table-text-0"/>
              <w:numPr>
                <w:ilvl w:val="12"/>
                <w:numId w:val="0"/>
              </w:numPr>
              <w:spacing w:before="0"/>
              <w:rPr>
                <w:b/>
                <w:sz w:val="24"/>
                <w:szCs w:val="24"/>
              </w:rPr>
            </w:pPr>
            <w:r w:rsidRPr="00C15639">
              <w:rPr>
                <w:b/>
                <w:sz w:val="24"/>
                <w:szCs w:val="24"/>
              </w:rPr>
              <w:t>Коагуляция</w:t>
            </w:r>
          </w:p>
          <w:p w14:paraId="19596C6D" w14:textId="29446D7B" w:rsidR="00987CCD" w:rsidRPr="00C15639" w:rsidRDefault="00987CCD" w:rsidP="002D3EBF">
            <w:pPr>
              <w:pStyle w:val="table-text-0"/>
              <w:numPr>
                <w:ilvl w:val="12"/>
                <w:numId w:val="0"/>
              </w:numPr>
              <w:spacing w:before="0"/>
              <w:rPr>
                <w:sz w:val="24"/>
                <w:szCs w:val="24"/>
              </w:rPr>
            </w:pPr>
            <w:r w:rsidRPr="00C15639">
              <w:rPr>
                <w:sz w:val="24"/>
                <w:szCs w:val="24"/>
              </w:rPr>
              <w:t>Тромбоциты,</w:t>
            </w:r>
            <w:r w:rsidR="00900E2F">
              <w:rPr>
                <w:sz w:val="24"/>
                <w:szCs w:val="24"/>
                <w:lang w:val="ru-RU"/>
              </w:rPr>
              <w:t xml:space="preserve"> х </w:t>
            </w:r>
            <w:r w:rsidRPr="00C15639">
              <w:rPr>
                <w:sz w:val="24"/>
                <w:szCs w:val="24"/>
              </w:rPr>
              <w:t>10</w:t>
            </w:r>
            <w:r w:rsidRPr="00C15639">
              <w:rPr>
                <w:sz w:val="24"/>
                <w:szCs w:val="24"/>
                <w:vertAlign w:val="superscript"/>
              </w:rPr>
              <w:t>3</w:t>
            </w:r>
            <w:r w:rsidRPr="00C15639">
              <w:rPr>
                <w:sz w:val="24"/>
                <w:szCs w:val="24"/>
              </w:rPr>
              <w:t>/мм</w:t>
            </w:r>
            <w:r w:rsidRPr="00C15639">
              <w:rPr>
                <w:sz w:val="24"/>
                <w:szCs w:val="24"/>
                <w:vertAlign w:val="superscript"/>
              </w:rPr>
              <w:t>3</w:t>
            </w:r>
          </w:p>
        </w:tc>
        <w:tc>
          <w:tcPr>
            <w:tcW w:w="1128" w:type="dxa"/>
            <w:vAlign w:val="center"/>
          </w:tcPr>
          <w:p w14:paraId="16A14813" w14:textId="77777777" w:rsidR="00987CCD" w:rsidRPr="00C15639" w:rsidRDefault="00987CCD" w:rsidP="002D3EBF">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150</w:t>
            </w:r>
          </w:p>
        </w:tc>
        <w:tc>
          <w:tcPr>
            <w:tcW w:w="1417" w:type="dxa"/>
            <w:vAlign w:val="center"/>
          </w:tcPr>
          <w:p w14:paraId="4456B667" w14:textId="77777777" w:rsidR="00987CCD" w:rsidRPr="00C15639" w:rsidRDefault="00987CCD" w:rsidP="002D3EBF">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100</w:t>
            </w:r>
          </w:p>
        </w:tc>
        <w:tc>
          <w:tcPr>
            <w:tcW w:w="1843" w:type="dxa"/>
            <w:vAlign w:val="center"/>
          </w:tcPr>
          <w:p w14:paraId="4DA05B6B" w14:textId="77777777" w:rsidR="00987CCD" w:rsidRPr="00C15639" w:rsidRDefault="00987CCD" w:rsidP="002D3EBF">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50</w:t>
            </w:r>
          </w:p>
        </w:tc>
        <w:tc>
          <w:tcPr>
            <w:tcW w:w="1984" w:type="dxa"/>
            <w:vAlign w:val="center"/>
          </w:tcPr>
          <w:p w14:paraId="1BDFF516" w14:textId="77777777" w:rsidR="00987CCD" w:rsidRPr="00C15639" w:rsidRDefault="00987CCD" w:rsidP="002D3EBF">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20</w:t>
            </w:r>
          </w:p>
        </w:tc>
      </w:tr>
      <w:tr w:rsidR="00987CCD" w:rsidRPr="00C15639" w14:paraId="553A4299" w14:textId="77777777" w:rsidTr="002D3EBF">
        <w:trPr>
          <w:cantSplit/>
          <w:trHeight w:val="20"/>
        </w:trPr>
        <w:tc>
          <w:tcPr>
            <w:tcW w:w="2808" w:type="dxa"/>
          </w:tcPr>
          <w:p w14:paraId="55474FDA" w14:textId="77777777" w:rsidR="00987CCD" w:rsidRPr="00C15639" w:rsidRDefault="00987CCD" w:rsidP="002D3EBF">
            <w:pPr>
              <w:pStyle w:val="table-text-0"/>
              <w:numPr>
                <w:ilvl w:val="12"/>
                <w:numId w:val="0"/>
              </w:numPr>
              <w:spacing w:before="0"/>
              <w:rPr>
                <w:b/>
                <w:sz w:val="24"/>
                <w:szCs w:val="24"/>
                <w:lang w:val="ru-RU"/>
              </w:rPr>
            </w:pPr>
            <w:r w:rsidRPr="00C15639">
              <w:rPr>
                <w:b/>
                <w:sz w:val="24"/>
                <w:szCs w:val="24"/>
                <w:lang w:val="ru-RU"/>
              </w:rPr>
              <w:t>Печень</w:t>
            </w:r>
          </w:p>
          <w:p w14:paraId="2BCF3D6E"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Билирубин, мкмоль/л</w:t>
            </w:r>
          </w:p>
        </w:tc>
        <w:tc>
          <w:tcPr>
            <w:tcW w:w="1128" w:type="dxa"/>
            <w:vAlign w:val="center"/>
          </w:tcPr>
          <w:p w14:paraId="487479A1"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20—30</w:t>
            </w:r>
          </w:p>
        </w:tc>
        <w:tc>
          <w:tcPr>
            <w:tcW w:w="1417" w:type="dxa"/>
            <w:vAlign w:val="center"/>
          </w:tcPr>
          <w:p w14:paraId="376AF912"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33—101</w:t>
            </w:r>
          </w:p>
        </w:tc>
        <w:tc>
          <w:tcPr>
            <w:tcW w:w="1843" w:type="dxa"/>
            <w:vAlign w:val="center"/>
          </w:tcPr>
          <w:p w14:paraId="1DE1EA61"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102—204</w:t>
            </w:r>
          </w:p>
        </w:tc>
        <w:tc>
          <w:tcPr>
            <w:tcW w:w="1984" w:type="dxa"/>
            <w:vAlign w:val="center"/>
          </w:tcPr>
          <w:p w14:paraId="7EE93F9C"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gt; 204</w:t>
            </w:r>
          </w:p>
        </w:tc>
      </w:tr>
      <w:tr w:rsidR="00987CCD" w:rsidRPr="00C15639" w14:paraId="2015339A" w14:textId="77777777" w:rsidTr="002D3EBF">
        <w:trPr>
          <w:cantSplit/>
          <w:trHeight w:val="20"/>
        </w:trPr>
        <w:tc>
          <w:tcPr>
            <w:tcW w:w="2808" w:type="dxa"/>
          </w:tcPr>
          <w:p w14:paraId="3719DC65" w14:textId="77777777" w:rsidR="00987CCD" w:rsidRPr="00C15639" w:rsidRDefault="00987CCD" w:rsidP="002D3EBF">
            <w:pPr>
              <w:pStyle w:val="table-text-0"/>
              <w:numPr>
                <w:ilvl w:val="12"/>
                <w:numId w:val="0"/>
              </w:numPr>
              <w:spacing w:before="0"/>
              <w:rPr>
                <w:b/>
                <w:sz w:val="24"/>
                <w:szCs w:val="24"/>
                <w:lang w:val="ru-RU"/>
              </w:rPr>
            </w:pPr>
            <w:r w:rsidRPr="00C15639">
              <w:rPr>
                <w:b/>
                <w:sz w:val="24"/>
                <w:szCs w:val="24"/>
                <w:lang w:val="ru-RU"/>
              </w:rPr>
              <w:t>Сердечно-сосудистая система</w:t>
            </w:r>
          </w:p>
          <w:p w14:paraId="7628EF59"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Артериальная гипотензия</w:t>
            </w:r>
          </w:p>
        </w:tc>
        <w:tc>
          <w:tcPr>
            <w:tcW w:w="1128" w:type="dxa"/>
            <w:vAlign w:val="center"/>
          </w:tcPr>
          <w:p w14:paraId="1B730F50"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АД ср &lt; 65 мм рт. ст.</w:t>
            </w:r>
          </w:p>
        </w:tc>
        <w:tc>
          <w:tcPr>
            <w:tcW w:w="1417" w:type="dxa"/>
            <w:vAlign w:val="center"/>
          </w:tcPr>
          <w:p w14:paraId="281F2BC8"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Допамин  &lt; 5 мкг/кг/мин или добутамин (любая доза)*</w:t>
            </w:r>
          </w:p>
        </w:tc>
        <w:tc>
          <w:tcPr>
            <w:tcW w:w="1843" w:type="dxa"/>
            <w:vAlign w:val="center"/>
          </w:tcPr>
          <w:p w14:paraId="4EDF6894"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Допамин &gt; 5 мкг/кг/мин, или адреналин ≤ 0,1 мкг/кг/мин или норадреналин ≤ 0,1 мкг/кг/мин</w:t>
            </w:r>
          </w:p>
        </w:tc>
        <w:tc>
          <w:tcPr>
            <w:tcW w:w="1984" w:type="dxa"/>
            <w:vAlign w:val="center"/>
          </w:tcPr>
          <w:p w14:paraId="6BBBD632"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Допамин &gt; 15 мкг/кг/мин, или адреналин &gt; 0,1 мкг/кг/мин, или норадреналин &gt; 0,1 мкг/кг/мин</w:t>
            </w:r>
          </w:p>
        </w:tc>
      </w:tr>
      <w:tr w:rsidR="00987CCD" w:rsidRPr="00C15639" w14:paraId="6E4E9B6C" w14:textId="77777777" w:rsidTr="002D3EBF">
        <w:trPr>
          <w:cantSplit/>
          <w:trHeight w:val="20"/>
        </w:trPr>
        <w:tc>
          <w:tcPr>
            <w:tcW w:w="2808" w:type="dxa"/>
          </w:tcPr>
          <w:p w14:paraId="68696319"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ЦНС</w:t>
            </w:r>
          </w:p>
          <w:p w14:paraId="2E0BB337"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Шкала комы Глазго, баллы</w:t>
            </w:r>
          </w:p>
        </w:tc>
        <w:tc>
          <w:tcPr>
            <w:tcW w:w="1128" w:type="dxa"/>
            <w:vAlign w:val="center"/>
          </w:tcPr>
          <w:p w14:paraId="11E7057F"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3—14</w:t>
            </w:r>
          </w:p>
        </w:tc>
        <w:tc>
          <w:tcPr>
            <w:tcW w:w="1417" w:type="dxa"/>
            <w:vAlign w:val="center"/>
          </w:tcPr>
          <w:p w14:paraId="66CA9BAC"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10—12</w:t>
            </w:r>
          </w:p>
        </w:tc>
        <w:tc>
          <w:tcPr>
            <w:tcW w:w="1843" w:type="dxa"/>
            <w:vAlign w:val="center"/>
          </w:tcPr>
          <w:p w14:paraId="05C2FAB7"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6—9</w:t>
            </w:r>
          </w:p>
        </w:tc>
        <w:tc>
          <w:tcPr>
            <w:tcW w:w="1984" w:type="dxa"/>
            <w:vAlign w:val="center"/>
          </w:tcPr>
          <w:p w14:paraId="2419012B"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lt; 6</w:t>
            </w:r>
          </w:p>
        </w:tc>
      </w:tr>
      <w:tr w:rsidR="00987CCD" w:rsidRPr="00C15639" w14:paraId="3F94C0E5" w14:textId="77777777" w:rsidTr="002D3EBF">
        <w:trPr>
          <w:cantSplit/>
          <w:trHeight w:val="20"/>
        </w:trPr>
        <w:tc>
          <w:tcPr>
            <w:tcW w:w="2808" w:type="dxa"/>
            <w:tcBorders>
              <w:bottom w:val="nil"/>
            </w:tcBorders>
          </w:tcPr>
          <w:p w14:paraId="58AD5F0A" w14:textId="77777777" w:rsidR="00987CCD" w:rsidRPr="00C15639" w:rsidRDefault="00987CCD" w:rsidP="002D3EBF">
            <w:pPr>
              <w:pStyle w:val="table-text-0"/>
              <w:numPr>
                <w:ilvl w:val="12"/>
                <w:numId w:val="0"/>
              </w:numPr>
              <w:spacing w:before="0"/>
              <w:rPr>
                <w:b/>
                <w:sz w:val="24"/>
                <w:szCs w:val="24"/>
                <w:lang w:val="ru-RU"/>
              </w:rPr>
            </w:pPr>
            <w:r w:rsidRPr="00C15639">
              <w:rPr>
                <w:b/>
                <w:sz w:val="24"/>
                <w:szCs w:val="24"/>
                <w:lang w:val="ru-RU"/>
              </w:rPr>
              <w:t>Почки</w:t>
            </w:r>
          </w:p>
        </w:tc>
        <w:tc>
          <w:tcPr>
            <w:tcW w:w="1128" w:type="dxa"/>
            <w:tcBorders>
              <w:bottom w:val="nil"/>
            </w:tcBorders>
            <w:vAlign w:val="center"/>
          </w:tcPr>
          <w:p w14:paraId="0E23F68D" w14:textId="77777777" w:rsidR="00987CCD" w:rsidRPr="00C15639" w:rsidRDefault="00987CCD" w:rsidP="002D3EBF">
            <w:pPr>
              <w:pStyle w:val="table-text-0"/>
              <w:numPr>
                <w:ilvl w:val="12"/>
                <w:numId w:val="0"/>
              </w:numPr>
              <w:spacing w:before="0"/>
              <w:rPr>
                <w:sz w:val="24"/>
                <w:szCs w:val="24"/>
                <w:lang w:val="ru-RU"/>
              </w:rPr>
            </w:pPr>
          </w:p>
        </w:tc>
        <w:tc>
          <w:tcPr>
            <w:tcW w:w="1417" w:type="dxa"/>
            <w:tcBorders>
              <w:bottom w:val="nil"/>
            </w:tcBorders>
            <w:vAlign w:val="center"/>
          </w:tcPr>
          <w:p w14:paraId="14B632A0" w14:textId="77777777" w:rsidR="00987CCD" w:rsidRPr="00C15639" w:rsidRDefault="00987CCD" w:rsidP="002D3EBF">
            <w:pPr>
              <w:pStyle w:val="table-text-0"/>
              <w:numPr>
                <w:ilvl w:val="12"/>
                <w:numId w:val="0"/>
              </w:numPr>
              <w:spacing w:before="0"/>
              <w:rPr>
                <w:sz w:val="24"/>
                <w:szCs w:val="24"/>
                <w:lang w:val="ru-RU"/>
              </w:rPr>
            </w:pPr>
          </w:p>
        </w:tc>
        <w:tc>
          <w:tcPr>
            <w:tcW w:w="1843" w:type="dxa"/>
            <w:tcBorders>
              <w:bottom w:val="nil"/>
            </w:tcBorders>
            <w:vAlign w:val="center"/>
          </w:tcPr>
          <w:p w14:paraId="2CC0EED4" w14:textId="77777777" w:rsidR="00987CCD" w:rsidRPr="00C15639" w:rsidRDefault="00987CCD" w:rsidP="002D3EBF">
            <w:pPr>
              <w:pStyle w:val="table-text-0"/>
              <w:numPr>
                <w:ilvl w:val="12"/>
                <w:numId w:val="0"/>
              </w:numPr>
              <w:spacing w:before="0"/>
              <w:rPr>
                <w:sz w:val="24"/>
                <w:szCs w:val="24"/>
                <w:lang w:val="ru-RU"/>
              </w:rPr>
            </w:pPr>
          </w:p>
        </w:tc>
        <w:tc>
          <w:tcPr>
            <w:tcW w:w="1984" w:type="dxa"/>
            <w:tcBorders>
              <w:bottom w:val="nil"/>
            </w:tcBorders>
            <w:vAlign w:val="center"/>
          </w:tcPr>
          <w:p w14:paraId="00971888" w14:textId="77777777" w:rsidR="00987CCD" w:rsidRPr="00C15639" w:rsidRDefault="00987CCD" w:rsidP="002D3EBF">
            <w:pPr>
              <w:pStyle w:val="table-text-0"/>
              <w:numPr>
                <w:ilvl w:val="12"/>
                <w:numId w:val="0"/>
              </w:numPr>
              <w:spacing w:before="0"/>
              <w:rPr>
                <w:sz w:val="24"/>
                <w:szCs w:val="24"/>
                <w:lang w:val="ru-RU"/>
              </w:rPr>
            </w:pPr>
          </w:p>
        </w:tc>
      </w:tr>
      <w:tr w:rsidR="00987CCD" w:rsidRPr="00C15639" w14:paraId="48ABB2F3" w14:textId="77777777" w:rsidTr="002D3EBF">
        <w:trPr>
          <w:cantSplit/>
          <w:trHeight w:val="20"/>
        </w:trPr>
        <w:tc>
          <w:tcPr>
            <w:tcW w:w="2808" w:type="dxa"/>
            <w:tcBorders>
              <w:top w:val="nil"/>
              <w:bottom w:val="nil"/>
            </w:tcBorders>
          </w:tcPr>
          <w:p w14:paraId="48B8E077"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Креатинин, ммоль/л</w:t>
            </w:r>
          </w:p>
        </w:tc>
        <w:tc>
          <w:tcPr>
            <w:tcW w:w="1128" w:type="dxa"/>
            <w:tcBorders>
              <w:top w:val="nil"/>
            </w:tcBorders>
            <w:vAlign w:val="center"/>
          </w:tcPr>
          <w:p w14:paraId="77882146"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0,11—0,17</w:t>
            </w:r>
          </w:p>
        </w:tc>
        <w:tc>
          <w:tcPr>
            <w:tcW w:w="1417" w:type="dxa"/>
            <w:tcBorders>
              <w:top w:val="nil"/>
            </w:tcBorders>
            <w:vAlign w:val="center"/>
          </w:tcPr>
          <w:p w14:paraId="3C7177C9"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0,171—0,299</w:t>
            </w:r>
          </w:p>
        </w:tc>
        <w:tc>
          <w:tcPr>
            <w:tcW w:w="1843" w:type="dxa"/>
            <w:tcBorders>
              <w:top w:val="nil"/>
            </w:tcBorders>
            <w:vAlign w:val="center"/>
          </w:tcPr>
          <w:p w14:paraId="680D2F83"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0,3—0,44 или</w:t>
            </w:r>
          </w:p>
        </w:tc>
        <w:tc>
          <w:tcPr>
            <w:tcW w:w="1984" w:type="dxa"/>
            <w:tcBorders>
              <w:top w:val="nil"/>
            </w:tcBorders>
            <w:vAlign w:val="center"/>
          </w:tcPr>
          <w:p w14:paraId="5CE49818"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gt; 0,44 или</w:t>
            </w:r>
          </w:p>
        </w:tc>
      </w:tr>
      <w:tr w:rsidR="00987CCD" w:rsidRPr="00C15639" w14:paraId="1A1CAB9B" w14:textId="77777777" w:rsidTr="002D3EBF">
        <w:trPr>
          <w:cantSplit/>
          <w:trHeight w:val="20"/>
        </w:trPr>
        <w:tc>
          <w:tcPr>
            <w:tcW w:w="2808" w:type="dxa"/>
            <w:tcBorders>
              <w:top w:val="nil"/>
            </w:tcBorders>
          </w:tcPr>
          <w:p w14:paraId="7DFCF322"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Диурез, мл/сут</w:t>
            </w:r>
          </w:p>
        </w:tc>
        <w:tc>
          <w:tcPr>
            <w:tcW w:w="1128" w:type="dxa"/>
            <w:vAlign w:val="center"/>
          </w:tcPr>
          <w:p w14:paraId="6C085DE7" w14:textId="77777777" w:rsidR="00987CCD" w:rsidRPr="00C15639" w:rsidRDefault="00987CCD" w:rsidP="002D3EBF">
            <w:pPr>
              <w:pStyle w:val="table-text-0"/>
              <w:numPr>
                <w:ilvl w:val="12"/>
                <w:numId w:val="0"/>
              </w:numPr>
              <w:spacing w:before="0"/>
              <w:rPr>
                <w:sz w:val="24"/>
                <w:szCs w:val="24"/>
                <w:lang w:val="ru-RU"/>
              </w:rPr>
            </w:pPr>
          </w:p>
        </w:tc>
        <w:tc>
          <w:tcPr>
            <w:tcW w:w="1417" w:type="dxa"/>
            <w:vAlign w:val="center"/>
          </w:tcPr>
          <w:p w14:paraId="18075F2E" w14:textId="77777777" w:rsidR="00987CCD" w:rsidRPr="00C15639" w:rsidRDefault="00987CCD" w:rsidP="002D3EBF">
            <w:pPr>
              <w:pStyle w:val="table-text-0"/>
              <w:numPr>
                <w:ilvl w:val="12"/>
                <w:numId w:val="0"/>
              </w:numPr>
              <w:spacing w:before="0"/>
              <w:rPr>
                <w:sz w:val="24"/>
                <w:szCs w:val="24"/>
                <w:lang w:val="ru-RU"/>
              </w:rPr>
            </w:pPr>
          </w:p>
        </w:tc>
        <w:tc>
          <w:tcPr>
            <w:tcW w:w="1843" w:type="dxa"/>
            <w:vAlign w:val="center"/>
          </w:tcPr>
          <w:p w14:paraId="6DDB2FB7"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lt; 500 мл/сут</w:t>
            </w:r>
          </w:p>
        </w:tc>
        <w:tc>
          <w:tcPr>
            <w:tcW w:w="1984" w:type="dxa"/>
            <w:vAlign w:val="center"/>
          </w:tcPr>
          <w:p w14:paraId="0CC26EAD" w14:textId="77777777" w:rsidR="00987CCD" w:rsidRPr="00C15639" w:rsidRDefault="00987CCD" w:rsidP="002D3EBF">
            <w:pPr>
              <w:pStyle w:val="table-text-0"/>
              <w:numPr>
                <w:ilvl w:val="12"/>
                <w:numId w:val="0"/>
              </w:numPr>
              <w:spacing w:before="0"/>
              <w:rPr>
                <w:sz w:val="24"/>
                <w:szCs w:val="24"/>
                <w:lang w:val="ru-RU"/>
              </w:rPr>
            </w:pPr>
            <w:r w:rsidRPr="00C15639">
              <w:rPr>
                <w:sz w:val="24"/>
                <w:szCs w:val="24"/>
                <w:lang w:val="ru-RU"/>
              </w:rPr>
              <w:t>&lt; 200 мл/сут</w:t>
            </w:r>
          </w:p>
        </w:tc>
      </w:tr>
      <w:tr w:rsidR="00987CCD" w:rsidRPr="00C15639" w14:paraId="0E4C53FE" w14:textId="77777777" w:rsidTr="002D3EBF">
        <w:trPr>
          <w:cantSplit/>
          <w:trHeight w:val="20"/>
        </w:trPr>
        <w:tc>
          <w:tcPr>
            <w:tcW w:w="9180" w:type="dxa"/>
            <w:gridSpan w:val="5"/>
          </w:tcPr>
          <w:p w14:paraId="58F01B18" w14:textId="77777777" w:rsidR="00987CCD" w:rsidRPr="00C15639" w:rsidRDefault="00987CCD" w:rsidP="002D3EBF">
            <w:pPr>
              <w:pStyle w:val="table-ref"/>
              <w:spacing w:before="0" w:after="0"/>
              <w:rPr>
                <w:sz w:val="24"/>
                <w:szCs w:val="24"/>
              </w:rPr>
            </w:pPr>
            <w:r w:rsidRPr="00C15639">
              <w:rPr>
                <w:sz w:val="24"/>
                <w:szCs w:val="24"/>
              </w:rPr>
              <w:t>* Применение ≥ 1 ч; дозы в мкг/кг/мин.</w:t>
            </w:r>
          </w:p>
        </w:tc>
      </w:tr>
    </w:tbl>
    <w:p w14:paraId="213EFCCF" w14:textId="77777777" w:rsidR="00987CCD" w:rsidRPr="00C15639" w:rsidRDefault="00987CCD" w:rsidP="00987CCD">
      <w:pPr>
        <w:rPr>
          <w:szCs w:val="24"/>
        </w:rPr>
      </w:pPr>
    </w:p>
    <w:p w14:paraId="08755A42" w14:textId="77777777" w:rsidR="00987CCD" w:rsidRPr="0080004F" w:rsidRDefault="00987CCD" w:rsidP="0080004F">
      <w:pPr>
        <w:rPr>
          <w:szCs w:val="24"/>
        </w:rPr>
      </w:pPr>
      <w:r w:rsidRPr="0080004F">
        <w:rPr>
          <w:szCs w:val="24"/>
        </w:rPr>
        <w:t>Шкала qSOFA была создана из шкалы SOFA с помощью мультивариантного логистического регрессионного анализа. Положительная шкала SOFA — подозрение на инфекцию плюс наличие ≥ 2 баллов вследствие изменений вышеуказанных параметров.</w:t>
      </w:r>
    </w:p>
    <w:p w14:paraId="19144D47" w14:textId="77777777" w:rsidR="00987CCD" w:rsidRPr="0080004F" w:rsidRDefault="00987CCD" w:rsidP="0080004F">
      <w:pPr>
        <w:rPr>
          <w:szCs w:val="24"/>
        </w:rPr>
      </w:pPr>
      <w:r w:rsidRPr="0080004F">
        <w:rPr>
          <w:b/>
          <w:bCs/>
          <w:szCs w:val="24"/>
        </w:rPr>
        <w:t>4. Исключено понятие «тяжелый сепсис».</w:t>
      </w:r>
      <w:r w:rsidRPr="0080004F">
        <w:rPr>
          <w:szCs w:val="24"/>
        </w:rPr>
        <w:t xml:space="preserve"> «Сепсис» и «септический шок» — это две оставшиеся категории, поскольку, согласно новому определению, сепсис — это системный ответ на инфекцию, сопровождающихся развитием органной дисфункции. По сути то, что раньше называлось тяжелым сепсисом стало называться сепсисом, а то, что раньше называли просто «сепсис», отнесено к категории инфекции. Таким образом, сепсис, согласно определению «Сепсис-3», это инфекция, протекающая с органной дисфункцией. </w:t>
      </w:r>
    </w:p>
    <w:p w14:paraId="3AE55238" w14:textId="77777777" w:rsidR="00987CCD" w:rsidRPr="0080004F" w:rsidRDefault="00987CCD" w:rsidP="0080004F">
      <w:pPr>
        <w:rPr>
          <w:szCs w:val="24"/>
        </w:rPr>
      </w:pPr>
      <w:r w:rsidRPr="0080004F">
        <w:rPr>
          <w:b/>
          <w:bCs/>
          <w:szCs w:val="24"/>
        </w:rPr>
        <w:t>5. Лактат — обязательный критерий септического шока наряду с артериальной гипотензией.</w:t>
      </w:r>
      <w:r w:rsidRPr="0080004F">
        <w:rPr>
          <w:bCs/>
          <w:szCs w:val="24"/>
        </w:rPr>
        <w:t xml:space="preserve"> </w:t>
      </w:r>
      <w:r w:rsidRPr="0080004F">
        <w:rPr>
          <w:szCs w:val="24"/>
        </w:rPr>
        <w:t>Раньше лактат рассматривался как маркер органной дисфункции. В «Сепсис-3» уровень лактата &gt; 2 ммоль/л является обязательным для диагноза септического шока. Для диагноза септического шока у больных должна быть артериальная гипотензия (среднее АД &lt; 65 мм рт. ст.) и уровень лактата &gt; 2 ммоль/л, несмотря на адекватную волемическую нагрузку.</w:t>
      </w:r>
    </w:p>
    <w:p w14:paraId="0A8FF561" w14:textId="77777777" w:rsidR="00987CCD" w:rsidRPr="0080004F" w:rsidRDefault="00987CCD" w:rsidP="0080004F">
      <w:pPr>
        <w:rPr>
          <w:b/>
          <w:bCs/>
          <w:szCs w:val="24"/>
          <w:lang w:eastAsia="ru-RU"/>
        </w:rPr>
      </w:pPr>
    </w:p>
    <w:p w14:paraId="4FC54535" w14:textId="77777777" w:rsidR="00987CCD" w:rsidRPr="0080004F" w:rsidRDefault="00987CCD" w:rsidP="0080004F">
      <w:pPr>
        <w:rPr>
          <w:b/>
          <w:bCs/>
          <w:szCs w:val="24"/>
          <w:lang w:eastAsia="ru-RU"/>
        </w:rPr>
      </w:pPr>
      <w:r w:rsidRPr="0080004F">
        <w:rPr>
          <w:b/>
          <w:bCs/>
          <w:szCs w:val="24"/>
          <w:lang w:eastAsia="ru-RU"/>
        </w:rPr>
        <w:t>Эпидемиология сепсиса в гематологической клинике</w:t>
      </w:r>
    </w:p>
    <w:p w14:paraId="5DFCDA38" w14:textId="77777777" w:rsidR="00987CCD" w:rsidRPr="0080004F" w:rsidRDefault="00987CCD" w:rsidP="0080004F">
      <w:pPr>
        <w:pStyle w:val="Normal11"/>
        <w:spacing w:before="0" w:line="360" w:lineRule="auto"/>
        <w:ind w:firstLine="709"/>
        <w:jc w:val="both"/>
        <w:rPr>
          <w:color w:val="auto"/>
        </w:rPr>
      </w:pPr>
      <w:r w:rsidRPr="0080004F">
        <w:rPr>
          <w:color w:val="auto"/>
        </w:rPr>
        <w:t>Наиболее часто выделяемыми из крови микроорганизмами при развитии септического шока у гематологических пацентов являются грамотрицательные палочки — у 47% больных; грамположительные бактерии выявляются лишь у 3,3% больных; у 6,7% больных из крови одновременно высеваются как грамположительные, так грамотрицательные микроорганизмы. Фунгемия является причиной септического шока у 10% больных. У 33% больных с септическим шоком патогены в крови не обнаруживаются.</w:t>
      </w:r>
    </w:p>
    <w:p w14:paraId="484C79A0" w14:textId="77777777" w:rsidR="00987CCD" w:rsidRPr="0080004F" w:rsidRDefault="00987CCD" w:rsidP="0080004F">
      <w:pPr>
        <w:rPr>
          <w:i/>
          <w:szCs w:val="24"/>
        </w:rPr>
      </w:pPr>
      <w:r w:rsidRPr="0080004F">
        <w:rPr>
          <w:szCs w:val="24"/>
        </w:rPr>
        <w:t xml:space="preserve">Среди грамотрицательных микроорганизмов септический шок чаще всего вызывают </w:t>
      </w:r>
      <w:r w:rsidRPr="0080004F">
        <w:rPr>
          <w:i/>
          <w:szCs w:val="24"/>
        </w:rPr>
        <w:t>Klebsiella pneumoniae, Pseudomonas aeruginosa, Escherichia coli, Acinetobacter baumannii</w:t>
      </w:r>
      <w:r w:rsidRPr="0080004F">
        <w:rPr>
          <w:szCs w:val="24"/>
        </w:rPr>
        <w:t xml:space="preserve">, среди грамположительных — </w:t>
      </w:r>
      <w:r w:rsidRPr="0080004F">
        <w:rPr>
          <w:i/>
          <w:szCs w:val="24"/>
        </w:rPr>
        <w:t>Enterococcus faecalis</w:t>
      </w:r>
      <w:r w:rsidRPr="0080004F">
        <w:rPr>
          <w:szCs w:val="24"/>
        </w:rPr>
        <w:t xml:space="preserve">, среди грибов — </w:t>
      </w:r>
      <w:r w:rsidRPr="0080004F">
        <w:rPr>
          <w:i/>
          <w:szCs w:val="24"/>
        </w:rPr>
        <w:t>Candida cruzei, Candida tropicalis, Acremonium spp.</w:t>
      </w:r>
    </w:p>
    <w:p w14:paraId="38E2BC74" w14:textId="77777777" w:rsidR="00987CCD" w:rsidRPr="0080004F" w:rsidRDefault="00987CCD" w:rsidP="0080004F">
      <w:pPr>
        <w:rPr>
          <w:szCs w:val="24"/>
        </w:rPr>
      </w:pPr>
      <w:r w:rsidRPr="0080004F">
        <w:rPr>
          <w:szCs w:val="24"/>
        </w:rPr>
        <w:t xml:space="preserve">Наиболее частым первичным очагом инфекции при септическом шоке являются легкие (51%), на втором месте — инфекция кровотока (11%), кишечник (некротическая энтеропатия) (8%). У четверти больных, несмотря на тщательное обследование, первичный очаг инфекции не удается верифицировать. </w:t>
      </w:r>
    </w:p>
    <w:p w14:paraId="6D6472FF" w14:textId="77777777" w:rsidR="00987CCD" w:rsidRPr="0080004F" w:rsidRDefault="00987CCD" w:rsidP="0080004F">
      <w:pPr>
        <w:rPr>
          <w:b/>
          <w:bCs/>
          <w:szCs w:val="24"/>
        </w:rPr>
      </w:pPr>
      <w:r w:rsidRPr="0080004F">
        <w:rPr>
          <w:b/>
          <w:bCs/>
          <w:szCs w:val="24"/>
        </w:rPr>
        <w:t>Диагностические критерии сепсиса</w:t>
      </w:r>
    </w:p>
    <w:p w14:paraId="419C9E11" w14:textId="77777777" w:rsidR="00987CCD" w:rsidRPr="0080004F" w:rsidRDefault="00987CCD" w:rsidP="0080004F">
      <w:pPr>
        <w:pStyle w:val="Normal11"/>
        <w:spacing w:before="0" w:line="360" w:lineRule="auto"/>
        <w:ind w:firstLine="709"/>
        <w:jc w:val="both"/>
        <w:rPr>
          <w:color w:val="auto"/>
        </w:rPr>
      </w:pPr>
      <w:r w:rsidRPr="0080004F">
        <w:rPr>
          <w:color w:val="auto"/>
        </w:rPr>
        <w:t>Диагностические критерии сепсиса, согласно «Сепсис-3» = подозрение на инфекцию + положительная qSOFA, то есть ≥ 2 критериев из следующих:</w:t>
      </w:r>
    </w:p>
    <w:p w14:paraId="3068CEB7" w14:textId="77777777" w:rsidR="00987CCD" w:rsidRPr="0080004F" w:rsidRDefault="00987CCD" w:rsidP="0080004F">
      <w:pPr>
        <w:pStyle w:val="Number1"/>
        <w:spacing w:before="0"/>
        <w:ind w:firstLine="709"/>
        <w:rPr>
          <w:color w:val="auto"/>
          <w:szCs w:val="24"/>
        </w:rPr>
      </w:pPr>
      <w:r w:rsidRPr="0080004F">
        <w:rPr>
          <w:color w:val="auto"/>
          <w:szCs w:val="24"/>
        </w:rPr>
        <w:t>1. Нарушенный ментальный статус (шкала комы Глазго &lt; 15).</w:t>
      </w:r>
    </w:p>
    <w:p w14:paraId="3FCF0278" w14:textId="77777777" w:rsidR="00987CCD" w:rsidRPr="0080004F" w:rsidRDefault="00987CCD" w:rsidP="0080004F">
      <w:pPr>
        <w:pStyle w:val="Number1"/>
        <w:spacing w:before="0"/>
        <w:ind w:firstLine="709"/>
        <w:rPr>
          <w:color w:val="auto"/>
          <w:szCs w:val="24"/>
        </w:rPr>
      </w:pPr>
      <w:r w:rsidRPr="0080004F">
        <w:rPr>
          <w:color w:val="auto"/>
          <w:szCs w:val="24"/>
        </w:rPr>
        <w:t xml:space="preserve">2. Систолическое АД ≤ 100 мм рт. ст. </w:t>
      </w:r>
    </w:p>
    <w:p w14:paraId="039E9415" w14:textId="77777777" w:rsidR="00987CCD" w:rsidRPr="0080004F" w:rsidRDefault="00987CCD" w:rsidP="0080004F">
      <w:pPr>
        <w:pStyle w:val="Number1"/>
        <w:spacing w:before="0"/>
        <w:ind w:firstLine="709"/>
        <w:rPr>
          <w:color w:val="auto"/>
          <w:szCs w:val="24"/>
        </w:rPr>
      </w:pPr>
      <w:r w:rsidRPr="0080004F">
        <w:rPr>
          <w:color w:val="auto"/>
          <w:szCs w:val="24"/>
        </w:rPr>
        <w:t>3. Число дыханий ≥ 22/мин.</w:t>
      </w:r>
    </w:p>
    <w:p w14:paraId="75A39EFA" w14:textId="77777777" w:rsidR="00987CCD" w:rsidRPr="0080004F" w:rsidRDefault="00987CCD" w:rsidP="0080004F">
      <w:pPr>
        <w:rPr>
          <w:szCs w:val="24"/>
        </w:rPr>
      </w:pPr>
      <w:r w:rsidRPr="0080004F">
        <w:rPr>
          <w:b/>
          <w:bCs/>
          <w:szCs w:val="24"/>
          <w:lang w:eastAsia="en-GB"/>
        </w:rPr>
        <w:t>Септический шок</w:t>
      </w:r>
      <w:r w:rsidRPr="0080004F">
        <w:rPr>
          <w:szCs w:val="24"/>
          <w:lang w:eastAsia="en-GB"/>
        </w:rPr>
        <w:t> — это сепсис, протекающий с персистирующей артериальной гипотензией, требующей для поддержания среднего АД выше 65 мм рт. ст. применения вазопресоров, несмотря на адекватную волемическую нагрузку, и с уровнем сывороточного лактата &gt; 2 ммоль/л (18 мг/дл). При наличии этих критериев смертность превышает 40%.</w:t>
      </w:r>
    </w:p>
    <w:p w14:paraId="2116C340" w14:textId="77777777" w:rsidR="00987CCD" w:rsidRPr="0080004F" w:rsidRDefault="00987CCD" w:rsidP="0080004F">
      <w:pPr>
        <w:rPr>
          <w:szCs w:val="24"/>
          <w:lang w:eastAsia="en-GB"/>
        </w:rPr>
      </w:pPr>
      <w:r w:rsidRPr="0080004F">
        <w:rPr>
          <w:szCs w:val="24"/>
          <w:lang w:eastAsia="en-GB"/>
        </w:rPr>
        <w:t xml:space="preserve">Под артериальной гипотензией понимается снижение систолического АД &lt; 100 мм рт. ст. либо среднего АД &lt; 65 мм рт. ст. в течение более 1 часа, сохраняющееся, несмотря на адекватную инфузионную терапию. Критерием адекватности проводимой инфузионной терапии считается повышение ЦВД до 12 мм рт. ст., нормализация индекса </w:t>
      </w:r>
      <w:r w:rsidRPr="0080004F">
        <w:rPr>
          <w:szCs w:val="24"/>
        </w:rPr>
        <w:t>глобального конечно-диастолического объема (</w:t>
      </w:r>
      <w:r w:rsidRPr="0080004F">
        <w:rPr>
          <w:szCs w:val="24"/>
          <w:lang w:eastAsia="en-GB"/>
        </w:rPr>
        <w:t>ГКДО) по данным транспульмональной термодилюции, то есть &gt; 680 мл/м</w:t>
      </w:r>
      <w:r w:rsidRPr="0080004F">
        <w:rPr>
          <w:szCs w:val="24"/>
          <w:vertAlign w:val="superscript"/>
          <w:lang w:eastAsia="en-GB"/>
        </w:rPr>
        <w:t>2</w:t>
      </w:r>
      <w:r w:rsidRPr="0080004F">
        <w:rPr>
          <w:szCs w:val="24"/>
          <w:lang w:eastAsia="en-GB"/>
        </w:rPr>
        <w:t xml:space="preserve">. </w:t>
      </w:r>
    </w:p>
    <w:p w14:paraId="014D2D6B" w14:textId="77777777" w:rsidR="00987CCD" w:rsidRPr="0080004F" w:rsidRDefault="00987CCD" w:rsidP="0080004F">
      <w:pPr>
        <w:rPr>
          <w:szCs w:val="24"/>
          <w:lang w:eastAsia="en-GB"/>
        </w:rPr>
      </w:pPr>
      <w:r w:rsidRPr="0080004F">
        <w:rPr>
          <w:szCs w:val="24"/>
          <w:lang w:eastAsia="en-GB"/>
        </w:rPr>
        <w:t xml:space="preserve">Наличие бактериемии не является обязательным условием для диагностики септического шока. Считают, что больной выведен из состояния септического шока, если в течение суток без введения инотропных или вазопрессорных препаратов и волемической нагрузки систолическое АД стабилизируется на цифрах </w:t>
      </w:r>
      <w:r w:rsidRPr="0080004F">
        <w:rPr>
          <w:szCs w:val="24"/>
        </w:rPr>
        <w:t>≥</w:t>
      </w:r>
      <w:r w:rsidRPr="0080004F">
        <w:rPr>
          <w:szCs w:val="24"/>
          <w:lang w:eastAsia="en-GB"/>
        </w:rPr>
        <w:t> 90 мм рт. ст. и исчезают признаки нарушения тканевой перфузии.</w:t>
      </w:r>
    </w:p>
    <w:p w14:paraId="08D41A12" w14:textId="77777777" w:rsidR="00987CCD" w:rsidRPr="0080004F" w:rsidRDefault="00987CCD" w:rsidP="0080004F">
      <w:pPr>
        <w:rPr>
          <w:szCs w:val="24"/>
          <w:lang w:eastAsia="en-GB"/>
        </w:rPr>
      </w:pPr>
      <w:r w:rsidRPr="0080004F">
        <w:rPr>
          <w:szCs w:val="24"/>
          <w:lang w:eastAsia="en-GB"/>
        </w:rPr>
        <w:t>Под острой почечной недостаточностью понимают олигурию (диурез &lt; 0,5 мл/кг/ч) и/или повышение концентрации креатинина сыворотки &gt; 0,2 ммоль/л).</w:t>
      </w:r>
    </w:p>
    <w:p w14:paraId="4BF8E0DB" w14:textId="77777777" w:rsidR="00987CCD" w:rsidRPr="0080004F" w:rsidRDefault="00987CCD" w:rsidP="0080004F">
      <w:pPr>
        <w:rPr>
          <w:szCs w:val="24"/>
          <w:lang w:eastAsia="en-GB"/>
        </w:rPr>
      </w:pPr>
      <w:r w:rsidRPr="0080004F">
        <w:rPr>
          <w:szCs w:val="24"/>
          <w:lang w:eastAsia="en-GB"/>
        </w:rPr>
        <w:t xml:space="preserve">Печеночная дисфункция диагностируется при выявлении гипербилирубинемии &gt; 70 мкмоль/л и/или повышения активности трансаминаз в два раза и более от нормы. </w:t>
      </w:r>
    </w:p>
    <w:p w14:paraId="25D71F5E" w14:textId="77777777" w:rsidR="00987CCD" w:rsidRPr="0080004F" w:rsidRDefault="00987CCD" w:rsidP="0080004F">
      <w:pPr>
        <w:rPr>
          <w:szCs w:val="24"/>
          <w:lang w:eastAsia="en-GB"/>
        </w:rPr>
      </w:pPr>
      <w:r w:rsidRPr="0080004F">
        <w:rPr>
          <w:szCs w:val="24"/>
          <w:lang w:eastAsia="en-GB"/>
        </w:rPr>
        <w:t>Критерии острой дыхательной недостаточности — тахипноэ (число дыханий в покое &gt; 30/мин), артериальная гипоксемия (Р</w:t>
      </w:r>
      <w:r w:rsidRPr="0080004F">
        <w:rPr>
          <w:szCs w:val="24"/>
          <w:vertAlign w:val="subscript"/>
          <w:lang w:eastAsia="en-GB"/>
        </w:rPr>
        <w:t>a</w:t>
      </w:r>
      <w:r w:rsidRPr="0080004F">
        <w:rPr>
          <w:szCs w:val="24"/>
          <w:lang w:eastAsia="en-GB"/>
        </w:rPr>
        <w:t>О</w:t>
      </w:r>
      <w:r w:rsidRPr="0080004F">
        <w:rPr>
          <w:szCs w:val="24"/>
          <w:vertAlign w:val="subscript"/>
          <w:lang w:eastAsia="en-GB"/>
        </w:rPr>
        <w:t>2</w:t>
      </w:r>
      <w:r w:rsidRPr="0080004F">
        <w:rPr>
          <w:szCs w:val="24"/>
          <w:lang w:eastAsia="en-GB"/>
        </w:rPr>
        <w:t xml:space="preserve"> &lt; 60 мм рт. ст.) или гиперкапния (Р</w:t>
      </w:r>
      <w:r w:rsidRPr="0080004F">
        <w:rPr>
          <w:szCs w:val="24"/>
          <w:vertAlign w:val="subscript"/>
          <w:lang w:eastAsia="en-GB"/>
        </w:rPr>
        <w:t>а</w:t>
      </w:r>
      <w:r w:rsidRPr="0080004F">
        <w:rPr>
          <w:szCs w:val="24"/>
          <w:lang w:eastAsia="en-GB"/>
        </w:rPr>
        <w:t>СО</w:t>
      </w:r>
      <w:r w:rsidRPr="0080004F">
        <w:rPr>
          <w:szCs w:val="24"/>
          <w:vertAlign w:val="subscript"/>
          <w:lang w:eastAsia="en-GB"/>
        </w:rPr>
        <w:t>2</w:t>
      </w:r>
      <w:r w:rsidRPr="0080004F">
        <w:rPr>
          <w:szCs w:val="24"/>
          <w:lang w:eastAsia="en-GB"/>
        </w:rPr>
        <w:t xml:space="preserve"> &gt; 50 мм рт. ст.) при дыхании воздухом, появление обширного двустороннего поражения легких по рентгенологическим данным при отсутствии клинических признаков первичной сердечной недостаточности и хронического заболевания легких. </w:t>
      </w:r>
    </w:p>
    <w:p w14:paraId="48DB2739" w14:textId="77777777" w:rsidR="00987CCD" w:rsidRPr="0080004F" w:rsidRDefault="00987CCD" w:rsidP="0080004F">
      <w:pPr>
        <w:rPr>
          <w:szCs w:val="24"/>
          <w:lang w:eastAsia="en-GB"/>
        </w:rPr>
      </w:pPr>
      <w:r w:rsidRPr="0080004F">
        <w:rPr>
          <w:szCs w:val="24"/>
          <w:lang w:eastAsia="en-GB"/>
        </w:rPr>
        <w:t>Выраженность дыхательной недостаточности оценивается у больных по респираторному индексу, вычисляемому по формуле P</w:t>
      </w:r>
      <w:r w:rsidRPr="0080004F">
        <w:rPr>
          <w:szCs w:val="24"/>
          <w:vertAlign w:val="subscript"/>
          <w:lang w:eastAsia="en-GB"/>
        </w:rPr>
        <w:t>a</w:t>
      </w:r>
      <w:r w:rsidRPr="0080004F">
        <w:rPr>
          <w:szCs w:val="24"/>
          <w:lang w:eastAsia="en-GB"/>
        </w:rPr>
        <w:t>O</w:t>
      </w:r>
      <w:r w:rsidRPr="0080004F">
        <w:rPr>
          <w:szCs w:val="24"/>
          <w:vertAlign w:val="subscript"/>
          <w:lang w:eastAsia="en-GB"/>
        </w:rPr>
        <w:t>2</w:t>
      </w:r>
      <w:r w:rsidRPr="0080004F">
        <w:rPr>
          <w:szCs w:val="24"/>
          <w:lang w:eastAsia="en-GB"/>
        </w:rPr>
        <w:t>/F</w:t>
      </w:r>
      <w:r w:rsidRPr="0080004F">
        <w:rPr>
          <w:szCs w:val="24"/>
          <w:vertAlign w:val="subscript"/>
          <w:lang w:eastAsia="en-GB"/>
        </w:rPr>
        <w:t>I</w:t>
      </w:r>
      <w:r w:rsidRPr="0080004F">
        <w:rPr>
          <w:szCs w:val="24"/>
          <w:lang w:eastAsia="en-GB"/>
        </w:rPr>
        <w:t>O</w:t>
      </w:r>
      <w:r w:rsidRPr="0080004F">
        <w:rPr>
          <w:szCs w:val="24"/>
          <w:vertAlign w:val="subscript"/>
          <w:lang w:eastAsia="en-GB"/>
        </w:rPr>
        <w:t>2</w:t>
      </w:r>
      <w:r w:rsidRPr="0080004F">
        <w:rPr>
          <w:szCs w:val="24"/>
          <w:lang w:eastAsia="en-GB"/>
        </w:rPr>
        <w:t>, где P</w:t>
      </w:r>
      <w:r w:rsidRPr="0080004F">
        <w:rPr>
          <w:szCs w:val="24"/>
          <w:vertAlign w:val="subscript"/>
          <w:lang w:eastAsia="en-GB"/>
        </w:rPr>
        <w:t>a</w:t>
      </w:r>
      <w:r w:rsidRPr="0080004F">
        <w:rPr>
          <w:szCs w:val="24"/>
          <w:lang w:eastAsia="en-GB"/>
        </w:rPr>
        <w:t>O</w:t>
      </w:r>
      <w:r w:rsidRPr="0080004F">
        <w:rPr>
          <w:szCs w:val="24"/>
          <w:vertAlign w:val="subscript"/>
          <w:lang w:eastAsia="en-GB"/>
        </w:rPr>
        <w:t>2</w:t>
      </w:r>
      <w:r w:rsidRPr="0080004F">
        <w:rPr>
          <w:szCs w:val="24"/>
          <w:lang w:eastAsia="en-GB"/>
        </w:rPr>
        <w:t> — это напряжения кислорода в артериальной крови, а F</w:t>
      </w:r>
      <w:r w:rsidRPr="0080004F">
        <w:rPr>
          <w:szCs w:val="24"/>
          <w:vertAlign w:val="subscript"/>
          <w:lang w:eastAsia="en-GB"/>
        </w:rPr>
        <w:t>I</w:t>
      </w:r>
      <w:r w:rsidRPr="0080004F">
        <w:rPr>
          <w:szCs w:val="24"/>
          <w:lang w:eastAsia="en-GB"/>
        </w:rPr>
        <w:t>O</w:t>
      </w:r>
      <w:r w:rsidRPr="0080004F">
        <w:rPr>
          <w:szCs w:val="24"/>
          <w:vertAlign w:val="subscript"/>
          <w:lang w:eastAsia="en-GB"/>
        </w:rPr>
        <w:t>2</w:t>
      </w:r>
      <w:r w:rsidRPr="0080004F">
        <w:rPr>
          <w:szCs w:val="24"/>
          <w:lang w:eastAsia="en-GB"/>
        </w:rPr>
        <w:t> — процентное содержание кислорода во вдыхаемой смеси, выраженное в долях единицы. В норме этот показатель превышает 350—400 мм рт. ст.</w:t>
      </w:r>
    </w:p>
    <w:p w14:paraId="1A7C99E4" w14:textId="77777777" w:rsidR="00987CCD" w:rsidRPr="0080004F" w:rsidRDefault="00987CCD" w:rsidP="0080004F">
      <w:pPr>
        <w:rPr>
          <w:szCs w:val="24"/>
          <w:lang w:eastAsia="en-GB"/>
        </w:rPr>
      </w:pPr>
      <w:r w:rsidRPr="0080004F">
        <w:rPr>
          <w:szCs w:val="24"/>
          <w:lang w:eastAsia="en-GB"/>
        </w:rPr>
        <w:t>Некротическую энтеропатию диагностируют при появлении метеоризма, болей в животе, диареи при отсутствии признаков острого панкреатита.</w:t>
      </w:r>
    </w:p>
    <w:p w14:paraId="39286DAF" w14:textId="77777777" w:rsidR="00987CCD" w:rsidRPr="0080004F" w:rsidRDefault="00987CCD" w:rsidP="0080004F">
      <w:pPr>
        <w:ind w:firstLine="708"/>
        <w:rPr>
          <w:b/>
          <w:bCs/>
          <w:szCs w:val="24"/>
          <w:lang w:eastAsia="en-GB"/>
        </w:rPr>
      </w:pPr>
      <w:r w:rsidRPr="0080004F">
        <w:rPr>
          <w:b/>
          <w:bCs/>
          <w:szCs w:val="24"/>
          <w:lang w:eastAsia="en-GB"/>
        </w:rPr>
        <w:t>Алгоритм действий при поступлении больного в стационар с подозрением на септический шок</w:t>
      </w:r>
    </w:p>
    <w:p w14:paraId="5F04B2B5" w14:textId="77777777" w:rsidR="00987CCD" w:rsidRPr="0080004F" w:rsidRDefault="00987CCD" w:rsidP="0080004F">
      <w:pPr>
        <w:pStyle w:val="Number1"/>
        <w:spacing w:before="0"/>
        <w:rPr>
          <w:color w:val="auto"/>
          <w:szCs w:val="24"/>
        </w:rPr>
      </w:pPr>
      <w:r w:rsidRPr="0080004F">
        <w:rPr>
          <w:color w:val="auto"/>
          <w:szCs w:val="24"/>
        </w:rPr>
        <w:tab/>
        <w:t>1.</w:t>
      </w:r>
      <w:r w:rsidRPr="0080004F">
        <w:rPr>
          <w:color w:val="auto"/>
          <w:szCs w:val="24"/>
        </w:rPr>
        <w:tab/>
        <w:t>Взятие кровь для микробиологического исследования из периферической вены и/или из центрального катетера в объеме 8—10 мл во флаконы, предназначенные для культивирования аэробных бактерий (BACTEC PLUS Aerobic/F). При наличии у больного установленного центрального венозного катетера в связи с возможным его инфицированием необходимо удалить катетер с последующим посевом его кончика. В обязательном порядке пациенту устанавливается новый центральный венозный катетер под ультразвуковой навигацией.</w:t>
      </w:r>
    </w:p>
    <w:p w14:paraId="5248A551" w14:textId="77777777" w:rsidR="00987CCD" w:rsidRPr="0080004F" w:rsidRDefault="00987CCD" w:rsidP="0080004F">
      <w:pPr>
        <w:pStyle w:val="Number1"/>
        <w:spacing w:before="0"/>
        <w:rPr>
          <w:color w:val="auto"/>
          <w:szCs w:val="24"/>
        </w:rPr>
      </w:pPr>
      <w:r w:rsidRPr="0080004F">
        <w:rPr>
          <w:color w:val="auto"/>
          <w:szCs w:val="24"/>
        </w:rPr>
        <w:tab/>
        <w:t>2.</w:t>
      </w:r>
      <w:r w:rsidRPr="0080004F">
        <w:rPr>
          <w:color w:val="auto"/>
          <w:szCs w:val="24"/>
        </w:rPr>
        <w:tab/>
        <w:t xml:space="preserve">Выполнение посевов (микробиологических/бактериологических исследований) со слизистых прямой кишки, зева и мочи. </w:t>
      </w:r>
    </w:p>
    <w:p w14:paraId="47FAECEA" w14:textId="77777777" w:rsidR="00987CCD" w:rsidRPr="0080004F" w:rsidRDefault="00987CCD" w:rsidP="0080004F">
      <w:pPr>
        <w:pStyle w:val="Number1"/>
        <w:spacing w:before="0"/>
        <w:rPr>
          <w:color w:val="auto"/>
          <w:szCs w:val="24"/>
        </w:rPr>
      </w:pPr>
      <w:r w:rsidRPr="0080004F">
        <w:rPr>
          <w:color w:val="auto"/>
          <w:szCs w:val="24"/>
        </w:rPr>
        <w:tab/>
        <w:t>3.</w:t>
      </w:r>
      <w:r w:rsidRPr="0080004F">
        <w:rPr>
          <w:color w:val="auto"/>
          <w:szCs w:val="24"/>
        </w:rPr>
        <w:tab/>
        <w:t xml:space="preserve">Определение концентрации маркеров воспаления — сывороточная концентрация прокальцитонина и С-реактивного белка, плазменная концентрация пресепсина. При развитии септического шока концентрация прокальцитонина может оставаться в пределах нормальных значений (запаздывать), так как уровень прокальцитонина обычно повышается только через 10—12 часов после развития сепсиса. Поэтому рекомендуется повторно определять концентрацию прокальцитонина через 10—12 часов от развития септического шока. Уровни маркеров воспаления должны определяться в динамике. </w:t>
      </w:r>
    </w:p>
    <w:p w14:paraId="005FBAB5" w14:textId="77777777" w:rsidR="00987CCD" w:rsidRPr="0080004F" w:rsidRDefault="00987CCD" w:rsidP="0080004F">
      <w:pPr>
        <w:pStyle w:val="Normal11"/>
        <w:spacing w:before="0" w:line="360" w:lineRule="auto"/>
        <w:ind w:left="284" w:hanging="284"/>
        <w:jc w:val="both"/>
        <w:rPr>
          <w:color w:val="auto"/>
        </w:rPr>
      </w:pPr>
      <w:r w:rsidRPr="0080004F">
        <w:rPr>
          <w:color w:val="auto"/>
        </w:rPr>
        <w:tab/>
        <w:t>4.</w:t>
      </w:r>
      <w:r w:rsidRPr="0080004F">
        <w:rPr>
          <w:color w:val="auto"/>
        </w:rPr>
        <w:tab/>
        <w:t xml:space="preserve">Выполнение спиральной </w:t>
      </w:r>
      <w:r w:rsidRPr="0080004F">
        <w:rPr>
          <w:bCs/>
          <w:color w:val="auto"/>
        </w:rPr>
        <w:t xml:space="preserve">компьютерной томографии (СКТ) </w:t>
      </w:r>
      <w:r w:rsidRPr="0080004F">
        <w:rPr>
          <w:color w:val="auto"/>
        </w:rPr>
        <w:t>грудной клетки всем пациентам с подозрением на пневмонию, по результатам которой выявляется область наибольшего поражения, выполняется фибробронхоскопия с бронхоальвеолярным лаважом. (См. ниже раздел «</w:t>
      </w:r>
      <w:r w:rsidRPr="0080004F">
        <w:rPr>
          <w:kern w:val="36"/>
        </w:rPr>
        <w:t>Острая дыхательная недостаточность у гематологических пациентов» и Протокол</w:t>
      </w:r>
      <w:r w:rsidRPr="0080004F">
        <w:rPr>
          <w:color w:val="auto"/>
        </w:rPr>
        <w:t xml:space="preserve"> обследования пациентов с поражением легких (рис.1). </w:t>
      </w:r>
    </w:p>
    <w:p w14:paraId="738A623B" w14:textId="77777777" w:rsidR="00987CCD" w:rsidRPr="0080004F" w:rsidRDefault="00987CCD" w:rsidP="0080004F">
      <w:pPr>
        <w:pStyle w:val="Number1"/>
        <w:spacing w:before="0"/>
        <w:rPr>
          <w:color w:val="auto"/>
          <w:szCs w:val="24"/>
        </w:rPr>
      </w:pPr>
      <w:r w:rsidRPr="0080004F">
        <w:rPr>
          <w:color w:val="auto"/>
          <w:szCs w:val="24"/>
        </w:rPr>
        <w:tab/>
        <w:t>5.</w:t>
      </w:r>
      <w:r w:rsidRPr="0080004F">
        <w:rPr>
          <w:color w:val="auto"/>
          <w:szCs w:val="24"/>
        </w:rPr>
        <w:tab/>
        <w:t xml:space="preserve">Выполнение электрокардиографии и трансторакальной эхокардиографии всем пациментам, а также определение концентрации кардиомаркеров (тропонин I, КФК КФК-МБ) для исключения развития септической миокардиальной дисфункции или септического миокардита. </w:t>
      </w:r>
    </w:p>
    <w:p w14:paraId="1EE75F48" w14:textId="77777777" w:rsidR="00987CCD" w:rsidRPr="0080004F" w:rsidRDefault="00987CCD" w:rsidP="0080004F">
      <w:pPr>
        <w:pStyle w:val="Number1"/>
        <w:spacing w:before="0"/>
        <w:rPr>
          <w:color w:val="auto"/>
          <w:szCs w:val="24"/>
        </w:rPr>
      </w:pPr>
      <w:r w:rsidRPr="0080004F">
        <w:rPr>
          <w:color w:val="auto"/>
          <w:szCs w:val="24"/>
        </w:rPr>
        <w:tab/>
        <w:t>6.</w:t>
      </w:r>
      <w:r w:rsidRPr="0080004F">
        <w:rPr>
          <w:color w:val="auto"/>
          <w:szCs w:val="24"/>
        </w:rPr>
        <w:tab/>
        <w:t xml:space="preserve">Установление артериальной линии для инвазивного мониторинга АД и взятия проб крови для анализа кислотно-щелочного состояния, газов крови у всех пациентов. Устанавливается катетер в a. radialis или a. femoralis либо катетер </w:t>
      </w:r>
      <w:r w:rsidRPr="0080004F">
        <w:rPr>
          <w:color w:val="auto"/>
          <w:szCs w:val="24"/>
          <w:lang w:val="en-US"/>
        </w:rPr>
        <w:t>P</w:t>
      </w:r>
      <w:r w:rsidRPr="0080004F">
        <w:rPr>
          <w:color w:val="auto"/>
          <w:szCs w:val="24"/>
        </w:rPr>
        <w:t>i</w:t>
      </w:r>
      <w:r w:rsidRPr="0080004F">
        <w:rPr>
          <w:color w:val="auto"/>
          <w:szCs w:val="24"/>
          <w:lang w:val="en-US"/>
        </w:rPr>
        <w:t>CCO</w:t>
      </w:r>
      <w:r w:rsidRPr="0080004F">
        <w:rPr>
          <w:color w:val="auto"/>
          <w:szCs w:val="24"/>
        </w:rPr>
        <w:t>. Цель терапии — достижение среднего АД ≥ 65 мм рт. ст., ЦВД 8—12 мм рт. ст., диуреза &gt; 0,5 мл/кг/ч, S</w:t>
      </w:r>
      <w:r w:rsidRPr="0080004F">
        <w:rPr>
          <w:color w:val="auto"/>
          <w:szCs w:val="24"/>
          <w:vertAlign w:val="subscript"/>
        </w:rPr>
        <w:t>cv</w:t>
      </w:r>
      <w:r w:rsidRPr="0080004F">
        <w:rPr>
          <w:color w:val="auto"/>
          <w:szCs w:val="24"/>
        </w:rPr>
        <w:t>O</w:t>
      </w:r>
      <w:r w:rsidRPr="0080004F">
        <w:rPr>
          <w:color w:val="auto"/>
          <w:szCs w:val="24"/>
          <w:vertAlign w:val="subscript"/>
        </w:rPr>
        <w:t>2</w:t>
      </w:r>
      <w:r w:rsidRPr="0080004F">
        <w:rPr>
          <w:color w:val="auto"/>
          <w:szCs w:val="24"/>
        </w:rPr>
        <w:t xml:space="preserve"> ≥ 70%, индекса ГКДО ≥ 680 мл/м</w:t>
      </w:r>
      <w:r w:rsidRPr="0080004F">
        <w:rPr>
          <w:color w:val="auto"/>
          <w:szCs w:val="24"/>
          <w:vertAlign w:val="superscript"/>
        </w:rPr>
        <w:t>2</w:t>
      </w:r>
      <w:r w:rsidRPr="0080004F">
        <w:rPr>
          <w:color w:val="auto"/>
          <w:szCs w:val="24"/>
        </w:rPr>
        <w:t xml:space="preserve">. Индекс ГКДО необходимо оценивать в динамике. Но не надо стремиться к достижению условных норм индекса ГКДО при появлении признаков перегрузки объемом, так как это условные нормы не всегда отражают волемический статус пациента. </w:t>
      </w:r>
    </w:p>
    <w:p w14:paraId="2D3F19F6" w14:textId="77777777" w:rsidR="00987CCD" w:rsidRPr="0080004F" w:rsidRDefault="00987CCD" w:rsidP="0080004F">
      <w:pPr>
        <w:pStyle w:val="Number1"/>
        <w:spacing w:before="0"/>
        <w:rPr>
          <w:color w:val="auto"/>
          <w:szCs w:val="24"/>
        </w:rPr>
      </w:pPr>
      <w:r w:rsidRPr="0080004F">
        <w:rPr>
          <w:color w:val="auto"/>
          <w:szCs w:val="24"/>
        </w:rPr>
        <w:tab/>
        <w:t>7.</w:t>
      </w:r>
      <w:r w:rsidRPr="0080004F">
        <w:rPr>
          <w:color w:val="auto"/>
          <w:szCs w:val="24"/>
        </w:rPr>
        <w:tab/>
        <w:t>При катетеризации сосудов уровень тромбоцитов &lt; 20х10</w:t>
      </w:r>
      <w:r w:rsidRPr="0080004F">
        <w:rPr>
          <w:color w:val="auto"/>
          <w:szCs w:val="24"/>
          <w:vertAlign w:val="superscript"/>
        </w:rPr>
        <w:t>9</w:t>
      </w:r>
      <w:r w:rsidRPr="0080004F">
        <w:rPr>
          <w:color w:val="auto"/>
          <w:szCs w:val="24"/>
        </w:rPr>
        <w:t xml:space="preserve">/л является показанием для трансфузии концентрата тромбоцитов. Процедуры катетеризации сосудов следует выполнять под ультразвуковым контролем. В неотложных ситуациях катетеризация выполняется при любом уровне тромбоцитов. </w:t>
      </w:r>
    </w:p>
    <w:p w14:paraId="68D3ACCF" w14:textId="77777777" w:rsidR="00987CCD" w:rsidRPr="0080004F" w:rsidRDefault="00987CCD" w:rsidP="0080004F">
      <w:pPr>
        <w:pStyle w:val="Number1"/>
        <w:spacing w:before="0"/>
        <w:rPr>
          <w:color w:val="auto"/>
          <w:szCs w:val="24"/>
        </w:rPr>
      </w:pPr>
      <w:r w:rsidRPr="0080004F">
        <w:rPr>
          <w:color w:val="auto"/>
          <w:szCs w:val="24"/>
        </w:rPr>
        <w:tab/>
      </w:r>
      <w:r w:rsidRPr="0080004F">
        <w:rPr>
          <w:color w:val="auto"/>
          <w:szCs w:val="24"/>
        </w:rPr>
        <w:tab/>
        <w:t>8.</w:t>
      </w:r>
      <w:r w:rsidRPr="0080004F">
        <w:rPr>
          <w:color w:val="auto"/>
          <w:szCs w:val="24"/>
        </w:rPr>
        <w:tab/>
        <w:t>При возникновении подозрения на сепсис должна быть начата эмпирическая антибактериальная терапия с использованием одного или более препаратов, имеющих активность против всех потенциальных патогенов (бактерии и/или грибы) и создающих адекватную концентрацию в предполагаемых источниках сепсиса. Антибактериальная терапия должна быть видоизменена с учетом профиля чувствительности микроорганизма к антибиотикам в наиболее ранние сроки. Модификацию антибактериальной терапии проводят согласно результатам микробиологических исследований.</w:t>
      </w:r>
    </w:p>
    <w:p w14:paraId="1B99751E" w14:textId="77777777" w:rsidR="00987CCD" w:rsidRPr="0080004F" w:rsidRDefault="00987CCD" w:rsidP="0080004F">
      <w:pPr>
        <w:pStyle w:val="Number1"/>
        <w:spacing w:before="0"/>
        <w:rPr>
          <w:color w:val="auto"/>
          <w:szCs w:val="24"/>
        </w:rPr>
      </w:pPr>
      <w:r w:rsidRPr="0080004F">
        <w:rPr>
          <w:color w:val="auto"/>
          <w:szCs w:val="24"/>
        </w:rPr>
        <w:tab/>
        <w:t>9.</w:t>
      </w:r>
      <w:r w:rsidRPr="0080004F">
        <w:rPr>
          <w:color w:val="auto"/>
          <w:szCs w:val="24"/>
        </w:rPr>
        <w:tab/>
        <w:t>Волемическая нагрузка кристаллоидами — препаратами выбора в инфузионной терапии тяжелого сепсиса и септического шока. В инфузионной терапии сепсиса и септического шока не рекомендованы препараты гидроксиэтилкрахмала. Альбумин человека используется в инфузионной терапии тяжелого сепсиса и септического шока у пациентов, нуждающихся в значительных дозах кристаллоидов. Начальная водная нагрузка должна составлять не менее 30 мл/кг кристаллоидов (часть этой дозы можно заменить на альбумин человека). Для некоторых пациентов требуются большая доза и скорость введения. Начальной целью инфузии является ЦВД 8 мм рт. ст. (12 мм рт. ст. при проведении инвазивной вентиляции легких (ИВЛ). Часто инфузия необходима и в дальнейшем. Рекомендуется продолжать инфузию до тех пор, пока продолжается гемодинамическое улучшение (АД, ЧСС, темп диуреза, нормализация повышенного уровня лактата). Рекомендуется значительно уменьшить скорость инфузии, когда увеличение преднагрузки сердца (ЦВД) не приводит к гемодинамическому улучшению (возрастанию сердечного выброса). Таким образом, целевые значения жизненно важных параметров: ЦВД 8—12 мм рт. ст., индекс ГКДО 680 мл/м</w:t>
      </w:r>
      <w:r w:rsidRPr="0080004F">
        <w:rPr>
          <w:color w:val="auto"/>
          <w:szCs w:val="24"/>
          <w:vertAlign w:val="superscript"/>
        </w:rPr>
        <w:t>2</w:t>
      </w:r>
      <w:r w:rsidRPr="0080004F">
        <w:rPr>
          <w:color w:val="auto"/>
          <w:szCs w:val="24"/>
        </w:rPr>
        <w:t xml:space="preserve">, среднее АД 65 мм рт. ст., диурез 0,5 мл/кг в час, оксигенация в смешанной венозной крови 70% или в венозной крови из верхней полой вены 65%. </w:t>
      </w:r>
    </w:p>
    <w:p w14:paraId="692EB34C" w14:textId="77777777" w:rsidR="00987CCD" w:rsidRPr="0080004F" w:rsidRDefault="00987CCD" w:rsidP="0080004F">
      <w:pPr>
        <w:pStyle w:val="Number1"/>
        <w:spacing w:before="0"/>
        <w:rPr>
          <w:color w:val="auto"/>
          <w:szCs w:val="24"/>
        </w:rPr>
      </w:pPr>
      <w:r w:rsidRPr="0080004F">
        <w:rPr>
          <w:color w:val="auto"/>
          <w:szCs w:val="24"/>
        </w:rPr>
        <w:tab/>
        <w:t>10.</w:t>
      </w:r>
      <w:r w:rsidRPr="0080004F">
        <w:rPr>
          <w:color w:val="auto"/>
          <w:szCs w:val="24"/>
        </w:rPr>
        <w:tab/>
        <w:t>Вазопрессорная терапия должна начинаться при сохраняющемся в течение &gt; 1 часа, несмотря на инфузию адекватных объемов жидкости, систолическом АД &lt; 90 мм рт. ст. или среднем АД &lt; 65 мм рт. ст. Увеличение дозы препарата продолжается до достижения целевого уровня среднего АД ≥ 65 мм рт. ст. Норэпинефрин — препарат выбора среди вазопрессоров, его начальная доза 0,5—1 мкг/кг/мин. Эпинефрин может использоваться и в качестве второго вазопрессора и в качестве потенциальной замены норэпинефрина в случае, когда необходим дополнительный вазопрессор для поддержания адекватного артериального давления. Терлипрессин (Реместип) в дозе 1,3 мк/кг/ч может использоваться совместно с норэпинефрином как для поддержания среднего АД, так и для снижения дозы норэпинефрина. Допамин в качестве альтернативного вазопрессора должен использоваться только у строго определенных групп пациентов (например, у пациентов с низким риском тахиаритмии, у пациентов с брадикардией). Не следует использовать низкие дозы допамина для защиты почек. Инфузия добутамина в дозе до 20 мкг/кг в минуту может быть назначена или добавлена к вазопрессорам в следующих случаях: дисфункция миокарда, выражающаяся в виде роста давления наполнения и низкого сердечного выброса; сохраняющиеся симптомы гипоперфузии несмотря на достигнутый адекватный внутрисосудистый объем и нормальное среднее АД.</w:t>
      </w:r>
    </w:p>
    <w:p w14:paraId="3FA15BAD" w14:textId="77777777" w:rsidR="00987CCD" w:rsidRPr="0080004F" w:rsidRDefault="00987CCD" w:rsidP="0080004F">
      <w:pPr>
        <w:pStyle w:val="Number1"/>
        <w:spacing w:before="0"/>
        <w:rPr>
          <w:color w:val="auto"/>
          <w:szCs w:val="24"/>
        </w:rPr>
      </w:pPr>
      <w:r w:rsidRPr="0080004F">
        <w:rPr>
          <w:color w:val="auto"/>
          <w:szCs w:val="24"/>
        </w:rPr>
        <w:tab/>
        <w:t>11.</w:t>
      </w:r>
      <w:r w:rsidRPr="0080004F">
        <w:rPr>
          <w:color w:val="auto"/>
          <w:szCs w:val="24"/>
        </w:rPr>
        <w:tab/>
        <w:t xml:space="preserve">При развитии септического шока проводится терапия глюкокортикоидами: в первые сутки внутривенно вводится нагрузочная доза 100 мг гидрокортизона в виде болюсной короткой инфузии, а затем начинается круглосуточная инфузия препарата 200 мг/сут в виде внутривенной постоянной суточной инфузии. Гидрокортизон отменятся после прекращения использования вазопрессоров. Не используют гидрокортизон, если волемическая нагрузка и вазопрессорная терапия способны стабилизировать гемодинамику. </w:t>
      </w:r>
    </w:p>
    <w:p w14:paraId="2C46D95C" w14:textId="77777777" w:rsidR="00987CCD" w:rsidRPr="0080004F" w:rsidRDefault="00987CCD" w:rsidP="0080004F">
      <w:pPr>
        <w:pStyle w:val="Number1"/>
        <w:spacing w:before="0"/>
        <w:rPr>
          <w:color w:val="auto"/>
          <w:szCs w:val="24"/>
        </w:rPr>
      </w:pPr>
      <w:r w:rsidRPr="0080004F">
        <w:rPr>
          <w:color w:val="auto"/>
          <w:szCs w:val="24"/>
        </w:rPr>
        <w:tab/>
        <w:t>12.</w:t>
      </w:r>
      <w:r w:rsidRPr="0080004F">
        <w:rPr>
          <w:color w:val="auto"/>
          <w:szCs w:val="24"/>
        </w:rPr>
        <w:tab/>
        <w:t>Препараты крови: показанием для трансфузии эритроцитов является снижение уровня Hb &lt; 70 г/л (целевой уровень Hb — 70—90 г/л) у взрослых. Не следует использовать эритропоэтин в качестве специфической терапии анемии, связанной с тяжелым сепсисом. Трансфузию тромбоцитов рекомендовано проводить при снижении уровня тромбоцитов менее 20х10</w:t>
      </w:r>
      <w:r w:rsidRPr="0080004F">
        <w:rPr>
          <w:color w:val="auto"/>
          <w:szCs w:val="24"/>
          <w:vertAlign w:val="superscript"/>
        </w:rPr>
        <w:t>9</w:t>
      </w:r>
      <w:r w:rsidRPr="0080004F">
        <w:rPr>
          <w:color w:val="auto"/>
          <w:szCs w:val="24"/>
        </w:rPr>
        <w:t>/л либо при наличии геморрагического синдрома. Свежезамороженная плазма (СЗП) не должна применяться для коррекции лабораторных показателей при отсутствии кровотечения или планируемого инвазивного вмешательства. Трансфузия СЗП осуществляется только при развитии геморрагического синдрома.</w:t>
      </w:r>
    </w:p>
    <w:p w14:paraId="350D6C46" w14:textId="77777777" w:rsidR="00987CCD" w:rsidRPr="0080004F" w:rsidRDefault="00987CCD" w:rsidP="0080004F">
      <w:pPr>
        <w:pStyle w:val="Number1"/>
        <w:spacing w:before="0"/>
        <w:rPr>
          <w:color w:val="auto"/>
          <w:szCs w:val="24"/>
        </w:rPr>
      </w:pPr>
      <w:r w:rsidRPr="0080004F">
        <w:rPr>
          <w:color w:val="auto"/>
          <w:szCs w:val="24"/>
        </w:rPr>
        <w:tab/>
        <w:t>13.</w:t>
      </w:r>
      <w:r w:rsidRPr="0080004F">
        <w:rPr>
          <w:color w:val="auto"/>
          <w:szCs w:val="24"/>
        </w:rPr>
        <w:tab/>
        <w:t xml:space="preserve">Нет общих данных по проведению заместительной терапии донорскими иммуноглобулинами. Однако у 67% онкогематологических больных с сепсисом выявляется гуморальный иммунодефицит (снижение уровня одного из классов иммуноглобулинов). У пациентов с сепсисом при выявлении гуморального иммунодефицита необходимо проведение заместительной терапии препаратами IgG в зависимости в дозе 0,5 г/кг дней внутривенно. При дефиците иммуноглобулина М используется пентаглобин, обогащенный IgМ. Пентаглобин может использоваться также и без выявленного дефицита IgМ для лечения септического шока в дозе 5 мг/кг/сут в течение 3 дней в/в в виде непрерывной инфузии. </w:t>
      </w:r>
    </w:p>
    <w:p w14:paraId="5EFF88B4" w14:textId="77777777" w:rsidR="00987CCD" w:rsidRPr="0080004F" w:rsidRDefault="00987CCD" w:rsidP="0080004F">
      <w:pPr>
        <w:pStyle w:val="Number1"/>
        <w:spacing w:before="0"/>
        <w:rPr>
          <w:color w:val="auto"/>
          <w:szCs w:val="24"/>
        </w:rPr>
      </w:pPr>
      <w:r w:rsidRPr="0080004F">
        <w:rPr>
          <w:color w:val="auto"/>
          <w:szCs w:val="24"/>
        </w:rPr>
        <w:tab/>
        <w:t>14.</w:t>
      </w:r>
      <w:r w:rsidRPr="0080004F">
        <w:rPr>
          <w:color w:val="auto"/>
          <w:szCs w:val="24"/>
        </w:rPr>
        <w:tab/>
        <w:t xml:space="preserve">Заместительная почечная терапия. Возможно использование как процедуры гемодиализа, так и гемодиафильтрации. При развитии острой почечной недостаточности может проводиться гемодиализ, хотя предпочтительнее использовать гемодиафильтрацию. При развитии выраженных метаболических нарушений (лактат-ацидоз, электролитные нарушения) методом выбора является круглосуточная гемодиафильтрация. </w:t>
      </w:r>
    </w:p>
    <w:p w14:paraId="0C2C41FA" w14:textId="24F7AF7E" w:rsidR="00987CCD" w:rsidRPr="0080004F" w:rsidRDefault="00987CCD" w:rsidP="0080004F">
      <w:pPr>
        <w:pStyle w:val="Number1"/>
        <w:spacing w:before="0"/>
        <w:rPr>
          <w:color w:val="auto"/>
          <w:szCs w:val="24"/>
        </w:rPr>
      </w:pPr>
      <w:r w:rsidRPr="0080004F">
        <w:rPr>
          <w:color w:val="auto"/>
          <w:szCs w:val="24"/>
        </w:rPr>
        <w:tab/>
        <w:t>15.</w:t>
      </w:r>
      <w:r w:rsidRPr="0080004F">
        <w:rPr>
          <w:color w:val="auto"/>
          <w:szCs w:val="24"/>
        </w:rPr>
        <w:tab/>
        <w:t>При развитии острой дыхательной недостаточности, не</w:t>
      </w:r>
      <w:r w:rsidR="007F0356" w:rsidRPr="0080004F">
        <w:rPr>
          <w:color w:val="auto"/>
          <w:szCs w:val="24"/>
        </w:rPr>
        <w:t xml:space="preserve"> </w:t>
      </w:r>
      <w:r w:rsidRPr="0080004F">
        <w:rPr>
          <w:color w:val="auto"/>
          <w:szCs w:val="24"/>
        </w:rPr>
        <w:t>коррегируемой с помощью неинвазивных методов респираторной поддержки, больным интубируется трахея, и они переводятся на ИВЛ.</w:t>
      </w:r>
    </w:p>
    <w:p w14:paraId="18EBCC78" w14:textId="77777777" w:rsidR="00987CCD" w:rsidRPr="0080004F" w:rsidRDefault="00987CCD" w:rsidP="0080004F">
      <w:pPr>
        <w:pStyle w:val="Number1"/>
        <w:spacing w:before="0"/>
        <w:rPr>
          <w:color w:val="auto"/>
          <w:szCs w:val="24"/>
        </w:rPr>
      </w:pPr>
    </w:p>
    <w:p w14:paraId="290FD75C" w14:textId="77777777" w:rsidR="00987CCD" w:rsidRPr="0080004F" w:rsidRDefault="00987CCD" w:rsidP="0080004F">
      <w:pPr>
        <w:pStyle w:val="Number1"/>
        <w:spacing w:before="0"/>
        <w:rPr>
          <w:i/>
          <w:kern w:val="36"/>
          <w:szCs w:val="24"/>
          <w:u w:val="single"/>
        </w:rPr>
      </w:pPr>
      <w:r w:rsidRPr="0080004F">
        <w:rPr>
          <w:i/>
          <w:kern w:val="36"/>
          <w:szCs w:val="24"/>
          <w:u w:val="single"/>
        </w:rPr>
        <w:t>Острая дыхательная недостаточность у гематологических пациентов</w:t>
      </w:r>
    </w:p>
    <w:p w14:paraId="5FC5AE00" w14:textId="77777777" w:rsidR="00987CCD" w:rsidRPr="0080004F" w:rsidRDefault="00987CCD" w:rsidP="0080004F">
      <w:pPr>
        <w:rPr>
          <w:szCs w:val="24"/>
        </w:rPr>
      </w:pPr>
      <w:r w:rsidRPr="0080004F">
        <w:rPr>
          <w:szCs w:val="24"/>
        </w:rPr>
        <w:t>Легочная патология и возникающая вследствие нее острая дыхательная недостаточность (ОДН) являются частыми осложнениями у гематологических пациентов. ОДН может возникнуть на любых этапах гематологического заболевания: в дебюте, при проведении индукционной химиотерапии, на стадии миелотоксического агранулоцитоза и восстановления костномозгового кроветворения, во время ремиссии или поддерживающего лечения, при возникновении рецидива и т. д. ОДН является причиной перевода в реанимационное отделение каждого четвертого пациента онкогематологическим заболеванием.</w:t>
      </w:r>
    </w:p>
    <w:p w14:paraId="3DB11E13" w14:textId="77777777" w:rsidR="00987CCD" w:rsidRPr="0080004F" w:rsidRDefault="00987CCD" w:rsidP="0080004F">
      <w:pPr>
        <w:rPr>
          <w:b/>
          <w:bCs/>
          <w:szCs w:val="24"/>
        </w:rPr>
      </w:pPr>
      <w:r w:rsidRPr="0080004F">
        <w:rPr>
          <w:b/>
          <w:bCs/>
          <w:szCs w:val="24"/>
        </w:rPr>
        <w:t>Обструктивная ОДН</w:t>
      </w:r>
    </w:p>
    <w:p w14:paraId="4EDBA434" w14:textId="77777777" w:rsidR="00987CCD" w:rsidRPr="0080004F" w:rsidRDefault="00987CCD" w:rsidP="0080004F">
      <w:pPr>
        <w:rPr>
          <w:szCs w:val="24"/>
        </w:rPr>
      </w:pPr>
      <w:r w:rsidRPr="0080004F">
        <w:rPr>
          <w:szCs w:val="24"/>
        </w:rPr>
        <w:t>Обструктивная ОДН выявляется у 5—7% больных гемобластозами, и может быть вызвана окклюзией просвета трахеи увеличенными подслизистыми лимфатическими узлами, обструкцией бронхов опухолевыми массами, сдавлением бронхов перибронхиальными лимфатическими узлами или сужением просвета бронхов за счет эндобронхиальной инфильтрации опухолевыми клетками лимфоме или лейкозе. Так, при лимфоме Ходжкина до начала лечения в отсутствие ОДН функциональные легочные тесты почти в половине случаев обнаруживают нарушение проходимости дыхательных путей, которое проявляется во время вдоха; при этом при КТ умеренная или тяжелая деформация трахеи выявляется лишь у трети больных. Даже при отсутствии сужения просвета дыхательных путей опухолевыми массами окружающие трахею лимфатические узлы делают ее стенки более ригидными, что не позволяет ей расширяться при отрицательном внутригрудном давлении во время вдоха и замедляет тем самым скорость потока воздуха. Другими причинами обструктивной ОДН у больных с гемобластозами являются воспалительный процесс мягких тканей лица и шеи (нома), обструкция трахеи и главных бронхов аспергиллезной мицетомой, закупорка гортани при кандидозном поражении надгортанника, гематома в полости ротоглотки или гортани.</w:t>
      </w:r>
    </w:p>
    <w:p w14:paraId="5B374EE8" w14:textId="77777777" w:rsidR="00987CCD" w:rsidRPr="0080004F" w:rsidRDefault="00987CCD" w:rsidP="0080004F">
      <w:pPr>
        <w:rPr>
          <w:b/>
          <w:bCs/>
          <w:szCs w:val="24"/>
        </w:rPr>
      </w:pPr>
      <w:r w:rsidRPr="0080004F">
        <w:rPr>
          <w:b/>
          <w:bCs/>
          <w:szCs w:val="24"/>
        </w:rPr>
        <w:t>Паренхиматозная ОДН</w:t>
      </w:r>
    </w:p>
    <w:p w14:paraId="73DB0952" w14:textId="77777777" w:rsidR="00987CCD" w:rsidRPr="0080004F" w:rsidRDefault="00987CCD" w:rsidP="0080004F">
      <w:pPr>
        <w:rPr>
          <w:szCs w:val="24"/>
        </w:rPr>
      </w:pPr>
      <w:r w:rsidRPr="0080004F">
        <w:rPr>
          <w:szCs w:val="24"/>
        </w:rPr>
        <w:t>Паренхиматозные поражения легких являются основной причиной ОДН. Эта форма дыхательной недостаточности выявляется у 93—95% больных с гемобластозами. Поражение легких при гематологических заболеваниях может носить как инфекционный, так и неинфекционный характер.</w:t>
      </w:r>
    </w:p>
    <w:p w14:paraId="2723C5B0" w14:textId="77777777" w:rsidR="00450043" w:rsidRPr="0080004F" w:rsidRDefault="00450043" w:rsidP="0080004F">
      <w:pPr>
        <w:pStyle w:val="Number1"/>
        <w:spacing w:before="0"/>
        <w:rPr>
          <w:i/>
          <w:kern w:val="36"/>
          <w:szCs w:val="24"/>
          <w:u w:val="single"/>
        </w:rPr>
      </w:pPr>
    </w:p>
    <w:p w14:paraId="35019656" w14:textId="577E6634" w:rsidR="00987CCD" w:rsidRPr="0080004F" w:rsidRDefault="00987CCD" w:rsidP="0080004F">
      <w:pPr>
        <w:pStyle w:val="Number1"/>
        <w:spacing w:before="0"/>
        <w:rPr>
          <w:i/>
          <w:kern w:val="36"/>
          <w:szCs w:val="24"/>
          <w:u w:val="single"/>
        </w:rPr>
      </w:pPr>
      <w:r w:rsidRPr="0080004F">
        <w:rPr>
          <w:i/>
          <w:kern w:val="36"/>
          <w:szCs w:val="24"/>
          <w:u w:val="single"/>
        </w:rPr>
        <w:t>Инфекционные поражения легких</w:t>
      </w:r>
    </w:p>
    <w:p w14:paraId="18F12B59" w14:textId="77777777" w:rsidR="00987CCD" w:rsidRPr="0080004F" w:rsidRDefault="00987CCD" w:rsidP="0080004F">
      <w:pPr>
        <w:pStyle w:val="Number1"/>
        <w:spacing w:before="0"/>
        <w:ind w:left="0" w:firstLine="709"/>
        <w:rPr>
          <w:color w:val="auto"/>
          <w:szCs w:val="24"/>
        </w:rPr>
      </w:pPr>
      <w:r w:rsidRPr="0080004F">
        <w:rPr>
          <w:color w:val="auto"/>
          <w:szCs w:val="24"/>
        </w:rPr>
        <w:t xml:space="preserve">Пневмонии различной этиологии — наиболее частые причины ОДН. В половине случаев они вызываются </w:t>
      </w:r>
      <w:r w:rsidRPr="0080004F">
        <w:rPr>
          <w:bCs/>
          <w:color w:val="auto"/>
          <w:szCs w:val="24"/>
        </w:rPr>
        <w:t>бактериями</w:t>
      </w:r>
      <w:r w:rsidRPr="0080004F">
        <w:rPr>
          <w:color w:val="auto"/>
          <w:szCs w:val="24"/>
        </w:rPr>
        <w:t>, при этом чаще всего возбудителями являются грамотрицательные микроорганизмы</w:t>
      </w:r>
    </w:p>
    <w:p w14:paraId="7718C175" w14:textId="77777777" w:rsidR="00987CCD" w:rsidRPr="0080004F" w:rsidRDefault="00987CCD" w:rsidP="0080004F">
      <w:pPr>
        <w:rPr>
          <w:szCs w:val="24"/>
        </w:rPr>
      </w:pPr>
      <w:r w:rsidRPr="0080004F">
        <w:rPr>
          <w:szCs w:val="24"/>
        </w:rPr>
        <w:t xml:space="preserve">Основными грамотрицательными возбудителями </w:t>
      </w:r>
      <w:r w:rsidRPr="0080004F">
        <w:rPr>
          <w:b/>
          <w:szCs w:val="24"/>
        </w:rPr>
        <w:t>бактериальных пневмоний</w:t>
      </w:r>
      <w:r w:rsidRPr="0080004F">
        <w:rPr>
          <w:szCs w:val="24"/>
        </w:rPr>
        <w:t xml:space="preserve"> являются </w:t>
      </w:r>
      <w:r w:rsidRPr="0080004F">
        <w:rPr>
          <w:i/>
          <w:szCs w:val="24"/>
          <w:lang w:val="en-US"/>
        </w:rPr>
        <w:t>Pseudomonas</w:t>
      </w:r>
      <w:r w:rsidRPr="0080004F">
        <w:rPr>
          <w:i/>
          <w:szCs w:val="24"/>
        </w:rPr>
        <w:t xml:space="preserve"> </w:t>
      </w:r>
      <w:r w:rsidRPr="0080004F">
        <w:rPr>
          <w:i/>
          <w:szCs w:val="24"/>
          <w:lang w:val="en-US"/>
        </w:rPr>
        <w:t>aeruginosa</w:t>
      </w:r>
      <w:r w:rsidRPr="0080004F">
        <w:rPr>
          <w:szCs w:val="24"/>
        </w:rPr>
        <w:t xml:space="preserve">, </w:t>
      </w:r>
      <w:r w:rsidRPr="0080004F">
        <w:rPr>
          <w:i/>
          <w:szCs w:val="24"/>
          <w:lang w:val="en-US"/>
        </w:rPr>
        <w:t>Stenotrophomonas</w:t>
      </w:r>
      <w:r w:rsidRPr="0080004F">
        <w:rPr>
          <w:i/>
          <w:szCs w:val="24"/>
        </w:rPr>
        <w:t xml:space="preserve"> </w:t>
      </w:r>
      <w:r w:rsidRPr="0080004F">
        <w:rPr>
          <w:i/>
          <w:szCs w:val="24"/>
          <w:lang w:val="en-US"/>
        </w:rPr>
        <w:t>maltophilia</w:t>
      </w:r>
      <w:r w:rsidRPr="0080004F">
        <w:rPr>
          <w:i/>
          <w:szCs w:val="24"/>
        </w:rPr>
        <w:t xml:space="preserve">, </w:t>
      </w:r>
      <w:r w:rsidRPr="0080004F">
        <w:rPr>
          <w:i/>
          <w:szCs w:val="24"/>
          <w:lang w:val="en-US"/>
        </w:rPr>
        <w:t>Klebsiella</w:t>
      </w:r>
      <w:r w:rsidRPr="0080004F">
        <w:rPr>
          <w:i/>
          <w:szCs w:val="24"/>
        </w:rPr>
        <w:t xml:space="preserve"> </w:t>
      </w:r>
      <w:r w:rsidRPr="0080004F">
        <w:rPr>
          <w:i/>
          <w:szCs w:val="24"/>
          <w:lang w:val="en-US"/>
        </w:rPr>
        <w:t>pneumoniae</w:t>
      </w:r>
      <w:r w:rsidRPr="0080004F">
        <w:rPr>
          <w:i/>
          <w:szCs w:val="24"/>
        </w:rPr>
        <w:t xml:space="preserve">, </w:t>
      </w:r>
      <w:r w:rsidRPr="0080004F">
        <w:rPr>
          <w:i/>
          <w:szCs w:val="24"/>
          <w:lang w:val="en-US"/>
        </w:rPr>
        <w:t>Acinetobacter</w:t>
      </w:r>
      <w:r w:rsidRPr="0080004F">
        <w:rPr>
          <w:i/>
          <w:szCs w:val="24"/>
        </w:rPr>
        <w:t xml:space="preserve"> </w:t>
      </w:r>
      <w:r w:rsidRPr="0080004F">
        <w:rPr>
          <w:i/>
          <w:szCs w:val="24"/>
          <w:lang w:val="en-US"/>
        </w:rPr>
        <w:t>baumannii</w:t>
      </w:r>
      <w:r w:rsidRPr="0080004F">
        <w:rPr>
          <w:i/>
          <w:szCs w:val="24"/>
        </w:rPr>
        <w:t xml:space="preserve"> и </w:t>
      </w:r>
      <w:r w:rsidRPr="0080004F">
        <w:rPr>
          <w:i/>
          <w:szCs w:val="24"/>
          <w:lang w:val="en-US"/>
        </w:rPr>
        <w:t>Escherichia</w:t>
      </w:r>
      <w:r w:rsidRPr="0080004F">
        <w:rPr>
          <w:i/>
          <w:szCs w:val="24"/>
        </w:rPr>
        <w:t xml:space="preserve"> </w:t>
      </w:r>
      <w:r w:rsidRPr="0080004F">
        <w:rPr>
          <w:i/>
          <w:szCs w:val="24"/>
          <w:lang w:val="en-US"/>
        </w:rPr>
        <w:t>coli</w:t>
      </w:r>
      <w:r w:rsidRPr="0080004F">
        <w:rPr>
          <w:szCs w:val="24"/>
        </w:rPr>
        <w:t xml:space="preserve">, а также </w:t>
      </w:r>
      <w:r w:rsidRPr="0080004F">
        <w:rPr>
          <w:i/>
          <w:szCs w:val="24"/>
          <w:lang w:val="en-US"/>
        </w:rPr>
        <w:t>Legionella</w:t>
      </w:r>
      <w:r w:rsidRPr="0080004F">
        <w:rPr>
          <w:i/>
          <w:szCs w:val="24"/>
        </w:rPr>
        <w:t xml:space="preserve"> </w:t>
      </w:r>
      <w:r w:rsidRPr="0080004F">
        <w:rPr>
          <w:i/>
          <w:szCs w:val="24"/>
          <w:lang w:val="en-US"/>
        </w:rPr>
        <w:t>pneumophila</w:t>
      </w:r>
      <w:r w:rsidRPr="0080004F">
        <w:rPr>
          <w:szCs w:val="24"/>
        </w:rPr>
        <w:t xml:space="preserve">. Среди грамположительных бактерий чаще встречается </w:t>
      </w:r>
      <w:r w:rsidRPr="0080004F">
        <w:rPr>
          <w:i/>
          <w:szCs w:val="24"/>
        </w:rPr>
        <w:t>Staphylococcus aureus.</w:t>
      </w:r>
    </w:p>
    <w:p w14:paraId="0BC29454" w14:textId="77777777" w:rsidR="00987CCD" w:rsidRPr="0080004F" w:rsidRDefault="00987CCD" w:rsidP="0080004F">
      <w:pPr>
        <w:tabs>
          <w:tab w:val="left" w:pos="142"/>
        </w:tabs>
        <w:rPr>
          <w:szCs w:val="24"/>
        </w:rPr>
      </w:pPr>
      <w:r w:rsidRPr="0080004F">
        <w:rPr>
          <w:szCs w:val="24"/>
        </w:rPr>
        <w:t>Результативность исследования жидкости бронхоальвеолярного лаважа (БАЛ) зависит от продолжительности пребывания больных в ОРИТ. У пациентов, которые провели в ОРИТ 14 дней и более, чаще, чем при поступлении, диагностируется пневмония бактериальной этиологии (73% случаев против 39%). При этом увеличивается частота выявления грамотрицательных микроорганизмов при бактериальных пневмониях (с 21% при поступлении до 47% к 14 суткам). С увеличением длительности пребывания в ОРИТ чаще диагностируется также пневмония смешанной этиологии.</w:t>
      </w:r>
    </w:p>
    <w:p w14:paraId="42C10081" w14:textId="77777777" w:rsidR="00987CCD" w:rsidRPr="0080004F" w:rsidRDefault="00987CCD" w:rsidP="0080004F">
      <w:pPr>
        <w:tabs>
          <w:tab w:val="left" w:pos="142"/>
        </w:tabs>
        <w:rPr>
          <w:szCs w:val="24"/>
        </w:rPr>
      </w:pPr>
      <w:r w:rsidRPr="0080004F">
        <w:rPr>
          <w:szCs w:val="24"/>
        </w:rPr>
        <w:t>Грамположительные микроорганизмы в жидкости БАЛ (</w:t>
      </w:r>
      <w:r w:rsidRPr="0080004F">
        <w:rPr>
          <w:i/>
          <w:szCs w:val="24"/>
        </w:rPr>
        <w:t xml:space="preserve">S. </w:t>
      </w:r>
      <w:r w:rsidRPr="0080004F">
        <w:rPr>
          <w:i/>
          <w:szCs w:val="24"/>
          <w:lang w:val="en-US"/>
        </w:rPr>
        <w:t>a</w:t>
      </w:r>
      <w:r w:rsidRPr="0080004F">
        <w:rPr>
          <w:i/>
          <w:szCs w:val="24"/>
        </w:rPr>
        <w:t>ureus</w:t>
      </w:r>
      <w:r w:rsidRPr="0080004F">
        <w:rPr>
          <w:szCs w:val="24"/>
        </w:rPr>
        <w:t>)</w:t>
      </w:r>
      <w:r w:rsidRPr="0080004F">
        <w:rPr>
          <w:i/>
          <w:szCs w:val="24"/>
        </w:rPr>
        <w:t xml:space="preserve"> </w:t>
      </w:r>
      <w:r w:rsidRPr="0080004F">
        <w:rPr>
          <w:szCs w:val="24"/>
        </w:rPr>
        <w:t>выявляются в 21,4% случаев.</w:t>
      </w:r>
    </w:p>
    <w:p w14:paraId="013D323A" w14:textId="77777777" w:rsidR="00987CCD" w:rsidRPr="0080004F" w:rsidRDefault="00987CCD" w:rsidP="0080004F">
      <w:pPr>
        <w:rPr>
          <w:szCs w:val="24"/>
        </w:rPr>
      </w:pPr>
      <w:r w:rsidRPr="0080004F">
        <w:rPr>
          <w:szCs w:val="24"/>
        </w:rPr>
        <w:t xml:space="preserve">Инвазивный аспергиллез легких выявляется у 28% гематологических пациентов в ОРИТ. В двух третях случаев он диагностируется на основании положительного индекса оптической плотности в жидкости БАЛ в оставшейся трети случаев — при выявлении в ней мицелия грибов при микроскопии. Наличие одновременно антигена </w:t>
      </w:r>
      <w:r w:rsidRPr="0080004F">
        <w:rPr>
          <w:i/>
          <w:szCs w:val="24"/>
        </w:rPr>
        <w:t>Aspergillus</w:t>
      </w:r>
      <w:r w:rsidRPr="0080004F">
        <w:rPr>
          <w:szCs w:val="24"/>
        </w:rPr>
        <w:t xml:space="preserve"> и мицелия грибов наблюдается у 25% пациентов. При этом следует отметить, что лишь у 25% гематологических пациентов грибы рода </w:t>
      </w:r>
      <w:r w:rsidRPr="0080004F">
        <w:rPr>
          <w:i/>
          <w:szCs w:val="24"/>
        </w:rPr>
        <w:t>Aspergillus</w:t>
      </w:r>
      <w:r w:rsidRPr="0080004F">
        <w:rPr>
          <w:szCs w:val="24"/>
        </w:rPr>
        <w:t xml:space="preserve"> являются единственными возбудителями пневмонии; в остальных случаях в образцах жидкости БАЛ выявляются и другие патогены.</w:t>
      </w:r>
    </w:p>
    <w:p w14:paraId="23BC9AFC" w14:textId="77777777" w:rsidR="00987CCD" w:rsidRPr="0080004F" w:rsidRDefault="00987CCD" w:rsidP="0080004F">
      <w:pPr>
        <w:rPr>
          <w:szCs w:val="24"/>
        </w:rPr>
      </w:pPr>
      <w:r w:rsidRPr="0080004F">
        <w:rPr>
          <w:szCs w:val="24"/>
        </w:rPr>
        <w:t xml:space="preserve">Диагноз </w:t>
      </w:r>
      <w:r w:rsidRPr="0080004F">
        <w:rPr>
          <w:b/>
          <w:szCs w:val="24"/>
        </w:rPr>
        <w:t>вирусной пневмонии</w:t>
      </w:r>
      <w:r w:rsidRPr="0080004F">
        <w:rPr>
          <w:szCs w:val="24"/>
        </w:rPr>
        <w:t xml:space="preserve"> устанавливается по совокупности клиническо-радиологической картины и выявлению методом ПЦР вирусной ДНК в жидкости БАЛ и в крови. </w:t>
      </w:r>
      <w:r w:rsidRPr="0080004F">
        <w:rPr>
          <w:bCs/>
          <w:szCs w:val="24"/>
        </w:rPr>
        <w:t>Вирусы</w:t>
      </w:r>
      <w:r w:rsidRPr="0080004F">
        <w:rPr>
          <w:b/>
          <w:bCs/>
          <w:szCs w:val="24"/>
        </w:rPr>
        <w:t xml:space="preserve"> </w:t>
      </w:r>
      <w:r w:rsidRPr="0080004F">
        <w:rPr>
          <w:szCs w:val="24"/>
        </w:rPr>
        <w:t>являются вторыми по частоте после бактерий возбудителями, вызывающими ОДН при гематологических заболеваниях. Наряду с цитомегаловирусом (ЦМВ) причиной поражения легких и развития ОДН у больных с гемобластозами может быть вирус Эпштейна—Барр. Последний, инфицируя человеческие фибробласты, стимулирует в них продукцию цитокинов, в частности основного фактора роста фибробластов и ИЛ-1, что приводит к пролиферации фибробластов и развитию интерстициальной пневмонии. Цитомегаловирусные пневмонии у больных с гемобластозами после высокодозной химиотерапии встречаются в 4—52% случаев. Среди пациентов, перенесших трансплантацию гемопоэтических стволовых клеток (ТГСК), цитомегаловирусная пневмония развивается в 2—36% случаев. К факторам риска цитомегаловирусной пневмонии после трансплантации относят аллогенную трансплантацию, развитие реакции «трансплантат против хозяина» и наличие антител к вирусу в сыворотке перед трансплантацией. При ОДН у больных гемобластозами цитомегаловирусная пневмония диагностируется в 29% случаев.</w:t>
      </w:r>
    </w:p>
    <w:p w14:paraId="15928D11" w14:textId="77777777" w:rsidR="00987CCD" w:rsidRPr="0080004F" w:rsidRDefault="00987CCD" w:rsidP="0080004F">
      <w:pPr>
        <w:rPr>
          <w:szCs w:val="24"/>
        </w:rPr>
      </w:pPr>
      <w:r w:rsidRPr="0080004F">
        <w:rPr>
          <w:b/>
          <w:bCs/>
          <w:szCs w:val="24"/>
        </w:rPr>
        <w:t xml:space="preserve">Пневмоцистная пневмония </w:t>
      </w:r>
      <w:r w:rsidRPr="0080004F">
        <w:rPr>
          <w:szCs w:val="24"/>
        </w:rPr>
        <w:t>является причиной ОДН у гематологических пациентов в 10% случаев. Вариант основного заболевания рассматривается как фактор риска, поскольку определяет глубину и характер иммуносупрессии. Основной иммунный дефект, способствующий пневмоцистной инфекции, — это уменьшение числа СD4-клеток (</w:t>
      </w:r>
      <w:r w:rsidRPr="0080004F">
        <w:rPr>
          <w:szCs w:val="24"/>
          <w:lang w:val="en-US"/>
        </w:rPr>
        <w:t>T</w:t>
      </w:r>
      <w:r w:rsidRPr="0080004F">
        <w:rPr>
          <w:szCs w:val="24"/>
        </w:rPr>
        <w:t xml:space="preserve">-хелперов). Поражение </w:t>
      </w:r>
      <w:r w:rsidRPr="0080004F">
        <w:rPr>
          <w:szCs w:val="24"/>
          <w:lang w:val="en-US"/>
        </w:rPr>
        <w:t>T</w:t>
      </w:r>
      <w:r w:rsidRPr="0080004F">
        <w:rPr>
          <w:szCs w:val="24"/>
        </w:rPr>
        <w:t>-клеточного звена иммунитета свойственно лимфопролиферативным заболеваниям, и при них пневмоцистная пневмония встречается наиболее часто, но она возможна при любых других гематологичесикх заболеваниях, сопровождающихся иммуносупрессией – острых лейкозах, хроническом лимфолейкозе, лимфомах, множественной миеломе и других. До начала иммуносупрессивной терапии пневмоцистная инфекция у онкогематологических пациентов встречается редко, обычно она возникает через месяц после начала специфической терапии. Риск развития пневмоцистоза особенно высок в течение первых 5—6 мес после трансплантации костного мозга, а также у пациентов с реакцией «трансплантат против хозяина».</w:t>
      </w:r>
    </w:p>
    <w:p w14:paraId="3B374EB9" w14:textId="77777777" w:rsidR="00450043" w:rsidRPr="0080004F" w:rsidRDefault="00450043" w:rsidP="0080004F">
      <w:pPr>
        <w:pStyle w:val="Number1"/>
        <w:spacing w:before="0"/>
        <w:rPr>
          <w:i/>
          <w:kern w:val="36"/>
          <w:szCs w:val="24"/>
          <w:u w:val="single"/>
        </w:rPr>
      </w:pPr>
    </w:p>
    <w:p w14:paraId="323A8A26" w14:textId="540E148D" w:rsidR="00987CCD" w:rsidRPr="0080004F" w:rsidRDefault="00987CCD" w:rsidP="0080004F">
      <w:pPr>
        <w:pStyle w:val="Number1"/>
        <w:spacing w:before="0"/>
        <w:rPr>
          <w:i/>
          <w:kern w:val="36"/>
          <w:szCs w:val="24"/>
          <w:u w:val="single"/>
        </w:rPr>
      </w:pPr>
      <w:r w:rsidRPr="0080004F">
        <w:rPr>
          <w:i/>
          <w:kern w:val="36"/>
          <w:szCs w:val="24"/>
          <w:u w:val="single"/>
        </w:rPr>
        <w:t>Неинфекционные поражения легких</w:t>
      </w:r>
    </w:p>
    <w:p w14:paraId="0AD2A225" w14:textId="77777777" w:rsidR="00987CCD" w:rsidRPr="0080004F" w:rsidRDefault="00987CCD" w:rsidP="0080004F">
      <w:pPr>
        <w:rPr>
          <w:szCs w:val="24"/>
        </w:rPr>
      </w:pPr>
      <w:r w:rsidRPr="0080004F">
        <w:rPr>
          <w:b/>
          <w:bCs/>
          <w:szCs w:val="24"/>
        </w:rPr>
        <w:t xml:space="preserve">Опухолевые поражения легких </w:t>
      </w:r>
      <w:r w:rsidRPr="0080004F">
        <w:rPr>
          <w:szCs w:val="24"/>
        </w:rPr>
        <w:t>встречаются значительно чаще, чем диагностируются прижизненно. По данным гистологических исследований, частота лейкемических поражений легких колеблется от 8 до 77%. Выделяют паренхиматозные поражения, к которым относят лейкозную инфильтрацию интерстиция, и непаренхиматозные поражения, то есть инфильтрацию бронхов, сосудов и плевры, внутрисосудистые скопления лейкозных клеток (лейкостазы). Развитие ОДН до начала химиотерапии, а также наличие большого количества бластных клеток в крови косвенно свидетельствует о диффузной лейкозной инфильтрации легких. Так, на аутопсии при остром миелобластном лейкозе, когда число лейкоцитов больше 100х10</w:t>
      </w:r>
      <w:r w:rsidRPr="0080004F">
        <w:rPr>
          <w:szCs w:val="24"/>
          <w:vertAlign w:val="superscript"/>
        </w:rPr>
        <w:t>9</w:t>
      </w:r>
      <w:r w:rsidRPr="0080004F">
        <w:rPr>
          <w:szCs w:val="24"/>
        </w:rPr>
        <w:t xml:space="preserve">/л, лейкостазы в легких выявляются в 35% случаев. При миеломной болезни в легких нередко обнаруживаются плазмоклеточная и лимфоидная инфильтрация интерстициальной ткани, скопление парапротеина, отложение амилоида в альвеолах и межальвеолярных перегородках, кальцификация легких, выпот в плевральных полостях. При поражении легких лимфомой в легочной ткани может быть найдена клональная </w:t>
      </w:r>
      <w:r w:rsidRPr="0080004F">
        <w:rPr>
          <w:szCs w:val="24"/>
          <w:lang w:val="en-US"/>
        </w:rPr>
        <w:t>B</w:t>
      </w:r>
      <w:r w:rsidRPr="0080004F">
        <w:rPr>
          <w:szCs w:val="24"/>
        </w:rPr>
        <w:t>-клеточная пролиферация.</w:t>
      </w:r>
    </w:p>
    <w:p w14:paraId="4DA32877" w14:textId="77777777" w:rsidR="00987CCD" w:rsidRPr="0080004F" w:rsidRDefault="00987CCD" w:rsidP="0080004F">
      <w:pPr>
        <w:rPr>
          <w:szCs w:val="24"/>
        </w:rPr>
      </w:pPr>
      <w:r w:rsidRPr="0080004F">
        <w:rPr>
          <w:b/>
          <w:bCs/>
          <w:szCs w:val="24"/>
        </w:rPr>
        <w:t xml:space="preserve">Массивный клеточный цитолиз </w:t>
      </w:r>
      <w:r w:rsidRPr="0080004F">
        <w:rPr>
          <w:szCs w:val="24"/>
        </w:rPr>
        <w:t>является причиной ОДН у больных с гемобластозами в 4,4% случаев. Цитолитический синдром развивается вследствие быстрого массивного распада опухолевых клеток под действием химиотерапии. При описании этого синдрома основное внимание уделяется острой почечной недостаточности, гиперкалиемии и гиперурикемии, меньше известно о поражении легких, в то время, как при распаде опухолевых клеток выделяется большое количество биологически активных веществ, повышающих проницаемость мембран капилляров в легочной ткани.</w:t>
      </w:r>
    </w:p>
    <w:p w14:paraId="07543636" w14:textId="77777777" w:rsidR="00987CCD" w:rsidRPr="0080004F" w:rsidRDefault="00987CCD" w:rsidP="0080004F">
      <w:pPr>
        <w:rPr>
          <w:szCs w:val="24"/>
        </w:rPr>
      </w:pPr>
      <w:r w:rsidRPr="0080004F">
        <w:rPr>
          <w:b/>
          <w:bCs/>
          <w:szCs w:val="24"/>
        </w:rPr>
        <w:t xml:space="preserve">Ретиноидный синдром </w:t>
      </w:r>
      <w:r w:rsidRPr="0080004F">
        <w:rPr>
          <w:szCs w:val="24"/>
        </w:rPr>
        <w:t>возникает при лечении полностью трансретиноевой кислотой (третиноин) острого промиелоцитарного лейкоза. Ретиноидный синдром регистрируется у 6% больных с гемобластозами и ОДН. Частота этого синдрома среди больных, получающих третиноин, колеблется от 13 до 68%. Он возникает спустя 2—47 дней после начала терапии. При гистологическом исследовании легких у больных, умерших от ретиноидного синдрома, выявляют внутриальвеолярные миелоидные инфильтраты, отек, экcсудацию фибрина, легочный капиллярит, диффузные альвеолярные кровоизлияния.</w:t>
      </w:r>
    </w:p>
    <w:p w14:paraId="44B070A9" w14:textId="77777777" w:rsidR="00987CCD" w:rsidRPr="0080004F" w:rsidRDefault="00987CCD" w:rsidP="0080004F">
      <w:pPr>
        <w:rPr>
          <w:szCs w:val="24"/>
        </w:rPr>
      </w:pPr>
      <w:r w:rsidRPr="0080004F">
        <w:rPr>
          <w:bCs/>
          <w:szCs w:val="24"/>
        </w:rPr>
        <w:t>На</w:t>
      </w:r>
      <w:r w:rsidRPr="0080004F">
        <w:rPr>
          <w:b/>
          <w:bCs/>
          <w:szCs w:val="24"/>
        </w:rPr>
        <w:t xml:space="preserve"> неинфекционные поражения легких после трансплантации гемопоэтических стволовых клеток </w:t>
      </w:r>
      <w:r w:rsidRPr="0080004F">
        <w:rPr>
          <w:bCs/>
          <w:szCs w:val="24"/>
        </w:rPr>
        <w:t xml:space="preserve">в структуре ОДН приходится </w:t>
      </w:r>
      <w:r w:rsidRPr="0080004F">
        <w:rPr>
          <w:szCs w:val="24"/>
        </w:rPr>
        <w:t xml:space="preserve">2%. К ним относят интерстициальный легочный фиброз, облитерирующий бронхиолит, легочную форму веноокклюзионной болезни, альвеолярные кровоизлияния, синдром повышенной проницаемости капилляров. У гематологических пациентов, перенесших ТГСК, факторами риска поражений легких являются: 1) аллогенная трансплантация, при которой легочные осложнения возникают в 24% случаев; 2) реакция «трансплантат против хозяина»; 3) назначение циклоспорина и метотрексата для профилактики «вторичной болезни», при которой ОДН возникает чаще, чем у больных, у которых с этой целью удаляли из трансплантата </w:t>
      </w:r>
      <w:r w:rsidRPr="0080004F">
        <w:rPr>
          <w:szCs w:val="24"/>
          <w:lang w:val="en-US"/>
        </w:rPr>
        <w:t>T</w:t>
      </w:r>
      <w:r w:rsidRPr="0080004F">
        <w:rPr>
          <w:szCs w:val="24"/>
        </w:rPr>
        <w:t>-лимфоциты; 4) сниженный до трансплантации более чем на 80% объем форсированного выдоха за 1-ю секунду.</w:t>
      </w:r>
    </w:p>
    <w:p w14:paraId="3FDEE254" w14:textId="77777777" w:rsidR="00987CCD" w:rsidRPr="0080004F" w:rsidRDefault="00987CCD" w:rsidP="0080004F">
      <w:pPr>
        <w:rPr>
          <w:szCs w:val="24"/>
        </w:rPr>
      </w:pPr>
      <w:r w:rsidRPr="0080004F">
        <w:rPr>
          <w:szCs w:val="24"/>
        </w:rPr>
        <w:t>Выделяется ряд отличительных черт паренхиматозной ОДН при гематологических заболеваниях:</w:t>
      </w:r>
    </w:p>
    <w:p w14:paraId="649D8FAC" w14:textId="77777777" w:rsidR="00987CCD" w:rsidRPr="0080004F" w:rsidRDefault="00987CCD" w:rsidP="0080004F">
      <w:pPr>
        <w:pStyle w:val="Numlist"/>
        <w:numPr>
          <w:ilvl w:val="0"/>
          <w:numId w:val="85"/>
        </w:numPr>
        <w:autoSpaceDE w:val="0"/>
        <w:autoSpaceDN w:val="0"/>
        <w:adjustRightInd w:val="0"/>
        <w:spacing w:line="360" w:lineRule="auto"/>
        <w:jc w:val="both"/>
      </w:pPr>
      <w:r w:rsidRPr="0080004F">
        <w:rPr>
          <w:u w:val="single"/>
        </w:rPr>
        <w:t>Полиэтиологичность.</w:t>
      </w:r>
      <w:r w:rsidRPr="0080004F">
        <w:t xml:space="preserve"> </w:t>
      </w:r>
    </w:p>
    <w:p w14:paraId="0B9DAD8D" w14:textId="77777777" w:rsidR="00987CCD" w:rsidRPr="0080004F" w:rsidRDefault="00987CCD" w:rsidP="0080004F">
      <w:pPr>
        <w:pStyle w:val="Numlist"/>
        <w:spacing w:line="360" w:lineRule="auto"/>
        <w:jc w:val="both"/>
      </w:pPr>
      <w:r w:rsidRPr="0080004F">
        <w:t>Причинами ОДН могут быть поражения легких как инфекционного, так и неинфекционного генеза. Более чем у 50% гематологических пациентов поражения легких, приводящие к ОДН, обусловлены сразу несколькими причинами. Выделение той или иной этиологии поражения легких нередко носит условный характер.</w:t>
      </w:r>
    </w:p>
    <w:p w14:paraId="3B17BB90" w14:textId="77777777" w:rsidR="00987CCD" w:rsidRPr="0080004F" w:rsidRDefault="00987CCD" w:rsidP="0080004F">
      <w:pPr>
        <w:pStyle w:val="Numlist"/>
        <w:numPr>
          <w:ilvl w:val="0"/>
          <w:numId w:val="85"/>
        </w:numPr>
        <w:autoSpaceDE w:val="0"/>
        <w:autoSpaceDN w:val="0"/>
        <w:adjustRightInd w:val="0"/>
        <w:spacing w:line="360" w:lineRule="auto"/>
        <w:jc w:val="both"/>
      </w:pPr>
      <w:r w:rsidRPr="0080004F">
        <w:rPr>
          <w:u w:val="single"/>
        </w:rPr>
        <w:t>Однообразие и гетерогенность клинических проявлений.</w:t>
      </w:r>
      <w:r w:rsidRPr="0080004F">
        <w:t xml:space="preserve"> </w:t>
      </w:r>
    </w:p>
    <w:p w14:paraId="188345C7" w14:textId="77777777" w:rsidR="00987CCD" w:rsidRPr="0080004F" w:rsidRDefault="00987CCD" w:rsidP="0080004F">
      <w:pPr>
        <w:pStyle w:val="Numlist"/>
        <w:spacing w:line="360" w:lineRule="auto"/>
        <w:jc w:val="both"/>
      </w:pPr>
      <w:r w:rsidRPr="0080004F">
        <w:t>В основе поражений легких лежат различные патологические процессы, зачастую при этом имеющие внешне схожие проявления. С другой стороны, поражения легких, вызванные одной и той же причиной, у гематологических пациентов с различной степенью и формой иммуносупрессии могут протекать по-разному.</w:t>
      </w:r>
    </w:p>
    <w:p w14:paraId="7F189B30" w14:textId="77777777" w:rsidR="00987CCD" w:rsidRPr="0080004F" w:rsidRDefault="00987CCD" w:rsidP="0080004F">
      <w:pPr>
        <w:pStyle w:val="Numlist"/>
        <w:numPr>
          <w:ilvl w:val="0"/>
          <w:numId w:val="85"/>
        </w:numPr>
        <w:autoSpaceDE w:val="0"/>
        <w:autoSpaceDN w:val="0"/>
        <w:adjustRightInd w:val="0"/>
        <w:spacing w:line="360" w:lineRule="auto"/>
        <w:jc w:val="both"/>
      </w:pPr>
      <w:r w:rsidRPr="0080004F">
        <w:rPr>
          <w:u w:val="single"/>
        </w:rPr>
        <w:t>Тяжесть состояния</w:t>
      </w:r>
      <w:r w:rsidRPr="0080004F">
        <w:t xml:space="preserve">. </w:t>
      </w:r>
    </w:p>
    <w:p w14:paraId="6E066D9B" w14:textId="77777777" w:rsidR="00987CCD" w:rsidRPr="0080004F" w:rsidRDefault="00987CCD" w:rsidP="0080004F">
      <w:pPr>
        <w:pStyle w:val="Numlist"/>
        <w:spacing w:line="360" w:lineRule="auto"/>
        <w:jc w:val="both"/>
      </w:pPr>
      <w:r w:rsidRPr="0080004F">
        <w:t>Легочная патология при гематологических заболеваниях протекает тяжело – средняя сумма баллов по шкале АРАСНЕ II у этой категории пациентов при ОДН равна 23, а на основании отношения парциального давления кислорода в артериальной крови к фракции вдыхаемого кислорода (</w:t>
      </w:r>
      <w:r w:rsidRPr="0080004F">
        <w:rPr>
          <w:lang w:val="en-US"/>
        </w:rPr>
        <w:t>P</w:t>
      </w:r>
      <w:r w:rsidRPr="0080004F">
        <w:rPr>
          <w:vertAlign w:val="subscript"/>
          <w:lang w:val="en-US"/>
        </w:rPr>
        <w:t>a</w:t>
      </w:r>
      <w:r w:rsidRPr="0080004F">
        <w:rPr>
          <w:lang w:val="en-US"/>
        </w:rPr>
        <w:t>O</w:t>
      </w:r>
      <w:r w:rsidRPr="0080004F">
        <w:rPr>
          <w:vertAlign w:val="subscript"/>
        </w:rPr>
        <w:t>2</w:t>
      </w:r>
      <w:r w:rsidRPr="0080004F">
        <w:t>/F</w:t>
      </w:r>
      <w:r w:rsidRPr="0080004F">
        <w:rPr>
          <w:vertAlign w:val="subscript"/>
        </w:rPr>
        <w:t>I</w:t>
      </w:r>
      <w:r w:rsidRPr="0080004F">
        <w:rPr>
          <w:lang w:val="en-US"/>
        </w:rPr>
        <w:t>O</w:t>
      </w:r>
      <w:r w:rsidRPr="0080004F">
        <w:rPr>
          <w:vertAlign w:val="subscript"/>
        </w:rPr>
        <w:t>2</w:t>
      </w:r>
      <w:r w:rsidRPr="0080004F">
        <w:t>) большинству из этих больных можно поставить диагноз острого респираторного дистресс-синдрома.</w:t>
      </w:r>
    </w:p>
    <w:p w14:paraId="07A7C62D" w14:textId="77777777" w:rsidR="00987CCD" w:rsidRPr="0080004F" w:rsidRDefault="00987CCD" w:rsidP="0080004F">
      <w:pPr>
        <w:pStyle w:val="Numlist"/>
        <w:numPr>
          <w:ilvl w:val="0"/>
          <w:numId w:val="85"/>
        </w:numPr>
        <w:autoSpaceDE w:val="0"/>
        <w:autoSpaceDN w:val="0"/>
        <w:adjustRightInd w:val="0"/>
        <w:spacing w:line="360" w:lineRule="auto"/>
        <w:jc w:val="both"/>
      </w:pPr>
      <w:r w:rsidRPr="0080004F">
        <w:rPr>
          <w:u w:val="single"/>
        </w:rPr>
        <w:t xml:space="preserve">Частое сочетание легочной патологии с поражениями других органов и систем. </w:t>
      </w:r>
    </w:p>
    <w:p w14:paraId="4A6A715B" w14:textId="77777777" w:rsidR="00987CCD" w:rsidRPr="0080004F" w:rsidRDefault="00987CCD" w:rsidP="0080004F">
      <w:pPr>
        <w:pStyle w:val="Numlist"/>
        <w:spacing w:line="360" w:lineRule="auto"/>
        <w:jc w:val="both"/>
      </w:pPr>
      <w:r w:rsidRPr="0080004F">
        <w:t>Острая почечная недостаточность выявляется при ОДН у 42,5% гематологических пациентов, печеночная дисфункция — у 35%, левожелудочковая недостаточность — у 25%, нарушения сознания — у 25%.</w:t>
      </w:r>
    </w:p>
    <w:p w14:paraId="708B950F" w14:textId="77777777" w:rsidR="00987CCD" w:rsidRPr="0080004F" w:rsidRDefault="00987CCD" w:rsidP="0080004F">
      <w:pPr>
        <w:pStyle w:val="Numlist"/>
        <w:numPr>
          <w:ilvl w:val="0"/>
          <w:numId w:val="85"/>
        </w:numPr>
        <w:autoSpaceDE w:val="0"/>
        <w:autoSpaceDN w:val="0"/>
        <w:adjustRightInd w:val="0"/>
        <w:spacing w:line="360" w:lineRule="auto"/>
        <w:jc w:val="both"/>
      </w:pPr>
      <w:r w:rsidRPr="0080004F">
        <w:rPr>
          <w:u w:val="single"/>
        </w:rPr>
        <w:t>Скоротечность.</w:t>
      </w:r>
      <w:r w:rsidRPr="0080004F">
        <w:t xml:space="preserve"> </w:t>
      </w:r>
    </w:p>
    <w:p w14:paraId="35E25AF5" w14:textId="77777777" w:rsidR="00987CCD" w:rsidRPr="0080004F" w:rsidRDefault="00987CCD" w:rsidP="0080004F">
      <w:pPr>
        <w:pStyle w:val="Numlist"/>
        <w:spacing w:line="360" w:lineRule="auto"/>
        <w:ind w:firstLine="709"/>
        <w:jc w:val="both"/>
      </w:pPr>
      <w:r w:rsidRPr="0080004F">
        <w:t>От первых симптомов поражения легких до возникновения ОДН, требующей ИВЛ, проходит от нескольких часов до нескольких дней. При неблагоприятном исходе пациенты погибают в течение первой недели. Вследствие быстроты, с которое развивается легочная патология, необходимо обследовать гематологических пациентов в сжатые сроки, чтобы успеть начать эффективную этиотропную терапию.</w:t>
      </w:r>
    </w:p>
    <w:p w14:paraId="47C8423E" w14:textId="77777777" w:rsidR="00987CCD" w:rsidRPr="0080004F" w:rsidRDefault="00987CCD" w:rsidP="0080004F">
      <w:pPr>
        <w:rPr>
          <w:b/>
          <w:bCs/>
          <w:szCs w:val="24"/>
        </w:rPr>
      </w:pPr>
      <w:r w:rsidRPr="0080004F">
        <w:rPr>
          <w:b/>
          <w:bCs/>
          <w:szCs w:val="24"/>
        </w:rPr>
        <w:t xml:space="preserve">Обследование гематологических пациентов с поражениями легких </w:t>
      </w:r>
    </w:p>
    <w:p w14:paraId="68A22B2C" w14:textId="77777777" w:rsidR="00987CCD" w:rsidRPr="0080004F" w:rsidRDefault="00987CCD" w:rsidP="0080004F">
      <w:pPr>
        <w:rPr>
          <w:b/>
          <w:bCs/>
          <w:szCs w:val="24"/>
        </w:rPr>
      </w:pPr>
      <w:r w:rsidRPr="0080004F">
        <w:rPr>
          <w:b/>
          <w:bCs/>
          <w:szCs w:val="24"/>
        </w:rPr>
        <w:t>Клиническая картина</w:t>
      </w:r>
    </w:p>
    <w:p w14:paraId="305F3158" w14:textId="77777777" w:rsidR="00987CCD" w:rsidRPr="0080004F" w:rsidRDefault="00987CCD" w:rsidP="0080004F">
      <w:pPr>
        <w:rPr>
          <w:szCs w:val="24"/>
        </w:rPr>
      </w:pPr>
      <w:r w:rsidRPr="0080004F">
        <w:rPr>
          <w:bCs/>
          <w:szCs w:val="24"/>
        </w:rPr>
        <w:t xml:space="preserve">Жалобы </w:t>
      </w:r>
      <w:r w:rsidRPr="0080004F">
        <w:rPr>
          <w:szCs w:val="24"/>
        </w:rPr>
        <w:t>пациента, часто даже при выраженном поражении легких, скудные. Нередко первыми симптомами являются высокая лихорадка и одышка. Кашель может быть с мокротой, но чаще он сухой. При вовлечении в процесс плевры могут беспокоить боли при дыхании.</w:t>
      </w:r>
    </w:p>
    <w:p w14:paraId="4EF4C832" w14:textId="77777777" w:rsidR="00987CCD" w:rsidRPr="0080004F" w:rsidRDefault="00987CCD" w:rsidP="0080004F">
      <w:pPr>
        <w:rPr>
          <w:b/>
          <w:szCs w:val="24"/>
        </w:rPr>
      </w:pPr>
      <w:r w:rsidRPr="0080004F">
        <w:rPr>
          <w:b/>
          <w:szCs w:val="24"/>
        </w:rPr>
        <w:t>Данные анамнеза:</w:t>
      </w:r>
    </w:p>
    <w:p w14:paraId="1FB10E18" w14:textId="77777777" w:rsidR="00987CCD" w:rsidRPr="0080004F" w:rsidRDefault="00987CCD" w:rsidP="0080004F">
      <w:pPr>
        <w:rPr>
          <w:szCs w:val="24"/>
        </w:rPr>
      </w:pPr>
      <w:r w:rsidRPr="0080004F">
        <w:rPr>
          <w:szCs w:val="24"/>
        </w:rPr>
        <w:t xml:space="preserve">Легочная патология, возникшая в дебюте или при рецидиве гемобластоза, когда обнаруживаются гиперлейкоцитоз и большое число бластных клеток в периферической крови, может быть следствием поражения легких </w:t>
      </w:r>
      <w:r w:rsidRPr="0080004F">
        <w:rPr>
          <w:bCs/>
          <w:szCs w:val="24"/>
        </w:rPr>
        <w:t>опухолевыми клетками</w:t>
      </w:r>
      <w:r w:rsidRPr="0080004F">
        <w:rPr>
          <w:szCs w:val="24"/>
        </w:rPr>
        <w:t xml:space="preserve">. </w:t>
      </w:r>
    </w:p>
    <w:p w14:paraId="66765FB8" w14:textId="77777777" w:rsidR="00987CCD" w:rsidRPr="0080004F" w:rsidRDefault="00987CCD" w:rsidP="0080004F">
      <w:pPr>
        <w:rPr>
          <w:szCs w:val="24"/>
        </w:rPr>
      </w:pPr>
      <w:r w:rsidRPr="0080004F">
        <w:rPr>
          <w:szCs w:val="24"/>
        </w:rPr>
        <w:t xml:space="preserve">При длительной иммуносупрессивной терапии препаратами, подавляющими </w:t>
      </w:r>
      <w:r w:rsidRPr="0080004F">
        <w:rPr>
          <w:szCs w:val="24"/>
          <w:lang w:val="en-US"/>
        </w:rPr>
        <w:t>T</w:t>
      </w:r>
      <w:r w:rsidRPr="0080004F">
        <w:rPr>
          <w:szCs w:val="24"/>
        </w:rPr>
        <w:t>-клеточный иммунитет (</w:t>
      </w:r>
      <w:r w:rsidRPr="0080004F">
        <w:rPr>
          <w:bCs/>
          <w:szCs w:val="24"/>
        </w:rPr>
        <w:t>циклоспорин.</w:t>
      </w:r>
      <w:r w:rsidRPr="0080004F">
        <w:rPr>
          <w:szCs w:val="24"/>
        </w:rPr>
        <w:t xml:space="preserve"> глюкокортикоиды, флударабин и т. д.), велик риск цитомегаловирусной и/или пневмоцистной пневмонии. </w:t>
      </w:r>
    </w:p>
    <w:p w14:paraId="66430E1A" w14:textId="77777777" w:rsidR="00987CCD" w:rsidRPr="0080004F" w:rsidRDefault="00987CCD" w:rsidP="0080004F">
      <w:pPr>
        <w:rPr>
          <w:szCs w:val="24"/>
        </w:rPr>
      </w:pPr>
      <w:r w:rsidRPr="0080004F">
        <w:rPr>
          <w:szCs w:val="24"/>
        </w:rPr>
        <w:t xml:space="preserve">При поражении легких в период миелотоксического агранулоцитоза велика вероятность бактериальной и/или грибковой пневмонии. </w:t>
      </w:r>
    </w:p>
    <w:p w14:paraId="3580E9BE" w14:textId="77777777" w:rsidR="00987CCD" w:rsidRPr="0080004F" w:rsidRDefault="00987CCD" w:rsidP="0080004F">
      <w:pPr>
        <w:rPr>
          <w:szCs w:val="24"/>
        </w:rPr>
      </w:pPr>
      <w:r w:rsidRPr="0080004F">
        <w:rPr>
          <w:szCs w:val="24"/>
        </w:rPr>
        <w:t>Если изменения в легких возникают или прогрессируют, несмотря на лечение антибиотиками, то следует исключить инвазию легочной ткани грибами.</w:t>
      </w:r>
    </w:p>
    <w:p w14:paraId="2D93DFE3" w14:textId="77777777" w:rsidR="00987CCD" w:rsidRPr="0080004F" w:rsidRDefault="00987CCD" w:rsidP="0080004F">
      <w:pPr>
        <w:rPr>
          <w:szCs w:val="24"/>
        </w:rPr>
      </w:pPr>
      <w:r w:rsidRPr="0080004F">
        <w:rPr>
          <w:szCs w:val="24"/>
        </w:rPr>
        <w:t>Вариант заболевания системы крови позволяет отнести гематологического пациента с ОДН к группе риска по тем или иным факторам. Бактериальная пневмония одинаково часто встречается у пациентов с различными гематологическими заболеваниями, однако причиной ОДН она чаще всего служит у пациентов с острыми лейкозами. При хроническом лимфолейкозе пневмоцистная пневмония встречается чаще, чем при остром лейкозе, а у пациентов с лимфомами преобладает вирусная пневмония, которая у них выявляется чаще, чем поражение легких опухолевыми клетками.</w:t>
      </w:r>
    </w:p>
    <w:p w14:paraId="1D00D458" w14:textId="77777777" w:rsidR="00987CCD" w:rsidRPr="0080004F" w:rsidRDefault="00987CCD" w:rsidP="0080004F">
      <w:pPr>
        <w:rPr>
          <w:szCs w:val="24"/>
        </w:rPr>
      </w:pPr>
      <w:r w:rsidRPr="0080004F">
        <w:rPr>
          <w:szCs w:val="24"/>
        </w:rPr>
        <w:t>Возникновение легочной патологии нередко связано с предшествующим лечением. Срок от окончания химиотерапии до развития ОДН при бактериальных пневмониях значительно меньше, чем при пневмоцистных и вирусных пневмониях.</w:t>
      </w:r>
    </w:p>
    <w:p w14:paraId="43DEF562" w14:textId="77777777" w:rsidR="00987CCD" w:rsidRPr="0080004F" w:rsidRDefault="00987CCD" w:rsidP="0080004F">
      <w:pPr>
        <w:rPr>
          <w:szCs w:val="24"/>
        </w:rPr>
      </w:pPr>
      <w:r w:rsidRPr="0080004F">
        <w:rPr>
          <w:bCs/>
          <w:szCs w:val="24"/>
        </w:rPr>
        <w:t>Наличие миелотоксического агранулоцитоза</w:t>
      </w:r>
      <w:r w:rsidRPr="0080004F">
        <w:rPr>
          <w:b/>
          <w:bCs/>
          <w:szCs w:val="24"/>
        </w:rPr>
        <w:t xml:space="preserve"> </w:t>
      </w:r>
      <w:r w:rsidRPr="0080004F">
        <w:rPr>
          <w:szCs w:val="24"/>
        </w:rPr>
        <w:t>является решающим фактором, влияющим на возникновение легочной патологии. У пациентов с агранулоцитозом бактериальные и грибковые пневмонии встречаются значительно чаще, чем вирусные и пневмоцистные пневмонии или опухолевое поражение легких.</w:t>
      </w:r>
    </w:p>
    <w:p w14:paraId="5B787A08" w14:textId="77777777" w:rsidR="00987CCD" w:rsidRPr="0080004F" w:rsidRDefault="00987CCD" w:rsidP="0080004F">
      <w:pPr>
        <w:rPr>
          <w:b/>
          <w:bCs/>
          <w:szCs w:val="24"/>
        </w:rPr>
      </w:pPr>
      <w:r w:rsidRPr="0080004F">
        <w:rPr>
          <w:b/>
          <w:bCs/>
          <w:szCs w:val="24"/>
        </w:rPr>
        <w:t>Лабораторные исследования</w:t>
      </w:r>
    </w:p>
    <w:p w14:paraId="37EE5F0C" w14:textId="77777777" w:rsidR="00987CCD" w:rsidRPr="0080004F" w:rsidRDefault="00987CCD" w:rsidP="0080004F">
      <w:pPr>
        <w:pStyle w:val="afe"/>
        <w:numPr>
          <w:ilvl w:val="0"/>
          <w:numId w:val="86"/>
        </w:numPr>
        <w:rPr>
          <w:szCs w:val="24"/>
        </w:rPr>
      </w:pPr>
      <w:r w:rsidRPr="0080004F">
        <w:rPr>
          <w:szCs w:val="24"/>
        </w:rPr>
        <w:t>Рутинные общетерапевтические исследования – клинический анализ крови, биохимический анализ крови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 другие параметры по показаниям), коагулограмма</w:t>
      </w:r>
      <w:r w:rsidRPr="0080004F">
        <w:rPr>
          <w:color w:val="FF0000"/>
          <w:szCs w:val="24"/>
        </w:rPr>
        <w:t xml:space="preserve"> </w:t>
      </w:r>
      <w:r w:rsidRPr="0080004F">
        <w:rPr>
          <w:szCs w:val="24"/>
        </w:rPr>
        <w:t xml:space="preserve">(АЧТВ, протромбин по Квику, тромбиновое время, фибриноген, антитромбин </w:t>
      </w:r>
      <w:r w:rsidRPr="0080004F">
        <w:rPr>
          <w:szCs w:val="24"/>
          <w:lang w:val="en-US"/>
        </w:rPr>
        <w:t>III</w:t>
      </w:r>
      <w:r w:rsidRPr="0080004F">
        <w:rPr>
          <w:szCs w:val="24"/>
        </w:rPr>
        <w:t>, другие параметры по показаниям);</w:t>
      </w:r>
    </w:p>
    <w:p w14:paraId="4EC1168A" w14:textId="77777777" w:rsidR="00987CCD" w:rsidRPr="0080004F" w:rsidRDefault="00987CCD" w:rsidP="0080004F">
      <w:pPr>
        <w:pStyle w:val="afe"/>
        <w:numPr>
          <w:ilvl w:val="0"/>
          <w:numId w:val="86"/>
        </w:numPr>
        <w:rPr>
          <w:szCs w:val="24"/>
        </w:rPr>
      </w:pPr>
      <w:r w:rsidRPr="0080004F">
        <w:rPr>
          <w:szCs w:val="24"/>
        </w:rPr>
        <w:t xml:space="preserve">Исследование газов артериальной крови – обязательно при обследовании пациента с подозрением на ОДН. </w:t>
      </w:r>
    </w:p>
    <w:p w14:paraId="608A9B66" w14:textId="77777777" w:rsidR="00987CCD" w:rsidRPr="0080004F" w:rsidRDefault="00987CCD" w:rsidP="0080004F">
      <w:pPr>
        <w:rPr>
          <w:b/>
          <w:bCs/>
          <w:szCs w:val="24"/>
        </w:rPr>
      </w:pPr>
      <w:r w:rsidRPr="0080004F">
        <w:rPr>
          <w:b/>
          <w:bCs/>
          <w:szCs w:val="24"/>
        </w:rPr>
        <w:t>Инструментальные исследования</w:t>
      </w:r>
    </w:p>
    <w:p w14:paraId="40788E24" w14:textId="77777777" w:rsidR="00987CCD" w:rsidRPr="0080004F" w:rsidRDefault="00987CCD" w:rsidP="0080004F">
      <w:pPr>
        <w:pStyle w:val="afe"/>
        <w:numPr>
          <w:ilvl w:val="0"/>
          <w:numId w:val="86"/>
        </w:numPr>
        <w:rPr>
          <w:szCs w:val="24"/>
        </w:rPr>
      </w:pPr>
      <w:r w:rsidRPr="0080004F">
        <w:rPr>
          <w:szCs w:val="24"/>
        </w:rPr>
        <w:t>Исследование показателей легочной вентиляции и резервов дыхания – позволяет оценить функциональную способность легких. Большое значение исследование функции внешнего дыхания имеет в диагностике облитерирующего бронхиолита, при котором на ранних стадиях выявляется уменьшение форсированного экспираторного потока, а позже — объема форсированного выдоха за 1-ю секунду и форсированной жизненной емкости легких.</w:t>
      </w:r>
    </w:p>
    <w:p w14:paraId="6BF1DF1B" w14:textId="77777777" w:rsidR="00987CCD" w:rsidRPr="0080004F" w:rsidRDefault="00987CCD" w:rsidP="0080004F">
      <w:pPr>
        <w:pStyle w:val="afe"/>
        <w:numPr>
          <w:ilvl w:val="0"/>
          <w:numId w:val="86"/>
        </w:numPr>
        <w:rPr>
          <w:szCs w:val="24"/>
        </w:rPr>
      </w:pPr>
      <w:r w:rsidRPr="0080004F">
        <w:rPr>
          <w:szCs w:val="24"/>
        </w:rPr>
        <w:t>Радиологическое исследование легких – в первую очередь, СКТ, поскольку рентгенологическое исследование легких, выполняемое в условиях ОРИТ на портативных рентгеновских установках, малоинформативно и не имеет существенного диагностического значения у иммунокомпрометированных гематологических пациентов. Небольшая мощность излучения портативного аппарата приводит к тому, что для снимка требуется большее время экспозиции, а пациенты с ОДН не могут надолго задержать дыхание, поэтому высок риск артефактов, связанных с дыханием. Короткое фокусное расстояние может приводить к эффекту увеличения теней на снимках, в частности сердечной тени. При использовании портативной рентгеновской установки для повторных снимков обычно не удается воспроизвести условия съемки, поэтому рентгенограммы трудно сопоставлять между собой. С помощью рентгеновских снимков можно лишь исключить экстрапульмональные причины ОДН (пневмоторакс, пневмомедиастинум, гидроторакс и т. д.) и провести первичную оценку состояния легочной ткани, поскольку у пациентов с агранулоцитозом пневмония протекает без нейтрофильной инфильтрации легочной ткани, и при лейкопении в первые дни развития пневмонии не обнаруживаются рентгенологические изменения в легких. Сложности в диагностике легочного поражения возникают не только при агранулоцитозе, но и при гиперлейкоцитозе – в ряде случаев у пациентов с гемобластозами, протекающими с гиперлейкоцитозом и лейкостазами, даже при развитии ОДН на рентгенограмме легких не находят изменений. Скудные рентгенографические изменения выявляются и при грибковых, вирусных и пневмоцистных пневмониях. При сравнении рентгенологического заключения с данными аутопсии при лейкемических повреждениях легких полное совпадение диагнозов обнаружено лишь в 3% случаев, частичное — в 60%, расхождение — в 38% случаев. Поэтому основным методом диагностики легочного поражения у гематологических пациентов является СКТ легких, при которой значимо чаще, чем при рентгенографии, обнаруживаются усиление и деформация легочного рисунка, выпот в плевральной полости, отек легочной ткани, перивазальные и перибронхиальные инфильтраты, утолщение и инфильтрация плевры, буллезные изменения легких. Проводить СКТ рекомендуется всем гематологическим пациентам с поражениями легких, но в обязательном порядке она показана при несоответствии между клиническими проявлениями и рентгенологическими изменениями в легких, при подозрении на полостные образования, при сохраняющемся легочном поражении, несмотря на проводимую терапию.</w:t>
      </w:r>
    </w:p>
    <w:p w14:paraId="3908FB75" w14:textId="77777777" w:rsidR="00987CCD" w:rsidRPr="0080004F" w:rsidRDefault="00987CCD" w:rsidP="0080004F">
      <w:pPr>
        <w:pStyle w:val="afe"/>
        <w:numPr>
          <w:ilvl w:val="0"/>
          <w:numId w:val="86"/>
        </w:numPr>
        <w:rPr>
          <w:szCs w:val="24"/>
        </w:rPr>
      </w:pPr>
      <w:r w:rsidRPr="0080004F">
        <w:rPr>
          <w:szCs w:val="24"/>
        </w:rPr>
        <w:t xml:space="preserve">При подозрении на ТЭЛА проводят СКТ с в/в контрастным усилением, позволяющим выявить тромб в ветвях легочной артерии. </w:t>
      </w:r>
      <w:bookmarkStart w:id="84" w:name="_Toc434240802"/>
    </w:p>
    <w:p w14:paraId="28A379AB" w14:textId="77777777" w:rsidR="00987CCD" w:rsidRPr="0080004F" w:rsidRDefault="00987CCD" w:rsidP="0080004F">
      <w:pPr>
        <w:pStyle w:val="afe"/>
        <w:numPr>
          <w:ilvl w:val="0"/>
          <w:numId w:val="86"/>
        </w:numPr>
        <w:rPr>
          <w:szCs w:val="24"/>
        </w:rPr>
      </w:pPr>
      <w:r w:rsidRPr="0080004F">
        <w:rPr>
          <w:szCs w:val="24"/>
        </w:rPr>
        <w:t xml:space="preserve">Ультразвуковая диагностика поражений легких и плевры </w:t>
      </w:r>
      <w:bookmarkEnd w:id="84"/>
      <w:r w:rsidRPr="0080004F">
        <w:rPr>
          <w:szCs w:val="24"/>
        </w:rPr>
        <w:t xml:space="preserve">– в последние годы в ОРИТ для выявления легочных поражений широкое применение находит ультразвуковое сканирование. Неинвазивность, быстрота выполнения, точность, доступность, мобильность, отсутствие необходимости в транспортировке больных позволяют рассматривать его как прикроватный метод диагностики. Много лет ультразвук не использовался для диагностики легочной патологии, поскольку считалось, что из-за содержащегося в них воздуха легкие не имеют акустического сопротивления. Однако при отеке легких, пневмонии, фиброзе легких содержание воздуха в легких снижается, происходит утолщение интралобулярных септ, которые находятся на поверхности висцеральной плевры, что создает акустическое сопротивление тканей легких, от них отражаются ультразвуковые волны, и на экране монитора формируется изображение. Для получения общей картины патологических изменений и визуализации глубоко расположенных объектов (например, ателектаз, долевая пневмония) применяют датчик с частотой 3—5 МГц. Для изучения поверхностных структур (плевра, мягкие ткани грудной стенки) применяют датчик с частотой 7—10 МГц. Для получения оптимального изображения объектов, находящихся в грудной полости на разной глубине, лучше иметь два разных по форме датчика с различным набором частот и, соответственно, функциональным предназначением. </w:t>
      </w:r>
      <w:bookmarkStart w:id="85" w:name="_Toc434240804"/>
    </w:p>
    <w:bookmarkEnd w:id="85"/>
    <w:p w14:paraId="227F5782" w14:textId="77777777" w:rsidR="00987CCD" w:rsidRPr="0080004F" w:rsidRDefault="00987CCD" w:rsidP="0080004F">
      <w:pPr>
        <w:pStyle w:val="afe"/>
        <w:numPr>
          <w:ilvl w:val="0"/>
          <w:numId w:val="86"/>
        </w:numPr>
        <w:rPr>
          <w:szCs w:val="24"/>
        </w:rPr>
      </w:pPr>
      <w:r w:rsidRPr="0080004F">
        <w:rPr>
          <w:szCs w:val="24"/>
        </w:rPr>
        <w:t xml:space="preserve">Микробиологическое исследование посевов со слизистой ротоглотки и прямой кишки – бактериологическое исследование мазков со слизистых оболочек ротоглотки и прямой кишки проводится на агаризованной среде Эндо для выявления грамотрицательных бактерий и на хромогенной селективной среде CHROMagarТМESBL (CHROMagar, Франция), предназначенной для прямого выделения энтеробактерий, вырабатывающих бета-лактамазы расширенного спектра действия. Между колонизацией слизистой ротоглотки бактериями и больничной пневмонией имеется взаимосвязь. Колонизация слизистой ротоглотки A. baumannii на 2 недели опережает появление этих микроорганизмов в жидкости БАЛ. P. aeruginosa выделяют со слизистой ротоглотки на 7 дней раньше, чем в жидкости БАЛ. </w:t>
      </w:r>
    </w:p>
    <w:p w14:paraId="0A4CED86" w14:textId="77777777" w:rsidR="00987CCD" w:rsidRPr="0080004F" w:rsidRDefault="00987CCD" w:rsidP="0080004F">
      <w:pPr>
        <w:pStyle w:val="afe"/>
        <w:numPr>
          <w:ilvl w:val="0"/>
          <w:numId w:val="86"/>
        </w:numPr>
        <w:rPr>
          <w:szCs w:val="24"/>
        </w:rPr>
      </w:pPr>
      <w:r w:rsidRPr="0080004F">
        <w:rPr>
          <w:szCs w:val="24"/>
        </w:rPr>
        <w:t>Исследование мокроты – исследование мокроты с целью верификации этиологии легочного поражения имеет низкую диагностическую ценность из-за возможной контаминации материала микрофлорой полости рта и вследствие особенностей воспалительного процесса в условиях нейтропении. Другой метод диагностики легочной инфекции — это исследование трахеального аспирата. Метод был предложен более 30 лет назад, однако вследствие частой бактериальной колонизации трахеобронхиального дерева получаемые с помощью трахеальной аспирации результаты часто не отражают истинной причины поражения легких. С помощью исследования трахеального аспирата нельзя выявить многие внутриклеточные микроорганизмы, такие как пневмоцисты, легионеллы.</w:t>
      </w:r>
    </w:p>
    <w:p w14:paraId="4440D23F" w14:textId="77777777" w:rsidR="00987CCD" w:rsidRPr="0080004F" w:rsidRDefault="00987CCD" w:rsidP="0080004F">
      <w:pPr>
        <w:pStyle w:val="afe"/>
        <w:numPr>
          <w:ilvl w:val="0"/>
          <w:numId w:val="86"/>
        </w:numPr>
        <w:rPr>
          <w:szCs w:val="24"/>
        </w:rPr>
      </w:pPr>
      <w:r w:rsidRPr="0080004F">
        <w:rPr>
          <w:szCs w:val="24"/>
        </w:rPr>
        <w:t>Фибробронхоскопия с БАЛ – является следующим этапом диагностики легочной патологии. Сроки проведения исследования зависят от клинической ситуации:</w:t>
      </w:r>
    </w:p>
    <w:p w14:paraId="05CE86F1" w14:textId="77777777" w:rsidR="00987CCD" w:rsidRPr="0080004F" w:rsidRDefault="00987CCD" w:rsidP="0080004F">
      <w:pPr>
        <w:pStyle w:val="afe"/>
        <w:numPr>
          <w:ilvl w:val="1"/>
          <w:numId w:val="86"/>
        </w:numPr>
        <w:rPr>
          <w:szCs w:val="24"/>
        </w:rPr>
      </w:pPr>
      <w:r w:rsidRPr="0080004F">
        <w:rPr>
          <w:szCs w:val="24"/>
        </w:rPr>
        <w:t>при очаговых поражениях легких, если антибиотики не назначались и легочный процесс не имеет скоротечного характера, может быть предпринята попытка лечения антибиотиками по результатам микробиологического исследования либо попытка эмпирической антибактериальной терапии в течение 2—7 дней (при прогрессировании заболевания эти сроки можно сократить);</w:t>
      </w:r>
    </w:p>
    <w:p w14:paraId="5F1B8D09" w14:textId="77777777" w:rsidR="00987CCD" w:rsidRPr="0080004F" w:rsidRDefault="00987CCD" w:rsidP="0080004F">
      <w:pPr>
        <w:pStyle w:val="afe"/>
        <w:numPr>
          <w:ilvl w:val="1"/>
          <w:numId w:val="86"/>
        </w:numPr>
        <w:rPr>
          <w:szCs w:val="24"/>
        </w:rPr>
      </w:pPr>
      <w:r w:rsidRPr="0080004F">
        <w:rPr>
          <w:szCs w:val="24"/>
        </w:rPr>
        <w:t>при ОДН БАЛ проводят сразу же, не теряя время на эмпирическую антибактериальную терапию.</w:t>
      </w:r>
    </w:p>
    <w:p w14:paraId="3EFE8908" w14:textId="77777777" w:rsidR="00987CCD" w:rsidRPr="0080004F" w:rsidRDefault="00987CCD" w:rsidP="0080004F">
      <w:pPr>
        <w:rPr>
          <w:szCs w:val="24"/>
        </w:rPr>
      </w:pPr>
      <w:r w:rsidRPr="0080004F">
        <w:rPr>
          <w:szCs w:val="24"/>
        </w:rPr>
        <w:t>Процедура БАЛ выполняется под контролем ЭКГ-мониторинга и пульс-оксиметрии. Обязательным условием во время бронхоскопии и проведения лаважа является S</w:t>
      </w:r>
      <w:r w:rsidRPr="0080004F">
        <w:rPr>
          <w:szCs w:val="24"/>
          <w:vertAlign w:val="subscript"/>
        </w:rPr>
        <w:t>a</w:t>
      </w:r>
      <w:r w:rsidRPr="0080004F">
        <w:rPr>
          <w:szCs w:val="24"/>
        </w:rPr>
        <w:t>O</w:t>
      </w:r>
      <w:r w:rsidRPr="0080004F">
        <w:rPr>
          <w:szCs w:val="24"/>
          <w:vertAlign w:val="subscript"/>
        </w:rPr>
        <w:t>2</w:t>
      </w:r>
      <w:r w:rsidRPr="0080004F">
        <w:rPr>
          <w:szCs w:val="24"/>
        </w:rPr>
        <w:t xml:space="preserve"> не ниже 90%. Бронхоскопия выполняется в условиях оксигенотерапии (ингаляция кислорода через носовые катетеры, с помощью маски Вентури либо маски с резервуаром, в которой вырезано боковое отверстие для бронхоскопа). Если не удается обеспечить достаточную оксигенацию крови, бронхоскопия выполняется в условиях неинвазивной вентиляции легких. Для анестезии верхних дыхательных путей применяют 10% раствор лидокаина в виде аэрозоля. При трансназальном введении бронхоскопа анестезию слизистой носа проводят аппликационно, установив в носовой ход турунду, смоченную растворами лидокаина и адреналина. У больных с тромбоцитопенией (число тромбоцитов &lt; 30 </w:t>
      </w:r>
      <w:r w:rsidRPr="0080004F">
        <w:rPr>
          <w:szCs w:val="24"/>
        </w:rPr>
        <w:t> 10</w:t>
      </w:r>
      <w:r w:rsidRPr="0080004F">
        <w:rPr>
          <w:szCs w:val="24"/>
          <w:vertAlign w:val="superscript"/>
        </w:rPr>
        <w:t>9</w:t>
      </w:r>
      <w:r w:rsidRPr="0080004F">
        <w:rPr>
          <w:szCs w:val="24"/>
        </w:rPr>
        <w:t> л</w:t>
      </w:r>
      <w:r w:rsidRPr="0080004F">
        <w:rPr>
          <w:szCs w:val="24"/>
          <w:vertAlign w:val="superscript"/>
        </w:rPr>
        <w:t>–1</w:t>
      </w:r>
      <w:r w:rsidRPr="0080004F">
        <w:rPr>
          <w:szCs w:val="24"/>
        </w:rPr>
        <w:t>), выраженной коагулопатией и кровоточивостью бронхоскоп проводят трансорально, поскольку трансназальное введение может осложниться носовым кровотечением.</w:t>
      </w:r>
    </w:p>
    <w:p w14:paraId="45DBCDED" w14:textId="77777777" w:rsidR="00987CCD" w:rsidRPr="0080004F" w:rsidRDefault="00987CCD" w:rsidP="0080004F">
      <w:pPr>
        <w:rPr>
          <w:szCs w:val="24"/>
        </w:rPr>
      </w:pPr>
      <w:r w:rsidRPr="0080004F">
        <w:rPr>
          <w:szCs w:val="24"/>
        </w:rPr>
        <w:t>Для локальной анестезии голосовых связок используют 10% раствор лидокаина, для анестезии бифуркации трахеи и шпор бронхов — 2% раствор лидокаина. Суммарная доза лидокаина за процедуру не должна превышать 600 мг. Если состояние больного тяжелое, и у него выражена ОДН, на время проведения бронхоскопии и лаважа он может быть переведен на ИВЛ. У больных на ИВЛ процедура выполняется под общей анестезией через адаптер респиратора, снабженный клапаном для бронхоскопа.</w:t>
      </w:r>
    </w:p>
    <w:p w14:paraId="1C77C4A8" w14:textId="77777777" w:rsidR="00987CCD" w:rsidRPr="0080004F" w:rsidRDefault="00987CCD" w:rsidP="0080004F">
      <w:pPr>
        <w:rPr>
          <w:szCs w:val="24"/>
        </w:rPr>
      </w:pPr>
      <w:r w:rsidRPr="0080004F">
        <w:rPr>
          <w:szCs w:val="24"/>
        </w:rPr>
        <w:t>При проведении бронхоскопа избегают отсасывания во избежание контаминации канала бронхоскопа. После осмотра трахеобронхиального дерева выполняют бронхоальвеолярный лаваж. Место проведения лаважа определяют по данным рентгенографии и КТ: либо в области наибольшего поражения, либо, при диффузном поражении легких, — в средней доле правого легкого или в язычковом сегменте левого легкого.</w:t>
      </w:r>
    </w:p>
    <w:p w14:paraId="39C0266A" w14:textId="77777777" w:rsidR="00987CCD" w:rsidRPr="0080004F" w:rsidRDefault="00987CCD" w:rsidP="0080004F">
      <w:pPr>
        <w:rPr>
          <w:szCs w:val="24"/>
        </w:rPr>
      </w:pPr>
      <w:r w:rsidRPr="0080004F">
        <w:rPr>
          <w:szCs w:val="24"/>
        </w:rPr>
        <w:t>К бронхоскопу через трехходовой краник присоединяется стерильный пластикатный мешок (как правило, мешки, используемые для забора крови, но без консерванта гемаконы). Лаваж выполняется путем введения подогретого до 37</w:t>
      </w:r>
      <w:r w:rsidRPr="0080004F">
        <w:rPr>
          <w:szCs w:val="24"/>
          <w:vertAlign w:val="superscript"/>
        </w:rPr>
        <w:t>о</w:t>
      </w:r>
      <w:r w:rsidRPr="0080004F">
        <w:rPr>
          <w:szCs w:val="24"/>
        </w:rPr>
        <w:t xml:space="preserve"> </w:t>
      </w:r>
      <w:r w:rsidRPr="0080004F">
        <w:rPr>
          <w:szCs w:val="24"/>
          <w:lang w:val="en-US"/>
        </w:rPr>
        <w:t>C</w:t>
      </w:r>
      <w:r w:rsidRPr="0080004F">
        <w:rPr>
          <w:szCs w:val="24"/>
        </w:rPr>
        <w:t xml:space="preserve"> физиологического раствора одноразовыми шприцами — 8 порций по 20 мл. Отсасывание должно быть мягким (под давлением меньше 50—80 мм рт. ст.), чтобы избежать коллапса альвеол и нарушения отсасывания жидкости. Первую порцию лаважной жидкости отделяют от остальных, поскольку она представляет собой преимущественно бронхиальный смыв и не отражает состав альвеолярной клеточной популяции. Остальную жидкость собирают в мешок. При процедуре возвращается 40—60% объема введенной жидкости. После окончания процедуры лаважная жидкость перемешивается и направляется на исследование.</w:t>
      </w:r>
    </w:p>
    <w:p w14:paraId="1B8E91FE" w14:textId="77777777" w:rsidR="00987CCD" w:rsidRPr="0080004F" w:rsidRDefault="00987CCD" w:rsidP="0080004F">
      <w:pPr>
        <w:rPr>
          <w:szCs w:val="24"/>
        </w:rPr>
      </w:pPr>
      <w:r w:rsidRPr="0080004F">
        <w:rPr>
          <w:szCs w:val="24"/>
        </w:rPr>
        <w:t>Хотя фибробронхоскопия и лаваж считаются безопасными процедурами, их проведение у больных с геморрагическим синдромом и артериальной гипоксемией требует специальной подготовки. При глубокой тромбоцитопении (число тромбоцитов &lt; 30 </w:t>
      </w:r>
      <w:r w:rsidRPr="0080004F">
        <w:rPr>
          <w:szCs w:val="24"/>
        </w:rPr>
        <w:t>10</w:t>
      </w:r>
      <w:r w:rsidRPr="0080004F">
        <w:rPr>
          <w:szCs w:val="24"/>
          <w:vertAlign w:val="superscript"/>
        </w:rPr>
        <w:t>9</w:t>
      </w:r>
      <w:r w:rsidRPr="0080004F">
        <w:rPr>
          <w:szCs w:val="24"/>
        </w:rPr>
        <w:t> л</w:t>
      </w:r>
      <w:r w:rsidRPr="0080004F">
        <w:rPr>
          <w:szCs w:val="24"/>
          <w:vertAlign w:val="superscript"/>
        </w:rPr>
        <w:t>–1</w:t>
      </w:r>
      <w:r w:rsidRPr="0080004F">
        <w:rPr>
          <w:szCs w:val="24"/>
        </w:rPr>
        <w:t>) перед процедурой производится переливание концентрата тромбоцитов (400—500 </w:t>
      </w:r>
      <w:r w:rsidRPr="0080004F">
        <w:rPr>
          <w:szCs w:val="24"/>
        </w:rPr>
        <w:t> 10</w:t>
      </w:r>
      <w:r w:rsidRPr="0080004F">
        <w:rPr>
          <w:szCs w:val="24"/>
          <w:vertAlign w:val="superscript"/>
        </w:rPr>
        <w:t xml:space="preserve">9 </w:t>
      </w:r>
      <w:r w:rsidRPr="0080004F">
        <w:rPr>
          <w:szCs w:val="24"/>
        </w:rPr>
        <w:t xml:space="preserve">клеток) </w:t>
      </w:r>
      <w:r w:rsidRPr="0080004F">
        <w:rPr>
          <w:szCs w:val="24"/>
          <w:lang w:val="en-US"/>
        </w:rPr>
        <w:t>c</w:t>
      </w:r>
      <w:r w:rsidRPr="0080004F">
        <w:rPr>
          <w:szCs w:val="24"/>
        </w:rPr>
        <w:t xml:space="preserve"> целью повышения числа тромбоцитов до 40—50 </w:t>
      </w:r>
      <w:r w:rsidRPr="0080004F">
        <w:rPr>
          <w:szCs w:val="24"/>
        </w:rPr>
        <w:t> 10</w:t>
      </w:r>
      <w:r w:rsidRPr="0080004F">
        <w:rPr>
          <w:szCs w:val="24"/>
          <w:vertAlign w:val="superscript"/>
        </w:rPr>
        <w:t>9</w:t>
      </w:r>
      <w:r w:rsidRPr="0080004F">
        <w:rPr>
          <w:szCs w:val="24"/>
        </w:rPr>
        <w:t> л</w:t>
      </w:r>
      <w:r w:rsidRPr="0080004F">
        <w:rPr>
          <w:szCs w:val="24"/>
          <w:vertAlign w:val="superscript"/>
        </w:rPr>
        <w:t>–1</w:t>
      </w:r>
      <w:r w:rsidRPr="0080004F">
        <w:rPr>
          <w:szCs w:val="24"/>
        </w:rPr>
        <w:t xml:space="preserve"> или нормализации времени кровотечения. Если геморрагический синдром обусловлен нарушениями коагуляционного гемостаза, то подготовка к бронхоскопии осуществляется переливанием свежезамороженной плазмы (500—1000 мл), криопреципитата и факторов свертывания до достижения нормального АЧТВ и повышения уровней факторов свертывания.</w:t>
      </w:r>
    </w:p>
    <w:p w14:paraId="47837CD0" w14:textId="77777777" w:rsidR="00987CCD" w:rsidRPr="0080004F" w:rsidRDefault="00987CCD" w:rsidP="0080004F">
      <w:pPr>
        <w:rPr>
          <w:szCs w:val="24"/>
        </w:rPr>
      </w:pPr>
      <w:r w:rsidRPr="0080004F">
        <w:rPr>
          <w:szCs w:val="24"/>
        </w:rPr>
        <w:t>Цитологическое исследование лаважа может помочь в диагностике опухолевых поражений легких у пациентов с гематологическими заболеваниями, но в основном помогает выявить возбудителя легочной инфекции, в том числе, цитомегаловирусной и пневмоцистной природы (возбудители этих инфекций в ряде случаев могут быть выявлены при окраске мазка БАЛ по Романовскому—Гимзе).</w:t>
      </w:r>
    </w:p>
    <w:p w14:paraId="1A58129A" w14:textId="77777777" w:rsidR="00987CCD" w:rsidRPr="0080004F" w:rsidRDefault="00987CCD" w:rsidP="0080004F">
      <w:pPr>
        <w:pStyle w:val="5"/>
        <w:spacing w:before="0" w:line="360" w:lineRule="auto"/>
        <w:ind w:firstLine="709"/>
        <w:rPr>
          <w:rFonts w:ascii="Times New Roman" w:hAnsi="Times New Roman"/>
          <w:b/>
          <w:color w:val="000000" w:themeColor="text1"/>
          <w:sz w:val="24"/>
          <w:szCs w:val="24"/>
        </w:rPr>
      </w:pPr>
      <w:r w:rsidRPr="0080004F">
        <w:rPr>
          <w:rFonts w:ascii="Times New Roman" w:hAnsi="Times New Roman"/>
          <w:b/>
          <w:color w:val="000000" w:themeColor="text1"/>
          <w:sz w:val="24"/>
          <w:szCs w:val="24"/>
        </w:rPr>
        <w:t>Бактериоскопия</w:t>
      </w:r>
    </w:p>
    <w:p w14:paraId="3FCE6C05" w14:textId="77777777" w:rsidR="00987CCD" w:rsidRPr="0080004F" w:rsidRDefault="00987CCD" w:rsidP="0080004F">
      <w:pPr>
        <w:rPr>
          <w:szCs w:val="24"/>
        </w:rPr>
      </w:pPr>
      <w:r w:rsidRPr="0080004F">
        <w:rPr>
          <w:szCs w:val="24"/>
        </w:rPr>
        <w:t>При микроскопии нативного материала для выявления бактерий и грибов проводят окрашивание по Граму и Романовскому—Гимзе, для выявления грибов — окрашивание калькофлуором белым. Для выявления кислотоустойчивых микроорганизмов (микобактерий туберкулеза, нокардий) просматривают препараты, окрашенные по Цилю—Нильсену. Данные микроскопии должны быть получены в первые же сутки после выполнения лаважа.</w:t>
      </w:r>
    </w:p>
    <w:p w14:paraId="6D12DFFE" w14:textId="77777777" w:rsidR="00987CCD" w:rsidRPr="0080004F" w:rsidRDefault="00987CCD" w:rsidP="0080004F">
      <w:pPr>
        <w:pStyle w:val="5"/>
        <w:spacing w:before="0" w:line="360" w:lineRule="auto"/>
        <w:ind w:firstLine="709"/>
        <w:rPr>
          <w:rFonts w:ascii="Times New Roman" w:hAnsi="Times New Roman"/>
          <w:b/>
          <w:color w:val="000000" w:themeColor="text1"/>
          <w:sz w:val="24"/>
          <w:szCs w:val="24"/>
        </w:rPr>
      </w:pPr>
      <w:r w:rsidRPr="0080004F">
        <w:rPr>
          <w:rFonts w:ascii="Times New Roman" w:hAnsi="Times New Roman"/>
          <w:b/>
          <w:color w:val="000000" w:themeColor="text1"/>
          <w:sz w:val="24"/>
          <w:szCs w:val="24"/>
        </w:rPr>
        <w:t>Посев на количественную культуру</w:t>
      </w:r>
    </w:p>
    <w:p w14:paraId="08280DDC" w14:textId="77777777" w:rsidR="00987CCD" w:rsidRPr="0080004F" w:rsidRDefault="00987CCD" w:rsidP="0080004F">
      <w:pPr>
        <w:rPr>
          <w:szCs w:val="24"/>
        </w:rPr>
      </w:pPr>
      <w:r w:rsidRPr="0080004F">
        <w:rPr>
          <w:szCs w:val="24"/>
        </w:rPr>
        <w:t>При микробиологическом исследовании с целью отличить колонизацию от инвазии микроорганизмами проводится количественный анализ лаважной жидкости. Клинически значимая инфекция возникает при наличии 10</w:t>
      </w:r>
      <w:r w:rsidRPr="0080004F">
        <w:rPr>
          <w:szCs w:val="24"/>
          <w:vertAlign w:val="superscript"/>
        </w:rPr>
        <w:t>4</w:t>
      </w:r>
      <w:r w:rsidRPr="0080004F">
        <w:rPr>
          <w:szCs w:val="24"/>
        </w:rPr>
        <w:t xml:space="preserve"> КОЕ на 1 г ткани легкого или при наличии более 10</w:t>
      </w:r>
      <w:r w:rsidRPr="0080004F">
        <w:rPr>
          <w:szCs w:val="24"/>
          <w:vertAlign w:val="superscript"/>
        </w:rPr>
        <w:t>5</w:t>
      </w:r>
      <w:r w:rsidRPr="0080004F">
        <w:rPr>
          <w:szCs w:val="24"/>
        </w:rPr>
        <w:t xml:space="preserve"> бактерий в 1 мл экссудата. Поскольку при лаваже происходит разведение секрета приблизительно в 100 раз, то рост 10</w:t>
      </w:r>
      <w:r w:rsidRPr="0080004F">
        <w:rPr>
          <w:szCs w:val="24"/>
          <w:vertAlign w:val="superscript"/>
        </w:rPr>
        <w:t>3</w:t>
      </w:r>
      <w:r w:rsidRPr="0080004F">
        <w:rPr>
          <w:szCs w:val="24"/>
        </w:rPr>
        <w:t>—10</w:t>
      </w:r>
      <w:r w:rsidRPr="0080004F">
        <w:rPr>
          <w:szCs w:val="24"/>
          <w:vertAlign w:val="superscript"/>
        </w:rPr>
        <w:t>4</w:t>
      </w:r>
      <w:r w:rsidRPr="0080004F">
        <w:rPr>
          <w:szCs w:val="24"/>
        </w:rPr>
        <w:t> КОЕ/мл соответствует присутствию 10</w:t>
      </w:r>
      <w:r w:rsidRPr="0080004F">
        <w:rPr>
          <w:szCs w:val="24"/>
          <w:vertAlign w:val="superscript"/>
        </w:rPr>
        <w:t>5</w:t>
      </w:r>
      <w:r w:rsidRPr="0080004F">
        <w:rPr>
          <w:szCs w:val="24"/>
        </w:rPr>
        <w:t>—10</w:t>
      </w:r>
      <w:r w:rsidRPr="0080004F">
        <w:rPr>
          <w:szCs w:val="24"/>
          <w:vertAlign w:val="superscript"/>
        </w:rPr>
        <w:t>6</w:t>
      </w:r>
      <w:r w:rsidRPr="0080004F">
        <w:rPr>
          <w:szCs w:val="24"/>
        </w:rPr>
        <w:t xml:space="preserve"> бактерий в легочном секрете. Именно эта величина принята за диагностически значимую для БАЛ. Однако у иммунокомпрометированных больных, большинство из которых к моменту выполнения БАЛ уже получают массивную антибактериальную терапию, даже 10</w:t>
      </w:r>
      <w:r w:rsidRPr="0080004F">
        <w:rPr>
          <w:szCs w:val="24"/>
          <w:vertAlign w:val="superscript"/>
        </w:rPr>
        <w:t>3</w:t>
      </w:r>
      <w:r w:rsidRPr="0080004F">
        <w:rPr>
          <w:szCs w:val="24"/>
        </w:rPr>
        <w:t> КОЕ/мл свидетельствует об этиологической роли микроорганизмов в поражении легких.</w:t>
      </w:r>
    </w:p>
    <w:p w14:paraId="03A86AB2" w14:textId="77777777" w:rsidR="00987CCD" w:rsidRPr="0080004F" w:rsidRDefault="00987CCD" w:rsidP="0080004F">
      <w:pPr>
        <w:rPr>
          <w:szCs w:val="24"/>
        </w:rPr>
      </w:pPr>
      <w:r w:rsidRPr="0080004F">
        <w:rPr>
          <w:szCs w:val="24"/>
        </w:rPr>
        <w:t xml:space="preserve">Для выявления легионеллеза исследуются образец лаважной жидкости и мочи пациента – в моче иммунохроматографическим методом выявляется растворимый липополисахаридный антиген </w:t>
      </w:r>
      <w:r w:rsidRPr="0080004F">
        <w:rPr>
          <w:szCs w:val="24"/>
          <w:lang w:val="en-US"/>
        </w:rPr>
        <w:t>Legionella</w:t>
      </w:r>
      <w:r w:rsidRPr="0080004F">
        <w:rPr>
          <w:szCs w:val="24"/>
        </w:rPr>
        <w:t xml:space="preserve"> </w:t>
      </w:r>
      <w:r w:rsidRPr="0080004F">
        <w:rPr>
          <w:szCs w:val="24"/>
          <w:lang w:val="en-US"/>
        </w:rPr>
        <w:t>pneumophila</w:t>
      </w:r>
      <w:r w:rsidRPr="0080004F">
        <w:rPr>
          <w:szCs w:val="24"/>
        </w:rPr>
        <w:t xml:space="preserve"> серогруппы 1.</w:t>
      </w:r>
    </w:p>
    <w:p w14:paraId="6F11E3DC" w14:textId="77777777" w:rsidR="00987CCD" w:rsidRPr="0080004F" w:rsidRDefault="00987CCD" w:rsidP="0080004F">
      <w:pPr>
        <w:pStyle w:val="5"/>
        <w:spacing w:before="0" w:line="360" w:lineRule="auto"/>
        <w:ind w:firstLine="709"/>
        <w:rPr>
          <w:rFonts w:ascii="Times New Roman" w:hAnsi="Times New Roman"/>
          <w:b/>
          <w:sz w:val="24"/>
          <w:szCs w:val="24"/>
        </w:rPr>
      </w:pPr>
      <w:r w:rsidRPr="0080004F">
        <w:rPr>
          <w:rFonts w:ascii="Times New Roman" w:hAnsi="Times New Roman"/>
          <w:b/>
          <w:color w:val="000000" w:themeColor="text1"/>
          <w:sz w:val="24"/>
          <w:szCs w:val="24"/>
        </w:rPr>
        <w:t>Исследование на пневмоцистную инфекцию</w:t>
      </w:r>
    </w:p>
    <w:p w14:paraId="1C5F6DC7" w14:textId="77777777" w:rsidR="00987CCD" w:rsidRPr="0080004F" w:rsidRDefault="00987CCD" w:rsidP="0080004F">
      <w:pPr>
        <w:rPr>
          <w:szCs w:val="24"/>
        </w:rPr>
      </w:pPr>
      <w:r w:rsidRPr="0080004F">
        <w:rPr>
          <w:szCs w:val="24"/>
        </w:rPr>
        <w:t xml:space="preserve">Наиболее доступным методом является выявление пневмоцист в мазках, окрашенных по Романовскому—Гимзе. Эта окраска позволяет выявить пневмоцисты на всех стадиях их жизненного цикла: на стадии цист, прецист, трофозоитов, — а также окрашивает экссудативный материал в виде «ячеистой пены». Недостатком метода является интенсивная окраска не только микроорганизмов, но и всего мазка, на фоне которого можно не заметить </w:t>
      </w:r>
      <w:r w:rsidRPr="0080004F">
        <w:rPr>
          <w:i/>
          <w:szCs w:val="24"/>
        </w:rPr>
        <w:t>Pneumocystis carinii</w:t>
      </w:r>
      <w:r w:rsidRPr="0080004F">
        <w:rPr>
          <w:szCs w:val="24"/>
        </w:rPr>
        <w:t xml:space="preserve">. Для выявления </w:t>
      </w:r>
      <w:r w:rsidRPr="0080004F">
        <w:rPr>
          <w:i/>
          <w:szCs w:val="24"/>
        </w:rPr>
        <w:t>P. carinii</w:t>
      </w:r>
      <w:r w:rsidRPr="0080004F">
        <w:rPr>
          <w:szCs w:val="24"/>
        </w:rPr>
        <w:t xml:space="preserve"> используется также импрегнация метенамин-серебряным нитратом по Гомори или серебром по Грокотту. Оба метода не выявляют трофозоиты и требуют для своей постановки длительного времени. В настоящее время появились наборы для модифицированной быстрой окраски серебром. Однако все эти виды окраски низкоспецифичны и могут не выявить пневмоцисты при небольшом количестве микроорганизмов в материале. Иммунофлюоресцентная окраска более чувствительна, чем окраска серебром или по Романовскому—Гимзе, что важно при малой контаминации материала пневмоцистами. Иммунофлюоресцентные методы основаны на использовании мышиных антител к пневмоцистам. Антитела могут быть специфично направлены либо только против цист, либо против трофозоитов, цист и спорозоитов и т. д. Антитела могут быть моно- и поликлональными. В последние годы показано, что характерная для пневмоцист последовательность ДНК может быть выявлена в мокроте, лаважной жидкости и легочной ткани с помощью ПЦР.</w:t>
      </w:r>
    </w:p>
    <w:p w14:paraId="140332B4" w14:textId="77777777" w:rsidR="00987CCD" w:rsidRPr="0080004F" w:rsidRDefault="00987CCD" w:rsidP="0080004F">
      <w:pPr>
        <w:pStyle w:val="5"/>
        <w:spacing w:before="0" w:line="360" w:lineRule="auto"/>
        <w:ind w:firstLine="709"/>
        <w:rPr>
          <w:rFonts w:ascii="Times New Roman" w:hAnsi="Times New Roman"/>
          <w:b/>
          <w:color w:val="000000" w:themeColor="text1"/>
          <w:sz w:val="24"/>
          <w:szCs w:val="24"/>
        </w:rPr>
      </w:pPr>
      <w:r w:rsidRPr="0080004F">
        <w:rPr>
          <w:rFonts w:ascii="Times New Roman" w:hAnsi="Times New Roman"/>
          <w:b/>
          <w:color w:val="000000" w:themeColor="text1"/>
          <w:sz w:val="24"/>
          <w:szCs w:val="24"/>
        </w:rPr>
        <w:t>Исследование лаважной жидкости на наличие ЦМВ</w:t>
      </w:r>
    </w:p>
    <w:p w14:paraId="59BCDAD6" w14:textId="77777777" w:rsidR="00987CCD" w:rsidRPr="0080004F" w:rsidRDefault="00987CCD" w:rsidP="0080004F">
      <w:pPr>
        <w:rPr>
          <w:szCs w:val="24"/>
        </w:rPr>
      </w:pPr>
      <w:r w:rsidRPr="0080004F">
        <w:rPr>
          <w:szCs w:val="24"/>
        </w:rPr>
        <w:t xml:space="preserve">Высокочувствительным методом выявления ЦМВ является ПЦР, позволяющая обнаружить очень малые количества ДНК вируса. Интерпретация результатов исследования на цитомегаловирусную инфекцию представляет большие сложности, поскольку выявление ЦМВ в лаважной жидкости не всегда бывает признаком инфекции, а может быть проявлением носительства вируса. Диагноз цитомегаловирусной пневмонии становится вероятным при обнаружении наряду с ДНК вируса в лаважной жидкости повышенного уровня антител к ЦМВ </w:t>
      </w:r>
      <w:r w:rsidRPr="0080004F">
        <w:rPr>
          <w:bCs/>
          <w:szCs w:val="24"/>
        </w:rPr>
        <w:t>в сыворотке (</w:t>
      </w:r>
      <w:r w:rsidRPr="0080004F">
        <w:rPr>
          <w:szCs w:val="24"/>
        </w:rPr>
        <w:t xml:space="preserve">в частности IgM), антигена вируса в лейкоцитах крови, а также при положительном результате теста в культуре диплоидных фибробластов человека, свидетельствующем о репликации вируса. Однако в условиях глубокой иммуносупрессии </w:t>
      </w:r>
      <w:r w:rsidRPr="0080004F">
        <w:rPr>
          <w:bCs/>
          <w:szCs w:val="24"/>
        </w:rPr>
        <w:t>серологический</w:t>
      </w:r>
      <w:r w:rsidRPr="0080004F">
        <w:rPr>
          <w:szCs w:val="24"/>
        </w:rPr>
        <w:t xml:space="preserve"> ответ на инфекцию может отсутствовать, цитомегаловирусная пневмония не обязательно сопровождается виремией, а для проведения теста в культуре фибробластов необходим слишком длительный срок (не менее 3 нед).</w:t>
      </w:r>
    </w:p>
    <w:p w14:paraId="3D242D77" w14:textId="77777777" w:rsidR="00987CCD" w:rsidRPr="0080004F" w:rsidRDefault="00987CCD" w:rsidP="0080004F">
      <w:pPr>
        <w:rPr>
          <w:szCs w:val="24"/>
        </w:rPr>
      </w:pPr>
      <w:r w:rsidRPr="0080004F">
        <w:rPr>
          <w:szCs w:val="24"/>
        </w:rPr>
        <w:t>В связи с этим, и со скоротечным течением поражения легких при ЦМВ-инфекции у гематологических пациентов обнаружение ЦМВ в лаважной жидкости должно рассматриваться как проявление цитомегаловирусной пневмонии и служить показанием для начала противовирусной терапии. У больных с поражением легких без ОДН (за исключением пациентов после трансплантации костного мозга, которые также относятся к группе высокого риска) может быть предпринята попытка лечения других причин легочной патологии и лишь при неэффективности последней назначают противовирусную терапию. Исследование жидкости БАЛ является важным этапом диагностики поражения легких, однако несмотря на весь комплекс исследований, в 38% случаев выявить этиологию поражения легких не удается, и в этих случаях иногда приходится прибегать к биопсии легкого.</w:t>
      </w:r>
    </w:p>
    <w:p w14:paraId="2FF11363" w14:textId="77777777" w:rsidR="00987CCD" w:rsidRPr="0080004F" w:rsidRDefault="00987CCD" w:rsidP="0080004F">
      <w:pPr>
        <w:rPr>
          <w:b/>
          <w:bCs/>
          <w:szCs w:val="24"/>
        </w:rPr>
      </w:pPr>
      <w:r w:rsidRPr="0080004F">
        <w:rPr>
          <w:b/>
          <w:bCs/>
          <w:szCs w:val="24"/>
        </w:rPr>
        <w:t>Биопсия легкого</w:t>
      </w:r>
    </w:p>
    <w:p w14:paraId="4E8178AF" w14:textId="77777777" w:rsidR="00987CCD" w:rsidRPr="0080004F" w:rsidRDefault="00987CCD" w:rsidP="0080004F">
      <w:pPr>
        <w:rPr>
          <w:szCs w:val="24"/>
        </w:rPr>
      </w:pPr>
      <w:r w:rsidRPr="0080004F">
        <w:rPr>
          <w:szCs w:val="24"/>
        </w:rPr>
        <w:t>Если проведенное исследование не выявило причины поражения легких, диагноз может быть поставлен с помощью биопсии легкого. Результаты, полученные при биопсии, можно разделить на специфические, по которым устанавливается причина поражения легких, и неспецифические — изменения, отражающие различные стадии острого повреждения легких, по которым нельзя установить</w:t>
      </w:r>
      <w:r w:rsidRPr="0080004F">
        <w:rPr>
          <w:bCs/>
          <w:szCs w:val="24"/>
        </w:rPr>
        <w:t xml:space="preserve"> его</w:t>
      </w:r>
      <w:r w:rsidRPr="0080004F">
        <w:rPr>
          <w:b/>
          <w:bCs/>
          <w:szCs w:val="24"/>
        </w:rPr>
        <w:t xml:space="preserve"> </w:t>
      </w:r>
      <w:r w:rsidRPr="0080004F">
        <w:rPr>
          <w:szCs w:val="24"/>
        </w:rPr>
        <w:t>этиологию: воспалительные изменения, фиброз, гиалиноз, хроническая пневмония и т. д.</w:t>
      </w:r>
    </w:p>
    <w:p w14:paraId="57FFA27F" w14:textId="77777777" w:rsidR="00987CCD" w:rsidRPr="0080004F" w:rsidRDefault="00987CCD" w:rsidP="0080004F">
      <w:pPr>
        <w:rPr>
          <w:szCs w:val="24"/>
        </w:rPr>
      </w:pPr>
      <w:r w:rsidRPr="0080004F">
        <w:rPr>
          <w:szCs w:val="24"/>
        </w:rPr>
        <w:t>Может быть выполнена трансбронхиальная, торакоскопическая либо открытая биопсия легкого.</w:t>
      </w:r>
      <w:r w:rsidRPr="0080004F">
        <w:rPr>
          <w:b/>
          <w:bCs/>
          <w:szCs w:val="24"/>
        </w:rPr>
        <w:t xml:space="preserve"> </w:t>
      </w:r>
      <w:r w:rsidRPr="0080004F">
        <w:rPr>
          <w:szCs w:val="24"/>
        </w:rPr>
        <w:t>Трансбронхиальная биопсия — наименее инвазивный метод получения легочной ткани. Однако число больных в гематологической клинике, которым может быть выполнена трансбронхиальная биопсия, невелико из-за высокой частоты осложнений, возникающих при выполнении биопсии, наиболее серьезными из которых являются пневмоторакс и кровотечение. Трансбронхиальная биопсия противопоказана больным с тромбоцитопенией, ДВС-синдромом, легочной гипертензией, уремией, глубокой анемией и больным, находящимся на ИВЛ. Точность диагностики при трансбронхиальной биопсии составляет лишь 26%. Поэтому трансбронхиальная биопсия проводится лишь у ограниченного круга больных, и ее отрицательный результат не позволяет полностью исключить причину поражения легких.</w:t>
      </w:r>
    </w:p>
    <w:p w14:paraId="0509C293" w14:textId="77777777" w:rsidR="00987CCD" w:rsidRPr="0080004F" w:rsidRDefault="00987CCD" w:rsidP="0080004F">
      <w:pPr>
        <w:rPr>
          <w:szCs w:val="24"/>
        </w:rPr>
      </w:pPr>
      <w:r w:rsidRPr="0080004F">
        <w:rPr>
          <w:szCs w:val="24"/>
        </w:rPr>
        <w:t>Открытую биопсию легкого называют золотым стандартом диагностики легочной патологии. В последние годы в качестве альтернативы открытой биопсии применяется торакоскопическая биопсия легкого. Эта процедура значительно менее травматична, чем открытая биопсия, и в то же время позволяет получить ткань легкого под визуальным контролем. Торакоскопическую биопсию невозможно выполнить при массивном спаечном процессе в плевральной полости, ее проведению мешает также выраженная эмфизема. Для выполнения торакоскопической биопсии биоптируемые участки должны быть доступны.</w:t>
      </w:r>
    </w:p>
    <w:p w14:paraId="627A2C1C" w14:textId="77777777" w:rsidR="00987CCD" w:rsidRPr="0080004F" w:rsidRDefault="00987CCD" w:rsidP="0080004F">
      <w:pPr>
        <w:rPr>
          <w:szCs w:val="24"/>
        </w:rPr>
      </w:pPr>
      <w:r w:rsidRPr="0080004F">
        <w:rPr>
          <w:szCs w:val="24"/>
        </w:rPr>
        <w:t>Биопсия легкого позволяет получить дополнительную информацию об этиологии поражения легких в 73% случаев. Среди видов патологии, дополнительно выявляемых при биопсии легкого, — вирусные, пневмоцистные, грибковые пневмонии, интерстициальный легочный фиброз, опухоли.</w:t>
      </w:r>
    </w:p>
    <w:p w14:paraId="03FB1C8C" w14:textId="77777777" w:rsidR="00987CCD" w:rsidRPr="0080004F" w:rsidRDefault="00987CCD" w:rsidP="0080004F">
      <w:pPr>
        <w:rPr>
          <w:szCs w:val="24"/>
        </w:rPr>
      </w:pPr>
      <w:r w:rsidRPr="0080004F">
        <w:rPr>
          <w:szCs w:val="24"/>
        </w:rPr>
        <w:t>После биопсии легкого модификация терапии проводится у 7—77% больных с гемобластозами, однако улучшение состояния в результате этого отмечалось лишь у 18—39% больных.</w:t>
      </w:r>
    </w:p>
    <w:p w14:paraId="5382C953" w14:textId="77777777" w:rsidR="00987CCD" w:rsidRPr="0080004F" w:rsidRDefault="00987CCD" w:rsidP="0080004F">
      <w:pPr>
        <w:rPr>
          <w:szCs w:val="24"/>
        </w:rPr>
      </w:pPr>
      <w:r w:rsidRPr="0080004F">
        <w:rPr>
          <w:szCs w:val="24"/>
        </w:rPr>
        <w:t>Таким образом, биопсия легкого может решить диагностические проблемы лишь при соблюдении ряда условий:</w:t>
      </w:r>
    </w:p>
    <w:p w14:paraId="5B726445" w14:textId="77777777" w:rsidR="00987CCD" w:rsidRPr="0080004F" w:rsidRDefault="00987CCD" w:rsidP="0080004F">
      <w:pPr>
        <w:pStyle w:val="afe"/>
        <w:numPr>
          <w:ilvl w:val="0"/>
          <w:numId w:val="86"/>
        </w:numPr>
        <w:rPr>
          <w:szCs w:val="24"/>
        </w:rPr>
      </w:pPr>
      <w:r w:rsidRPr="0080004F">
        <w:rPr>
          <w:szCs w:val="24"/>
        </w:rPr>
        <w:t>биопсия должна проводиться после выполнения всего комплекса менее инвазивных методов обследования, включая бронхоскопию с БАЛ, и попыток эмпирической терапии предполагаемой причины поражения легких;</w:t>
      </w:r>
    </w:p>
    <w:p w14:paraId="4E7D9337" w14:textId="77777777" w:rsidR="00987CCD" w:rsidRPr="0080004F" w:rsidRDefault="00987CCD" w:rsidP="0080004F">
      <w:pPr>
        <w:pStyle w:val="afe"/>
        <w:numPr>
          <w:ilvl w:val="0"/>
          <w:numId w:val="86"/>
        </w:numPr>
        <w:rPr>
          <w:szCs w:val="24"/>
        </w:rPr>
      </w:pPr>
      <w:r w:rsidRPr="0080004F">
        <w:rPr>
          <w:szCs w:val="24"/>
        </w:rPr>
        <w:t xml:space="preserve">эмпирическая терапия не должна быть длительной, а биопсия легкого не должна рассматриваться как крайняя мера, выполняемая лишь при ухудшении состояния пациента, ее необходимо проводить до развития ОДН. </w:t>
      </w:r>
    </w:p>
    <w:p w14:paraId="42859141" w14:textId="77777777" w:rsidR="00987CCD" w:rsidRPr="0080004F" w:rsidRDefault="00987CCD" w:rsidP="0080004F">
      <w:pPr>
        <w:pStyle w:val="afe"/>
        <w:numPr>
          <w:ilvl w:val="0"/>
          <w:numId w:val="86"/>
        </w:numPr>
        <w:rPr>
          <w:szCs w:val="24"/>
        </w:rPr>
      </w:pPr>
      <w:r w:rsidRPr="0080004F">
        <w:rPr>
          <w:szCs w:val="24"/>
        </w:rPr>
        <w:t>исследование полученного биопсийного материала должно включать в себя кроме цитологического и гистологического (при необходимости, иммуногистохимического) исследований, также поиск всех вероятных возбудителей микробиологическими, молекулярно-биологическими и др. методами иследований.</w:t>
      </w:r>
    </w:p>
    <w:p w14:paraId="19223026" w14:textId="77777777" w:rsidR="00987CCD" w:rsidRPr="0080004F" w:rsidRDefault="00987CCD" w:rsidP="0080004F">
      <w:pPr>
        <w:rPr>
          <w:b/>
          <w:bCs/>
          <w:szCs w:val="24"/>
        </w:rPr>
      </w:pPr>
      <w:r w:rsidRPr="0080004F">
        <w:rPr>
          <w:b/>
          <w:bCs/>
          <w:szCs w:val="24"/>
        </w:rPr>
        <w:t>Интерпретация результатов</w:t>
      </w:r>
    </w:p>
    <w:p w14:paraId="4F9DEADC" w14:textId="77777777" w:rsidR="00987CCD" w:rsidRPr="0080004F" w:rsidRDefault="00987CCD" w:rsidP="0080004F">
      <w:pPr>
        <w:pStyle w:val="Numlist"/>
        <w:spacing w:line="360" w:lineRule="auto"/>
        <w:ind w:firstLine="709"/>
        <w:jc w:val="both"/>
      </w:pPr>
      <w:r w:rsidRPr="0080004F">
        <w:t>1. Бактериальная пневмония диагностируется при выявлении в количественном посеве лаважной жидкости микроорганизмов в количестве 10</w:t>
      </w:r>
      <w:r w:rsidRPr="0080004F">
        <w:rPr>
          <w:vertAlign w:val="superscript"/>
        </w:rPr>
        <w:t>3</w:t>
      </w:r>
      <w:r w:rsidRPr="0080004F">
        <w:t> КОЕ/мл или выше. Выявления 10</w:t>
      </w:r>
      <w:r w:rsidRPr="0080004F">
        <w:rPr>
          <w:vertAlign w:val="superscript"/>
        </w:rPr>
        <w:t>1</w:t>
      </w:r>
      <w:r w:rsidRPr="0080004F">
        <w:t>—10</w:t>
      </w:r>
      <w:r w:rsidRPr="0080004F">
        <w:rPr>
          <w:vertAlign w:val="superscript"/>
        </w:rPr>
        <w:t>2</w:t>
      </w:r>
      <w:r w:rsidRPr="0080004F">
        <w:t> КОЕ/мл недостаточно для подтверждения бактериального характера поражения легких, однако рост в любом количестве высокопатогенных грамположительных (</w:t>
      </w:r>
      <w:r w:rsidRPr="0080004F">
        <w:rPr>
          <w:i/>
        </w:rPr>
        <w:t>S. aureus</w:t>
      </w:r>
      <w:r w:rsidRPr="0080004F">
        <w:t>) или грамотрицательных (</w:t>
      </w:r>
      <w:r w:rsidRPr="0080004F">
        <w:rPr>
          <w:i/>
        </w:rPr>
        <w:t>P. aeruginosa, Acinetobacter spp., S. maltophilia</w:t>
      </w:r>
      <w:r w:rsidRPr="0080004F">
        <w:t xml:space="preserve"> и др.) микроорганизмов должен учитываться при назначении антибактериальных препаратов.</w:t>
      </w:r>
    </w:p>
    <w:p w14:paraId="7847D794" w14:textId="77777777" w:rsidR="00987CCD" w:rsidRPr="0080004F" w:rsidRDefault="00987CCD" w:rsidP="0080004F">
      <w:pPr>
        <w:pStyle w:val="Numlist"/>
        <w:spacing w:line="360" w:lineRule="auto"/>
        <w:ind w:firstLine="709"/>
        <w:jc w:val="both"/>
      </w:pPr>
      <w:r w:rsidRPr="0080004F">
        <w:t xml:space="preserve">Исследование мочи иммунохроматографическим методом позволяет выявить растворимый антиген </w:t>
      </w:r>
      <w:r w:rsidRPr="0080004F">
        <w:rPr>
          <w:i/>
        </w:rPr>
        <w:t>Legionella pneumophila</w:t>
      </w:r>
      <w:r w:rsidRPr="0080004F">
        <w:t>, но только серогруппы 1. Ответ может быть получен уже в течение первых суток. Положительный результат является показанием к целенаправленной антибактериальной терапии легионеллеза («респираторные» фторхинолоны, макролиды). В то же время отрицательный результат исследования мочи не исключает легионеллеза, поскольку заболевание может быть вызвано другими серотипами возбудителя. Окончательно подтвердить или отвергнуть диагноз легионеллеза можно только бактериологически (выделение легионелл на селективном буферном угольно-дрожжевом агаре), для чего требуется не менее 5—7 дней.</w:t>
      </w:r>
    </w:p>
    <w:p w14:paraId="77264AEA" w14:textId="77777777" w:rsidR="00987CCD" w:rsidRPr="0080004F" w:rsidRDefault="00987CCD" w:rsidP="0080004F">
      <w:pPr>
        <w:pStyle w:val="Numlist"/>
        <w:spacing w:line="360" w:lineRule="auto"/>
        <w:ind w:firstLine="709"/>
        <w:jc w:val="both"/>
      </w:pPr>
      <w:r w:rsidRPr="0080004F">
        <w:t xml:space="preserve">До получения результатов исследования жидкости БАЛ при назначении антибиотиков могут учитываться результаты посевов со слизистой ротоглотки и прямой кишки. Выявление на слизистой ротоглотки у больных с пневмонией </w:t>
      </w:r>
      <w:r w:rsidRPr="0080004F">
        <w:rPr>
          <w:i/>
        </w:rPr>
        <w:t>A. baumannii</w:t>
      </w:r>
      <w:r w:rsidRPr="0080004F">
        <w:t xml:space="preserve"> или </w:t>
      </w:r>
      <w:r w:rsidRPr="0080004F">
        <w:rPr>
          <w:i/>
        </w:rPr>
        <w:t>P. aeruginosa</w:t>
      </w:r>
      <w:r w:rsidRPr="0080004F">
        <w:t xml:space="preserve"> с большой долей вероятности указывает на то, что именно эти патогены являются возбудителями пневмонии.</w:t>
      </w:r>
    </w:p>
    <w:p w14:paraId="1314E07B" w14:textId="77777777" w:rsidR="00987CCD" w:rsidRPr="0080004F" w:rsidRDefault="00987CCD" w:rsidP="0080004F">
      <w:pPr>
        <w:pStyle w:val="Numlist"/>
        <w:spacing w:line="360" w:lineRule="auto"/>
        <w:ind w:firstLine="709"/>
        <w:jc w:val="both"/>
      </w:pPr>
      <w:r w:rsidRPr="0080004F">
        <w:t>2. Аспергиллез подтверждается выявлением в лаважной жидкости мицелия грибов (при микроскопии) и повышенного уровня индекса оптической плотности галактоманнана (выше 1). В то же время повышение уровня индекса оптической плотности в лаважной жидкости, даже весьма значительное (в ряде случаев до 6—7), может быть ложным. Диагноз аспергиллеза становится более достоверным при соответствующей рентгенологической картине, одновременном выявлении повышенного (выше 0,5) уровня индекса оптической плотности галактоманнана в крови, выявлении мицелия грибов при микроскопии лаважной жидкости и росте аспергиллов при бактериологическом исследовании.</w:t>
      </w:r>
    </w:p>
    <w:p w14:paraId="22F490B3" w14:textId="77777777" w:rsidR="00987CCD" w:rsidRPr="0080004F" w:rsidRDefault="00987CCD" w:rsidP="0080004F">
      <w:pPr>
        <w:pStyle w:val="Numlist"/>
        <w:spacing w:line="360" w:lineRule="auto"/>
        <w:ind w:firstLine="709"/>
        <w:jc w:val="both"/>
      </w:pPr>
      <w:r w:rsidRPr="0080004F">
        <w:t>3. Туберкулез легких может быть диагностирован при выявлении микобактерий в лаважной жидкости при окраске ее по Цилю—Нильсену. При выявлении ДНК микобактерий методом ПЦР диагноз туберкулеза представляется более вероятным при наличии соответствующей клинической и рентгенологической картина и неэффективности терапии антибиотиками широкого спектра действия.</w:t>
      </w:r>
    </w:p>
    <w:p w14:paraId="1B5FD77B" w14:textId="77777777" w:rsidR="00987CCD" w:rsidRPr="0080004F" w:rsidRDefault="00987CCD" w:rsidP="0080004F">
      <w:pPr>
        <w:pStyle w:val="Numlist"/>
        <w:spacing w:line="360" w:lineRule="auto"/>
        <w:ind w:firstLine="709"/>
        <w:jc w:val="both"/>
      </w:pPr>
      <w:r w:rsidRPr="0080004F">
        <w:t>4. Пневмоцистная пневмония диагностируется при выявлении в лаважной жидкости или биоптате легкого пневмоцист одним из следующих методов: реакция иммунофлюоресценции; окраска по Романовскому—Гимзе, толуидиновым синим, гематоксилин-эозином или по Папаниколау; импрегнация метенамин-серебряным нитратом по Гомори или серебром по Грокотту. Обнаружение или отсутствие антипневмоцистных антител в сыворотке не является критерием диагноза.</w:t>
      </w:r>
    </w:p>
    <w:p w14:paraId="46DA42DB" w14:textId="77777777" w:rsidR="00987CCD" w:rsidRPr="0080004F" w:rsidRDefault="00987CCD" w:rsidP="0080004F">
      <w:pPr>
        <w:pStyle w:val="Numlist"/>
        <w:spacing w:line="360" w:lineRule="auto"/>
        <w:ind w:firstLine="709"/>
        <w:jc w:val="both"/>
      </w:pPr>
      <w:r w:rsidRPr="0080004F">
        <w:t>5. Диагноз цитомегаловирусной пневмонии представляется достоверным в следующих случаях: а) при наличии клинической картины интерстициальной пневмонии, развившейся у пациентов, входящих в группу риска (пациенты, перенесшие трансплантацию костного мозга, длительно получавшие иммуносупрессивную терапию, пациенты лимфопролиферативными заболеваниями и т. д.); б) при выявлении высокого титра антител к ЦМВ, относящихся к иммуноглобулинам класса М; в) при выявлении в лаважной жидкости или легочном биоптате ЦМВ; г) при положительном результате теста в культуре диплоидных фибробластов человека. В сомнительных случаях, когда в биологическом материале обнаруживается только ДНК или антиген вируса, принятие решения о начале противовирусной терапии должно исходить из конкретной клинической ситуации. Выявление ЦМВ в лаважной жидкости или биоптате легкого у пациентов с ОДН и перенесших трансплантацию костного мозга или интенсивную иммуносупрессивную и химиотерапию должно рассматриваться как проявление цитомегаловирусной пневмонии и являться показанием к началу противовирусной терапии. В остальных группах пациентов может быть предпринята попытка лечения других причин поражения легких и лишь при его неэффективности может быть назначена противовирусная терапия.</w:t>
      </w:r>
    </w:p>
    <w:p w14:paraId="3E4395BD" w14:textId="77777777" w:rsidR="00987CCD" w:rsidRPr="0080004F" w:rsidRDefault="00987CCD" w:rsidP="0080004F">
      <w:pPr>
        <w:pStyle w:val="Numlist"/>
        <w:spacing w:line="360" w:lineRule="auto"/>
        <w:ind w:firstLine="709"/>
        <w:jc w:val="both"/>
      </w:pPr>
      <w:r w:rsidRPr="0080004F">
        <w:t>6. Выявление опухолевых клеток в лаважной жидкости свидетельствует о поражении легких опухолью при условии, что эти клетки отсутствуют в периферической крови. При одновременном выявлении опухолевых клеток в периферической крови диагноз носит вероятностный характер, поскольку возможно их попадание в лаважную жидкость из крови. Поражение легких при гематологических заболеваниях может быть подтверждено исследованием биоптата легкого.</w:t>
      </w:r>
    </w:p>
    <w:p w14:paraId="41D446C1" w14:textId="77777777" w:rsidR="00987CCD" w:rsidRPr="0080004F" w:rsidRDefault="00987CCD" w:rsidP="0080004F">
      <w:pPr>
        <w:pStyle w:val="Numlist"/>
        <w:spacing w:line="360" w:lineRule="auto"/>
        <w:ind w:firstLine="709"/>
        <w:jc w:val="both"/>
      </w:pPr>
      <w:r w:rsidRPr="0080004F">
        <w:t>7. При неинфекционных поражениях легких (интерстициальном легочном фиброзе, облитерирующем бронхиолите, легочных формах реакции «трансплантат против хозяина» и т. д.) для подтверждения диагноза требуются биопсия легкого и гистологическое исследование.</w:t>
      </w:r>
    </w:p>
    <w:p w14:paraId="07AB44D1" w14:textId="77777777" w:rsidR="00987CCD" w:rsidRPr="0080004F" w:rsidRDefault="00987CCD" w:rsidP="0080004F">
      <w:pPr>
        <w:rPr>
          <w:b/>
          <w:bCs/>
          <w:szCs w:val="24"/>
        </w:rPr>
      </w:pPr>
      <w:r w:rsidRPr="0080004F">
        <w:rPr>
          <w:b/>
          <w:bCs/>
          <w:szCs w:val="24"/>
        </w:rPr>
        <w:t>Лечение острых паренхиматозных повреждений легких</w:t>
      </w:r>
    </w:p>
    <w:p w14:paraId="507BAC37" w14:textId="77777777" w:rsidR="00987CCD" w:rsidRPr="0080004F" w:rsidRDefault="00987CCD" w:rsidP="0080004F">
      <w:pPr>
        <w:rPr>
          <w:szCs w:val="24"/>
        </w:rPr>
      </w:pPr>
      <w:r w:rsidRPr="0080004F">
        <w:rPr>
          <w:szCs w:val="24"/>
        </w:rPr>
        <w:t>Лечение ОДН заключается в решении двух тесно взаимосвязанных задач: устранение повреждающего фактора и компенсация ОДН. Первая задача решается посредством этиотропной терапии, вторая — с помощью оксигенотерапии или респираторной поддержки.</w:t>
      </w:r>
    </w:p>
    <w:p w14:paraId="338A8CDA" w14:textId="77777777" w:rsidR="00987CCD" w:rsidRPr="0080004F" w:rsidRDefault="00987CCD" w:rsidP="0080004F">
      <w:pPr>
        <w:rPr>
          <w:szCs w:val="24"/>
        </w:rPr>
      </w:pPr>
      <w:r w:rsidRPr="0080004F">
        <w:rPr>
          <w:szCs w:val="24"/>
        </w:rPr>
        <w:t xml:space="preserve">Антибактериальная терапия пневмоний основывается на выявленном возбудителе и его чувствительности к антибиотикам. При развитии </w:t>
      </w:r>
      <w:r w:rsidRPr="0080004F">
        <w:rPr>
          <w:b/>
          <w:bCs/>
          <w:szCs w:val="24"/>
        </w:rPr>
        <w:t>ретиноидного синдрома</w:t>
      </w:r>
      <w:r w:rsidRPr="0080004F">
        <w:rPr>
          <w:szCs w:val="24"/>
        </w:rPr>
        <w:t xml:space="preserve"> назначают дексаметазон по схеме лечения ретиноидного синдрома. </w:t>
      </w:r>
      <w:r w:rsidRPr="0080004F">
        <w:rPr>
          <w:b/>
          <w:bCs/>
          <w:szCs w:val="24"/>
        </w:rPr>
        <w:t>Специфические опухолевые поражения легких у пациентов с гемобластозами</w:t>
      </w:r>
      <w:r w:rsidRPr="0080004F">
        <w:rPr>
          <w:szCs w:val="24"/>
        </w:rPr>
        <w:t xml:space="preserve"> являются показанием к незамедлительному началу противоопухолевой терапии. При ОДН, вызванной </w:t>
      </w:r>
      <w:r w:rsidRPr="0080004F">
        <w:rPr>
          <w:b/>
          <w:bCs/>
          <w:szCs w:val="24"/>
        </w:rPr>
        <w:t>цитолитическим синдромом,</w:t>
      </w:r>
      <w:r w:rsidRPr="0080004F">
        <w:rPr>
          <w:szCs w:val="24"/>
        </w:rPr>
        <w:t xml:space="preserve"> продолжают начатую ранее химиотерапию и одновременно принимают меры для профилактики других осложнений, вызываемых цитолизом (гиперурикемии, острой почечной недостаточности и т. д.): водная нагрузка, подщелачивание, назначение аллопуринола, проведение плазмафереза, цитафереза. Разрешение патологии легких наблюдается, как правило, одновременно со снижением количества лейкоцитов крови и развитием миелотоксического агранулоцитоза. При интерстициальном легочном фиброзе и облитерирующем бронхиолите назначают глюкокортикоиды, усиливают иммуносупрессивную терапию, если данное осложнение возникло при обострении реакции «трансплантат против хозяина».</w:t>
      </w:r>
    </w:p>
    <w:p w14:paraId="654A5CFC" w14:textId="77777777" w:rsidR="00987CCD" w:rsidRPr="0080004F" w:rsidRDefault="00987CCD" w:rsidP="0080004F">
      <w:pPr>
        <w:rPr>
          <w:b/>
          <w:bCs/>
          <w:szCs w:val="24"/>
        </w:rPr>
      </w:pPr>
      <w:r w:rsidRPr="0080004F">
        <w:rPr>
          <w:b/>
          <w:bCs/>
          <w:szCs w:val="24"/>
        </w:rPr>
        <w:t>Респираторная терапия острой дыхательной недостаточности</w:t>
      </w:r>
    </w:p>
    <w:p w14:paraId="70DE2EEC" w14:textId="77777777" w:rsidR="00987CCD" w:rsidRPr="0080004F" w:rsidRDefault="00987CCD" w:rsidP="0080004F">
      <w:pPr>
        <w:rPr>
          <w:szCs w:val="24"/>
        </w:rPr>
      </w:pPr>
      <w:r w:rsidRPr="0080004F">
        <w:rPr>
          <w:szCs w:val="24"/>
        </w:rPr>
        <w:t>Стратегическим принципом терапии ОДН при заболеваниях системы крови является этапность лечения: оксигенотерапия, неинвазивная вентиляция легких, ИВЛ.</w:t>
      </w:r>
    </w:p>
    <w:p w14:paraId="16BB0BD9" w14:textId="77777777" w:rsidR="00987CCD" w:rsidRPr="0080004F" w:rsidRDefault="00987CCD" w:rsidP="0080004F">
      <w:pPr>
        <w:rPr>
          <w:szCs w:val="24"/>
        </w:rPr>
      </w:pPr>
      <w:r w:rsidRPr="0080004F">
        <w:rPr>
          <w:szCs w:val="24"/>
        </w:rPr>
        <w:t>Лечение ОДН целесообразно начинать с оксигенотерапии через носовой кататер либо маску. При ее неэффективности начинают респираторную поддержку с помощью респиратора для неинвазивной вентиляции легких и лишь в случае неэффективности последней переводят больного на ИВЛ.</w:t>
      </w:r>
    </w:p>
    <w:p w14:paraId="20C23DE7" w14:textId="77777777" w:rsidR="00987CCD" w:rsidRPr="0080004F" w:rsidRDefault="00987CCD" w:rsidP="0080004F">
      <w:pPr>
        <w:pStyle w:val="4"/>
        <w:numPr>
          <w:ilvl w:val="12"/>
          <w:numId w:val="0"/>
        </w:numPr>
        <w:spacing w:before="0" w:line="360" w:lineRule="auto"/>
        <w:ind w:firstLine="709"/>
        <w:rPr>
          <w:rFonts w:ascii="Times New Roman" w:hAnsi="Times New Roman"/>
          <w:i w:val="0"/>
          <w:color w:val="000000" w:themeColor="text1"/>
          <w:sz w:val="24"/>
          <w:szCs w:val="24"/>
        </w:rPr>
      </w:pPr>
      <w:r w:rsidRPr="0080004F">
        <w:rPr>
          <w:rFonts w:ascii="Times New Roman" w:hAnsi="Times New Roman"/>
          <w:i w:val="0"/>
          <w:color w:val="000000" w:themeColor="text1"/>
          <w:sz w:val="24"/>
          <w:szCs w:val="24"/>
        </w:rPr>
        <w:t>Неинвазивная вентиляция легких в лечении острой дыхательной недостаточности</w:t>
      </w:r>
    </w:p>
    <w:p w14:paraId="56CD97FD" w14:textId="77777777" w:rsidR="00987CCD" w:rsidRPr="0080004F" w:rsidRDefault="00987CCD" w:rsidP="0080004F">
      <w:pPr>
        <w:rPr>
          <w:szCs w:val="24"/>
        </w:rPr>
      </w:pPr>
      <w:r w:rsidRPr="0080004F">
        <w:rPr>
          <w:szCs w:val="24"/>
        </w:rPr>
        <w:t>Неинвазивную вентиляцию легких необходимо рассматривать как первый этап респираторной поддержки при ОДН у гематологических пациентов. Показанием к неинвазивной вентиляции является гипоксемия (Р</w:t>
      </w:r>
      <w:r w:rsidRPr="0080004F">
        <w:rPr>
          <w:szCs w:val="24"/>
          <w:vertAlign w:val="subscript"/>
        </w:rPr>
        <w:t>а</w:t>
      </w:r>
      <w:r w:rsidRPr="0080004F">
        <w:rPr>
          <w:szCs w:val="24"/>
        </w:rPr>
        <w:t>О</w:t>
      </w:r>
      <w:r w:rsidRPr="0080004F">
        <w:rPr>
          <w:szCs w:val="24"/>
          <w:vertAlign w:val="subscript"/>
        </w:rPr>
        <w:t>2</w:t>
      </w:r>
      <w:r w:rsidRPr="0080004F">
        <w:rPr>
          <w:szCs w:val="24"/>
        </w:rPr>
        <w:t xml:space="preserve"> &lt; 60 мм рт. ст.), сохраняющаяся при ингаляции дыхательной смеси с </w:t>
      </w:r>
      <w:r w:rsidRPr="0080004F">
        <w:rPr>
          <w:szCs w:val="24"/>
          <w:lang w:val="en-US"/>
        </w:rPr>
        <w:t>F</w:t>
      </w:r>
      <w:r w:rsidRPr="0080004F">
        <w:rPr>
          <w:szCs w:val="24"/>
          <w:vertAlign w:val="subscript"/>
          <w:lang w:val="en-US"/>
        </w:rPr>
        <w:t>I</w:t>
      </w:r>
      <w:r w:rsidRPr="0080004F">
        <w:rPr>
          <w:szCs w:val="24"/>
          <w:lang w:val="en-US"/>
        </w:rPr>
        <w:t>O</w:t>
      </w:r>
      <w:r w:rsidRPr="0080004F">
        <w:rPr>
          <w:szCs w:val="24"/>
          <w:vertAlign w:val="subscript"/>
        </w:rPr>
        <w:t>2</w:t>
      </w:r>
      <w:r w:rsidRPr="0080004F">
        <w:rPr>
          <w:szCs w:val="24"/>
        </w:rPr>
        <w:t xml:space="preserve"> более 50%. По сравнению с оксигенотерапией, проводимой с помощью маски Вентури, неинвазивная вентиляция — более эффективный метод респираторной поддержки. Этот метод обеспечивает рекрутирование неаэрируемых альвеол и раздувание зон микроателектазов, в результате чего улучшаются вентиляционно-перфузионные отношения, повышается легочный комплайнс, уменьшается работа дыхательных мышц.</w:t>
      </w:r>
    </w:p>
    <w:p w14:paraId="284CB348" w14:textId="77777777" w:rsidR="00987CCD" w:rsidRPr="0080004F" w:rsidRDefault="00987CCD" w:rsidP="0080004F">
      <w:pPr>
        <w:rPr>
          <w:szCs w:val="24"/>
        </w:rPr>
      </w:pPr>
      <w:r w:rsidRPr="0080004F">
        <w:rPr>
          <w:szCs w:val="24"/>
        </w:rPr>
        <w:t>Неинвазивная вентиляции легких позволяет избежать интубации трахеи у гематологических пациентов и ОДН в 41% случаев. Именно с использованием неинвазивной вентиляции легких связаны успехи респираторной поддержки у онкогематологических пациентов.</w:t>
      </w:r>
    </w:p>
    <w:p w14:paraId="218699FD" w14:textId="77777777" w:rsidR="00987CCD" w:rsidRPr="0080004F" w:rsidRDefault="00987CCD" w:rsidP="0080004F">
      <w:pPr>
        <w:rPr>
          <w:szCs w:val="24"/>
        </w:rPr>
      </w:pPr>
      <w:r w:rsidRPr="0080004F">
        <w:rPr>
          <w:szCs w:val="24"/>
        </w:rPr>
        <w:t>К побочным эффектам неинвазивной вентиляции легких относятся мацерация кожи, гематомы на переносице, а при тромбоцитопении — также носовые кровотечения и геморрагический стоматит. Основными причинами неэффективности неинвазивной вентиляции у этих больных являются нарастание тяжести ОДН и нарушения сознания различного генеза (вследствие энцефалита, нейролейкемии, кровоизлияния в мозг).</w:t>
      </w:r>
    </w:p>
    <w:p w14:paraId="43CE47AA" w14:textId="77777777" w:rsidR="00987CCD" w:rsidRPr="00644EAD" w:rsidRDefault="00987CCD" w:rsidP="0080004F">
      <w:pPr>
        <w:pStyle w:val="4"/>
        <w:numPr>
          <w:ilvl w:val="12"/>
          <w:numId w:val="0"/>
        </w:numPr>
        <w:spacing w:before="0" w:line="360" w:lineRule="auto"/>
        <w:ind w:firstLine="709"/>
        <w:rPr>
          <w:rFonts w:ascii="Times New Roman" w:hAnsi="Times New Roman"/>
          <w:b/>
          <w:bCs/>
          <w:i w:val="0"/>
          <w:color w:val="000000" w:themeColor="text1"/>
          <w:sz w:val="24"/>
          <w:szCs w:val="24"/>
        </w:rPr>
      </w:pPr>
      <w:r w:rsidRPr="00644EAD">
        <w:rPr>
          <w:rFonts w:ascii="Times New Roman" w:hAnsi="Times New Roman"/>
          <w:b/>
          <w:bCs/>
          <w:i w:val="0"/>
          <w:color w:val="000000" w:themeColor="text1"/>
          <w:sz w:val="24"/>
          <w:szCs w:val="24"/>
        </w:rPr>
        <w:t>Искусственная вентиляция легких в лечении острой дыхательной недостаточности</w:t>
      </w:r>
    </w:p>
    <w:p w14:paraId="5BA02CE8" w14:textId="77777777" w:rsidR="00987CCD" w:rsidRPr="0080004F" w:rsidRDefault="00987CCD" w:rsidP="0080004F">
      <w:pPr>
        <w:rPr>
          <w:szCs w:val="24"/>
        </w:rPr>
      </w:pPr>
      <w:r w:rsidRPr="0080004F">
        <w:rPr>
          <w:szCs w:val="24"/>
        </w:rPr>
        <w:t>ИВЛ была и остается основным методом лечения тяжелой ОДН при заболеваниях системы крови. Проведение ИВЛ позволяет не только компенсировать ОДН у большинства больных, но и выполнять ряд лечебных и диагностических процедур (химиотерапия, бронхоскопия с БАЛ, биопсия легкого и т. д.).</w:t>
      </w:r>
    </w:p>
    <w:p w14:paraId="2AE7AC8E" w14:textId="77777777" w:rsidR="00987CCD" w:rsidRPr="0080004F" w:rsidRDefault="00987CCD" w:rsidP="0080004F">
      <w:pPr>
        <w:rPr>
          <w:szCs w:val="24"/>
        </w:rPr>
      </w:pPr>
      <w:r w:rsidRPr="0080004F">
        <w:rPr>
          <w:szCs w:val="24"/>
        </w:rPr>
        <w:t>Первым шагом при проведении ИВЛ является присоединение респиратора к дыхательным путям пациента, то есть обеспечение эндотрахеального доступа. Основные проблемы, возникающие при этом у пациентов с заболеваниями системы крови, связаны с нарушением проходимости дыхательных путей вследствие геморрагического синдрома, воспалительных изменений и отека мягких тканей или сдавлении дыхательных путей опухолевым конгломератом. В этой связи следует подчеркнуть важность выбора рациональной тактики при заведомо сложной интубации. При показаниях к экстренному переводу этих больных на ИВЛ выполняется оротрахеальная интубация. При невозможности по каким-либо причинам выполнить прямую ларингоскопию проводится интубация по фибробронхоскопу под местной анестезией при сохраненном сознании. При интубации этих больных в условиях общей анестезии с миорелаксацией велика опасность того, что не удастся добиться адекватной вентиляции с помощью маски и провести прямую ларингоскопию. При невозможности выполнить прямую ларингоскопию либо интубацию по фибробронхоскопу может быть произведена трахеостомия под местной анестезией.</w:t>
      </w:r>
    </w:p>
    <w:p w14:paraId="14D3891F" w14:textId="77777777" w:rsidR="00987CCD" w:rsidRPr="0080004F" w:rsidRDefault="00987CCD" w:rsidP="0080004F">
      <w:pPr>
        <w:rPr>
          <w:szCs w:val="24"/>
        </w:rPr>
      </w:pPr>
      <w:r w:rsidRPr="0080004F">
        <w:rPr>
          <w:szCs w:val="24"/>
        </w:rPr>
        <w:t>После интубации трахеи лишь у 15% гематологических пациентов не обнаруживается повреждений в дыхательных путях. Геморрагический трахеобронхит, кровоизлияния в слизистую и мягкие ткани трахеи и бронхов являются наиболее частыми клиническими и морфологическими формами поражения трахеобронхиального дерева: кровоизлияния в слизистую трахеи и бронхов встречаются у 67% пациентов. Тяжесть геморрагического трахеобронхита определяется не столько общим геморрагическим синдромом, сколько выраженностью местного воспаления в трахеобронхиальном дереве. В этих условиях оптимальным способом присоединения респиратора к дыхательным путям пациента является ранняя трахеостомия, выполняемая в течение первых трех суток после перевода больного на ИВЛ.</w:t>
      </w:r>
    </w:p>
    <w:p w14:paraId="12403352" w14:textId="77777777" w:rsidR="00987CCD" w:rsidRPr="0080004F" w:rsidRDefault="00987CCD" w:rsidP="0080004F">
      <w:pPr>
        <w:rPr>
          <w:szCs w:val="24"/>
        </w:rPr>
      </w:pPr>
      <w:r w:rsidRPr="0080004F">
        <w:rPr>
          <w:szCs w:val="24"/>
        </w:rPr>
        <w:t xml:space="preserve">Трахеостомия — оптимальный метод обеспечения проходимости дыхательных путей при длительной ИВЛ. По сравнению с трансларингеальной интубацией она </w:t>
      </w:r>
      <w:r w:rsidRPr="0080004F">
        <w:rPr>
          <w:bCs/>
          <w:szCs w:val="24"/>
        </w:rPr>
        <w:t>лучше переносится больными</w:t>
      </w:r>
      <w:r w:rsidRPr="0080004F">
        <w:rPr>
          <w:szCs w:val="24"/>
        </w:rPr>
        <w:t>, позволяет уменьшить сопротивление дыхательных путей и объем мертвого пространства, облегчить туалет дыхательных путей, избежать травмы голосовых связок.</w:t>
      </w:r>
    </w:p>
    <w:p w14:paraId="43FD8816" w14:textId="77777777" w:rsidR="00987CCD" w:rsidRPr="0080004F" w:rsidRDefault="00987CCD" w:rsidP="0080004F">
      <w:pPr>
        <w:rPr>
          <w:szCs w:val="24"/>
        </w:rPr>
      </w:pPr>
      <w:r w:rsidRPr="0080004F">
        <w:rPr>
          <w:szCs w:val="24"/>
        </w:rPr>
        <w:t>Обязательное условие респираторной терапии ОДН, особенно при наличии геморрагического синдрома — ежедневные санационные бронхоскопии.</w:t>
      </w:r>
    </w:p>
    <w:p w14:paraId="705A8FC7" w14:textId="77777777" w:rsidR="00987CCD" w:rsidRPr="0080004F" w:rsidRDefault="00987CCD" w:rsidP="0080004F">
      <w:pPr>
        <w:rPr>
          <w:szCs w:val="24"/>
        </w:rPr>
      </w:pPr>
    </w:p>
    <w:p w14:paraId="5D4AB2B0" w14:textId="77777777" w:rsidR="00987CCD" w:rsidRPr="0080004F" w:rsidRDefault="00987CCD" w:rsidP="0080004F">
      <w:pPr>
        <w:rPr>
          <w:szCs w:val="24"/>
        </w:rPr>
      </w:pPr>
      <w:r w:rsidRPr="0080004F">
        <w:rPr>
          <w:szCs w:val="24"/>
        </w:rPr>
        <w:t>Прогноз при ОДН гематологических пациентов зависит от характера поражения легких и выраженности нарушения их функции. Общая выживаемость больных с ОДН в палате интенсивной терапии составляет 51%, но она существенно различается в зависимости от выраженности ОДН и вида респираторной поддержки. Выживаемость пациентов, которым проводилась только оксигенотерапия, составляет 82%. Относительно высокая выживаемость (41%) достигнута среди пациентов, которым проводилась эффективная респираторная поддержка с помощью неинвазивной вентиляции легких. В то же время, несмотря на применение современных респираторов, пока не удалось добиться увеличения выживаемости пациентовх, которым проводилась ИВЛ (в настоящее время этот показатель не превышает 15%).</w:t>
      </w:r>
    </w:p>
    <w:p w14:paraId="15B5EB46" w14:textId="77777777" w:rsidR="00987CCD" w:rsidRPr="0080004F" w:rsidRDefault="00987CCD" w:rsidP="0080004F">
      <w:pPr>
        <w:rPr>
          <w:szCs w:val="24"/>
        </w:rPr>
      </w:pPr>
      <w:r w:rsidRPr="0080004F">
        <w:rPr>
          <w:szCs w:val="24"/>
        </w:rPr>
        <w:t xml:space="preserve">Помимо тяжести поражения легких неблагоприятными прогностическими факторами при ОДН у больных с гемобластозами являются: а) длительно сохраняющаяся нейтропения; б) поражение нескольких органов и систем; в) резистентность гемобластоза к химиотерапии; г) сочетание ОДН с септическим шоком, ОПН. </w:t>
      </w:r>
    </w:p>
    <w:p w14:paraId="7F0F8E07" w14:textId="77777777" w:rsidR="00987CCD" w:rsidRPr="0080004F" w:rsidRDefault="00987CCD" w:rsidP="0080004F">
      <w:pPr>
        <w:rPr>
          <w:szCs w:val="24"/>
        </w:rPr>
      </w:pPr>
      <w:r w:rsidRPr="0080004F">
        <w:rPr>
          <w:szCs w:val="24"/>
        </w:rPr>
        <w:t>Исход лечения ОДН во многом зависит от этиотропной терапии: при эмпирической терапии он будет хуже, чем при этиотропной, а выживаемость больных даже при одинаковых режимах ИВЛ будет отличаться в зависимости от поражения легких (бактериальные, вирусные и т. д.). Так, у гематологических пациентов смертность при ОДН установленной этиологии почти в два раза ниже, чем при ОДН невыясненной этиологии.</w:t>
      </w:r>
    </w:p>
    <w:p w14:paraId="12C8AC30" w14:textId="77777777" w:rsidR="00987CCD" w:rsidRPr="0080004F" w:rsidRDefault="00987CCD" w:rsidP="0080004F">
      <w:pPr>
        <w:rPr>
          <w:szCs w:val="24"/>
        </w:rPr>
      </w:pPr>
      <w:r w:rsidRPr="0080004F">
        <w:rPr>
          <w:szCs w:val="24"/>
        </w:rPr>
        <w:t>При интерстициальном легочном фиброзе и опухолевых поражениях легких прогноз чаще неблагоприятный, и значительно лучше — при пневмониях, ретиноидном и цитолитическом синдромах. Улучшить результаты интенсивной терапии при поражениях легких позволяют точная диагностика, переход от эмпирической к этиотропной терапии, перевод больного в палату интенсивной терапии, мониторинг сердечной, почечной и дыхательной функций, протезирование нарушенных функций органов и систем (ИВЛ, гемодиализ, инотропная терапия и т. д.) – рис.1.</w:t>
      </w:r>
    </w:p>
    <w:p w14:paraId="37827AD7" w14:textId="77777777" w:rsidR="00987CCD" w:rsidRPr="0080004F" w:rsidRDefault="00987CCD" w:rsidP="0080004F">
      <w:pPr>
        <w:rPr>
          <w:szCs w:val="24"/>
        </w:rPr>
        <w:sectPr w:rsidR="00987CCD" w:rsidRPr="0080004F">
          <w:pgSz w:w="11906" w:h="16838"/>
          <w:pgMar w:top="1134" w:right="850" w:bottom="1134" w:left="1701" w:header="708" w:footer="708" w:gutter="0"/>
          <w:cols w:space="708"/>
          <w:docGrid w:linePitch="360"/>
        </w:sectPr>
      </w:pPr>
    </w:p>
    <w:p w14:paraId="23AF55EF" w14:textId="77777777" w:rsidR="00987CCD" w:rsidRPr="00C15639" w:rsidRDefault="00987CCD" w:rsidP="00987CCD">
      <w:pPr>
        <w:rPr>
          <w:szCs w:val="24"/>
        </w:rPr>
      </w:pPr>
    </w:p>
    <w:p w14:paraId="188084C6" w14:textId="77777777" w:rsidR="00987CCD" w:rsidRPr="00C15639" w:rsidRDefault="00987CCD" w:rsidP="00987CCD">
      <w:pPr>
        <w:pStyle w:val="afffff1"/>
        <w:spacing w:after="0"/>
        <w:rPr>
          <w:i w:val="0"/>
          <w:lang w:val="ru-RU"/>
        </w:rPr>
      </w:pPr>
    </w:p>
    <w:p w14:paraId="15725655" w14:textId="77777777" w:rsidR="00987CCD" w:rsidRPr="00C15639" w:rsidRDefault="00987CCD" w:rsidP="00987CCD">
      <w:pPr>
        <w:rPr>
          <w:szCs w:val="24"/>
        </w:rPr>
      </w:pPr>
      <w:r w:rsidRPr="00C15639">
        <w:rPr>
          <w:bCs/>
          <w:szCs w:val="24"/>
        </w:rPr>
        <w:t>Рисунок 1.</w:t>
      </w:r>
      <w:r w:rsidRPr="00C15639">
        <w:rPr>
          <w:szCs w:val="24"/>
        </w:rPr>
        <w:t xml:space="preserve"> Протокол обследования больных с ОДН. </w:t>
      </w:r>
    </w:p>
    <w:p w14:paraId="5E66A968" w14:textId="77777777" w:rsidR="00987CCD" w:rsidRPr="00C15639" w:rsidRDefault="00987CCD" w:rsidP="00987CCD">
      <w:pPr>
        <w:pStyle w:val="afffff1"/>
        <w:spacing w:after="0"/>
        <w:rPr>
          <w:i w:val="0"/>
          <w:lang w:val="ru-RU"/>
        </w:rPr>
      </w:pPr>
    </w:p>
    <w:tbl>
      <w:tblPr>
        <w:tblW w:w="20037" w:type="dxa"/>
        <w:tblInd w:w="-1" w:type="dxa"/>
        <w:tblLayout w:type="fixed"/>
        <w:tblCellMar>
          <w:left w:w="70" w:type="dxa"/>
          <w:right w:w="70" w:type="dxa"/>
        </w:tblCellMar>
        <w:tblLook w:val="0000" w:firstRow="0" w:lastRow="0" w:firstColumn="0" w:lastColumn="0" w:noHBand="0" w:noVBand="0"/>
      </w:tblPr>
      <w:tblGrid>
        <w:gridCol w:w="8"/>
        <w:gridCol w:w="496"/>
        <w:gridCol w:w="140"/>
        <w:gridCol w:w="134"/>
        <w:gridCol w:w="286"/>
        <w:gridCol w:w="120"/>
        <w:gridCol w:w="17"/>
        <w:gridCol w:w="146"/>
        <w:gridCol w:w="146"/>
        <w:gridCol w:w="134"/>
        <w:gridCol w:w="8"/>
        <w:gridCol w:w="141"/>
        <w:gridCol w:w="276"/>
        <w:gridCol w:w="429"/>
        <w:gridCol w:w="8"/>
        <w:gridCol w:w="130"/>
        <w:gridCol w:w="146"/>
        <w:gridCol w:w="279"/>
        <w:gridCol w:w="8"/>
        <w:gridCol w:w="134"/>
        <w:gridCol w:w="4"/>
        <w:gridCol w:w="138"/>
        <w:gridCol w:w="8"/>
        <w:gridCol w:w="191"/>
        <w:gridCol w:w="374"/>
        <w:gridCol w:w="272"/>
        <w:gridCol w:w="289"/>
        <w:gridCol w:w="410"/>
        <w:gridCol w:w="2"/>
        <w:gridCol w:w="22"/>
        <w:gridCol w:w="103"/>
        <w:gridCol w:w="144"/>
        <w:gridCol w:w="31"/>
        <w:gridCol w:w="124"/>
        <w:gridCol w:w="8"/>
        <w:gridCol w:w="94"/>
        <w:gridCol w:w="851"/>
        <w:gridCol w:w="57"/>
        <w:gridCol w:w="242"/>
        <w:gridCol w:w="171"/>
        <w:gridCol w:w="296"/>
        <w:gridCol w:w="284"/>
        <w:gridCol w:w="218"/>
        <w:gridCol w:w="12"/>
        <w:gridCol w:w="9"/>
        <w:gridCol w:w="14"/>
        <w:gridCol w:w="134"/>
        <w:gridCol w:w="108"/>
        <w:gridCol w:w="137"/>
        <w:gridCol w:w="23"/>
        <w:gridCol w:w="148"/>
        <w:gridCol w:w="32"/>
        <w:gridCol w:w="146"/>
        <w:gridCol w:w="89"/>
        <w:gridCol w:w="343"/>
        <w:gridCol w:w="2"/>
        <w:gridCol w:w="8"/>
        <w:gridCol w:w="78"/>
        <w:gridCol w:w="54"/>
        <w:gridCol w:w="252"/>
        <w:gridCol w:w="177"/>
        <w:gridCol w:w="56"/>
        <w:gridCol w:w="24"/>
        <w:gridCol w:w="62"/>
        <w:gridCol w:w="90"/>
        <w:gridCol w:w="34"/>
        <w:gridCol w:w="156"/>
        <w:gridCol w:w="113"/>
        <w:gridCol w:w="50"/>
        <w:gridCol w:w="52"/>
        <w:gridCol w:w="69"/>
        <w:gridCol w:w="170"/>
        <w:gridCol w:w="333"/>
        <w:gridCol w:w="34"/>
        <w:gridCol w:w="197"/>
        <w:gridCol w:w="24"/>
        <w:gridCol w:w="9"/>
        <w:gridCol w:w="16"/>
        <w:gridCol w:w="166"/>
        <w:gridCol w:w="26"/>
        <w:gridCol w:w="86"/>
        <w:gridCol w:w="289"/>
        <w:gridCol w:w="33"/>
        <w:gridCol w:w="170"/>
        <w:gridCol w:w="29"/>
        <w:gridCol w:w="134"/>
        <w:gridCol w:w="112"/>
        <w:gridCol w:w="99"/>
        <w:gridCol w:w="30"/>
        <w:gridCol w:w="30"/>
        <w:gridCol w:w="54"/>
        <w:gridCol w:w="107"/>
        <w:gridCol w:w="36"/>
        <w:gridCol w:w="5"/>
        <w:gridCol w:w="82"/>
        <w:gridCol w:w="34"/>
        <w:gridCol w:w="67"/>
        <w:gridCol w:w="18"/>
        <w:gridCol w:w="89"/>
        <w:gridCol w:w="132"/>
        <w:gridCol w:w="158"/>
        <w:gridCol w:w="141"/>
        <w:gridCol w:w="263"/>
        <w:gridCol w:w="178"/>
        <w:gridCol w:w="26"/>
        <w:gridCol w:w="84"/>
        <w:gridCol w:w="82"/>
        <w:gridCol w:w="64"/>
        <w:gridCol w:w="2"/>
        <w:gridCol w:w="116"/>
        <w:gridCol w:w="70"/>
        <w:gridCol w:w="102"/>
        <w:gridCol w:w="139"/>
        <w:gridCol w:w="152"/>
        <w:gridCol w:w="149"/>
        <w:gridCol w:w="438"/>
        <w:gridCol w:w="22"/>
        <w:gridCol w:w="84"/>
        <w:gridCol w:w="148"/>
        <w:gridCol w:w="1"/>
        <w:gridCol w:w="115"/>
        <w:gridCol w:w="73"/>
        <w:gridCol w:w="243"/>
        <w:gridCol w:w="217"/>
        <w:gridCol w:w="86"/>
        <w:gridCol w:w="435"/>
        <w:gridCol w:w="254"/>
        <w:gridCol w:w="188"/>
        <w:gridCol w:w="192"/>
        <w:gridCol w:w="53"/>
        <w:gridCol w:w="305"/>
        <w:gridCol w:w="432"/>
        <w:gridCol w:w="1000"/>
        <w:gridCol w:w="1423"/>
        <w:gridCol w:w="8"/>
      </w:tblGrid>
      <w:tr w:rsidR="00987CCD" w:rsidRPr="00C15639" w14:paraId="2E9FFAF2" w14:textId="77777777" w:rsidTr="002D3EBF">
        <w:trPr>
          <w:gridBefore w:val="11"/>
          <w:gridAfter w:val="7"/>
          <w:wBefore w:w="1627" w:type="dxa"/>
          <w:wAfter w:w="3413" w:type="dxa"/>
        </w:trPr>
        <w:tc>
          <w:tcPr>
            <w:tcW w:w="7882" w:type="dxa"/>
            <w:gridSpan w:val="54"/>
            <w:tcBorders>
              <w:top w:val="single" w:sz="6" w:space="0" w:color="auto"/>
              <w:left w:val="single" w:sz="6" w:space="0" w:color="auto"/>
              <w:bottom w:val="single" w:sz="6" w:space="0" w:color="auto"/>
              <w:right w:val="single" w:sz="6" w:space="0" w:color="auto"/>
            </w:tcBorders>
          </w:tcPr>
          <w:p w14:paraId="237DF345" w14:textId="77777777" w:rsidR="00987CCD" w:rsidRPr="00C15639" w:rsidRDefault="00987CCD" w:rsidP="002D3EBF">
            <w:pPr>
              <w:pStyle w:val="1ff2"/>
              <w:spacing w:line="360" w:lineRule="auto"/>
              <w:jc w:val="center"/>
              <w:rPr>
                <w:sz w:val="24"/>
                <w:szCs w:val="24"/>
              </w:rPr>
            </w:pPr>
            <w:r w:rsidRPr="00C15639">
              <w:rPr>
                <w:sz w:val="24"/>
                <w:szCs w:val="24"/>
              </w:rPr>
              <w:t>Кашель, одышка, лихорадка, аускультативная картина</w:t>
            </w:r>
          </w:p>
        </w:tc>
        <w:tc>
          <w:tcPr>
            <w:tcW w:w="1423" w:type="dxa"/>
            <w:gridSpan w:val="14"/>
          </w:tcPr>
          <w:p w14:paraId="31EA548A" w14:textId="77777777" w:rsidR="00987CCD" w:rsidRPr="00C15639" w:rsidRDefault="00987CCD" w:rsidP="002D3EBF">
            <w:pPr>
              <w:rPr>
                <w:szCs w:val="24"/>
              </w:rPr>
            </w:pPr>
          </w:p>
        </w:tc>
        <w:tc>
          <w:tcPr>
            <w:tcW w:w="1423" w:type="dxa"/>
            <w:gridSpan w:val="18"/>
          </w:tcPr>
          <w:p w14:paraId="05BA0E00" w14:textId="77777777" w:rsidR="00987CCD" w:rsidRPr="00C15639" w:rsidRDefault="00987CCD" w:rsidP="002D3EBF">
            <w:pPr>
              <w:rPr>
                <w:szCs w:val="24"/>
              </w:rPr>
            </w:pPr>
          </w:p>
        </w:tc>
        <w:tc>
          <w:tcPr>
            <w:tcW w:w="1423" w:type="dxa"/>
            <w:gridSpan w:val="14"/>
          </w:tcPr>
          <w:p w14:paraId="4DB7BDA3" w14:textId="77777777" w:rsidR="00987CCD" w:rsidRPr="00C15639" w:rsidRDefault="00987CCD" w:rsidP="002D3EBF">
            <w:pPr>
              <w:rPr>
                <w:szCs w:val="24"/>
              </w:rPr>
            </w:pPr>
          </w:p>
        </w:tc>
        <w:tc>
          <w:tcPr>
            <w:tcW w:w="1423" w:type="dxa"/>
            <w:gridSpan w:val="11"/>
          </w:tcPr>
          <w:p w14:paraId="1CF2F36E" w14:textId="77777777" w:rsidR="00987CCD" w:rsidRPr="00C15639" w:rsidRDefault="00987CCD" w:rsidP="002D3EBF">
            <w:pPr>
              <w:rPr>
                <w:szCs w:val="24"/>
              </w:rPr>
            </w:pPr>
          </w:p>
        </w:tc>
        <w:tc>
          <w:tcPr>
            <w:tcW w:w="1423" w:type="dxa"/>
            <w:gridSpan w:val="6"/>
          </w:tcPr>
          <w:p w14:paraId="2F7174F0" w14:textId="77777777" w:rsidR="00987CCD" w:rsidRPr="00C15639" w:rsidRDefault="00987CCD" w:rsidP="002D3EBF">
            <w:pPr>
              <w:rPr>
                <w:szCs w:val="24"/>
              </w:rPr>
            </w:pPr>
          </w:p>
        </w:tc>
      </w:tr>
      <w:tr w:rsidR="00987CCD" w:rsidRPr="00C15639" w14:paraId="5602CCE7" w14:textId="77777777" w:rsidTr="002D3EBF">
        <w:trPr>
          <w:gridBefore w:val="1"/>
          <w:gridAfter w:val="59"/>
          <w:wAfter w:w="9296" w:type="dxa"/>
        </w:trPr>
        <w:tc>
          <w:tcPr>
            <w:tcW w:w="1485" w:type="dxa"/>
            <w:gridSpan w:val="8"/>
          </w:tcPr>
          <w:p w14:paraId="4A6AF4FF" w14:textId="77777777" w:rsidR="00987CCD" w:rsidRPr="00C15639" w:rsidRDefault="00987CCD" w:rsidP="002D3EBF">
            <w:pPr>
              <w:pStyle w:val="1ff2"/>
              <w:spacing w:line="360" w:lineRule="auto"/>
              <w:rPr>
                <w:sz w:val="24"/>
                <w:szCs w:val="24"/>
              </w:rPr>
            </w:pPr>
          </w:p>
        </w:tc>
        <w:tc>
          <w:tcPr>
            <w:tcW w:w="996" w:type="dxa"/>
            <w:gridSpan w:val="6"/>
          </w:tcPr>
          <w:p w14:paraId="0445C7BC" w14:textId="77777777" w:rsidR="00987CCD" w:rsidRPr="00C15639" w:rsidRDefault="00987CCD" w:rsidP="002D3EBF">
            <w:pPr>
              <w:pStyle w:val="1ff2"/>
              <w:spacing w:line="360" w:lineRule="auto"/>
              <w:rPr>
                <w:sz w:val="24"/>
                <w:szCs w:val="24"/>
              </w:rPr>
            </w:pPr>
          </w:p>
        </w:tc>
        <w:tc>
          <w:tcPr>
            <w:tcW w:w="2809" w:type="dxa"/>
            <w:gridSpan w:val="19"/>
            <w:tcBorders>
              <w:right w:val="single" w:sz="6" w:space="0" w:color="auto"/>
            </w:tcBorders>
          </w:tcPr>
          <w:p w14:paraId="040C3CC2" w14:textId="77777777" w:rsidR="00987CCD" w:rsidRPr="00C15639" w:rsidRDefault="00987CCD" w:rsidP="002D3EBF">
            <w:pPr>
              <w:pStyle w:val="1ff2"/>
              <w:spacing w:line="360" w:lineRule="auto"/>
              <w:jc w:val="center"/>
              <w:rPr>
                <w:sz w:val="24"/>
                <w:szCs w:val="24"/>
              </w:rPr>
            </w:pPr>
          </w:p>
        </w:tc>
        <w:tc>
          <w:tcPr>
            <w:tcW w:w="2635" w:type="dxa"/>
            <w:gridSpan w:val="15"/>
          </w:tcPr>
          <w:p w14:paraId="6483A090" w14:textId="77777777" w:rsidR="00987CCD" w:rsidRPr="00C15639" w:rsidRDefault="00987CCD" w:rsidP="002D3EBF">
            <w:pPr>
              <w:pStyle w:val="1ff2"/>
              <w:spacing w:line="360" w:lineRule="auto"/>
              <w:jc w:val="center"/>
              <w:rPr>
                <w:sz w:val="24"/>
                <w:szCs w:val="24"/>
              </w:rPr>
            </w:pPr>
          </w:p>
        </w:tc>
        <w:tc>
          <w:tcPr>
            <w:tcW w:w="1408" w:type="dxa"/>
            <w:gridSpan w:val="13"/>
          </w:tcPr>
          <w:p w14:paraId="28B39618" w14:textId="77777777" w:rsidR="00987CCD" w:rsidRPr="00C15639" w:rsidRDefault="00987CCD" w:rsidP="002D3EBF">
            <w:pPr>
              <w:rPr>
                <w:szCs w:val="24"/>
              </w:rPr>
            </w:pPr>
          </w:p>
        </w:tc>
        <w:tc>
          <w:tcPr>
            <w:tcW w:w="1408" w:type="dxa"/>
            <w:gridSpan w:val="14"/>
          </w:tcPr>
          <w:p w14:paraId="0C91F222" w14:textId="77777777" w:rsidR="00987CCD" w:rsidRPr="00C15639" w:rsidRDefault="00987CCD" w:rsidP="002D3EBF">
            <w:pPr>
              <w:rPr>
                <w:szCs w:val="24"/>
              </w:rPr>
            </w:pPr>
          </w:p>
        </w:tc>
      </w:tr>
      <w:tr w:rsidR="00987CCD" w:rsidRPr="00C15639" w14:paraId="6B274FDA" w14:textId="77777777" w:rsidTr="002D3EBF">
        <w:trPr>
          <w:gridBefore w:val="1"/>
          <w:gridAfter w:val="57"/>
          <w:wAfter w:w="9271" w:type="dxa"/>
        </w:trPr>
        <w:tc>
          <w:tcPr>
            <w:tcW w:w="1485" w:type="dxa"/>
            <w:gridSpan w:val="8"/>
          </w:tcPr>
          <w:p w14:paraId="447BAFDB" w14:textId="77777777" w:rsidR="00987CCD" w:rsidRPr="00C15639" w:rsidRDefault="00987CCD" w:rsidP="002D3EBF">
            <w:pPr>
              <w:pStyle w:val="1ff2"/>
              <w:spacing w:line="360" w:lineRule="auto"/>
              <w:rPr>
                <w:sz w:val="24"/>
                <w:szCs w:val="24"/>
              </w:rPr>
            </w:pPr>
          </w:p>
        </w:tc>
        <w:tc>
          <w:tcPr>
            <w:tcW w:w="1559" w:type="dxa"/>
            <w:gridSpan w:val="10"/>
          </w:tcPr>
          <w:p w14:paraId="58163AA6" w14:textId="77777777" w:rsidR="00987CCD" w:rsidRPr="00C15639" w:rsidRDefault="00987CCD" w:rsidP="002D3EBF">
            <w:pPr>
              <w:pStyle w:val="1ff2"/>
              <w:spacing w:line="360" w:lineRule="auto"/>
              <w:rPr>
                <w:sz w:val="24"/>
                <w:szCs w:val="24"/>
              </w:rPr>
            </w:pPr>
          </w:p>
        </w:tc>
        <w:tc>
          <w:tcPr>
            <w:tcW w:w="4744" w:type="dxa"/>
            <w:gridSpan w:val="29"/>
            <w:tcBorders>
              <w:top w:val="single" w:sz="6" w:space="0" w:color="auto"/>
              <w:left w:val="single" w:sz="6" w:space="0" w:color="auto"/>
              <w:bottom w:val="single" w:sz="6" w:space="0" w:color="auto"/>
              <w:right w:val="single" w:sz="6" w:space="0" w:color="auto"/>
            </w:tcBorders>
          </w:tcPr>
          <w:p w14:paraId="67D4E731" w14:textId="77777777" w:rsidR="00987CCD" w:rsidRPr="00C15639" w:rsidRDefault="00987CCD" w:rsidP="002D3EBF">
            <w:pPr>
              <w:pStyle w:val="1ff2"/>
              <w:spacing w:line="360" w:lineRule="auto"/>
              <w:jc w:val="center"/>
              <w:rPr>
                <w:sz w:val="24"/>
                <w:szCs w:val="24"/>
              </w:rPr>
            </w:pPr>
            <w:r w:rsidRPr="00C15639">
              <w:rPr>
                <w:sz w:val="24"/>
                <w:szCs w:val="24"/>
              </w:rPr>
              <w:t>Исследование газов артериальной крови</w:t>
            </w:r>
          </w:p>
        </w:tc>
        <w:tc>
          <w:tcPr>
            <w:tcW w:w="160" w:type="dxa"/>
            <w:gridSpan w:val="2"/>
          </w:tcPr>
          <w:p w14:paraId="6DB62A6D" w14:textId="77777777" w:rsidR="00987CCD" w:rsidRPr="00C15639" w:rsidRDefault="00987CCD" w:rsidP="002D3EBF">
            <w:pPr>
              <w:pStyle w:val="1ff2"/>
              <w:spacing w:line="360" w:lineRule="auto"/>
              <w:jc w:val="center"/>
              <w:rPr>
                <w:sz w:val="24"/>
                <w:szCs w:val="24"/>
              </w:rPr>
            </w:pPr>
          </w:p>
        </w:tc>
        <w:tc>
          <w:tcPr>
            <w:tcW w:w="1409" w:type="dxa"/>
            <w:gridSpan w:val="13"/>
          </w:tcPr>
          <w:p w14:paraId="00867975" w14:textId="77777777" w:rsidR="00987CCD" w:rsidRPr="00C15639" w:rsidRDefault="00987CCD" w:rsidP="002D3EBF">
            <w:pPr>
              <w:rPr>
                <w:szCs w:val="24"/>
              </w:rPr>
            </w:pPr>
          </w:p>
        </w:tc>
        <w:tc>
          <w:tcPr>
            <w:tcW w:w="1409" w:type="dxa"/>
            <w:gridSpan w:val="15"/>
          </w:tcPr>
          <w:p w14:paraId="41EE39AC" w14:textId="77777777" w:rsidR="00987CCD" w:rsidRPr="00C15639" w:rsidRDefault="00987CCD" w:rsidP="002D3EBF">
            <w:pPr>
              <w:rPr>
                <w:szCs w:val="24"/>
              </w:rPr>
            </w:pPr>
          </w:p>
        </w:tc>
      </w:tr>
      <w:tr w:rsidR="00987CCD" w:rsidRPr="00C15639" w14:paraId="74B9D845" w14:textId="77777777" w:rsidTr="002D3EBF">
        <w:trPr>
          <w:gridBefore w:val="1"/>
          <w:gridAfter w:val="59"/>
          <w:wAfter w:w="9296" w:type="dxa"/>
        </w:trPr>
        <w:tc>
          <w:tcPr>
            <w:tcW w:w="1485" w:type="dxa"/>
            <w:gridSpan w:val="8"/>
          </w:tcPr>
          <w:p w14:paraId="5E2F57BA" w14:textId="77777777" w:rsidR="00987CCD" w:rsidRPr="00C15639" w:rsidRDefault="00987CCD" w:rsidP="002D3EBF">
            <w:pPr>
              <w:pStyle w:val="1ff2"/>
              <w:spacing w:line="360" w:lineRule="auto"/>
              <w:rPr>
                <w:sz w:val="24"/>
                <w:szCs w:val="24"/>
              </w:rPr>
            </w:pPr>
          </w:p>
        </w:tc>
        <w:tc>
          <w:tcPr>
            <w:tcW w:w="996" w:type="dxa"/>
            <w:gridSpan w:val="6"/>
          </w:tcPr>
          <w:p w14:paraId="59456C63" w14:textId="77777777" w:rsidR="00987CCD" w:rsidRPr="00C15639" w:rsidRDefault="00987CCD" w:rsidP="002D3EBF">
            <w:pPr>
              <w:pStyle w:val="1ff2"/>
              <w:spacing w:line="360" w:lineRule="auto"/>
              <w:rPr>
                <w:sz w:val="24"/>
                <w:szCs w:val="24"/>
              </w:rPr>
            </w:pPr>
          </w:p>
        </w:tc>
        <w:tc>
          <w:tcPr>
            <w:tcW w:w="2809" w:type="dxa"/>
            <w:gridSpan w:val="19"/>
            <w:tcBorders>
              <w:right w:val="single" w:sz="6" w:space="0" w:color="auto"/>
            </w:tcBorders>
          </w:tcPr>
          <w:p w14:paraId="575BE86E" w14:textId="77777777" w:rsidR="00987CCD" w:rsidRPr="00C15639" w:rsidRDefault="00987CCD" w:rsidP="002D3EBF">
            <w:pPr>
              <w:pStyle w:val="1ff2"/>
              <w:spacing w:line="360" w:lineRule="auto"/>
              <w:jc w:val="center"/>
              <w:rPr>
                <w:sz w:val="24"/>
                <w:szCs w:val="24"/>
              </w:rPr>
            </w:pPr>
          </w:p>
        </w:tc>
        <w:tc>
          <w:tcPr>
            <w:tcW w:w="2635" w:type="dxa"/>
            <w:gridSpan w:val="15"/>
          </w:tcPr>
          <w:p w14:paraId="7BF0B553" w14:textId="77777777" w:rsidR="00987CCD" w:rsidRPr="00C15639" w:rsidRDefault="00987CCD" w:rsidP="002D3EBF">
            <w:pPr>
              <w:pStyle w:val="1ff2"/>
              <w:spacing w:line="360" w:lineRule="auto"/>
              <w:jc w:val="center"/>
              <w:rPr>
                <w:sz w:val="24"/>
                <w:szCs w:val="24"/>
              </w:rPr>
            </w:pPr>
          </w:p>
        </w:tc>
        <w:tc>
          <w:tcPr>
            <w:tcW w:w="1408" w:type="dxa"/>
            <w:gridSpan w:val="13"/>
          </w:tcPr>
          <w:p w14:paraId="5C692A89" w14:textId="77777777" w:rsidR="00987CCD" w:rsidRPr="00C15639" w:rsidRDefault="00987CCD" w:rsidP="002D3EBF">
            <w:pPr>
              <w:rPr>
                <w:szCs w:val="24"/>
              </w:rPr>
            </w:pPr>
          </w:p>
        </w:tc>
        <w:tc>
          <w:tcPr>
            <w:tcW w:w="1408" w:type="dxa"/>
            <w:gridSpan w:val="14"/>
          </w:tcPr>
          <w:p w14:paraId="4991AD80" w14:textId="77777777" w:rsidR="00987CCD" w:rsidRPr="00C15639" w:rsidRDefault="00987CCD" w:rsidP="002D3EBF">
            <w:pPr>
              <w:rPr>
                <w:szCs w:val="24"/>
              </w:rPr>
            </w:pPr>
          </w:p>
        </w:tc>
      </w:tr>
      <w:tr w:rsidR="00987CCD" w:rsidRPr="00C15639" w14:paraId="32371837" w14:textId="77777777" w:rsidTr="002D3EBF">
        <w:trPr>
          <w:gridBefore w:val="19"/>
          <w:gridAfter w:val="18"/>
          <w:wBefore w:w="3044" w:type="dxa"/>
          <w:wAfter w:w="5257" w:type="dxa"/>
          <w:cantSplit/>
        </w:trPr>
        <w:tc>
          <w:tcPr>
            <w:tcW w:w="4636" w:type="dxa"/>
            <w:gridSpan w:val="28"/>
            <w:tcBorders>
              <w:top w:val="single" w:sz="6" w:space="0" w:color="auto"/>
              <w:left w:val="single" w:sz="6" w:space="0" w:color="auto"/>
              <w:bottom w:val="single" w:sz="6" w:space="0" w:color="auto"/>
              <w:right w:val="single" w:sz="6" w:space="0" w:color="auto"/>
            </w:tcBorders>
          </w:tcPr>
          <w:p w14:paraId="18AAC7EE" w14:textId="77777777" w:rsidR="00987CCD" w:rsidRPr="00C15639" w:rsidRDefault="00987CCD" w:rsidP="002D3EBF">
            <w:pPr>
              <w:pStyle w:val="1ff2"/>
              <w:spacing w:line="360" w:lineRule="auto"/>
              <w:jc w:val="center"/>
              <w:rPr>
                <w:sz w:val="24"/>
                <w:szCs w:val="24"/>
              </w:rPr>
            </w:pPr>
            <w:r w:rsidRPr="00C15639">
              <w:rPr>
                <w:sz w:val="24"/>
                <w:szCs w:val="24"/>
              </w:rPr>
              <w:t>Ультразвуковое исследование легких</w:t>
            </w:r>
          </w:p>
        </w:tc>
        <w:tc>
          <w:tcPr>
            <w:tcW w:w="1420" w:type="dxa"/>
            <w:gridSpan w:val="13"/>
          </w:tcPr>
          <w:p w14:paraId="6AC4A87C" w14:textId="77777777" w:rsidR="00987CCD" w:rsidRPr="00C15639" w:rsidRDefault="00987CCD" w:rsidP="002D3EBF">
            <w:pPr>
              <w:rPr>
                <w:szCs w:val="24"/>
              </w:rPr>
            </w:pPr>
          </w:p>
        </w:tc>
        <w:tc>
          <w:tcPr>
            <w:tcW w:w="1420" w:type="dxa"/>
            <w:gridSpan w:val="14"/>
          </w:tcPr>
          <w:p w14:paraId="158091A3" w14:textId="77777777" w:rsidR="00987CCD" w:rsidRPr="00C15639" w:rsidRDefault="00987CCD" w:rsidP="002D3EBF">
            <w:pPr>
              <w:rPr>
                <w:szCs w:val="24"/>
              </w:rPr>
            </w:pPr>
          </w:p>
        </w:tc>
        <w:tc>
          <w:tcPr>
            <w:tcW w:w="1420" w:type="dxa"/>
            <w:gridSpan w:val="15"/>
          </w:tcPr>
          <w:p w14:paraId="005FE5F9" w14:textId="77777777" w:rsidR="00987CCD" w:rsidRPr="00C15639" w:rsidRDefault="00987CCD" w:rsidP="002D3EBF">
            <w:pPr>
              <w:rPr>
                <w:szCs w:val="24"/>
              </w:rPr>
            </w:pPr>
          </w:p>
        </w:tc>
        <w:tc>
          <w:tcPr>
            <w:tcW w:w="1420" w:type="dxa"/>
            <w:gridSpan w:val="16"/>
          </w:tcPr>
          <w:p w14:paraId="7A062711" w14:textId="77777777" w:rsidR="00987CCD" w:rsidRPr="00C15639" w:rsidRDefault="00987CCD" w:rsidP="002D3EBF">
            <w:pPr>
              <w:rPr>
                <w:szCs w:val="24"/>
              </w:rPr>
            </w:pPr>
          </w:p>
        </w:tc>
        <w:tc>
          <w:tcPr>
            <w:tcW w:w="1420" w:type="dxa"/>
            <w:gridSpan w:val="12"/>
          </w:tcPr>
          <w:p w14:paraId="5915BE6C" w14:textId="77777777" w:rsidR="00987CCD" w:rsidRPr="00C15639" w:rsidRDefault="00987CCD" w:rsidP="002D3EBF">
            <w:pPr>
              <w:rPr>
                <w:szCs w:val="24"/>
              </w:rPr>
            </w:pPr>
          </w:p>
        </w:tc>
      </w:tr>
      <w:tr w:rsidR="00987CCD" w:rsidRPr="00C15639" w14:paraId="5013AF95" w14:textId="77777777" w:rsidTr="002D3EBF">
        <w:trPr>
          <w:gridBefore w:val="3"/>
          <w:gridAfter w:val="37"/>
          <w:wBefore w:w="636" w:type="dxa"/>
          <w:wAfter w:w="7664" w:type="dxa"/>
          <w:cantSplit/>
        </w:trPr>
        <w:tc>
          <w:tcPr>
            <w:tcW w:w="4662" w:type="dxa"/>
            <w:gridSpan w:val="32"/>
            <w:tcBorders>
              <w:bottom w:val="single" w:sz="6" w:space="0" w:color="auto"/>
              <w:right w:val="single" w:sz="6" w:space="0" w:color="auto"/>
            </w:tcBorders>
          </w:tcPr>
          <w:p w14:paraId="06A8CDCD" w14:textId="77777777" w:rsidR="00987CCD" w:rsidRPr="00C15639" w:rsidRDefault="00987CCD" w:rsidP="002D3EBF">
            <w:pPr>
              <w:pStyle w:val="1ff2"/>
              <w:spacing w:line="360" w:lineRule="auto"/>
              <w:jc w:val="center"/>
              <w:rPr>
                <w:sz w:val="24"/>
                <w:szCs w:val="24"/>
              </w:rPr>
            </w:pPr>
          </w:p>
        </w:tc>
        <w:tc>
          <w:tcPr>
            <w:tcW w:w="1415" w:type="dxa"/>
            <w:gridSpan w:val="5"/>
          </w:tcPr>
          <w:p w14:paraId="14EBE075" w14:textId="77777777" w:rsidR="00987CCD" w:rsidRPr="00C15639" w:rsidRDefault="00987CCD" w:rsidP="002D3EBF">
            <w:pPr>
              <w:rPr>
                <w:szCs w:val="24"/>
              </w:rPr>
            </w:pPr>
          </w:p>
        </w:tc>
        <w:tc>
          <w:tcPr>
            <w:tcW w:w="1415" w:type="dxa"/>
            <w:gridSpan w:val="12"/>
          </w:tcPr>
          <w:p w14:paraId="380E97B6" w14:textId="77777777" w:rsidR="00987CCD" w:rsidRPr="00C15639" w:rsidRDefault="00987CCD" w:rsidP="002D3EBF">
            <w:pPr>
              <w:rPr>
                <w:szCs w:val="24"/>
              </w:rPr>
            </w:pPr>
          </w:p>
        </w:tc>
        <w:tc>
          <w:tcPr>
            <w:tcW w:w="1415" w:type="dxa"/>
            <w:gridSpan w:val="14"/>
          </w:tcPr>
          <w:p w14:paraId="22DEE53B" w14:textId="77777777" w:rsidR="00987CCD" w:rsidRPr="00C15639" w:rsidRDefault="00987CCD" w:rsidP="002D3EBF">
            <w:pPr>
              <w:rPr>
                <w:szCs w:val="24"/>
              </w:rPr>
            </w:pPr>
          </w:p>
        </w:tc>
        <w:tc>
          <w:tcPr>
            <w:tcW w:w="1415" w:type="dxa"/>
            <w:gridSpan w:val="14"/>
          </w:tcPr>
          <w:p w14:paraId="5C0CC02E" w14:textId="77777777" w:rsidR="00987CCD" w:rsidRPr="00C15639" w:rsidRDefault="00987CCD" w:rsidP="002D3EBF">
            <w:pPr>
              <w:rPr>
                <w:szCs w:val="24"/>
              </w:rPr>
            </w:pPr>
          </w:p>
        </w:tc>
        <w:tc>
          <w:tcPr>
            <w:tcW w:w="1415" w:type="dxa"/>
            <w:gridSpan w:val="18"/>
          </w:tcPr>
          <w:p w14:paraId="703583F1" w14:textId="77777777" w:rsidR="00987CCD" w:rsidRPr="00C15639" w:rsidRDefault="00987CCD" w:rsidP="002D3EBF">
            <w:pPr>
              <w:rPr>
                <w:szCs w:val="24"/>
              </w:rPr>
            </w:pPr>
          </w:p>
        </w:tc>
      </w:tr>
      <w:tr w:rsidR="00987CCD" w:rsidRPr="00C15639" w14:paraId="04C574DB" w14:textId="77777777" w:rsidTr="002D3EBF">
        <w:trPr>
          <w:gridBefore w:val="2"/>
          <w:wBefore w:w="496" w:type="dxa"/>
          <w:cantSplit/>
        </w:trPr>
        <w:tc>
          <w:tcPr>
            <w:tcW w:w="12397" w:type="dxa"/>
            <w:gridSpan w:val="100"/>
            <w:tcBorders>
              <w:top w:val="single" w:sz="6" w:space="0" w:color="auto"/>
              <w:left w:val="single" w:sz="6" w:space="0" w:color="auto"/>
              <w:bottom w:val="single" w:sz="6" w:space="0" w:color="auto"/>
              <w:right w:val="single" w:sz="6" w:space="0" w:color="auto"/>
            </w:tcBorders>
          </w:tcPr>
          <w:p w14:paraId="1E43CADC" w14:textId="77777777" w:rsidR="00987CCD" w:rsidRPr="00C15639" w:rsidRDefault="00987CCD" w:rsidP="002D3EBF">
            <w:pPr>
              <w:pStyle w:val="1ff2"/>
              <w:spacing w:line="360" w:lineRule="auto"/>
              <w:jc w:val="center"/>
              <w:rPr>
                <w:sz w:val="24"/>
                <w:szCs w:val="24"/>
              </w:rPr>
            </w:pPr>
            <w:r w:rsidRPr="00C15639">
              <w:rPr>
                <w:sz w:val="24"/>
                <w:szCs w:val="24"/>
              </w:rPr>
              <w:t>СКТ легких - желательна у всех больных. Абсолютные показания - наличие полостей, подозрение на поражение легких ЦМВ, пневмоцистами, грибами, опухолевыми клетками. При ОДН СКТ выполняется у всех больных</w:t>
            </w:r>
          </w:p>
        </w:tc>
        <w:tc>
          <w:tcPr>
            <w:tcW w:w="1427" w:type="dxa"/>
            <w:gridSpan w:val="13"/>
          </w:tcPr>
          <w:p w14:paraId="29CA2AB2" w14:textId="77777777" w:rsidR="00987CCD" w:rsidRPr="00C15639" w:rsidRDefault="00987CCD" w:rsidP="002D3EBF">
            <w:pPr>
              <w:rPr>
                <w:szCs w:val="24"/>
              </w:rPr>
            </w:pPr>
          </w:p>
        </w:tc>
        <w:tc>
          <w:tcPr>
            <w:tcW w:w="1427" w:type="dxa"/>
            <w:gridSpan w:val="10"/>
          </w:tcPr>
          <w:p w14:paraId="4BD4C129" w14:textId="77777777" w:rsidR="00987CCD" w:rsidRPr="00C15639" w:rsidRDefault="00987CCD" w:rsidP="002D3EBF">
            <w:pPr>
              <w:rPr>
                <w:szCs w:val="24"/>
              </w:rPr>
            </w:pPr>
          </w:p>
        </w:tc>
        <w:tc>
          <w:tcPr>
            <w:tcW w:w="1427" w:type="dxa"/>
            <w:gridSpan w:val="6"/>
          </w:tcPr>
          <w:p w14:paraId="3C031B36" w14:textId="77777777" w:rsidR="00987CCD" w:rsidRPr="00C15639" w:rsidRDefault="00987CCD" w:rsidP="002D3EBF">
            <w:pPr>
              <w:rPr>
                <w:szCs w:val="24"/>
              </w:rPr>
            </w:pPr>
          </w:p>
        </w:tc>
        <w:tc>
          <w:tcPr>
            <w:tcW w:w="1432" w:type="dxa"/>
            <w:gridSpan w:val="2"/>
          </w:tcPr>
          <w:p w14:paraId="5E37ADDF" w14:textId="77777777" w:rsidR="00987CCD" w:rsidRPr="00C15639" w:rsidRDefault="00987CCD" w:rsidP="002D3EBF">
            <w:pPr>
              <w:rPr>
                <w:szCs w:val="24"/>
              </w:rPr>
            </w:pPr>
          </w:p>
        </w:tc>
        <w:tc>
          <w:tcPr>
            <w:tcW w:w="1431" w:type="dxa"/>
            <w:gridSpan w:val="2"/>
          </w:tcPr>
          <w:p w14:paraId="19163A40" w14:textId="77777777" w:rsidR="00987CCD" w:rsidRPr="00C15639" w:rsidRDefault="00987CCD" w:rsidP="002D3EBF">
            <w:pPr>
              <w:rPr>
                <w:szCs w:val="24"/>
              </w:rPr>
            </w:pPr>
          </w:p>
        </w:tc>
      </w:tr>
      <w:tr w:rsidR="00987CCD" w:rsidRPr="00C15639" w14:paraId="3675AFE7" w14:textId="77777777" w:rsidTr="002D3EBF">
        <w:trPr>
          <w:gridBefore w:val="2"/>
          <w:gridAfter w:val="21"/>
          <w:wBefore w:w="496" w:type="dxa"/>
          <w:wAfter w:w="5866" w:type="dxa"/>
          <w:cantSplit/>
          <w:trHeight w:val="240"/>
        </w:trPr>
        <w:tc>
          <w:tcPr>
            <w:tcW w:w="2832" w:type="dxa"/>
            <w:gridSpan w:val="21"/>
            <w:tcBorders>
              <w:right w:val="single" w:sz="6" w:space="0" w:color="auto"/>
            </w:tcBorders>
          </w:tcPr>
          <w:p w14:paraId="2620B39A" w14:textId="77777777" w:rsidR="00987CCD" w:rsidRPr="00C15639" w:rsidRDefault="00987CCD" w:rsidP="002D3EBF">
            <w:pPr>
              <w:pStyle w:val="1ff2"/>
              <w:spacing w:line="360" w:lineRule="auto"/>
              <w:jc w:val="center"/>
              <w:rPr>
                <w:sz w:val="24"/>
                <w:szCs w:val="24"/>
              </w:rPr>
            </w:pPr>
          </w:p>
        </w:tc>
        <w:tc>
          <w:tcPr>
            <w:tcW w:w="5466" w:type="dxa"/>
            <w:gridSpan w:val="35"/>
            <w:tcBorders>
              <w:left w:val="nil"/>
              <w:right w:val="single" w:sz="6" w:space="0" w:color="auto"/>
            </w:tcBorders>
          </w:tcPr>
          <w:p w14:paraId="4F96DDB5" w14:textId="77777777" w:rsidR="00987CCD" w:rsidRPr="00C15639" w:rsidRDefault="00987CCD" w:rsidP="002D3EBF">
            <w:pPr>
              <w:pStyle w:val="1ff2"/>
              <w:spacing w:line="360" w:lineRule="auto"/>
              <w:rPr>
                <w:sz w:val="24"/>
                <w:szCs w:val="24"/>
              </w:rPr>
            </w:pPr>
          </w:p>
        </w:tc>
        <w:tc>
          <w:tcPr>
            <w:tcW w:w="1120" w:type="dxa"/>
            <w:gridSpan w:val="12"/>
            <w:tcBorders>
              <w:top w:val="single" w:sz="6" w:space="0" w:color="auto"/>
              <w:left w:val="nil"/>
            </w:tcBorders>
          </w:tcPr>
          <w:p w14:paraId="69C43C86" w14:textId="77777777" w:rsidR="00987CCD" w:rsidRPr="00C15639" w:rsidRDefault="00987CCD" w:rsidP="002D3EBF">
            <w:pPr>
              <w:pStyle w:val="1ff2"/>
              <w:spacing w:line="360" w:lineRule="auto"/>
              <w:jc w:val="center"/>
              <w:rPr>
                <w:sz w:val="24"/>
                <w:szCs w:val="24"/>
              </w:rPr>
            </w:pPr>
          </w:p>
        </w:tc>
        <w:tc>
          <w:tcPr>
            <w:tcW w:w="1419" w:type="dxa"/>
            <w:gridSpan w:val="12"/>
          </w:tcPr>
          <w:p w14:paraId="2852BD5E" w14:textId="77777777" w:rsidR="00987CCD" w:rsidRPr="00C15639" w:rsidRDefault="00987CCD" w:rsidP="002D3EBF">
            <w:pPr>
              <w:rPr>
                <w:szCs w:val="24"/>
              </w:rPr>
            </w:pPr>
          </w:p>
        </w:tc>
        <w:tc>
          <w:tcPr>
            <w:tcW w:w="1419" w:type="dxa"/>
            <w:gridSpan w:val="19"/>
          </w:tcPr>
          <w:p w14:paraId="09378D14" w14:textId="77777777" w:rsidR="00987CCD" w:rsidRPr="00C15639" w:rsidRDefault="00987CCD" w:rsidP="002D3EBF">
            <w:pPr>
              <w:rPr>
                <w:szCs w:val="24"/>
              </w:rPr>
            </w:pPr>
          </w:p>
        </w:tc>
        <w:tc>
          <w:tcPr>
            <w:tcW w:w="1419" w:type="dxa"/>
            <w:gridSpan w:val="13"/>
          </w:tcPr>
          <w:p w14:paraId="332BE825" w14:textId="77777777" w:rsidR="00987CCD" w:rsidRPr="00C15639" w:rsidRDefault="00987CCD" w:rsidP="002D3EBF">
            <w:pPr>
              <w:rPr>
                <w:szCs w:val="24"/>
              </w:rPr>
            </w:pPr>
          </w:p>
        </w:tc>
      </w:tr>
      <w:tr w:rsidR="00987CCD" w:rsidRPr="00C15639" w14:paraId="6DC21466" w14:textId="77777777" w:rsidTr="002D3EBF">
        <w:trPr>
          <w:gridBefore w:val="3"/>
          <w:gridAfter w:val="8"/>
          <w:wBefore w:w="636" w:type="dxa"/>
          <w:wAfter w:w="3601" w:type="dxa"/>
          <w:cantSplit/>
        </w:trPr>
        <w:tc>
          <w:tcPr>
            <w:tcW w:w="4530" w:type="dxa"/>
            <w:gridSpan w:val="30"/>
            <w:tcBorders>
              <w:top w:val="single" w:sz="6" w:space="0" w:color="auto"/>
              <w:left w:val="single" w:sz="6" w:space="0" w:color="auto"/>
              <w:bottom w:val="single" w:sz="6" w:space="0" w:color="auto"/>
              <w:right w:val="single" w:sz="6" w:space="0" w:color="auto"/>
            </w:tcBorders>
          </w:tcPr>
          <w:p w14:paraId="5BEA104D" w14:textId="77777777" w:rsidR="00987CCD" w:rsidRPr="00C15639" w:rsidRDefault="00987CCD" w:rsidP="002D3EBF">
            <w:pPr>
              <w:pStyle w:val="1ff2"/>
              <w:spacing w:line="360" w:lineRule="auto"/>
              <w:jc w:val="center"/>
              <w:rPr>
                <w:sz w:val="24"/>
                <w:szCs w:val="24"/>
              </w:rPr>
            </w:pPr>
            <w:r w:rsidRPr="00C15639">
              <w:rPr>
                <w:sz w:val="24"/>
                <w:szCs w:val="24"/>
              </w:rPr>
              <w:t>Диффузные изменения в легких</w:t>
            </w:r>
          </w:p>
        </w:tc>
        <w:tc>
          <w:tcPr>
            <w:tcW w:w="2380" w:type="dxa"/>
            <w:gridSpan w:val="13"/>
            <w:tcBorders>
              <w:left w:val="nil"/>
              <w:right w:val="single" w:sz="6" w:space="0" w:color="auto"/>
            </w:tcBorders>
          </w:tcPr>
          <w:p w14:paraId="3D803C94" w14:textId="77777777" w:rsidR="00987CCD" w:rsidRPr="00C15639" w:rsidRDefault="00987CCD" w:rsidP="002D3EBF">
            <w:pPr>
              <w:pStyle w:val="1ff2"/>
              <w:spacing w:line="360" w:lineRule="auto"/>
              <w:rPr>
                <w:sz w:val="24"/>
                <w:szCs w:val="24"/>
              </w:rPr>
            </w:pPr>
          </w:p>
        </w:tc>
        <w:tc>
          <w:tcPr>
            <w:tcW w:w="4621" w:type="dxa"/>
            <w:gridSpan w:val="47"/>
            <w:tcBorders>
              <w:top w:val="single" w:sz="6" w:space="0" w:color="auto"/>
              <w:left w:val="nil"/>
              <w:bottom w:val="single" w:sz="6" w:space="0" w:color="auto"/>
              <w:right w:val="single" w:sz="6" w:space="0" w:color="auto"/>
            </w:tcBorders>
          </w:tcPr>
          <w:p w14:paraId="7BA0D51A" w14:textId="77777777" w:rsidR="00987CCD" w:rsidRPr="00C15639" w:rsidRDefault="00987CCD" w:rsidP="002D3EBF">
            <w:pPr>
              <w:pStyle w:val="1ff2"/>
              <w:spacing w:line="360" w:lineRule="auto"/>
              <w:jc w:val="center"/>
              <w:rPr>
                <w:sz w:val="24"/>
                <w:szCs w:val="24"/>
              </w:rPr>
            </w:pPr>
            <w:r w:rsidRPr="00C15639">
              <w:rPr>
                <w:sz w:val="24"/>
                <w:szCs w:val="24"/>
              </w:rPr>
              <w:t>Очаговые изменения в легких</w:t>
            </w:r>
          </w:p>
        </w:tc>
        <w:tc>
          <w:tcPr>
            <w:tcW w:w="1423" w:type="dxa"/>
            <w:gridSpan w:val="15"/>
          </w:tcPr>
          <w:p w14:paraId="641C3064" w14:textId="77777777" w:rsidR="00987CCD" w:rsidRPr="00C15639" w:rsidRDefault="00987CCD" w:rsidP="002D3EBF">
            <w:pPr>
              <w:rPr>
                <w:szCs w:val="24"/>
              </w:rPr>
            </w:pPr>
          </w:p>
        </w:tc>
        <w:tc>
          <w:tcPr>
            <w:tcW w:w="1423" w:type="dxa"/>
            <w:gridSpan w:val="12"/>
          </w:tcPr>
          <w:p w14:paraId="2879668A" w14:textId="77777777" w:rsidR="00987CCD" w:rsidRPr="00C15639" w:rsidRDefault="00987CCD" w:rsidP="002D3EBF">
            <w:pPr>
              <w:rPr>
                <w:szCs w:val="24"/>
              </w:rPr>
            </w:pPr>
          </w:p>
        </w:tc>
        <w:tc>
          <w:tcPr>
            <w:tcW w:w="1423" w:type="dxa"/>
            <w:gridSpan w:val="7"/>
          </w:tcPr>
          <w:p w14:paraId="545F796C" w14:textId="77777777" w:rsidR="00987CCD" w:rsidRPr="00C15639" w:rsidRDefault="00987CCD" w:rsidP="002D3EBF">
            <w:pPr>
              <w:rPr>
                <w:szCs w:val="24"/>
              </w:rPr>
            </w:pPr>
          </w:p>
        </w:tc>
      </w:tr>
      <w:tr w:rsidR="00987CCD" w:rsidRPr="00C15639" w14:paraId="2D012D0D" w14:textId="77777777" w:rsidTr="002D3EBF">
        <w:trPr>
          <w:gridBefore w:val="19"/>
          <w:gridAfter w:val="21"/>
          <w:wBefore w:w="3044" w:type="dxa"/>
          <w:wAfter w:w="5866" w:type="dxa"/>
          <w:cantSplit/>
          <w:trHeight w:hRule="exact" w:val="240"/>
        </w:trPr>
        <w:tc>
          <w:tcPr>
            <w:tcW w:w="2348" w:type="dxa"/>
            <w:gridSpan w:val="17"/>
            <w:tcBorders>
              <w:left w:val="single" w:sz="6" w:space="0" w:color="auto"/>
            </w:tcBorders>
          </w:tcPr>
          <w:p w14:paraId="49958A09" w14:textId="77777777" w:rsidR="00987CCD" w:rsidRPr="00C15639" w:rsidRDefault="00987CCD" w:rsidP="002D3EBF">
            <w:pPr>
              <w:pStyle w:val="1ff2"/>
              <w:spacing w:line="360" w:lineRule="auto"/>
              <w:jc w:val="center"/>
              <w:rPr>
                <w:sz w:val="24"/>
                <w:szCs w:val="24"/>
              </w:rPr>
            </w:pPr>
          </w:p>
        </w:tc>
        <w:tc>
          <w:tcPr>
            <w:tcW w:w="3324" w:type="dxa"/>
            <w:gridSpan w:val="21"/>
            <w:tcBorders>
              <w:left w:val="nil"/>
              <w:right w:val="single" w:sz="6" w:space="0" w:color="auto"/>
            </w:tcBorders>
          </w:tcPr>
          <w:p w14:paraId="08DD5437" w14:textId="77777777" w:rsidR="00987CCD" w:rsidRPr="00C15639" w:rsidRDefault="00987CCD" w:rsidP="002D3EBF">
            <w:pPr>
              <w:pStyle w:val="1ff2"/>
              <w:spacing w:line="360" w:lineRule="auto"/>
              <w:rPr>
                <w:sz w:val="24"/>
                <w:szCs w:val="24"/>
              </w:rPr>
            </w:pPr>
          </w:p>
        </w:tc>
        <w:tc>
          <w:tcPr>
            <w:tcW w:w="1198" w:type="dxa"/>
            <w:gridSpan w:val="13"/>
            <w:tcBorders>
              <w:left w:val="nil"/>
            </w:tcBorders>
          </w:tcPr>
          <w:p w14:paraId="2DF46666" w14:textId="77777777" w:rsidR="00987CCD" w:rsidRPr="00C15639" w:rsidRDefault="00987CCD" w:rsidP="002D3EBF">
            <w:pPr>
              <w:pStyle w:val="1ff2"/>
              <w:spacing w:line="360" w:lineRule="auto"/>
              <w:jc w:val="center"/>
              <w:rPr>
                <w:sz w:val="24"/>
                <w:szCs w:val="24"/>
              </w:rPr>
            </w:pPr>
          </w:p>
        </w:tc>
        <w:tc>
          <w:tcPr>
            <w:tcW w:w="1419" w:type="dxa"/>
            <w:gridSpan w:val="12"/>
          </w:tcPr>
          <w:p w14:paraId="1409152C" w14:textId="77777777" w:rsidR="00987CCD" w:rsidRPr="00C15639" w:rsidRDefault="00987CCD" w:rsidP="002D3EBF">
            <w:pPr>
              <w:rPr>
                <w:szCs w:val="24"/>
              </w:rPr>
            </w:pPr>
          </w:p>
        </w:tc>
        <w:tc>
          <w:tcPr>
            <w:tcW w:w="1419" w:type="dxa"/>
            <w:gridSpan w:val="19"/>
          </w:tcPr>
          <w:p w14:paraId="3B7E02B7" w14:textId="77777777" w:rsidR="00987CCD" w:rsidRPr="00C15639" w:rsidRDefault="00987CCD" w:rsidP="002D3EBF">
            <w:pPr>
              <w:rPr>
                <w:szCs w:val="24"/>
              </w:rPr>
            </w:pPr>
          </w:p>
        </w:tc>
        <w:tc>
          <w:tcPr>
            <w:tcW w:w="1419" w:type="dxa"/>
            <w:gridSpan w:val="13"/>
          </w:tcPr>
          <w:p w14:paraId="6C3AF620" w14:textId="77777777" w:rsidR="00987CCD" w:rsidRPr="00C15639" w:rsidRDefault="00987CCD" w:rsidP="002D3EBF">
            <w:pPr>
              <w:rPr>
                <w:szCs w:val="24"/>
              </w:rPr>
            </w:pPr>
          </w:p>
        </w:tc>
      </w:tr>
      <w:tr w:rsidR="00987CCD" w:rsidRPr="00C15639" w14:paraId="56BF73AB" w14:textId="77777777" w:rsidTr="002D3EBF">
        <w:trPr>
          <w:gridBefore w:val="3"/>
          <w:gridAfter w:val="21"/>
          <w:wBefore w:w="636" w:type="dxa"/>
          <w:wAfter w:w="5866" w:type="dxa"/>
          <w:cantSplit/>
        </w:trPr>
        <w:tc>
          <w:tcPr>
            <w:tcW w:w="7460" w:type="dxa"/>
            <w:gridSpan w:val="48"/>
            <w:tcBorders>
              <w:top w:val="single" w:sz="6" w:space="0" w:color="auto"/>
              <w:left w:val="single" w:sz="6" w:space="0" w:color="auto"/>
              <w:bottom w:val="single" w:sz="6" w:space="0" w:color="auto"/>
              <w:right w:val="single" w:sz="6" w:space="0" w:color="auto"/>
            </w:tcBorders>
          </w:tcPr>
          <w:p w14:paraId="212A1647" w14:textId="77777777" w:rsidR="00987CCD" w:rsidRPr="00C15639" w:rsidRDefault="00987CCD" w:rsidP="002D3EBF">
            <w:pPr>
              <w:pStyle w:val="1ff2"/>
              <w:spacing w:line="360" w:lineRule="auto"/>
              <w:jc w:val="center"/>
              <w:rPr>
                <w:sz w:val="24"/>
                <w:szCs w:val="24"/>
              </w:rPr>
            </w:pPr>
            <w:r w:rsidRPr="00C15639">
              <w:rPr>
                <w:sz w:val="24"/>
                <w:szCs w:val="24"/>
              </w:rPr>
              <w:t>Исключить сердечную недостаточность, при показаниях - диуретики</w:t>
            </w:r>
          </w:p>
        </w:tc>
        <w:tc>
          <w:tcPr>
            <w:tcW w:w="620" w:type="dxa"/>
            <w:gridSpan w:val="6"/>
            <w:tcBorders>
              <w:left w:val="nil"/>
              <w:right w:val="single" w:sz="6" w:space="0" w:color="auto"/>
            </w:tcBorders>
          </w:tcPr>
          <w:p w14:paraId="66A5715D" w14:textId="77777777" w:rsidR="00987CCD" w:rsidRPr="00C15639" w:rsidRDefault="00987CCD" w:rsidP="002D3EBF">
            <w:pPr>
              <w:pStyle w:val="1ff2"/>
              <w:spacing w:line="360" w:lineRule="auto"/>
              <w:rPr>
                <w:sz w:val="24"/>
                <w:szCs w:val="24"/>
              </w:rPr>
            </w:pPr>
          </w:p>
        </w:tc>
        <w:tc>
          <w:tcPr>
            <w:tcW w:w="1198" w:type="dxa"/>
            <w:gridSpan w:val="13"/>
            <w:tcBorders>
              <w:left w:val="nil"/>
            </w:tcBorders>
          </w:tcPr>
          <w:p w14:paraId="73FAF93D" w14:textId="77777777" w:rsidR="00987CCD" w:rsidRPr="00C15639" w:rsidRDefault="00987CCD" w:rsidP="002D3EBF">
            <w:pPr>
              <w:pStyle w:val="1ff2"/>
              <w:spacing w:line="360" w:lineRule="auto"/>
              <w:jc w:val="center"/>
              <w:rPr>
                <w:sz w:val="24"/>
                <w:szCs w:val="24"/>
              </w:rPr>
            </w:pPr>
          </w:p>
        </w:tc>
        <w:tc>
          <w:tcPr>
            <w:tcW w:w="1419" w:type="dxa"/>
            <w:gridSpan w:val="12"/>
          </w:tcPr>
          <w:p w14:paraId="7E388E0B" w14:textId="77777777" w:rsidR="00987CCD" w:rsidRPr="00C15639" w:rsidRDefault="00987CCD" w:rsidP="002D3EBF">
            <w:pPr>
              <w:rPr>
                <w:szCs w:val="24"/>
              </w:rPr>
            </w:pPr>
          </w:p>
        </w:tc>
        <w:tc>
          <w:tcPr>
            <w:tcW w:w="1419" w:type="dxa"/>
            <w:gridSpan w:val="19"/>
          </w:tcPr>
          <w:p w14:paraId="5AAE49FC" w14:textId="77777777" w:rsidR="00987CCD" w:rsidRPr="00C15639" w:rsidRDefault="00987CCD" w:rsidP="002D3EBF">
            <w:pPr>
              <w:rPr>
                <w:szCs w:val="24"/>
              </w:rPr>
            </w:pPr>
          </w:p>
        </w:tc>
        <w:tc>
          <w:tcPr>
            <w:tcW w:w="1419" w:type="dxa"/>
            <w:gridSpan w:val="13"/>
          </w:tcPr>
          <w:p w14:paraId="6B592A7A" w14:textId="77777777" w:rsidR="00987CCD" w:rsidRPr="00C15639" w:rsidRDefault="00987CCD" w:rsidP="002D3EBF">
            <w:pPr>
              <w:rPr>
                <w:szCs w:val="24"/>
              </w:rPr>
            </w:pPr>
          </w:p>
        </w:tc>
      </w:tr>
      <w:tr w:rsidR="00987CCD" w:rsidRPr="00C15639" w14:paraId="582EAF5D" w14:textId="77777777" w:rsidTr="002D3EBF">
        <w:trPr>
          <w:gridBefore w:val="23"/>
          <w:gridAfter w:val="6"/>
          <w:wBefore w:w="3328" w:type="dxa"/>
          <w:wAfter w:w="3221" w:type="dxa"/>
          <w:cantSplit/>
        </w:trPr>
        <w:tc>
          <w:tcPr>
            <w:tcW w:w="565" w:type="dxa"/>
            <w:gridSpan w:val="2"/>
            <w:tcBorders>
              <w:left w:val="single" w:sz="6" w:space="0" w:color="auto"/>
              <w:bottom w:val="single" w:sz="6" w:space="0" w:color="auto"/>
            </w:tcBorders>
          </w:tcPr>
          <w:p w14:paraId="09C54FF3" w14:textId="77777777" w:rsidR="00987CCD" w:rsidRPr="00C15639" w:rsidRDefault="00987CCD" w:rsidP="002D3EBF">
            <w:pPr>
              <w:pStyle w:val="1ff2"/>
              <w:spacing w:line="360" w:lineRule="auto"/>
              <w:jc w:val="center"/>
              <w:rPr>
                <w:sz w:val="24"/>
                <w:szCs w:val="24"/>
              </w:rPr>
            </w:pPr>
          </w:p>
        </w:tc>
        <w:tc>
          <w:tcPr>
            <w:tcW w:w="4823" w:type="dxa"/>
            <w:gridSpan w:val="32"/>
            <w:tcBorders>
              <w:left w:val="nil"/>
            </w:tcBorders>
          </w:tcPr>
          <w:p w14:paraId="7198D52C" w14:textId="77777777" w:rsidR="00987CCD" w:rsidRPr="00C15639" w:rsidRDefault="00987CCD" w:rsidP="002D3EBF">
            <w:pPr>
              <w:pStyle w:val="1ff2"/>
              <w:spacing w:line="360" w:lineRule="auto"/>
              <w:jc w:val="center"/>
              <w:rPr>
                <w:sz w:val="24"/>
                <w:szCs w:val="24"/>
              </w:rPr>
            </w:pPr>
          </w:p>
        </w:tc>
        <w:tc>
          <w:tcPr>
            <w:tcW w:w="983" w:type="dxa"/>
            <w:gridSpan w:val="10"/>
            <w:tcBorders>
              <w:left w:val="single" w:sz="6" w:space="0" w:color="auto"/>
            </w:tcBorders>
          </w:tcPr>
          <w:p w14:paraId="0F36E629" w14:textId="77777777" w:rsidR="00987CCD" w:rsidRPr="00C15639" w:rsidRDefault="00987CCD" w:rsidP="002D3EBF">
            <w:pPr>
              <w:pStyle w:val="1ff2"/>
              <w:spacing w:line="360" w:lineRule="auto"/>
              <w:jc w:val="center"/>
              <w:rPr>
                <w:sz w:val="24"/>
                <w:szCs w:val="24"/>
              </w:rPr>
            </w:pPr>
          </w:p>
        </w:tc>
        <w:tc>
          <w:tcPr>
            <w:tcW w:w="163" w:type="dxa"/>
            <w:gridSpan w:val="2"/>
            <w:tcBorders>
              <w:left w:val="nil"/>
            </w:tcBorders>
          </w:tcPr>
          <w:p w14:paraId="48285908" w14:textId="77777777" w:rsidR="00987CCD" w:rsidRPr="00C15639" w:rsidRDefault="00987CCD" w:rsidP="002D3EBF">
            <w:pPr>
              <w:pStyle w:val="1ff2"/>
              <w:spacing w:line="360" w:lineRule="auto"/>
              <w:rPr>
                <w:sz w:val="24"/>
                <w:szCs w:val="24"/>
              </w:rPr>
            </w:pPr>
          </w:p>
        </w:tc>
        <w:tc>
          <w:tcPr>
            <w:tcW w:w="1504" w:type="dxa"/>
            <w:gridSpan w:val="14"/>
          </w:tcPr>
          <w:p w14:paraId="4EEC7334" w14:textId="77777777" w:rsidR="00987CCD" w:rsidRPr="00C15639" w:rsidRDefault="00987CCD" w:rsidP="002D3EBF">
            <w:pPr>
              <w:pStyle w:val="1ff2"/>
              <w:spacing w:line="360" w:lineRule="auto"/>
              <w:rPr>
                <w:sz w:val="24"/>
                <w:szCs w:val="24"/>
              </w:rPr>
            </w:pPr>
          </w:p>
        </w:tc>
        <w:tc>
          <w:tcPr>
            <w:tcW w:w="5450" w:type="dxa"/>
            <w:gridSpan w:val="46"/>
          </w:tcPr>
          <w:p w14:paraId="600C6FED" w14:textId="77777777" w:rsidR="00987CCD" w:rsidRPr="00C15639" w:rsidRDefault="00987CCD" w:rsidP="002D3EBF">
            <w:pPr>
              <w:pStyle w:val="1ff2"/>
              <w:spacing w:line="360" w:lineRule="auto"/>
              <w:jc w:val="center"/>
              <w:rPr>
                <w:sz w:val="24"/>
                <w:szCs w:val="24"/>
              </w:rPr>
            </w:pPr>
          </w:p>
        </w:tc>
      </w:tr>
      <w:tr w:rsidR="00987CCD" w:rsidRPr="00C15639" w14:paraId="3E187194" w14:textId="77777777" w:rsidTr="002D3EBF">
        <w:trPr>
          <w:gridBefore w:val="12"/>
          <w:gridAfter w:val="2"/>
          <w:wBefore w:w="1768" w:type="dxa"/>
          <w:wAfter w:w="1431" w:type="dxa"/>
          <w:cantSplit/>
        </w:trPr>
        <w:tc>
          <w:tcPr>
            <w:tcW w:w="3120" w:type="dxa"/>
            <w:gridSpan w:val="18"/>
            <w:tcBorders>
              <w:top w:val="single" w:sz="6" w:space="0" w:color="auto"/>
              <w:left w:val="single" w:sz="6" w:space="0" w:color="auto"/>
              <w:bottom w:val="single" w:sz="6" w:space="0" w:color="auto"/>
              <w:right w:val="single" w:sz="6" w:space="0" w:color="auto"/>
            </w:tcBorders>
          </w:tcPr>
          <w:p w14:paraId="120A5B94" w14:textId="77777777" w:rsidR="00987CCD" w:rsidRPr="00C15639" w:rsidRDefault="00987CCD" w:rsidP="002D3EBF">
            <w:pPr>
              <w:pStyle w:val="1ff2"/>
              <w:spacing w:line="360" w:lineRule="auto"/>
              <w:jc w:val="center"/>
              <w:rPr>
                <w:sz w:val="24"/>
                <w:szCs w:val="24"/>
              </w:rPr>
            </w:pPr>
            <w:r w:rsidRPr="00C15639">
              <w:rPr>
                <w:sz w:val="24"/>
                <w:szCs w:val="24"/>
              </w:rPr>
              <w:t>Сохраняются изменения</w:t>
            </w:r>
          </w:p>
        </w:tc>
        <w:tc>
          <w:tcPr>
            <w:tcW w:w="3828" w:type="dxa"/>
            <w:gridSpan w:val="27"/>
            <w:tcBorders>
              <w:left w:val="single" w:sz="6" w:space="0" w:color="auto"/>
              <w:right w:val="single" w:sz="6" w:space="0" w:color="auto"/>
            </w:tcBorders>
          </w:tcPr>
          <w:p w14:paraId="3267F99C" w14:textId="77777777" w:rsidR="00987CCD" w:rsidRPr="00C15639" w:rsidRDefault="00987CCD" w:rsidP="002D3EBF">
            <w:pPr>
              <w:pStyle w:val="1ff2"/>
              <w:spacing w:line="360" w:lineRule="auto"/>
              <w:jc w:val="center"/>
              <w:rPr>
                <w:sz w:val="24"/>
                <w:szCs w:val="24"/>
              </w:rPr>
            </w:pPr>
          </w:p>
        </w:tc>
        <w:tc>
          <w:tcPr>
            <w:tcW w:w="2650" w:type="dxa"/>
            <w:gridSpan w:val="26"/>
            <w:tcBorders>
              <w:left w:val="nil"/>
            </w:tcBorders>
          </w:tcPr>
          <w:p w14:paraId="59DF9C07" w14:textId="77777777" w:rsidR="00987CCD" w:rsidRPr="00C15639" w:rsidRDefault="00987CCD" w:rsidP="002D3EBF">
            <w:pPr>
              <w:pStyle w:val="1ff2"/>
              <w:spacing w:line="360" w:lineRule="auto"/>
              <w:jc w:val="center"/>
              <w:rPr>
                <w:sz w:val="24"/>
                <w:szCs w:val="24"/>
              </w:rPr>
            </w:pPr>
          </w:p>
        </w:tc>
        <w:tc>
          <w:tcPr>
            <w:tcW w:w="170" w:type="dxa"/>
            <w:tcBorders>
              <w:left w:val="nil"/>
            </w:tcBorders>
          </w:tcPr>
          <w:p w14:paraId="7271A7E2" w14:textId="77777777" w:rsidR="00987CCD" w:rsidRPr="00C15639" w:rsidRDefault="00987CCD" w:rsidP="002D3EBF">
            <w:pPr>
              <w:pStyle w:val="1ff2"/>
              <w:spacing w:line="360" w:lineRule="auto"/>
              <w:rPr>
                <w:sz w:val="24"/>
                <w:szCs w:val="24"/>
              </w:rPr>
            </w:pPr>
          </w:p>
        </w:tc>
        <w:tc>
          <w:tcPr>
            <w:tcW w:w="1620" w:type="dxa"/>
            <w:gridSpan w:val="19"/>
          </w:tcPr>
          <w:p w14:paraId="0D428629" w14:textId="77777777" w:rsidR="00987CCD" w:rsidRPr="00C15639" w:rsidRDefault="00987CCD" w:rsidP="002D3EBF">
            <w:pPr>
              <w:pStyle w:val="1ff2"/>
              <w:spacing w:line="360" w:lineRule="auto"/>
              <w:rPr>
                <w:sz w:val="24"/>
                <w:szCs w:val="24"/>
              </w:rPr>
            </w:pPr>
          </w:p>
        </w:tc>
        <w:tc>
          <w:tcPr>
            <w:tcW w:w="5450" w:type="dxa"/>
            <w:gridSpan w:val="30"/>
          </w:tcPr>
          <w:p w14:paraId="4C218C84" w14:textId="77777777" w:rsidR="00987CCD" w:rsidRPr="00C15639" w:rsidRDefault="00987CCD" w:rsidP="002D3EBF">
            <w:pPr>
              <w:pStyle w:val="1ff2"/>
              <w:spacing w:line="360" w:lineRule="auto"/>
              <w:jc w:val="center"/>
              <w:rPr>
                <w:sz w:val="24"/>
                <w:szCs w:val="24"/>
              </w:rPr>
            </w:pPr>
          </w:p>
        </w:tc>
      </w:tr>
      <w:tr w:rsidR="00987CCD" w:rsidRPr="00C15639" w14:paraId="1E490998" w14:textId="77777777" w:rsidTr="002D3EBF">
        <w:trPr>
          <w:gridAfter w:val="14"/>
          <w:wAfter w:w="4901" w:type="dxa"/>
          <w:cantSplit/>
        </w:trPr>
        <w:tc>
          <w:tcPr>
            <w:tcW w:w="4173" w:type="dxa"/>
            <w:gridSpan w:val="26"/>
            <w:tcBorders>
              <w:right w:val="single" w:sz="6" w:space="0" w:color="auto"/>
            </w:tcBorders>
          </w:tcPr>
          <w:p w14:paraId="4ACA1B7F" w14:textId="77777777" w:rsidR="00987CCD" w:rsidRPr="00C15639" w:rsidRDefault="00987CCD" w:rsidP="002D3EBF">
            <w:pPr>
              <w:pStyle w:val="1ff2"/>
              <w:spacing w:line="360" w:lineRule="auto"/>
              <w:jc w:val="center"/>
              <w:rPr>
                <w:sz w:val="24"/>
                <w:szCs w:val="24"/>
              </w:rPr>
            </w:pPr>
          </w:p>
        </w:tc>
        <w:tc>
          <w:tcPr>
            <w:tcW w:w="826" w:type="dxa"/>
            <w:gridSpan w:val="5"/>
            <w:tcBorders>
              <w:left w:val="nil"/>
            </w:tcBorders>
          </w:tcPr>
          <w:p w14:paraId="468DC415" w14:textId="77777777" w:rsidR="00987CCD" w:rsidRPr="00C15639" w:rsidRDefault="00987CCD" w:rsidP="002D3EBF">
            <w:pPr>
              <w:pStyle w:val="1ff2"/>
              <w:spacing w:line="360" w:lineRule="auto"/>
              <w:rPr>
                <w:sz w:val="24"/>
                <w:szCs w:val="24"/>
              </w:rPr>
            </w:pPr>
          </w:p>
        </w:tc>
        <w:tc>
          <w:tcPr>
            <w:tcW w:w="3715" w:type="dxa"/>
            <w:gridSpan w:val="24"/>
            <w:tcBorders>
              <w:right w:val="single" w:sz="6" w:space="0" w:color="auto"/>
            </w:tcBorders>
          </w:tcPr>
          <w:p w14:paraId="47A83784" w14:textId="77777777" w:rsidR="00987CCD" w:rsidRPr="00C15639" w:rsidRDefault="00987CCD" w:rsidP="002D3EBF">
            <w:pPr>
              <w:pStyle w:val="1ff2"/>
              <w:spacing w:line="360" w:lineRule="auto"/>
              <w:rPr>
                <w:sz w:val="24"/>
                <w:szCs w:val="24"/>
              </w:rPr>
            </w:pPr>
          </w:p>
        </w:tc>
        <w:tc>
          <w:tcPr>
            <w:tcW w:w="3582" w:type="dxa"/>
            <w:gridSpan w:val="41"/>
            <w:tcBorders>
              <w:left w:val="nil"/>
            </w:tcBorders>
          </w:tcPr>
          <w:p w14:paraId="1B668D49" w14:textId="77777777" w:rsidR="00987CCD" w:rsidRPr="00C15639" w:rsidRDefault="00987CCD" w:rsidP="002D3EBF">
            <w:pPr>
              <w:pStyle w:val="1ff2"/>
              <w:spacing w:line="360" w:lineRule="auto"/>
              <w:jc w:val="center"/>
              <w:rPr>
                <w:sz w:val="24"/>
                <w:szCs w:val="24"/>
              </w:rPr>
            </w:pPr>
          </w:p>
        </w:tc>
        <w:tc>
          <w:tcPr>
            <w:tcW w:w="1420" w:type="dxa"/>
            <w:gridSpan w:val="14"/>
          </w:tcPr>
          <w:p w14:paraId="4846E430" w14:textId="77777777" w:rsidR="00987CCD" w:rsidRPr="00C15639" w:rsidRDefault="00987CCD" w:rsidP="002D3EBF">
            <w:pPr>
              <w:rPr>
                <w:szCs w:val="24"/>
              </w:rPr>
            </w:pPr>
          </w:p>
        </w:tc>
        <w:tc>
          <w:tcPr>
            <w:tcW w:w="1420" w:type="dxa"/>
            <w:gridSpan w:val="11"/>
          </w:tcPr>
          <w:p w14:paraId="62ACE7E4" w14:textId="77777777" w:rsidR="00987CCD" w:rsidRPr="00C15639" w:rsidRDefault="00987CCD" w:rsidP="002D3EBF">
            <w:pPr>
              <w:rPr>
                <w:szCs w:val="24"/>
              </w:rPr>
            </w:pPr>
          </w:p>
        </w:tc>
      </w:tr>
      <w:tr w:rsidR="00987CCD" w:rsidRPr="00C15639" w14:paraId="66C1DDD9" w14:textId="77777777" w:rsidTr="002D3EBF">
        <w:trPr>
          <w:gridAfter w:val="1"/>
        </w:trPr>
        <w:tc>
          <w:tcPr>
            <w:tcW w:w="3186" w:type="dxa"/>
            <w:gridSpan w:val="20"/>
          </w:tcPr>
          <w:p w14:paraId="7301D80B" w14:textId="77777777" w:rsidR="00987CCD" w:rsidRPr="00C15639" w:rsidRDefault="00987CCD" w:rsidP="002D3EBF">
            <w:pPr>
              <w:pStyle w:val="1ff2"/>
              <w:spacing w:line="360" w:lineRule="auto"/>
              <w:rPr>
                <w:sz w:val="24"/>
                <w:szCs w:val="24"/>
              </w:rPr>
            </w:pPr>
          </w:p>
        </w:tc>
        <w:tc>
          <w:tcPr>
            <w:tcW w:w="9416" w:type="dxa"/>
            <w:gridSpan w:val="80"/>
            <w:tcBorders>
              <w:top w:val="single" w:sz="6" w:space="0" w:color="auto"/>
              <w:left w:val="single" w:sz="6" w:space="0" w:color="auto"/>
              <w:bottom w:val="single" w:sz="6" w:space="0" w:color="auto"/>
              <w:right w:val="single" w:sz="6" w:space="0" w:color="auto"/>
            </w:tcBorders>
          </w:tcPr>
          <w:p w14:paraId="28CA174F" w14:textId="77777777" w:rsidR="00987CCD" w:rsidRPr="00C15639" w:rsidRDefault="00987CCD" w:rsidP="002D3EBF">
            <w:pPr>
              <w:pStyle w:val="1ff2"/>
              <w:spacing w:line="360" w:lineRule="auto"/>
              <w:jc w:val="center"/>
              <w:rPr>
                <w:sz w:val="24"/>
                <w:szCs w:val="24"/>
              </w:rPr>
            </w:pPr>
            <w:r w:rsidRPr="00C15639">
              <w:rPr>
                <w:sz w:val="24"/>
                <w:szCs w:val="24"/>
              </w:rPr>
              <w:t>Фибробронхоскопия + бронхоальвеолярный лаваж</w:t>
            </w:r>
          </w:p>
        </w:tc>
        <w:tc>
          <w:tcPr>
            <w:tcW w:w="1425" w:type="dxa"/>
            <w:gridSpan w:val="13"/>
          </w:tcPr>
          <w:p w14:paraId="6BECE82B" w14:textId="77777777" w:rsidR="00987CCD" w:rsidRPr="00C15639" w:rsidRDefault="00987CCD" w:rsidP="002D3EBF">
            <w:pPr>
              <w:rPr>
                <w:szCs w:val="24"/>
              </w:rPr>
            </w:pPr>
          </w:p>
        </w:tc>
        <w:tc>
          <w:tcPr>
            <w:tcW w:w="1425" w:type="dxa"/>
            <w:gridSpan w:val="10"/>
          </w:tcPr>
          <w:p w14:paraId="7A93BBD8" w14:textId="77777777" w:rsidR="00987CCD" w:rsidRPr="00C15639" w:rsidRDefault="00987CCD" w:rsidP="002D3EBF">
            <w:pPr>
              <w:rPr>
                <w:szCs w:val="24"/>
              </w:rPr>
            </w:pPr>
          </w:p>
        </w:tc>
        <w:tc>
          <w:tcPr>
            <w:tcW w:w="1425" w:type="dxa"/>
            <w:gridSpan w:val="7"/>
          </w:tcPr>
          <w:p w14:paraId="109A41FC" w14:textId="77777777" w:rsidR="00987CCD" w:rsidRPr="00C15639" w:rsidRDefault="00987CCD" w:rsidP="002D3EBF">
            <w:pPr>
              <w:rPr>
                <w:szCs w:val="24"/>
              </w:rPr>
            </w:pPr>
          </w:p>
        </w:tc>
        <w:tc>
          <w:tcPr>
            <w:tcW w:w="3160" w:type="dxa"/>
            <w:gridSpan w:val="4"/>
          </w:tcPr>
          <w:p w14:paraId="08E22569" w14:textId="77777777" w:rsidR="00987CCD" w:rsidRPr="00C15639" w:rsidRDefault="00987CCD" w:rsidP="002D3EBF">
            <w:pPr>
              <w:rPr>
                <w:szCs w:val="24"/>
              </w:rPr>
            </w:pPr>
          </w:p>
        </w:tc>
      </w:tr>
      <w:tr w:rsidR="00987CCD" w:rsidRPr="00C15639" w14:paraId="65F18139" w14:textId="77777777" w:rsidTr="002D3EBF">
        <w:trPr>
          <w:gridAfter w:val="50"/>
          <w:wAfter w:w="8464" w:type="dxa"/>
          <w:cantSplit/>
        </w:trPr>
        <w:tc>
          <w:tcPr>
            <w:tcW w:w="1184" w:type="dxa"/>
            <w:gridSpan w:val="6"/>
          </w:tcPr>
          <w:p w14:paraId="3668AA38" w14:textId="77777777" w:rsidR="00987CCD" w:rsidRPr="00C15639" w:rsidRDefault="00987CCD" w:rsidP="002D3EBF">
            <w:pPr>
              <w:pStyle w:val="1ff2"/>
              <w:spacing w:line="360" w:lineRule="auto"/>
              <w:rPr>
                <w:sz w:val="24"/>
                <w:szCs w:val="24"/>
              </w:rPr>
            </w:pPr>
          </w:p>
        </w:tc>
        <w:tc>
          <w:tcPr>
            <w:tcW w:w="1297" w:type="dxa"/>
            <w:gridSpan w:val="8"/>
          </w:tcPr>
          <w:p w14:paraId="6856FEC2" w14:textId="77777777" w:rsidR="00987CCD" w:rsidRPr="00C15639" w:rsidRDefault="00987CCD" w:rsidP="002D3EBF">
            <w:pPr>
              <w:pStyle w:val="1ff2"/>
              <w:spacing w:line="360" w:lineRule="auto"/>
              <w:rPr>
                <w:sz w:val="24"/>
                <w:szCs w:val="24"/>
              </w:rPr>
            </w:pPr>
          </w:p>
        </w:tc>
        <w:tc>
          <w:tcPr>
            <w:tcW w:w="3770" w:type="dxa"/>
            <w:gridSpan w:val="23"/>
            <w:tcBorders>
              <w:right w:val="single" w:sz="6" w:space="0" w:color="auto"/>
            </w:tcBorders>
          </w:tcPr>
          <w:p w14:paraId="6C783F33" w14:textId="77777777" w:rsidR="00987CCD" w:rsidRPr="00C15639" w:rsidRDefault="00987CCD" w:rsidP="002D3EBF">
            <w:pPr>
              <w:pStyle w:val="1ff2"/>
              <w:spacing w:line="360" w:lineRule="auto"/>
              <w:rPr>
                <w:sz w:val="24"/>
                <w:szCs w:val="24"/>
              </w:rPr>
            </w:pPr>
          </w:p>
        </w:tc>
        <w:tc>
          <w:tcPr>
            <w:tcW w:w="1268" w:type="dxa"/>
            <w:gridSpan w:val="6"/>
          </w:tcPr>
          <w:p w14:paraId="5C1D88DA" w14:textId="77777777" w:rsidR="00987CCD" w:rsidRPr="00C15639" w:rsidRDefault="00987CCD" w:rsidP="002D3EBF">
            <w:pPr>
              <w:pStyle w:val="1ff2"/>
              <w:spacing w:line="360" w:lineRule="auto"/>
              <w:rPr>
                <w:sz w:val="24"/>
                <w:szCs w:val="24"/>
              </w:rPr>
            </w:pPr>
          </w:p>
        </w:tc>
        <w:tc>
          <w:tcPr>
            <w:tcW w:w="2642" w:type="dxa"/>
            <w:gridSpan w:val="29"/>
          </w:tcPr>
          <w:p w14:paraId="741800D0" w14:textId="77777777" w:rsidR="00987CCD" w:rsidRPr="00C15639" w:rsidRDefault="00987CCD" w:rsidP="002D3EBF">
            <w:pPr>
              <w:pStyle w:val="1ff2"/>
              <w:spacing w:line="360" w:lineRule="auto"/>
              <w:rPr>
                <w:sz w:val="24"/>
                <w:szCs w:val="24"/>
              </w:rPr>
            </w:pPr>
          </w:p>
        </w:tc>
        <w:tc>
          <w:tcPr>
            <w:tcW w:w="1412" w:type="dxa"/>
            <w:gridSpan w:val="13"/>
          </w:tcPr>
          <w:p w14:paraId="57E421CC" w14:textId="77777777" w:rsidR="00987CCD" w:rsidRPr="00C15639" w:rsidRDefault="00987CCD" w:rsidP="002D3EBF">
            <w:pPr>
              <w:rPr>
                <w:szCs w:val="24"/>
              </w:rPr>
            </w:pPr>
          </w:p>
        </w:tc>
      </w:tr>
      <w:tr w:rsidR="00987CCD" w:rsidRPr="00C15639" w14:paraId="211878CC" w14:textId="77777777" w:rsidTr="002D3EBF">
        <w:trPr>
          <w:gridBefore w:val="13"/>
          <w:gridAfter w:val="3"/>
          <w:wBefore w:w="2052" w:type="dxa"/>
          <w:wAfter w:w="2423" w:type="dxa"/>
          <w:cantSplit/>
        </w:trPr>
        <w:tc>
          <w:tcPr>
            <w:tcW w:w="8442" w:type="dxa"/>
            <w:gridSpan w:val="60"/>
            <w:tcBorders>
              <w:top w:val="single" w:sz="6" w:space="0" w:color="auto"/>
              <w:left w:val="single" w:sz="6" w:space="0" w:color="auto"/>
              <w:bottom w:val="single" w:sz="6" w:space="0" w:color="auto"/>
              <w:right w:val="single" w:sz="6" w:space="0" w:color="auto"/>
            </w:tcBorders>
          </w:tcPr>
          <w:p w14:paraId="7CF75A0B" w14:textId="77777777" w:rsidR="00987CCD" w:rsidRPr="00C15639" w:rsidRDefault="00987CCD" w:rsidP="002D3EBF">
            <w:pPr>
              <w:pStyle w:val="1ff2"/>
              <w:spacing w:line="360" w:lineRule="auto"/>
              <w:jc w:val="center"/>
              <w:rPr>
                <w:sz w:val="24"/>
                <w:szCs w:val="24"/>
              </w:rPr>
            </w:pPr>
            <w:r w:rsidRPr="00C15639">
              <w:rPr>
                <w:sz w:val="24"/>
                <w:szCs w:val="24"/>
              </w:rPr>
              <w:t>Исследование лаважной жидкости, сыворотки, мочи</w:t>
            </w:r>
          </w:p>
        </w:tc>
        <w:tc>
          <w:tcPr>
            <w:tcW w:w="1424" w:type="dxa"/>
            <w:gridSpan w:val="15"/>
          </w:tcPr>
          <w:p w14:paraId="38465F3E" w14:textId="77777777" w:rsidR="00987CCD" w:rsidRPr="00C15639" w:rsidRDefault="00987CCD" w:rsidP="002D3EBF">
            <w:pPr>
              <w:rPr>
                <w:szCs w:val="24"/>
              </w:rPr>
            </w:pPr>
          </w:p>
        </w:tc>
        <w:tc>
          <w:tcPr>
            <w:tcW w:w="1424" w:type="dxa"/>
            <w:gridSpan w:val="16"/>
          </w:tcPr>
          <w:p w14:paraId="7EC0A21D" w14:textId="77777777" w:rsidR="00987CCD" w:rsidRPr="00C15639" w:rsidRDefault="00987CCD" w:rsidP="002D3EBF">
            <w:pPr>
              <w:rPr>
                <w:szCs w:val="24"/>
              </w:rPr>
            </w:pPr>
          </w:p>
        </w:tc>
        <w:tc>
          <w:tcPr>
            <w:tcW w:w="1424" w:type="dxa"/>
            <w:gridSpan w:val="12"/>
          </w:tcPr>
          <w:p w14:paraId="3F183583" w14:textId="77777777" w:rsidR="00987CCD" w:rsidRPr="00C15639" w:rsidRDefault="00987CCD" w:rsidP="002D3EBF">
            <w:pPr>
              <w:rPr>
                <w:szCs w:val="24"/>
              </w:rPr>
            </w:pPr>
          </w:p>
        </w:tc>
        <w:tc>
          <w:tcPr>
            <w:tcW w:w="1424" w:type="dxa"/>
            <w:gridSpan w:val="10"/>
          </w:tcPr>
          <w:p w14:paraId="1EC9A98D" w14:textId="77777777" w:rsidR="00987CCD" w:rsidRPr="00C15639" w:rsidRDefault="00987CCD" w:rsidP="002D3EBF">
            <w:pPr>
              <w:rPr>
                <w:szCs w:val="24"/>
              </w:rPr>
            </w:pPr>
          </w:p>
        </w:tc>
        <w:tc>
          <w:tcPr>
            <w:tcW w:w="1424" w:type="dxa"/>
            <w:gridSpan w:val="6"/>
          </w:tcPr>
          <w:p w14:paraId="397A3A39" w14:textId="77777777" w:rsidR="00987CCD" w:rsidRPr="00C15639" w:rsidRDefault="00987CCD" w:rsidP="002D3EBF">
            <w:pPr>
              <w:rPr>
                <w:szCs w:val="24"/>
              </w:rPr>
            </w:pPr>
          </w:p>
        </w:tc>
      </w:tr>
      <w:tr w:rsidR="00987CCD" w:rsidRPr="00C15639" w14:paraId="21FBBEBB" w14:textId="77777777" w:rsidTr="002D3EBF">
        <w:trPr>
          <w:gridBefore w:val="4"/>
          <w:gridAfter w:val="28"/>
          <w:wBefore w:w="778" w:type="dxa"/>
          <w:wAfter w:w="6503" w:type="dxa"/>
          <w:cantSplit/>
        </w:trPr>
        <w:tc>
          <w:tcPr>
            <w:tcW w:w="849" w:type="dxa"/>
            <w:gridSpan w:val="6"/>
            <w:tcBorders>
              <w:top w:val="single" w:sz="6" w:space="0" w:color="auto"/>
              <w:left w:val="single" w:sz="6" w:space="0" w:color="auto"/>
              <w:bottom w:val="single" w:sz="6" w:space="0" w:color="auto"/>
            </w:tcBorders>
          </w:tcPr>
          <w:p w14:paraId="42DEE6A7" w14:textId="77777777" w:rsidR="00987CCD" w:rsidRPr="00C15639" w:rsidRDefault="00987CCD" w:rsidP="002D3EBF">
            <w:pPr>
              <w:pStyle w:val="1ff2"/>
              <w:spacing w:line="360" w:lineRule="auto"/>
              <w:rPr>
                <w:sz w:val="24"/>
                <w:szCs w:val="24"/>
              </w:rPr>
            </w:pPr>
          </w:p>
        </w:tc>
        <w:tc>
          <w:tcPr>
            <w:tcW w:w="1559" w:type="dxa"/>
            <w:gridSpan w:val="10"/>
            <w:tcBorders>
              <w:top w:val="single" w:sz="6" w:space="0" w:color="auto"/>
              <w:right w:val="single" w:sz="6" w:space="0" w:color="auto"/>
            </w:tcBorders>
          </w:tcPr>
          <w:p w14:paraId="7C436583" w14:textId="77777777" w:rsidR="00987CCD" w:rsidRPr="00C15639" w:rsidRDefault="00987CCD" w:rsidP="002D3EBF">
            <w:pPr>
              <w:pStyle w:val="1ff2"/>
              <w:spacing w:line="360" w:lineRule="auto"/>
              <w:rPr>
                <w:sz w:val="24"/>
                <w:szCs w:val="24"/>
              </w:rPr>
            </w:pPr>
          </w:p>
        </w:tc>
        <w:tc>
          <w:tcPr>
            <w:tcW w:w="1957" w:type="dxa"/>
            <w:gridSpan w:val="12"/>
            <w:tcBorders>
              <w:left w:val="single" w:sz="6" w:space="0" w:color="auto"/>
              <w:right w:val="single" w:sz="6" w:space="0" w:color="auto"/>
            </w:tcBorders>
          </w:tcPr>
          <w:p w14:paraId="409A526B" w14:textId="77777777" w:rsidR="00987CCD" w:rsidRPr="00C15639" w:rsidRDefault="00987CCD" w:rsidP="002D3EBF">
            <w:pPr>
              <w:pStyle w:val="1ff2"/>
              <w:spacing w:line="360" w:lineRule="auto"/>
              <w:rPr>
                <w:sz w:val="24"/>
                <w:szCs w:val="24"/>
              </w:rPr>
            </w:pPr>
          </w:p>
        </w:tc>
        <w:tc>
          <w:tcPr>
            <w:tcW w:w="3139" w:type="dxa"/>
            <w:gridSpan w:val="21"/>
            <w:tcBorders>
              <w:top w:val="single" w:sz="6" w:space="0" w:color="auto"/>
              <w:left w:val="single" w:sz="6" w:space="0" w:color="auto"/>
              <w:right w:val="single" w:sz="6" w:space="0" w:color="auto"/>
            </w:tcBorders>
          </w:tcPr>
          <w:p w14:paraId="7B58A836" w14:textId="77777777" w:rsidR="00987CCD" w:rsidRPr="00C15639" w:rsidRDefault="00987CCD" w:rsidP="002D3EBF">
            <w:pPr>
              <w:pStyle w:val="1ff2"/>
              <w:spacing w:line="360" w:lineRule="auto"/>
              <w:rPr>
                <w:sz w:val="24"/>
                <w:szCs w:val="24"/>
              </w:rPr>
            </w:pPr>
          </w:p>
        </w:tc>
        <w:tc>
          <w:tcPr>
            <w:tcW w:w="3425" w:type="dxa"/>
            <w:gridSpan w:val="33"/>
            <w:tcBorders>
              <w:top w:val="single" w:sz="6" w:space="0" w:color="auto"/>
              <w:left w:val="single" w:sz="6" w:space="0" w:color="auto"/>
              <w:right w:val="single" w:sz="6" w:space="0" w:color="auto"/>
            </w:tcBorders>
          </w:tcPr>
          <w:p w14:paraId="133A1B8D" w14:textId="77777777" w:rsidR="00987CCD" w:rsidRPr="00C15639" w:rsidRDefault="00987CCD" w:rsidP="002D3EBF">
            <w:pPr>
              <w:pStyle w:val="1ff2"/>
              <w:spacing w:line="360" w:lineRule="auto"/>
              <w:rPr>
                <w:sz w:val="24"/>
                <w:szCs w:val="24"/>
              </w:rPr>
            </w:pPr>
          </w:p>
        </w:tc>
        <w:tc>
          <w:tcPr>
            <w:tcW w:w="1827" w:type="dxa"/>
            <w:gridSpan w:val="21"/>
            <w:tcBorders>
              <w:left w:val="single" w:sz="6" w:space="0" w:color="auto"/>
            </w:tcBorders>
          </w:tcPr>
          <w:p w14:paraId="373FB47C" w14:textId="77777777" w:rsidR="00987CCD" w:rsidRPr="00C15639" w:rsidRDefault="00987CCD" w:rsidP="002D3EBF">
            <w:pPr>
              <w:pStyle w:val="1ff2"/>
              <w:spacing w:line="360" w:lineRule="auto"/>
              <w:rPr>
                <w:sz w:val="24"/>
                <w:szCs w:val="24"/>
              </w:rPr>
            </w:pPr>
          </w:p>
        </w:tc>
      </w:tr>
      <w:tr w:rsidR="00987CCD" w:rsidRPr="00C15639" w14:paraId="7BA77591" w14:textId="77777777" w:rsidTr="002D3EBF">
        <w:tblPrEx>
          <w:tblCellMar>
            <w:left w:w="71" w:type="dxa"/>
            <w:right w:w="71" w:type="dxa"/>
          </w:tblCellMar>
        </w:tblPrEx>
        <w:trPr>
          <w:gridAfter w:val="11"/>
          <w:wAfter w:w="4368" w:type="dxa"/>
          <w:cantSplit/>
        </w:trPr>
        <w:tc>
          <w:tcPr>
            <w:tcW w:w="2481" w:type="dxa"/>
            <w:gridSpan w:val="14"/>
            <w:tcBorders>
              <w:top w:val="single" w:sz="6" w:space="0" w:color="auto"/>
              <w:left w:val="single" w:sz="6" w:space="0" w:color="auto"/>
              <w:bottom w:val="single" w:sz="6" w:space="0" w:color="auto"/>
              <w:right w:val="single" w:sz="6" w:space="0" w:color="auto"/>
            </w:tcBorders>
          </w:tcPr>
          <w:p w14:paraId="51D0E2ED" w14:textId="77777777" w:rsidR="00987CCD" w:rsidRPr="00C15639" w:rsidRDefault="00987CCD" w:rsidP="002D3EBF">
            <w:pPr>
              <w:pStyle w:val="1ff2"/>
              <w:spacing w:line="360" w:lineRule="auto"/>
              <w:rPr>
                <w:sz w:val="24"/>
                <w:szCs w:val="24"/>
              </w:rPr>
            </w:pPr>
            <w:r w:rsidRPr="00C15639">
              <w:rPr>
                <w:sz w:val="24"/>
                <w:szCs w:val="24"/>
              </w:rPr>
              <w:t>Микробиологическое исследование + исследование на легионеллез (моча, лаваж)</w:t>
            </w:r>
          </w:p>
        </w:tc>
        <w:tc>
          <w:tcPr>
            <w:tcW w:w="2391" w:type="dxa"/>
            <w:gridSpan w:val="14"/>
            <w:tcBorders>
              <w:top w:val="single" w:sz="6" w:space="0" w:color="auto"/>
              <w:left w:val="single" w:sz="6" w:space="0" w:color="auto"/>
              <w:bottom w:val="single" w:sz="6" w:space="0" w:color="auto"/>
              <w:right w:val="single" w:sz="6" w:space="0" w:color="auto"/>
            </w:tcBorders>
          </w:tcPr>
          <w:p w14:paraId="559E7384" w14:textId="77777777" w:rsidR="00987CCD" w:rsidRPr="00C15639" w:rsidRDefault="00987CCD" w:rsidP="002D3EBF">
            <w:pPr>
              <w:pStyle w:val="1ff2"/>
              <w:spacing w:line="360" w:lineRule="auto"/>
              <w:jc w:val="center"/>
              <w:rPr>
                <w:sz w:val="24"/>
                <w:szCs w:val="24"/>
              </w:rPr>
            </w:pPr>
            <w:r w:rsidRPr="00C15639">
              <w:rPr>
                <w:sz w:val="24"/>
                <w:szCs w:val="24"/>
              </w:rPr>
              <w:t>Исследование на уровень галактоманнана лаважа, сыворотки.</w:t>
            </w:r>
          </w:p>
        </w:tc>
        <w:tc>
          <w:tcPr>
            <w:tcW w:w="2659" w:type="dxa"/>
            <w:gridSpan w:val="16"/>
            <w:tcBorders>
              <w:top w:val="single" w:sz="6" w:space="0" w:color="auto"/>
              <w:left w:val="single" w:sz="6" w:space="0" w:color="auto"/>
              <w:bottom w:val="single" w:sz="6" w:space="0" w:color="auto"/>
              <w:right w:val="single" w:sz="6" w:space="0" w:color="auto"/>
            </w:tcBorders>
          </w:tcPr>
          <w:p w14:paraId="3AC26B7D" w14:textId="77777777" w:rsidR="00987CCD" w:rsidRPr="00C15639" w:rsidRDefault="00987CCD" w:rsidP="002D3EBF">
            <w:pPr>
              <w:pStyle w:val="1ff2"/>
              <w:spacing w:line="360" w:lineRule="auto"/>
              <w:jc w:val="center"/>
              <w:rPr>
                <w:sz w:val="24"/>
                <w:szCs w:val="24"/>
              </w:rPr>
            </w:pPr>
            <w:r w:rsidRPr="00C15639">
              <w:rPr>
                <w:sz w:val="24"/>
                <w:szCs w:val="24"/>
              </w:rPr>
              <w:t>Бактериоскопия: окраски по Граму, Романовскому-Гимзе, Циль-Нильсену</w:t>
            </w:r>
          </w:p>
        </w:tc>
        <w:tc>
          <w:tcPr>
            <w:tcW w:w="1896" w:type="dxa"/>
            <w:gridSpan w:val="20"/>
            <w:tcBorders>
              <w:top w:val="single" w:sz="6" w:space="0" w:color="auto"/>
              <w:left w:val="single" w:sz="6" w:space="0" w:color="auto"/>
              <w:bottom w:val="single" w:sz="6" w:space="0" w:color="auto"/>
              <w:right w:val="single" w:sz="6" w:space="0" w:color="auto"/>
            </w:tcBorders>
          </w:tcPr>
          <w:p w14:paraId="4FA280C3" w14:textId="77777777" w:rsidR="00987CCD" w:rsidRPr="00C15639" w:rsidRDefault="00987CCD" w:rsidP="002D3EBF">
            <w:pPr>
              <w:pStyle w:val="1ff2"/>
              <w:spacing w:line="360" w:lineRule="auto"/>
              <w:jc w:val="center"/>
              <w:rPr>
                <w:sz w:val="24"/>
                <w:szCs w:val="24"/>
              </w:rPr>
            </w:pPr>
            <w:r w:rsidRPr="00C15639">
              <w:rPr>
                <w:sz w:val="24"/>
                <w:szCs w:val="24"/>
              </w:rPr>
              <w:t>Цитологическое исследование: окраска по Романовскому-Гимзе</w:t>
            </w:r>
          </w:p>
        </w:tc>
        <w:tc>
          <w:tcPr>
            <w:tcW w:w="2551" w:type="dxa"/>
            <w:gridSpan w:val="26"/>
            <w:tcBorders>
              <w:top w:val="single" w:sz="6" w:space="0" w:color="auto"/>
              <w:left w:val="single" w:sz="6" w:space="0" w:color="auto"/>
              <w:bottom w:val="single" w:sz="6" w:space="0" w:color="auto"/>
              <w:right w:val="single" w:sz="6" w:space="0" w:color="auto"/>
            </w:tcBorders>
          </w:tcPr>
          <w:p w14:paraId="28329754" w14:textId="77777777" w:rsidR="00987CCD" w:rsidRPr="00C15639" w:rsidRDefault="00987CCD" w:rsidP="002D3EBF">
            <w:pPr>
              <w:pStyle w:val="1ff2"/>
              <w:spacing w:line="360" w:lineRule="auto"/>
              <w:rPr>
                <w:sz w:val="24"/>
                <w:szCs w:val="24"/>
              </w:rPr>
            </w:pPr>
            <w:r w:rsidRPr="00C15639">
              <w:rPr>
                <w:sz w:val="24"/>
                <w:szCs w:val="24"/>
              </w:rPr>
              <w:t>Выявление пневмоцист в мазках по Романовскому-Гимза, РИФ</w:t>
            </w:r>
          </w:p>
        </w:tc>
        <w:tc>
          <w:tcPr>
            <w:tcW w:w="3691" w:type="dxa"/>
            <w:gridSpan w:val="34"/>
            <w:tcBorders>
              <w:top w:val="single" w:sz="6" w:space="0" w:color="auto"/>
              <w:bottom w:val="single" w:sz="6" w:space="0" w:color="auto"/>
              <w:right w:val="single" w:sz="6" w:space="0" w:color="auto"/>
            </w:tcBorders>
          </w:tcPr>
          <w:p w14:paraId="37E426DE" w14:textId="77777777" w:rsidR="00987CCD" w:rsidRPr="00C15639" w:rsidRDefault="00987CCD" w:rsidP="002D3EBF">
            <w:pPr>
              <w:pStyle w:val="1ff2"/>
              <w:spacing w:line="360" w:lineRule="auto"/>
              <w:rPr>
                <w:sz w:val="24"/>
                <w:szCs w:val="24"/>
              </w:rPr>
            </w:pPr>
            <w:r w:rsidRPr="00C15639">
              <w:rPr>
                <w:sz w:val="24"/>
                <w:szCs w:val="24"/>
              </w:rPr>
              <w:t>Выявление ЦМВ методом ПЦР (кровь, лаваж), определение</w:t>
            </w:r>
          </w:p>
          <w:p w14:paraId="46B3D2B6" w14:textId="77777777" w:rsidR="00987CCD" w:rsidRPr="00C15639" w:rsidRDefault="00987CCD" w:rsidP="002D3EBF">
            <w:pPr>
              <w:pStyle w:val="1ff2"/>
              <w:spacing w:line="360" w:lineRule="auto"/>
              <w:rPr>
                <w:sz w:val="24"/>
                <w:szCs w:val="24"/>
              </w:rPr>
            </w:pPr>
            <w:r w:rsidRPr="00C15639">
              <w:rPr>
                <w:sz w:val="24"/>
                <w:szCs w:val="24"/>
              </w:rPr>
              <w:t xml:space="preserve"> антител IgM и IgG в сыворотке</w:t>
            </w:r>
          </w:p>
        </w:tc>
      </w:tr>
      <w:tr w:rsidR="00987CCD" w:rsidRPr="00C15639" w14:paraId="1AC26F7E" w14:textId="77777777" w:rsidTr="002D3EBF">
        <w:trPr>
          <w:gridAfter w:val="43"/>
          <w:wAfter w:w="7898" w:type="dxa"/>
          <w:trHeight w:val="240"/>
        </w:trPr>
        <w:tc>
          <w:tcPr>
            <w:tcW w:w="1184" w:type="dxa"/>
            <w:gridSpan w:val="6"/>
          </w:tcPr>
          <w:p w14:paraId="625639A1" w14:textId="77777777" w:rsidR="00987CCD" w:rsidRPr="00C15639" w:rsidRDefault="00987CCD" w:rsidP="002D3EBF">
            <w:pPr>
              <w:pStyle w:val="1ff2"/>
              <w:spacing w:line="360" w:lineRule="auto"/>
              <w:rPr>
                <w:sz w:val="24"/>
                <w:szCs w:val="24"/>
              </w:rPr>
            </w:pPr>
          </w:p>
        </w:tc>
        <w:tc>
          <w:tcPr>
            <w:tcW w:w="443" w:type="dxa"/>
            <w:gridSpan w:val="4"/>
            <w:tcBorders>
              <w:left w:val="single" w:sz="6" w:space="0" w:color="auto"/>
            </w:tcBorders>
          </w:tcPr>
          <w:p w14:paraId="20EDBC5E" w14:textId="77777777" w:rsidR="00987CCD" w:rsidRPr="00C15639" w:rsidRDefault="00987CCD" w:rsidP="002D3EBF">
            <w:pPr>
              <w:pStyle w:val="1ff2"/>
              <w:spacing w:line="360" w:lineRule="auto"/>
              <w:rPr>
                <w:sz w:val="24"/>
                <w:szCs w:val="24"/>
              </w:rPr>
            </w:pPr>
          </w:p>
        </w:tc>
        <w:tc>
          <w:tcPr>
            <w:tcW w:w="425" w:type="dxa"/>
            <w:gridSpan w:val="3"/>
          </w:tcPr>
          <w:p w14:paraId="5B6024AF" w14:textId="77777777" w:rsidR="00987CCD" w:rsidRPr="00C15639" w:rsidRDefault="00987CCD" w:rsidP="002D3EBF">
            <w:pPr>
              <w:pStyle w:val="1ff2"/>
              <w:spacing w:line="360" w:lineRule="auto"/>
              <w:rPr>
                <w:sz w:val="24"/>
                <w:szCs w:val="24"/>
              </w:rPr>
            </w:pPr>
          </w:p>
        </w:tc>
        <w:tc>
          <w:tcPr>
            <w:tcW w:w="7233" w:type="dxa"/>
            <w:gridSpan w:val="48"/>
            <w:tcBorders>
              <w:right w:val="single" w:sz="6" w:space="0" w:color="auto"/>
            </w:tcBorders>
          </w:tcPr>
          <w:p w14:paraId="126C32CE" w14:textId="77777777" w:rsidR="00987CCD" w:rsidRPr="00C15639" w:rsidRDefault="00987CCD" w:rsidP="002D3EBF">
            <w:pPr>
              <w:pStyle w:val="1ff2"/>
              <w:spacing w:line="360" w:lineRule="auto"/>
              <w:rPr>
                <w:sz w:val="24"/>
                <w:szCs w:val="24"/>
              </w:rPr>
            </w:pPr>
          </w:p>
        </w:tc>
        <w:tc>
          <w:tcPr>
            <w:tcW w:w="1440" w:type="dxa"/>
            <w:gridSpan w:val="14"/>
            <w:tcBorders>
              <w:left w:val="nil"/>
            </w:tcBorders>
          </w:tcPr>
          <w:p w14:paraId="5BE5CB85" w14:textId="77777777" w:rsidR="00987CCD" w:rsidRPr="00C15639" w:rsidRDefault="00987CCD" w:rsidP="002D3EBF">
            <w:pPr>
              <w:pStyle w:val="1ff2"/>
              <w:spacing w:line="360" w:lineRule="auto"/>
              <w:rPr>
                <w:sz w:val="24"/>
                <w:szCs w:val="24"/>
              </w:rPr>
            </w:pPr>
          </w:p>
        </w:tc>
        <w:tc>
          <w:tcPr>
            <w:tcW w:w="1414" w:type="dxa"/>
            <w:gridSpan w:val="17"/>
          </w:tcPr>
          <w:p w14:paraId="19BDA07C" w14:textId="77777777" w:rsidR="00987CCD" w:rsidRPr="00C15639" w:rsidRDefault="00987CCD" w:rsidP="002D3EBF">
            <w:pPr>
              <w:rPr>
                <w:szCs w:val="24"/>
              </w:rPr>
            </w:pPr>
          </w:p>
        </w:tc>
      </w:tr>
      <w:tr w:rsidR="00987CCD" w:rsidRPr="00C15639" w14:paraId="07D8CC1F" w14:textId="77777777" w:rsidTr="002D3EBF">
        <w:trPr>
          <w:gridAfter w:val="17"/>
          <w:wAfter w:w="5165" w:type="dxa"/>
        </w:trPr>
        <w:tc>
          <w:tcPr>
            <w:tcW w:w="3044" w:type="dxa"/>
            <w:gridSpan w:val="18"/>
            <w:tcBorders>
              <w:top w:val="single" w:sz="6" w:space="0" w:color="auto"/>
              <w:left w:val="single" w:sz="6" w:space="0" w:color="auto"/>
              <w:bottom w:val="single" w:sz="6" w:space="0" w:color="auto"/>
              <w:right w:val="single" w:sz="6" w:space="0" w:color="auto"/>
            </w:tcBorders>
          </w:tcPr>
          <w:p w14:paraId="303C0253" w14:textId="77777777" w:rsidR="00987CCD" w:rsidRPr="00C15639" w:rsidRDefault="00987CCD" w:rsidP="002D3EBF">
            <w:pPr>
              <w:pStyle w:val="1ff2"/>
              <w:spacing w:line="360" w:lineRule="auto"/>
              <w:rPr>
                <w:sz w:val="24"/>
                <w:szCs w:val="24"/>
              </w:rPr>
            </w:pPr>
            <w:r w:rsidRPr="00C15639">
              <w:rPr>
                <w:sz w:val="24"/>
                <w:szCs w:val="24"/>
              </w:rPr>
              <w:t>Диагноз установлен</w:t>
            </w:r>
          </w:p>
        </w:tc>
        <w:tc>
          <w:tcPr>
            <w:tcW w:w="4496" w:type="dxa"/>
            <w:gridSpan w:val="27"/>
            <w:tcBorders>
              <w:left w:val="nil"/>
              <w:right w:val="single" w:sz="6" w:space="0" w:color="auto"/>
            </w:tcBorders>
          </w:tcPr>
          <w:p w14:paraId="093203EC" w14:textId="77777777" w:rsidR="00987CCD" w:rsidRPr="00C15639" w:rsidRDefault="00987CCD" w:rsidP="002D3EBF">
            <w:pPr>
              <w:pStyle w:val="1ff2"/>
              <w:spacing w:line="360" w:lineRule="auto"/>
              <w:jc w:val="center"/>
              <w:rPr>
                <w:sz w:val="24"/>
                <w:szCs w:val="24"/>
              </w:rPr>
            </w:pPr>
          </w:p>
        </w:tc>
        <w:tc>
          <w:tcPr>
            <w:tcW w:w="4279" w:type="dxa"/>
            <w:gridSpan w:val="42"/>
            <w:tcBorders>
              <w:top w:val="single" w:sz="6" w:space="0" w:color="auto"/>
              <w:left w:val="single" w:sz="6" w:space="0" w:color="auto"/>
              <w:bottom w:val="single" w:sz="6" w:space="0" w:color="auto"/>
              <w:right w:val="single" w:sz="6" w:space="0" w:color="auto"/>
            </w:tcBorders>
          </w:tcPr>
          <w:p w14:paraId="5ECD1913" w14:textId="77777777" w:rsidR="00987CCD" w:rsidRPr="00C15639" w:rsidRDefault="00987CCD" w:rsidP="002D3EBF">
            <w:pPr>
              <w:pStyle w:val="1ff2"/>
              <w:spacing w:line="360" w:lineRule="auto"/>
              <w:jc w:val="center"/>
              <w:rPr>
                <w:sz w:val="24"/>
                <w:szCs w:val="24"/>
              </w:rPr>
            </w:pPr>
            <w:r w:rsidRPr="00C15639">
              <w:rPr>
                <w:sz w:val="24"/>
                <w:szCs w:val="24"/>
              </w:rPr>
              <w:t>Диагноз не установлен</w:t>
            </w:r>
          </w:p>
        </w:tc>
        <w:tc>
          <w:tcPr>
            <w:tcW w:w="213" w:type="dxa"/>
            <w:gridSpan w:val="4"/>
          </w:tcPr>
          <w:p w14:paraId="7D47CB69" w14:textId="77777777" w:rsidR="00987CCD" w:rsidRPr="00C15639" w:rsidRDefault="00987CCD" w:rsidP="002D3EBF">
            <w:pPr>
              <w:pStyle w:val="1ff2"/>
              <w:spacing w:line="360" w:lineRule="auto"/>
              <w:rPr>
                <w:sz w:val="24"/>
                <w:szCs w:val="24"/>
              </w:rPr>
            </w:pPr>
          </w:p>
        </w:tc>
        <w:tc>
          <w:tcPr>
            <w:tcW w:w="1420" w:type="dxa"/>
            <w:gridSpan w:val="15"/>
          </w:tcPr>
          <w:p w14:paraId="46536F5C" w14:textId="77777777" w:rsidR="00987CCD" w:rsidRPr="00C15639" w:rsidRDefault="00987CCD" w:rsidP="002D3EBF">
            <w:pPr>
              <w:rPr>
                <w:szCs w:val="24"/>
              </w:rPr>
            </w:pPr>
          </w:p>
        </w:tc>
        <w:tc>
          <w:tcPr>
            <w:tcW w:w="1420" w:type="dxa"/>
            <w:gridSpan w:val="12"/>
          </w:tcPr>
          <w:p w14:paraId="09E3EBC6" w14:textId="77777777" w:rsidR="00987CCD" w:rsidRPr="00C15639" w:rsidRDefault="00987CCD" w:rsidP="002D3EBF">
            <w:pPr>
              <w:rPr>
                <w:szCs w:val="24"/>
              </w:rPr>
            </w:pPr>
          </w:p>
        </w:tc>
      </w:tr>
      <w:tr w:rsidR="00987CCD" w:rsidRPr="00C15639" w14:paraId="57413AF5" w14:textId="77777777" w:rsidTr="002D3EBF">
        <w:trPr>
          <w:gridAfter w:val="16"/>
          <w:wAfter w:w="5017" w:type="dxa"/>
        </w:trPr>
        <w:tc>
          <w:tcPr>
            <w:tcW w:w="1201" w:type="dxa"/>
            <w:gridSpan w:val="7"/>
            <w:tcBorders>
              <w:right w:val="single" w:sz="6" w:space="0" w:color="auto"/>
            </w:tcBorders>
          </w:tcPr>
          <w:p w14:paraId="231B75CA" w14:textId="77777777" w:rsidR="00987CCD" w:rsidRPr="00C15639" w:rsidRDefault="00987CCD" w:rsidP="002D3EBF">
            <w:pPr>
              <w:pStyle w:val="1ff2"/>
              <w:spacing w:line="360" w:lineRule="auto"/>
              <w:rPr>
                <w:sz w:val="24"/>
                <w:szCs w:val="24"/>
              </w:rPr>
            </w:pPr>
          </w:p>
        </w:tc>
        <w:tc>
          <w:tcPr>
            <w:tcW w:w="7655" w:type="dxa"/>
            <w:gridSpan w:val="52"/>
            <w:tcBorders>
              <w:left w:val="nil"/>
              <w:right w:val="single" w:sz="6" w:space="0" w:color="auto"/>
            </w:tcBorders>
          </w:tcPr>
          <w:p w14:paraId="6F828685" w14:textId="77777777" w:rsidR="00987CCD" w:rsidRPr="00C15639" w:rsidRDefault="00987CCD" w:rsidP="002D3EBF">
            <w:pPr>
              <w:pStyle w:val="1ff2"/>
              <w:spacing w:line="360" w:lineRule="auto"/>
              <w:jc w:val="center"/>
              <w:rPr>
                <w:sz w:val="24"/>
                <w:szCs w:val="24"/>
              </w:rPr>
            </w:pPr>
          </w:p>
        </w:tc>
        <w:tc>
          <w:tcPr>
            <w:tcW w:w="1902" w:type="dxa"/>
            <w:gridSpan w:val="18"/>
            <w:tcBorders>
              <w:left w:val="nil"/>
            </w:tcBorders>
          </w:tcPr>
          <w:p w14:paraId="7D6F88BC" w14:textId="77777777" w:rsidR="00987CCD" w:rsidRPr="00C15639" w:rsidRDefault="00987CCD" w:rsidP="002D3EBF">
            <w:pPr>
              <w:pStyle w:val="1ff2"/>
              <w:spacing w:line="360" w:lineRule="auto"/>
              <w:rPr>
                <w:sz w:val="24"/>
                <w:szCs w:val="24"/>
              </w:rPr>
            </w:pPr>
          </w:p>
        </w:tc>
        <w:tc>
          <w:tcPr>
            <w:tcW w:w="1422" w:type="dxa"/>
            <w:gridSpan w:val="17"/>
          </w:tcPr>
          <w:p w14:paraId="3ADD8E35" w14:textId="77777777" w:rsidR="00987CCD" w:rsidRPr="00C15639" w:rsidRDefault="00987CCD" w:rsidP="002D3EBF">
            <w:pPr>
              <w:rPr>
                <w:szCs w:val="24"/>
              </w:rPr>
            </w:pPr>
          </w:p>
        </w:tc>
        <w:tc>
          <w:tcPr>
            <w:tcW w:w="1420" w:type="dxa"/>
            <w:gridSpan w:val="15"/>
          </w:tcPr>
          <w:p w14:paraId="60A54F1C" w14:textId="77777777" w:rsidR="00987CCD" w:rsidRPr="00C15639" w:rsidRDefault="00987CCD" w:rsidP="002D3EBF">
            <w:pPr>
              <w:rPr>
                <w:szCs w:val="24"/>
              </w:rPr>
            </w:pPr>
          </w:p>
        </w:tc>
        <w:tc>
          <w:tcPr>
            <w:tcW w:w="1420" w:type="dxa"/>
            <w:gridSpan w:val="10"/>
          </w:tcPr>
          <w:p w14:paraId="40D8C66E" w14:textId="77777777" w:rsidR="00987CCD" w:rsidRPr="00C15639" w:rsidRDefault="00987CCD" w:rsidP="002D3EBF">
            <w:pPr>
              <w:rPr>
                <w:szCs w:val="24"/>
              </w:rPr>
            </w:pPr>
          </w:p>
        </w:tc>
      </w:tr>
      <w:tr w:rsidR="00987CCD" w:rsidRPr="00C15639" w14:paraId="514609D5" w14:textId="77777777" w:rsidTr="002D3EBF">
        <w:trPr>
          <w:gridAfter w:val="16"/>
          <w:wAfter w:w="5017" w:type="dxa"/>
        </w:trPr>
        <w:tc>
          <w:tcPr>
            <w:tcW w:w="3044" w:type="dxa"/>
            <w:gridSpan w:val="18"/>
            <w:tcBorders>
              <w:top w:val="single" w:sz="6" w:space="0" w:color="auto"/>
              <w:left w:val="single" w:sz="6" w:space="0" w:color="auto"/>
              <w:bottom w:val="single" w:sz="6" w:space="0" w:color="auto"/>
              <w:right w:val="single" w:sz="6" w:space="0" w:color="auto"/>
            </w:tcBorders>
          </w:tcPr>
          <w:p w14:paraId="7C7FB067" w14:textId="77777777" w:rsidR="00987CCD" w:rsidRPr="00C15639" w:rsidRDefault="00987CCD" w:rsidP="002D3EBF">
            <w:pPr>
              <w:pStyle w:val="1ff2"/>
              <w:spacing w:line="360" w:lineRule="auto"/>
              <w:jc w:val="center"/>
              <w:rPr>
                <w:sz w:val="24"/>
                <w:szCs w:val="24"/>
              </w:rPr>
            </w:pPr>
            <w:r w:rsidRPr="00C15639">
              <w:rPr>
                <w:sz w:val="24"/>
                <w:szCs w:val="24"/>
              </w:rPr>
              <w:t>Лечение 3-10 дней</w:t>
            </w:r>
          </w:p>
        </w:tc>
        <w:tc>
          <w:tcPr>
            <w:tcW w:w="5812" w:type="dxa"/>
            <w:gridSpan w:val="41"/>
            <w:tcBorders>
              <w:left w:val="nil"/>
              <w:right w:val="single" w:sz="6" w:space="0" w:color="auto"/>
            </w:tcBorders>
          </w:tcPr>
          <w:p w14:paraId="499F52BB" w14:textId="77777777" w:rsidR="00987CCD" w:rsidRPr="00C15639" w:rsidRDefault="00987CCD" w:rsidP="002D3EBF">
            <w:pPr>
              <w:pStyle w:val="1ff2"/>
              <w:spacing w:line="360" w:lineRule="auto"/>
              <w:jc w:val="center"/>
              <w:rPr>
                <w:sz w:val="24"/>
                <w:szCs w:val="24"/>
              </w:rPr>
            </w:pPr>
          </w:p>
        </w:tc>
        <w:tc>
          <w:tcPr>
            <w:tcW w:w="1902" w:type="dxa"/>
            <w:gridSpan w:val="18"/>
            <w:tcBorders>
              <w:left w:val="nil"/>
            </w:tcBorders>
          </w:tcPr>
          <w:p w14:paraId="0035BEC2" w14:textId="77777777" w:rsidR="00987CCD" w:rsidRPr="00C15639" w:rsidRDefault="00987CCD" w:rsidP="002D3EBF">
            <w:pPr>
              <w:pStyle w:val="1ff2"/>
              <w:spacing w:line="360" w:lineRule="auto"/>
              <w:rPr>
                <w:sz w:val="24"/>
                <w:szCs w:val="24"/>
              </w:rPr>
            </w:pPr>
          </w:p>
        </w:tc>
        <w:tc>
          <w:tcPr>
            <w:tcW w:w="1422" w:type="dxa"/>
            <w:gridSpan w:val="17"/>
          </w:tcPr>
          <w:p w14:paraId="28E3BE64" w14:textId="77777777" w:rsidR="00987CCD" w:rsidRPr="00C15639" w:rsidRDefault="00987CCD" w:rsidP="002D3EBF">
            <w:pPr>
              <w:rPr>
                <w:szCs w:val="24"/>
              </w:rPr>
            </w:pPr>
          </w:p>
        </w:tc>
        <w:tc>
          <w:tcPr>
            <w:tcW w:w="1420" w:type="dxa"/>
            <w:gridSpan w:val="15"/>
          </w:tcPr>
          <w:p w14:paraId="440BD8B9" w14:textId="77777777" w:rsidR="00987CCD" w:rsidRPr="00C15639" w:rsidRDefault="00987CCD" w:rsidP="002D3EBF">
            <w:pPr>
              <w:rPr>
                <w:szCs w:val="24"/>
              </w:rPr>
            </w:pPr>
          </w:p>
        </w:tc>
        <w:tc>
          <w:tcPr>
            <w:tcW w:w="1420" w:type="dxa"/>
            <w:gridSpan w:val="10"/>
          </w:tcPr>
          <w:p w14:paraId="158603A2" w14:textId="77777777" w:rsidR="00987CCD" w:rsidRPr="00C15639" w:rsidRDefault="00987CCD" w:rsidP="002D3EBF">
            <w:pPr>
              <w:rPr>
                <w:szCs w:val="24"/>
              </w:rPr>
            </w:pPr>
          </w:p>
        </w:tc>
      </w:tr>
      <w:tr w:rsidR="00987CCD" w:rsidRPr="00C15639" w14:paraId="6FE8F8FC" w14:textId="77777777" w:rsidTr="002D3EBF">
        <w:trPr>
          <w:gridAfter w:val="43"/>
          <w:wAfter w:w="7898" w:type="dxa"/>
        </w:trPr>
        <w:tc>
          <w:tcPr>
            <w:tcW w:w="1184" w:type="dxa"/>
            <w:gridSpan w:val="6"/>
          </w:tcPr>
          <w:p w14:paraId="06F42220" w14:textId="77777777" w:rsidR="00987CCD" w:rsidRPr="00C15639" w:rsidRDefault="00987CCD" w:rsidP="002D3EBF">
            <w:pPr>
              <w:pStyle w:val="1ff2"/>
              <w:spacing w:line="360" w:lineRule="auto"/>
              <w:rPr>
                <w:sz w:val="24"/>
                <w:szCs w:val="24"/>
              </w:rPr>
            </w:pPr>
          </w:p>
        </w:tc>
        <w:tc>
          <w:tcPr>
            <w:tcW w:w="1297" w:type="dxa"/>
            <w:gridSpan w:val="8"/>
            <w:tcBorders>
              <w:left w:val="single" w:sz="6" w:space="0" w:color="auto"/>
            </w:tcBorders>
          </w:tcPr>
          <w:p w14:paraId="5ECDCEC2" w14:textId="77777777" w:rsidR="00987CCD" w:rsidRPr="00C15639" w:rsidRDefault="00987CCD" w:rsidP="002D3EBF">
            <w:pPr>
              <w:pStyle w:val="1ff2"/>
              <w:spacing w:line="360" w:lineRule="auto"/>
              <w:rPr>
                <w:sz w:val="24"/>
                <w:szCs w:val="24"/>
              </w:rPr>
            </w:pPr>
          </w:p>
        </w:tc>
        <w:tc>
          <w:tcPr>
            <w:tcW w:w="1981" w:type="dxa"/>
            <w:gridSpan w:val="13"/>
            <w:tcBorders>
              <w:top w:val="single" w:sz="6" w:space="0" w:color="auto"/>
              <w:right w:val="single" w:sz="6" w:space="0" w:color="auto"/>
            </w:tcBorders>
          </w:tcPr>
          <w:p w14:paraId="1881DDF8" w14:textId="77777777" w:rsidR="00987CCD" w:rsidRPr="00C15639" w:rsidRDefault="00987CCD" w:rsidP="002D3EBF">
            <w:pPr>
              <w:pStyle w:val="1ff2"/>
              <w:spacing w:line="360" w:lineRule="auto"/>
              <w:rPr>
                <w:sz w:val="24"/>
                <w:szCs w:val="24"/>
              </w:rPr>
            </w:pPr>
          </w:p>
        </w:tc>
        <w:tc>
          <w:tcPr>
            <w:tcW w:w="4394" w:type="dxa"/>
            <w:gridSpan w:val="32"/>
            <w:tcBorders>
              <w:left w:val="nil"/>
            </w:tcBorders>
          </w:tcPr>
          <w:p w14:paraId="492D1F60" w14:textId="77777777" w:rsidR="00987CCD" w:rsidRPr="00C15639" w:rsidRDefault="00987CCD" w:rsidP="002D3EBF">
            <w:pPr>
              <w:pStyle w:val="1ff2"/>
              <w:spacing w:line="360" w:lineRule="auto"/>
              <w:rPr>
                <w:sz w:val="24"/>
                <w:szCs w:val="24"/>
              </w:rPr>
            </w:pPr>
          </w:p>
        </w:tc>
        <w:tc>
          <w:tcPr>
            <w:tcW w:w="1869" w:type="dxa"/>
            <w:gridSpan w:val="16"/>
            <w:tcBorders>
              <w:left w:val="single" w:sz="6" w:space="0" w:color="auto"/>
            </w:tcBorders>
          </w:tcPr>
          <w:p w14:paraId="63198D20" w14:textId="77777777" w:rsidR="00987CCD" w:rsidRPr="00C15639" w:rsidRDefault="00987CCD" w:rsidP="002D3EBF">
            <w:pPr>
              <w:pStyle w:val="1ff2"/>
              <w:spacing w:line="360" w:lineRule="auto"/>
              <w:rPr>
                <w:sz w:val="24"/>
                <w:szCs w:val="24"/>
              </w:rPr>
            </w:pPr>
          </w:p>
        </w:tc>
        <w:tc>
          <w:tcPr>
            <w:tcW w:w="1414" w:type="dxa"/>
            <w:gridSpan w:val="17"/>
          </w:tcPr>
          <w:p w14:paraId="6647EA00" w14:textId="77777777" w:rsidR="00987CCD" w:rsidRPr="00C15639" w:rsidRDefault="00987CCD" w:rsidP="002D3EBF">
            <w:pPr>
              <w:rPr>
                <w:szCs w:val="24"/>
              </w:rPr>
            </w:pPr>
          </w:p>
        </w:tc>
      </w:tr>
      <w:tr w:rsidR="00987CCD" w:rsidRPr="00C15639" w14:paraId="1599950B" w14:textId="77777777" w:rsidTr="002D3EBF">
        <w:trPr>
          <w:gridAfter w:val="26"/>
          <w:wAfter w:w="6437" w:type="dxa"/>
        </w:trPr>
        <w:tc>
          <w:tcPr>
            <w:tcW w:w="2619" w:type="dxa"/>
            <w:gridSpan w:val="16"/>
            <w:tcBorders>
              <w:top w:val="single" w:sz="6" w:space="0" w:color="auto"/>
              <w:left w:val="single" w:sz="6" w:space="0" w:color="auto"/>
              <w:bottom w:val="single" w:sz="6" w:space="0" w:color="auto"/>
              <w:right w:val="single" w:sz="6" w:space="0" w:color="auto"/>
            </w:tcBorders>
          </w:tcPr>
          <w:p w14:paraId="57A4C678" w14:textId="77777777" w:rsidR="00987CCD" w:rsidRPr="00C15639" w:rsidRDefault="00987CCD" w:rsidP="002D3EBF">
            <w:pPr>
              <w:pStyle w:val="1ff2"/>
              <w:spacing w:line="360" w:lineRule="auto"/>
              <w:rPr>
                <w:sz w:val="24"/>
                <w:szCs w:val="24"/>
              </w:rPr>
            </w:pPr>
            <w:r w:rsidRPr="00C15639">
              <w:rPr>
                <w:sz w:val="24"/>
                <w:szCs w:val="24"/>
              </w:rPr>
              <w:t>Лечение эффективно</w:t>
            </w:r>
          </w:p>
        </w:tc>
        <w:tc>
          <w:tcPr>
            <w:tcW w:w="425" w:type="dxa"/>
            <w:gridSpan w:val="2"/>
            <w:tcBorders>
              <w:left w:val="nil"/>
            </w:tcBorders>
          </w:tcPr>
          <w:p w14:paraId="675ECB39" w14:textId="77777777" w:rsidR="00987CCD" w:rsidRPr="00C15639" w:rsidRDefault="00987CCD" w:rsidP="002D3EBF">
            <w:pPr>
              <w:pStyle w:val="1ff2"/>
              <w:spacing w:line="360" w:lineRule="auto"/>
              <w:rPr>
                <w:sz w:val="24"/>
                <w:szCs w:val="24"/>
              </w:rPr>
            </w:pPr>
          </w:p>
        </w:tc>
        <w:tc>
          <w:tcPr>
            <w:tcW w:w="5327" w:type="dxa"/>
            <w:gridSpan w:val="36"/>
            <w:tcBorders>
              <w:top w:val="single" w:sz="6" w:space="0" w:color="auto"/>
              <w:left w:val="single" w:sz="6" w:space="0" w:color="auto"/>
              <w:bottom w:val="single" w:sz="6" w:space="0" w:color="auto"/>
              <w:right w:val="single" w:sz="6" w:space="0" w:color="auto"/>
            </w:tcBorders>
          </w:tcPr>
          <w:p w14:paraId="3AA73D8C" w14:textId="77777777" w:rsidR="00987CCD" w:rsidRPr="00C15639" w:rsidRDefault="00987CCD" w:rsidP="002D3EBF">
            <w:pPr>
              <w:pStyle w:val="1ff2"/>
              <w:spacing w:line="360" w:lineRule="auto"/>
              <w:jc w:val="center"/>
              <w:rPr>
                <w:sz w:val="24"/>
                <w:szCs w:val="24"/>
              </w:rPr>
            </w:pPr>
            <w:r w:rsidRPr="00C15639">
              <w:rPr>
                <w:sz w:val="24"/>
                <w:szCs w:val="24"/>
              </w:rPr>
              <w:t>Отсутствует или недостаточный эффект лечения</w:t>
            </w:r>
          </w:p>
        </w:tc>
        <w:tc>
          <w:tcPr>
            <w:tcW w:w="485" w:type="dxa"/>
            <w:gridSpan w:val="5"/>
            <w:tcBorders>
              <w:left w:val="nil"/>
            </w:tcBorders>
          </w:tcPr>
          <w:p w14:paraId="3CF0F6A8" w14:textId="77777777" w:rsidR="00987CCD" w:rsidRPr="00C15639" w:rsidRDefault="00987CCD" w:rsidP="002D3EBF">
            <w:pPr>
              <w:pStyle w:val="1ff2"/>
              <w:spacing w:line="360" w:lineRule="auto"/>
              <w:rPr>
                <w:sz w:val="24"/>
                <w:szCs w:val="24"/>
              </w:rPr>
            </w:pPr>
          </w:p>
        </w:tc>
        <w:tc>
          <w:tcPr>
            <w:tcW w:w="3324" w:type="dxa"/>
            <w:gridSpan w:val="35"/>
            <w:tcBorders>
              <w:left w:val="single" w:sz="6" w:space="0" w:color="auto"/>
            </w:tcBorders>
          </w:tcPr>
          <w:p w14:paraId="033359DC" w14:textId="77777777" w:rsidR="00987CCD" w:rsidRPr="00C15639" w:rsidRDefault="00987CCD" w:rsidP="002D3EBF">
            <w:pPr>
              <w:rPr>
                <w:szCs w:val="24"/>
              </w:rPr>
            </w:pPr>
          </w:p>
        </w:tc>
        <w:tc>
          <w:tcPr>
            <w:tcW w:w="1420" w:type="dxa"/>
            <w:gridSpan w:val="15"/>
          </w:tcPr>
          <w:p w14:paraId="640B03B1" w14:textId="77777777" w:rsidR="00987CCD" w:rsidRPr="00C15639" w:rsidRDefault="00987CCD" w:rsidP="002D3EBF">
            <w:pPr>
              <w:rPr>
                <w:szCs w:val="24"/>
              </w:rPr>
            </w:pPr>
          </w:p>
        </w:tc>
      </w:tr>
      <w:tr w:rsidR="00987CCD" w:rsidRPr="00C15639" w14:paraId="56E26CFC" w14:textId="77777777" w:rsidTr="002D3EBF">
        <w:trPr>
          <w:gridAfter w:val="43"/>
          <w:wAfter w:w="7898" w:type="dxa"/>
        </w:trPr>
        <w:tc>
          <w:tcPr>
            <w:tcW w:w="1184" w:type="dxa"/>
            <w:gridSpan w:val="6"/>
          </w:tcPr>
          <w:p w14:paraId="3FF77527" w14:textId="77777777" w:rsidR="00987CCD" w:rsidRPr="00C15639" w:rsidRDefault="00987CCD" w:rsidP="002D3EBF">
            <w:pPr>
              <w:pStyle w:val="1ff2"/>
              <w:spacing w:line="360" w:lineRule="auto"/>
              <w:rPr>
                <w:sz w:val="24"/>
                <w:szCs w:val="24"/>
              </w:rPr>
            </w:pPr>
          </w:p>
        </w:tc>
        <w:tc>
          <w:tcPr>
            <w:tcW w:w="1297" w:type="dxa"/>
            <w:gridSpan w:val="8"/>
          </w:tcPr>
          <w:p w14:paraId="13562ED0" w14:textId="77777777" w:rsidR="00987CCD" w:rsidRPr="00C15639" w:rsidRDefault="00987CCD" w:rsidP="002D3EBF">
            <w:pPr>
              <w:pStyle w:val="1ff2"/>
              <w:spacing w:line="360" w:lineRule="auto"/>
              <w:rPr>
                <w:sz w:val="24"/>
                <w:szCs w:val="24"/>
              </w:rPr>
            </w:pPr>
          </w:p>
        </w:tc>
        <w:tc>
          <w:tcPr>
            <w:tcW w:w="1046" w:type="dxa"/>
            <w:gridSpan w:val="10"/>
          </w:tcPr>
          <w:p w14:paraId="6C4EACA3" w14:textId="77777777" w:rsidR="00987CCD" w:rsidRPr="00C15639" w:rsidRDefault="00987CCD" w:rsidP="002D3EBF">
            <w:pPr>
              <w:pStyle w:val="1ff2"/>
              <w:spacing w:line="360" w:lineRule="auto"/>
              <w:rPr>
                <w:sz w:val="24"/>
                <w:szCs w:val="24"/>
              </w:rPr>
            </w:pPr>
          </w:p>
        </w:tc>
        <w:tc>
          <w:tcPr>
            <w:tcW w:w="3023" w:type="dxa"/>
            <w:gridSpan w:val="15"/>
            <w:tcBorders>
              <w:right w:val="single" w:sz="6" w:space="0" w:color="auto"/>
            </w:tcBorders>
          </w:tcPr>
          <w:p w14:paraId="2141E992" w14:textId="77777777" w:rsidR="00987CCD" w:rsidRPr="00C15639" w:rsidRDefault="00987CCD" w:rsidP="002D3EBF">
            <w:pPr>
              <w:pStyle w:val="1ff2"/>
              <w:spacing w:line="360" w:lineRule="auto"/>
              <w:rPr>
                <w:sz w:val="24"/>
                <w:szCs w:val="24"/>
              </w:rPr>
            </w:pPr>
          </w:p>
        </w:tc>
        <w:tc>
          <w:tcPr>
            <w:tcW w:w="2306" w:type="dxa"/>
            <w:gridSpan w:val="20"/>
            <w:tcBorders>
              <w:left w:val="nil"/>
              <w:right w:val="single" w:sz="6" w:space="0" w:color="auto"/>
            </w:tcBorders>
          </w:tcPr>
          <w:p w14:paraId="78AA3F5B" w14:textId="77777777" w:rsidR="00987CCD" w:rsidRPr="00C15639" w:rsidRDefault="00987CCD" w:rsidP="002D3EBF">
            <w:pPr>
              <w:pStyle w:val="1ff2"/>
              <w:spacing w:line="360" w:lineRule="auto"/>
              <w:rPr>
                <w:sz w:val="24"/>
                <w:szCs w:val="24"/>
              </w:rPr>
            </w:pPr>
          </w:p>
        </w:tc>
        <w:tc>
          <w:tcPr>
            <w:tcW w:w="3283" w:type="dxa"/>
            <w:gridSpan w:val="33"/>
            <w:tcBorders>
              <w:left w:val="nil"/>
            </w:tcBorders>
          </w:tcPr>
          <w:p w14:paraId="364D848A" w14:textId="77777777" w:rsidR="00987CCD" w:rsidRPr="00C15639" w:rsidRDefault="00987CCD" w:rsidP="002D3EBF">
            <w:pPr>
              <w:rPr>
                <w:szCs w:val="24"/>
              </w:rPr>
            </w:pPr>
          </w:p>
        </w:tc>
      </w:tr>
      <w:tr w:rsidR="00987CCD" w:rsidRPr="00C15639" w14:paraId="18071737" w14:textId="77777777" w:rsidTr="002D3EBF">
        <w:trPr>
          <w:gridAfter w:val="23"/>
          <w:wAfter w:w="6149" w:type="dxa"/>
        </w:trPr>
        <w:tc>
          <w:tcPr>
            <w:tcW w:w="3328" w:type="dxa"/>
            <w:gridSpan w:val="22"/>
          </w:tcPr>
          <w:p w14:paraId="477BEAFE" w14:textId="77777777" w:rsidR="00987CCD" w:rsidRPr="00C15639" w:rsidRDefault="00987CCD" w:rsidP="002D3EBF">
            <w:pPr>
              <w:pStyle w:val="1ff2"/>
              <w:spacing w:line="360" w:lineRule="auto"/>
              <w:rPr>
                <w:sz w:val="24"/>
                <w:szCs w:val="24"/>
              </w:rPr>
            </w:pPr>
          </w:p>
        </w:tc>
        <w:tc>
          <w:tcPr>
            <w:tcW w:w="6492" w:type="dxa"/>
            <w:gridSpan w:val="46"/>
            <w:tcBorders>
              <w:top w:val="single" w:sz="6" w:space="0" w:color="auto"/>
              <w:left w:val="single" w:sz="6" w:space="0" w:color="auto"/>
              <w:bottom w:val="single" w:sz="6" w:space="0" w:color="auto"/>
              <w:right w:val="single" w:sz="6" w:space="0" w:color="auto"/>
            </w:tcBorders>
          </w:tcPr>
          <w:p w14:paraId="77F2FE3E" w14:textId="77777777" w:rsidR="00987CCD" w:rsidRPr="00C15639" w:rsidRDefault="00987CCD" w:rsidP="002D3EBF">
            <w:pPr>
              <w:pStyle w:val="1ff2"/>
              <w:spacing w:line="360" w:lineRule="auto"/>
              <w:jc w:val="center"/>
              <w:rPr>
                <w:sz w:val="24"/>
                <w:szCs w:val="24"/>
              </w:rPr>
            </w:pPr>
            <w:r w:rsidRPr="00C15639">
              <w:rPr>
                <w:sz w:val="24"/>
                <w:szCs w:val="24"/>
              </w:rPr>
              <w:t xml:space="preserve">Биопсия легкого </w:t>
            </w:r>
          </w:p>
        </w:tc>
        <w:tc>
          <w:tcPr>
            <w:tcW w:w="171" w:type="dxa"/>
            <w:gridSpan w:val="3"/>
          </w:tcPr>
          <w:p w14:paraId="401086E9" w14:textId="77777777" w:rsidR="00987CCD" w:rsidRPr="00C15639" w:rsidRDefault="00987CCD" w:rsidP="002D3EBF">
            <w:pPr>
              <w:pStyle w:val="1ff2"/>
              <w:spacing w:line="360" w:lineRule="auto"/>
              <w:rPr>
                <w:sz w:val="24"/>
                <w:szCs w:val="24"/>
              </w:rPr>
            </w:pPr>
          </w:p>
        </w:tc>
        <w:tc>
          <w:tcPr>
            <w:tcW w:w="1061" w:type="dxa"/>
            <w:gridSpan w:val="10"/>
          </w:tcPr>
          <w:p w14:paraId="5514722F" w14:textId="77777777" w:rsidR="00987CCD" w:rsidRPr="00C15639" w:rsidRDefault="00987CCD" w:rsidP="002D3EBF">
            <w:pPr>
              <w:pStyle w:val="1ff2"/>
              <w:spacing w:line="360" w:lineRule="auto"/>
              <w:rPr>
                <w:sz w:val="24"/>
                <w:szCs w:val="24"/>
              </w:rPr>
            </w:pPr>
          </w:p>
        </w:tc>
        <w:tc>
          <w:tcPr>
            <w:tcW w:w="1418" w:type="dxa"/>
            <w:gridSpan w:val="18"/>
          </w:tcPr>
          <w:p w14:paraId="0C6D513D" w14:textId="77777777" w:rsidR="00987CCD" w:rsidRPr="00C15639" w:rsidRDefault="00987CCD" w:rsidP="002D3EBF">
            <w:pPr>
              <w:rPr>
                <w:szCs w:val="24"/>
              </w:rPr>
            </w:pPr>
          </w:p>
        </w:tc>
        <w:tc>
          <w:tcPr>
            <w:tcW w:w="1418" w:type="dxa"/>
            <w:gridSpan w:val="13"/>
          </w:tcPr>
          <w:p w14:paraId="58D254AB" w14:textId="77777777" w:rsidR="00987CCD" w:rsidRPr="00C15639" w:rsidRDefault="00987CCD" w:rsidP="002D3EBF">
            <w:pPr>
              <w:rPr>
                <w:szCs w:val="24"/>
              </w:rPr>
            </w:pPr>
          </w:p>
        </w:tc>
      </w:tr>
      <w:tr w:rsidR="00987CCD" w:rsidRPr="00C15639" w14:paraId="2B848FAC" w14:textId="77777777" w:rsidTr="002D3EBF">
        <w:trPr>
          <w:gridAfter w:val="40"/>
          <w:wAfter w:w="7775" w:type="dxa"/>
          <w:cantSplit/>
        </w:trPr>
        <w:tc>
          <w:tcPr>
            <w:tcW w:w="1064" w:type="dxa"/>
            <w:gridSpan w:val="5"/>
          </w:tcPr>
          <w:p w14:paraId="63124C74" w14:textId="77777777" w:rsidR="00987CCD" w:rsidRPr="00C15639" w:rsidRDefault="00987CCD" w:rsidP="002D3EBF">
            <w:pPr>
              <w:pStyle w:val="1ff2"/>
              <w:spacing w:line="360" w:lineRule="auto"/>
              <w:rPr>
                <w:sz w:val="24"/>
                <w:szCs w:val="24"/>
              </w:rPr>
            </w:pPr>
          </w:p>
        </w:tc>
        <w:tc>
          <w:tcPr>
            <w:tcW w:w="1701" w:type="dxa"/>
            <w:gridSpan w:val="12"/>
            <w:tcBorders>
              <w:top w:val="single" w:sz="6" w:space="0" w:color="auto"/>
              <w:left w:val="single" w:sz="6" w:space="0" w:color="auto"/>
            </w:tcBorders>
          </w:tcPr>
          <w:p w14:paraId="500BF62D" w14:textId="77777777" w:rsidR="00987CCD" w:rsidRPr="00C15639" w:rsidRDefault="00987CCD" w:rsidP="002D3EBF">
            <w:pPr>
              <w:pStyle w:val="1ff2"/>
              <w:spacing w:line="360" w:lineRule="auto"/>
              <w:rPr>
                <w:sz w:val="24"/>
                <w:szCs w:val="24"/>
              </w:rPr>
            </w:pPr>
          </w:p>
        </w:tc>
        <w:tc>
          <w:tcPr>
            <w:tcW w:w="2109" w:type="dxa"/>
            <w:gridSpan w:val="12"/>
            <w:tcBorders>
              <w:top w:val="single" w:sz="6" w:space="0" w:color="auto"/>
              <w:left w:val="single" w:sz="6" w:space="0" w:color="auto"/>
              <w:bottom w:val="single" w:sz="6" w:space="0" w:color="auto"/>
              <w:right w:val="single" w:sz="6" w:space="0" w:color="auto"/>
            </w:tcBorders>
          </w:tcPr>
          <w:p w14:paraId="75EFF5BC" w14:textId="77777777" w:rsidR="00987CCD" w:rsidRPr="00C15639" w:rsidRDefault="00987CCD" w:rsidP="002D3EBF">
            <w:pPr>
              <w:pStyle w:val="1ff2"/>
              <w:spacing w:line="360" w:lineRule="auto"/>
              <w:jc w:val="center"/>
              <w:rPr>
                <w:sz w:val="24"/>
                <w:szCs w:val="24"/>
              </w:rPr>
            </w:pPr>
          </w:p>
        </w:tc>
        <w:tc>
          <w:tcPr>
            <w:tcW w:w="2143" w:type="dxa"/>
            <w:gridSpan w:val="12"/>
            <w:tcBorders>
              <w:top w:val="single" w:sz="6" w:space="0" w:color="auto"/>
            </w:tcBorders>
          </w:tcPr>
          <w:p w14:paraId="11B321E3" w14:textId="77777777" w:rsidR="00987CCD" w:rsidRPr="00C15639" w:rsidRDefault="00987CCD" w:rsidP="002D3EBF">
            <w:pPr>
              <w:pStyle w:val="1ff2"/>
              <w:spacing w:line="360" w:lineRule="auto"/>
              <w:rPr>
                <w:sz w:val="24"/>
                <w:szCs w:val="24"/>
              </w:rPr>
            </w:pPr>
          </w:p>
        </w:tc>
        <w:tc>
          <w:tcPr>
            <w:tcW w:w="1699" w:type="dxa"/>
            <w:gridSpan w:val="15"/>
            <w:tcBorders>
              <w:top w:val="single" w:sz="6" w:space="0" w:color="auto"/>
              <w:left w:val="single" w:sz="6" w:space="0" w:color="auto"/>
              <w:right w:val="single" w:sz="6" w:space="0" w:color="auto"/>
            </w:tcBorders>
          </w:tcPr>
          <w:p w14:paraId="2027CD38" w14:textId="77777777" w:rsidR="00987CCD" w:rsidRPr="00C15639" w:rsidRDefault="00987CCD" w:rsidP="002D3EBF">
            <w:pPr>
              <w:pStyle w:val="1ff2"/>
              <w:spacing w:line="360" w:lineRule="auto"/>
              <w:rPr>
                <w:sz w:val="24"/>
                <w:szCs w:val="24"/>
              </w:rPr>
            </w:pPr>
          </w:p>
        </w:tc>
        <w:tc>
          <w:tcPr>
            <w:tcW w:w="3546" w:type="dxa"/>
            <w:gridSpan w:val="39"/>
            <w:tcBorders>
              <w:top w:val="single" w:sz="6" w:space="0" w:color="auto"/>
              <w:right w:val="single" w:sz="6" w:space="0" w:color="auto"/>
            </w:tcBorders>
          </w:tcPr>
          <w:p w14:paraId="31F8A952" w14:textId="77777777" w:rsidR="00987CCD" w:rsidRPr="00C15639" w:rsidRDefault="00987CCD" w:rsidP="002D3EBF">
            <w:pPr>
              <w:pStyle w:val="1ff2"/>
              <w:spacing w:line="360" w:lineRule="auto"/>
              <w:rPr>
                <w:sz w:val="24"/>
                <w:szCs w:val="24"/>
              </w:rPr>
            </w:pPr>
          </w:p>
        </w:tc>
      </w:tr>
      <w:tr w:rsidR="00987CCD" w:rsidRPr="00C15639" w14:paraId="01D330CB" w14:textId="77777777" w:rsidTr="002D3EBF">
        <w:trPr>
          <w:gridAfter w:val="1"/>
          <w:cantSplit/>
        </w:trPr>
        <w:tc>
          <w:tcPr>
            <w:tcW w:w="1347" w:type="dxa"/>
            <w:gridSpan w:val="8"/>
            <w:tcBorders>
              <w:top w:val="single" w:sz="6" w:space="0" w:color="auto"/>
              <w:left w:val="single" w:sz="6" w:space="0" w:color="auto"/>
              <w:bottom w:val="single" w:sz="6" w:space="0" w:color="auto"/>
              <w:right w:val="single" w:sz="6" w:space="0" w:color="auto"/>
            </w:tcBorders>
          </w:tcPr>
          <w:p w14:paraId="17888E02" w14:textId="77777777" w:rsidR="00987CCD" w:rsidRPr="00C15639" w:rsidRDefault="00987CCD" w:rsidP="002D3EBF">
            <w:pPr>
              <w:pStyle w:val="1ff2"/>
              <w:spacing w:line="360" w:lineRule="auto"/>
              <w:rPr>
                <w:sz w:val="24"/>
                <w:szCs w:val="24"/>
              </w:rPr>
            </w:pPr>
            <w:r w:rsidRPr="00C15639">
              <w:rPr>
                <w:sz w:val="24"/>
                <w:szCs w:val="24"/>
              </w:rPr>
              <w:t>Цитология отпечатков</w:t>
            </w:r>
          </w:p>
        </w:tc>
        <w:tc>
          <w:tcPr>
            <w:tcW w:w="1843" w:type="dxa"/>
            <w:gridSpan w:val="13"/>
            <w:tcBorders>
              <w:top w:val="single" w:sz="6" w:space="0" w:color="auto"/>
              <w:left w:val="single" w:sz="6" w:space="0" w:color="auto"/>
              <w:bottom w:val="single" w:sz="6" w:space="0" w:color="auto"/>
              <w:right w:val="single" w:sz="6" w:space="0" w:color="auto"/>
            </w:tcBorders>
          </w:tcPr>
          <w:p w14:paraId="6CBC9201" w14:textId="77777777" w:rsidR="00987CCD" w:rsidRPr="00C15639" w:rsidRDefault="00987CCD" w:rsidP="002D3EBF">
            <w:pPr>
              <w:pStyle w:val="1ff2"/>
              <w:spacing w:line="360" w:lineRule="auto"/>
              <w:jc w:val="center"/>
              <w:rPr>
                <w:sz w:val="24"/>
                <w:szCs w:val="24"/>
              </w:rPr>
            </w:pPr>
            <w:r w:rsidRPr="00C15639">
              <w:rPr>
                <w:sz w:val="24"/>
                <w:szCs w:val="24"/>
              </w:rPr>
              <w:t>Гистологическое исследование</w:t>
            </w:r>
          </w:p>
        </w:tc>
        <w:tc>
          <w:tcPr>
            <w:tcW w:w="3118" w:type="dxa"/>
            <w:gridSpan w:val="17"/>
            <w:tcBorders>
              <w:top w:val="single" w:sz="6" w:space="0" w:color="auto"/>
              <w:left w:val="single" w:sz="6" w:space="0" w:color="auto"/>
              <w:bottom w:val="single" w:sz="6" w:space="0" w:color="auto"/>
              <w:right w:val="single" w:sz="6" w:space="0" w:color="auto"/>
            </w:tcBorders>
          </w:tcPr>
          <w:p w14:paraId="193A21CF" w14:textId="77777777" w:rsidR="00987CCD" w:rsidRPr="00C15639" w:rsidRDefault="00987CCD" w:rsidP="002D3EBF">
            <w:pPr>
              <w:pStyle w:val="1ff2"/>
              <w:spacing w:line="360" w:lineRule="auto"/>
              <w:jc w:val="center"/>
              <w:rPr>
                <w:sz w:val="24"/>
                <w:szCs w:val="24"/>
              </w:rPr>
            </w:pPr>
            <w:r w:rsidRPr="00C15639">
              <w:rPr>
                <w:sz w:val="24"/>
                <w:szCs w:val="24"/>
              </w:rPr>
              <w:t>Бактериоскопия (окраски по Романовскому-Гимзе, Граму)</w:t>
            </w:r>
          </w:p>
        </w:tc>
        <w:tc>
          <w:tcPr>
            <w:tcW w:w="993" w:type="dxa"/>
            <w:gridSpan w:val="4"/>
            <w:tcBorders>
              <w:top w:val="single" w:sz="6" w:space="0" w:color="auto"/>
              <w:left w:val="single" w:sz="6" w:space="0" w:color="auto"/>
              <w:bottom w:val="single" w:sz="6" w:space="0" w:color="auto"/>
              <w:right w:val="single" w:sz="6" w:space="0" w:color="auto"/>
            </w:tcBorders>
          </w:tcPr>
          <w:p w14:paraId="662FB5F9" w14:textId="77777777" w:rsidR="00987CCD" w:rsidRPr="00C15639" w:rsidRDefault="00987CCD" w:rsidP="002D3EBF">
            <w:pPr>
              <w:pStyle w:val="1ff2"/>
              <w:spacing w:line="360" w:lineRule="auto"/>
              <w:jc w:val="center"/>
              <w:rPr>
                <w:sz w:val="24"/>
                <w:szCs w:val="24"/>
              </w:rPr>
            </w:pPr>
            <w:r w:rsidRPr="00C15639">
              <w:rPr>
                <w:sz w:val="24"/>
                <w:szCs w:val="24"/>
              </w:rPr>
              <w:t>Посев ткани</w:t>
            </w:r>
          </w:p>
        </w:tc>
        <w:tc>
          <w:tcPr>
            <w:tcW w:w="12736" w:type="dxa"/>
            <w:gridSpan w:val="92"/>
            <w:tcBorders>
              <w:top w:val="single" w:sz="6" w:space="0" w:color="auto"/>
              <w:left w:val="single" w:sz="6" w:space="0" w:color="auto"/>
              <w:bottom w:val="single" w:sz="6" w:space="0" w:color="auto"/>
              <w:right w:val="single" w:sz="6" w:space="0" w:color="auto"/>
            </w:tcBorders>
          </w:tcPr>
          <w:p w14:paraId="4F64FF00" w14:textId="77777777" w:rsidR="00987CCD" w:rsidRPr="00C15639" w:rsidRDefault="00987CCD" w:rsidP="002D3EBF">
            <w:pPr>
              <w:pStyle w:val="1ff2"/>
              <w:spacing w:line="360" w:lineRule="auto"/>
              <w:rPr>
                <w:sz w:val="24"/>
                <w:szCs w:val="24"/>
              </w:rPr>
            </w:pPr>
            <w:r w:rsidRPr="00C15639">
              <w:rPr>
                <w:sz w:val="24"/>
                <w:szCs w:val="24"/>
              </w:rPr>
              <w:t>Определение пневмоцист, ЦМВ, вируса Эпштейна-Барр</w:t>
            </w:r>
          </w:p>
          <w:p w14:paraId="70979244" w14:textId="77777777" w:rsidR="00987CCD" w:rsidRPr="00C15639" w:rsidRDefault="00987CCD" w:rsidP="002D3EBF">
            <w:pPr>
              <w:pStyle w:val="1ff2"/>
              <w:spacing w:line="360" w:lineRule="auto"/>
              <w:rPr>
                <w:sz w:val="24"/>
                <w:szCs w:val="24"/>
              </w:rPr>
            </w:pPr>
            <w:r w:rsidRPr="00C15639">
              <w:rPr>
                <w:sz w:val="24"/>
                <w:szCs w:val="24"/>
              </w:rPr>
              <w:t>Иммуногистохимическим методом</w:t>
            </w:r>
          </w:p>
        </w:tc>
      </w:tr>
    </w:tbl>
    <w:p w14:paraId="1E03996A" w14:textId="77777777" w:rsidR="00987CCD" w:rsidRPr="00C15639" w:rsidRDefault="00987CCD" w:rsidP="00987CCD">
      <w:pPr>
        <w:rPr>
          <w:szCs w:val="24"/>
        </w:rPr>
      </w:pPr>
      <w:r w:rsidRPr="00C15639">
        <w:rPr>
          <w:szCs w:val="24"/>
        </w:rPr>
        <w:t>СКТ — компьютерная томография; ПЦР — полимеразная цепная реакция; РИФ — реакция иммунофлюоресценции; ЦМВ — цитомегаловирус.</w:t>
      </w:r>
    </w:p>
    <w:p w14:paraId="0B213DCC" w14:textId="77777777" w:rsidR="00987CCD" w:rsidRDefault="00987CCD" w:rsidP="00987CCD">
      <w:pPr>
        <w:pStyle w:val="Number1"/>
        <w:spacing w:before="0"/>
        <w:rPr>
          <w:color w:val="auto"/>
          <w:szCs w:val="24"/>
        </w:rPr>
        <w:sectPr w:rsidR="00987CCD" w:rsidSect="00C15639">
          <w:pgSz w:w="16838" w:h="11906" w:orient="landscape"/>
          <w:pgMar w:top="850" w:right="1134" w:bottom="1701" w:left="1134" w:header="708" w:footer="708" w:gutter="0"/>
          <w:cols w:space="708"/>
          <w:docGrid w:linePitch="360"/>
        </w:sectPr>
      </w:pPr>
    </w:p>
    <w:p w14:paraId="0CD9C293" w14:textId="12A62637" w:rsidR="00A93FEC" w:rsidRPr="00A93FEC" w:rsidRDefault="000C0218" w:rsidP="00A93FEC">
      <w:pPr>
        <w:pStyle w:val="2"/>
      </w:pPr>
      <w:bookmarkStart w:id="86" w:name="_Toc65586417"/>
      <w:r w:rsidRPr="009E610C">
        <w:t>7.1</w:t>
      </w:r>
      <w:r>
        <w:t xml:space="preserve">5. </w:t>
      </w:r>
      <w:bookmarkStart w:id="87" w:name="_Toc64478740"/>
      <w:bookmarkStart w:id="88" w:name="_Toc535849612"/>
      <w:r w:rsidR="00A93FEC" w:rsidRPr="00F65F6F">
        <w:t>Диагностика и лечение почечной недостаточности в гематологии</w:t>
      </w:r>
      <w:bookmarkEnd w:id="86"/>
      <w:bookmarkEnd w:id="87"/>
    </w:p>
    <w:bookmarkEnd w:id="88"/>
    <w:p w14:paraId="3930BB2D" w14:textId="60880EF3" w:rsidR="00A93FEC" w:rsidRPr="00F65F6F" w:rsidRDefault="00A93FEC" w:rsidP="00A93FEC">
      <w:pPr>
        <w:ind w:firstLine="708"/>
        <w:rPr>
          <w:rFonts w:eastAsia="Times New Roman" w:cs="Times New Roman"/>
          <w:szCs w:val="24"/>
          <w:lang w:eastAsia="ru-RU"/>
        </w:rPr>
      </w:pPr>
      <w:r w:rsidRPr="00F65F6F">
        <w:rPr>
          <w:rFonts w:eastAsia="Times New Roman" w:cs="Times New Roman"/>
          <w:szCs w:val="24"/>
          <w:lang w:eastAsia="ru-RU"/>
        </w:rPr>
        <w:t>Поражения почек у гематологических пациентов имеют многофакторный характер, включающий течение основного заболевания, нефротоксичность проводимой терапии, а также развитие таких осложнений, как сепсис, нарушение водно-электролитного и кислотно-щелочного гомеостаза. Проявления нефрологической патологии  разнообразны</w:t>
      </w:r>
      <w:r>
        <w:rPr>
          <w:rFonts w:eastAsia="Times New Roman" w:cs="Times New Roman"/>
          <w:szCs w:val="24"/>
          <w:lang w:eastAsia="ru-RU"/>
        </w:rPr>
        <w:t xml:space="preserve"> </w:t>
      </w:r>
      <w:r w:rsidRPr="00F65F6F">
        <w:rPr>
          <w:rFonts w:eastAsia="Times New Roman" w:cs="Times New Roman"/>
          <w:szCs w:val="24"/>
          <w:lang w:eastAsia="ru-RU"/>
        </w:rPr>
        <w:t>и могут манифестировать на любом этапе течения гематологического заболевания: во время диагностики, наблюдения, в период проведения противоопухолевого лечения или после его завершения. Патогенетические механизмы и формы повреждения почек при заболеваниях системы крови также разнообразны и включают поражения, вызванные инфильтрацией опухолевыми клетками паренхимы почек, паранеопластические гломерулонефриты, сдавление увеличенными лимфатическими узлами мочевыводящих структур, отложение в структурах нефрона  моноклонального иммуноглобулина, его фрагментов или  амилоида, поражение сосудов, метаболические нарушения и пр. (таб.1)</w:t>
      </w:r>
      <w:r>
        <w:rPr>
          <w:rFonts w:eastAsia="Times New Roman" w:cs="Times New Roman"/>
          <w:szCs w:val="24"/>
          <w:lang w:eastAsia="ru-RU"/>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r w:rsidRPr="00F65F6F">
        <w:rPr>
          <w:rFonts w:eastAsia="Times New Roman" w:cs="Times New Roman"/>
          <w:szCs w:val="24"/>
          <w:lang w:eastAsia="ru-RU"/>
        </w:rPr>
        <w:t xml:space="preserve">. Кроме того, у гематологического пациента может иметься хроническая болезнь почек (ХБП) не опухолевого генеза (ХБП отмечается примерно у 15% населения). </w:t>
      </w:r>
    </w:p>
    <w:p w14:paraId="1D89811F" w14:textId="77777777" w:rsidR="00A93FEC" w:rsidRPr="00F65F6F" w:rsidRDefault="00A93FEC" w:rsidP="00A93FEC">
      <w:pPr>
        <w:rPr>
          <w:rFonts w:eastAsia="Times New Roman" w:cs="Times New Roman"/>
          <w:szCs w:val="24"/>
          <w:lang w:eastAsia="ru-RU"/>
        </w:rPr>
      </w:pPr>
    </w:p>
    <w:p w14:paraId="3F2B3896" w14:textId="4088858B" w:rsidR="00A93FEC" w:rsidRPr="00FB7761" w:rsidRDefault="00A93FEC" w:rsidP="00A93FEC">
      <w:pPr>
        <w:rPr>
          <w:rFonts w:eastAsia="Times New Roman" w:cs="Times New Roman"/>
          <w:szCs w:val="24"/>
          <w:lang w:eastAsia="ru-RU"/>
        </w:rPr>
      </w:pPr>
      <w:r w:rsidRPr="00F65F6F">
        <w:rPr>
          <w:rFonts w:eastAsia="Times New Roman" w:cs="Times New Roman"/>
          <w:szCs w:val="24"/>
          <w:lang w:eastAsia="ru-RU"/>
        </w:rPr>
        <w:t>Таблица 1. Этиопатогенетические механизмы поражения почек при гематологических заболеваниях и формы почечной патологии</w:t>
      </w:r>
      <w:r w:rsidRPr="00FB7761">
        <w:rPr>
          <w:rFonts w:eastAsia="Times New Roman" w:cs="Times New Roman"/>
          <w:szCs w:val="24"/>
          <w:lang w:eastAsia="ru-RU"/>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p>
    <w:tbl>
      <w:tblPr>
        <w:tblStyle w:val="aff9"/>
        <w:tblW w:w="0" w:type="auto"/>
        <w:tblInd w:w="675" w:type="dxa"/>
        <w:tblLook w:val="04A0" w:firstRow="1" w:lastRow="0" w:firstColumn="1" w:lastColumn="0" w:noHBand="0" w:noVBand="1"/>
      </w:tblPr>
      <w:tblGrid>
        <w:gridCol w:w="3969"/>
        <w:gridCol w:w="4393"/>
      </w:tblGrid>
      <w:tr w:rsidR="00A93FEC" w:rsidRPr="00F65F6F" w14:paraId="781BD812" w14:textId="77777777" w:rsidTr="002D3EBF">
        <w:trPr>
          <w:trHeight w:val="485"/>
        </w:trPr>
        <w:tc>
          <w:tcPr>
            <w:tcW w:w="3969" w:type="dxa"/>
          </w:tcPr>
          <w:p w14:paraId="7826A06A" w14:textId="77777777" w:rsidR="00A93FEC" w:rsidRPr="00F65F6F" w:rsidRDefault="00A93FEC" w:rsidP="00A07851">
            <w:pPr>
              <w:ind w:firstLine="0"/>
              <w:rPr>
                <w:rFonts w:eastAsia="Times New Roman" w:cs="Times New Roman"/>
                <w:szCs w:val="24"/>
                <w:lang w:eastAsia="ru-RU"/>
              </w:rPr>
            </w:pPr>
            <w:r w:rsidRPr="00F65F6F">
              <w:rPr>
                <w:rFonts w:eastAsia="Times New Roman" w:cs="Times New Roman"/>
                <w:szCs w:val="24"/>
                <w:lang w:eastAsia="ru-RU"/>
              </w:rPr>
              <w:t>Этиопатогенетические  механизмы</w:t>
            </w:r>
          </w:p>
        </w:tc>
        <w:tc>
          <w:tcPr>
            <w:tcW w:w="4393" w:type="dxa"/>
          </w:tcPr>
          <w:p w14:paraId="7CE4FF1C" w14:textId="77777777" w:rsidR="00A93FEC" w:rsidRPr="00F65F6F" w:rsidRDefault="00A93FEC" w:rsidP="00A07851">
            <w:pPr>
              <w:ind w:firstLine="0"/>
              <w:jc w:val="center"/>
              <w:rPr>
                <w:rFonts w:eastAsia="Times New Roman" w:cs="Times New Roman"/>
                <w:szCs w:val="24"/>
                <w:lang w:eastAsia="ru-RU"/>
              </w:rPr>
            </w:pPr>
            <w:r w:rsidRPr="00F65F6F">
              <w:rPr>
                <w:rFonts w:eastAsia="Times New Roman" w:cs="Times New Roman"/>
                <w:szCs w:val="24"/>
                <w:lang w:eastAsia="ru-RU"/>
              </w:rPr>
              <w:t>Формы почечной патологии</w:t>
            </w:r>
          </w:p>
        </w:tc>
      </w:tr>
      <w:tr w:rsidR="00A93FEC" w:rsidRPr="00F65F6F" w14:paraId="308FF78A" w14:textId="77777777" w:rsidTr="002D3EBF">
        <w:trPr>
          <w:trHeight w:val="936"/>
        </w:trPr>
        <w:tc>
          <w:tcPr>
            <w:tcW w:w="3969" w:type="dxa"/>
          </w:tcPr>
          <w:p w14:paraId="5F3D10F7" w14:textId="77777777" w:rsidR="00A93FEC" w:rsidRPr="00F65F6F" w:rsidRDefault="00A93FEC" w:rsidP="00A07851">
            <w:pPr>
              <w:ind w:firstLine="0"/>
              <w:rPr>
                <w:rFonts w:eastAsia="Times New Roman" w:cs="Times New Roman"/>
                <w:szCs w:val="24"/>
                <w:lang w:eastAsia="ru-RU"/>
              </w:rPr>
            </w:pPr>
            <w:r w:rsidRPr="00F65F6F">
              <w:rPr>
                <w:rFonts w:eastAsia="Times New Roman" w:cs="Times New Roman"/>
                <w:szCs w:val="24"/>
                <w:lang w:eastAsia="ru-RU"/>
              </w:rPr>
              <w:t xml:space="preserve">Поражения, вызванные инфильтрацией паренхимы почек </w:t>
            </w:r>
          </w:p>
        </w:tc>
        <w:tc>
          <w:tcPr>
            <w:tcW w:w="4393" w:type="dxa"/>
          </w:tcPr>
          <w:p w14:paraId="44C0B942"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Диффузная и очаговая  интерстициальная опухолевая инфильтрация</w:t>
            </w:r>
          </w:p>
        </w:tc>
      </w:tr>
      <w:tr w:rsidR="00A93FEC" w:rsidRPr="00F65F6F" w14:paraId="7529B3BF" w14:textId="77777777" w:rsidTr="002D3EBF">
        <w:tc>
          <w:tcPr>
            <w:tcW w:w="3969" w:type="dxa"/>
          </w:tcPr>
          <w:p w14:paraId="1E182574" w14:textId="77777777" w:rsidR="00A93FEC" w:rsidRPr="00F65F6F" w:rsidRDefault="00A93FEC" w:rsidP="00A07851">
            <w:pPr>
              <w:ind w:firstLine="0"/>
              <w:rPr>
                <w:rFonts w:eastAsia="Times New Roman" w:cs="Times New Roman"/>
                <w:szCs w:val="24"/>
                <w:lang w:eastAsia="ru-RU"/>
              </w:rPr>
            </w:pPr>
            <w:r w:rsidRPr="00F65F6F">
              <w:rPr>
                <w:rFonts w:eastAsia="Times New Roman" w:cs="Times New Roman"/>
                <w:szCs w:val="24"/>
                <w:lang w:eastAsia="ru-RU"/>
              </w:rPr>
              <w:t>Поражения, вызванные механическим  воздействием опухоли</w:t>
            </w:r>
          </w:p>
        </w:tc>
        <w:tc>
          <w:tcPr>
            <w:tcW w:w="4393" w:type="dxa"/>
          </w:tcPr>
          <w:p w14:paraId="1F618F16" w14:textId="77777777" w:rsidR="00A93FEC" w:rsidRPr="00F65F6F" w:rsidRDefault="00A93FEC" w:rsidP="00A07851">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Сдавление увеличенными лимфатическими узлами мочевыводящих</w:t>
            </w:r>
            <w:r w:rsidRPr="00F65F6F">
              <w:rPr>
                <w:rFonts w:eastAsia="Arial" w:cs="Times New Roman"/>
                <w:color w:val="000000" w:themeColor="text1"/>
                <w:kern w:val="1"/>
                <w:szCs w:val="24"/>
              </w:rPr>
              <w:t xml:space="preserve"> структур</w:t>
            </w:r>
          </w:p>
          <w:p w14:paraId="7CBAFE74" w14:textId="77777777" w:rsidR="00A93FEC" w:rsidRPr="00F65F6F" w:rsidRDefault="00A93FEC" w:rsidP="00A07851">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Сдавление почечных сосудов</w:t>
            </w:r>
          </w:p>
          <w:p w14:paraId="2CC0A293" w14:textId="77777777" w:rsidR="00A93FEC" w:rsidRPr="00F65F6F" w:rsidRDefault="00A93FEC" w:rsidP="00A07851">
            <w:pPr>
              <w:tabs>
                <w:tab w:val="left" w:pos="284"/>
                <w:tab w:val="left" w:pos="567"/>
              </w:tabs>
              <w:suppressAutoHyphens/>
              <w:ind w:left="720" w:firstLine="0"/>
              <w:contextualSpacing/>
              <w:rPr>
                <w:rFonts w:eastAsia="Arial" w:cs="Times New Roman"/>
                <w:kern w:val="1"/>
                <w:szCs w:val="24"/>
              </w:rPr>
            </w:pPr>
          </w:p>
        </w:tc>
      </w:tr>
      <w:tr w:rsidR="00A93FEC" w:rsidRPr="00F65F6F" w14:paraId="296A4567" w14:textId="77777777" w:rsidTr="002D3EBF">
        <w:tc>
          <w:tcPr>
            <w:tcW w:w="3969" w:type="dxa"/>
          </w:tcPr>
          <w:p w14:paraId="5BE19820" w14:textId="77777777" w:rsidR="00A93FEC" w:rsidRPr="00F65F6F" w:rsidRDefault="00A93FEC" w:rsidP="00A07851">
            <w:pPr>
              <w:ind w:firstLine="0"/>
              <w:rPr>
                <w:rFonts w:eastAsia="Times New Roman" w:cs="Times New Roman"/>
                <w:szCs w:val="24"/>
                <w:lang w:eastAsia="ru-RU"/>
              </w:rPr>
            </w:pPr>
            <w:r w:rsidRPr="00F65F6F">
              <w:rPr>
                <w:rFonts w:eastAsia="Times New Roman" w:cs="Times New Roman"/>
                <w:szCs w:val="24"/>
                <w:lang w:eastAsia="ru-RU"/>
              </w:rPr>
              <w:t>Опухолевая гломерулопатия</w:t>
            </w:r>
          </w:p>
        </w:tc>
        <w:tc>
          <w:tcPr>
            <w:tcW w:w="4393" w:type="dxa"/>
          </w:tcPr>
          <w:p w14:paraId="7895F9A2" w14:textId="77777777" w:rsidR="00A93FEC" w:rsidRPr="00F65F6F" w:rsidRDefault="00A93FEC" w:rsidP="00A07851">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 xml:space="preserve">Мезангиопролиферативный ГН  </w:t>
            </w:r>
          </w:p>
          <w:p w14:paraId="2C96BF47" w14:textId="77777777" w:rsidR="00A93FEC" w:rsidRPr="00F65F6F" w:rsidRDefault="00A93FEC" w:rsidP="00A07851">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Мезангиокапиллярный ГН</w:t>
            </w:r>
          </w:p>
          <w:p w14:paraId="2E34D159" w14:textId="77777777" w:rsidR="00A93FEC" w:rsidRPr="00F65F6F" w:rsidRDefault="00A93FEC" w:rsidP="00A07851">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Фибриллярный ГН</w:t>
            </w:r>
          </w:p>
          <w:p w14:paraId="3B5012E8" w14:textId="77777777" w:rsidR="00A93FEC" w:rsidRPr="00F65F6F" w:rsidRDefault="00A93FEC" w:rsidP="00A07851">
            <w:pPr>
              <w:tabs>
                <w:tab w:val="left" w:pos="284"/>
                <w:tab w:val="left" w:pos="567"/>
              </w:tabs>
              <w:suppressAutoHyphens/>
              <w:ind w:firstLine="0"/>
              <w:contextualSpacing/>
              <w:rPr>
                <w:rFonts w:eastAsia="Arial" w:cs="Times New Roman"/>
                <w:kern w:val="1"/>
                <w:szCs w:val="24"/>
              </w:rPr>
            </w:pPr>
            <w:r w:rsidRPr="00F65F6F">
              <w:rPr>
                <w:rFonts w:eastAsia="Arial" w:cs="Times New Roman"/>
                <w:kern w:val="1"/>
                <w:szCs w:val="24"/>
              </w:rPr>
              <w:t>Иммунотактоидный ГН</w:t>
            </w:r>
          </w:p>
          <w:p w14:paraId="09F22461" w14:textId="77777777" w:rsidR="00A93FEC" w:rsidRPr="00F65F6F" w:rsidRDefault="00A93FEC" w:rsidP="00A07851">
            <w:pPr>
              <w:tabs>
                <w:tab w:val="left" w:pos="284"/>
                <w:tab w:val="left" w:pos="567"/>
              </w:tabs>
              <w:suppressAutoHyphens/>
              <w:ind w:firstLine="0"/>
              <w:contextualSpacing/>
              <w:rPr>
                <w:rFonts w:eastAsia="Times New Roman" w:cs="Times New Roman"/>
                <w:szCs w:val="24"/>
                <w:lang w:eastAsia="ru-RU"/>
              </w:rPr>
            </w:pPr>
            <w:r w:rsidRPr="00F65F6F">
              <w:rPr>
                <w:rFonts w:eastAsia="Arial" w:cs="Times New Roman"/>
                <w:kern w:val="1"/>
                <w:szCs w:val="24"/>
              </w:rPr>
              <w:t>Гломерулопатии с минимальными изменениями</w:t>
            </w:r>
          </w:p>
        </w:tc>
      </w:tr>
      <w:tr w:rsidR="00A93FEC" w:rsidRPr="00F65F6F" w14:paraId="43AC6F55" w14:textId="77777777" w:rsidTr="002D3EBF">
        <w:tc>
          <w:tcPr>
            <w:tcW w:w="3969" w:type="dxa"/>
          </w:tcPr>
          <w:p w14:paraId="6CF541AE" w14:textId="77777777" w:rsidR="00A93FEC" w:rsidRPr="00F65F6F" w:rsidRDefault="00A93FEC" w:rsidP="00A07851">
            <w:pPr>
              <w:ind w:firstLine="0"/>
              <w:rPr>
                <w:rFonts w:eastAsia="Times New Roman" w:cs="Times New Roman"/>
                <w:szCs w:val="24"/>
                <w:lang w:eastAsia="ru-RU"/>
              </w:rPr>
            </w:pPr>
            <w:r w:rsidRPr="00F65F6F">
              <w:rPr>
                <w:rFonts w:eastAsia="Times New Roman" w:cs="Times New Roman"/>
                <w:szCs w:val="24"/>
                <w:lang w:eastAsia="ru-RU"/>
              </w:rPr>
              <w:t>Отложение моноклонального иммуноглобулина или его фрагментов  в структурах нефрона</w:t>
            </w:r>
          </w:p>
        </w:tc>
        <w:tc>
          <w:tcPr>
            <w:tcW w:w="4393" w:type="dxa"/>
          </w:tcPr>
          <w:p w14:paraId="17E59212"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Сast- нефропатия</w:t>
            </w:r>
          </w:p>
          <w:p w14:paraId="5D2178B4"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Амилоидоз</w:t>
            </w:r>
          </w:p>
          <w:p w14:paraId="68208C1F"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Болезнь депозитов легких и тяжелых цепей</w:t>
            </w:r>
          </w:p>
        </w:tc>
      </w:tr>
      <w:tr w:rsidR="00A93FEC" w:rsidRPr="00F65F6F" w14:paraId="3343D13B" w14:textId="77777777" w:rsidTr="002D3EBF">
        <w:tc>
          <w:tcPr>
            <w:tcW w:w="3969" w:type="dxa"/>
          </w:tcPr>
          <w:p w14:paraId="4937E333"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Поражение сосудов при различной гематологической патологии:</w:t>
            </w:r>
          </w:p>
          <w:p w14:paraId="0013F4C5"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Тромботическая микроангиопатия</w:t>
            </w:r>
          </w:p>
          <w:p w14:paraId="18A1E9DC"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Антифосфолипидный синдром</w:t>
            </w:r>
          </w:p>
          <w:p w14:paraId="16954A8F" w14:textId="77777777" w:rsidR="00A93FEC" w:rsidRPr="00F65F6F" w:rsidRDefault="00A93FEC" w:rsidP="00A07851">
            <w:pPr>
              <w:ind w:firstLine="0"/>
              <w:contextualSpacing/>
              <w:rPr>
                <w:rFonts w:eastAsia="Times New Roman" w:cs="Times New Roman"/>
                <w:szCs w:val="24"/>
                <w:lang w:eastAsia="ru-RU"/>
              </w:rPr>
            </w:pPr>
            <w:r w:rsidRPr="00F65F6F">
              <w:rPr>
                <w:rFonts w:eastAsia="Times New Roman" w:cs="Times New Roman"/>
                <w:szCs w:val="24"/>
                <w:lang w:eastAsia="ru-RU"/>
              </w:rPr>
              <w:t xml:space="preserve">Тромботическая тромбоцитопеническая пурпура </w:t>
            </w:r>
          </w:p>
          <w:p w14:paraId="785A0277" w14:textId="77777777" w:rsidR="00A93FEC" w:rsidRPr="00F65F6F" w:rsidRDefault="00A93FEC" w:rsidP="00A07851">
            <w:pPr>
              <w:ind w:firstLine="0"/>
              <w:contextualSpacing/>
              <w:rPr>
                <w:rFonts w:cs="Times New Roman"/>
                <w:szCs w:val="24"/>
              </w:rPr>
            </w:pPr>
            <w:r w:rsidRPr="00F65F6F">
              <w:rPr>
                <w:rFonts w:cs="Times New Roman"/>
                <w:szCs w:val="24"/>
              </w:rPr>
              <w:t>Пурпура  Шенлейна-Геноха</w:t>
            </w:r>
          </w:p>
          <w:p w14:paraId="301D97EB" w14:textId="77777777" w:rsidR="00A93FEC" w:rsidRPr="00F65F6F" w:rsidRDefault="00A93FEC" w:rsidP="00A07851">
            <w:pPr>
              <w:ind w:firstLine="0"/>
              <w:contextualSpacing/>
              <w:rPr>
                <w:rFonts w:cs="Times New Roman"/>
                <w:szCs w:val="24"/>
              </w:rPr>
            </w:pPr>
            <w:r w:rsidRPr="00F65F6F">
              <w:rPr>
                <w:rFonts w:eastAsia="Times New Roman" w:cs="Times New Roman"/>
                <w:szCs w:val="24"/>
                <w:lang w:eastAsia="ru-RU"/>
              </w:rPr>
              <w:t>Тромбоз почечных сосудов</w:t>
            </w:r>
          </w:p>
          <w:p w14:paraId="7A59F067" w14:textId="77777777" w:rsidR="00A93FEC" w:rsidRPr="00F65F6F" w:rsidRDefault="00A93FEC" w:rsidP="00A07851">
            <w:pPr>
              <w:ind w:firstLine="0"/>
              <w:contextualSpacing/>
              <w:rPr>
                <w:rFonts w:cs="Times New Roman"/>
                <w:szCs w:val="24"/>
              </w:rPr>
            </w:pPr>
            <w:r w:rsidRPr="00F65F6F">
              <w:rPr>
                <w:rFonts w:eastAsia="Times New Roman" w:cs="Times New Roman"/>
                <w:szCs w:val="24"/>
                <w:lang w:eastAsia="ru-RU"/>
              </w:rPr>
              <w:t>ДВС-синдром</w:t>
            </w:r>
          </w:p>
          <w:p w14:paraId="67689E0B" w14:textId="77777777" w:rsidR="00A93FEC" w:rsidRPr="00F65F6F" w:rsidRDefault="00A93FEC" w:rsidP="00A07851">
            <w:pPr>
              <w:ind w:firstLine="0"/>
              <w:contextualSpacing/>
              <w:rPr>
                <w:rFonts w:cs="Times New Roman"/>
                <w:szCs w:val="24"/>
              </w:rPr>
            </w:pPr>
            <w:r w:rsidRPr="00F65F6F">
              <w:rPr>
                <w:rFonts w:cs="Times New Roman"/>
                <w:szCs w:val="24"/>
              </w:rPr>
              <w:t>Радиационная нефропатия</w:t>
            </w:r>
          </w:p>
          <w:p w14:paraId="33840B4D" w14:textId="77777777" w:rsidR="00A93FEC" w:rsidRPr="00F65F6F" w:rsidRDefault="00A93FEC" w:rsidP="00A07851">
            <w:pPr>
              <w:ind w:firstLine="0"/>
              <w:contextualSpacing/>
              <w:rPr>
                <w:rFonts w:eastAsia="Times New Roman" w:cs="Times New Roman"/>
                <w:szCs w:val="24"/>
                <w:lang w:eastAsia="ru-RU"/>
              </w:rPr>
            </w:pPr>
            <w:r w:rsidRPr="00F65F6F">
              <w:rPr>
                <w:rFonts w:cs="Times New Roman"/>
                <w:szCs w:val="24"/>
              </w:rPr>
              <w:t>Болезнь Фабри</w:t>
            </w:r>
          </w:p>
        </w:tc>
        <w:tc>
          <w:tcPr>
            <w:tcW w:w="4393" w:type="dxa"/>
          </w:tcPr>
          <w:p w14:paraId="6BB253C0" w14:textId="77777777" w:rsidR="00A93FEC" w:rsidRPr="00F65F6F" w:rsidRDefault="00A93FEC" w:rsidP="00A07851">
            <w:pPr>
              <w:ind w:firstLine="0"/>
              <w:contextualSpacing/>
              <w:rPr>
                <w:rFonts w:cs="Times New Roman"/>
                <w:szCs w:val="24"/>
              </w:rPr>
            </w:pPr>
            <w:r w:rsidRPr="00F65F6F">
              <w:rPr>
                <w:rFonts w:cs="Times New Roman"/>
                <w:szCs w:val="24"/>
              </w:rPr>
              <w:t>Микроангиопатия, тромбоз сосудов почки</w:t>
            </w:r>
          </w:p>
        </w:tc>
      </w:tr>
      <w:tr w:rsidR="00A93FEC" w:rsidRPr="00F65F6F" w14:paraId="4EB5FB3B" w14:textId="77777777" w:rsidTr="002D3EBF">
        <w:tc>
          <w:tcPr>
            <w:tcW w:w="3969" w:type="dxa"/>
          </w:tcPr>
          <w:p w14:paraId="4BBE8E3D" w14:textId="77777777" w:rsidR="00A93FEC" w:rsidRPr="00F65F6F" w:rsidRDefault="00A93FEC" w:rsidP="00A07851">
            <w:pPr>
              <w:ind w:firstLine="0"/>
              <w:rPr>
                <w:rFonts w:eastAsia="Times New Roman" w:cs="Times New Roman"/>
                <w:szCs w:val="24"/>
                <w:lang w:eastAsia="ru-RU"/>
              </w:rPr>
            </w:pPr>
            <w:r w:rsidRPr="00F65F6F">
              <w:rPr>
                <w:rFonts w:eastAsia="Times New Roman" w:cs="Times New Roman"/>
                <w:szCs w:val="24"/>
                <w:lang w:eastAsia="ru-RU"/>
              </w:rPr>
              <w:t xml:space="preserve">Поражения, обусловленные метаболическими факторами при: </w:t>
            </w:r>
            <w:r w:rsidRPr="00F65F6F">
              <w:rPr>
                <w:rFonts w:cs="Times New Roman"/>
                <w:szCs w:val="24"/>
              </w:rPr>
              <w:t>Первичный и вторичный гемохроматоз                Нефрокальциноз, фосфорно-кальциевый литиаз                    Острый и хронический   цитолиз Гемолиз, миолиз         Гиперурикемия                  Сольтеряющая, гипокалиемическая почка</w:t>
            </w:r>
          </w:p>
        </w:tc>
        <w:tc>
          <w:tcPr>
            <w:tcW w:w="4393" w:type="dxa"/>
          </w:tcPr>
          <w:p w14:paraId="686390C6" w14:textId="77777777" w:rsidR="00A93FEC" w:rsidRPr="00642A7B" w:rsidRDefault="00A93FEC" w:rsidP="00A07851">
            <w:pPr>
              <w:ind w:firstLine="0"/>
              <w:contextualSpacing/>
              <w:rPr>
                <w:rFonts w:cs="Times New Roman"/>
                <w:szCs w:val="24"/>
              </w:rPr>
            </w:pPr>
            <w:r w:rsidRPr="00F65F6F">
              <w:rPr>
                <w:rFonts w:cs="Times New Roman"/>
                <w:szCs w:val="24"/>
              </w:rPr>
              <w:t xml:space="preserve">Смешанные </w:t>
            </w:r>
          </w:p>
        </w:tc>
      </w:tr>
    </w:tbl>
    <w:p w14:paraId="3673F794" w14:textId="77777777" w:rsidR="00A93FEC" w:rsidRDefault="00A93FEC" w:rsidP="00A93FEC">
      <w:pPr>
        <w:autoSpaceDE w:val="0"/>
        <w:contextualSpacing/>
        <w:rPr>
          <w:rFonts w:eastAsia="Times New Roman" w:cs="Times New Roman"/>
          <w:bCs/>
          <w:i/>
          <w:iCs/>
          <w:szCs w:val="24"/>
          <w:u w:val="single"/>
          <w:lang w:eastAsia="ru-RU"/>
        </w:rPr>
      </w:pPr>
    </w:p>
    <w:p w14:paraId="19EDA6E2" w14:textId="1231F6ED" w:rsidR="00A93FEC" w:rsidRPr="00DB270B" w:rsidRDefault="00A93FEC" w:rsidP="00A93FEC">
      <w:pPr>
        <w:autoSpaceDE w:val="0"/>
        <w:contextualSpacing/>
        <w:rPr>
          <w:rFonts w:cs="Times New Roman"/>
          <w:bCs/>
          <w:i/>
          <w:iCs/>
          <w:szCs w:val="24"/>
          <w:u w:val="single"/>
        </w:rPr>
      </w:pPr>
      <w:r w:rsidRPr="00DB270B">
        <w:rPr>
          <w:rFonts w:eastAsia="Times New Roman" w:cs="Times New Roman"/>
          <w:bCs/>
          <w:i/>
          <w:iCs/>
          <w:szCs w:val="24"/>
          <w:u w:val="single"/>
          <w:lang w:eastAsia="ru-RU"/>
        </w:rPr>
        <w:t>Основные синдромы с поражением почек при гематологических заболеваниях</w:t>
      </w:r>
      <w:r>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r w:rsidRPr="00DB270B">
        <w:rPr>
          <w:rFonts w:eastAsia="Times New Roman" w:cs="Times New Roman"/>
          <w:bCs/>
          <w:i/>
          <w:iCs/>
          <w:szCs w:val="24"/>
          <w:u w:val="single"/>
          <w:lang w:eastAsia="ru-RU"/>
        </w:rPr>
        <w:t xml:space="preserve">. </w:t>
      </w:r>
    </w:p>
    <w:p w14:paraId="4D27F5D5" w14:textId="77777777" w:rsidR="00A93FEC" w:rsidRPr="00F65F6F" w:rsidRDefault="00A93FEC" w:rsidP="00A93FEC">
      <w:pPr>
        <w:rPr>
          <w:rFonts w:eastAsia="Times New Roman" w:cs="Times New Roman"/>
          <w:szCs w:val="24"/>
          <w:lang w:eastAsia="ru-RU"/>
        </w:rPr>
      </w:pPr>
      <w:r w:rsidRPr="00DB270B">
        <w:rPr>
          <w:rFonts w:eastAsia="Times New Roman" w:cs="Times New Roman"/>
          <w:i/>
          <w:szCs w:val="24"/>
          <w:lang w:eastAsia="ru-RU"/>
        </w:rPr>
        <w:t>Синдром лизиса опухоли</w:t>
      </w:r>
      <w:r w:rsidRPr="00F65F6F">
        <w:rPr>
          <w:rFonts w:eastAsia="Times New Roman" w:cs="Times New Roman"/>
          <w:szCs w:val="24"/>
          <w:lang w:eastAsia="ru-RU"/>
        </w:rPr>
        <w:t xml:space="preserve"> сопровождается гиперфосфатемией, гиперкалиемией, гиперурикемией и/или гипокальциемией, что приводит к осаждению в почечных канальцах и паренхиме метаболитов нуклеиновых кислот, кристаллов мочевой кислоты и фосфата кальция с острой обструкцией мочевыводящих путей. Синдром лизиса опухоли развивается при спонтанной гибели опухолевых клеток или при их лизисе, индуцированном химиотерапией. Частота развития синдрома при неходжкинских лимфомах превышает 40%, а общая смертность при его развитии составляет от 0,9% до 17,5%.</w:t>
      </w:r>
    </w:p>
    <w:p w14:paraId="110EBC08" w14:textId="77777777" w:rsidR="00A93FEC" w:rsidRPr="00F65F6F" w:rsidRDefault="00A93FEC" w:rsidP="00A93FEC">
      <w:pPr>
        <w:rPr>
          <w:rFonts w:eastAsia="Times New Roman" w:cs="Times New Roman"/>
          <w:szCs w:val="24"/>
          <w:lang w:eastAsia="ru-RU"/>
        </w:rPr>
      </w:pPr>
      <w:r w:rsidRPr="00DB270B">
        <w:rPr>
          <w:rFonts w:eastAsia="Times New Roman" w:cs="Times New Roman"/>
          <w:i/>
          <w:szCs w:val="24"/>
          <w:lang w:eastAsia="ru-RU"/>
        </w:rPr>
        <w:t>Синдром Фанкони</w:t>
      </w:r>
      <w:r w:rsidRPr="00DB270B">
        <w:rPr>
          <w:rFonts w:eastAsia="Times New Roman" w:cs="Times New Roman"/>
          <w:szCs w:val="24"/>
          <w:lang w:eastAsia="ru-RU"/>
        </w:rPr>
        <w:t xml:space="preserve"> характеризуется нарушением функции проксимальных канальцев</w:t>
      </w:r>
      <w:r w:rsidRPr="00F65F6F">
        <w:rPr>
          <w:rFonts w:eastAsia="Times New Roman" w:cs="Times New Roman"/>
          <w:szCs w:val="24"/>
          <w:lang w:eastAsia="ru-RU"/>
        </w:rPr>
        <w:t xml:space="preserve"> и развитием тубулярного ацидоза, аминоацидурии, глюкозурии, фосфатурии, канальцевой протеинурии, гипокалиемии, гипоурикемии, полиурии с развитием дегидратации и почечной недостаточности разной степени выраженности. При морфологическом исследовании выявляются кристаллические (игольчатой формы) фибриллоподобные включения в эпителии проксимальных канальцев и тубулярная атрофия.</w:t>
      </w:r>
    </w:p>
    <w:p w14:paraId="7D50359A" w14:textId="77777777" w:rsidR="00A93FEC" w:rsidRPr="00F65F6F" w:rsidRDefault="00A93FEC" w:rsidP="00A93FEC">
      <w:pPr>
        <w:rPr>
          <w:rFonts w:eastAsia="Times New Roman" w:cs="Times New Roman"/>
          <w:szCs w:val="24"/>
          <w:lang w:eastAsia="ru-RU"/>
        </w:rPr>
      </w:pPr>
      <w:r w:rsidRPr="00DB270B">
        <w:rPr>
          <w:rFonts w:eastAsia="Times New Roman" w:cs="Times New Roman"/>
          <w:i/>
          <w:szCs w:val="24"/>
          <w:lang w:eastAsia="ru-RU"/>
        </w:rPr>
        <w:t>Гиперкальциемия</w:t>
      </w:r>
      <w:r w:rsidRPr="00DB270B">
        <w:rPr>
          <w:rFonts w:eastAsia="Times New Roman" w:cs="Times New Roman"/>
          <w:szCs w:val="24"/>
          <w:lang w:eastAsia="ru-RU"/>
        </w:rPr>
        <w:t xml:space="preserve"> развивается в результате остеолизиса и подавления функции</w:t>
      </w:r>
      <w:r w:rsidRPr="00F65F6F">
        <w:rPr>
          <w:rFonts w:eastAsia="Times New Roman" w:cs="Times New Roman"/>
          <w:szCs w:val="24"/>
          <w:lang w:eastAsia="ru-RU"/>
        </w:rPr>
        <w:t xml:space="preserve"> остеобластов под воздействием секретируемых опухолевыми клетками паратгормоноподобного белка (РТН-fP) или активной формы витамина D — 1, 25-дигитроокси-холекальциферола, которые стимулируют резорбцию костной ткани и/или реабсорбцию кальция в собирательных трубочках нефрона с развитием гиперкальцийурии. Поступление в сосудистое русло ионов кальция в количестве, значительно превышающем экскреторные возможности почек, приводит к снижению почечного плазмотока и развитию ОПП. </w:t>
      </w:r>
    </w:p>
    <w:p w14:paraId="092545B7" w14:textId="77777777" w:rsidR="00A93FEC" w:rsidRDefault="00A93FEC" w:rsidP="00A93FEC">
      <w:pPr>
        <w:rPr>
          <w:rFonts w:eastAsia="Times New Roman" w:cs="Times New Roman"/>
          <w:szCs w:val="24"/>
          <w:lang w:eastAsia="ru-RU"/>
        </w:rPr>
      </w:pPr>
      <w:r w:rsidRPr="00DB270B">
        <w:rPr>
          <w:rFonts w:eastAsia="Times New Roman" w:cs="Times New Roman"/>
          <w:i/>
          <w:szCs w:val="24"/>
          <w:lang w:eastAsia="ru-RU"/>
        </w:rPr>
        <w:t>Тромботическая микроангиопатия</w:t>
      </w:r>
      <w:r w:rsidRPr="00DB270B">
        <w:rPr>
          <w:rFonts w:eastAsia="Times New Roman" w:cs="Times New Roman"/>
          <w:szCs w:val="24"/>
          <w:lang w:eastAsia="ru-RU"/>
        </w:rPr>
        <w:t xml:space="preserve"> (ТМА) патогенетически объединяет</w:t>
      </w:r>
      <w:r w:rsidRPr="00F65F6F">
        <w:rPr>
          <w:rFonts w:eastAsia="Times New Roman" w:cs="Times New Roman"/>
          <w:szCs w:val="24"/>
          <w:lang w:eastAsia="ru-RU"/>
        </w:rPr>
        <w:t xml:space="preserve"> тромботическую тромбоцитопеническую пурпуру (ТТП), гемолитико-уремический синдром (ГУС), характеризуется сочетанием гемолитической анемии, тромбоцитопении и полиорганной патологией. Клинически наблюдается тяжелая артериальная гипертензия, протеинурия и гематурия различной степени выраженности, прогрессирующим ухудшением функции почек. </w:t>
      </w:r>
      <w:r w:rsidRPr="00F65F6F">
        <w:rPr>
          <w:rFonts w:eastAsia="Times New Roman" w:cs="Times New Roman"/>
          <w:color w:val="000000"/>
          <w:szCs w:val="24"/>
          <w:lang w:eastAsia="ru-RU"/>
        </w:rPr>
        <w:t xml:space="preserve">В патогенезе ГУС центральную роль играет первичное поражение эндотелия, активация эндотелина – 1 и цитокинов, что вызывает фокальную ишемию коркового слоя почек, стимуляцию   адгезии клеток и тромбообразование. </w:t>
      </w:r>
      <w:r w:rsidRPr="00F65F6F">
        <w:rPr>
          <w:rFonts w:eastAsia="Times New Roman" w:cs="Times New Roman"/>
          <w:szCs w:val="24"/>
          <w:lang w:eastAsia="ru-RU"/>
        </w:rPr>
        <w:t xml:space="preserve">В основе генеза гемолиза лежит механическое разрушение эритроцитов при прохождении их по измененной капиллярной сети, из–за их структурной неполноценности, обусловленной активацией перекисного окисления липидов клеточных мембран, приводящей к ухудшению деформируемости эритроцитов и снижению их устойчивости к механическому повреждению. Тромбоцитопения при ГУС обусловлена, как возросшим потреблением тромбоцитов, так и сокращением периода их жизни. ТТП обусловлена   дефицитом металлопротеазы </w:t>
      </w:r>
      <w:r w:rsidRPr="00F65F6F">
        <w:rPr>
          <w:rFonts w:eastAsia="Times New Roman" w:cs="Times New Roman"/>
          <w:szCs w:val="24"/>
          <w:lang w:val="en-US" w:eastAsia="ru-RU"/>
        </w:rPr>
        <w:t>ADAMTS</w:t>
      </w:r>
      <w:r w:rsidRPr="00F65F6F">
        <w:rPr>
          <w:rFonts w:eastAsia="Times New Roman" w:cs="Times New Roman"/>
          <w:szCs w:val="24"/>
          <w:lang w:eastAsia="ru-RU"/>
        </w:rPr>
        <w:t xml:space="preserve">-13, способной расщеплять крупные мультимеры фактора Виллебранда. Нерасщепленные мультимеры способствуют диссеминированной внутрисосудистой агрегации тромбоцитов. </w:t>
      </w:r>
    </w:p>
    <w:p w14:paraId="75F03F31" w14:textId="77777777" w:rsidR="00A93FEC" w:rsidRPr="00F65F6F" w:rsidRDefault="00A93FEC" w:rsidP="00A93FEC">
      <w:pPr>
        <w:rPr>
          <w:rFonts w:eastAsia="Times New Roman" w:cs="Times New Roman"/>
          <w:szCs w:val="24"/>
          <w:lang w:eastAsia="ru-RU"/>
        </w:rPr>
      </w:pPr>
    </w:p>
    <w:p w14:paraId="1CB5201B" w14:textId="013753E3" w:rsidR="00A93FEC" w:rsidRPr="006B722A" w:rsidRDefault="00A93FEC" w:rsidP="00A93FEC">
      <w:pPr>
        <w:pStyle w:val="afe"/>
        <w:ind w:left="786" w:firstLine="0"/>
        <w:rPr>
          <w:rFonts w:cs="Times New Roman"/>
          <w:bCs/>
          <w:i/>
          <w:iCs/>
          <w:szCs w:val="24"/>
          <w:u w:val="single"/>
        </w:rPr>
      </w:pPr>
      <w:r w:rsidRPr="006B722A">
        <w:rPr>
          <w:rFonts w:cs="Times New Roman"/>
          <w:bCs/>
          <w:i/>
          <w:iCs/>
          <w:szCs w:val="24"/>
          <w:u w:val="single"/>
        </w:rPr>
        <w:t>Диагностика острого повреждения почек и хронической болезни почек</w:t>
      </w:r>
      <w:r>
        <w:rPr>
          <w:rFonts w:cs="Times New Roman"/>
          <w:bCs/>
          <w:i/>
          <w:iCs/>
          <w:szCs w:val="24"/>
          <w:u w:val="single"/>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r w:rsidRPr="006B722A">
        <w:rPr>
          <w:rFonts w:cs="Times New Roman"/>
          <w:bCs/>
          <w:i/>
          <w:iCs/>
          <w:szCs w:val="24"/>
          <w:u w:val="single"/>
        </w:rPr>
        <w:t>.</w:t>
      </w:r>
    </w:p>
    <w:p w14:paraId="6B9D7576" w14:textId="77777777" w:rsidR="00A93FEC" w:rsidRPr="009332DB" w:rsidRDefault="00A93FEC" w:rsidP="00A93FEC">
      <w:pPr>
        <w:contextualSpacing/>
        <w:rPr>
          <w:rFonts w:cs="Times New Roman"/>
          <w:szCs w:val="24"/>
        </w:rPr>
      </w:pPr>
      <w:r w:rsidRPr="00F65F6F">
        <w:rPr>
          <w:rFonts w:cs="Times New Roman"/>
          <w:szCs w:val="24"/>
        </w:rPr>
        <w:t>Острое повреждение почек (ОПП)</w:t>
      </w:r>
      <w:r w:rsidRPr="00F65F6F">
        <w:rPr>
          <w:rFonts w:cs="Times New Roman"/>
          <w:i/>
          <w:szCs w:val="24"/>
        </w:rPr>
        <w:t xml:space="preserve"> – </w:t>
      </w:r>
      <w:r w:rsidRPr="00F65F6F">
        <w:rPr>
          <w:rFonts w:cs="Times New Roman"/>
          <w:szCs w:val="24"/>
        </w:rPr>
        <w:t xml:space="preserve">внезапное и устойчивое снижение гломерулярной фильтрации или объема мочи или того и другого вместе, </w:t>
      </w:r>
      <w:r w:rsidRPr="009332DB">
        <w:rPr>
          <w:rFonts w:cs="Times New Roman"/>
          <w:szCs w:val="24"/>
        </w:rPr>
        <w:t>сопровождающееся изменениями гомеостаза (таб.2).</w:t>
      </w:r>
    </w:p>
    <w:p w14:paraId="12B01EEA" w14:textId="77777777" w:rsidR="00A93FEC" w:rsidRPr="009332DB" w:rsidRDefault="00A93FEC" w:rsidP="00A93FEC">
      <w:pPr>
        <w:contextualSpacing/>
        <w:rPr>
          <w:rFonts w:cs="Times New Roman"/>
          <w:szCs w:val="24"/>
        </w:rPr>
      </w:pPr>
      <w:r w:rsidRPr="009332DB">
        <w:rPr>
          <w:rFonts w:cs="Times New Roman"/>
          <w:szCs w:val="24"/>
        </w:rPr>
        <w:t>Для диагностики ОПП достаточно наличия одного из трех следующих критериев:</w:t>
      </w:r>
    </w:p>
    <w:p w14:paraId="099EB1FB" w14:textId="77777777" w:rsidR="00A93FEC" w:rsidRPr="009332DB" w:rsidRDefault="00A93FEC" w:rsidP="00A93FEC">
      <w:pPr>
        <w:pStyle w:val="afe"/>
        <w:numPr>
          <w:ilvl w:val="0"/>
          <w:numId w:val="90"/>
        </w:numPr>
        <w:rPr>
          <w:rFonts w:cs="Times New Roman"/>
          <w:szCs w:val="24"/>
        </w:rPr>
      </w:pPr>
      <w:r w:rsidRPr="009332DB">
        <w:rPr>
          <w:rFonts w:cs="Times New Roman"/>
          <w:szCs w:val="24"/>
        </w:rPr>
        <w:t>повышение креатинина в сыворотке крови более чем на 26,5 мкмоль/л в течение 48 часов;</w:t>
      </w:r>
    </w:p>
    <w:p w14:paraId="281E9BCA" w14:textId="77777777" w:rsidR="00A93FEC" w:rsidRPr="009332DB" w:rsidRDefault="00A93FEC" w:rsidP="00A93FEC">
      <w:pPr>
        <w:pStyle w:val="afe"/>
        <w:numPr>
          <w:ilvl w:val="0"/>
          <w:numId w:val="90"/>
        </w:numPr>
        <w:rPr>
          <w:rFonts w:cs="Times New Roman"/>
          <w:szCs w:val="24"/>
        </w:rPr>
      </w:pPr>
      <w:r w:rsidRPr="009332DB">
        <w:rPr>
          <w:rFonts w:cs="Times New Roman"/>
          <w:szCs w:val="24"/>
        </w:rPr>
        <w:t>повышение креатинина крови не менее чем в 1,5 раза в течение 7 дней;</w:t>
      </w:r>
    </w:p>
    <w:p w14:paraId="394B514D" w14:textId="77777777" w:rsidR="00A93FEC" w:rsidRPr="009332DB" w:rsidRDefault="00A93FEC" w:rsidP="00A93FEC">
      <w:pPr>
        <w:pStyle w:val="afe"/>
        <w:numPr>
          <w:ilvl w:val="0"/>
          <w:numId w:val="90"/>
        </w:numPr>
        <w:rPr>
          <w:rFonts w:cs="Times New Roman"/>
          <w:szCs w:val="24"/>
        </w:rPr>
      </w:pPr>
      <w:r w:rsidRPr="009332DB">
        <w:rPr>
          <w:rFonts w:cs="Times New Roman"/>
          <w:szCs w:val="24"/>
        </w:rPr>
        <w:t>диурез менее 0,5 мл/кг/час за 6 часов (при условии нормоволемии).</w:t>
      </w:r>
    </w:p>
    <w:p w14:paraId="197AC44D" w14:textId="77777777" w:rsidR="00A93FEC" w:rsidRPr="009332DB" w:rsidRDefault="00A93FEC" w:rsidP="00A93FEC">
      <w:pPr>
        <w:ind w:left="360"/>
        <w:contextualSpacing/>
        <w:rPr>
          <w:rFonts w:cs="Times New Roman"/>
          <w:szCs w:val="24"/>
        </w:rPr>
      </w:pPr>
    </w:p>
    <w:p w14:paraId="15C982D6" w14:textId="77777777" w:rsidR="00A93FEC" w:rsidRPr="00F65F6F" w:rsidRDefault="00A93FEC" w:rsidP="00A93FEC">
      <w:pPr>
        <w:ind w:firstLine="708"/>
        <w:contextualSpacing/>
        <w:rPr>
          <w:rFonts w:cs="Times New Roman"/>
          <w:szCs w:val="24"/>
        </w:rPr>
      </w:pPr>
      <w:r w:rsidRPr="009332DB">
        <w:rPr>
          <w:rFonts w:cs="Times New Roman"/>
          <w:szCs w:val="24"/>
        </w:rPr>
        <w:t>Таблица 2. Стадии острого повреждения почек (KDIGO, 2012)</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5288"/>
        <w:gridCol w:w="2409"/>
      </w:tblGrid>
      <w:tr w:rsidR="00A93FEC" w:rsidRPr="00F65F6F" w14:paraId="7D5D7DCC" w14:textId="77777777" w:rsidTr="002D3EBF">
        <w:tc>
          <w:tcPr>
            <w:tcW w:w="8646" w:type="dxa"/>
            <w:gridSpan w:val="3"/>
            <w:tcBorders>
              <w:top w:val="single" w:sz="4" w:space="0" w:color="auto"/>
              <w:left w:val="single" w:sz="4" w:space="0" w:color="auto"/>
              <w:bottom w:val="single" w:sz="4" w:space="0" w:color="auto"/>
              <w:right w:val="single" w:sz="4" w:space="0" w:color="auto"/>
            </w:tcBorders>
          </w:tcPr>
          <w:p w14:paraId="6EACFC71"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 xml:space="preserve">                                           Критерии диагностики и стадии ОПП</w:t>
            </w:r>
          </w:p>
        </w:tc>
      </w:tr>
      <w:tr w:rsidR="00A93FEC" w:rsidRPr="00F65F6F" w14:paraId="09CC6A68"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06AFF9F8" w14:textId="77777777" w:rsidR="00A93FEC" w:rsidRPr="00F65F6F" w:rsidRDefault="00A93FEC" w:rsidP="00A07851">
            <w:pPr>
              <w:tabs>
                <w:tab w:val="left" w:pos="284"/>
                <w:tab w:val="left" w:pos="567"/>
              </w:tabs>
              <w:ind w:firstLine="0"/>
              <w:jc w:val="center"/>
              <w:rPr>
                <w:rFonts w:eastAsia="Calibri" w:cs="Times New Roman"/>
                <w:szCs w:val="24"/>
              </w:rPr>
            </w:pPr>
            <w:r w:rsidRPr="00F65F6F">
              <w:rPr>
                <w:rFonts w:eastAsia="Calibri" w:cs="Times New Roman"/>
                <w:szCs w:val="24"/>
              </w:rPr>
              <w:t>Стадия</w:t>
            </w:r>
          </w:p>
        </w:tc>
        <w:tc>
          <w:tcPr>
            <w:tcW w:w="5288" w:type="dxa"/>
            <w:tcBorders>
              <w:top w:val="single" w:sz="4" w:space="0" w:color="auto"/>
              <w:left w:val="single" w:sz="4" w:space="0" w:color="auto"/>
              <w:bottom w:val="single" w:sz="4" w:space="0" w:color="auto"/>
              <w:right w:val="single" w:sz="4" w:space="0" w:color="auto"/>
            </w:tcBorders>
            <w:hideMark/>
          </w:tcPr>
          <w:p w14:paraId="28154024" w14:textId="77777777" w:rsidR="00A93FEC" w:rsidRPr="00F65F6F" w:rsidRDefault="00A93FEC" w:rsidP="00A07851">
            <w:pPr>
              <w:tabs>
                <w:tab w:val="left" w:pos="284"/>
                <w:tab w:val="left" w:pos="567"/>
              </w:tabs>
              <w:ind w:firstLine="0"/>
              <w:jc w:val="center"/>
              <w:rPr>
                <w:rFonts w:eastAsia="Calibri" w:cs="Times New Roman"/>
                <w:szCs w:val="24"/>
              </w:rPr>
            </w:pPr>
            <w:r w:rsidRPr="00F65F6F">
              <w:rPr>
                <w:rFonts w:eastAsia="Calibri" w:cs="Times New Roman"/>
                <w:szCs w:val="24"/>
              </w:rPr>
              <w:t>Повышение уровня креатинина сыворотки крови</w:t>
            </w:r>
          </w:p>
        </w:tc>
        <w:tc>
          <w:tcPr>
            <w:tcW w:w="2409" w:type="dxa"/>
            <w:tcBorders>
              <w:top w:val="single" w:sz="4" w:space="0" w:color="auto"/>
              <w:left w:val="single" w:sz="4" w:space="0" w:color="auto"/>
              <w:bottom w:val="single" w:sz="4" w:space="0" w:color="auto"/>
              <w:right w:val="single" w:sz="4" w:space="0" w:color="auto"/>
            </w:tcBorders>
            <w:hideMark/>
          </w:tcPr>
          <w:p w14:paraId="524A5C86" w14:textId="77777777" w:rsidR="00A93FEC" w:rsidRPr="00F65F6F" w:rsidRDefault="00A93FEC" w:rsidP="00A07851">
            <w:pPr>
              <w:tabs>
                <w:tab w:val="left" w:pos="284"/>
                <w:tab w:val="left" w:pos="567"/>
              </w:tabs>
              <w:ind w:firstLine="0"/>
              <w:jc w:val="center"/>
              <w:rPr>
                <w:rFonts w:eastAsia="Calibri" w:cs="Times New Roman"/>
                <w:szCs w:val="24"/>
              </w:rPr>
            </w:pPr>
            <w:r w:rsidRPr="00F65F6F">
              <w:rPr>
                <w:rFonts w:eastAsia="Calibri" w:cs="Times New Roman"/>
                <w:szCs w:val="24"/>
              </w:rPr>
              <w:t>Диурез</w:t>
            </w:r>
          </w:p>
        </w:tc>
      </w:tr>
      <w:tr w:rsidR="00A93FEC" w:rsidRPr="00F65F6F" w14:paraId="590D0C69"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021AD69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w:t>
            </w:r>
          </w:p>
        </w:tc>
        <w:tc>
          <w:tcPr>
            <w:tcW w:w="5288" w:type="dxa"/>
            <w:tcBorders>
              <w:top w:val="single" w:sz="4" w:space="0" w:color="auto"/>
              <w:left w:val="single" w:sz="4" w:space="0" w:color="auto"/>
              <w:bottom w:val="single" w:sz="4" w:space="0" w:color="auto"/>
              <w:right w:val="single" w:sz="4" w:space="0" w:color="auto"/>
            </w:tcBorders>
            <w:hideMark/>
          </w:tcPr>
          <w:p w14:paraId="5AA6811E"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в 1,5-1,9 раза выше исходного в течение недели</w:t>
            </w:r>
          </w:p>
          <w:p w14:paraId="40B45330"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или</w:t>
            </w:r>
          </w:p>
          <w:p w14:paraId="60E82982"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более чем на 26,5 мкмоль/л в течение 2 дней (48 часов)</w:t>
            </w:r>
          </w:p>
        </w:tc>
        <w:tc>
          <w:tcPr>
            <w:tcW w:w="2409" w:type="dxa"/>
            <w:tcBorders>
              <w:top w:val="single" w:sz="4" w:space="0" w:color="auto"/>
              <w:left w:val="single" w:sz="4" w:space="0" w:color="auto"/>
              <w:bottom w:val="single" w:sz="4" w:space="0" w:color="auto"/>
              <w:right w:val="single" w:sz="4" w:space="0" w:color="auto"/>
            </w:tcBorders>
            <w:hideMark/>
          </w:tcPr>
          <w:p w14:paraId="458D4E99"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Менее 0,5 мл/кг/час в течение 6-12 часов</w:t>
            </w:r>
          </w:p>
        </w:tc>
      </w:tr>
      <w:tr w:rsidR="00A93FEC" w:rsidRPr="00F65F6F" w14:paraId="3DC0CF1C" w14:textId="77777777" w:rsidTr="002D3EBF">
        <w:trPr>
          <w:trHeight w:val="557"/>
        </w:trPr>
        <w:tc>
          <w:tcPr>
            <w:tcW w:w="949" w:type="dxa"/>
            <w:tcBorders>
              <w:top w:val="single" w:sz="4" w:space="0" w:color="auto"/>
              <w:left w:val="single" w:sz="4" w:space="0" w:color="auto"/>
              <w:bottom w:val="single" w:sz="4" w:space="0" w:color="auto"/>
              <w:right w:val="single" w:sz="4" w:space="0" w:color="auto"/>
            </w:tcBorders>
            <w:hideMark/>
          </w:tcPr>
          <w:p w14:paraId="64A2074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2</w:t>
            </w:r>
          </w:p>
        </w:tc>
        <w:tc>
          <w:tcPr>
            <w:tcW w:w="5288" w:type="dxa"/>
            <w:tcBorders>
              <w:top w:val="single" w:sz="4" w:space="0" w:color="auto"/>
              <w:left w:val="single" w:sz="4" w:space="0" w:color="auto"/>
              <w:bottom w:val="single" w:sz="4" w:space="0" w:color="auto"/>
              <w:right w:val="single" w:sz="4" w:space="0" w:color="auto"/>
            </w:tcBorders>
            <w:hideMark/>
          </w:tcPr>
          <w:p w14:paraId="36FD7D7E"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в 2,0-2,9 раза выше исходного в течение нескольких дней</w:t>
            </w:r>
          </w:p>
        </w:tc>
        <w:tc>
          <w:tcPr>
            <w:tcW w:w="2409" w:type="dxa"/>
            <w:tcBorders>
              <w:top w:val="single" w:sz="4" w:space="0" w:color="auto"/>
              <w:left w:val="single" w:sz="4" w:space="0" w:color="auto"/>
              <w:bottom w:val="single" w:sz="4" w:space="0" w:color="auto"/>
              <w:right w:val="single" w:sz="4" w:space="0" w:color="auto"/>
            </w:tcBorders>
            <w:hideMark/>
          </w:tcPr>
          <w:p w14:paraId="35C410AF"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Менее 0,5 мл/кг/час в течение более 12 часов</w:t>
            </w:r>
          </w:p>
        </w:tc>
      </w:tr>
      <w:tr w:rsidR="00A93FEC" w:rsidRPr="00F65F6F" w14:paraId="3F89F3BD"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28D62E3B"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3</w:t>
            </w:r>
          </w:p>
        </w:tc>
        <w:tc>
          <w:tcPr>
            <w:tcW w:w="5288" w:type="dxa"/>
            <w:tcBorders>
              <w:top w:val="single" w:sz="4" w:space="0" w:color="auto"/>
              <w:left w:val="single" w:sz="4" w:space="0" w:color="auto"/>
              <w:bottom w:val="single" w:sz="4" w:space="0" w:color="auto"/>
              <w:right w:val="single" w:sz="4" w:space="0" w:color="auto"/>
            </w:tcBorders>
            <w:hideMark/>
          </w:tcPr>
          <w:p w14:paraId="3BB844BB"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в 3,0 раза выше исходного в течение нескольких дней</w:t>
            </w:r>
          </w:p>
          <w:p w14:paraId="273195B9"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и более 354 мкмоль/л</w:t>
            </w:r>
          </w:p>
          <w:p w14:paraId="3449A13D"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или</w:t>
            </w:r>
            <w:r w:rsidRPr="00F65F6F">
              <w:rPr>
                <w:rFonts w:eastAsia="Calibri" w:cs="Times New Roman"/>
                <w:szCs w:val="24"/>
                <w:vertAlign w:val="superscript"/>
              </w:rPr>
              <w:t xml:space="preserve"> </w:t>
            </w:r>
            <w:r w:rsidRPr="00F65F6F">
              <w:rPr>
                <w:rFonts w:eastAsia="Calibri" w:cs="Times New Roman"/>
                <w:szCs w:val="24"/>
              </w:rPr>
              <w:t>расчетная СКФ* стала менее 35 мл/мин//1,73 м</w:t>
            </w:r>
            <w:r w:rsidRPr="00F65F6F">
              <w:rPr>
                <w:rFonts w:eastAsia="Calibri" w:cs="Times New Roman"/>
                <w:szCs w:val="24"/>
                <w:vertAlign w:val="superscript"/>
              </w:rPr>
              <w:t>2</w:t>
            </w:r>
          </w:p>
        </w:tc>
        <w:tc>
          <w:tcPr>
            <w:tcW w:w="2409" w:type="dxa"/>
            <w:tcBorders>
              <w:top w:val="single" w:sz="4" w:space="0" w:color="auto"/>
              <w:left w:val="single" w:sz="4" w:space="0" w:color="auto"/>
              <w:bottom w:val="single" w:sz="4" w:space="0" w:color="auto"/>
              <w:right w:val="single" w:sz="4" w:space="0" w:color="auto"/>
            </w:tcBorders>
            <w:hideMark/>
          </w:tcPr>
          <w:p w14:paraId="07BB827F"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Менее 0,3 мл/кг/час в течение суток и дольше</w:t>
            </w:r>
          </w:p>
        </w:tc>
      </w:tr>
    </w:tbl>
    <w:p w14:paraId="2A587CF1" w14:textId="77777777" w:rsidR="00A93FEC" w:rsidRPr="00F65F6F" w:rsidRDefault="00A93FEC" w:rsidP="00A93FEC">
      <w:pPr>
        <w:tabs>
          <w:tab w:val="left" w:pos="284"/>
          <w:tab w:val="left" w:pos="567"/>
        </w:tabs>
        <w:contextualSpacing/>
        <w:rPr>
          <w:rFonts w:eastAsia="Calibri" w:cs="Times New Roman"/>
          <w:szCs w:val="24"/>
        </w:rPr>
      </w:pPr>
      <w:r w:rsidRPr="00F65F6F">
        <w:rPr>
          <w:rFonts w:eastAsia="Calibri" w:cs="Times New Roman"/>
          <w:szCs w:val="24"/>
        </w:rPr>
        <w:tab/>
      </w:r>
      <w:r w:rsidRPr="00F65F6F">
        <w:rPr>
          <w:rFonts w:eastAsia="Calibri" w:cs="Times New Roman"/>
          <w:szCs w:val="24"/>
        </w:rPr>
        <w:tab/>
        <w:t>* СКФ – скорость клубочковой фильтрации</w:t>
      </w:r>
    </w:p>
    <w:p w14:paraId="1FBDF6E1" w14:textId="77777777" w:rsidR="00A93FEC" w:rsidRDefault="00A93FEC" w:rsidP="00A93FEC">
      <w:pPr>
        <w:tabs>
          <w:tab w:val="left" w:pos="284"/>
          <w:tab w:val="left" w:pos="567"/>
        </w:tabs>
        <w:contextualSpacing/>
        <w:rPr>
          <w:rFonts w:eastAsia="Calibri" w:cs="Times New Roman"/>
          <w:szCs w:val="24"/>
        </w:rPr>
      </w:pPr>
      <w:r w:rsidRPr="00F65F6F">
        <w:rPr>
          <w:rFonts w:eastAsia="Calibri" w:cs="Times New Roman"/>
          <w:szCs w:val="24"/>
        </w:rPr>
        <w:tab/>
      </w:r>
      <w:r w:rsidRPr="00F65F6F">
        <w:rPr>
          <w:rFonts w:eastAsia="Calibri" w:cs="Times New Roman"/>
          <w:szCs w:val="24"/>
        </w:rPr>
        <w:tab/>
      </w:r>
    </w:p>
    <w:p w14:paraId="55B4DA99" w14:textId="77777777" w:rsidR="00A93FEC" w:rsidRPr="00F65F6F" w:rsidRDefault="00A93FEC" w:rsidP="00A93FEC">
      <w:pPr>
        <w:tabs>
          <w:tab w:val="left" w:pos="284"/>
          <w:tab w:val="left" w:pos="567"/>
        </w:tabs>
        <w:contextualSpacing/>
        <w:rPr>
          <w:rFonts w:eastAsia="Calibri" w:cs="Times New Roman"/>
          <w:szCs w:val="24"/>
        </w:rPr>
      </w:pPr>
      <w:r w:rsidRPr="00F65F6F">
        <w:rPr>
          <w:rFonts w:eastAsia="Calibri" w:cs="Times New Roman"/>
          <w:szCs w:val="24"/>
        </w:rPr>
        <w:t xml:space="preserve">Хроническая болезнь почек (ХБП) – синдром, характеризующийся стойким уменьшением массы действующих нефронов или их повреждением и проявляющийся изменением состава мочи, альбуминурией и/или снижением скорости клубочковой фильтрации (СКФ, в норме составляет 100-120 мл/мин), которые сохраняются в течение 3 и более месяцев. Критерием диагноза ХБП является наличие любого из следующих маркеров повреждения почек: </w:t>
      </w:r>
    </w:p>
    <w:p w14:paraId="1632F6A7" w14:textId="77777777" w:rsidR="00A93FEC" w:rsidRPr="009332DB" w:rsidRDefault="00A93FEC" w:rsidP="00A93FEC">
      <w:pPr>
        <w:pStyle w:val="afe"/>
        <w:numPr>
          <w:ilvl w:val="0"/>
          <w:numId w:val="91"/>
        </w:numPr>
        <w:tabs>
          <w:tab w:val="left" w:pos="284"/>
          <w:tab w:val="left" w:pos="567"/>
        </w:tabs>
        <w:rPr>
          <w:rFonts w:eastAsia="Calibri" w:cs="Times New Roman"/>
          <w:szCs w:val="24"/>
        </w:rPr>
      </w:pPr>
      <w:r w:rsidRPr="009332DB">
        <w:rPr>
          <w:rFonts w:eastAsia="Calibri" w:cs="Times New Roman"/>
          <w:szCs w:val="24"/>
        </w:rPr>
        <w:t>необратимых структурных изменений, выявленных методами медицинской визуализации или при морфологическом исследовании почечного биоптата;</w:t>
      </w:r>
    </w:p>
    <w:p w14:paraId="3C2D1AB1" w14:textId="77777777" w:rsidR="00A93FEC" w:rsidRPr="009332DB" w:rsidRDefault="00A93FEC" w:rsidP="00A93FEC">
      <w:pPr>
        <w:pStyle w:val="afe"/>
        <w:numPr>
          <w:ilvl w:val="0"/>
          <w:numId w:val="91"/>
        </w:numPr>
        <w:tabs>
          <w:tab w:val="left" w:pos="284"/>
          <w:tab w:val="left" w:pos="567"/>
        </w:tabs>
        <w:rPr>
          <w:rFonts w:eastAsia="Calibri" w:cs="Times New Roman"/>
          <w:szCs w:val="24"/>
        </w:rPr>
      </w:pPr>
      <w:r w:rsidRPr="009332DB">
        <w:rPr>
          <w:rFonts w:eastAsia="Calibri" w:cs="Times New Roman"/>
          <w:szCs w:val="24"/>
        </w:rPr>
        <w:t>выраженного изменения состава мочи или альбуминурии (более 30 мг/сут.), сохраняющихся при повторных исследованиях в течение не менее 3 мес.;</w:t>
      </w:r>
    </w:p>
    <w:p w14:paraId="2965D0B8" w14:textId="77777777" w:rsidR="00A93FEC" w:rsidRPr="009332DB" w:rsidRDefault="00A93FEC" w:rsidP="00A93FEC">
      <w:pPr>
        <w:pStyle w:val="afe"/>
        <w:numPr>
          <w:ilvl w:val="0"/>
          <w:numId w:val="91"/>
        </w:numPr>
        <w:tabs>
          <w:tab w:val="left" w:pos="284"/>
          <w:tab w:val="left" w:pos="567"/>
        </w:tabs>
        <w:rPr>
          <w:rFonts w:eastAsia="Calibri" w:cs="Times New Roman"/>
          <w:szCs w:val="24"/>
        </w:rPr>
      </w:pPr>
      <w:r w:rsidRPr="009332DB">
        <w:rPr>
          <w:rFonts w:eastAsia="Calibri" w:cs="Times New Roman"/>
          <w:szCs w:val="24"/>
        </w:rPr>
        <w:t>стойкого снижения СКФ до уровня менее 60 мл/мин./1,73 м</w:t>
      </w:r>
      <w:r w:rsidRPr="009332DB">
        <w:rPr>
          <w:rFonts w:eastAsia="Calibri" w:cs="Times New Roman"/>
          <w:szCs w:val="24"/>
          <w:vertAlign w:val="superscript"/>
        </w:rPr>
        <w:t>2</w:t>
      </w:r>
      <w:r w:rsidRPr="009332DB">
        <w:rPr>
          <w:rFonts w:eastAsia="Calibri" w:cs="Times New Roman"/>
          <w:szCs w:val="24"/>
        </w:rPr>
        <w:t xml:space="preserve"> (таб.3).</w:t>
      </w:r>
    </w:p>
    <w:p w14:paraId="4204E335" w14:textId="77777777" w:rsidR="00A93FEC" w:rsidRPr="009332DB" w:rsidRDefault="00A93FEC" w:rsidP="00A93FEC">
      <w:pPr>
        <w:tabs>
          <w:tab w:val="left" w:pos="284"/>
          <w:tab w:val="left" w:pos="567"/>
        </w:tabs>
        <w:rPr>
          <w:rFonts w:eastAsia="Calibri" w:cs="Times New Roman"/>
          <w:szCs w:val="24"/>
        </w:rPr>
      </w:pPr>
    </w:p>
    <w:p w14:paraId="508D4337" w14:textId="77777777" w:rsidR="00A93FEC" w:rsidRPr="00F65F6F" w:rsidRDefault="00A93FEC" w:rsidP="00A93FEC">
      <w:pPr>
        <w:tabs>
          <w:tab w:val="left" w:pos="284"/>
          <w:tab w:val="left" w:pos="567"/>
        </w:tabs>
        <w:ind w:left="708"/>
        <w:rPr>
          <w:rFonts w:eastAsia="Calibri" w:cs="Times New Roman"/>
          <w:szCs w:val="24"/>
        </w:rPr>
      </w:pPr>
      <w:r w:rsidRPr="009332DB">
        <w:rPr>
          <w:rFonts w:eastAsia="Calibri" w:cs="Times New Roman"/>
          <w:szCs w:val="24"/>
        </w:rPr>
        <w:t>Таблица 3. Стадии хронической болезни почек в зависимости от величины скорости клубочковой фильтрации (СКФ).</w:t>
      </w:r>
    </w:p>
    <w:tbl>
      <w:tblPr>
        <w:tblW w:w="8222"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3969"/>
        <w:gridCol w:w="1701"/>
      </w:tblGrid>
      <w:tr w:rsidR="00A93FEC" w:rsidRPr="00F65F6F" w14:paraId="2BAB8AD4"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5658827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СКФ, мл/мин./1,73 м</w:t>
            </w:r>
            <w:r w:rsidRPr="00F65F6F">
              <w:rPr>
                <w:rFonts w:eastAsia="Calibri" w:cs="Times New Roman"/>
                <w:szCs w:val="24"/>
                <w:vertAlign w:val="superscript"/>
              </w:rPr>
              <w:t>2</w:t>
            </w:r>
          </w:p>
        </w:tc>
        <w:tc>
          <w:tcPr>
            <w:tcW w:w="3969" w:type="dxa"/>
            <w:tcBorders>
              <w:top w:val="single" w:sz="4" w:space="0" w:color="auto"/>
              <w:left w:val="single" w:sz="4" w:space="0" w:color="auto"/>
              <w:bottom w:val="single" w:sz="4" w:space="0" w:color="auto"/>
              <w:right w:val="single" w:sz="4" w:space="0" w:color="auto"/>
            </w:tcBorders>
            <w:hideMark/>
          </w:tcPr>
          <w:p w14:paraId="1C915E1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Мочевой синдром или изолированная альбуминурия</w:t>
            </w:r>
          </w:p>
        </w:tc>
        <w:tc>
          <w:tcPr>
            <w:tcW w:w="1701" w:type="dxa"/>
            <w:tcBorders>
              <w:top w:val="single" w:sz="4" w:space="0" w:color="auto"/>
              <w:left w:val="single" w:sz="4" w:space="0" w:color="auto"/>
              <w:bottom w:val="single" w:sz="4" w:space="0" w:color="auto"/>
              <w:right w:val="single" w:sz="4" w:space="0" w:color="auto"/>
            </w:tcBorders>
            <w:hideMark/>
          </w:tcPr>
          <w:p w14:paraId="0FD2F91D"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Стадия ХБП</w:t>
            </w:r>
          </w:p>
        </w:tc>
      </w:tr>
      <w:tr w:rsidR="00A93FEC" w:rsidRPr="00F65F6F" w14:paraId="166F0C90"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6EF9B0D1"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Выше 90</w:t>
            </w:r>
          </w:p>
        </w:tc>
        <w:tc>
          <w:tcPr>
            <w:tcW w:w="3969" w:type="dxa"/>
            <w:tcBorders>
              <w:top w:val="single" w:sz="4" w:space="0" w:color="auto"/>
              <w:left w:val="single" w:sz="4" w:space="0" w:color="auto"/>
              <w:bottom w:val="single" w:sz="4" w:space="0" w:color="auto"/>
              <w:right w:val="single" w:sz="4" w:space="0" w:color="auto"/>
            </w:tcBorders>
            <w:hideMark/>
          </w:tcPr>
          <w:p w14:paraId="7C013EE7"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Есть</w:t>
            </w:r>
          </w:p>
        </w:tc>
        <w:tc>
          <w:tcPr>
            <w:tcW w:w="1701" w:type="dxa"/>
            <w:tcBorders>
              <w:top w:val="single" w:sz="4" w:space="0" w:color="auto"/>
              <w:left w:val="single" w:sz="4" w:space="0" w:color="auto"/>
              <w:bottom w:val="single" w:sz="4" w:space="0" w:color="auto"/>
              <w:right w:val="single" w:sz="4" w:space="0" w:color="auto"/>
            </w:tcBorders>
            <w:hideMark/>
          </w:tcPr>
          <w:p w14:paraId="56D72338"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w:t>
            </w:r>
          </w:p>
        </w:tc>
      </w:tr>
      <w:tr w:rsidR="00A93FEC" w:rsidRPr="00F65F6F" w14:paraId="4EF6DE32"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3D41B566"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60-89</w:t>
            </w:r>
          </w:p>
        </w:tc>
        <w:tc>
          <w:tcPr>
            <w:tcW w:w="3969" w:type="dxa"/>
            <w:tcBorders>
              <w:top w:val="single" w:sz="4" w:space="0" w:color="auto"/>
              <w:left w:val="single" w:sz="4" w:space="0" w:color="auto"/>
              <w:bottom w:val="single" w:sz="4" w:space="0" w:color="auto"/>
              <w:right w:val="single" w:sz="4" w:space="0" w:color="auto"/>
            </w:tcBorders>
            <w:hideMark/>
          </w:tcPr>
          <w:p w14:paraId="1CD8CFAA"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Есть</w:t>
            </w:r>
          </w:p>
        </w:tc>
        <w:tc>
          <w:tcPr>
            <w:tcW w:w="1701" w:type="dxa"/>
            <w:tcBorders>
              <w:top w:val="single" w:sz="4" w:space="0" w:color="auto"/>
              <w:left w:val="single" w:sz="4" w:space="0" w:color="auto"/>
              <w:bottom w:val="single" w:sz="4" w:space="0" w:color="auto"/>
              <w:right w:val="single" w:sz="4" w:space="0" w:color="auto"/>
            </w:tcBorders>
            <w:hideMark/>
          </w:tcPr>
          <w:p w14:paraId="44A37CC8"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2</w:t>
            </w:r>
          </w:p>
        </w:tc>
      </w:tr>
      <w:tr w:rsidR="00A93FEC" w:rsidRPr="00F65F6F" w14:paraId="48448FC7"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6FB7005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45-59</w:t>
            </w:r>
          </w:p>
        </w:tc>
        <w:tc>
          <w:tcPr>
            <w:tcW w:w="3969" w:type="dxa"/>
            <w:tcBorders>
              <w:top w:val="single" w:sz="4" w:space="0" w:color="auto"/>
              <w:left w:val="single" w:sz="4" w:space="0" w:color="auto"/>
              <w:bottom w:val="single" w:sz="4" w:space="0" w:color="auto"/>
              <w:right w:val="single" w:sz="4" w:space="0" w:color="auto"/>
            </w:tcBorders>
            <w:hideMark/>
          </w:tcPr>
          <w:p w14:paraId="5A945A06"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084E8B59"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3а</w:t>
            </w:r>
          </w:p>
        </w:tc>
      </w:tr>
      <w:tr w:rsidR="00A93FEC" w:rsidRPr="00F65F6F" w14:paraId="05218604"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094C92D9"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30-44</w:t>
            </w:r>
          </w:p>
        </w:tc>
        <w:tc>
          <w:tcPr>
            <w:tcW w:w="3969" w:type="dxa"/>
            <w:tcBorders>
              <w:top w:val="single" w:sz="4" w:space="0" w:color="auto"/>
              <w:left w:val="single" w:sz="4" w:space="0" w:color="auto"/>
              <w:bottom w:val="single" w:sz="4" w:space="0" w:color="auto"/>
              <w:right w:val="single" w:sz="4" w:space="0" w:color="auto"/>
            </w:tcBorders>
            <w:hideMark/>
          </w:tcPr>
          <w:p w14:paraId="59AA423B"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73BBC27F"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3б</w:t>
            </w:r>
          </w:p>
        </w:tc>
      </w:tr>
      <w:tr w:rsidR="00A93FEC" w:rsidRPr="00F65F6F" w14:paraId="2F4FB18C"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721EEEF0"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5-29</w:t>
            </w:r>
          </w:p>
        </w:tc>
        <w:tc>
          <w:tcPr>
            <w:tcW w:w="3969" w:type="dxa"/>
            <w:tcBorders>
              <w:top w:val="single" w:sz="4" w:space="0" w:color="auto"/>
              <w:left w:val="single" w:sz="4" w:space="0" w:color="auto"/>
              <w:bottom w:val="single" w:sz="4" w:space="0" w:color="auto"/>
              <w:right w:val="single" w:sz="4" w:space="0" w:color="auto"/>
            </w:tcBorders>
            <w:hideMark/>
          </w:tcPr>
          <w:p w14:paraId="27C162D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40F9196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4</w:t>
            </w:r>
          </w:p>
        </w:tc>
      </w:tr>
      <w:tr w:rsidR="00A93FEC" w:rsidRPr="00F65F6F" w14:paraId="01EAA70D"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1F5B25BF"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Ниже 15</w:t>
            </w:r>
          </w:p>
        </w:tc>
        <w:tc>
          <w:tcPr>
            <w:tcW w:w="3969" w:type="dxa"/>
            <w:tcBorders>
              <w:top w:val="single" w:sz="4" w:space="0" w:color="auto"/>
              <w:left w:val="single" w:sz="4" w:space="0" w:color="auto"/>
              <w:bottom w:val="single" w:sz="4" w:space="0" w:color="auto"/>
              <w:right w:val="single" w:sz="4" w:space="0" w:color="auto"/>
            </w:tcBorders>
            <w:hideMark/>
          </w:tcPr>
          <w:p w14:paraId="06C3DAB8"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22AA7F8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5</w:t>
            </w:r>
          </w:p>
        </w:tc>
      </w:tr>
    </w:tbl>
    <w:p w14:paraId="221744C3" w14:textId="77777777" w:rsidR="00A93FEC" w:rsidRPr="00F65F6F" w:rsidRDefault="00A93FEC" w:rsidP="00A93FEC">
      <w:pPr>
        <w:ind w:left="360"/>
        <w:contextualSpacing/>
        <w:rPr>
          <w:rFonts w:cs="Times New Roman"/>
          <w:szCs w:val="24"/>
        </w:rPr>
      </w:pPr>
    </w:p>
    <w:p w14:paraId="71B5B8AB" w14:textId="51210A37" w:rsidR="00A93FEC" w:rsidRPr="00FE0E8C" w:rsidRDefault="00A93FEC" w:rsidP="00A93FEC">
      <w:pPr>
        <w:autoSpaceDE w:val="0"/>
        <w:contextualSpacing/>
        <w:rPr>
          <w:rFonts w:eastAsia="Times New Roman" w:cs="Times New Roman"/>
          <w:bCs/>
          <w:i/>
          <w:iCs/>
          <w:szCs w:val="24"/>
          <w:u w:val="single"/>
          <w:lang w:eastAsia="ru-RU"/>
        </w:rPr>
      </w:pPr>
      <w:r w:rsidRPr="00FE0E8C">
        <w:rPr>
          <w:rFonts w:eastAsia="Times New Roman" w:cs="Times New Roman"/>
          <w:bCs/>
          <w:i/>
          <w:iCs/>
          <w:szCs w:val="24"/>
          <w:u w:val="single"/>
          <w:lang w:eastAsia="ru-RU"/>
        </w:rPr>
        <w:t>Лабораторная и инструментальная диагностика патологии функции почек</w:t>
      </w:r>
      <w:r>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r w:rsidRPr="00FE0E8C">
        <w:rPr>
          <w:rFonts w:eastAsia="Times New Roman" w:cs="Times New Roman"/>
          <w:bCs/>
          <w:i/>
          <w:iCs/>
          <w:szCs w:val="24"/>
          <w:u w:val="single"/>
          <w:lang w:eastAsia="ru-RU"/>
        </w:rPr>
        <w:t>.</w:t>
      </w:r>
    </w:p>
    <w:p w14:paraId="637A6211" w14:textId="77777777" w:rsidR="00A93FEC" w:rsidRPr="00F65F6F" w:rsidRDefault="00A93FEC" w:rsidP="00A93FEC">
      <w:pPr>
        <w:contextualSpacing/>
        <w:rPr>
          <w:rFonts w:cs="Times New Roman"/>
          <w:b/>
          <w:szCs w:val="24"/>
        </w:rPr>
      </w:pPr>
      <w:r w:rsidRPr="00F65F6F">
        <w:rPr>
          <w:rFonts w:cs="Times New Roman"/>
          <w:szCs w:val="24"/>
        </w:rPr>
        <w:t>Полноценное нефрологическое обследование пациента до начала специфического лечения является принципиально важным как для ранней диагностики уже имеющихся изменений функционального состояния почек, оценки вероятности и предупреждения нефротоксичности планируемого лечения так и для своевременного начала заместительной почечной терапии. Обследование до начала лечения должно проводиться независимо от наличия или отсутствия нефрологических жалоб и/или отягощенного нефрологического анамнеза, в т.</w:t>
      </w:r>
      <w:r w:rsidRPr="006B10E6">
        <w:rPr>
          <w:rFonts w:cs="Times New Roman"/>
          <w:szCs w:val="24"/>
        </w:rPr>
        <w:t xml:space="preserve"> </w:t>
      </w:r>
      <w:r w:rsidRPr="00F65F6F">
        <w:rPr>
          <w:rFonts w:cs="Times New Roman"/>
          <w:szCs w:val="24"/>
        </w:rPr>
        <w:t>ч.  наличие артериальной гипертензии и ее длительность, никтурии.</w:t>
      </w:r>
    </w:p>
    <w:p w14:paraId="69112062" w14:textId="77777777" w:rsidR="00A93FEC" w:rsidRPr="00F65F6F" w:rsidRDefault="00A93FEC" w:rsidP="00A93FEC">
      <w:pPr>
        <w:contextualSpacing/>
        <w:rPr>
          <w:rFonts w:cs="Times New Roman"/>
          <w:szCs w:val="24"/>
        </w:rPr>
      </w:pPr>
      <w:r w:rsidRPr="00F65F6F">
        <w:rPr>
          <w:rFonts w:cs="Times New Roman"/>
          <w:szCs w:val="24"/>
        </w:rPr>
        <w:t>Базовое обследование включает:</w:t>
      </w:r>
    </w:p>
    <w:p w14:paraId="51143341" w14:textId="77777777" w:rsidR="00A93FEC" w:rsidRPr="00F65F6F" w:rsidRDefault="00A93FEC" w:rsidP="00A93FEC">
      <w:pPr>
        <w:pStyle w:val="afe"/>
        <w:numPr>
          <w:ilvl w:val="0"/>
          <w:numId w:val="87"/>
        </w:numPr>
        <w:rPr>
          <w:rFonts w:cs="Times New Roman"/>
          <w:szCs w:val="24"/>
        </w:rPr>
      </w:pPr>
      <w:r w:rsidRPr="00F65F6F">
        <w:rPr>
          <w:rFonts w:cs="Times New Roman"/>
          <w:szCs w:val="24"/>
        </w:rPr>
        <w:t>Общий анализ мочи с микроскопией мочевого осадка</w:t>
      </w:r>
    </w:p>
    <w:p w14:paraId="0EFF34C9" w14:textId="77777777" w:rsidR="00A93FEC" w:rsidRPr="00F65F6F" w:rsidRDefault="00A93FEC" w:rsidP="00A93FEC">
      <w:pPr>
        <w:pStyle w:val="afe"/>
        <w:numPr>
          <w:ilvl w:val="0"/>
          <w:numId w:val="87"/>
        </w:numPr>
        <w:rPr>
          <w:rFonts w:cs="Times New Roman"/>
          <w:szCs w:val="24"/>
        </w:rPr>
      </w:pPr>
      <w:r w:rsidRPr="00F65F6F">
        <w:rPr>
          <w:rFonts w:cs="Times New Roman"/>
          <w:szCs w:val="24"/>
        </w:rPr>
        <w:t>Определение уровня суточной альбуминурии</w:t>
      </w:r>
    </w:p>
    <w:p w14:paraId="6F98B345" w14:textId="77777777" w:rsidR="00A93FEC" w:rsidRPr="00F65F6F" w:rsidRDefault="00A93FEC" w:rsidP="00A93FEC">
      <w:pPr>
        <w:pStyle w:val="afe"/>
        <w:numPr>
          <w:ilvl w:val="0"/>
          <w:numId w:val="87"/>
        </w:numPr>
        <w:rPr>
          <w:rFonts w:cs="Times New Roman"/>
          <w:szCs w:val="24"/>
        </w:rPr>
      </w:pPr>
      <w:r w:rsidRPr="00F65F6F">
        <w:rPr>
          <w:rFonts w:cs="Times New Roman"/>
          <w:szCs w:val="24"/>
        </w:rPr>
        <w:t>Бактериологическое исследование мочи</w:t>
      </w:r>
    </w:p>
    <w:p w14:paraId="50225D5E" w14:textId="77777777" w:rsidR="00A93FEC" w:rsidRPr="00F65F6F" w:rsidRDefault="00A93FEC" w:rsidP="00A93FEC">
      <w:pPr>
        <w:pStyle w:val="afe"/>
        <w:numPr>
          <w:ilvl w:val="0"/>
          <w:numId w:val="87"/>
        </w:numPr>
        <w:rPr>
          <w:rFonts w:cs="Times New Roman"/>
          <w:szCs w:val="24"/>
        </w:rPr>
      </w:pPr>
      <w:r w:rsidRPr="00F65F6F">
        <w:rPr>
          <w:rFonts w:cs="Times New Roman"/>
          <w:szCs w:val="24"/>
        </w:rPr>
        <w:t>Определение концентрации креатинина и мочевины в сыворотке крови.</w:t>
      </w:r>
    </w:p>
    <w:p w14:paraId="5164D05D" w14:textId="77777777" w:rsidR="00A93FEC" w:rsidRPr="00FD6133" w:rsidRDefault="00A93FEC" w:rsidP="00A93FEC">
      <w:pPr>
        <w:pStyle w:val="afe"/>
        <w:numPr>
          <w:ilvl w:val="0"/>
          <w:numId w:val="87"/>
        </w:numPr>
        <w:rPr>
          <w:rFonts w:cs="Times New Roman"/>
          <w:szCs w:val="24"/>
        </w:rPr>
      </w:pPr>
      <w:r w:rsidRPr="00F65F6F">
        <w:rPr>
          <w:rFonts w:cs="Times New Roman"/>
          <w:szCs w:val="24"/>
        </w:rPr>
        <w:t>Определение расчетной скорости клубочковой фильтрации</w:t>
      </w:r>
      <w:r w:rsidRPr="00F65F6F">
        <w:rPr>
          <w:rFonts w:cs="Times New Roman"/>
          <w:color w:val="000000" w:themeColor="text1"/>
          <w:szCs w:val="24"/>
        </w:rPr>
        <w:t xml:space="preserve"> (рСКФ)</w:t>
      </w:r>
      <w:r w:rsidRPr="00F65F6F">
        <w:rPr>
          <w:rFonts w:cs="Times New Roman"/>
          <w:szCs w:val="24"/>
        </w:rPr>
        <w:t xml:space="preserve"> на основе </w:t>
      </w:r>
      <w:r w:rsidRPr="00FD6133">
        <w:rPr>
          <w:rFonts w:cs="Times New Roman"/>
          <w:szCs w:val="24"/>
        </w:rPr>
        <w:t xml:space="preserve">концентрации креатинина в сыворотке крови (таб.4). </w:t>
      </w:r>
    </w:p>
    <w:p w14:paraId="239A6B3C" w14:textId="77777777" w:rsidR="00A93FEC" w:rsidRPr="00FD6133" w:rsidRDefault="00A93FEC" w:rsidP="00A93FEC">
      <w:pPr>
        <w:pStyle w:val="afe"/>
        <w:ind w:firstLine="0"/>
        <w:rPr>
          <w:rFonts w:cs="Times New Roman"/>
          <w:szCs w:val="24"/>
        </w:rPr>
      </w:pPr>
      <w:r w:rsidRPr="00FD6133">
        <w:rPr>
          <w:rFonts w:cs="Times New Roman"/>
          <w:szCs w:val="24"/>
        </w:rPr>
        <w:t>Желательно пользоваться формулой CKD-EPI, обеспечивающей лучшую, чем традиционно применяемая формула Cockcroft–Gault, точность в широком диапазоне значений СКФ и отклонения массы тела пациента от нормальной. В отличие от формулы Cockcroft–Gault, формулы CKD-EPI определяют значение СКФ в размерности [мл/мин/1,73 м</w:t>
      </w:r>
      <w:r w:rsidRPr="00FD6133">
        <w:rPr>
          <w:rFonts w:cs="Times New Roman"/>
          <w:szCs w:val="24"/>
          <w:vertAlign w:val="superscript"/>
        </w:rPr>
        <w:t>2</w:t>
      </w:r>
      <w:r w:rsidRPr="00FD6133">
        <w:rPr>
          <w:rFonts w:cs="Times New Roman"/>
          <w:szCs w:val="24"/>
        </w:rPr>
        <w:t>], то есть уже приведенное к «нормальной» площади поверхности тела.</w:t>
      </w:r>
    </w:p>
    <w:p w14:paraId="7610A267" w14:textId="77777777" w:rsidR="00A93FEC" w:rsidRPr="00FD6133" w:rsidRDefault="00A93FEC" w:rsidP="00A93FEC">
      <w:pPr>
        <w:pStyle w:val="afe"/>
        <w:numPr>
          <w:ilvl w:val="0"/>
          <w:numId w:val="87"/>
        </w:numPr>
        <w:rPr>
          <w:rFonts w:cs="Times New Roman"/>
          <w:szCs w:val="24"/>
        </w:rPr>
      </w:pPr>
      <w:r w:rsidRPr="00FD6133">
        <w:rPr>
          <w:rFonts w:cs="Times New Roman"/>
          <w:szCs w:val="24"/>
        </w:rPr>
        <w:t>Ультразвуковое исследование (УЗИ) почек.</w:t>
      </w:r>
    </w:p>
    <w:p w14:paraId="77333FCD" w14:textId="77777777" w:rsidR="00A93FEC" w:rsidRPr="00FD6133" w:rsidRDefault="00A93FEC" w:rsidP="00A93FEC">
      <w:pPr>
        <w:pStyle w:val="afe"/>
        <w:numPr>
          <w:ilvl w:val="0"/>
          <w:numId w:val="87"/>
        </w:numPr>
        <w:rPr>
          <w:rFonts w:cs="Times New Roman"/>
          <w:szCs w:val="24"/>
        </w:rPr>
      </w:pPr>
      <w:r w:rsidRPr="00FD6133">
        <w:rPr>
          <w:rFonts w:cs="Times New Roman"/>
          <w:szCs w:val="24"/>
        </w:rPr>
        <w:t>Иммунохимическое исследование сыворотки крови и мочи (для  выявления секреции моноклонального парапротеина  и криоглобулина, свободных легких цепей, определения уровня бета -2 микроглобулина).</w:t>
      </w:r>
    </w:p>
    <w:p w14:paraId="04239B61" w14:textId="77777777" w:rsidR="00A93FEC" w:rsidRPr="00FD6133" w:rsidRDefault="00A93FEC" w:rsidP="00A93FEC">
      <w:pPr>
        <w:pStyle w:val="afe"/>
        <w:ind w:left="1776" w:firstLine="0"/>
        <w:rPr>
          <w:rFonts w:cs="Times New Roman"/>
          <w:szCs w:val="24"/>
        </w:rPr>
      </w:pPr>
    </w:p>
    <w:p w14:paraId="650C8E1C" w14:textId="77777777" w:rsidR="00A93FEC" w:rsidRPr="00F65F6F" w:rsidRDefault="00A93FEC" w:rsidP="00A93FEC">
      <w:pPr>
        <w:rPr>
          <w:rFonts w:cs="Times New Roman"/>
          <w:szCs w:val="24"/>
        </w:rPr>
      </w:pPr>
      <w:r w:rsidRPr="00FD6133">
        <w:rPr>
          <w:rFonts w:cs="Times New Roman"/>
          <w:szCs w:val="24"/>
        </w:rPr>
        <w:t>Таблица 4. Рекомендуемая формула расчета скорости клубочковой фильтрации CKD-EPI.</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2213"/>
        <w:gridCol w:w="6039"/>
      </w:tblGrid>
      <w:tr w:rsidR="00A93FEC" w:rsidRPr="00F65F6F" w14:paraId="7A43EBE8" w14:textId="77777777" w:rsidTr="002D3EBF">
        <w:tc>
          <w:tcPr>
            <w:tcW w:w="1387" w:type="dxa"/>
            <w:tcBorders>
              <w:top w:val="single" w:sz="4" w:space="0" w:color="auto"/>
              <w:left w:val="single" w:sz="4" w:space="0" w:color="auto"/>
              <w:bottom w:val="single" w:sz="4" w:space="0" w:color="auto"/>
              <w:right w:val="single" w:sz="4" w:space="0" w:color="auto"/>
            </w:tcBorders>
            <w:hideMark/>
          </w:tcPr>
          <w:p w14:paraId="2DB4B90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Пол</w:t>
            </w:r>
          </w:p>
        </w:tc>
        <w:tc>
          <w:tcPr>
            <w:tcW w:w="2213" w:type="dxa"/>
            <w:tcBorders>
              <w:top w:val="single" w:sz="4" w:space="0" w:color="auto"/>
              <w:left w:val="single" w:sz="4" w:space="0" w:color="auto"/>
              <w:bottom w:val="single" w:sz="4" w:space="0" w:color="auto"/>
              <w:right w:val="single" w:sz="4" w:space="0" w:color="auto"/>
            </w:tcBorders>
            <w:hideMark/>
          </w:tcPr>
          <w:p w14:paraId="092A9710"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Креатинин крови</w:t>
            </w:r>
          </w:p>
        </w:tc>
        <w:tc>
          <w:tcPr>
            <w:tcW w:w="6039" w:type="dxa"/>
            <w:tcBorders>
              <w:top w:val="single" w:sz="4" w:space="0" w:color="auto"/>
              <w:left w:val="single" w:sz="4" w:space="0" w:color="auto"/>
              <w:bottom w:val="single" w:sz="4" w:space="0" w:color="auto"/>
              <w:right w:val="single" w:sz="4" w:space="0" w:color="auto"/>
            </w:tcBorders>
            <w:hideMark/>
          </w:tcPr>
          <w:p w14:paraId="41F1F4AA"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Расчетная СКФ (CKD-EPI, 2009-11) [мл/мин./1,73 м</w:t>
            </w:r>
            <w:r w:rsidRPr="00F65F6F">
              <w:rPr>
                <w:rFonts w:eastAsia="Calibri" w:cs="Times New Roman"/>
                <w:szCs w:val="24"/>
                <w:vertAlign w:val="superscript"/>
              </w:rPr>
              <w:t>2</w:t>
            </w:r>
            <w:r w:rsidRPr="00F65F6F">
              <w:rPr>
                <w:rFonts w:eastAsia="Calibri" w:cs="Times New Roman"/>
                <w:szCs w:val="24"/>
              </w:rPr>
              <w:t>]</w:t>
            </w:r>
          </w:p>
        </w:tc>
      </w:tr>
      <w:tr w:rsidR="00A93FEC" w:rsidRPr="00F65F6F" w14:paraId="083C6236" w14:textId="77777777" w:rsidTr="002D3EBF">
        <w:tc>
          <w:tcPr>
            <w:tcW w:w="9639" w:type="dxa"/>
            <w:gridSpan w:val="3"/>
            <w:tcBorders>
              <w:top w:val="single" w:sz="4" w:space="0" w:color="auto"/>
              <w:left w:val="single" w:sz="4" w:space="0" w:color="auto"/>
              <w:bottom w:val="single" w:sz="4" w:space="0" w:color="auto"/>
              <w:right w:val="single" w:sz="4" w:space="0" w:color="auto"/>
            </w:tcBorders>
            <w:hideMark/>
          </w:tcPr>
          <w:p w14:paraId="1ABE0E6E"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Европейцы</w:t>
            </w:r>
          </w:p>
        </w:tc>
      </w:tr>
      <w:tr w:rsidR="00A93FEC" w:rsidRPr="00F65F6F" w14:paraId="70BC1CD4"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0F9079B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349997D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lang w:val="en-US"/>
              </w:rPr>
              <w:t>&lt;</w:t>
            </w: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036264A7"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44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0,328</w:t>
            </w:r>
          </w:p>
        </w:tc>
      </w:tr>
      <w:tr w:rsidR="00A93FEC" w:rsidRPr="00F65F6F" w14:paraId="126155E2"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7BAAD9C3" w14:textId="77777777" w:rsidR="00A93FEC" w:rsidRPr="00F65F6F" w:rsidRDefault="00A93FEC" w:rsidP="00A07851">
            <w:pPr>
              <w:ind w:firstLine="0"/>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64710BA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5FD891E1"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44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1,210</w:t>
            </w:r>
          </w:p>
        </w:tc>
      </w:tr>
      <w:tr w:rsidR="00A93FEC" w:rsidRPr="00F65F6F" w14:paraId="4BCB9548"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3B287D38"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1B58971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lang w:val="en-US"/>
              </w:rPr>
              <w:t>&lt;</w:t>
            </w: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30A8838D"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4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0,412</w:t>
            </w:r>
          </w:p>
        </w:tc>
      </w:tr>
      <w:tr w:rsidR="00A93FEC" w:rsidRPr="00F65F6F" w14:paraId="504F2AB4"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5C2ADBEC" w14:textId="77777777" w:rsidR="00A93FEC" w:rsidRPr="00F65F6F" w:rsidRDefault="00A93FEC" w:rsidP="00A07851">
            <w:pPr>
              <w:ind w:firstLine="0"/>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7343D4BB"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0C450EA3"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4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1,210</w:t>
            </w:r>
          </w:p>
        </w:tc>
      </w:tr>
      <w:tr w:rsidR="00A93FEC" w:rsidRPr="00F65F6F" w14:paraId="3673FC57" w14:textId="77777777" w:rsidTr="002D3EBF">
        <w:tc>
          <w:tcPr>
            <w:tcW w:w="9639" w:type="dxa"/>
            <w:gridSpan w:val="3"/>
            <w:tcBorders>
              <w:top w:val="single" w:sz="4" w:space="0" w:color="auto"/>
              <w:left w:val="single" w:sz="4" w:space="0" w:color="auto"/>
              <w:bottom w:val="single" w:sz="4" w:space="0" w:color="auto"/>
              <w:right w:val="single" w:sz="4" w:space="0" w:color="auto"/>
            </w:tcBorders>
            <w:hideMark/>
          </w:tcPr>
          <w:p w14:paraId="08260AAB"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Азиаты</w:t>
            </w:r>
          </w:p>
        </w:tc>
      </w:tr>
      <w:tr w:rsidR="00A93FEC" w:rsidRPr="00F65F6F" w14:paraId="68FC16D1"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1AA4749E"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321A912A"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lang w:val="en-US"/>
              </w:rPr>
              <w:t>&lt;</w:t>
            </w: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403FC1D6"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5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0,328</w:t>
            </w:r>
          </w:p>
        </w:tc>
      </w:tr>
      <w:tr w:rsidR="00A93FEC" w:rsidRPr="00F65F6F" w14:paraId="7E0B1B99"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2A04353B" w14:textId="77777777" w:rsidR="00A93FEC" w:rsidRPr="00F65F6F" w:rsidRDefault="00A93FEC" w:rsidP="00A07851">
            <w:pPr>
              <w:ind w:firstLine="0"/>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7E7AE216"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4B405509"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5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1,210</w:t>
            </w:r>
          </w:p>
        </w:tc>
      </w:tr>
      <w:tr w:rsidR="00A93FEC" w:rsidRPr="00F65F6F" w14:paraId="2157F23E"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0B2EBAEA"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1AC5601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lang w:val="en-US"/>
              </w:rPr>
              <w:t>&lt;</w:t>
            </w: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2103942B"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49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0,412</w:t>
            </w:r>
          </w:p>
        </w:tc>
      </w:tr>
      <w:tr w:rsidR="00A93FEC" w:rsidRPr="00F65F6F" w14:paraId="68294E20"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45F4E5FA" w14:textId="77777777" w:rsidR="00A93FEC" w:rsidRPr="00F65F6F" w:rsidRDefault="00A93FEC" w:rsidP="00A07851">
            <w:pPr>
              <w:ind w:firstLine="0"/>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5F277D29"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08F989D4" w14:textId="77777777" w:rsidR="00A93FEC" w:rsidRPr="00F65F6F" w:rsidRDefault="00A93FEC" w:rsidP="00A07851">
            <w:pPr>
              <w:tabs>
                <w:tab w:val="left" w:pos="284"/>
                <w:tab w:val="left" w:pos="567"/>
              </w:tabs>
              <w:ind w:firstLine="0"/>
              <w:rPr>
                <w:rFonts w:eastAsia="Calibri" w:cs="Times New Roman"/>
                <w:szCs w:val="24"/>
              </w:rPr>
            </w:pPr>
            <w:r w:rsidRPr="00F65F6F">
              <w:rPr>
                <w:rFonts w:eastAsia="Calibri" w:cs="Times New Roman"/>
                <w:szCs w:val="24"/>
              </w:rPr>
              <w:t>149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1,210</w:t>
            </w:r>
          </w:p>
        </w:tc>
      </w:tr>
    </w:tbl>
    <w:p w14:paraId="13A6FFBD" w14:textId="77777777" w:rsidR="00A93FEC" w:rsidRPr="00F65F6F" w:rsidRDefault="00A93FEC" w:rsidP="00A93FEC">
      <w:pPr>
        <w:tabs>
          <w:tab w:val="left" w:pos="284"/>
          <w:tab w:val="left" w:pos="567"/>
        </w:tabs>
        <w:rPr>
          <w:rFonts w:cs="Times New Roman"/>
          <w:szCs w:val="24"/>
        </w:rPr>
      </w:pPr>
    </w:p>
    <w:p w14:paraId="08ADAE89" w14:textId="77777777" w:rsidR="00A93FEC" w:rsidRPr="00F65F6F" w:rsidRDefault="00A93FEC" w:rsidP="00A93FEC">
      <w:pPr>
        <w:tabs>
          <w:tab w:val="left" w:pos="284"/>
          <w:tab w:val="left" w:pos="567"/>
        </w:tabs>
        <w:rPr>
          <w:rFonts w:cs="Times New Roman"/>
          <w:szCs w:val="24"/>
        </w:rPr>
      </w:pPr>
      <w:r w:rsidRPr="00F65F6F">
        <w:rPr>
          <w:rFonts w:cs="Times New Roman"/>
          <w:szCs w:val="24"/>
        </w:rPr>
        <w:t xml:space="preserve">Расчетные методы оценки СКФ не применимы в период развития и разрешения  ОПП, но могут оказаться полезными для оценки функции почек после ее стабилизации. Формулу </w:t>
      </w:r>
      <w:r w:rsidRPr="00F65F6F">
        <w:rPr>
          <w:rFonts w:cs="Times New Roman"/>
          <w:szCs w:val="24"/>
          <w:lang w:val="en-US"/>
        </w:rPr>
        <w:t>CRD</w:t>
      </w:r>
      <w:r w:rsidRPr="00F65F6F">
        <w:rPr>
          <w:rFonts w:cs="Times New Roman"/>
          <w:szCs w:val="24"/>
        </w:rPr>
        <w:t>-</w:t>
      </w:r>
      <w:r w:rsidRPr="00F65F6F">
        <w:rPr>
          <w:rFonts w:cs="Times New Roman"/>
          <w:szCs w:val="24"/>
          <w:lang w:val="en-US"/>
        </w:rPr>
        <w:t>EPI</w:t>
      </w:r>
      <w:r w:rsidRPr="00F65F6F">
        <w:rPr>
          <w:rFonts w:cs="Times New Roman"/>
          <w:szCs w:val="24"/>
        </w:rPr>
        <w:t xml:space="preserve">  не используют у детей до 18 лет, пациентов с нестандартными размерами тела (например, ампутация конечностей), выраженным истощением или ожирением (ИМТ&lt;15 и &gt; 40 кг/ м</w:t>
      </w:r>
      <w:r w:rsidRPr="00F65F6F">
        <w:rPr>
          <w:rFonts w:cs="Times New Roman"/>
          <w:szCs w:val="24"/>
          <w:vertAlign w:val="superscript"/>
        </w:rPr>
        <w:t>2</w:t>
      </w:r>
      <w:r w:rsidRPr="00F65F6F">
        <w:rPr>
          <w:rFonts w:cs="Times New Roman"/>
          <w:szCs w:val="24"/>
        </w:rPr>
        <w:t xml:space="preserve">), заболеваниями скелетной мускулатуры, параплегиями и квадраплегиями, вегетарианцев. Для оценки функционального состояния почек перед назначением нефротоксичных лекарственных средств и при решении вопроса о начале ЗПТ определение расчетной СКФ  необходимо дополнить данными о клиренсе эндогенного креатинина. Клиренс эндогенного креатинина определяется по формуле: </w:t>
      </w:r>
    </w:p>
    <w:p w14:paraId="0A0D6C14" w14:textId="77777777" w:rsidR="00A93FEC" w:rsidRPr="00F65F6F" w:rsidRDefault="00A93FEC" w:rsidP="00A93FEC">
      <w:pPr>
        <w:tabs>
          <w:tab w:val="left" w:pos="284"/>
          <w:tab w:val="left" w:pos="567"/>
        </w:tabs>
        <w:rPr>
          <w:rFonts w:cs="Times New Roman"/>
          <w:color w:val="202122"/>
          <w:szCs w:val="24"/>
          <w:shd w:val="clear" w:color="auto" w:fill="FFFFFF"/>
        </w:rPr>
      </w:pPr>
      <w:r w:rsidRPr="00F65F6F">
        <w:rPr>
          <w:rFonts w:cs="Times New Roman"/>
          <w:bCs/>
          <w:color w:val="202122"/>
          <w:szCs w:val="24"/>
          <w:shd w:val="clear" w:color="auto" w:fill="FFFFFF"/>
        </w:rPr>
        <w:t xml:space="preserve">СКФ = </w:t>
      </w:r>
      <w:r w:rsidRPr="00F65F6F">
        <w:rPr>
          <w:rFonts w:cs="Times New Roman"/>
          <w:bCs/>
          <w:color w:val="202122"/>
          <w:szCs w:val="24"/>
          <w:shd w:val="clear" w:color="auto" w:fill="FFFFFF"/>
          <w:lang w:val="en-US"/>
        </w:rPr>
        <w:t>Ucr</w:t>
      </w:r>
      <w:r w:rsidRPr="00F65F6F">
        <w:rPr>
          <w:rFonts w:cs="Times New Roman"/>
          <w:bCs/>
          <w:color w:val="202122"/>
          <w:szCs w:val="24"/>
          <w:shd w:val="clear" w:color="auto" w:fill="FFFFFF"/>
        </w:rPr>
        <w:t xml:space="preserve"> х V/ </w:t>
      </w:r>
      <w:r w:rsidRPr="00F65F6F">
        <w:rPr>
          <w:rFonts w:cs="Times New Roman"/>
          <w:bCs/>
          <w:color w:val="202122"/>
          <w:szCs w:val="24"/>
          <w:shd w:val="clear" w:color="auto" w:fill="FFFFFF"/>
          <w:lang w:val="en-US"/>
        </w:rPr>
        <w:t>Scr</w:t>
      </w:r>
    </w:p>
    <w:p w14:paraId="3FF7F87B" w14:textId="77777777" w:rsidR="00A93FEC" w:rsidRPr="00F65F6F" w:rsidRDefault="00A93FEC" w:rsidP="00A93FEC">
      <w:pPr>
        <w:tabs>
          <w:tab w:val="left" w:pos="284"/>
          <w:tab w:val="left" w:pos="567"/>
        </w:tabs>
        <w:rPr>
          <w:rFonts w:cs="Times New Roman"/>
          <w:color w:val="202122"/>
          <w:szCs w:val="24"/>
          <w:shd w:val="clear" w:color="auto" w:fill="FFFFFF"/>
        </w:rPr>
      </w:pPr>
      <w:r w:rsidRPr="00F65F6F">
        <w:rPr>
          <w:rFonts w:cs="Times New Roman"/>
          <w:color w:val="202122"/>
          <w:szCs w:val="24"/>
          <w:shd w:val="clear" w:color="auto" w:fill="FFFFFF"/>
        </w:rPr>
        <w:t xml:space="preserve">где V — объём мочи за данное время, мл/мин;  Scr — концентрация креатинина в сыворотке; </w:t>
      </w:r>
      <w:r w:rsidRPr="00F65F6F">
        <w:rPr>
          <w:rFonts w:cs="Times New Roman"/>
          <w:bCs/>
          <w:color w:val="202122"/>
          <w:szCs w:val="24"/>
          <w:shd w:val="clear" w:color="auto" w:fill="FFFFFF"/>
          <w:lang w:val="en-US"/>
        </w:rPr>
        <w:t>Ucr</w:t>
      </w:r>
      <w:r w:rsidRPr="00F65F6F">
        <w:rPr>
          <w:rFonts w:cs="Times New Roman"/>
          <w:color w:val="202122"/>
          <w:szCs w:val="24"/>
          <w:shd w:val="clear" w:color="auto" w:fill="FFFFFF"/>
        </w:rPr>
        <w:t xml:space="preserve"> — концентрация креатинина в моче. </w:t>
      </w:r>
    </w:p>
    <w:p w14:paraId="27046FE2" w14:textId="77777777" w:rsidR="00A93FEC" w:rsidRPr="00F65F6F" w:rsidRDefault="00A93FEC" w:rsidP="00A93FEC">
      <w:pPr>
        <w:tabs>
          <w:tab w:val="left" w:pos="284"/>
          <w:tab w:val="left" w:pos="567"/>
        </w:tabs>
        <w:ind w:firstLine="851"/>
        <w:rPr>
          <w:rFonts w:cs="Times New Roman"/>
          <w:szCs w:val="24"/>
        </w:rPr>
      </w:pPr>
      <w:r w:rsidRPr="00F65F6F">
        <w:rPr>
          <w:rFonts w:cs="Times New Roman"/>
          <w:color w:val="202122"/>
          <w:szCs w:val="24"/>
          <w:shd w:val="clear" w:color="auto" w:fill="FFFFFF"/>
        </w:rPr>
        <w:t>Помимо  классического интервала сбора мочи 24 часа, используют 4 или даже 2 часа.</w:t>
      </w:r>
    </w:p>
    <w:p w14:paraId="70450BD6" w14:textId="77777777" w:rsidR="00A93FEC" w:rsidRPr="00F65F6F" w:rsidRDefault="00A93FEC" w:rsidP="00A93FEC">
      <w:pPr>
        <w:tabs>
          <w:tab w:val="left" w:pos="284"/>
          <w:tab w:val="left" w:pos="567"/>
        </w:tabs>
        <w:rPr>
          <w:rFonts w:cs="Times New Roman"/>
          <w:szCs w:val="24"/>
        </w:rPr>
      </w:pPr>
      <w:r w:rsidRPr="00F65F6F">
        <w:rPr>
          <w:rFonts w:cs="Times New Roman"/>
          <w:szCs w:val="24"/>
        </w:rPr>
        <w:t xml:space="preserve">Если базовое обследование выявило патологию мочевыводящей системы, проводят дополнительные исследования. Сроки и объем их выполнения во время поведения лечения зависят от степени тяжести выявленных до лечения или появившихся за время лечения изменений функционального состояния почек, связанных с прогрессированием ХБП, развитием ОПП, проявлением нефротоксичности. </w:t>
      </w:r>
    </w:p>
    <w:p w14:paraId="23E40FAC" w14:textId="77777777" w:rsidR="00A93FEC" w:rsidRPr="00F65F6F" w:rsidRDefault="00A93FEC" w:rsidP="00A93FEC">
      <w:pPr>
        <w:tabs>
          <w:tab w:val="left" w:pos="284"/>
          <w:tab w:val="left" w:pos="567"/>
        </w:tabs>
        <w:rPr>
          <w:rFonts w:cs="Times New Roman"/>
          <w:szCs w:val="24"/>
        </w:rPr>
      </w:pPr>
      <w:r w:rsidRPr="00F65F6F">
        <w:rPr>
          <w:rFonts w:cs="Times New Roman"/>
          <w:szCs w:val="24"/>
        </w:rPr>
        <w:t>Дополнительное обследование:</w:t>
      </w:r>
    </w:p>
    <w:p w14:paraId="7F3A07EE" w14:textId="77777777" w:rsidR="00A93FEC" w:rsidRPr="002974AC" w:rsidRDefault="00A93FEC" w:rsidP="00A93FEC">
      <w:pPr>
        <w:pStyle w:val="afe"/>
        <w:numPr>
          <w:ilvl w:val="0"/>
          <w:numId w:val="92"/>
        </w:numPr>
        <w:ind w:left="709" w:hanging="425"/>
        <w:rPr>
          <w:rFonts w:cs="Times New Roman"/>
          <w:szCs w:val="24"/>
        </w:rPr>
      </w:pPr>
      <w:r w:rsidRPr="002974AC">
        <w:rPr>
          <w:rFonts w:cs="Times New Roman"/>
          <w:szCs w:val="24"/>
        </w:rPr>
        <w:t>Определение показателей  КЩС  (для выявления метаболического ацидоза)</w:t>
      </w:r>
    </w:p>
    <w:p w14:paraId="704F3C7B" w14:textId="77777777" w:rsidR="00A93FEC" w:rsidRPr="002974AC" w:rsidRDefault="00A93FEC" w:rsidP="00A93FEC">
      <w:pPr>
        <w:pStyle w:val="afe"/>
        <w:numPr>
          <w:ilvl w:val="0"/>
          <w:numId w:val="92"/>
        </w:numPr>
        <w:ind w:left="709" w:hanging="425"/>
        <w:rPr>
          <w:rFonts w:cs="Times New Roman"/>
          <w:szCs w:val="24"/>
        </w:rPr>
      </w:pPr>
      <w:r w:rsidRPr="002974AC">
        <w:rPr>
          <w:rFonts w:cs="Times New Roman"/>
          <w:szCs w:val="24"/>
        </w:rPr>
        <w:t>Определение концентрации ионов калия, натрия и кальция в плазме (для решения вопроса об экстренности начала проведения ЗПТ)</w:t>
      </w:r>
    </w:p>
    <w:p w14:paraId="2AD020D0" w14:textId="77777777" w:rsidR="00A93FEC" w:rsidRPr="002974AC" w:rsidRDefault="00A93FEC" w:rsidP="00A93FEC">
      <w:pPr>
        <w:pStyle w:val="afe"/>
        <w:numPr>
          <w:ilvl w:val="0"/>
          <w:numId w:val="92"/>
        </w:numPr>
        <w:ind w:left="709" w:hanging="425"/>
        <w:rPr>
          <w:rFonts w:cs="Times New Roman"/>
          <w:szCs w:val="24"/>
        </w:rPr>
      </w:pPr>
      <w:r w:rsidRPr="002974AC">
        <w:rPr>
          <w:rFonts w:cs="Times New Roman"/>
          <w:color w:val="000000" w:themeColor="text1"/>
          <w:szCs w:val="24"/>
        </w:rPr>
        <w:t xml:space="preserve">Магнитно-резонансная томография почек и мочевыводящих путей (позволяет определить </w:t>
      </w:r>
      <w:r w:rsidRPr="002974AC">
        <w:rPr>
          <w:rFonts w:cs="Times New Roman"/>
          <w:szCs w:val="24"/>
        </w:rPr>
        <w:t xml:space="preserve">структуру почечной ткани, наличия опухолевых образований и воспалительных процессов). </w:t>
      </w:r>
    </w:p>
    <w:p w14:paraId="0D879538" w14:textId="77777777" w:rsidR="00A93FEC" w:rsidRPr="002974AC" w:rsidRDefault="00A93FEC" w:rsidP="00A93FEC">
      <w:pPr>
        <w:pStyle w:val="afe"/>
        <w:ind w:left="709" w:hanging="1"/>
        <w:rPr>
          <w:rFonts w:cs="Times New Roman"/>
          <w:szCs w:val="24"/>
        </w:rPr>
      </w:pPr>
      <w:r w:rsidRPr="002974AC">
        <w:rPr>
          <w:rFonts w:cs="Times New Roman"/>
          <w:szCs w:val="24"/>
        </w:rPr>
        <w:t xml:space="preserve">Решение вопроса о контрастировании при крайней необходимости внутривенного введения рентгеноконтрастного препарата определяется консилиумом с участием гематолога, нефролога и рентгенолога. </w:t>
      </w:r>
    </w:p>
    <w:p w14:paraId="25744E07" w14:textId="77777777" w:rsidR="00A93FEC" w:rsidRPr="002974AC" w:rsidRDefault="00A93FEC" w:rsidP="00A93FEC">
      <w:pPr>
        <w:pStyle w:val="afe"/>
        <w:numPr>
          <w:ilvl w:val="0"/>
          <w:numId w:val="92"/>
        </w:numPr>
        <w:ind w:left="709" w:hanging="425"/>
        <w:rPr>
          <w:rFonts w:cs="Times New Roman"/>
          <w:szCs w:val="24"/>
        </w:rPr>
      </w:pPr>
      <w:r w:rsidRPr="002974AC">
        <w:rPr>
          <w:rFonts w:cs="Times New Roman"/>
          <w:szCs w:val="24"/>
        </w:rPr>
        <w:t>Радиоизотопная ренография (позволяет количественно определить скорость канальцевой секреции, время прохождения изотопа через почки и скорость его экскреции, что предоставит возможность оценить клиренсовую способность почек и состояние уродинамики верхних отделов мочевых путей).</w:t>
      </w:r>
    </w:p>
    <w:p w14:paraId="79E21D5C" w14:textId="77777777" w:rsidR="00A93FEC" w:rsidRPr="002974AC" w:rsidRDefault="00A93FEC" w:rsidP="00A93FEC">
      <w:pPr>
        <w:pStyle w:val="afe"/>
        <w:numPr>
          <w:ilvl w:val="0"/>
          <w:numId w:val="92"/>
        </w:numPr>
        <w:ind w:left="709" w:hanging="425"/>
        <w:rPr>
          <w:rFonts w:cs="Times New Roman"/>
          <w:szCs w:val="24"/>
        </w:rPr>
      </w:pPr>
      <w:r w:rsidRPr="002974AC">
        <w:rPr>
          <w:rFonts w:cs="Times New Roman"/>
          <w:szCs w:val="24"/>
        </w:rPr>
        <w:t xml:space="preserve">Биопсия почки (позволит выявить причину, характер почечных повреждений и их обратимость, что необходимо для решения вопроса о дальнейшем продолжении полихимиотерапии и ее интенсификации). </w:t>
      </w:r>
    </w:p>
    <w:p w14:paraId="728D42D0" w14:textId="77777777" w:rsidR="00A93FEC" w:rsidRPr="002974AC" w:rsidRDefault="00A93FEC" w:rsidP="00A93FEC">
      <w:pPr>
        <w:pStyle w:val="afe"/>
        <w:ind w:left="709" w:hanging="1"/>
        <w:rPr>
          <w:rFonts w:cs="Times New Roman"/>
          <w:szCs w:val="24"/>
        </w:rPr>
      </w:pPr>
      <w:r w:rsidRPr="002974AC">
        <w:rPr>
          <w:rFonts w:cs="Times New Roman"/>
          <w:szCs w:val="24"/>
        </w:rPr>
        <w:t xml:space="preserve">Решение о выполнении биопсии почки принимается консилиумом с участием гематолога и нефролога. В каждом случае определяется целесообразность выполнения биопсии почки, чтобы диагностические цели не превышали риск возможных осложнений. </w:t>
      </w:r>
    </w:p>
    <w:p w14:paraId="30491116" w14:textId="77777777" w:rsidR="00A93FEC" w:rsidRPr="00F65F6F" w:rsidRDefault="00A93FEC" w:rsidP="00A93FEC">
      <w:pPr>
        <w:shd w:val="clear" w:color="auto" w:fill="FFFFFF" w:themeFill="background1"/>
        <w:contextualSpacing/>
        <w:rPr>
          <w:rFonts w:cs="Times New Roman"/>
          <w:szCs w:val="24"/>
        </w:rPr>
      </w:pPr>
      <w:r w:rsidRPr="00F65F6F">
        <w:rPr>
          <w:rFonts w:cs="Times New Roman"/>
          <w:szCs w:val="24"/>
        </w:rPr>
        <w:t>Биопсия почки показана при:</w:t>
      </w:r>
    </w:p>
    <w:p w14:paraId="7E2145A4" w14:textId="77777777" w:rsidR="00A93FEC" w:rsidRPr="00F65F6F" w:rsidRDefault="00A93FEC" w:rsidP="00A93FEC">
      <w:pPr>
        <w:pStyle w:val="afe"/>
        <w:numPr>
          <w:ilvl w:val="0"/>
          <w:numId w:val="88"/>
        </w:numPr>
        <w:shd w:val="clear" w:color="auto" w:fill="FFFFFF" w:themeFill="background1"/>
        <w:rPr>
          <w:rFonts w:cs="Times New Roman"/>
          <w:szCs w:val="24"/>
        </w:rPr>
      </w:pPr>
      <w:r w:rsidRPr="00F65F6F">
        <w:rPr>
          <w:rFonts w:cs="Times New Roman"/>
          <w:szCs w:val="24"/>
        </w:rPr>
        <w:t>подозрении на опухолевое поражение почки;</w:t>
      </w:r>
    </w:p>
    <w:p w14:paraId="5D799DD0" w14:textId="77777777" w:rsidR="00A93FEC" w:rsidRPr="00F65F6F" w:rsidRDefault="00A93FEC" w:rsidP="00A93FEC">
      <w:pPr>
        <w:pStyle w:val="afe"/>
        <w:numPr>
          <w:ilvl w:val="0"/>
          <w:numId w:val="88"/>
        </w:numPr>
        <w:shd w:val="clear" w:color="auto" w:fill="FFFFFF" w:themeFill="background1"/>
        <w:rPr>
          <w:rFonts w:cs="Times New Roman"/>
          <w:szCs w:val="24"/>
        </w:rPr>
      </w:pPr>
      <w:r w:rsidRPr="00F65F6F">
        <w:rPr>
          <w:rFonts w:cs="Times New Roman"/>
          <w:szCs w:val="24"/>
        </w:rPr>
        <w:t>патологии почки неясной этиологии;</w:t>
      </w:r>
    </w:p>
    <w:p w14:paraId="1DA80A82" w14:textId="77777777" w:rsidR="00A93FEC" w:rsidRPr="00F65F6F" w:rsidRDefault="00A93FEC" w:rsidP="00A93FEC">
      <w:pPr>
        <w:pStyle w:val="afe"/>
        <w:numPr>
          <w:ilvl w:val="0"/>
          <w:numId w:val="88"/>
        </w:numPr>
        <w:shd w:val="clear" w:color="auto" w:fill="FFFFFF" w:themeFill="background1"/>
        <w:rPr>
          <w:rFonts w:cs="Times New Roman"/>
          <w:szCs w:val="24"/>
        </w:rPr>
      </w:pPr>
      <w:r w:rsidRPr="00F65F6F">
        <w:rPr>
          <w:rFonts w:cs="Times New Roman"/>
          <w:szCs w:val="24"/>
        </w:rPr>
        <w:t>нефротическом синдроме;</w:t>
      </w:r>
    </w:p>
    <w:p w14:paraId="52A7DDD0" w14:textId="77777777" w:rsidR="00A93FEC" w:rsidRPr="00F65F6F" w:rsidRDefault="00A93FEC" w:rsidP="00A93FEC">
      <w:pPr>
        <w:pStyle w:val="afe"/>
        <w:numPr>
          <w:ilvl w:val="0"/>
          <w:numId w:val="88"/>
        </w:numPr>
        <w:shd w:val="clear" w:color="auto" w:fill="FFFFFF" w:themeFill="background1"/>
        <w:rPr>
          <w:rFonts w:cs="Times New Roman"/>
          <w:szCs w:val="24"/>
        </w:rPr>
      </w:pPr>
      <w:r w:rsidRPr="00F65F6F">
        <w:rPr>
          <w:rFonts w:cs="Times New Roman"/>
          <w:szCs w:val="24"/>
        </w:rPr>
        <w:t>длительной, неуточненной микрогематурии</w:t>
      </w:r>
    </w:p>
    <w:p w14:paraId="0CF5646F" w14:textId="77777777" w:rsidR="00A93FEC" w:rsidRPr="00F65F6F" w:rsidRDefault="00A93FEC" w:rsidP="00A93FEC">
      <w:pPr>
        <w:pStyle w:val="afe"/>
        <w:numPr>
          <w:ilvl w:val="0"/>
          <w:numId w:val="88"/>
        </w:numPr>
        <w:shd w:val="clear" w:color="auto" w:fill="FFFFFF" w:themeFill="background1"/>
        <w:rPr>
          <w:rFonts w:cs="Times New Roman"/>
          <w:szCs w:val="24"/>
        </w:rPr>
      </w:pPr>
      <w:r w:rsidRPr="00F65F6F">
        <w:rPr>
          <w:rFonts w:cs="Times New Roman"/>
          <w:szCs w:val="24"/>
        </w:rPr>
        <w:t>быстром снижении функции почек и развитии острого повреждения почек.</w:t>
      </w:r>
    </w:p>
    <w:p w14:paraId="3D1AB112" w14:textId="77777777" w:rsidR="00A93FEC" w:rsidRPr="00F65F6F" w:rsidRDefault="00A93FEC" w:rsidP="00A93FEC">
      <w:pPr>
        <w:shd w:val="clear" w:color="auto" w:fill="FFFFFF" w:themeFill="background1"/>
        <w:contextualSpacing/>
        <w:rPr>
          <w:rFonts w:cs="Times New Roman"/>
          <w:szCs w:val="24"/>
        </w:rPr>
      </w:pPr>
      <w:r w:rsidRPr="00F65F6F">
        <w:rPr>
          <w:rFonts w:cs="Times New Roman"/>
          <w:szCs w:val="24"/>
        </w:rPr>
        <w:t>Необходимые условия для выполнения биопсии:</w:t>
      </w:r>
    </w:p>
    <w:p w14:paraId="4407C29A" w14:textId="77777777" w:rsidR="00A93FEC" w:rsidRPr="00F65F6F" w:rsidRDefault="00A93FEC" w:rsidP="00A93FEC">
      <w:pPr>
        <w:pStyle w:val="afe"/>
        <w:numPr>
          <w:ilvl w:val="0"/>
          <w:numId w:val="89"/>
        </w:numPr>
        <w:shd w:val="clear" w:color="auto" w:fill="FFFFFF" w:themeFill="background1"/>
        <w:rPr>
          <w:rFonts w:cs="Times New Roman"/>
          <w:szCs w:val="24"/>
        </w:rPr>
      </w:pPr>
      <w:r w:rsidRPr="00F65F6F">
        <w:rPr>
          <w:rFonts w:cs="Times New Roman"/>
          <w:szCs w:val="24"/>
        </w:rPr>
        <w:t>отсутствие аномалии развития почек (нефроптоз, неполное/полное удвоение почки и др.);</w:t>
      </w:r>
    </w:p>
    <w:p w14:paraId="78C15739" w14:textId="77777777" w:rsidR="00A93FEC" w:rsidRPr="00F65F6F" w:rsidRDefault="00A93FEC" w:rsidP="00A93FEC">
      <w:pPr>
        <w:pStyle w:val="afe"/>
        <w:numPr>
          <w:ilvl w:val="0"/>
          <w:numId w:val="89"/>
        </w:numPr>
        <w:shd w:val="clear" w:color="auto" w:fill="FFFFFF" w:themeFill="background1"/>
        <w:rPr>
          <w:rFonts w:cs="Times New Roman"/>
          <w:szCs w:val="24"/>
        </w:rPr>
      </w:pPr>
      <w:r w:rsidRPr="00F65F6F">
        <w:rPr>
          <w:rFonts w:cs="Times New Roman"/>
          <w:szCs w:val="24"/>
        </w:rPr>
        <w:t>отсутствие лейкоцитурии, бактериурии;</w:t>
      </w:r>
    </w:p>
    <w:p w14:paraId="2C3C1846" w14:textId="77777777" w:rsidR="00A93FEC" w:rsidRPr="00F65F6F" w:rsidRDefault="00A93FEC" w:rsidP="00A93FEC">
      <w:pPr>
        <w:pStyle w:val="afe"/>
        <w:numPr>
          <w:ilvl w:val="0"/>
          <w:numId w:val="89"/>
        </w:numPr>
        <w:shd w:val="clear" w:color="auto" w:fill="FFFFFF" w:themeFill="background1"/>
        <w:rPr>
          <w:rFonts w:cs="Times New Roman"/>
          <w:szCs w:val="24"/>
        </w:rPr>
      </w:pPr>
      <w:r w:rsidRPr="00F65F6F">
        <w:rPr>
          <w:rFonts w:cs="Times New Roman"/>
          <w:szCs w:val="24"/>
        </w:rPr>
        <w:t>количество тромбоцитов в периферической крови  ≥  70х10</w:t>
      </w:r>
      <w:r w:rsidRPr="00F65F6F">
        <w:rPr>
          <w:rFonts w:cs="Times New Roman"/>
          <w:szCs w:val="24"/>
          <w:vertAlign w:val="superscript"/>
        </w:rPr>
        <w:t>9</w:t>
      </w:r>
      <w:r w:rsidRPr="00F65F6F">
        <w:rPr>
          <w:rFonts w:cs="Times New Roman"/>
          <w:szCs w:val="24"/>
        </w:rPr>
        <w:t>/л;</w:t>
      </w:r>
    </w:p>
    <w:p w14:paraId="187C04EE" w14:textId="77777777" w:rsidR="00A93FEC" w:rsidRPr="00F65F6F" w:rsidRDefault="00A93FEC" w:rsidP="00A93FEC">
      <w:pPr>
        <w:pStyle w:val="afe"/>
        <w:numPr>
          <w:ilvl w:val="0"/>
          <w:numId w:val="89"/>
        </w:numPr>
        <w:shd w:val="clear" w:color="auto" w:fill="FFFFFF" w:themeFill="background1"/>
        <w:rPr>
          <w:rFonts w:cs="Times New Roman"/>
          <w:szCs w:val="24"/>
        </w:rPr>
      </w:pPr>
      <w:r w:rsidRPr="00F65F6F">
        <w:rPr>
          <w:rFonts w:cs="Times New Roman"/>
          <w:szCs w:val="24"/>
        </w:rPr>
        <w:t>контроль показателей тромбоэластограммы;</w:t>
      </w:r>
    </w:p>
    <w:p w14:paraId="68D5ED95" w14:textId="77777777" w:rsidR="00A93FEC" w:rsidRPr="00F65F6F" w:rsidRDefault="00A93FEC" w:rsidP="00A93FEC">
      <w:pPr>
        <w:pStyle w:val="afe"/>
        <w:numPr>
          <w:ilvl w:val="0"/>
          <w:numId w:val="89"/>
        </w:numPr>
        <w:shd w:val="clear" w:color="auto" w:fill="FFFFFF" w:themeFill="background1"/>
        <w:rPr>
          <w:rFonts w:cs="Times New Roman"/>
          <w:szCs w:val="24"/>
        </w:rPr>
      </w:pPr>
      <w:r w:rsidRPr="00F65F6F">
        <w:rPr>
          <w:rFonts w:cs="Times New Roman"/>
          <w:szCs w:val="24"/>
        </w:rPr>
        <w:t>предварительная коррекция выявленных  нарушений гемостаза.</w:t>
      </w:r>
    </w:p>
    <w:p w14:paraId="72086623" w14:textId="77777777" w:rsidR="00A93FEC" w:rsidRDefault="00A93FEC" w:rsidP="00A93FEC">
      <w:pPr>
        <w:shd w:val="clear" w:color="auto" w:fill="FFFFFF" w:themeFill="background1"/>
        <w:rPr>
          <w:rFonts w:cs="Times New Roman"/>
          <w:szCs w:val="24"/>
        </w:rPr>
      </w:pPr>
      <w:r w:rsidRPr="00F65F6F">
        <w:rPr>
          <w:rFonts w:cs="Times New Roman"/>
          <w:szCs w:val="24"/>
        </w:rPr>
        <w:t xml:space="preserve">Гистологическое исследование нефробиоптата позволяет выявить  наличие опухолевой  инфильтрации в паренхиме почки, оценить обратимость повреждения нефрона. Необходимо выполнить иммуногистохимическое, иммунофлюоресцентное и электронно-микроскопическое исследование нефробиоптата.  </w:t>
      </w:r>
    </w:p>
    <w:p w14:paraId="474333F7" w14:textId="77777777" w:rsidR="00A93FEC" w:rsidRPr="00F65F6F" w:rsidRDefault="00A93FEC" w:rsidP="00A93FEC">
      <w:pPr>
        <w:shd w:val="clear" w:color="auto" w:fill="FFFFFF" w:themeFill="background1"/>
        <w:rPr>
          <w:rFonts w:cs="Times New Roman"/>
          <w:szCs w:val="24"/>
        </w:rPr>
      </w:pPr>
    </w:p>
    <w:p w14:paraId="782D7041" w14:textId="79261DB4" w:rsidR="00A93FEC" w:rsidRPr="00FE0E8C" w:rsidRDefault="00A93FEC" w:rsidP="00A93FEC">
      <w:pPr>
        <w:autoSpaceDE w:val="0"/>
        <w:contextualSpacing/>
        <w:rPr>
          <w:rFonts w:eastAsia="Times New Roman" w:cs="Times New Roman"/>
          <w:bCs/>
          <w:i/>
          <w:iCs/>
          <w:szCs w:val="24"/>
          <w:u w:val="single"/>
          <w:lang w:eastAsia="ru-RU"/>
        </w:rPr>
      </w:pPr>
      <w:r w:rsidRPr="00FE0E8C">
        <w:rPr>
          <w:rFonts w:eastAsia="Times New Roman" w:cs="Times New Roman"/>
          <w:bCs/>
          <w:i/>
          <w:iCs/>
          <w:szCs w:val="24"/>
          <w:u w:val="single"/>
          <w:lang w:eastAsia="ru-RU"/>
        </w:rPr>
        <w:t>Рекомендации по лечению гематологических заболеваний, сопровождающихся поражением почек</w:t>
      </w:r>
      <w:r w:rsidRPr="00B90334">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r w:rsidRPr="00FE0E8C">
        <w:rPr>
          <w:rFonts w:eastAsia="Times New Roman" w:cs="Times New Roman"/>
          <w:bCs/>
          <w:i/>
          <w:iCs/>
          <w:szCs w:val="24"/>
          <w:u w:val="single"/>
          <w:lang w:eastAsia="ru-RU"/>
        </w:rPr>
        <w:t>.</w:t>
      </w:r>
    </w:p>
    <w:p w14:paraId="0238728A" w14:textId="77777777" w:rsidR="00A93FEC" w:rsidRPr="00CC1841" w:rsidRDefault="00A93FEC" w:rsidP="00A93FEC">
      <w:pPr>
        <w:widowControl w:val="0"/>
        <w:suppressAutoHyphens/>
        <w:rPr>
          <w:rFonts w:eastAsia="Calibri" w:cs="Times New Roman"/>
          <w:szCs w:val="24"/>
          <w:lang w:eastAsia="ar-SA"/>
        </w:rPr>
      </w:pPr>
      <w:r w:rsidRPr="00F65F6F">
        <w:rPr>
          <w:rFonts w:eastAsia="Arial" w:cs="Times New Roman"/>
          <w:kern w:val="1"/>
          <w:szCs w:val="24"/>
        </w:rPr>
        <w:t xml:space="preserve">В последние десятилетия достигнуты значительные успехи в лечении гематологических </w:t>
      </w:r>
      <w:r w:rsidRPr="00F65F6F">
        <w:rPr>
          <w:rFonts w:eastAsia="Times New Roman" w:cs="Times New Roman"/>
          <w:szCs w:val="24"/>
          <w:lang w:eastAsia="ar-SA"/>
        </w:rPr>
        <w:t>заболеваний, в особенности лейкозов и лимфом</w:t>
      </w:r>
      <w:r w:rsidRPr="00F65F6F">
        <w:rPr>
          <w:rFonts w:eastAsia="Arial" w:cs="Times New Roman"/>
          <w:kern w:val="1"/>
          <w:szCs w:val="24"/>
        </w:rPr>
        <w:t xml:space="preserve">, что связано с интенсификацией режимов терапии, включением таргетных препаратов, проведением высокодозной химиотерапии с трансплантацией гемопоэтических стволовых клеток. </w:t>
      </w:r>
      <w:r w:rsidRPr="00F65F6F">
        <w:rPr>
          <w:rFonts w:eastAsia="Times New Roman" w:cs="Times New Roman"/>
          <w:szCs w:val="24"/>
          <w:lang w:eastAsia="ar-SA"/>
        </w:rPr>
        <w:t>От в</w:t>
      </w:r>
      <w:r w:rsidRPr="00F65F6F">
        <w:rPr>
          <w:rFonts w:eastAsia="Times New Roman" w:cs="Times New Roman"/>
          <w:szCs w:val="24"/>
          <w:lang w:eastAsia="ru-RU"/>
        </w:rPr>
        <w:t xml:space="preserve">ыбора препаратов и определения интенсивности лечения </w:t>
      </w:r>
      <w:r w:rsidRPr="00F65F6F">
        <w:rPr>
          <w:rFonts w:eastAsia="Times New Roman" w:cs="Times New Roman"/>
          <w:szCs w:val="24"/>
          <w:lang w:eastAsia="ar-SA"/>
        </w:rPr>
        <w:t>зависит не только прогноз заболевания в целом, но и тяжесть возможных осложнений.</w:t>
      </w:r>
      <w:r w:rsidRPr="00F65F6F">
        <w:rPr>
          <w:rFonts w:eastAsia="Calibri" w:cs="Times New Roman"/>
          <w:szCs w:val="24"/>
          <w:lang w:eastAsia="ar-SA"/>
        </w:rPr>
        <w:t xml:space="preserve"> В связи с этим возникает необходимость поиска баланса между токсичностью и эффективностью лекарственных препаратов, поскольку ряд химиопрепаратов вызывают токсическое поражение почек, проявляющееся развитием почечной недостаточности, ТМА, ГУС, ТТП, ДВС, синдрома Фанкони, почечного несахарного диабета, электролитных нарушений и синдрома лизиса опухоли. Исходно вовлеченные в паранеопластический процесс почки наиболее уязвимы для токсического воздействия лекарственных препаратов. При химиотерапии пациентов с </w:t>
      </w:r>
      <w:r w:rsidRPr="00F65F6F">
        <w:rPr>
          <w:rFonts w:eastAsia="Calibri" w:cs="Times New Roman"/>
          <w:color w:val="000000"/>
          <w:szCs w:val="24"/>
          <w:lang w:eastAsia="ar-SA"/>
        </w:rPr>
        <w:t xml:space="preserve">гематологическими </w:t>
      </w:r>
      <w:r w:rsidRPr="00F65F6F">
        <w:rPr>
          <w:rFonts w:eastAsia="Calibri" w:cs="Times New Roman"/>
          <w:szCs w:val="24"/>
          <w:lang w:eastAsia="ar-SA"/>
        </w:rPr>
        <w:t>заболеваниями, ассоциированными с почечной недостаточностью, необходима коррекция дозы препарата в зависимости от</w:t>
      </w:r>
      <w:r w:rsidRPr="00F65F6F">
        <w:rPr>
          <w:rFonts w:eastAsia="Calibri" w:cs="Times New Roman"/>
          <w:color w:val="FF0000"/>
          <w:szCs w:val="24"/>
          <w:lang w:eastAsia="ar-SA"/>
        </w:rPr>
        <w:t xml:space="preserve"> </w:t>
      </w:r>
      <w:r w:rsidRPr="00F65F6F">
        <w:rPr>
          <w:rFonts w:eastAsia="Calibri" w:cs="Times New Roman"/>
          <w:color w:val="000000"/>
          <w:szCs w:val="24"/>
          <w:lang w:eastAsia="ar-SA"/>
        </w:rPr>
        <w:t xml:space="preserve">концентрации </w:t>
      </w:r>
      <w:r w:rsidRPr="00F65F6F">
        <w:rPr>
          <w:rFonts w:eastAsia="Calibri" w:cs="Times New Roman"/>
          <w:szCs w:val="24"/>
          <w:lang w:eastAsia="ar-SA"/>
        </w:rPr>
        <w:t xml:space="preserve">креатинина </w:t>
      </w:r>
      <w:r w:rsidRPr="00F65F6F">
        <w:rPr>
          <w:rFonts w:eastAsia="Calibri" w:cs="Times New Roman"/>
          <w:color w:val="000000"/>
          <w:szCs w:val="24"/>
          <w:lang w:eastAsia="ar-SA"/>
        </w:rPr>
        <w:t xml:space="preserve">в </w:t>
      </w:r>
      <w:r w:rsidRPr="00CC1841">
        <w:rPr>
          <w:rFonts w:eastAsia="Calibri" w:cs="Times New Roman"/>
          <w:color w:val="000000"/>
          <w:szCs w:val="24"/>
          <w:lang w:eastAsia="ar-SA"/>
        </w:rPr>
        <w:t xml:space="preserve">сыворотке </w:t>
      </w:r>
      <w:r w:rsidRPr="00CC1841">
        <w:rPr>
          <w:rFonts w:eastAsia="Calibri" w:cs="Times New Roman"/>
          <w:szCs w:val="24"/>
          <w:lang w:eastAsia="ar-SA"/>
        </w:rPr>
        <w:t xml:space="preserve">крови (таб. 5). </w:t>
      </w:r>
    </w:p>
    <w:p w14:paraId="4A8ED49A" w14:textId="77777777" w:rsidR="00A93FEC" w:rsidRPr="00CC1841" w:rsidRDefault="00A93FEC" w:rsidP="00A93FEC">
      <w:pPr>
        <w:tabs>
          <w:tab w:val="left" w:pos="284"/>
          <w:tab w:val="left" w:pos="567"/>
        </w:tabs>
        <w:suppressAutoHyphens/>
        <w:rPr>
          <w:rFonts w:eastAsia="Calibri" w:cs="Times New Roman"/>
          <w:szCs w:val="24"/>
          <w:lang w:eastAsia="ar-SA"/>
        </w:rPr>
      </w:pPr>
    </w:p>
    <w:p w14:paraId="647EE1D3" w14:textId="13BFE5DB" w:rsidR="00A93FEC" w:rsidRPr="00EE2ABD" w:rsidRDefault="00A93FEC" w:rsidP="00A93FEC">
      <w:pPr>
        <w:tabs>
          <w:tab w:val="left" w:pos="284"/>
          <w:tab w:val="left" w:pos="567"/>
        </w:tabs>
        <w:suppressAutoHyphens/>
        <w:rPr>
          <w:rFonts w:eastAsia="Calibri" w:cs="Times New Roman"/>
          <w:bCs/>
          <w:szCs w:val="24"/>
          <w:lang w:eastAsia="ar-SA"/>
        </w:rPr>
      </w:pPr>
      <w:r w:rsidRPr="00CC1841">
        <w:rPr>
          <w:rFonts w:eastAsia="Calibri" w:cs="Times New Roman"/>
          <w:bCs/>
          <w:szCs w:val="24"/>
          <w:lang w:eastAsia="ar-SA"/>
        </w:rPr>
        <w:t>Таблица 5. Коррекция дозы препаратов в зависимости от скорости клубочковой фильтрации</w:t>
      </w:r>
      <w:r w:rsidRPr="00EE2ABD">
        <w:rPr>
          <w:rFonts w:eastAsia="Calibri" w:cs="Times New Roman"/>
          <w:bCs/>
          <w:szCs w:val="24"/>
          <w:lang w:eastAsia="ar-SA"/>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p>
    <w:tbl>
      <w:tblPr>
        <w:tblStyle w:val="51"/>
        <w:tblW w:w="0" w:type="auto"/>
        <w:tblLook w:val="04A0" w:firstRow="1" w:lastRow="0" w:firstColumn="1" w:lastColumn="0" w:noHBand="0" w:noVBand="1"/>
      </w:tblPr>
      <w:tblGrid>
        <w:gridCol w:w="2899"/>
        <w:gridCol w:w="2261"/>
        <w:gridCol w:w="1851"/>
        <w:gridCol w:w="276"/>
        <w:gridCol w:w="2059"/>
      </w:tblGrid>
      <w:tr w:rsidR="00A93FEC" w:rsidRPr="00F65F6F" w14:paraId="2E2A3DD9" w14:textId="77777777" w:rsidTr="002D3EBF">
        <w:tc>
          <w:tcPr>
            <w:tcW w:w="2943" w:type="dxa"/>
            <w:vMerge w:val="restart"/>
            <w:hideMark/>
          </w:tcPr>
          <w:p w14:paraId="72AA503D"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Лекарственный препарат</w:t>
            </w:r>
          </w:p>
        </w:tc>
        <w:tc>
          <w:tcPr>
            <w:tcW w:w="6633" w:type="dxa"/>
            <w:gridSpan w:val="4"/>
            <w:hideMark/>
          </w:tcPr>
          <w:p w14:paraId="0AD52648"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color w:val="000000"/>
                <w:lang w:eastAsia="ar-SA"/>
              </w:rPr>
              <w:t>Уменьшение дозы лекарственных препаратов на указанный % от расчетной дозы, при скорости клубочковой фильтрации,</w:t>
            </w:r>
            <w:r w:rsidRPr="00F65F6F">
              <w:rPr>
                <w:lang w:eastAsia="ar-SA"/>
              </w:rPr>
              <w:t xml:space="preserve"> мл/мин</w:t>
            </w:r>
          </w:p>
        </w:tc>
      </w:tr>
      <w:tr w:rsidR="00A93FEC" w:rsidRPr="00F65F6F" w14:paraId="2AAADB33" w14:textId="77777777" w:rsidTr="002D3EBF">
        <w:tc>
          <w:tcPr>
            <w:tcW w:w="0" w:type="auto"/>
            <w:vMerge/>
            <w:hideMark/>
          </w:tcPr>
          <w:p w14:paraId="25936F52" w14:textId="77777777" w:rsidR="00A93FEC" w:rsidRPr="00F65F6F" w:rsidRDefault="00A93FEC" w:rsidP="00A07851">
            <w:pPr>
              <w:spacing w:line="240" w:lineRule="auto"/>
              <w:ind w:firstLine="0"/>
              <w:rPr>
                <w:lang w:eastAsia="ar-SA"/>
              </w:rPr>
            </w:pPr>
          </w:p>
        </w:tc>
        <w:tc>
          <w:tcPr>
            <w:tcW w:w="2315" w:type="dxa"/>
            <w:hideMark/>
          </w:tcPr>
          <w:p w14:paraId="24226D30"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СКФ 60-30 мл/мин</w:t>
            </w:r>
          </w:p>
        </w:tc>
        <w:tc>
          <w:tcPr>
            <w:tcW w:w="2195" w:type="dxa"/>
            <w:gridSpan w:val="2"/>
            <w:hideMark/>
          </w:tcPr>
          <w:p w14:paraId="57C3A074"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 xml:space="preserve">СКФ 29-10 мл/мин </w:t>
            </w:r>
          </w:p>
        </w:tc>
        <w:tc>
          <w:tcPr>
            <w:tcW w:w="2123" w:type="dxa"/>
            <w:hideMark/>
          </w:tcPr>
          <w:p w14:paraId="06EF7010"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СКФ &lt;10 мл/мин</w:t>
            </w:r>
          </w:p>
        </w:tc>
      </w:tr>
      <w:tr w:rsidR="00A93FEC" w:rsidRPr="00F65F6F" w14:paraId="7B0F28A6" w14:textId="77777777" w:rsidTr="002D3EBF">
        <w:tc>
          <w:tcPr>
            <w:tcW w:w="2943" w:type="dxa"/>
            <w:hideMark/>
          </w:tcPr>
          <w:p w14:paraId="77A7EEA5"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Блеомицин</w:t>
            </w:r>
          </w:p>
        </w:tc>
        <w:tc>
          <w:tcPr>
            <w:tcW w:w="2315" w:type="dxa"/>
            <w:hideMark/>
          </w:tcPr>
          <w:p w14:paraId="007B15D9" w14:textId="77777777" w:rsidR="00A93FEC" w:rsidRPr="00F65F6F" w:rsidRDefault="00A93FEC" w:rsidP="00A07851">
            <w:pPr>
              <w:tabs>
                <w:tab w:val="left" w:pos="284"/>
                <w:tab w:val="left" w:pos="567"/>
              </w:tabs>
              <w:suppressAutoHyphens/>
              <w:snapToGrid w:val="0"/>
              <w:spacing w:line="240" w:lineRule="auto"/>
              <w:ind w:firstLine="0"/>
              <w:rPr>
                <w:b/>
                <w:bCs/>
                <w:color w:val="FF0000"/>
                <w:lang w:eastAsia="ar-SA"/>
              </w:rPr>
            </w:pPr>
            <w:r w:rsidRPr="00F65F6F">
              <w:rPr>
                <w:lang w:eastAsia="ar-SA"/>
              </w:rPr>
              <w:t>50%</w:t>
            </w:r>
          </w:p>
        </w:tc>
        <w:tc>
          <w:tcPr>
            <w:tcW w:w="2195" w:type="dxa"/>
            <w:gridSpan w:val="2"/>
            <w:hideMark/>
          </w:tcPr>
          <w:p w14:paraId="0D01DA83"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c>
          <w:tcPr>
            <w:tcW w:w="2123" w:type="dxa"/>
            <w:hideMark/>
          </w:tcPr>
          <w:p w14:paraId="1B287B4E"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4701DCB4" w14:textId="77777777" w:rsidTr="002D3EBF">
        <w:tc>
          <w:tcPr>
            <w:tcW w:w="2943" w:type="dxa"/>
            <w:hideMark/>
          </w:tcPr>
          <w:p w14:paraId="0F97718A"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Карбоплатин</w:t>
            </w:r>
          </w:p>
        </w:tc>
        <w:tc>
          <w:tcPr>
            <w:tcW w:w="6633" w:type="dxa"/>
            <w:gridSpan w:val="4"/>
            <w:hideMark/>
          </w:tcPr>
          <w:p w14:paraId="3FEB755A" w14:textId="77777777" w:rsidR="00A93FEC" w:rsidRPr="00F65F6F" w:rsidRDefault="00A93FEC" w:rsidP="00A07851">
            <w:pPr>
              <w:tabs>
                <w:tab w:val="left" w:pos="284"/>
                <w:tab w:val="left" w:pos="567"/>
              </w:tabs>
              <w:suppressAutoHyphens/>
              <w:snapToGrid w:val="0"/>
              <w:spacing w:line="240" w:lineRule="auto"/>
              <w:ind w:firstLine="0"/>
              <w:jc w:val="center"/>
              <w:rPr>
                <w:lang w:eastAsia="ar-SA"/>
              </w:rPr>
            </w:pPr>
            <w:r w:rsidRPr="00F65F6F">
              <w:rPr>
                <w:lang w:eastAsia="ar-SA"/>
              </w:rPr>
              <w:t>Расчет дозы препарата по формуле Калверта*</w:t>
            </w:r>
          </w:p>
        </w:tc>
      </w:tr>
      <w:tr w:rsidR="00A93FEC" w:rsidRPr="00F65F6F" w14:paraId="40072362" w14:textId="77777777" w:rsidTr="002D3EBF">
        <w:tc>
          <w:tcPr>
            <w:tcW w:w="2943" w:type="dxa"/>
            <w:hideMark/>
          </w:tcPr>
          <w:p w14:paraId="2D7CCB85"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Цисплатин</w:t>
            </w:r>
          </w:p>
        </w:tc>
        <w:tc>
          <w:tcPr>
            <w:tcW w:w="2315" w:type="dxa"/>
            <w:hideMark/>
          </w:tcPr>
          <w:p w14:paraId="279876E6"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1903" w:type="dxa"/>
            <w:hideMark/>
          </w:tcPr>
          <w:p w14:paraId="1F161745"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c>
          <w:tcPr>
            <w:tcW w:w="2415" w:type="dxa"/>
            <w:gridSpan w:val="2"/>
            <w:hideMark/>
          </w:tcPr>
          <w:p w14:paraId="2D877102"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23712458" w14:textId="77777777" w:rsidTr="002D3EBF">
        <w:tc>
          <w:tcPr>
            <w:tcW w:w="2943" w:type="dxa"/>
            <w:hideMark/>
          </w:tcPr>
          <w:p w14:paraId="6CE52F48"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Циклофосфамид</w:t>
            </w:r>
          </w:p>
        </w:tc>
        <w:tc>
          <w:tcPr>
            <w:tcW w:w="4218" w:type="dxa"/>
            <w:gridSpan w:val="2"/>
          </w:tcPr>
          <w:p w14:paraId="2F53BE57" w14:textId="77777777" w:rsidR="00A93FEC" w:rsidRPr="00F65F6F" w:rsidRDefault="00A93FEC" w:rsidP="00A07851">
            <w:pPr>
              <w:tabs>
                <w:tab w:val="left" w:pos="284"/>
                <w:tab w:val="left" w:pos="567"/>
              </w:tabs>
              <w:suppressAutoHyphens/>
              <w:snapToGrid w:val="0"/>
              <w:spacing w:line="240" w:lineRule="auto"/>
              <w:ind w:firstLine="0"/>
              <w:jc w:val="center"/>
              <w:rPr>
                <w:lang w:eastAsia="ar-SA"/>
              </w:rPr>
            </w:pPr>
            <w:r w:rsidRPr="00F65F6F">
              <w:rPr>
                <w:lang w:eastAsia="ar-SA"/>
              </w:rPr>
              <w:t>не требуется</w:t>
            </w:r>
          </w:p>
          <w:p w14:paraId="3AB9D9B6" w14:textId="77777777" w:rsidR="00A93FEC" w:rsidRPr="00F65F6F" w:rsidRDefault="00A93FEC" w:rsidP="00A07851">
            <w:pPr>
              <w:tabs>
                <w:tab w:val="left" w:pos="284"/>
                <w:tab w:val="left" w:pos="567"/>
              </w:tabs>
              <w:suppressAutoHyphens/>
              <w:snapToGrid w:val="0"/>
              <w:spacing w:line="240" w:lineRule="auto"/>
              <w:ind w:firstLine="0"/>
              <w:rPr>
                <w:lang w:eastAsia="ar-SA"/>
              </w:rPr>
            </w:pPr>
          </w:p>
        </w:tc>
        <w:tc>
          <w:tcPr>
            <w:tcW w:w="2415" w:type="dxa"/>
            <w:gridSpan w:val="2"/>
            <w:hideMark/>
          </w:tcPr>
          <w:p w14:paraId="06E1E740"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r>
      <w:tr w:rsidR="00A93FEC" w:rsidRPr="00F65F6F" w14:paraId="725EA7FA" w14:textId="77777777" w:rsidTr="002D3EBF">
        <w:tc>
          <w:tcPr>
            <w:tcW w:w="2943" w:type="dxa"/>
            <w:hideMark/>
          </w:tcPr>
          <w:p w14:paraId="468C103F"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Цитозин-арабинозид</w:t>
            </w:r>
          </w:p>
        </w:tc>
        <w:tc>
          <w:tcPr>
            <w:tcW w:w="2315" w:type="dxa"/>
            <w:hideMark/>
          </w:tcPr>
          <w:p w14:paraId="06581748"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1903" w:type="dxa"/>
            <w:hideMark/>
          </w:tcPr>
          <w:p w14:paraId="7C81E930" w14:textId="77777777" w:rsidR="00A93FEC" w:rsidRPr="00EE2ABD" w:rsidRDefault="00A93FEC" w:rsidP="00A07851">
            <w:pPr>
              <w:tabs>
                <w:tab w:val="left" w:pos="284"/>
                <w:tab w:val="left" w:pos="567"/>
              </w:tabs>
              <w:suppressAutoHyphens/>
              <w:snapToGrid w:val="0"/>
              <w:spacing w:line="240" w:lineRule="auto"/>
              <w:ind w:firstLine="0"/>
              <w:rPr>
                <w:bCs/>
                <w:color w:val="FF0000"/>
                <w:lang w:eastAsia="ar-SA"/>
              </w:rPr>
            </w:pPr>
            <w:r w:rsidRPr="00F65F6F">
              <w:rPr>
                <w:bCs/>
                <w:lang w:eastAsia="ar-SA"/>
              </w:rPr>
              <w:t xml:space="preserve">Отмена </w:t>
            </w:r>
          </w:p>
        </w:tc>
        <w:tc>
          <w:tcPr>
            <w:tcW w:w="2415" w:type="dxa"/>
            <w:gridSpan w:val="2"/>
            <w:hideMark/>
          </w:tcPr>
          <w:p w14:paraId="1EDBD3F2"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00F81C04" w14:textId="77777777" w:rsidTr="002D3EBF">
        <w:tc>
          <w:tcPr>
            <w:tcW w:w="2943" w:type="dxa"/>
            <w:hideMark/>
          </w:tcPr>
          <w:p w14:paraId="345F2373"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Дакарбазин</w:t>
            </w:r>
          </w:p>
        </w:tc>
        <w:tc>
          <w:tcPr>
            <w:tcW w:w="2315" w:type="dxa"/>
            <w:hideMark/>
          </w:tcPr>
          <w:p w14:paraId="40DFAF8B"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25%</w:t>
            </w:r>
          </w:p>
        </w:tc>
        <w:tc>
          <w:tcPr>
            <w:tcW w:w="1903" w:type="dxa"/>
            <w:hideMark/>
          </w:tcPr>
          <w:p w14:paraId="605E4D3F"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2415" w:type="dxa"/>
            <w:gridSpan w:val="2"/>
            <w:hideMark/>
          </w:tcPr>
          <w:p w14:paraId="1CC65D5B"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4FA6C382" w14:textId="77777777" w:rsidTr="002D3EBF">
        <w:tc>
          <w:tcPr>
            <w:tcW w:w="2943" w:type="dxa"/>
            <w:hideMark/>
          </w:tcPr>
          <w:p w14:paraId="49578285"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Этопозид</w:t>
            </w:r>
          </w:p>
        </w:tc>
        <w:tc>
          <w:tcPr>
            <w:tcW w:w="4218" w:type="dxa"/>
            <w:gridSpan w:val="2"/>
          </w:tcPr>
          <w:p w14:paraId="3D370395" w14:textId="77777777" w:rsidR="00A93FEC" w:rsidRPr="00F65F6F" w:rsidRDefault="00A93FEC" w:rsidP="00A07851">
            <w:pPr>
              <w:tabs>
                <w:tab w:val="left" w:pos="284"/>
                <w:tab w:val="left" w:pos="567"/>
              </w:tabs>
              <w:suppressAutoHyphens/>
              <w:snapToGrid w:val="0"/>
              <w:spacing w:line="240" w:lineRule="auto"/>
              <w:ind w:firstLine="0"/>
              <w:jc w:val="center"/>
              <w:rPr>
                <w:lang w:eastAsia="ar-SA"/>
              </w:rPr>
            </w:pPr>
            <w:r w:rsidRPr="00F65F6F">
              <w:rPr>
                <w:lang w:eastAsia="ar-SA"/>
              </w:rPr>
              <w:t>не требуется</w:t>
            </w:r>
          </w:p>
          <w:p w14:paraId="02913337" w14:textId="77777777" w:rsidR="00A93FEC" w:rsidRPr="00F65F6F" w:rsidRDefault="00A93FEC" w:rsidP="00A07851">
            <w:pPr>
              <w:tabs>
                <w:tab w:val="left" w:pos="284"/>
                <w:tab w:val="left" w:pos="567"/>
              </w:tabs>
              <w:suppressAutoHyphens/>
              <w:snapToGrid w:val="0"/>
              <w:spacing w:line="240" w:lineRule="auto"/>
              <w:ind w:firstLine="0"/>
              <w:rPr>
                <w:lang w:eastAsia="ar-SA"/>
              </w:rPr>
            </w:pPr>
          </w:p>
        </w:tc>
        <w:tc>
          <w:tcPr>
            <w:tcW w:w="2415" w:type="dxa"/>
            <w:gridSpan w:val="2"/>
            <w:hideMark/>
          </w:tcPr>
          <w:p w14:paraId="17666E6B"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r>
      <w:tr w:rsidR="00A93FEC" w:rsidRPr="00F65F6F" w14:paraId="6B328E1B" w14:textId="77777777" w:rsidTr="002D3EBF">
        <w:tc>
          <w:tcPr>
            <w:tcW w:w="2943" w:type="dxa"/>
            <w:hideMark/>
          </w:tcPr>
          <w:p w14:paraId="4BA72B64"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Гемцитабин</w:t>
            </w:r>
          </w:p>
        </w:tc>
        <w:tc>
          <w:tcPr>
            <w:tcW w:w="4218" w:type="dxa"/>
            <w:gridSpan w:val="2"/>
            <w:hideMark/>
          </w:tcPr>
          <w:p w14:paraId="67387B02" w14:textId="77777777" w:rsidR="00A93FEC" w:rsidRPr="00F65F6F" w:rsidRDefault="00A93FEC" w:rsidP="00A07851">
            <w:pPr>
              <w:tabs>
                <w:tab w:val="left" w:pos="284"/>
                <w:tab w:val="left" w:pos="567"/>
              </w:tabs>
              <w:suppressAutoHyphens/>
              <w:snapToGrid w:val="0"/>
              <w:spacing w:line="240" w:lineRule="auto"/>
              <w:ind w:firstLine="0"/>
              <w:jc w:val="center"/>
              <w:rPr>
                <w:lang w:eastAsia="ar-SA"/>
              </w:rPr>
            </w:pPr>
            <w:r w:rsidRPr="00F65F6F">
              <w:rPr>
                <w:lang w:eastAsia="ar-SA"/>
              </w:rPr>
              <w:t>неизвестно</w:t>
            </w:r>
          </w:p>
        </w:tc>
        <w:tc>
          <w:tcPr>
            <w:tcW w:w="2415" w:type="dxa"/>
            <w:gridSpan w:val="2"/>
            <w:hideMark/>
          </w:tcPr>
          <w:p w14:paraId="7CD3FA34"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34C5AF96" w14:textId="77777777" w:rsidTr="002D3EBF">
        <w:tc>
          <w:tcPr>
            <w:tcW w:w="2943" w:type="dxa"/>
            <w:hideMark/>
          </w:tcPr>
          <w:p w14:paraId="0D828D56"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Доксорубицин</w:t>
            </w:r>
          </w:p>
        </w:tc>
        <w:tc>
          <w:tcPr>
            <w:tcW w:w="2315" w:type="dxa"/>
            <w:hideMark/>
          </w:tcPr>
          <w:p w14:paraId="6474C287"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неизвестно</w:t>
            </w:r>
          </w:p>
        </w:tc>
        <w:tc>
          <w:tcPr>
            <w:tcW w:w="4318" w:type="dxa"/>
            <w:gridSpan w:val="3"/>
            <w:hideMark/>
          </w:tcPr>
          <w:p w14:paraId="6E57AE46" w14:textId="77777777" w:rsidR="00A93FEC" w:rsidRPr="00F65F6F" w:rsidRDefault="00A93FEC" w:rsidP="00A07851">
            <w:pPr>
              <w:tabs>
                <w:tab w:val="left" w:pos="284"/>
                <w:tab w:val="left" w:pos="567"/>
              </w:tabs>
              <w:suppressAutoHyphens/>
              <w:snapToGrid w:val="0"/>
              <w:spacing w:line="240" w:lineRule="auto"/>
              <w:ind w:firstLine="0"/>
              <w:jc w:val="center"/>
              <w:rPr>
                <w:lang w:eastAsia="ar-SA"/>
              </w:rPr>
            </w:pPr>
            <w:r w:rsidRPr="00F65F6F">
              <w:rPr>
                <w:lang w:eastAsia="ar-SA"/>
              </w:rPr>
              <w:t>отмена</w:t>
            </w:r>
          </w:p>
        </w:tc>
      </w:tr>
      <w:tr w:rsidR="00A93FEC" w:rsidRPr="00F65F6F" w14:paraId="6378F467" w14:textId="77777777" w:rsidTr="002D3EBF">
        <w:tc>
          <w:tcPr>
            <w:tcW w:w="2943" w:type="dxa"/>
            <w:hideMark/>
          </w:tcPr>
          <w:p w14:paraId="1EEDE696"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Митомицин C</w:t>
            </w:r>
          </w:p>
        </w:tc>
        <w:tc>
          <w:tcPr>
            <w:tcW w:w="2315" w:type="dxa"/>
            <w:hideMark/>
          </w:tcPr>
          <w:p w14:paraId="27B3BAD9"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25%</w:t>
            </w:r>
          </w:p>
        </w:tc>
        <w:tc>
          <w:tcPr>
            <w:tcW w:w="1903" w:type="dxa"/>
            <w:hideMark/>
          </w:tcPr>
          <w:p w14:paraId="3513CCB5"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2415" w:type="dxa"/>
            <w:gridSpan w:val="2"/>
            <w:hideMark/>
          </w:tcPr>
          <w:p w14:paraId="53A1063B"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0073C46E" w14:textId="77777777" w:rsidTr="002D3EBF">
        <w:tc>
          <w:tcPr>
            <w:tcW w:w="2943" w:type="dxa"/>
            <w:hideMark/>
          </w:tcPr>
          <w:p w14:paraId="3244EDA2"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Флударабин</w:t>
            </w:r>
          </w:p>
        </w:tc>
        <w:tc>
          <w:tcPr>
            <w:tcW w:w="2315" w:type="dxa"/>
            <w:hideMark/>
          </w:tcPr>
          <w:p w14:paraId="195D2E01"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25%</w:t>
            </w:r>
          </w:p>
        </w:tc>
        <w:tc>
          <w:tcPr>
            <w:tcW w:w="1903" w:type="dxa"/>
            <w:hideMark/>
          </w:tcPr>
          <w:p w14:paraId="26BAA126"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2415" w:type="dxa"/>
            <w:gridSpan w:val="2"/>
            <w:hideMark/>
          </w:tcPr>
          <w:p w14:paraId="60C4FEE7"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05A20F72" w14:textId="77777777" w:rsidTr="002D3EBF">
        <w:tc>
          <w:tcPr>
            <w:tcW w:w="2943" w:type="dxa"/>
            <w:hideMark/>
          </w:tcPr>
          <w:p w14:paraId="744361A3"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Гидроксимочевина</w:t>
            </w:r>
          </w:p>
        </w:tc>
        <w:tc>
          <w:tcPr>
            <w:tcW w:w="2315" w:type="dxa"/>
            <w:hideMark/>
          </w:tcPr>
          <w:p w14:paraId="58059477"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25%</w:t>
            </w:r>
          </w:p>
        </w:tc>
        <w:tc>
          <w:tcPr>
            <w:tcW w:w="1903" w:type="dxa"/>
            <w:hideMark/>
          </w:tcPr>
          <w:p w14:paraId="691D6DF9"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75%</w:t>
            </w:r>
          </w:p>
        </w:tc>
        <w:tc>
          <w:tcPr>
            <w:tcW w:w="2415" w:type="dxa"/>
            <w:gridSpan w:val="2"/>
            <w:hideMark/>
          </w:tcPr>
          <w:p w14:paraId="2910D402"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r>
      <w:tr w:rsidR="00A93FEC" w:rsidRPr="00F65F6F" w14:paraId="0AB33D1D" w14:textId="77777777" w:rsidTr="002D3EBF">
        <w:tc>
          <w:tcPr>
            <w:tcW w:w="2943" w:type="dxa"/>
            <w:hideMark/>
          </w:tcPr>
          <w:p w14:paraId="35373D2A"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Ифосфамид</w:t>
            </w:r>
          </w:p>
        </w:tc>
        <w:tc>
          <w:tcPr>
            <w:tcW w:w="2315" w:type="dxa"/>
            <w:hideMark/>
          </w:tcPr>
          <w:p w14:paraId="2332494E"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25%</w:t>
            </w:r>
          </w:p>
        </w:tc>
        <w:tc>
          <w:tcPr>
            <w:tcW w:w="1903" w:type="dxa"/>
            <w:hideMark/>
          </w:tcPr>
          <w:p w14:paraId="5B32EF08"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2415" w:type="dxa"/>
            <w:gridSpan w:val="2"/>
            <w:hideMark/>
          </w:tcPr>
          <w:p w14:paraId="4C08DA80"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r w:rsidR="00A93FEC" w:rsidRPr="00F65F6F" w14:paraId="190A8717" w14:textId="77777777" w:rsidTr="002D3EBF">
        <w:tc>
          <w:tcPr>
            <w:tcW w:w="2943" w:type="dxa"/>
            <w:hideMark/>
          </w:tcPr>
          <w:p w14:paraId="193C487F"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Мелфалан</w:t>
            </w:r>
          </w:p>
        </w:tc>
        <w:tc>
          <w:tcPr>
            <w:tcW w:w="2315" w:type="dxa"/>
            <w:hideMark/>
          </w:tcPr>
          <w:p w14:paraId="38B5E423"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25%</w:t>
            </w:r>
          </w:p>
        </w:tc>
        <w:tc>
          <w:tcPr>
            <w:tcW w:w="1903" w:type="dxa"/>
            <w:hideMark/>
          </w:tcPr>
          <w:p w14:paraId="34FDEECD"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75%</w:t>
            </w:r>
          </w:p>
        </w:tc>
        <w:tc>
          <w:tcPr>
            <w:tcW w:w="2415" w:type="dxa"/>
            <w:gridSpan w:val="2"/>
            <w:hideMark/>
          </w:tcPr>
          <w:p w14:paraId="0CBF1162"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r>
      <w:tr w:rsidR="00A93FEC" w:rsidRPr="00F65F6F" w14:paraId="5F9AAABF" w14:textId="77777777" w:rsidTr="002D3EBF">
        <w:tc>
          <w:tcPr>
            <w:tcW w:w="2943" w:type="dxa"/>
            <w:hideMark/>
          </w:tcPr>
          <w:p w14:paraId="43ED3075"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Метотрексат</w:t>
            </w:r>
          </w:p>
        </w:tc>
        <w:tc>
          <w:tcPr>
            <w:tcW w:w="2315" w:type="dxa"/>
            <w:hideMark/>
          </w:tcPr>
          <w:p w14:paraId="7D68CDB2"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50%</w:t>
            </w:r>
          </w:p>
        </w:tc>
        <w:tc>
          <w:tcPr>
            <w:tcW w:w="1903" w:type="dxa"/>
            <w:hideMark/>
          </w:tcPr>
          <w:p w14:paraId="38A813A9"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c>
          <w:tcPr>
            <w:tcW w:w="2415" w:type="dxa"/>
            <w:gridSpan w:val="2"/>
            <w:hideMark/>
          </w:tcPr>
          <w:p w14:paraId="230706C0" w14:textId="77777777" w:rsidR="00A93FEC" w:rsidRPr="00F65F6F" w:rsidRDefault="00A93FEC" w:rsidP="00A07851">
            <w:pPr>
              <w:tabs>
                <w:tab w:val="left" w:pos="284"/>
                <w:tab w:val="left" w:pos="567"/>
              </w:tabs>
              <w:suppressAutoHyphens/>
              <w:snapToGrid w:val="0"/>
              <w:spacing w:line="240" w:lineRule="auto"/>
              <w:ind w:firstLine="0"/>
              <w:rPr>
                <w:lang w:eastAsia="ar-SA"/>
              </w:rPr>
            </w:pPr>
            <w:r w:rsidRPr="00F65F6F">
              <w:rPr>
                <w:lang w:eastAsia="ar-SA"/>
              </w:rPr>
              <w:t>Отмена</w:t>
            </w:r>
          </w:p>
        </w:tc>
      </w:tr>
    </w:tbl>
    <w:p w14:paraId="4B9547AA" w14:textId="77777777" w:rsidR="00A93FEC" w:rsidRPr="00F65F6F" w:rsidRDefault="00A93FEC" w:rsidP="00A93FEC">
      <w:pPr>
        <w:suppressAutoHyphens/>
        <w:rPr>
          <w:rFonts w:eastAsia="Calibri" w:cs="Times New Roman"/>
          <w:szCs w:val="24"/>
          <w:lang w:eastAsia="ar-SA"/>
        </w:rPr>
      </w:pPr>
      <w:r w:rsidRPr="00F65F6F">
        <w:rPr>
          <w:rFonts w:eastAsia="Calibri" w:cs="Times New Roman"/>
          <w:szCs w:val="24"/>
          <w:lang w:eastAsia="ar-SA"/>
        </w:rPr>
        <w:t xml:space="preserve">Формула Калверта*: </w:t>
      </w:r>
      <w:r w:rsidRPr="00F65F6F">
        <w:rPr>
          <w:rFonts w:eastAsia="Calibri" w:cs="Times New Roman"/>
          <w:bCs/>
          <w:szCs w:val="24"/>
          <w:lang w:eastAsia="ar-SA"/>
        </w:rPr>
        <w:t>Доза препарата</w:t>
      </w:r>
      <w:r w:rsidRPr="00F65F6F">
        <w:rPr>
          <w:rFonts w:eastAsia="Calibri" w:cs="Times New Roman"/>
          <w:b/>
          <w:bCs/>
          <w:szCs w:val="24"/>
          <w:lang w:eastAsia="ar-SA"/>
        </w:rPr>
        <w:t xml:space="preserve"> </w:t>
      </w:r>
      <w:r w:rsidRPr="00F65F6F">
        <w:rPr>
          <w:rFonts w:eastAsia="Calibri" w:cs="Times New Roman"/>
          <w:szCs w:val="24"/>
          <w:lang w:eastAsia="ar-SA"/>
        </w:rPr>
        <w:t>(мг)</w:t>
      </w:r>
      <w:r w:rsidRPr="00F65F6F">
        <w:rPr>
          <w:rFonts w:eastAsia="Calibri" w:cs="Times New Roman"/>
          <w:b/>
          <w:bCs/>
          <w:szCs w:val="24"/>
          <w:lang w:eastAsia="ar-SA"/>
        </w:rPr>
        <w:t xml:space="preserve"> = </w:t>
      </w:r>
      <w:r w:rsidRPr="00F65F6F">
        <w:rPr>
          <w:rFonts w:eastAsia="Calibri" w:cs="Times New Roman"/>
          <w:szCs w:val="24"/>
          <w:lang w:eastAsia="ar-SA"/>
        </w:rPr>
        <w:t>[</w:t>
      </w:r>
      <w:r w:rsidRPr="00F65F6F">
        <w:rPr>
          <w:rFonts w:eastAsia="Calibri" w:cs="Times New Roman"/>
          <w:szCs w:val="24"/>
          <w:lang w:val="en-US" w:eastAsia="ar-SA"/>
        </w:rPr>
        <w:t>AUC</w:t>
      </w:r>
      <w:r w:rsidRPr="00F65F6F">
        <w:rPr>
          <w:rFonts w:eastAsia="Calibri" w:cs="Times New Roman"/>
          <w:szCs w:val="24"/>
          <w:lang w:eastAsia="ar-SA"/>
        </w:rPr>
        <w:t xml:space="preserve">(мг/мл </w:t>
      </w:r>
      <w:r w:rsidRPr="00F65F6F">
        <w:rPr>
          <w:rFonts w:eastAsia="Calibri" w:cs="Times New Roman"/>
          <w:szCs w:val="24"/>
          <w:lang w:val="en-US" w:eastAsia="ar-SA"/>
        </w:rPr>
        <w:t>x</w:t>
      </w:r>
      <w:r w:rsidRPr="00F65F6F">
        <w:rPr>
          <w:rFonts w:eastAsia="Calibri" w:cs="Times New Roman"/>
          <w:szCs w:val="24"/>
          <w:lang w:eastAsia="ar-SA"/>
        </w:rPr>
        <w:t xml:space="preserve"> мин)] </w:t>
      </w:r>
      <w:r w:rsidRPr="00F65F6F">
        <w:rPr>
          <w:rFonts w:eastAsia="Calibri" w:cs="Times New Roman"/>
          <w:szCs w:val="24"/>
          <w:lang w:val="en-US" w:eastAsia="ar-SA"/>
        </w:rPr>
        <w:t>x</w:t>
      </w:r>
      <w:r w:rsidRPr="00F65F6F">
        <w:rPr>
          <w:rFonts w:eastAsia="Calibri" w:cs="Times New Roman"/>
          <w:szCs w:val="24"/>
          <w:lang w:eastAsia="ar-SA"/>
        </w:rPr>
        <w:t xml:space="preserve"> [СКФ (мл/мин) +25], </w:t>
      </w:r>
    </w:p>
    <w:p w14:paraId="38EB1C46" w14:textId="77777777" w:rsidR="00A93FEC" w:rsidRPr="00F65F6F" w:rsidRDefault="00A93FEC" w:rsidP="00A93FEC">
      <w:pPr>
        <w:suppressAutoHyphens/>
        <w:rPr>
          <w:rFonts w:eastAsia="Calibri" w:cs="Times New Roman"/>
          <w:szCs w:val="24"/>
          <w:lang w:eastAsia="ar-SA"/>
        </w:rPr>
      </w:pPr>
      <w:r w:rsidRPr="00F65F6F">
        <w:rPr>
          <w:rFonts w:eastAsia="Calibri" w:cs="Times New Roman"/>
          <w:szCs w:val="24"/>
          <w:lang w:eastAsia="ar-SA"/>
        </w:rPr>
        <w:t>где AUC – эта концентрация препарата в крови в течение конкретного отрезка времени; СКФ – скорость клубочковой фильтрации.</w:t>
      </w:r>
    </w:p>
    <w:p w14:paraId="2EA88944" w14:textId="77777777" w:rsidR="00A93FEC" w:rsidRPr="00F65F6F" w:rsidRDefault="00A93FEC" w:rsidP="00A93FEC">
      <w:pPr>
        <w:suppressAutoHyphens/>
        <w:rPr>
          <w:rFonts w:eastAsia="Calibri" w:cs="Times New Roman"/>
          <w:szCs w:val="24"/>
          <w:lang w:eastAsia="ar-SA"/>
        </w:rPr>
      </w:pPr>
    </w:p>
    <w:p w14:paraId="12A6B565" w14:textId="77777777" w:rsidR="00A93FEC" w:rsidRPr="00ED50D9" w:rsidRDefault="00A93FEC" w:rsidP="00A93FEC">
      <w:pPr>
        <w:widowControl w:val="0"/>
        <w:suppressAutoHyphens/>
        <w:rPr>
          <w:rFonts w:eastAsia="Calibri" w:cs="Times New Roman"/>
          <w:szCs w:val="24"/>
          <w:lang w:eastAsia="ar-SA"/>
        </w:rPr>
      </w:pPr>
      <w:r w:rsidRPr="00ED50D9">
        <w:rPr>
          <w:rFonts w:eastAsia="Calibri" w:cs="Times New Roman"/>
          <w:szCs w:val="24"/>
          <w:lang w:eastAsia="ar-SA"/>
        </w:rPr>
        <w:t xml:space="preserve">Если больному проводится гемодиализ, то коррекцию дозы химиопрепаратов проводят в зависимости от фармакокинетики и от процента выведения препарата через мембрану диализатора (таб. 6). </w:t>
      </w:r>
    </w:p>
    <w:p w14:paraId="2089A64E" w14:textId="77777777" w:rsidR="00A93FEC" w:rsidRPr="00ED50D9" w:rsidRDefault="00A93FEC" w:rsidP="00A93FEC">
      <w:pPr>
        <w:suppressAutoHyphens/>
        <w:ind w:left="708"/>
        <w:rPr>
          <w:rFonts w:eastAsia="Calibri" w:cs="Times New Roman"/>
          <w:bCs/>
          <w:szCs w:val="24"/>
          <w:lang w:eastAsia="ar-SA"/>
        </w:rPr>
      </w:pPr>
    </w:p>
    <w:p w14:paraId="5BBDC42B" w14:textId="38A6BED2" w:rsidR="00A93FEC" w:rsidRPr="00EE2ABD" w:rsidRDefault="00A93FEC" w:rsidP="00A93FEC">
      <w:pPr>
        <w:suppressAutoHyphens/>
        <w:rPr>
          <w:rFonts w:eastAsia="Calibri" w:cs="Times New Roman"/>
          <w:bCs/>
          <w:szCs w:val="24"/>
          <w:lang w:eastAsia="ar-SA"/>
        </w:rPr>
      </w:pPr>
      <w:r w:rsidRPr="00ED50D9">
        <w:rPr>
          <w:rFonts w:eastAsia="Calibri" w:cs="Times New Roman"/>
          <w:bCs/>
          <w:szCs w:val="24"/>
          <w:lang w:eastAsia="ar-SA"/>
        </w:rPr>
        <w:t>Таблица 6. Рекомендации по коррекции дозы противоопухолевых препаратов у пациентов с почечной недостаточностью, находящихся на гемодиализе</w:t>
      </w:r>
      <w:r w:rsidRPr="00EE2ABD">
        <w:rPr>
          <w:rFonts w:eastAsia="Calibri" w:cs="Times New Roman"/>
          <w:bCs/>
          <w:szCs w:val="24"/>
          <w:lang w:eastAsia="ar-SA"/>
        </w:rPr>
        <w:t xml:space="preserve"> </w:t>
      </w:r>
      <w:r>
        <w:rPr>
          <w:rFonts w:eastAsia="Times New Roman" w:cs="Times New Roman"/>
          <w:szCs w:val="24"/>
          <w:lang w:eastAsia="ru-RU"/>
        </w:rPr>
        <w:fldChar w:fldCharType="begin" w:fldLock="1"/>
      </w:r>
      <w:r w:rsidR="00500503">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A07851" w:rsidRPr="00A07851">
        <w:rPr>
          <w:rFonts w:eastAsia="Times New Roman" w:cs="Times New Roman"/>
          <w:noProof/>
          <w:szCs w:val="24"/>
          <w:lang w:eastAsia="ru-RU"/>
        </w:rPr>
        <w:t>[115–117]</w:t>
      </w:r>
      <w:r>
        <w:rPr>
          <w:rFonts w:eastAsia="Times New Roman" w:cs="Times New Roman"/>
          <w:szCs w:val="24"/>
          <w:lang w:eastAsia="ru-RU"/>
        </w:rPr>
        <w:fldChar w:fldCharType="end"/>
      </w:r>
    </w:p>
    <w:tbl>
      <w:tblPr>
        <w:tblStyle w:val="51"/>
        <w:tblW w:w="0" w:type="auto"/>
        <w:tblLook w:val="04A0" w:firstRow="1" w:lastRow="0" w:firstColumn="1" w:lastColumn="0" w:noHBand="0" w:noVBand="1"/>
      </w:tblPr>
      <w:tblGrid>
        <w:gridCol w:w="2977"/>
        <w:gridCol w:w="6369"/>
      </w:tblGrid>
      <w:tr w:rsidR="00A93FEC" w:rsidRPr="00F65F6F" w14:paraId="4A44F657" w14:textId="77777777" w:rsidTr="002D3EBF">
        <w:tc>
          <w:tcPr>
            <w:tcW w:w="3061" w:type="dxa"/>
            <w:hideMark/>
          </w:tcPr>
          <w:p w14:paraId="1A1B8A8D" w14:textId="77777777" w:rsidR="00A93FEC" w:rsidRPr="00F65F6F" w:rsidRDefault="00A93FEC" w:rsidP="00A07851">
            <w:pPr>
              <w:tabs>
                <w:tab w:val="left" w:pos="284"/>
                <w:tab w:val="left" w:pos="567"/>
              </w:tabs>
              <w:suppressAutoHyphens/>
              <w:snapToGrid w:val="0"/>
              <w:ind w:firstLine="0"/>
              <w:jc w:val="center"/>
              <w:rPr>
                <w:lang w:eastAsia="ar-SA"/>
              </w:rPr>
            </w:pPr>
            <w:r w:rsidRPr="00F65F6F">
              <w:rPr>
                <w:lang w:eastAsia="ar-SA"/>
              </w:rPr>
              <w:t>Лекарственный препарат</w:t>
            </w:r>
          </w:p>
        </w:tc>
        <w:tc>
          <w:tcPr>
            <w:tcW w:w="6941" w:type="dxa"/>
            <w:hideMark/>
          </w:tcPr>
          <w:p w14:paraId="2D9F1066" w14:textId="77777777" w:rsidR="00A93FEC" w:rsidRPr="00F65F6F" w:rsidRDefault="00A93FEC" w:rsidP="00A07851">
            <w:pPr>
              <w:tabs>
                <w:tab w:val="left" w:pos="284"/>
                <w:tab w:val="left" w:pos="567"/>
              </w:tabs>
              <w:suppressAutoHyphens/>
              <w:snapToGrid w:val="0"/>
              <w:ind w:firstLine="0"/>
              <w:jc w:val="center"/>
              <w:rPr>
                <w:lang w:eastAsia="ar-SA"/>
              </w:rPr>
            </w:pPr>
            <w:r w:rsidRPr="00F65F6F">
              <w:rPr>
                <w:lang w:eastAsia="ar-SA"/>
              </w:rPr>
              <w:t>Рекомендации и комментарии</w:t>
            </w:r>
          </w:p>
        </w:tc>
      </w:tr>
      <w:tr w:rsidR="00A93FEC" w:rsidRPr="00F65F6F" w14:paraId="2DBE4B67" w14:textId="77777777" w:rsidTr="002D3EBF">
        <w:tc>
          <w:tcPr>
            <w:tcW w:w="3061" w:type="dxa"/>
            <w:hideMark/>
          </w:tcPr>
          <w:p w14:paraId="52AB46EA"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Цисплатин</w:t>
            </w:r>
          </w:p>
        </w:tc>
        <w:tc>
          <w:tcPr>
            <w:tcW w:w="6941" w:type="dxa"/>
            <w:hideMark/>
          </w:tcPr>
          <w:p w14:paraId="0FCC5AA6"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Дозу снижать на 50%. Выводится при гемодиализе</w:t>
            </w:r>
          </w:p>
        </w:tc>
      </w:tr>
      <w:tr w:rsidR="00A93FEC" w:rsidRPr="00F65F6F" w14:paraId="3C9C57B7" w14:textId="77777777" w:rsidTr="002D3EBF">
        <w:tc>
          <w:tcPr>
            <w:tcW w:w="3061" w:type="dxa"/>
            <w:hideMark/>
          </w:tcPr>
          <w:p w14:paraId="785F71A0"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Карбоплатин</w:t>
            </w:r>
          </w:p>
        </w:tc>
        <w:tc>
          <w:tcPr>
            <w:tcW w:w="6941" w:type="dxa"/>
            <w:hideMark/>
          </w:tcPr>
          <w:p w14:paraId="009704B6"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Период между введением препарата и гемодиализом не должен превышать 16 ч. Дозу рассчитывают по формуле Калверта с учетом СКФ</w:t>
            </w:r>
          </w:p>
        </w:tc>
      </w:tr>
      <w:tr w:rsidR="00A93FEC" w:rsidRPr="00F65F6F" w14:paraId="6DCE7092" w14:textId="77777777" w:rsidTr="002D3EBF">
        <w:tc>
          <w:tcPr>
            <w:tcW w:w="3061" w:type="dxa"/>
            <w:hideMark/>
          </w:tcPr>
          <w:p w14:paraId="54DDD7A7"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Этопозид</w:t>
            </w:r>
          </w:p>
        </w:tc>
        <w:tc>
          <w:tcPr>
            <w:tcW w:w="6941" w:type="dxa"/>
            <w:hideMark/>
          </w:tcPr>
          <w:p w14:paraId="5DA7149B" w14:textId="77777777" w:rsidR="00A93FEC" w:rsidRPr="00F65F6F" w:rsidRDefault="00A93FEC" w:rsidP="00A07851">
            <w:pPr>
              <w:tabs>
                <w:tab w:val="left" w:pos="284"/>
                <w:tab w:val="left" w:pos="567"/>
              </w:tabs>
              <w:suppressAutoHyphens/>
              <w:ind w:firstLine="0"/>
              <w:rPr>
                <w:lang w:eastAsia="ar-SA"/>
              </w:rPr>
            </w:pPr>
            <w:r w:rsidRPr="00F65F6F">
              <w:rPr>
                <w:lang w:eastAsia="ar-SA"/>
              </w:rPr>
              <w:t>Около 40% препарата выводится почками. Дозу назначаемого препарата снижают на 60%. Плохо выводится при гемодиализе</w:t>
            </w:r>
          </w:p>
        </w:tc>
      </w:tr>
      <w:tr w:rsidR="00A93FEC" w:rsidRPr="00F65F6F" w14:paraId="5292C672" w14:textId="77777777" w:rsidTr="002D3EBF">
        <w:tc>
          <w:tcPr>
            <w:tcW w:w="3061" w:type="dxa"/>
            <w:hideMark/>
          </w:tcPr>
          <w:p w14:paraId="23C19151"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Метотрексат</w:t>
            </w:r>
          </w:p>
        </w:tc>
        <w:tc>
          <w:tcPr>
            <w:tcW w:w="6941" w:type="dxa"/>
            <w:hideMark/>
          </w:tcPr>
          <w:p w14:paraId="53F0A911"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Степень элиминации препарата увеличивается при удлинении диализа, но высокие дозы препарата сохраняются несколько дней. Назначается  лейковорин (фолиновая кислота) по 15 мг (10мг/м</w:t>
            </w:r>
            <w:r w:rsidRPr="00F65F6F">
              <w:rPr>
                <w:vertAlign w:val="superscript"/>
                <w:lang w:eastAsia="ar-SA"/>
              </w:rPr>
              <w:t>2</w:t>
            </w:r>
            <w:r w:rsidRPr="00F65F6F">
              <w:rPr>
                <w:lang w:eastAsia="ar-SA"/>
              </w:rPr>
              <w:t xml:space="preserve">) внутрь через каждые 6 часов пока концентрация метотрексата в плазме  не станет ниже 0,05 мкмоль. </w:t>
            </w:r>
          </w:p>
        </w:tc>
      </w:tr>
      <w:tr w:rsidR="00A93FEC" w:rsidRPr="00F65F6F" w14:paraId="5CC3364F" w14:textId="77777777" w:rsidTr="002D3EBF">
        <w:tc>
          <w:tcPr>
            <w:tcW w:w="3061" w:type="dxa"/>
            <w:hideMark/>
          </w:tcPr>
          <w:p w14:paraId="63D3D203"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Ифосфамид Циклофосфамид,</w:t>
            </w:r>
          </w:p>
        </w:tc>
        <w:tc>
          <w:tcPr>
            <w:tcW w:w="6941" w:type="dxa"/>
            <w:hideMark/>
          </w:tcPr>
          <w:p w14:paraId="502CABAF" w14:textId="77777777" w:rsidR="00A93FEC" w:rsidRPr="00F65F6F" w:rsidRDefault="00A93FEC" w:rsidP="00A07851">
            <w:pPr>
              <w:tabs>
                <w:tab w:val="left" w:pos="284"/>
                <w:tab w:val="left" w:pos="567"/>
              </w:tabs>
              <w:suppressAutoHyphens/>
              <w:snapToGrid w:val="0"/>
              <w:ind w:firstLine="0"/>
              <w:rPr>
                <w:b/>
                <w:bCs/>
                <w:color w:val="FF0000"/>
                <w:lang w:eastAsia="ar-SA"/>
              </w:rPr>
            </w:pPr>
            <w:r w:rsidRPr="00F65F6F">
              <w:rPr>
                <w:lang w:eastAsia="ar-SA"/>
              </w:rPr>
              <w:t xml:space="preserve">Гемодиализ следует проводить через 12 ч после введения препарата с целью предотвратить его выведение в ранней фазе распределения </w:t>
            </w:r>
          </w:p>
        </w:tc>
      </w:tr>
      <w:tr w:rsidR="00A93FEC" w:rsidRPr="00F65F6F" w14:paraId="563E5237" w14:textId="77777777" w:rsidTr="002D3EBF">
        <w:tc>
          <w:tcPr>
            <w:tcW w:w="3061" w:type="dxa"/>
            <w:hideMark/>
          </w:tcPr>
          <w:p w14:paraId="48075774" w14:textId="77777777" w:rsidR="00A93FEC" w:rsidRPr="00F65F6F" w:rsidRDefault="00A93FEC" w:rsidP="00A07851">
            <w:pPr>
              <w:widowControl w:val="0"/>
              <w:tabs>
                <w:tab w:val="left" w:pos="284"/>
                <w:tab w:val="left" w:pos="567"/>
              </w:tabs>
              <w:suppressAutoHyphens/>
              <w:ind w:firstLine="0"/>
              <w:rPr>
                <w:lang w:eastAsia="ar-SA"/>
              </w:rPr>
            </w:pPr>
            <w:r w:rsidRPr="00F65F6F">
              <w:rPr>
                <w:rFonts w:eastAsia="Times New Roman"/>
                <w:lang w:eastAsia="ar-SA"/>
              </w:rPr>
              <w:t xml:space="preserve">Противоопухолевые антибиотики </w:t>
            </w:r>
            <w:r w:rsidRPr="00F65F6F">
              <w:rPr>
                <w:lang w:eastAsia="ar-SA"/>
              </w:rPr>
              <w:t>(митомицин С, дактиномицин)</w:t>
            </w:r>
          </w:p>
        </w:tc>
        <w:tc>
          <w:tcPr>
            <w:tcW w:w="6941" w:type="dxa"/>
            <w:hideMark/>
          </w:tcPr>
          <w:p w14:paraId="5CB2E66A"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Препараты распределяются в тканях и очень медленно выводятся с мочой; период полувыведения длительный. Не рекомендуется назначать в высоких дозах</w:t>
            </w:r>
          </w:p>
        </w:tc>
      </w:tr>
      <w:tr w:rsidR="00A93FEC" w:rsidRPr="00F65F6F" w14:paraId="7D221CA0" w14:textId="77777777" w:rsidTr="002D3EBF">
        <w:tc>
          <w:tcPr>
            <w:tcW w:w="3061" w:type="dxa"/>
            <w:hideMark/>
          </w:tcPr>
          <w:p w14:paraId="2FE4DC6D"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Антрациклины (доксорубицин, эпирубицин, даунорубицин)</w:t>
            </w:r>
          </w:p>
        </w:tc>
        <w:tc>
          <w:tcPr>
            <w:tcW w:w="6941" w:type="dxa"/>
            <w:hideMark/>
          </w:tcPr>
          <w:p w14:paraId="79E91045" w14:textId="77777777" w:rsidR="00A93FEC" w:rsidRPr="00F65F6F" w:rsidRDefault="00A93FEC" w:rsidP="00A07851">
            <w:pPr>
              <w:tabs>
                <w:tab w:val="left" w:pos="284"/>
                <w:tab w:val="left" w:pos="567"/>
              </w:tabs>
              <w:suppressAutoHyphens/>
              <w:snapToGrid w:val="0"/>
              <w:ind w:firstLine="0"/>
              <w:rPr>
                <w:b/>
                <w:bCs/>
                <w:color w:val="FF0000"/>
                <w:lang w:eastAsia="ar-SA"/>
              </w:rPr>
            </w:pPr>
            <w:r w:rsidRPr="00F65F6F">
              <w:rPr>
                <w:lang w:eastAsia="ar-SA"/>
              </w:rPr>
              <w:t xml:space="preserve">Не выводятся при гемодиализе. После введения препарата распределяется в тканях. Период полувыведения препарата длительный. Нет данных по редукции дозы препаратов. </w:t>
            </w:r>
            <w:r w:rsidRPr="00EE2ABD">
              <w:rPr>
                <w:lang w:eastAsia="ar-SA"/>
              </w:rPr>
              <w:t xml:space="preserve">Можно назначать липосомальные формы препаратов. </w:t>
            </w:r>
          </w:p>
        </w:tc>
      </w:tr>
      <w:tr w:rsidR="00A93FEC" w:rsidRPr="00F65F6F" w14:paraId="2A59B4EB" w14:textId="77777777" w:rsidTr="002D3EBF">
        <w:tc>
          <w:tcPr>
            <w:tcW w:w="3061" w:type="dxa"/>
            <w:hideMark/>
          </w:tcPr>
          <w:p w14:paraId="20B1262E"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Винкаалкалоиды (винкристин, винбластин, виндезин)</w:t>
            </w:r>
          </w:p>
        </w:tc>
        <w:tc>
          <w:tcPr>
            <w:tcW w:w="6941" w:type="dxa"/>
            <w:hideMark/>
          </w:tcPr>
          <w:p w14:paraId="47127685" w14:textId="77777777" w:rsidR="00A93FEC" w:rsidRPr="00F65F6F" w:rsidRDefault="00A93FEC" w:rsidP="00A07851">
            <w:pPr>
              <w:tabs>
                <w:tab w:val="left" w:pos="284"/>
                <w:tab w:val="left" w:pos="567"/>
              </w:tabs>
              <w:suppressAutoHyphens/>
              <w:snapToGrid w:val="0"/>
              <w:ind w:firstLine="0"/>
              <w:rPr>
                <w:b/>
                <w:bCs/>
                <w:color w:val="FF0000"/>
                <w:lang w:eastAsia="ar-SA"/>
              </w:rPr>
            </w:pPr>
            <w:r w:rsidRPr="00F65F6F">
              <w:rPr>
                <w:lang w:eastAsia="ar-SA"/>
              </w:rPr>
              <w:t xml:space="preserve">Не диализируются из-за большого объема распределения в тканях и длительного периода полувыведения.  Необходимо следить за содержанием мочевой кислоты в плазме и обеспечить адекватный диурез для профилактики развития уратной нефропатиии. Нет данных по редукции дозы препарата. </w:t>
            </w:r>
          </w:p>
        </w:tc>
      </w:tr>
      <w:tr w:rsidR="00A93FEC" w:rsidRPr="00F65F6F" w14:paraId="106E7254" w14:textId="77777777" w:rsidTr="002D3EBF">
        <w:tc>
          <w:tcPr>
            <w:tcW w:w="3061" w:type="dxa"/>
            <w:hideMark/>
          </w:tcPr>
          <w:p w14:paraId="4E7E64BA"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Бифосфонаты</w:t>
            </w:r>
          </w:p>
        </w:tc>
        <w:tc>
          <w:tcPr>
            <w:tcW w:w="6941" w:type="dxa"/>
            <w:hideMark/>
          </w:tcPr>
          <w:p w14:paraId="61EB06BD" w14:textId="77777777" w:rsidR="00A93FEC" w:rsidRPr="00F65F6F" w:rsidRDefault="00A93FEC" w:rsidP="00A07851">
            <w:pPr>
              <w:tabs>
                <w:tab w:val="left" w:pos="284"/>
                <w:tab w:val="left" w:pos="567"/>
              </w:tabs>
              <w:suppressAutoHyphens/>
              <w:snapToGrid w:val="0"/>
              <w:ind w:firstLine="0"/>
              <w:rPr>
                <w:lang w:eastAsia="ar-SA"/>
              </w:rPr>
            </w:pPr>
            <w:r w:rsidRPr="00F65F6F">
              <w:rPr>
                <w:lang w:eastAsia="ar-SA"/>
              </w:rPr>
              <w:t>С осторожностью применять у пациентов со СКФ менее 30 мл/мин</w:t>
            </w:r>
          </w:p>
        </w:tc>
      </w:tr>
    </w:tbl>
    <w:p w14:paraId="7824C90B" w14:textId="77777777" w:rsidR="00A93FEC" w:rsidRPr="00F65F6F" w:rsidRDefault="00A93FEC" w:rsidP="00A93FEC">
      <w:pPr>
        <w:rPr>
          <w:rFonts w:eastAsia="Calibri" w:cs="Times New Roman"/>
          <w:b/>
          <w:szCs w:val="24"/>
        </w:rPr>
      </w:pPr>
    </w:p>
    <w:p w14:paraId="0D17E658" w14:textId="727B6A86" w:rsidR="00FF7C87" w:rsidRPr="00FF7C87" w:rsidRDefault="00A07851" w:rsidP="00FF7C87">
      <w:pPr>
        <w:pStyle w:val="2"/>
      </w:pPr>
      <w:bookmarkStart w:id="89" w:name="_Toc65586418"/>
      <w:r w:rsidRPr="009E610C">
        <w:t>7.1</w:t>
      </w:r>
      <w:r>
        <w:t xml:space="preserve">6. </w:t>
      </w:r>
      <w:r w:rsidR="00FF7C87" w:rsidRPr="00DC46B0">
        <w:t>Кардиологическое обследование и лечение пациентов с гематологическими заболеваниями</w:t>
      </w:r>
      <w:bookmarkEnd w:id="89"/>
    </w:p>
    <w:p w14:paraId="50CBFF77" w14:textId="77777777" w:rsidR="00FF7C87" w:rsidRPr="00DC46B0" w:rsidRDefault="00FF7C87" w:rsidP="00FF7C87">
      <w:pPr>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3D146301" w14:textId="3AD4A90D" w:rsidR="00FF7C87" w:rsidRPr="00DC46B0" w:rsidRDefault="00FF7C87" w:rsidP="00FF7C87">
      <w:pPr>
        <w:rPr>
          <w:szCs w:val="24"/>
        </w:rPr>
      </w:pPr>
      <w:r w:rsidRPr="00DC46B0">
        <w:rPr>
          <w:szCs w:val="24"/>
        </w:rPr>
        <w:t xml:space="preserve">       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w:t>
      </w:r>
    </w:p>
    <w:p w14:paraId="5226F0FC" w14:textId="77777777" w:rsidR="00FF7C87" w:rsidRPr="00DC46B0" w:rsidRDefault="00FF7C87" w:rsidP="00FF7C87">
      <w:pPr>
        <w:pStyle w:val="afe"/>
        <w:numPr>
          <w:ilvl w:val="0"/>
          <w:numId w:val="94"/>
        </w:numPr>
        <w:rPr>
          <w:szCs w:val="24"/>
        </w:rPr>
      </w:pPr>
      <w:r w:rsidRPr="00DC46B0">
        <w:rPr>
          <w:szCs w:val="24"/>
        </w:rPr>
        <w:t>Возникающие вследствие гематологической патологии, например:</w:t>
      </w:r>
    </w:p>
    <w:p w14:paraId="3AF7C24C" w14:textId="77777777" w:rsidR="00FF7C87" w:rsidRPr="00DC46B0" w:rsidRDefault="00FF7C87" w:rsidP="00FF7C87">
      <w:pPr>
        <w:pStyle w:val="afe"/>
        <w:numPr>
          <w:ilvl w:val="1"/>
          <w:numId w:val="94"/>
        </w:numPr>
        <w:rPr>
          <w:szCs w:val="24"/>
        </w:rPr>
      </w:pPr>
      <w:r w:rsidRPr="00DC46B0">
        <w:rPr>
          <w:szCs w:val="24"/>
        </w:rPr>
        <w:t xml:space="preserve">гипертрофия миокарда (чаще при длительно существующей анемии); </w:t>
      </w:r>
    </w:p>
    <w:p w14:paraId="4DE5B3C7" w14:textId="77777777" w:rsidR="00FF7C87" w:rsidRPr="00DC46B0" w:rsidRDefault="00FF7C87" w:rsidP="00FF7C87">
      <w:pPr>
        <w:pStyle w:val="afe"/>
        <w:numPr>
          <w:ilvl w:val="1"/>
          <w:numId w:val="94"/>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002EAECA" w14:textId="77777777" w:rsidR="00FF7C87" w:rsidRPr="00DC46B0" w:rsidRDefault="00FF7C87" w:rsidP="00FF7C87">
      <w:pPr>
        <w:pStyle w:val="afe"/>
        <w:numPr>
          <w:ilvl w:val="1"/>
          <w:numId w:val="94"/>
        </w:numPr>
        <w:rPr>
          <w:szCs w:val="24"/>
        </w:rPr>
      </w:pPr>
      <w:r w:rsidRPr="00DC46B0">
        <w:rPr>
          <w:szCs w:val="24"/>
        </w:rPr>
        <w:t>сдавление сердца опухолевым образованием средостения, часто с образованием выпота в перикард;</w:t>
      </w:r>
    </w:p>
    <w:p w14:paraId="19F43887" w14:textId="77777777" w:rsidR="00FF7C87" w:rsidRPr="00DC46B0" w:rsidRDefault="00FF7C87" w:rsidP="00FF7C87">
      <w:pPr>
        <w:pStyle w:val="afe"/>
        <w:numPr>
          <w:ilvl w:val="1"/>
          <w:numId w:val="94"/>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49294EE9" w14:textId="77777777" w:rsidR="00FF7C87" w:rsidRPr="00DC46B0" w:rsidRDefault="00FF7C87" w:rsidP="00FF7C87">
      <w:pPr>
        <w:pStyle w:val="afe"/>
        <w:numPr>
          <w:ilvl w:val="0"/>
          <w:numId w:val="94"/>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50C52DDF" w14:textId="77777777" w:rsidR="00FF7C87" w:rsidRPr="00DC46B0" w:rsidRDefault="00FF7C87" w:rsidP="00FF7C87">
      <w:pPr>
        <w:pStyle w:val="afe"/>
        <w:numPr>
          <w:ilvl w:val="0"/>
          <w:numId w:val="94"/>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377D9F46" w14:textId="77777777" w:rsidR="00FF7C87" w:rsidRPr="00DC46B0" w:rsidRDefault="00FF7C87" w:rsidP="00FF7C87">
      <w:pPr>
        <w:pStyle w:val="afe"/>
        <w:numPr>
          <w:ilvl w:val="0"/>
          <w:numId w:val="94"/>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69542368" w14:textId="77777777" w:rsidR="00FF7C87" w:rsidRDefault="00FF7C87" w:rsidP="00FF7C87">
      <w:pPr>
        <w:rPr>
          <w:b/>
          <w:szCs w:val="24"/>
        </w:rPr>
      </w:pPr>
    </w:p>
    <w:p w14:paraId="5BDF4AF6" w14:textId="77777777" w:rsidR="00FF7C87" w:rsidRPr="00DC46B0" w:rsidRDefault="00FF7C87" w:rsidP="00FF7C87">
      <w:pPr>
        <w:rPr>
          <w:i/>
          <w:szCs w:val="24"/>
          <w:u w:val="single"/>
        </w:rPr>
      </w:pPr>
      <w:r w:rsidRPr="00DC46B0">
        <w:rPr>
          <w:i/>
          <w:szCs w:val="24"/>
          <w:u w:val="single"/>
        </w:rPr>
        <w:t>Диагностика кардиальной патологии у гематологических пациентов</w:t>
      </w:r>
    </w:p>
    <w:p w14:paraId="204B94B6" w14:textId="71AB7A5E" w:rsidR="00FF7C87" w:rsidRPr="00DC46B0" w:rsidRDefault="00FF7C87" w:rsidP="00FF7C87">
      <w:pPr>
        <w:ind w:firstLine="708"/>
        <w:rPr>
          <w:szCs w:val="24"/>
        </w:rPr>
      </w:pPr>
      <w:r w:rsidRPr="00DC46B0">
        <w:rPr>
          <w:szCs w:val="24"/>
        </w:rPr>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w:t>
      </w:r>
    </w:p>
    <w:p w14:paraId="0E94DFB0" w14:textId="77777777" w:rsidR="00FF7C87" w:rsidRPr="00DC46B0" w:rsidRDefault="00FF7C87" w:rsidP="00FF7C87">
      <w:pPr>
        <w:pStyle w:val="afe"/>
        <w:numPr>
          <w:ilvl w:val="0"/>
          <w:numId w:val="95"/>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0056270D" w14:textId="77777777" w:rsidR="00FF7C87" w:rsidRPr="00DC46B0" w:rsidRDefault="00FF7C87" w:rsidP="00FF7C87">
      <w:pPr>
        <w:pStyle w:val="afe"/>
        <w:numPr>
          <w:ilvl w:val="0"/>
          <w:numId w:val="95"/>
        </w:numPr>
        <w:rPr>
          <w:szCs w:val="24"/>
        </w:rPr>
      </w:pPr>
      <w:r w:rsidRPr="00DC46B0">
        <w:rPr>
          <w:szCs w:val="24"/>
        </w:rPr>
        <w:t>Осмотр (консультация) врача-кардиолога (по показаниям)</w:t>
      </w:r>
    </w:p>
    <w:p w14:paraId="0424D579" w14:textId="77777777" w:rsidR="00FF7C87" w:rsidRDefault="00FF7C87" w:rsidP="00FF7C87">
      <w:pPr>
        <w:pStyle w:val="afe"/>
        <w:numPr>
          <w:ilvl w:val="0"/>
          <w:numId w:val="95"/>
        </w:numPr>
        <w:rPr>
          <w:szCs w:val="24"/>
        </w:rPr>
      </w:pPr>
      <w:r w:rsidRPr="00DC46B0">
        <w:rPr>
          <w:szCs w:val="24"/>
        </w:rPr>
        <w:t xml:space="preserve">Инструментальные исследования: </w:t>
      </w:r>
    </w:p>
    <w:p w14:paraId="141E3BD5" w14:textId="77777777" w:rsidR="00FF7C87" w:rsidRDefault="00FF7C87" w:rsidP="00FF7C87">
      <w:pPr>
        <w:pStyle w:val="afe"/>
        <w:numPr>
          <w:ilvl w:val="1"/>
          <w:numId w:val="95"/>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66EA170E" w14:textId="10B68CC9" w:rsidR="00FF7C87" w:rsidRDefault="00FF7C87" w:rsidP="00FF7C87">
      <w:pPr>
        <w:pStyle w:val="afe"/>
        <w:numPr>
          <w:ilvl w:val="1"/>
          <w:numId w:val="95"/>
        </w:numPr>
        <w:rPr>
          <w:szCs w:val="24"/>
        </w:rPr>
      </w:pPr>
      <w:r w:rsidRPr="00DC46B0">
        <w:rPr>
          <w:szCs w:val="24"/>
        </w:rPr>
        <w:t>Эхокардиография (ЭХО-КГ)</w:t>
      </w:r>
      <w:r>
        <w:rPr>
          <w:szCs w:val="24"/>
        </w:rPr>
        <w:t xml:space="preserve"> </w:t>
      </w:r>
      <w:r>
        <w:rPr>
          <w:szCs w:val="24"/>
        </w:rPr>
        <w:fldChar w:fldCharType="begin" w:fldLock="1"/>
      </w:r>
      <w:r w:rsidR="00A60C8A">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19]","plainTextFormattedCitation":"[119]","previouslyFormattedCitation":"[119]"},"properties":{"noteIndex":0},"schema":"https://github.com/citation-style-language/schema/raw/master/csl-citation.json"}</w:instrText>
      </w:r>
      <w:r>
        <w:rPr>
          <w:szCs w:val="24"/>
        </w:rPr>
        <w:fldChar w:fldCharType="separate"/>
      </w:r>
      <w:r w:rsidR="00500503" w:rsidRPr="00500503">
        <w:rPr>
          <w:noProof/>
          <w:szCs w:val="24"/>
        </w:rPr>
        <w:t>[119]</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3D836258" w14:textId="77777777" w:rsidR="00FF7C87" w:rsidRDefault="00FF7C87" w:rsidP="00FF7C87">
      <w:pPr>
        <w:pStyle w:val="afe"/>
        <w:numPr>
          <w:ilvl w:val="0"/>
          <w:numId w:val="95"/>
        </w:numPr>
        <w:rPr>
          <w:szCs w:val="24"/>
        </w:rPr>
      </w:pPr>
      <w:r w:rsidRPr="00DC46B0">
        <w:rPr>
          <w:szCs w:val="24"/>
        </w:rPr>
        <w:t>Лабораторные исследования:</w:t>
      </w:r>
    </w:p>
    <w:p w14:paraId="74609B7D" w14:textId="77777777" w:rsidR="00FF7C87" w:rsidRDefault="00FF7C87" w:rsidP="00FF7C87">
      <w:pPr>
        <w:pStyle w:val="afe"/>
        <w:numPr>
          <w:ilvl w:val="1"/>
          <w:numId w:val="95"/>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3939FC3A" w14:textId="77777777" w:rsidR="00FF7C87" w:rsidRPr="00DC46B0" w:rsidRDefault="00FF7C87" w:rsidP="00FF7C87">
      <w:pPr>
        <w:pStyle w:val="afe"/>
        <w:numPr>
          <w:ilvl w:val="1"/>
          <w:numId w:val="95"/>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008E139E" w14:textId="77777777" w:rsidR="00FF7C87" w:rsidRPr="00DC46B0" w:rsidRDefault="00FF7C87" w:rsidP="00FF7C87">
      <w:pPr>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65934001" w14:textId="77777777" w:rsidR="00FF7C87" w:rsidRDefault="00FF7C87" w:rsidP="00FF7C87">
      <w:pPr>
        <w:rPr>
          <w:b/>
          <w:szCs w:val="24"/>
        </w:rPr>
      </w:pPr>
    </w:p>
    <w:p w14:paraId="5D0B5BA0" w14:textId="4159CCA8" w:rsidR="00FF7C87" w:rsidRPr="00DC46B0" w:rsidRDefault="00FF7C87" w:rsidP="00FF7C87">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p>
    <w:p w14:paraId="17C6F8B2" w14:textId="77777777" w:rsidR="00FF7C87" w:rsidRPr="00DC46B0" w:rsidRDefault="00FF7C87" w:rsidP="00FF7C87">
      <w:pPr>
        <w:rPr>
          <w:szCs w:val="24"/>
          <w:u w:val="single"/>
        </w:rPr>
      </w:pPr>
      <w:r w:rsidRPr="00DC46B0">
        <w:rPr>
          <w:szCs w:val="24"/>
          <w:u w:val="single"/>
        </w:rPr>
        <w:t>Манипуляции:</w:t>
      </w:r>
    </w:p>
    <w:p w14:paraId="473F89E6" w14:textId="77777777" w:rsidR="00FF7C87" w:rsidRPr="00DC46B0" w:rsidRDefault="00FF7C87" w:rsidP="00FF7C87">
      <w:pPr>
        <w:pStyle w:val="afe"/>
        <w:numPr>
          <w:ilvl w:val="0"/>
          <w:numId w:val="96"/>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6B9A1019" w14:textId="77777777" w:rsidR="00FF7C87" w:rsidRPr="00DC46B0" w:rsidRDefault="00FF7C87" w:rsidP="00FF7C87">
      <w:pPr>
        <w:pStyle w:val="afe"/>
        <w:numPr>
          <w:ilvl w:val="0"/>
          <w:numId w:val="96"/>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0687D3B" w14:textId="77777777" w:rsidR="00FF7C87" w:rsidRPr="00DC46B0" w:rsidRDefault="00FF7C87" w:rsidP="00FF7C87">
      <w:pPr>
        <w:pStyle w:val="afe"/>
        <w:numPr>
          <w:ilvl w:val="0"/>
          <w:numId w:val="96"/>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398F483" w14:textId="77777777" w:rsidR="00FF7C87" w:rsidRPr="00DC46B0" w:rsidRDefault="00FF7C87" w:rsidP="00FF7C87">
      <w:pPr>
        <w:pStyle w:val="afe"/>
        <w:numPr>
          <w:ilvl w:val="0"/>
          <w:numId w:val="96"/>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DE90247" w14:textId="77777777" w:rsidR="00FF7C87" w:rsidRPr="00DC46B0" w:rsidRDefault="00FF7C87" w:rsidP="00FF7C87">
      <w:pPr>
        <w:pStyle w:val="afe"/>
        <w:numPr>
          <w:ilvl w:val="0"/>
          <w:numId w:val="96"/>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F0962F1" w14:textId="77777777" w:rsidR="00FF7C87" w:rsidRPr="00DC46B0" w:rsidRDefault="00FF7C87" w:rsidP="00FF7C87">
      <w:pPr>
        <w:pStyle w:val="afe"/>
        <w:numPr>
          <w:ilvl w:val="0"/>
          <w:numId w:val="96"/>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62588D9" w14:textId="77777777" w:rsidR="00FF7C87" w:rsidRPr="00DC46B0" w:rsidRDefault="00FF7C87" w:rsidP="00FF7C87">
      <w:pPr>
        <w:pStyle w:val="afe"/>
        <w:numPr>
          <w:ilvl w:val="0"/>
          <w:numId w:val="96"/>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28FFC9BF" w14:textId="77777777" w:rsidR="00FF7C87" w:rsidRDefault="00FF7C87" w:rsidP="00FF7C87">
      <w:pPr>
        <w:rPr>
          <w:b/>
          <w:szCs w:val="24"/>
        </w:rPr>
      </w:pPr>
    </w:p>
    <w:p w14:paraId="77EB60DA" w14:textId="77777777" w:rsidR="00FF7C87" w:rsidRPr="00DC46B0" w:rsidRDefault="00FF7C87" w:rsidP="00FF7C87">
      <w:pPr>
        <w:rPr>
          <w:szCs w:val="24"/>
          <w:u w:val="single"/>
        </w:rPr>
      </w:pPr>
      <w:r w:rsidRPr="00DC46B0">
        <w:rPr>
          <w:szCs w:val="24"/>
          <w:u w:val="single"/>
        </w:rPr>
        <w:t xml:space="preserve">Лабораторные исследования: </w:t>
      </w:r>
    </w:p>
    <w:p w14:paraId="1BEF7B71" w14:textId="77777777" w:rsidR="00FF7C87" w:rsidRPr="00DC46B0" w:rsidRDefault="00FF7C87" w:rsidP="00FF7C87">
      <w:pPr>
        <w:numPr>
          <w:ilvl w:val="0"/>
          <w:numId w:val="97"/>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14:paraId="4D5F556C" w14:textId="77777777" w:rsidR="00FF7C87" w:rsidRPr="00DC46B0" w:rsidRDefault="00FF7C87" w:rsidP="00FF7C87">
      <w:pPr>
        <w:numPr>
          <w:ilvl w:val="0"/>
          <w:numId w:val="97"/>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5D5CF2FD" w14:textId="77777777" w:rsidR="00FF7C87" w:rsidRPr="00DC46B0" w:rsidRDefault="00FF7C87" w:rsidP="00FF7C87">
      <w:pPr>
        <w:numPr>
          <w:ilvl w:val="0"/>
          <w:numId w:val="97"/>
        </w:numPr>
        <w:rPr>
          <w:szCs w:val="24"/>
        </w:rPr>
      </w:pPr>
      <w:r w:rsidRPr="00DC46B0">
        <w:rPr>
          <w:szCs w:val="24"/>
        </w:rPr>
        <w:t>Определение уровня калия и магния.</w:t>
      </w:r>
    </w:p>
    <w:p w14:paraId="51E2BD2F" w14:textId="77777777" w:rsidR="00FF7C87" w:rsidRPr="00DC46B0" w:rsidRDefault="00FF7C87" w:rsidP="00FF7C87">
      <w:pPr>
        <w:numPr>
          <w:ilvl w:val="0"/>
          <w:numId w:val="97"/>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14:paraId="028095C9" w14:textId="77777777" w:rsidR="00FF7C87" w:rsidRPr="00DC46B0" w:rsidRDefault="00FF7C87" w:rsidP="00FF7C87">
      <w:pPr>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19FEEE1A" w14:textId="7D5B61DB" w:rsidR="00FF7C87" w:rsidRDefault="00FF7C87" w:rsidP="00FF7C87">
      <w:pPr>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64012A1F" w14:textId="77777777" w:rsidR="00FF7C87" w:rsidRPr="00DC46B0" w:rsidRDefault="00FF7C87" w:rsidP="00FF7C87">
      <w:pPr>
        <w:rPr>
          <w:szCs w:val="24"/>
        </w:rPr>
      </w:pPr>
    </w:p>
    <w:p w14:paraId="1BB9CD77" w14:textId="77777777" w:rsidR="00FF7C87" w:rsidRPr="00DC46B0" w:rsidRDefault="00FF7C87" w:rsidP="00FF7C87">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14:paraId="420C1EC7" w14:textId="40A89B70" w:rsidR="00FF7C87" w:rsidRPr="00DC46B0" w:rsidRDefault="00FF7C87" w:rsidP="00FF7C87">
      <w:pPr>
        <w:rPr>
          <w:szCs w:val="24"/>
        </w:rPr>
      </w:pPr>
      <w:r w:rsidRPr="00DC46B0">
        <w:rPr>
          <w:szCs w:val="24"/>
        </w:rPr>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 xml:space="preserve">.  </w:t>
      </w:r>
    </w:p>
    <w:p w14:paraId="66059C3F" w14:textId="77777777" w:rsidR="00FF7C87" w:rsidRPr="00DC46B0" w:rsidRDefault="00FF7C87" w:rsidP="00FF7C87">
      <w:pPr>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00480292" w14:textId="77C10D60" w:rsidR="00FF7C87" w:rsidRPr="00DC46B0" w:rsidRDefault="00FF7C87" w:rsidP="00FF7C87">
      <w:pPr>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w:t>
      </w:r>
    </w:p>
    <w:p w14:paraId="65973ACF" w14:textId="35C60DF1" w:rsidR="00FF7C87" w:rsidRPr="00DC46B0" w:rsidRDefault="00FF7C87" w:rsidP="00FF7C87">
      <w:pPr>
        <w:pStyle w:val="afe"/>
        <w:numPr>
          <w:ilvl w:val="0"/>
          <w:numId w:val="98"/>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75B7F1A3" w14:textId="77777777" w:rsidR="00FF7C87" w:rsidRPr="00DC46B0" w:rsidRDefault="00FF7C87" w:rsidP="00FF7C87">
      <w:pPr>
        <w:pStyle w:val="afe"/>
        <w:numPr>
          <w:ilvl w:val="0"/>
          <w:numId w:val="98"/>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2CBDEBA8" w14:textId="77777777" w:rsidR="00FF7C87" w:rsidRPr="00DC46B0" w:rsidRDefault="00FF7C87" w:rsidP="00FF7C87">
      <w:pPr>
        <w:pStyle w:val="afe"/>
        <w:numPr>
          <w:ilvl w:val="0"/>
          <w:numId w:val="98"/>
        </w:numPr>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0D06662C" w14:textId="77777777" w:rsidR="00FF7C87" w:rsidRDefault="00FF7C87" w:rsidP="00FF7C87">
      <w:pPr>
        <w:rPr>
          <w:szCs w:val="24"/>
          <w:u w:val="single"/>
        </w:rPr>
      </w:pPr>
    </w:p>
    <w:p w14:paraId="498A6D2A" w14:textId="46ED2789" w:rsidR="00FF7C87" w:rsidRPr="00DC46B0" w:rsidRDefault="00FF7C87" w:rsidP="00FF7C87">
      <w:pPr>
        <w:rPr>
          <w:szCs w:val="24"/>
        </w:rPr>
      </w:pPr>
      <w:r w:rsidRPr="00DC46B0">
        <w:rPr>
          <w:szCs w:val="24"/>
          <w:u w:val="single"/>
        </w:rPr>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w:t>
      </w:r>
    </w:p>
    <w:p w14:paraId="5E8AD386" w14:textId="77777777" w:rsidR="00FF7C87" w:rsidRPr="00DC46B0" w:rsidRDefault="00FF7C87" w:rsidP="00FF7C87">
      <w:pPr>
        <w:numPr>
          <w:ilvl w:val="0"/>
          <w:numId w:val="97"/>
        </w:numPr>
        <w:rPr>
          <w:szCs w:val="24"/>
        </w:rPr>
      </w:pPr>
      <w:r w:rsidRPr="00DC46B0">
        <w:rPr>
          <w:szCs w:val="24"/>
        </w:rPr>
        <w:t xml:space="preserve">Продолжение лечения – при отсутствии снижения ФВЛЖ, или снижение, но при уровне ФВЛЖ  ≥ 50 %. </w:t>
      </w:r>
    </w:p>
    <w:p w14:paraId="0EE1B1C5" w14:textId="77777777" w:rsidR="00FF7C87" w:rsidRPr="00DC46B0" w:rsidRDefault="00FF7C87" w:rsidP="00FF7C87">
      <w:pPr>
        <w:numPr>
          <w:ilvl w:val="0"/>
          <w:numId w:val="97"/>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036D903D" w14:textId="77777777" w:rsidR="00FF7C87" w:rsidRPr="00DC46B0" w:rsidRDefault="00FF7C87" w:rsidP="00FF7C87">
      <w:pPr>
        <w:numPr>
          <w:ilvl w:val="0"/>
          <w:numId w:val="97"/>
        </w:numPr>
        <w:rPr>
          <w:szCs w:val="24"/>
        </w:rPr>
      </w:pPr>
      <w:r w:rsidRPr="00DC46B0">
        <w:rPr>
          <w:szCs w:val="24"/>
        </w:rPr>
        <w:t>Прекращение лечения, обсуждение альтернативного лечения – при снижении ФВЛЖ &lt; 40%.</w:t>
      </w:r>
    </w:p>
    <w:p w14:paraId="1D431415" w14:textId="77777777" w:rsidR="00FF7C87" w:rsidRPr="00DC46B0" w:rsidRDefault="00FF7C87" w:rsidP="00FF7C87">
      <w:pPr>
        <w:rPr>
          <w:szCs w:val="24"/>
        </w:rPr>
      </w:pPr>
    </w:p>
    <w:p w14:paraId="31662BA4" w14:textId="00BFF9CD" w:rsidR="00FF7C87" w:rsidRPr="00DC46B0" w:rsidRDefault="00FF7C87" w:rsidP="00FF7C87">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u w:val="single"/>
        </w:rPr>
        <w:t xml:space="preserve">: </w:t>
      </w:r>
    </w:p>
    <w:p w14:paraId="37A50D64" w14:textId="77777777" w:rsidR="00FF7C87" w:rsidRPr="00DC46B0" w:rsidRDefault="00FF7C87" w:rsidP="00FF7C87">
      <w:pPr>
        <w:numPr>
          <w:ilvl w:val="0"/>
          <w:numId w:val="97"/>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51FF94DC" w14:textId="77777777" w:rsidR="00FF7C87" w:rsidRPr="00DC46B0" w:rsidRDefault="00FF7C87" w:rsidP="00FF7C87">
      <w:pPr>
        <w:numPr>
          <w:ilvl w:val="0"/>
          <w:numId w:val="97"/>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54FEAC77" w14:textId="77777777" w:rsidR="00FF7C87" w:rsidRPr="00DC46B0" w:rsidRDefault="00FF7C87" w:rsidP="00FF7C87">
      <w:pPr>
        <w:numPr>
          <w:ilvl w:val="0"/>
          <w:numId w:val="97"/>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492B2453" w14:textId="77777777" w:rsidR="00FF7C87" w:rsidRPr="00DC46B0" w:rsidRDefault="00FF7C87" w:rsidP="00FF7C87">
      <w:pPr>
        <w:numPr>
          <w:ilvl w:val="0"/>
          <w:numId w:val="97"/>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171D6EDA" w14:textId="77777777" w:rsidR="00FF7C87" w:rsidRPr="00DC46B0" w:rsidRDefault="00FF7C87" w:rsidP="00FF7C87">
      <w:pPr>
        <w:numPr>
          <w:ilvl w:val="0"/>
          <w:numId w:val="97"/>
        </w:numPr>
        <w:rPr>
          <w:szCs w:val="24"/>
        </w:rPr>
      </w:pPr>
      <w:r w:rsidRPr="00DC46B0">
        <w:rPr>
          <w:szCs w:val="24"/>
        </w:rPr>
        <w:t>Пятая степень: летальный исход, связанный с кардиальным нежелательным явлением.</w:t>
      </w:r>
    </w:p>
    <w:p w14:paraId="5F326DD8" w14:textId="77777777" w:rsidR="00FF7C87" w:rsidRDefault="00FF7C87" w:rsidP="00FF7C87">
      <w:pPr>
        <w:rPr>
          <w:b/>
          <w:szCs w:val="24"/>
        </w:rPr>
      </w:pPr>
    </w:p>
    <w:p w14:paraId="2CACF0B4" w14:textId="77777777" w:rsidR="00FF7C87" w:rsidRPr="00DC46B0" w:rsidRDefault="00FF7C87" w:rsidP="00FF7C87">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14:paraId="019AFF30" w14:textId="5A2D030C" w:rsidR="00FF7C87" w:rsidRPr="00DC46B0" w:rsidRDefault="00FF7C87" w:rsidP="00FF7C87">
      <w:pPr>
        <w:rPr>
          <w:szCs w:val="24"/>
        </w:rPr>
      </w:pPr>
      <w:r w:rsidRPr="00DC46B0">
        <w:rPr>
          <w:szCs w:val="24"/>
        </w:rPr>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 xml:space="preserve">. </w:t>
      </w:r>
    </w:p>
    <w:p w14:paraId="323C8717" w14:textId="77777777" w:rsidR="00FF7C87" w:rsidRPr="00DC46B0" w:rsidRDefault="00FF7C87" w:rsidP="00FF7C87">
      <w:pPr>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57174F1A" w14:textId="77777777" w:rsidR="00FF7C87" w:rsidRDefault="00FF7C87" w:rsidP="00FF7C87">
      <w:pPr>
        <w:rPr>
          <w:b/>
          <w:szCs w:val="24"/>
        </w:rPr>
      </w:pPr>
    </w:p>
    <w:p w14:paraId="3442844E" w14:textId="4CCCC555" w:rsidR="00FF7C87" w:rsidRPr="00DC46B0" w:rsidRDefault="00FF7C87" w:rsidP="00FF7C87">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sidR="00A60C8A">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20]","plainTextFormattedCitation":"[120]","previouslyFormattedCitation":"[120]"},"properties":{"noteIndex":0},"schema":"https://github.com/citation-style-language/schema/raw/master/csl-citation.json"}</w:instrText>
      </w:r>
      <w:r>
        <w:rPr>
          <w:szCs w:val="24"/>
        </w:rPr>
        <w:fldChar w:fldCharType="separate"/>
      </w:r>
      <w:r w:rsidR="00500503" w:rsidRPr="00500503">
        <w:rPr>
          <w:noProof/>
          <w:szCs w:val="24"/>
        </w:rPr>
        <w:t>[120]</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FF7C87" w:rsidRPr="00DC46B0" w14:paraId="04FBA2ED" w14:textId="77777777" w:rsidTr="002D3EBF">
        <w:tc>
          <w:tcPr>
            <w:tcW w:w="4395" w:type="dxa"/>
            <w:shd w:val="clear" w:color="auto" w:fill="auto"/>
          </w:tcPr>
          <w:p w14:paraId="76DA7D0C" w14:textId="77777777" w:rsidR="00FF7C87" w:rsidRPr="00DC46B0" w:rsidRDefault="00FF7C87" w:rsidP="00A538AA">
            <w:pPr>
              <w:ind w:firstLine="0"/>
              <w:rPr>
                <w:szCs w:val="24"/>
              </w:rPr>
            </w:pPr>
            <w:r w:rsidRPr="00DC46B0">
              <w:rPr>
                <w:szCs w:val="24"/>
              </w:rPr>
              <w:t>Химиотерапевтические препараты</w:t>
            </w:r>
          </w:p>
        </w:tc>
        <w:tc>
          <w:tcPr>
            <w:tcW w:w="5209" w:type="dxa"/>
            <w:shd w:val="clear" w:color="auto" w:fill="auto"/>
          </w:tcPr>
          <w:p w14:paraId="36FC37F6" w14:textId="77777777" w:rsidR="00FF7C87" w:rsidRPr="00DC46B0" w:rsidRDefault="00FF7C87" w:rsidP="00A538AA">
            <w:pPr>
              <w:ind w:firstLine="0"/>
              <w:rPr>
                <w:szCs w:val="24"/>
              </w:rPr>
            </w:pPr>
            <w:r w:rsidRPr="00DC46B0">
              <w:rPr>
                <w:szCs w:val="24"/>
              </w:rPr>
              <w:t>Возможные кардиопротективные мероприятия</w:t>
            </w:r>
          </w:p>
        </w:tc>
      </w:tr>
      <w:tr w:rsidR="00FF7C87" w:rsidRPr="00DC46B0" w14:paraId="4F303545" w14:textId="77777777" w:rsidTr="002D3EBF">
        <w:tc>
          <w:tcPr>
            <w:tcW w:w="4395" w:type="dxa"/>
            <w:vMerge w:val="restart"/>
            <w:shd w:val="clear" w:color="auto" w:fill="auto"/>
          </w:tcPr>
          <w:p w14:paraId="44A6074F" w14:textId="77777777" w:rsidR="00FF7C87" w:rsidRPr="00DC46B0" w:rsidRDefault="00FF7C87" w:rsidP="00A538AA">
            <w:pPr>
              <w:ind w:firstLine="0"/>
              <w:rPr>
                <w:szCs w:val="24"/>
              </w:rPr>
            </w:pPr>
            <w:r w:rsidRPr="00DC46B0">
              <w:rPr>
                <w:szCs w:val="24"/>
              </w:rPr>
              <w:t>Любой вариант химиотерапевтического лечения</w:t>
            </w:r>
          </w:p>
        </w:tc>
        <w:tc>
          <w:tcPr>
            <w:tcW w:w="5209" w:type="dxa"/>
            <w:shd w:val="clear" w:color="auto" w:fill="auto"/>
          </w:tcPr>
          <w:p w14:paraId="307337CB" w14:textId="77777777" w:rsidR="00FF7C87" w:rsidRPr="00DC46B0" w:rsidRDefault="00FF7C87" w:rsidP="00A538AA">
            <w:pPr>
              <w:ind w:firstLine="0"/>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FF7C87" w:rsidRPr="00DC46B0" w14:paraId="66325FE9" w14:textId="77777777" w:rsidTr="002D3EBF">
        <w:tc>
          <w:tcPr>
            <w:tcW w:w="4395" w:type="dxa"/>
            <w:vMerge/>
            <w:shd w:val="clear" w:color="auto" w:fill="auto"/>
          </w:tcPr>
          <w:p w14:paraId="07787FB2" w14:textId="77777777" w:rsidR="00FF7C87" w:rsidRPr="00DC46B0" w:rsidRDefault="00FF7C87" w:rsidP="00A538AA">
            <w:pPr>
              <w:ind w:firstLine="0"/>
              <w:rPr>
                <w:szCs w:val="24"/>
              </w:rPr>
            </w:pPr>
          </w:p>
        </w:tc>
        <w:tc>
          <w:tcPr>
            <w:tcW w:w="5209" w:type="dxa"/>
            <w:shd w:val="clear" w:color="auto" w:fill="auto"/>
          </w:tcPr>
          <w:p w14:paraId="34C78B28" w14:textId="77777777" w:rsidR="00FF7C87" w:rsidRPr="00DC46B0" w:rsidRDefault="00FF7C87" w:rsidP="00A538AA">
            <w:pPr>
              <w:ind w:firstLine="0"/>
              <w:rPr>
                <w:szCs w:val="24"/>
              </w:rPr>
            </w:pPr>
            <w:r w:rsidRPr="00DC46B0">
              <w:rPr>
                <w:szCs w:val="24"/>
              </w:rPr>
              <w:t>Лечить коморбидные состояния (ИБС, ХСН, АГ, БПА).</w:t>
            </w:r>
          </w:p>
        </w:tc>
      </w:tr>
      <w:tr w:rsidR="00FF7C87" w:rsidRPr="00DC46B0" w14:paraId="18B3DF93" w14:textId="77777777" w:rsidTr="002D3EBF">
        <w:tc>
          <w:tcPr>
            <w:tcW w:w="4395" w:type="dxa"/>
            <w:vMerge/>
            <w:shd w:val="clear" w:color="auto" w:fill="auto"/>
          </w:tcPr>
          <w:p w14:paraId="35965A71" w14:textId="77777777" w:rsidR="00FF7C87" w:rsidRPr="00DC46B0" w:rsidRDefault="00FF7C87" w:rsidP="00A538AA">
            <w:pPr>
              <w:ind w:firstLine="0"/>
              <w:rPr>
                <w:szCs w:val="24"/>
              </w:rPr>
            </w:pPr>
          </w:p>
        </w:tc>
        <w:tc>
          <w:tcPr>
            <w:tcW w:w="5209" w:type="dxa"/>
            <w:shd w:val="clear" w:color="auto" w:fill="auto"/>
          </w:tcPr>
          <w:p w14:paraId="641870FF" w14:textId="77777777" w:rsidR="00FF7C87" w:rsidRPr="00DC46B0" w:rsidRDefault="00FF7C87" w:rsidP="00A538AA">
            <w:pPr>
              <w:ind w:firstLine="0"/>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FF7C87" w:rsidRPr="00DC46B0" w14:paraId="75535221" w14:textId="77777777" w:rsidTr="002D3EBF">
        <w:tc>
          <w:tcPr>
            <w:tcW w:w="4395" w:type="dxa"/>
            <w:vMerge/>
            <w:shd w:val="clear" w:color="auto" w:fill="auto"/>
          </w:tcPr>
          <w:p w14:paraId="4794C452" w14:textId="77777777" w:rsidR="00FF7C87" w:rsidRPr="00DC46B0" w:rsidRDefault="00FF7C87" w:rsidP="00A538AA">
            <w:pPr>
              <w:ind w:firstLine="0"/>
              <w:rPr>
                <w:szCs w:val="24"/>
              </w:rPr>
            </w:pPr>
          </w:p>
        </w:tc>
        <w:tc>
          <w:tcPr>
            <w:tcW w:w="5209" w:type="dxa"/>
            <w:shd w:val="clear" w:color="auto" w:fill="auto"/>
          </w:tcPr>
          <w:p w14:paraId="313C674A" w14:textId="77777777" w:rsidR="00FF7C87" w:rsidRPr="00DC46B0" w:rsidRDefault="00FF7C87" w:rsidP="00A538AA">
            <w:pPr>
              <w:ind w:firstLine="0"/>
              <w:rPr>
                <w:szCs w:val="24"/>
              </w:rPr>
            </w:pPr>
            <w:r w:rsidRPr="00DC46B0">
              <w:rPr>
                <w:szCs w:val="24"/>
              </w:rPr>
              <w:t>Минимизировать лучевую нагрузку на сердце.</w:t>
            </w:r>
          </w:p>
        </w:tc>
      </w:tr>
      <w:tr w:rsidR="00FF7C87" w:rsidRPr="00DC46B0" w14:paraId="1EE3261C" w14:textId="77777777" w:rsidTr="002D3EBF">
        <w:tc>
          <w:tcPr>
            <w:tcW w:w="4395" w:type="dxa"/>
            <w:vMerge w:val="restart"/>
            <w:shd w:val="clear" w:color="auto" w:fill="auto"/>
          </w:tcPr>
          <w:p w14:paraId="1882AA6F" w14:textId="77777777" w:rsidR="00FF7C87" w:rsidRPr="00DC46B0" w:rsidRDefault="00FF7C87" w:rsidP="00A538AA">
            <w:pPr>
              <w:ind w:firstLine="0"/>
              <w:rPr>
                <w:szCs w:val="24"/>
              </w:rPr>
            </w:pPr>
            <w:r w:rsidRPr="00DC46B0">
              <w:rPr>
                <w:szCs w:val="24"/>
              </w:rPr>
              <w:t>Антрациклины и их аналоги</w:t>
            </w:r>
          </w:p>
        </w:tc>
        <w:tc>
          <w:tcPr>
            <w:tcW w:w="5209" w:type="dxa"/>
            <w:shd w:val="clear" w:color="auto" w:fill="auto"/>
          </w:tcPr>
          <w:p w14:paraId="67D13445" w14:textId="77777777" w:rsidR="00FF7C87" w:rsidRPr="00DC46B0" w:rsidRDefault="00FF7C87" w:rsidP="00A538AA">
            <w:pPr>
              <w:ind w:firstLine="0"/>
              <w:rPr>
                <w:szCs w:val="24"/>
              </w:rPr>
            </w:pPr>
            <w:r w:rsidRPr="00DC46B0">
              <w:rPr>
                <w:szCs w:val="24"/>
              </w:rPr>
              <w:t>Ограничивать суммарную дозу (мг/м</w:t>
            </w:r>
            <w:r w:rsidRPr="00DC46B0">
              <w:rPr>
                <w:szCs w:val="24"/>
                <w:vertAlign w:val="superscript"/>
              </w:rPr>
              <w:t>2</w:t>
            </w:r>
            <w:r w:rsidRPr="00DC46B0">
              <w:rPr>
                <w:szCs w:val="24"/>
              </w:rPr>
              <w:t>):</w:t>
            </w:r>
          </w:p>
          <w:p w14:paraId="5FCF3400" w14:textId="77777777" w:rsidR="00FF7C87" w:rsidRPr="00DC46B0" w:rsidRDefault="00FF7C87" w:rsidP="00A538AA">
            <w:pPr>
              <w:ind w:firstLine="0"/>
              <w:rPr>
                <w:szCs w:val="24"/>
              </w:rPr>
            </w:pPr>
            <w:r w:rsidRPr="00DC46B0">
              <w:rPr>
                <w:szCs w:val="24"/>
              </w:rPr>
              <w:t>Даунорубицин &lt; 800</w:t>
            </w:r>
          </w:p>
          <w:p w14:paraId="2B0AC449" w14:textId="77777777" w:rsidR="00FF7C87" w:rsidRPr="00DC46B0" w:rsidRDefault="00FF7C87" w:rsidP="00A538AA">
            <w:pPr>
              <w:ind w:firstLine="0"/>
              <w:rPr>
                <w:szCs w:val="24"/>
              </w:rPr>
            </w:pPr>
            <w:r w:rsidRPr="00DC46B0">
              <w:rPr>
                <w:szCs w:val="24"/>
              </w:rPr>
              <w:t>Доксорубицин &lt; 360</w:t>
            </w:r>
          </w:p>
          <w:p w14:paraId="5718E7A7" w14:textId="77777777" w:rsidR="00FF7C87" w:rsidRPr="00DC46B0" w:rsidRDefault="00FF7C87" w:rsidP="00A538AA">
            <w:pPr>
              <w:ind w:firstLine="0"/>
              <w:rPr>
                <w:szCs w:val="24"/>
              </w:rPr>
            </w:pPr>
            <w:r w:rsidRPr="00DC46B0">
              <w:rPr>
                <w:szCs w:val="24"/>
              </w:rPr>
              <w:t>Эпирубицин &lt; 720</w:t>
            </w:r>
          </w:p>
          <w:p w14:paraId="717BE847" w14:textId="77777777" w:rsidR="00FF7C87" w:rsidRPr="00DC46B0" w:rsidRDefault="00FF7C87" w:rsidP="00A538AA">
            <w:pPr>
              <w:ind w:firstLine="0"/>
              <w:rPr>
                <w:szCs w:val="24"/>
              </w:rPr>
            </w:pPr>
            <w:r w:rsidRPr="00DC46B0">
              <w:rPr>
                <w:szCs w:val="24"/>
              </w:rPr>
              <w:t>Митоксантрон &lt; 160</w:t>
            </w:r>
          </w:p>
          <w:p w14:paraId="398ADA3D" w14:textId="77777777" w:rsidR="00FF7C87" w:rsidRPr="00DC46B0" w:rsidRDefault="00FF7C87" w:rsidP="00A538AA">
            <w:pPr>
              <w:ind w:firstLine="0"/>
              <w:rPr>
                <w:szCs w:val="24"/>
              </w:rPr>
            </w:pPr>
            <w:r w:rsidRPr="00DC46B0">
              <w:rPr>
                <w:szCs w:val="24"/>
              </w:rPr>
              <w:t>Идарубицин &lt;150</w:t>
            </w:r>
          </w:p>
        </w:tc>
      </w:tr>
      <w:tr w:rsidR="00FF7C87" w:rsidRPr="00DC46B0" w14:paraId="4AC3D0D6" w14:textId="77777777" w:rsidTr="002D3EBF">
        <w:tc>
          <w:tcPr>
            <w:tcW w:w="4395" w:type="dxa"/>
            <w:vMerge/>
            <w:shd w:val="clear" w:color="auto" w:fill="auto"/>
          </w:tcPr>
          <w:p w14:paraId="0B39D2BF" w14:textId="77777777" w:rsidR="00FF7C87" w:rsidRPr="00DC46B0" w:rsidRDefault="00FF7C87" w:rsidP="00A538AA">
            <w:pPr>
              <w:ind w:firstLine="0"/>
              <w:rPr>
                <w:szCs w:val="24"/>
              </w:rPr>
            </w:pPr>
          </w:p>
        </w:tc>
        <w:tc>
          <w:tcPr>
            <w:tcW w:w="5209" w:type="dxa"/>
            <w:shd w:val="clear" w:color="auto" w:fill="auto"/>
          </w:tcPr>
          <w:p w14:paraId="4456A34E" w14:textId="77777777" w:rsidR="00FF7C87" w:rsidRPr="00DC46B0" w:rsidRDefault="00FF7C87" w:rsidP="00A538AA">
            <w:pPr>
              <w:ind w:firstLine="0"/>
              <w:rPr>
                <w:szCs w:val="24"/>
              </w:rPr>
            </w:pPr>
            <w:r w:rsidRPr="00DC46B0">
              <w:rPr>
                <w:szCs w:val="24"/>
              </w:rPr>
              <w:t>Применить липосомальный доксорубцин или длительную инфузию.</w:t>
            </w:r>
          </w:p>
        </w:tc>
      </w:tr>
      <w:tr w:rsidR="00FF7C87" w:rsidRPr="00DC46B0" w14:paraId="404FA3DC" w14:textId="77777777" w:rsidTr="002D3EBF">
        <w:tc>
          <w:tcPr>
            <w:tcW w:w="4395" w:type="dxa"/>
            <w:vMerge/>
            <w:shd w:val="clear" w:color="auto" w:fill="auto"/>
          </w:tcPr>
          <w:p w14:paraId="552F71FD" w14:textId="77777777" w:rsidR="00FF7C87" w:rsidRPr="00DC46B0" w:rsidRDefault="00FF7C87" w:rsidP="00A538AA">
            <w:pPr>
              <w:ind w:firstLine="0"/>
              <w:rPr>
                <w:szCs w:val="24"/>
              </w:rPr>
            </w:pPr>
          </w:p>
        </w:tc>
        <w:tc>
          <w:tcPr>
            <w:tcW w:w="5209" w:type="dxa"/>
            <w:shd w:val="clear" w:color="auto" w:fill="auto"/>
          </w:tcPr>
          <w:p w14:paraId="1834E55B" w14:textId="77777777" w:rsidR="00FF7C87" w:rsidRPr="00DC46B0" w:rsidRDefault="00FF7C87" w:rsidP="00A538AA">
            <w:pPr>
              <w:ind w:firstLine="0"/>
              <w:rPr>
                <w:szCs w:val="24"/>
              </w:rPr>
            </w:pPr>
            <w:r w:rsidRPr="00DC46B0">
              <w:rPr>
                <w:szCs w:val="24"/>
              </w:rPr>
              <w:t xml:space="preserve">Назначить ингибитор АПФ или АРА </w:t>
            </w:r>
          </w:p>
        </w:tc>
      </w:tr>
      <w:tr w:rsidR="00FF7C87" w:rsidRPr="00DC46B0" w14:paraId="3A3755EC" w14:textId="77777777" w:rsidTr="002D3EBF">
        <w:tc>
          <w:tcPr>
            <w:tcW w:w="4395" w:type="dxa"/>
            <w:vMerge/>
            <w:shd w:val="clear" w:color="auto" w:fill="auto"/>
          </w:tcPr>
          <w:p w14:paraId="4A4DF38E" w14:textId="77777777" w:rsidR="00FF7C87" w:rsidRPr="00DC46B0" w:rsidRDefault="00FF7C87" w:rsidP="00A538AA">
            <w:pPr>
              <w:ind w:firstLine="0"/>
              <w:rPr>
                <w:szCs w:val="24"/>
              </w:rPr>
            </w:pPr>
          </w:p>
        </w:tc>
        <w:tc>
          <w:tcPr>
            <w:tcW w:w="5209" w:type="dxa"/>
            <w:shd w:val="clear" w:color="auto" w:fill="auto"/>
          </w:tcPr>
          <w:p w14:paraId="2B85771D" w14:textId="77777777" w:rsidR="00FF7C87" w:rsidRPr="00DC46B0" w:rsidRDefault="00FF7C87" w:rsidP="00A538AA">
            <w:pPr>
              <w:ind w:firstLine="0"/>
              <w:rPr>
                <w:szCs w:val="24"/>
              </w:rPr>
            </w:pPr>
            <w:r w:rsidRPr="00DC46B0">
              <w:rPr>
                <w:szCs w:val="24"/>
              </w:rPr>
              <w:t xml:space="preserve">Назначить блокатор бета-адренергических рецепторов </w:t>
            </w:r>
          </w:p>
        </w:tc>
      </w:tr>
      <w:tr w:rsidR="00FF7C87" w:rsidRPr="00DC46B0" w14:paraId="64874F02" w14:textId="77777777" w:rsidTr="002D3EBF">
        <w:tc>
          <w:tcPr>
            <w:tcW w:w="4395" w:type="dxa"/>
            <w:vMerge/>
            <w:shd w:val="clear" w:color="auto" w:fill="auto"/>
          </w:tcPr>
          <w:p w14:paraId="77E81606" w14:textId="77777777" w:rsidR="00FF7C87" w:rsidRPr="00DC46B0" w:rsidRDefault="00FF7C87" w:rsidP="00A538AA">
            <w:pPr>
              <w:ind w:firstLine="0"/>
              <w:rPr>
                <w:szCs w:val="24"/>
              </w:rPr>
            </w:pPr>
          </w:p>
        </w:tc>
        <w:tc>
          <w:tcPr>
            <w:tcW w:w="5209" w:type="dxa"/>
            <w:shd w:val="clear" w:color="auto" w:fill="auto"/>
          </w:tcPr>
          <w:p w14:paraId="1DA1D579" w14:textId="77777777" w:rsidR="00FF7C87" w:rsidRPr="00DC46B0" w:rsidRDefault="00FF7C87" w:rsidP="00A538AA">
            <w:pPr>
              <w:ind w:firstLine="0"/>
              <w:rPr>
                <w:szCs w:val="24"/>
              </w:rPr>
            </w:pPr>
            <w:r w:rsidRPr="00DC46B0">
              <w:rPr>
                <w:szCs w:val="24"/>
              </w:rPr>
              <w:t>Назначить статины</w:t>
            </w:r>
          </w:p>
        </w:tc>
      </w:tr>
      <w:tr w:rsidR="00FF7C87" w:rsidRPr="00DC46B0" w14:paraId="3A9BC647" w14:textId="77777777" w:rsidTr="002D3EBF">
        <w:tc>
          <w:tcPr>
            <w:tcW w:w="4395" w:type="dxa"/>
            <w:vMerge/>
            <w:shd w:val="clear" w:color="auto" w:fill="auto"/>
          </w:tcPr>
          <w:p w14:paraId="35EEE794" w14:textId="77777777" w:rsidR="00FF7C87" w:rsidRPr="00DC46B0" w:rsidRDefault="00FF7C87" w:rsidP="00A538AA">
            <w:pPr>
              <w:ind w:firstLine="0"/>
              <w:rPr>
                <w:szCs w:val="24"/>
              </w:rPr>
            </w:pPr>
          </w:p>
        </w:tc>
        <w:tc>
          <w:tcPr>
            <w:tcW w:w="5209" w:type="dxa"/>
            <w:shd w:val="clear" w:color="auto" w:fill="auto"/>
          </w:tcPr>
          <w:p w14:paraId="2936E92A" w14:textId="77777777" w:rsidR="00FF7C87" w:rsidRPr="00DC46B0" w:rsidRDefault="00FF7C87" w:rsidP="00A538AA">
            <w:pPr>
              <w:ind w:firstLine="0"/>
              <w:rPr>
                <w:szCs w:val="24"/>
              </w:rPr>
            </w:pPr>
            <w:r w:rsidRPr="00DC46B0">
              <w:rPr>
                <w:szCs w:val="24"/>
              </w:rPr>
              <w:t>Осторожно ввести аэробные упражнения.</w:t>
            </w:r>
          </w:p>
        </w:tc>
      </w:tr>
    </w:tbl>
    <w:p w14:paraId="0512595A" w14:textId="77777777" w:rsidR="00FF7C87" w:rsidRPr="00DC46B0" w:rsidRDefault="00FF7C87" w:rsidP="00FF7C87">
      <w:pPr>
        <w:rPr>
          <w:szCs w:val="24"/>
        </w:rPr>
      </w:pPr>
    </w:p>
    <w:p w14:paraId="2BFA9715" w14:textId="76835A43" w:rsidR="00FF7C87" w:rsidRPr="00DC46B0" w:rsidRDefault="00FF7C87" w:rsidP="00FF7C87">
      <w:pPr>
        <w:rPr>
          <w:szCs w:val="24"/>
        </w:rPr>
      </w:pPr>
      <w:r w:rsidRPr="00DC46B0">
        <w:rPr>
          <w:szCs w:val="24"/>
        </w:rPr>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 xml:space="preserve">: </w:t>
      </w:r>
    </w:p>
    <w:p w14:paraId="4782BBBF" w14:textId="77777777" w:rsidR="00FF7C87" w:rsidRPr="004F07FC" w:rsidRDefault="00FF7C87" w:rsidP="00FF7C87">
      <w:pPr>
        <w:pStyle w:val="afe"/>
        <w:numPr>
          <w:ilvl w:val="0"/>
          <w:numId w:val="99"/>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7D697449" w14:textId="77777777" w:rsidR="00FF7C87" w:rsidRPr="004F07FC" w:rsidRDefault="00FF7C87" w:rsidP="00FF7C87">
      <w:pPr>
        <w:pStyle w:val="afe"/>
        <w:numPr>
          <w:ilvl w:val="0"/>
          <w:numId w:val="99"/>
        </w:numPr>
        <w:rPr>
          <w:szCs w:val="24"/>
        </w:rPr>
      </w:pPr>
      <w:r w:rsidRPr="004F07FC">
        <w:rPr>
          <w:szCs w:val="24"/>
        </w:rPr>
        <w:t>общая доза, введенная за день или курс химиотерапии</w:t>
      </w:r>
    </w:p>
    <w:p w14:paraId="519F15EC" w14:textId="77777777" w:rsidR="00FF7C87" w:rsidRPr="004F07FC" w:rsidRDefault="00FF7C87" w:rsidP="00FF7C87">
      <w:pPr>
        <w:pStyle w:val="afe"/>
        <w:numPr>
          <w:ilvl w:val="0"/>
          <w:numId w:val="99"/>
        </w:numPr>
        <w:rPr>
          <w:szCs w:val="24"/>
        </w:rPr>
      </w:pPr>
      <w:r w:rsidRPr="004F07FC">
        <w:rPr>
          <w:szCs w:val="24"/>
        </w:rPr>
        <w:t xml:space="preserve">скорость и порядок введения препаратов </w:t>
      </w:r>
    </w:p>
    <w:p w14:paraId="5F18CCE2" w14:textId="77777777" w:rsidR="00FF7C87" w:rsidRPr="004F07FC" w:rsidRDefault="00FF7C87" w:rsidP="00FF7C87">
      <w:pPr>
        <w:pStyle w:val="afe"/>
        <w:numPr>
          <w:ilvl w:val="0"/>
          <w:numId w:val="99"/>
        </w:numPr>
        <w:rPr>
          <w:szCs w:val="24"/>
        </w:rPr>
      </w:pPr>
      <w:r w:rsidRPr="004F07FC">
        <w:rPr>
          <w:szCs w:val="24"/>
        </w:rPr>
        <w:t>облучение средостения в анамнезе</w:t>
      </w:r>
    </w:p>
    <w:p w14:paraId="5578E53F" w14:textId="77777777" w:rsidR="00FF7C87" w:rsidRPr="004F07FC" w:rsidRDefault="00FF7C87" w:rsidP="00FF7C87">
      <w:pPr>
        <w:pStyle w:val="afe"/>
        <w:numPr>
          <w:ilvl w:val="0"/>
          <w:numId w:val="99"/>
        </w:numPr>
        <w:rPr>
          <w:szCs w:val="24"/>
        </w:rPr>
      </w:pPr>
      <w:r w:rsidRPr="004F07FC">
        <w:rPr>
          <w:szCs w:val="24"/>
        </w:rPr>
        <w:t>возраст (младше 15 и старше 65 лет)</w:t>
      </w:r>
    </w:p>
    <w:p w14:paraId="19FF985A" w14:textId="77777777" w:rsidR="00FF7C87" w:rsidRPr="004F07FC" w:rsidRDefault="00FF7C87" w:rsidP="00FF7C87">
      <w:pPr>
        <w:pStyle w:val="afe"/>
        <w:numPr>
          <w:ilvl w:val="0"/>
          <w:numId w:val="99"/>
        </w:numPr>
        <w:rPr>
          <w:szCs w:val="24"/>
        </w:rPr>
      </w:pPr>
      <w:r w:rsidRPr="004F07FC">
        <w:rPr>
          <w:szCs w:val="24"/>
        </w:rPr>
        <w:t>женский пол</w:t>
      </w:r>
    </w:p>
    <w:p w14:paraId="7D846ED6" w14:textId="77777777" w:rsidR="00FF7C87" w:rsidRPr="004F07FC" w:rsidRDefault="00FF7C87" w:rsidP="00FF7C87">
      <w:pPr>
        <w:pStyle w:val="afe"/>
        <w:numPr>
          <w:ilvl w:val="0"/>
          <w:numId w:val="99"/>
        </w:numPr>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5C9D0625" w14:textId="77777777" w:rsidR="00FF7C87" w:rsidRPr="004F07FC" w:rsidRDefault="00FF7C87" w:rsidP="00FF7C87">
      <w:pPr>
        <w:pStyle w:val="afe"/>
        <w:numPr>
          <w:ilvl w:val="0"/>
          <w:numId w:val="99"/>
        </w:numPr>
        <w:rPr>
          <w:szCs w:val="24"/>
        </w:rPr>
      </w:pPr>
      <w:r w:rsidRPr="004F07FC">
        <w:rPr>
          <w:szCs w:val="24"/>
        </w:rPr>
        <w:t>предшествующая терапия антрациклинами</w:t>
      </w:r>
    </w:p>
    <w:p w14:paraId="0F01A3C5" w14:textId="77777777" w:rsidR="00FF7C87" w:rsidRPr="004F07FC" w:rsidRDefault="00FF7C87" w:rsidP="00FF7C87">
      <w:pPr>
        <w:pStyle w:val="afe"/>
        <w:numPr>
          <w:ilvl w:val="0"/>
          <w:numId w:val="99"/>
        </w:numPr>
        <w:rPr>
          <w:szCs w:val="24"/>
        </w:rPr>
      </w:pPr>
      <w:r w:rsidRPr="004F07FC">
        <w:rPr>
          <w:szCs w:val="24"/>
        </w:rPr>
        <w:t xml:space="preserve">сопутствующие заболевания сердечно-сосудистой системы </w:t>
      </w:r>
    </w:p>
    <w:p w14:paraId="4CF46660" w14:textId="77777777" w:rsidR="00FF7C87" w:rsidRPr="004F07FC" w:rsidRDefault="00FF7C87" w:rsidP="00FF7C87">
      <w:pPr>
        <w:pStyle w:val="afe"/>
        <w:numPr>
          <w:ilvl w:val="0"/>
          <w:numId w:val="99"/>
        </w:numPr>
        <w:rPr>
          <w:szCs w:val="24"/>
        </w:rPr>
      </w:pPr>
      <w:r w:rsidRPr="004F07FC">
        <w:rPr>
          <w:szCs w:val="24"/>
        </w:rPr>
        <w:t>дисбаланс электролитов (гипокалиемия, гипомагниемия).</w:t>
      </w:r>
    </w:p>
    <w:p w14:paraId="5708585A" w14:textId="77777777" w:rsidR="00FF7C87" w:rsidRPr="00DC46B0" w:rsidRDefault="00FF7C87" w:rsidP="00FF7C87">
      <w:pPr>
        <w:rPr>
          <w:szCs w:val="24"/>
        </w:rPr>
      </w:pPr>
    </w:p>
    <w:p w14:paraId="7632489D" w14:textId="238F7339" w:rsidR="00FF7C87" w:rsidRPr="00DC46B0" w:rsidRDefault="00FF7C87" w:rsidP="00FF7C87">
      <w:pPr>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021899AA" w14:textId="77777777" w:rsidR="00FF7C87" w:rsidRPr="00DC46B0" w:rsidRDefault="00FF7C87" w:rsidP="00FF7C87">
      <w:pPr>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14:paraId="04CBAE28" w14:textId="77777777" w:rsidR="00FF7C87" w:rsidRDefault="00FF7C87" w:rsidP="00FF7C87">
      <w:pPr>
        <w:rPr>
          <w:b/>
          <w:szCs w:val="24"/>
        </w:rPr>
      </w:pPr>
    </w:p>
    <w:p w14:paraId="14E4EC22" w14:textId="7226FC66" w:rsidR="00FF7C87" w:rsidRPr="004F07FC" w:rsidRDefault="00FF7C87" w:rsidP="00FF7C87">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sidR="00A60C8A">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20,121]","plainTextFormattedCitation":"[120,121]","previouslyFormattedCitation":"[120,121]"},"properties":{"noteIndex":0},"schema":"https://github.com/citation-style-language/schema/raw/master/csl-citation.json"}</w:instrText>
      </w:r>
      <w:r>
        <w:rPr>
          <w:bCs/>
          <w:szCs w:val="24"/>
        </w:rPr>
        <w:fldChar w:fldCharType="separate"/>
      </w:r>
      <w:r w:rsidR="00500503" w:rsidRPr="00500503">
        <w:rPr>
          <w:bCs/>
          <w:noProof/>
          <w:szCs w:val="24"/>
          <w:lang w:val="en-US"/>
        </w:rPr>
        <w:t>[120,121]</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FF7C87" w:rsidRPr="00DC46B0" w14:paraId="18403D17" w14:textId="77777777" w:rsidTr="002D3EBF">
        <w:trPr>
          <w:trHeight w:val="570"/>
        </w:trPr>
        <w:tc>
          <w:tcPr>
            <w:tcW w:w="5053" w:type="dxa"/>
            <w:gridSpan w:val="2"/>
            <w:shd w:val="clear" w:color="auto" w:fill="auto"/>
            <w:hideMark/>
          </w:tcPr>
          <w:p w14:paraId="2D439648" w14:textId="77777777" w:rsidR="00FF7C87" w:rsidRPr="00DC46B0" w:rsidRDefault="00FF7C87" w:rsidP="00A538AA">
            <w:pPr>
              <w:ind w:firstLine="0"/>
              <w:rPr>
                <w:szCs w:val="24"/>
              </w:rPr>
            </w:pPr>
            <w:r w:rsidRPr="00DC46B0">
              <w:rPr>
                <w:bCs/>
                <w:szCs w:val="24"/>
              </w:rPr>
              <w:t xml:space="preserve">Риск, связанный с применяемым препаратом (% кардиальных осложнений препаратов) </w:t>
            </w:r>
          </w:p>
        </w:tc>
        <w:tc>
          <w:tcPr>
            <w:tcW w:w="4694" w:type="dxa"/>
            <w:shd w:val="clear" w:color="auto" w:fill="auto"/>
            <w:hideMark/>
          </w:tcPr>
          <w:p w14:paraId="14E90CC2" w14:textId="77777777" w:rsidR="00FF7C87" w:rsidRPr="00DC46B0" w:rsidRDefault="00FF7C87" w:rsidP="00A538AA">
            <w:pPr>
              <w:ind w:firstLine="0"/>
              <w:rPr>
                <w:bCs/>
                <w:szCs w:val="24"/>
              </w:rPr>
            </w:pPr>
            <w:r w:rsidRPr="00DC46B0">
              <w:rPr>
                <w:bCs/>
                <w:szCs w:val="24"/>
              </w:rPr>
              <w:t xml:space="preserve">Риск, связанный с пациентом </w:t>
            </w:r>
          </w:p>
          <w:p w14:paraId="4B9B19F9" w14:textId="77777777" w:rsidR="00FF7C87" w:rsidRPr="00DC46B0" w:rsidRDefault="00FF7C87" w:rsidP="00A538AA">
            <w:pPr>
              <w:ind w:firstLine="0"/>
              <w:rPr>
                <w:szCs w:val="24"/>
              </w:rPr>
            </w:pPr>
            <w:r w:rsidRPr="00DC46B0">
              <w:rPr>
                <w:bCs/>
                <w:szCs w:val="24"/>
              </w:rPr>
              <w:t>(каждый из факторов – 1 балл)</w:t>
            </w:r>
          </w:p>
        </w:tc>
      </w:tr>
      <w:tr w:rsidR="00FF7C87" w:rsidRPr="00DC46B0" w14:paraId="158737C4" w14:textId="77777777" w:rsidTr="002D3EBF">
        <w:trPr>
          <w:trHeight w:val="1095"/>
        </w:trPr>
        <w:tc>
          <w:tcPr>
            <w:tcW w:w="2147" w:type="dxa"/>
            <w:shd w:val="clear" w:color="auto" w:fill="auto"/>
            <w:hideMark/>
          </w:tcPr>
          <w:p w14:paraId="73744C0E" w14:textId="77777777" w:rsidR="00FF7C87" w:rsidRPr="00DC46B0" w:rsidRDefault="00FF7C87" w:rsidP="00A538AA">
            <w:pPr>
              <w:ind w:firstLine="0"/>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14:paraId="4F96B7D6" w14:textId="77777777" w:rsidR="00FF7C87" w:rsidRPr="00DC46B0" w:rsidRDefault="00FF7C87" w:rsidP="00A538AA">
            <w:pPr>
              <w:ind w:firstLine="0"/>
              <w:rPr>
                <w:bCs/>
                <w:szCs w:val="24"/>
              </w:rPr>
            </w:pPr>
            <w:r w:rsidRPr="00DC46B0">
              <w:rPr>
                <w:bCs/>
                <w:szCs w:val="24"/>
              </w:rPr>
              <w:t>Антрациклины (3 – 48%, в зависимости от суммарной дозы)</w:t>
            </w:r>
          </w:p>
          <w:p w14:paraId="6417653B" w14:textId="77777777" w:rsidR="00FF7C87" w:rsidRPr="00DC46B0" w:rsidRDefault="00FF7C87" w:rsidP="00A538AA">
            <w:pPr>
              <w:ind w:firstLine="0"/>
              <w:rPr>
                <w:bCs/>
                <w:szCs w:val="24"/>
              </w:rPr>
            </w:pPr>
            <w:r w:rsidRPr="00DC46B0">
              <w:rPr>
                <w:bCs/>
                <w:szCs w:val="24"/>
              </w:rPr>
              <w:t>Циклофосфан (7 – 28%) Ифосфамид (до 17% в зависимости от дозы) Клофарабин (27%)</w:t>
            </w:r>
          </w:p>
          <w:p w14:paraId="70937620" w14:textId="77777777" w:rsidR="00FF7C87" w:rsidRPr="00DC46B0" w:rsidRDefault="00FF7C87" w:rsidP="00A538AA">
            <w:pPr>
              <w:ind w:firstLine="0"/>
              <w:rPr>
                <w:szCs w:val="24"/>
              </w:rPr>
            </w:pPr>
            <w:r w:rsidRPr="00DC46B0">
              <w:rPr>
                <w:bCs/>
                <w:szCs w:val="24"/>
              </w:rPr>
              <w:t>Карфилзомиб (11 – 25%)</w:t>
            </w:r>
          </w:p>
        </w:tc>
        <w:tc>
          <w:tcPr>
            <w:tcW w:w="4694" w:type="dxa"/>
            <w:vMerge w:val="restart"/>
            <w:shd w:val="clear" w:color="auto" w:fill="auto"/>
            <w:hideMark/>
          </w:tcPr>
          <w:p w14:paraId="6427A6D4" w14:textId="77777777" w:rsidR="00FF7C87" w:rsidRPr="00DC46B0" w:rsidRDefault="00FF7C87" w:rsidP="00A538AA">
            <w:pPr>
              <w:numPr>
                <w:ilvl w:val="0"/>
                <w:numId w:val="93"/>
              </w:numPr>
              <w:tabs>
                <w:tab w:val="clear" w:pos="720"/>
              </w:tabs>
              <w:ind w:left="0" w:firstLine="0"/>
              <w:rPr>
                <w:szCs w:val="24"/>
              </w:rPr>
            </w:pPr>
            <w:r w:rsidRPr="00DC46B0">
              <w:rPr>
                <w:bCs/>
                <w:szCs w:val="24"/>
              </w:rPr>
              <w:t>Заболевание сердца или ХСН</w:t>
            </w:r>
          </w:p>
          <w:p w14:paraId="603800EF" w14:textId="77777777" w:rsidR="00FF7C87" w:rsidRPr="00DC46B0" w:rsidRDefault="00FF7C87" w:rsidP="00A538AA">
            <w:pPr>
              <w:numPr>
                <w:ilvl w:val="0"/>
                <w:numId w:val="93"/>
              </w:numPr>
              <w:tabs>
                <w:tab w:val="clear" w:pos="720"/>
              </w:tabs>
              <w:ind w:left="0" w:firstLine="0"/>
              <w:rPr>
                <w:szCs w:val="24"/>
              </w:rPr>
            </w:pPr>
            <w:r w:rsidRPr="00DC46B0">
              <w:rPr>
                <w:bCs/>
                <w:szCs w:val="24"/>
              </w:rPr>
              <w:t>ИБС или ее эквивалент (БПА)</w:t>
            </w:r>
          </w:p>
          <w:p w14:paraId="5F88BC92" w14:textId="77777777" w:rsidR="00FF7C87" w:rsidRPr="00DC46B0" w:rsidRDefault="00FF7C87" w:rsidP="00A538AA">
            <w:pPr>
              <w:numPr>
                <w:ilvl w:val="0"/>
                <w:numId w:val="93"/>
              </w:numPr>
              <w:tabs>
                <w:tab w:val="clear" w:pos="720"/>
              </w:tabs>
              <w:ind w:left="0" w:firstLine="0"/>
              <w:rPr>
                <w:szCs w:val="24"/>
              </w:rPr>
            </w:pPr>
            <w:r w:rsidRPr="00DC46B0">
              <w:rPr>
                <w:bCs/>
                <w:szCs w:val="24"/>
              </w:rPr>
              <w:t>АГ</w:t>
            </w:r>
          </w:p>
          <w:p w14:paraId="1BB70E86" w14:textId="77777777" w:rsidR="00FF7C87" w:rsidRPr="00DC46B0" w:rsidRDefault="00FF7C87" w:rsidP="00A538AA">
            <w:pPr>
              <w:numPr>
                <w:ilvl w:val="0"/>
                <w:numId w:val="93"/>
              </w:numPr>
              <w:tabs>
                <w:tab w:val="clear" w:pos="720"/>
              </w:tabs>
              <w:ind w:left="0" w:firstLine="0"/>
              <w:rPr>
                <w:szCs w:val="24"/>
              </w:rPr>
            </w:pPr>
            <w:r w:rsidRPr="00DC46B0">
              <w:rPr>
                <w:bCs/>
                <w:szCs w:val="24"/>
              </w:rPr>
              <w:t>Сахарный диабет</w:t>
            </w:r>
          </w:p>
          <w:p w14:paraId="58B4EA38" w14:textId="77777777" w:rsidR="00FF7C87" w:rsidRPr="00DC46B0" w:rsidRDefault="00FF7C87" w:rsidP="00A538AA">
            <w:pPr>
              <w:numPr>
                <w:ilvl w:val="0"/>
                <w:numId w:val="93"/>
              </w:numPr>
              <w:tabs>
                <w:tab w:val="clear" w:pos="720"/>
              </w:tabs>
              <w:ind w:left="0" w:firstLine="0"/>
              <w:rPr>
                <w:szCs w:val="24"/>
              </w:rPr>
            </w:pPr>
            <w:r w:rsidRPr="00DC46B0">
              <w:rPr>
                <w:bCs/>
                <w:szCs w:val="24"/>
              </w:rPr>
              <w:t>Предшествующее лечение антрациклинами</w:t>
            </w:r>
          </w:p>
          <w:p w14:paraId="2F8A4162" w14:textId="77777777" w:rsidR="00FF7C87" w:rsidRPr="00DC46B0" w:rsidRDefault="00FF7C87" w:rsidP="00A538AA">
            <w:pPr>
              <w:numPr>
                <w:ilvl w:val="0"/>
                <w:numId w:val="93"/>
              </w:numPr>
              <w:tabs>
                <w:tab w:val="clear" w:pos="720"/>
              </w:tabs>
              <w:ind w:left="0" w:firstLine="0"/>
              <w:rPr>
                <w:szCs w:val="24"/>
              </w:rPr>
            </w:pPr>
            <w:r w:rsidRPr="00DC46B0">
              <w:rPr>
                <w:bCs/>
                <w:szCs w:val="24"/>
              </w:rPr>
              <w:t xml:space="preserve">Предшествующая или совместная лучевая терапия </w:t>
            </w:r>
          </w:p>
          <w:p w14:paraId="65FB1AAD" w14:textId="77777777" w:rsidR="00FF7C87" w:rsidRPr="00DC46B0" w:rsidRDefault="00FF7C87" w:rsidP="00A538AA">
            <w:pPr>
              <w:numPr>
                <w:ilvl w:val="0"/>
                <w:numId w:val="93"/>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14:paraId="6D3B4306" w14:textId="77777777" w:rsidR="00FF7C87" w:rsidRPr="00DC46B0" w:rsidRDefault="00FF7C87" w:rsidP="00A538AA">
            <w:pPr>
              <w:numPr>
                <w:ilvl w:val="0"/>
                <w:numId w:val="93"/>
              </w:numPr>
              <w:tabs>
                <w:tab w:val="clear" w:pos="720"/>
              </w:tabs>
              <w:ind w:left="0" w:firstLine="0"/>
              <w:rPr>
                <w:szCs w:val="24"/>
              </w:rPr>
            </w:pPr>
            <w:r w:rsidRPr="00DC46B0">
              <w:rPr>
                <w:bCs/>
                <w:szCs w:val="24"/>
              </w:rPr>
              <w:t xml:space="preserve">Женский пол </w:t>
            </w:r>
          </w:p>
        </w:tc>
      </w:tr>
      <w:tr w:rsidR="00FF7C87" w:rsidRPr="00DC46B0" w14:paraId="099C6588" w14:textId="77777777" w:rsidTr="002D3EBF">
        <w:trPr>
          <w:trHeight w:val="762"/>
        </w:trPr>
        <w:tc>
          <w:tcPr>
            <w:tcW w:w="2147" w:type="dxa"/>
            <w:shd w:val="clear" w:color="auto" w:fill="auto"/>
            <w:hideMark/>
          </w:tcPr>
          <w:p w14:paraId="7F7313F8" w14:textId="77777777" w:rsidR="00FF7C87" w:rsidRPr="00DC46B0" w:rsidRDefault="00FF7C87" w:rsidP="00A538AA">
            <w:pPr>
              <w:ind w:firstLine="0"/>
              <w:rPr>
                <w:szCs w:val="24"/>
              </w:rPr>
            </w:pPr>
            <w:r w:rsidRPr="00DC46B0">
              <w:rPr>
                <w:bCs/>
                <w:szCs w:val="24"/>
              </w:rPr>
              <w:t xml:space="preserve">Промежуточный риск – 2 балла </w:t>
            </w:r>
          </w:p>
        </w:tc>
        <w:tc>
          <w:tcPr>
            <w:tcW w:w="2906" w:type="dxa"/>
            <w:shd w:val="clear" w:color="auto" w:fill="auto"/>
            <w:hideMark/>
          </w:tcPr>
          <w:p w14:paraId="7CD21304" w14:textId="77777777" w:rsidR="00FF7C87" w:rsidRPr="00DC46B0" w:rsidRDefault="00FF7C87" w:rsidP="00A538AA">
            <w:pPr>
              <w:ind w:firstLine="0"/>
              <w:rPr>
                <w:szCs w:val="24"/>
                <w:lang w:val="en-US"/>
              </w:rPr>
            </w:pPr>
            <w:r w:rsidRPr="00DC46B0">
              <w:rPr>
                <w:szCs w:val="24"/>
              </w:rPr>
              <w:t>Бортезомиб (2 – 5%)</w:t>
            </w:r>
          </w:p>
          <w:p w14:paraId="22307F75" w14:textId="77777777" w:rsidR="00FF7C87" w:rsidRPr="00DC46B0" w:rsidRDefault="00FF7C87" w:rsidP="00A538AA">
            <w:pPr>
              <w:ind w:firstLine="0"/>
              <w:rPr>
                <w:szCs w:val="24"/>
                <w:lang w:val="en-US"/>
              </w:rPr>
            </w:pPr>
            <w:r w:rsidRPr="00DC46B0">
              <w:rPr>
                <w:bCs/>
                <w:szCs w:val="24"/>
              </w:rPr>
              <w:t xml:space="preserve">Дазатиниб (2 – 4%), </w:t>
            </w:r>
          </w:p>
          <w:p w14:paraId="399680D9" w14:textId="77777777" w:rsidR="00FF7C87" w:rsidRPr="00DC46B0" w:rsidRDefault="00FF7C87" w:rsidP="00A538AA">
            <w:pPr>
              <w:ind w:firstLine="0"/>
              <w:rPr>
                <w:szCs w:val="24"/>
                <w:lang w:val="en-US"/>
              </w:rPr>
            </w:pPr>
            <w:r w:rsidRPr="00DC46B0">
              <w:rPr>
                <w:bCs/>
                <w:szCs w:val="24"/>
              </w:rPr>
              <w:t>Сорафениб (4 - %)</w:t>
            </w:r>
          </w:p>
        </w:tc>
        <w:tc>
          <w:tcPr>
            <w:tcW w:w="4694" w:type="dxa"/>
            <w:vMerge/>
            <w:shd w:val="clear" w:color="auto" w:fill="auto"/>
            <w:hideMark/>
          </w:tcPr>
          <w:p w14:paraId="5DD9DA66" w14:textId="77777777" w:rsidR="00FF7C87" w:rsidRPr="00DC46B0" w:rsidRDefault="00FF7C87" w:rsidP="00A538AA">
            <w:pPr>
              <w:ind w:firstLine="0"/>
              <w:rPr>
                <w:szCs w:val="24"/>
              </w:rPr>
            </w:pPr>
          </w:p>
        </w:tc>
      </w:tr>
      <w:tr w:rsidR="00FF7C87" w:rsidRPr="00DC46B0" w14:paraId="25B88493" w14:textId="77777777" w:rsidTr="002D3EBF">
        <w:trPr>
          <w:trHeight w:val="570"/>
        </w:trPr>
        <w:tc>
          <w:tcPr>
            <w:tcW w:w="2147" w:type="dxa"/>
            <w:shd w:val="clear" w:color="auto" w:fill="auto"/>
            <w:hideMark/>
          </w:tcPr>
          <w:p w14:paraId="4FEFCA27" w14:textId="77777777" w:rsidR="00FF7C87" w:rsidRPr="00DC46B0" w:rsidRDefault="00FF7C87" w:rsidP="00A538AA">
            <w:pPr>
              <w:ind w:firstLine="0"/>
              <w:rPr>
                <w:szCs w:val="24"/>
              </w:rPr>
            </w:pPr>
            <w:r w:rsidRPr="00DC46B0">
              <w:rPr>
                <w:bCs/>
                <w:szCs w:val="24"/>
              </w:rPr>
              <w:t xml:space="preserve">Низкий риск – 1 балл </w:t>
            </w:r>
          </w:p>
        </w:tc>
        <w:tc>
          <w:tcPr>
            <w:tcW w:w="2906" w:type="dxa"/>
            <w:shd w:val="clear" w:color="auto" w:fill="auto"/>
            <w:hideMark/>
          </w:tcPr>
          <w:p w14:paraId="3D2B1967" w14:textId="77777777" w:rsidR="00FF7C87" w:rsidRPr="00DC46B0" w:rsidRDefault="00FF7C87" w:rsidP="00A538AA">
            <w:pPr>
              <w:ind w:firstLine="0"/>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14:paraId="397A5916" w14:textId="77777777" w:rsidR="00FF7C87" w:rsidRPr="00DC46B0" w:rsidRDefault="00FF7C87" w:rsidP="00A538AA">
            <w:pPr>
              <w:ind w:firstLine="0"/>
              <w:rPr>
                <w:szCs w:val="24"/>
              </w:rPr>
            </w:pPr>
          </w:p>
        </w:tc>
      </w:tr>
      <w:tr w:rsidR="00FF7C87" w:rsidRPr="00DC46B0" w14:paraId="28637EE9" w14:textId="77777777" w:rsidTr="002D3EBF">
        <w:trPr>
          <w:trHeight w:val="570"/>
        </w:trPr>
        <w:tc>
          <w:tcPr>
            <w:tcW w:w="2147" w:type="dxa"/>
            <w:shd w:val="clear" w:color="auto" w:fill="auto"/>
            <w:hideMark/>
          </w:tcPr>
          <w:p w14:paraId="32C2BE3D" w14:textId="77777777" w:rsidR="00FF7C87" w:rsidRPr="00DC46B0" w:rsidRDefault="00FF7C87" w:rsidP="00A538AA">
            <w:pPr>
              <w:ind w:firstLine="0"/>
              <w:rPr>
                <w:szCs w:val="24"/>
              </w:rPr>
            </w:pPr>
            <w:r w:rsidRPr="00DC46B0">
              <w:rPr>
                <w:bCs/>
                <w:szCs w:val="24"/>
              </w:rPr>
              <w:t xml:space="preserve">Отсутствие риска (очень низкий риск)  – 0 баллов </w:t>
            </w:r>
          </w:p>
        </w:tc>
        <w:tc>
          <w:tcPr>
            <w:tcW w:w="2906" w:type="dxa"/>
            <w:shd w:val="clear" w:color="auto" w:fill="auto"/>
            <w:hideMark/>
          </w:tcPr>
          <w:p w14:paraId="740904E5" w14:textId="77777777" w:rsidR="00FF7C87" w:rsidRPr="00DC46B0" w:rsidRDefault="00FF7C87" w:rsidP="00A538AA">
            <w:pPr>
              <w:ind w:firstLine="0"/>
              <w:rPr>
                <w:bCs/>
                <w:szCs w:val="24"/>
              </w:rPr>
            </w:pPr>
            <w:r w:rsidRPr="00DC46B0">
              <w:rPr>
                <w:bCs/>
                <w:szCs w:val="24"/>
              </w:rPr>
              <w:t xml:space="preserve">Этопозид, </w:t>
            </w:r>
          </w:p>
          <w:p w14:paraId="190DC41F" w14:textId="77777777" w:rsidR="00FF7C87" w:rsidRPr="00DC46B0" w:rsidRDefault="00FF7C87" w:rsidP="00A538AA">
            <w:pPr>
              <w:ind w:firstLine="0"/>
              <w:rPr>
                <w:szCs w:val="24"/>
              </w:rPr>
            </w:pPr>
            <w:r w:rsidRPr="00DC46B0">
              <w:rPr>
                <w:bCs/>
                <w:szCs w:val="24"/>
              </w:rPr>
              <w:t>Ритуксимаб,</w:t>
            </w:r>
            <w:r w:rsidRPr="00DC46B0">
              <w:rPr>
                <w:szCs w:val="24"/>
              </w:rPr>
              <w:t xml:space="preserve"> </w:t>
            </w:r>
          </w:p>
          <w:p w14:paraId="4029A7B6" w14:textId="77777777" w:rsidR="00FF7C87" w:rsidRPr="00DC46B0" w:rsidRDefault="00FF7C87" w:rsidP="00A538AA">
            <w:pPr>
              <w:ind w:firstLine="0"/>
              <w:rPr>
                <w:szCs w:val="24"/>
              </w:rPr>
            </w:pPr>
          </w:p>
        </w:tc>
        <w:tc>
          <w:tcPr>
            <w:tcW w:w="4694" w:type="dxa"/>
            <w:vMerge/>
            <w:shd w:val="clear" w:color="auto" w:fill="auto"/>
            <w:hideMark/>
          </w:tcPr>
          <w:p w14:paraId="1913D1C7" w14:textId="77777777" w:rsidR="00FF7C87" w:rsidRPr="00DC46B0" w:rsidRDefault="00FF7C87" w:rsidP="00A538AA">
            <w:pPr>
              <w:ind w:firstLine="0"/>
              <w:rPr>
                <w:szCs w:val="24"/>
              </w:rPr>
            </w:pPr>
          </w:p>
        </w:tc>
      </w:tr>
      <w:tr w:rsidR="00FF7C87" w:rsidRPr="00DC46B0" w14:paraId="3A2F1CD6" w14:textId="77777777" w:rsidTr="002D3EBF">
        <w:trPr>
          <w:trHeight w:val="570"/>
        </w:trPr>
        <w:tc>
          <w:tcPr>
            <w:tcW w:w="9747" w:type="dxa"/>
            <w:gridSpan w:val="3"/>
            <w:shd w:val="clear" w:color="auto" w:fill="auto"/>
            <w:hideMark/>
          </w:tcPr>
          <w:p w14:paraId="0C086C4A" w14:textId="77777777" w:rsidR="00FF7C87" w:rsidRPr="00DC46B0" w:rsidRDefault="00FF7C87" w:rsidP="00A538AA">
            <w:pPr>
              <w:ind w:firstLine="0"/>
              <w:rPr>
                <w:szCs w:val="24"/>
              </w:rPr>
            </w:pPr>
            <w:r w:rsidRPr="00DC46B0">
              <w:rPr>
                <w:bCs/>
                <w:szCs w:val="24"/>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3C72224C" w14:textId="77777777" w:rsidR="00FF7C87" w:rsidRPr="00DC46B0" w:rsidRDefault="00FF7C87" w:rsidP="00FF7C87">
      <w:pPr>
        <w:rPr>
          <w:szCs w:val="24"/>
        </w:rPr>
      </w:pPr>
      <w:r w:rsidRPr="00DC46B0">
        <w:rPr>
          <w:szCs w:val="24"/>
        </w:rPr>
        <w:t xml:space="preserve">   </w:t>
      </w:r>
    </w:p>
    <w:p w14:paraId="019A8E50" w14:textId="61DDE459" w:rsidR="00FF7C87" w:rsidRPr="00DC46B0" w:rsidRDefault="00FF7C87" w:rsidP="00FF7C87">
      <w:pPr>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w:t>
      </w:r>
    </w:p>
    <w:p w14:paraId="2152383B" w14:textId="453B9AE5" w:rsidR="00FF7C87" w:rsidRPr="00DC46B0" w:rsidRDefault="00FF7C87" w:rsidP="00FF7C87">
      <w:pPr>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sidR="00A60C8A">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rPr>
          <w:szCs w:val="24"/>
        </w:rPr>
        <w:fldChar w:fldCharType="separate"/>
      </w:r>
      <w:r w:rsidR="00500503" w:rsidRPr="00500503">
        <w:rPr>
          <w:noProof/>
          <w:szCs w:val="24"/>
        </w:rPr>
        <w:t>[118]</w:t>
      </w:r>
      <w:r>
        <w:rPr>
          <w:szCs w:val="24"/>
        </w:rPr>
        <w:fldChar w:fldCharType="end"/>
      </w:r>
      <w:r w:rsidRPr="00DC46B0">
        <w:rPr>
          <w:szCs w:val="24"/>
        </w:rPr>
        <w:t xml:space="preserve">. </w:t>
      </w:r>
    </w:p>
    <w:p w14:paraId="6A43E681" w14:textId="6F42CE9A" w:rsidR="00FF7C87" w:rsidRPr="00DC46B0" w:rsidRDefault="00FF7C87" w:rsidP="00FF7C87">
      <w:pPr>
        <w:rPr>
          <w:szCs w:val="24"/>
        </w:rPr>
      </w:pPr>
      <w:r w:rsidRPr="00DC46B0">
        <w:rPr>
          <w:szCs w:val="24"/>
        </w:rPr>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49EEDB9C" w14:textId="77777777" w:rsidR="00FF7C87" w:rsidRPr="00DC46B0" w:rsidRDefault="00FF7C87" w:rsidP="00FF7C87">
      <w:pPr>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14:paraId="6B6BD1AD" w14:textId="77777777" w:rsidR="00FF7C87" w:rsidRDefault="00FF7C87" w:rsidP="00FF7C87">
      <w:pPr>
        <w:rPr>
          <w:b/>
          <w:szCs w:val="24"/>
        </w:rPr>
      </w:pPr>
    </w:p>
    <w:p w14:paraId="2257CA2B" w14:textId="7B6338DD" w:rsidR="00FF7C87" w:rsidRPr="004F07FC" w:rsidRDefault="00FF7C87" w:rsidP="00FF7C87">
      <w:pPr>
        <w:rPr>
          <w:szCs w:val="24"/>
        </w:rPr>
      </w:pPr>
      <w:r w:rsidRPr="004F07FC">
        <w:rPr>
          <w:szCs w:val="24"/>
        </w:rPr>
        <w:t xml:space="preserve">Таблица 3. Профилактика кардиотоксичности в соответствии с риском поражения миокарда </w:t>
      </w:r>
      <w:r>
        <w:rPr>
          <w:szCs w:val="24"/>
          <w:lang w:val="en-US"/>
        </w:rPr>
        <w:fldChar w:fldCharType="begin" w:fldLock="1"/>
      </w:r>
      <w:r w:rsidR="00A60C8A">
        <w:rPr>
          <w:szCs w:val="24"/>
          <w:lang w:val="en-US"/>
        </w:rPr>
        <w:instrText>ADDIN</w:instrText>
      </w:r>
      <w:r w:rsidR="00A60C8A" w:rsidRPr="009B44B4">
        <w:rPr>
          <w:szCs w:val="24"/>
        </w:rPr>
        <w:instrText xml:space="preserve"> </w:instrText>
      </w:r>
      <w:r w:rsidR="00A60C8A">
        <w:rPr>
          <w:szCs w:val="24"/>
          <w:lang w:val="en-US"/>
        </w:rPr>
        <w:instrText>CSL</w:instrText>
      </w:r>
      <w:r w:rsidR="00A60C8A" w:rsidRPr="009B44B4">
        <w:rPr>
          <w:szCs w:val="24"/>
        </w:rPr>
        <w:instrText>_</w:instrText>
      </w:r>
      <w:r w:rsidR="00A60C8A">
        <w:rPr>
          <w:szCs w:val="24"/>
          <w:lang w:val="en-US"/>
        </w:rPr>
        <w:instrText>CITATION</w:instrText>
      </w:r>
      <w:r w:rsidR="00A60C8A" w:rsidRPr="009B44B4">
        <w:rPr>
          <w:szCs w:val="24"/>
        </w:rPr>
        <w:instrText xml:space="preserve"> {"</w:instrText>
      </w:r>
      <w:r w:rsidR="00A60C8A">
        <w:rPr>
          <w:szCs w:val="24"/>
          <w:lang w:val="en-US"/>
        </w:rPr>
        <w:instrText>citationItems</w:instrText>
      </w:r>
      <w:r w:rsidR="00A60C8A" w:rsidRPr="009B44B4">
        <w:rPr>
          <w:szCs w:val="24"/>
        </w:rPr>
        <w:instrText>":[{"</w:instrText>
      </w:r>
      <w:r w:rsidR="00A60C8A">
        <w:rPr>
          <w:szCs w:val="24"/>
          <w:lang w:val="en-US"/>
        </w:rPr>
        <w:instrText>id</w:instrText>
      </w:r>
      <w:r w:rsidR="00A60C8A" w:rsidRPr="009B44B4">
        <w:rPr>
          <w:szCs w:val="24"/>
        </w:rPr>
        <w:instrText>":"</w:instrText>
      </w:r>
      <w:r w:rsidR="00A60C8A">
        <w:rPr>
          <w:szCs w:val="24"/>
          <w:lang w:val="en-US"/>
        </w:rPr>
        <w:instrText>ITEM</w:instrText>
      </w:r>
      <w:r w:rsidR="00A60C8A" w:rsidRPr="009B44B4">
        <w:rPr>
          <w:szCs w:val="24"/>
        </w:rPr>
        <w:instrText>-1","</w:instrText>
      </w:r>
      <w:r w:rsidR="00A60C8A">
        <w:rPr>
          <w:szCs w:val="24"/>
          <w:lang w:val="en-US"/>
        </w:rPr>
        <w:instrText>itemData</w:instrText>
      </w:r>
      <w:r w:rsidR="00A60C8A" w:rsidRPr="009B44B4">
        <w:rPr>
          <w:szCs w:val="24"/>
        </w:rPr>
        <w:instrText>":{"</w:instrText>
      </w:r>
      <w:r w:rsidR="00A60C8A">
        <w:rPr>
          <w:szCs w:val="24"/>
          <w:lang w:val="en-US"/>
        </w:rPr>
        <w:instrText>DOI</w:instrText>
      </w:r>
      <w:r w:rsidR="00A60C8A" w:rsidRPr="009B44B4">
        <w:rPr>
          <w:szCs w:val="24"/>
        </w:rPr>
        <w:instrText>":"10.1530/</w:instrText>
      </w:r>
      <w:r w:rsidR="00A60C8A">
        <w:rPr>
          <w:szCs w:val="24"/>
          <w:lang w:val="en-US"/>
        </w:rPr>
        <w:instrText>ERP</w:instrText>
      </w:r>
      <w:r w:rsidR="00A60C8A" w:rsidRPr="009B44B4">
        <w:rPr>
          <w:szCs w:val="24"/>
        </w:rPr>
        <w:instrText>-17-0013","</w:instrText>
      </w:r>
      <w:r w:rsidR="00A60C8A">
        <w:rPr>
          <w:szCs w:val="24"/>
          <w:lang w:val="en-US"/>
        </w:rPr>
        <w:instrText>ISSN</w:instrText>
      </w:r>
      <w:r w:rsidR="00A60C8A" w:rsidRPr="009B44B4">
        <w:rPr>
          <w:szCs w:val="24"/>
        </w:rPr>
        <w:instrText>":"20550464","</w:instrText>
      </w:r>
      <w:r w:rsidR="00A60C8A">
        <w:rPr>
          <w:szCs w:val="24"/>
          <w:lang w:val="en-US"/>
        </w:rPr>
        <w:instrText>abstract</w:instrText>
      </w:r>
      <w:r w:rsidR="00A60C8A" w:rsidRPr="009B44B4">
        <w:rPr>
          <w:szCs w:val="24"/>
        </w:rPr>
        <w:instrText>":"</w:instrText>
      </w:r>
      <w:r w:rsidR="00A60C8A">
        <w:rPr>
          <w:szCs w:val="24"/>
          <w:lang w:val="en-US"/>
        </w:rPr>
        <w:instrText>Cardio</w:instrText>
      </w:r>
      <w:r w:rsidR="00A60C8A" w:rsidRPr="009B44B4">
        <w:rPr>
          <w:szCs w:val="24"/>
        </w:rPr>
        <w:instrText>-</w:instrText>
      </w:r>
      <w:r w:rsidR="00A60C8A">
        <w:rPr>
          <w:szCs w:val="24"/>
          <w:lang w:val="en-US"/>
        </w:rPr>
        <w:instrText>oncology</w:instrText>
      </w:r>
      <w:r w:rsidR="00A60C8A" w:rsidRPr="009B44B4">
        <w:rPr>
          <w:szCs w:val="24"/>
        </w:rPr>
        <w:instrText xml:space="preserve"> </w:instrText>
      </w:r>
      <w:r w:rsidR="00A60C8A">
        <w:rPr>
          <w:szCs w:val="24"/>
          <w:lang w:val="en-US"/>
        </w:rPr>
        <w:instrText>is</w:instrText>
      </w:r>
      <w:r w:rsidR="00A60C8A" w:rsidRPr="009B44B4">
        <w:rPr>
          <w:szCs w:val="24"/>
        </w:rPr>
        <w:instrText xml:space="preserve"> </w:instrText>
      </w:r>
      <w:r w:rsidR="00A60C8A">
        <w:rPr>
          <w:szCs w:val="24"/>
          <w:lang w:val="en-US"/>
        </w:rPr>
        <w:instrText>a</w:instrText>
      </w:r>
      <w:r w:rsidR="00A60C8A" w:rsidRPr="009B44B4">
        <w:rPr>
          <w:szCs w:val="24"/>
        </w:rPr>
        <w:instrText xml:space="preserve"> </w:instrText>
      </w:r>
      <w:r w:rsidR="00A60C8A">
        <w:rPr>
          <w:szCs w:val="24"/>
          <w:lang w:val="en-US"/>
        </w:rPr>
        <w:instrText>rapidly</w:instrText>
      </w:r>
      <w:r w:rsidR="00A60C8A" w:rsidRPr="009B44B4">
        <w:rPr>
          <w:szCs w:val="24"/>
        </w:rPr>
        <w:instrText xml:space="preserve"> </w:instrText>
      </w:r>
      <w:r w:rsidR="00A60C8A">
        <w:rPr>
          <w:szCs w:val="24"/>
          <w:lang w:val="en-US"/>
        </w:rPr>
        <w:instrText>growing</w:instrText>
      </w:r>
      <w:r w:rsidR="00A60C8A" w:rsidRPr="009B44B4">
        <w:rPr>
          <w:szCs w:val="24"/>
        </w:rPr>
        <w:instrText xml:space="preserve"> </w:instrText>
      </w:r>
      <w:r w:rsidR="00A60C8A">
        <w:rPr>
          <w:szCs w:val="24"/>
          <w:lang w:val="en-US"/>
        </w:rPr>
        <w:instrText>feld</w:instrText>
      </w:r>
      <w:r w:rsidR="00A60C8A" w:rsidRPr="009B44B4">
        <w:rPr>
          <w:szCs w:val="24"/>
        </w:rPr>
        <w:instrText xml:space="preserve"> </w:instrText>
      </w:r>
      <w:r w:rsidR="00A60C8A">
        <w:rPr>
          <w:szCs w:val="24"/>
          <w:lang w:val="en-US"/>
        </w:rPr>
        <w:instrText>aimed</w:instrText>
      </w:r>
      <w:r w:rsidR="00A60C8A" w:rsidRPr="009B44B4">
        <w:rPr>
          <w:szCs w:val="24"/>
        </w:rPr>
        <w:instrText xml:space="preserve"> </w:instrText>
      </w:r>
      <w:r w:rsidR="00A60C8A">
        <w:rPr>
          <w:szCs w:val="24"/>
          <w:lang w:val="en-US"/>
        </w:rPr>
        <w:instrText>at</w:instrText>
      </w:r>
      <w:r w:rsidR="00A60C8A" w:rsidRPr="009B44B4">
        <w:rPr>
          <w:szCs w:val="24"/>
        </w:rPr>
        <w:instrText xml:space="preserve"> </w:instrText>
      </w:r>
      <w:r w:rsidR="00A60C8A">
        <w:rPr>
          <w:szCs w:val="24"/>
          <w:lang w:val="en-US"/>
        </w:rPr>
        <w:instrText>minimizing</w:instrText>
      </w:r>
      <w:r w:rsidR="00A60C8A" w:rsidRPr="009B44B4">
        <w:rPr>
          <w:szCs w:val="24"/>
        </w:rPr>
        <w:instrText xml:space="preserve"> </w:instrText>
      </w:r>
      <w:r w:rsidR="00A60C8A">
        <w:rPr>
          <w:szCs w:val="24"/>
          <w:lang w:val="en-US"/>
        </w:rPr>
        <w:instrText>the</w:instrText>
      </w:r>
      <w:r w:rsidR="00A60C8A" w:rsidRPr="009B44B4">
        <w:rPr>
          <w:szCs w:val="24"/>
        </w:rPr>
        <w:instrText xml:space="preserve"> </w:instrText>
      </w:r>
      <w:r w:rsidR="00A60C8A">
        <w:rPr>
          <w:szCs w:val="24"/>
          <w:lang w:val="en-US"/>
        </w:rPr>
        <w:instrText>effects</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cardiovascular</w:instrText>
      </w:r>
      <w:r w:rsidR="00A60C8A" w:rsidRPr="009B44B4">
        <w:rPr>
          <w:szCs w:val="24"/>
        </w:rPr>
        <w:instrText xml:space="preserve"> </w:instrText>
      </w:r>
      <w:r w:rsidR="00A60C8A">
        <w:rPr>
          <w:szCs w:val="24"/>
          <w:lang w:val="en-US"/>
        </w:rPr>
        <w:instrText>morbidity</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mortality</w:instrText>
      </w:r>
      <w:r w:rsidR="00A60C8A" w:rsidRPr="009B44B4">
        <w:rPr>
          <w:szCs w:val="24"/>
        </w:rPr>
        <w:instrText xml:space="preserve"> </w:instrText>
      </w:r>
      <w:r w:rsidR="00A60C8A">
        <w:rPr>
          <w:szCs w:val="24"/>
          <w:lang w:val="en-US"/>
        </w:rPr>
        <w:instrText>in</w:instrText>
      </w:r>
      <w:r w:rsidR="00A60C8A" w:rsidRPr="009B44B4">
        <w:rPr>
          <w:szCs w:val="24"/>
        </w:rPr>
        <w:instrText xml:space="preserve"> </w:instrText>
      </w:r>
      <w:r w:rsidR="00A60C8A">
        <w:rPr>
          <w:szCs w:val="24"/>
          <w:lang w:val="en-US"/>
        </w:rPr>
        <w:instrText>cancer</w:instrText>
      </w:r>
      <w:r w:rsidR="00A60C8A" w:rsidRPr="009B44B4">
        <w:rPr>
          <w:szCs w:val="24"/>
        </w:rPr>
        <w:instrText xml:space="preserve"> </w:instrText>
      </w:r>
      <w:r w:rsidR="00A60C8A">
        <w:rPr>
          <w:szCs w:val="24"/>
          <w:lang w:val="en-US"/>
        </w:rPr>
        <w:instrText>survivors</w:instrText>
      </w:r>
      <w:r w:rsidR="00A60C8A" w:rsidRPr="009B44B4">
        <w:rPr>
          <w:szCs w:val="24"/>
        </w:rPr>
        <w:instrText xml:space="preserve">. </w:instrText>
      </w:r>
      <w:r w:rsidR="00A60C8A">
        <w:rPr>
          <w:szCs w:val="24"/>
          <w:lang w:val="en-US"/>
        </w:rPr>
        <w:instrText>To</w:instrText>
      </w:r>
      <w:r w:rsidR="00A60C8A" w:rsidRPr="009B44B4">
        <w:rPr>
          <w:szCs w:val="24"/>
        </w:rPr>
        <w:instrText xml:space="preserve"> </w:instrText>
      </w:r>
      <w:r w:rsidR="00A60C8A">
        <w:rPr>
          <w:szCs w:val="24"/>
          <w:lang w:val="en-US"/>
        </w:rPr>
        <w:instrText>meet</w:instrText>
      </w:r>
      <w:r w:rsidR="00A60C8A" w:rsidRPr="009B44B4">
        <w:rPr>
          <w:szCs w:val="24"/>
        </w:rPr>
        <w:instrText xml:space="preserve"> </w:instrText>
      </w:r>
      <w:r w:rsidR="00A60C8A">
        <w:rPr>
          <w:szCs w:val="24"/>
          <w:lang w:val="en-US"/>
        </w:rPr>
        <w:instrText>this</w:instrText>
      </w:r>
      <w:r w:rsidR="00A60C8A" w:rsidRPr="009B44B4">
        <w:rPr>
          <w:szCs w:val="24"/>
        </w:rPr>
        <w:instrText xml:space="preserve"> </w:instrText>
      </w:r>
      <w:r w:rsidR="00A60C8A">
        <w:rPr>
          <w:szCs w:val="24"/>
          <w:lang w:val="en-US"/>
        </w:rPr>
        <w:instrText>aim</w:instrText>
      </w:r>
      <w:r w:rsidR="00A60C8A" w:rsidRPr="009B44B4">
        <w:rPr>
          <w:szCs w:val="24"/>
        </w:rPr>
        <w:instrText xml:space="preserve">, </w:instrText>
      </w:r>
      <w:r w:rsidR="00A60C8A">
        <w:rPr>
          <w:szCs w:val="24"/>
          <w:lang w:val="en-US"/>
        </w:rPr>
        <w:instrText>patients</w:instrText>
      </w:r>
      <w:r w:rsidR="00A60C8A" w:rsidRPr="009B44B4">
        <w:rPr>
          <w:szCs w:val="24"/>
        </w:rPr>
        <w:instrText xml:space="preserve"> </w:instrText>
      </w:r>
      <w:r w:rsidR="00A60C8A">
        <w:rPr>
          <w:szCs w:val="24"/>
          <w:lang w:val="en-US"/>
        </w:rPr>
        <w:instrText>are</w:instrText>
      </w:r>
      <w:r w:rsidR="00A60C8A" w:rsidRPr="009B44B4">
        <w:rPr>
          <w:szCs w:val="24"/>
        </w:rPr>
        <w:instrText xml:space="preserve"> </w:instrText>
      </w:r>
      <w:r w:rsidR="00A60C8A">
        <w:rPr>
          <w:szCs w:val="24"/>
          <w:lang w:val="en-US"/>
        </w:rPr>
        <w:instrText>assessed</w:instrText>
      </w:r>
      <w:r w:rsidR="00A60C8A" w:rsidRPr="009B44B4">
        <w:rPr>
          <w:szCs w:val="24"/>
        </w:rPr>
        <w:instrText xml:space="preserve"> </w:instrText>
      </w:r>
      <w:r w:rsidR="00A60C8A">
        <w:rPr>
          <w:szCs w:val="24"/>
          <w:lang w:val="en-US"/>
        </w:rPr>
        <w:instrText>at</w:instrText>
      </w:r>
      <w:r w:rsidR="00A60C8A" w:rsidRPr="009B44B4">
        <w:rPr>
          <w:szCs w:val="24"/>
        </w:rPr>
        <w:instrText xml:space="preserve"> </w:instrText>
      </w:r>
      <w:r w:rsidR="00A60C8A">
        <w:rPr>
          <w:szCs w:val="24"/>
          <w:lang w:val="en-US"/>
        </w:rPr>
        <w:instrText>baseline</w:instrText>
      </w:r>
      <w:r w:rsidR="00A60C8A" w:rsidRPr="009B44B4">
        <w:rPr>
          <w:szCs w:val="24"/>
        </w:rPr>
        <w:instrText xml:space="preserve"> </w:instrText>
      </w:r>
      <w:r w:rsidR="00A60C8A">
        <w:rPr>
          <w:szCs w:val="24"/>
          <w:lang w:val="en-US"/>
        </w:rPr>
        <w:instrText>to</w:instrText>
      </w:r>
      <w:r w:rsidR="00A60C8A" w:rsidRPr="009B44B4">
        <w:rPr>
          <w:szCs w:val="24"/>
        </w:rPr>
        <w:instrText xml:space="preserve"> </w:instrText>
      </w:r>
      <w:r w:rsidR="00A60C8A">
        <w:rPr>
          <w:szCs w:val="24"/>
          <w:lang w:val="en-US"/>
        </w:rPr>
        <w:instrText>define</w:instrText>
      </w:r>
      <w:r w:rsidR="00A60C8A" w:rsidRPr="009B44B4">
        <w:rPr>
          <w:szCs w:val="24"/>
        </w:rPr>
        <w:instrText xml:space="preserve"> </w:instrText>
      </w:r>
      <w:r w:rsidR="00A60C8A">
        <w:rPr>
          <w:szCs w:val="24"/>
          <w:lang w:val="en-US"/>
        </w:rPr>
        <w:instrText>their</w:instrText>
      </w:r>
      <w:r w:rsidR="00A60C8A" w:rsidRPr="009B44B4">
        <w:rPr>
          <w:szCs w:val="24"/>
        </w:rPr>
        <w:instrText xml:space="preserve"> </w:instrText>
      </w:r>
      <w:r w:rsidR="00A60C8A">
        <w:rPr>
          <w:szCs w:val="24"/>
          <w:lang w:val="en-US"/>
        </w:rPr>
        <w:instrText>risk</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cardiotoxicity</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then</w:instrText>
      </w:r>
      <w:r w:rsidR="00A60C8A" w:rsidRPr="009B44B4">
        <w:rPr>
          <w:szCs w:val="24"/>
        </w:rPr>
        <w:instrText xml:space="preserve"> </w:instrText>
      </w:r>
      <w:r w:rsidR="00A60C8A">
        <w:rPr>
          <w:szCs w:val="24"/>
          <w:lang w:val="en-US"/>
        </w:rPr>
        <w:instrText>followed</w:instrText>
      </w:r>
      <w:r w:rsidR="00A60C8A" w:rsidRPr="009B44B4">
        <w:rPr>
          <w:szCs w:val="24"/>
        </w:rPr>
        <w:instrText xml:space="preserve"> </w:instrText>
      </w:r>
      <w:r w:rsidR="00A60C8A">
        <w:rPr>
          <w:szCs w:val="24"/>
          <w:lang w:val="en-US"/>
        </w:rPr>
        <w:instrText>closely</w:instrText>
      </w:r>
      <w:r w:rsidR="00A60C8A" w:rsidRPr="009B44B4">
        <w:rPr>
          <w:szCs w:val="24"/>
        </w:rPr>
        <w:instrText xml:space="preserve"> </w:instrText>
      </w:r>
      <w:r w:rsidR="00A60C8A">
        <w:rPr>
          <w:szCs w:val="24"/>
          <w:lang w:val="en-US"/>
        </w:rPr>
        <w:instrText>during</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after</w:instrText>
      </w:r>
      <w:r w:rsidR="00A60C8A" w:rsidRPr="009B44B4">
        <w:rPr>
          <w:szCs w:val="24"/>
        </w:rPr>
        <w:instrText xml:space="preserve"> </w:instrText>
      </w:r>
      <w:r w:rsidR="00A60C8A">
        <w:rPr>
          <w:szCs w:val="24"/>
          <w:lang w:val="en-US"/>
        </w:rPr>
        <w:instrText>chemotherapy</w:instrText>
      </w:r>
      <w:r w:rsidR="00A60C8A" w:rsidRPr="009B44B4">
        <w:rPr>
          <w:szCs w:val="24"/>
        </w:rPr>
        <w:instrText xml:space="preserve"> </w:instrText>
      </w:r>
      <w:r w:rsidR="00A60C8A">
        <w:rPr>
          <w:szCs w:val="24"/>
          <w:lang w:val="en-US"/>
        </w:rPr>
        <w:instrText>to</w:instrText>
      </w:r>
      <w:r w:rsidR="00A60C8A" w:rsidRPr="009B44B4">
        <w:rPr>
          <w:szCs w:val="24"/>
        </w:rPr>
        <w:instrText xml:space="preserve"> </w:instrText>
      </w:r>
      <w:r w:rsidR="00A60C8A">
        <w:rPr>
          <w:szCs w:val="24"/>
          <w:lang w:val="en-US"/>
        </w:rPr>
        <w:instrText>assess</w:instrText>
      </w:r>
      <w:r w:rsidR="00A60C8A" w:rsidRPr="009B44B4">
        <w:rPr>
          <w:szCs w:val="24"/>
        </w:rPr>
        <w:instrText xml:space="preserve"> </w:instrText>
      </w:r>
      <w:r w:rsidR="00A60C8A">
        <w:rPr>
          <w:szCs w:val="24"/>
          <w:lang w:val="en-US"/>
        </w:rPr>
        <w:instrText>for</w:instrText>
      </w:r>
      <w:r w:rsidR="00A60C8A" w:rsidRPr="009B44B4">
        <w:rPr>
          <w:szCs w:val="24"/>
        </w:rPr>
        <w:instrText xml:space="preserve"> </w:instrText>
      </w:r>
      <w:r w:rsidR="00A60C8A">
        <w:rPr>
          <w:szCs w:val="24"/>
          <w:lang w:val="en-US"/>
        </w:rPr>
        <w:instrText>early</w:instrText>
      </w:r>
      <w:r w:rsidR="00A60C8A" w:rsidRPr="009B44B4">
        <w:rPr>
          <w:szCs w:val="24"/>
        </w:rPr>
        <w:instrText xml:space="preserve"> </w:instrText>
      </w:r>
      <w:r w:rsidR="00A60C8A">
        <w:rPr>
          <w:szCs w:val="24"/>
          <w:lang w:val="en-US"/>
        </w:rPr>
        <w:instrText>signs</w:instrText>
      </w:r>
      <w:r w:rsidR="00A60C8A" w:rsidRPr="009B44B4">
        <w:rPr>
          <w:szCs w:val="24"/>
        </w:rPr>
        <w:instrText xml:space="preserve"> </w:instrText>
      </w:r>
      <w:r w:rsidR="00A60C8A">
        <w:rPr>
          <w:szCs w:val="24"/>
          <w:lang w:val="en-US"/>
        </w:rPr>
        <w:instrText>or</w:instrText>
      </w:r>
      <w:r w:rsidR="00A60C8A" w:rsidRPr="009B44B4">
        <w:rPr>
          <w:szCs w:val="24"/>
        </w:rPr>
        <w:instrText xml:space="preserve"> </w:instrText>
      </w:r>
      <w:r w:rsidR="00A60C8A">
        <w:rPr>
          <w:szCs w:val="24"/>
          <w:lang w:val="en-US"/>
        </w:rPr>
        <w:instrText>symptoms</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cardiovascular</w:instrText>
      </w:r>
      <w:r w:rsidR="00A60C8A" w:rsidRPr="009B44B4">
        <w:rPr>
          <w:szCs w:val="24"/>
        </w:rPr>
        <w:instrText xml:space="preserve"> </w:instrText>
      </w:r>
      <w:r w:rsidR="00A60C8A">
        <w:rPr>
          <w:szCs w:val="24"/>
          <w:lang w:val="en-US"/>
        </w:rPr>
        <w:instrText>disease</w:instrText>
      </w:r>
      <w:r w:rsidR="00A60C8A" w:rsidRPr="009B44B4">
        <w:rPr>
          <w:szCs w:val="24"/>
        </w:rPr>
        <w:instrText xml:space="preserve">. </w:instrText>
      </w:r>
      <w:r w:rsidR="00A60C8A">
        <w:rPr>
          <w:szCs w:val="24"/>
          <w:lang w:val="en-US"/>
        </w:rPr>
        <w:instrText>Cardiac</w:instrText>
      </w:r>
      <w:r w:rsidR="00A60C8A" w:rsidRPr="009B44B4">
        <w:rPr>
          <w:szCs w:val="24"/>
        </w:rPr>
        <w:instrText xml:space="preserve"> </w:instrText>
      </w:r>
      <w:r w:rsidR="00A60C8A">
        <w:rPr>
          <w:szCs w:val="24"/>
          <w:lang w:val="en-US"/>
        </w:rPr>
        <w:instrText>imaging</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in</w:instrText>
      </w:r>
      <w:r w:rsidR="00A60C8A" w:rsidRPr="009B44B4">
        <w:rPr>
          <w:szCs w:val="24"/>
        </w:rPr>
        <w:instrText xml:space="preserve"> </w:instrText>
      </w:r>
      <w:r w:rsidR="00A60C8A">
        <w:rPr>
          <w:szCs w:val="24"/>
          <w:lang w:val="en-US"/>
        </w:rPr>
        <w:instrText>particular</w:instrText>
      </w:r>
      <w:r w:rsidR="00A60C8A" w:rsidRPr="009B44B4">
        <w:rPr>
          <w:szCs w:val="24"/>
        </w:rPr>
        <w:instrText xml:space="preserve">, </w:instrText>
      </w:r>
      <w:r w:rsidR="00A60C8A">
        <w:rPr>
          <w:szCs w:val="24"/>
          <w:lang w:val="en-US"/>
        </w:rPr>
        <w:instrText>transthoracic</w:instrText>
      </w:r>
      <w:r w:rsidR="00A60C8A" w:rsidRPr="009B44B4">
        <w:rPr>
          <w:szCs w:val="24"/>
        </w:rPr>
        <w:instrText xml:space="preserve"> </w:instrText>
      </w:r>
      <w:r w:rsidR="00A60C8A">
        <w:rPr>
          <w:szCs w:val="24"/>
          <w:lang w:val="en-US"/>
        </w:rPr>
        <w:instrText>echocardiography</w:instrText>
      </w:r>
      <w:r w:rsidR="00A60C8A" w:rsidRPr="009B44B4">
        <w:rPr>
          <w:szCs w:val="24"/>
        </w:rPr>
        <w:instrText xml:space="preserve">, </w:instrText>
      </w:r>
      <w:r w:rsidR="00A60C8A">
        <w:rPr>
          <w:szCs w:val="24"/>
          <w:lang w:val="en-US"/>
        </w:rPr>
        <w:instrText>plays</w:instrText>
      </w:r>
      <w:r w:rsidR="00A60C8A" w:rsidRPr="009B44B4">
        <w:rPr>
          <w:szCs w:val="24"/>
        </w:rPr>
        <w:instrText xml:space="preserve"> </w:instrText>
      </w:r>
      <w:r w:rsidR="00A60C8A">
        <w:rPr>
          <w:szCs w:val="24"/>
          <w:lang w:val="en-US"/>
        </w:rPr>
        <w:instrText>an</w:instrText>
      </w:r>
      <w:r w:rsidR="00A60C8A" w:rsidRPr="009B44B4">
        <w:rPr>
          <w:szCs w:val="24"/>
        </w:rPr>
        <w:instrText xml:space="preserve"> </w:instrText>
      </w:r>
      <w:r w:rsidR="00A60C8A">
        <w:rPr>
          <w:szCs w:val="24"/>
          <w:lang w:val="en-US"/>
        </w:rPr>
        <w:instrText>essential</w:instrText>
      </w:r>
      <w:r w:rsidR="00A60C8A" w:rsidRPr="009B44B4">
        <w:rPr>
          <w:szCs w:val="24"/>
        </w:rPr>
        <w:instrText xml:space="preserve"> </w:instrText>
      </w:r>
      <w:r w:rsidR="00A60C8A">
        <w:rPr>
          <w:szCs w:val="24"/>
          <w:lang w:val="en-US"/>
        </w:rPr>
        <w:instrText>role</w:instrText>
      </w:r>
      <w:r w:rsidR="00A60C8A" w:rsidRPr="009B44B4">
        <w:rPr>
          <w:szCs w:val="24"/>
        </w:rPr>
        <w:instrText xml:space="preserve"> </w:instrText>
      </w:r>
      <w:r w:rsidR="00A60C8A">
        <w:rPr>
          <w:szCs w:val="24"/>
          <w:lang w:val="en-US"/>
        </w:rPr>
        <w:instrText>in</w:instrText>
      </w:r>
      <w:r w:rsidR="00A60C8A" w:rsidRPr="009B44B4">
        <w:rPr>
          <w:szCs w:val="24"/>
        </w:rPr>
        <w:instrText xml:space="preserve"> </w:instrText>
      </w:r>
      <w:r w:rsidR="00A60C8A">
        <w:rPr>
          <w:szCs w:val="24"/>
          <w:lang w:val="en-US"/>
        </w:rPr>
        <w:instrText>the</w:instrText>
      </w:r>
      <w:r w:rsidR="00A60C8A" w:rsidRPr="009B44B4">
        <w:rPr>
          <w:szCs w:val="24"/>
        </w:rPr>
        <w:instrText xml:space="preserve"> </w:instrText>
      </w:r>
      <w:r w:rsidR="00A60C8A">
        <w:rPr>
          <w:szCs w:val="24"/>
          <w:lang w:val="en-US"/>
        </w:rPr>
        <w:instrText>baseline</w:instrText>
      </w:r>
      <w:r w:rsidR="00A60C8A" w:rsidRPr="009B44B4">
        <w:rPr>
          <w:szCs w:val="24"/>
        </w:rPr>
        <w:instrText xml:space="preserve"> </w:instrText>
      </w:r>
      <w:r w:rsidR="00A60C8A">
        <w:rPr>
          <w:szCs w:val="24"/>
          <w:lang w:val="en-US"/>
        </w:rPr>
        <w:instrText>assessment</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serial</w:instrText>
      </w:r>
      <w:r w:rsidR="00A60C8A" w:rsidRPr="009B44B4">
        <w:rPr>
          <w:szCs w:val="24"/>
        </w:rPr>
        <w:instrText xml:space="preserve"> </w:instrText>
      </w:r>
      <w:r w:rsidR="00A60C8A">
        <w:rPr>
          <w:szCs w:val="24"/>
          <w:lang w:val="en-US"/>
        </w:rPr>
        <w:instrText>follow</w:instrText>
      </w:r>
      <w:r w:rsidR="00A60C8A" w:rsidRPr="009B44B4">
        <w:rPr>
          <w:szCs w:val="24"/>
        </w:rPr>
        <w:instrText>-</w:instrText>
      </w:r>
      <w:r w:rsidR="00A60C8A">
        <w:rPr>
          <w:szCs w:val="24"/>
          <w:lang w:val="en-US"/>
        </w:rPr>
        <w:instrText>up</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cardio</w:instrText>
      </w:r>
      <w:r w:rsidR="00A60C8A" w:rsidRPr="009B44B4">
        <w:rPr>
          <w:szCs w:val="24"/>
        </w:rPr>
        <w:instrText>-</w:instrText>
      </w:r>
      <w:r w:rsidR="00A60C8A">
        <w:rPr>
          <w:szCs w:val="24"/>
          <w:lang w:val="en-US"/>
        </w:rPr>
        <w:instrText>oncology</w:instrText>
      </w:r>
      <w:r w:rsidR="00A60C8A" w:rsidRPr="009B44B4">
        <w:rPr>
          <w:szCs w:val="24"/>
        </w:rPr>
        <w:instrText xml:space="preserve"> </w:instrText>
      </w:r>
      <w:r w:rsidR="00A60C8A">
        <w:rPr>
          <w:szCs w:val="24"/>
          <w:lang w:val="en-US"/>
        </w:rPr>
        <w:instrText>patients</w:instrText>
      </w:r>
      <w:r w:rsidR="00A60C8A" w:rsidRPr="009B44B4">
        <w:rPr>
          <w:szCs w:val="24"/>
        </w:rPr>
        <w:instrText xml:space="preserve">. </w:instrText>
      </w:r>
      <w:r w:rsidR="00A60C8A">
        <w:rPr>
          <w:szCs w:val="24"/>
          <w:lang w:val="en-US"/>
        </w:rPr>
        <w:instrText>The</w:instrText>
      </w:r>
      <w:r w:rsidR="00A60C8A" w:rsidRPr="009B44B4">
        <w:rPr>
          <w:szCs w:val="24"/>
        </w:rPr>
        <w:instrText xml:space="preserve"> </w:instrText>
      </w:r>
      <w:r w:rsidR="00A60C8A">
        <w:rPr>
          <w:szCs w:val="24"/>
          <w:lang w:val="en-US"/>
        </w:rPr>
        <w:instrText>objectives</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this</w:instrText>
      </w:r>
      <w:r w:rsidR="00A60C8A" w:rsidRPr="009B44B4">
        <w:rPr>
          <w:szCs w:val="24"/>
        </w:rPr>
        <w:instrText xml:space="preserve"> </w:instrText>
      </w:r>
      <w:r w:rsidR="00A60C8A">
        <w:rPr>
          <w:szCs w:val="24"/>
          <w:lang w:val="en-US"/>
        </w:rPr>
        <w:instrText>paper</w:instrText>
      </w:r>
      <w:r w:rsidR="00A60C8A" w:rsidRPr="009B44B4">
        <w:rPr>
          <w:szCs w:val="24"/>
        </w:rPr>
        <w:instrText xml:space="preserve"> </w:instrText>
      </w:r>
      <w:r w:rsidR="00A60C8A">
        <w:rPr>
          <w:szCs w:val="24"/>
          <w:lang w:val="en-US"/>
        </w:rPr>
        <w:instrText>are</w:instrText>
      </w:r>
      <w:r w:rsidR="00A60C8A" w:rsidRPr="009B44B4">
        <w:rPr>
          <w:szCs w:val="24"/>
        </w:rPr>
        <w:instrText xml:space="preserve"> </w:instrText>
      </w:r>
      <w:r w:rsidR="00A60C8A">
        <w:rPr>
          <w:szCs w:val="24"/>
          <w:lang w:val="en-US"/>
        </w:rPr>
        <w:instrText>to</w:instrText>
      </w:r>
      <w:r w:rsidR="00A60C8A" w:rsidRPr="009B44B4">
        <w:rPr>
          <w:szCs w:val="24"/>
        </w:rPr>
        <w:instrText xml:space="preserve"> </w:instrText>
      </w:r>
      <w:r w:rsidR="00A60C8A">
        <w:rPr>
          <w:szCs w:val="24"/>
          <w:lang w:val="en-US"/>
        </w:rPr>
        <w:instrText>review</w:instrText>
      </w:r>
      <w:r w:rsidR="00A60C8A" w:rsidRPr="009B44B4">
        <w:rPr>
          <w:szCs w:val="24"/>
        </w:rPr>
        <w:instrText xml:space="preserve"> </w:instrText>
      </w:r>
      <w:r w:rsidR="00A60C8A">
        <w:rPr>
          <w:szCs w:val="24"/>
          <w:lang w:val="en-US"/>
        </w:rPr>
        <w:instrText>the</w:instrText>
      </w:r>
      <w:r w:rsidR="00A60C8A" w:rsidRPr="009B44B4">
        <w:rPr>
          <w:szCs w:val="24"/>
        </w:rPr>
        <w:instrText xml:space="preserve"> </w:instrText>
      </w:r>
      <w:r w:rsidR="00A60C8A">
        <w:rPr>
          <w:szCs w:val="24"/>
          <w:lang w:val="en-US"/>
        </w:rPr>
        <w:instrText>mechanisms</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cardiotoxicity</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several</w:instrText>
      </w:r>
      <w:r w:rsidR="00A60C8A" w:rsidRPr="009B44B4">
        <w:rPr>
          <w:szCs w:val="24"/>
        </w:rPr>
        <w:instrText xml:space="preserve"> </w:instrText>
      </w:r>
      <w:r w:rsidR="00A60C8A">
        <w:rPr>
          <w:szCs w:val="24"/>
          <w:lang w:val="en-US"/>
        </w:rPr>
        <w:instrText>common</w:instrText>
      </w:r>
      <w:r w:rsidR="00A60C8A" w:rsidRPr="009B44B4">
        <w:rPr>
          <w:szCs w:val="24"/>
        </w:rPr>
        <w:instrText xml:space="preserve"> </w:instrText>
      </w:r>
      <w:r w:rsidR="00A60C8A">
        <w:rPr>
          <w:szCs w:val="24"/>
          <w:lang w:val="en-US"/>
        </w:rPr>
        <w:instrText>chemotherapeutic</w:instrText>
      </w:r>
      <w:r w:rsidR="00A60C8A" w:rsidRPr="009B44B4">
        <w:rPr>
          <w:szCs w:val="24"/>
        </w:rPr>
        <w:instrText xml:space="preserve"> </w:instrText>
      </w:r>
      <w:r w:rsidR="00A60C8A">
        <w:rPr>
          <w:szCs w:val="24"/>
          <w:lang w:val="en-US"/>
        </w:rPr>
        <w:instrText>agents</w:instrText>
      </w:r>
      <w:r w:rsidR="00A60C8A" w:rsidRPr="009B44B4">
        <w:rPr>
          <w:szCs w:val="24"/>
        </w:rPr>
        <w:instrText xml:space="preserve"> </w:instrText>
      </w:r>
      <w:r w:rsidR="00A60C8A">
        <w:rPr>
          <w:szCs w:val="24"/>
          <w:lang w:val="en-US"/>
        </w:rPr>
        <w:instrText>associated</w:instrText>
      </w:r>
      <w:r w:rsidR="00A60C8A" w:rsidRPr="009B44B4">
        <w:rPr>
          <w:szCs w:val="24"/>
        </w:rPr>
        <w:instrText xml:space="preserve"> </w:instrText>
      </w:r>
      <w:r w:rsidR="00A60C8A">
        <w:rPr>
          <w:szCs w:val="24"/>
          <w:lang w:val="en-US"/>
        </w:rPr>
        <w:instrText>with</w:instrText>
      </w:r>
      <w:r w:rsidR="00A60C8A" w:rsidRPr="009B44B4">
        <w:rPr>
          <w:szCs w:val="24"/>
        </w:rPr>
        <w:instrText xml:space="preserve"> </w:instrText>
      </w:r>
      <w:r w:rsidR="00A60C8A">
        <w:rPr>
          <w:szCs w:val="24"/>
          <w:lang w:val="en-US"/>
        </w:rPr>
        <w:instrText>an</w:instrText>
      </w:r>
      <w:r w:rsidR="00A60C8A" w:rsidRPr="009B44B4">
        <w:rPr>
          <w:szCs w:val="24"/>
        </w:rPr>
        <w:instrText xml:space="preserve"> </w:instrText>
      </w:r>
      <w:r w:rsidR="00A60C8A">
        <w:rPr>
          <w:szCs w:val="24"/>
          <w:lang w:val="en-US"/>
        </w:rPr>
        <w:instrText>increased</w:instrText>
      </w:r>
      <w:r w:rsidR="00A60C8A" w:rsidRPr="009B44B4">
        <w:rPr>
          <w:szCs w:val="24"/>
        </w:rPr>
        <w:instrText xml:space="preserve"> </w:instrText>
      </w:r>
      <w:r w:rsidR="00A60C8A">
        <w:rPr>
          <w:szCs w:val="24"/>
          <w:lang w:val="en-US"/>
        </w:rPr>
        <w:instrText>risk</w:instrText>
      </w:r>
      <w:r w:rsidR="00A60C8A" w:rsidRPr="009B44B4">
        <w:rPr>
          <w:szCs w:val="24"/>
        </w:rPr>
        <w:instrText xml:space="preserve"> </w:instrText>
      </w:r>
      <w:r w:rsidR="00A60C8A">
        <w:rPr>
          <w:szCs w:val="24"/>
          <w:lang w:val="en-US"/>
        </w:rPr>
        <w:instrText>for</w:instrText>
      </w:r>
      <w:r w:rsidR="00A60C8A" w:rsidRPr="009B44B4">
        <w:rPr>
          <w:szCs w:val="24"/>
        </w:rPr>
        <w:instrText xml:space="preserve"> </w:instrText>
      </w:r>
      <w:r w:rsidR="00A60C8A">
        <w:rPr>
          <w:szCs w:val="24"/>
          <w:lang w:val="en-US"/>
        </w:rPr>
        <w:instrText>left</w:instrText>
      </w:r>
      <w:r w:rsidR="00A60C8A" w:rsidRPr="009B44B4">
        <w:rPr>
          <w:szCs w:val="24"/>
        </w:rPr>
        <w:instrText xml:space="preserve"> </w:instrText>
      </w:r>
      <w:r w:rsidR="00A60C8A">
        <w:rPr>
          <w:szCs w:val="24"/>
          <w:lang w:val="en-US"/>
        </w:rPr>
        <w:instrText>ventricular</w:instrText>
      </w:r>
      <w:r w:rsidR="00A60C8A" w:rsidRPr="009B44B4">
        <w:rPr>
          <w:szCs w:val="24"/>
        </w:rPr>
        <w:instrText xml:space="preserve"> </w:instrText>
      </w:r>
      <w:r w:rsidR="00A60C8A">
        <w:rPr>
          <w:szCs w:val="24"/>
          <w:lang w:val="en-US"/>
        </w:rPr>
        <w:instrText>systolic</w:instrText>
      </w:r>
      <w:r w:rsidR="00A60C8A" w:rsidRPr="009B44B4">
        <w:rPr>
          <w:szCs w:val="24"/>
        </w:rPr>
        <w:instrText xml:space="preserve"> </w:instrText>
      </w:r>
      <w:r w:rsidR="00A60C8A">
        <w:rPr>
          <w:szCs w:val="24"/>
          <w:lang w:val="en-US"/>
        </w:rPr>
        <w:instrText>dysfunction</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to</w:instrText>
      </w:r>
      <w:r w:rsidR="00A60C8A" w:rsidRPr="009B44B4">
        <w:rPr>
          <w:szCs w:val="24"/>
        </w:rPr>
        <w:instrText xml:space="preserve"> </w:instrText>
      </w:r>
      <w:r w:rsidR="00A60C8A">
        <w:rPr>
          <w:szCs w:val="24"/>
          <w:lang w:val="en-US"/>
        </w:rPr>
        <w:instrText>outline</w:instrText>
      </w:r>
      <w:r w:rsidR="00A60C8A" w:rsidRPr="009B44B4">
        <w:rPr>
          <w:szCs w:val="24"/>
        </w:rPr>
        <w:instrText xml:space="preserve"> </w:instrText>
      </w:r>
      <w:r w:rsidR="00A60C8A">
        <w:rPr>
          <w:szCs w:val="24"/>
          <w:lang w:val="en-US"/>
        </w:rPr>
        <w:instrText>recommendations</w:instrText>
      </w:r>
      <w:r w:rsidR="00A60C8A" w:rsidRPr="009B44B4">
        <w:rPr>
          <w:szCs w:val="24"/>
        </w:rPr>
        <w:instrText xml:space="preserve"> </w:instrText>
      </w:r>
      <w:r w:rsidR="00A60C8A">
        <w:rPr>
          <w:szCs w:val="24"/>
          <w:lang w:val="en-US"/>
        </w:rPr>
        <w:instrText>regarding</w:instrText>
      </w:r>
      <w:r w:rsidR="00A60C8A" w:rsidRPr="009B44B4">
        <w:rPr>
          <w:szCs w:val="24"/>
        </w:rPr>
        <w:instrText xml:space="preserve"> </w:instrText>
      </w:r>
      <w:r w:rsidR="00A60C8A">
        <w:rPr>
          <w:szCs w:val="24"/>
          <w:lang w:val="en-US"/>
        </w:rPr>
        <w:instrText>the</w:instrText>
      </w:r>
      <w:r w:rsidR="00A60C8A" w:rsidRPr="009B44B4">
        <w:rPr>
          <w:szCs w:val="24"/>
        </w:rPr>
        <w:instrText xml:space="preserve"> </w:instrText>
      </w:r>
      <w:r w:rsidR="00A60C8A">
        <w:rPr>
          <w:szCs w:val="24"/>
          <w:lang w:val="en-US"/>
        </w:rPr>
        <w:instrText>baseline</w:instrText>
      </w:r>
      <w:r w:rsidR="00A60C8A" w:rsidRPr="009B44B4">
        <w:rPr>
          <w:szCs w:val="24"/>
        </w:rPr>
        <w:instrText xml:space="preserve"> </w:instrText>
      </w:r>
      <w:r w:rsidR="00A60C8A">
        <w:rPr>
          <w:szCs w:val="24"/>
          <w:lang w:val="en-US"/>
        </w:rPr>
        <w:instrText>assessment</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serial</w:instrText>
      </w:r>
      <w:r w:rsidR="00A60C8A" w:rsidRPr="009B44B4">
        <w:rPr>
          <w:szCs w:val="24"/>
        </w:rPr>
        <w:instrText xml:space="preserve"> </w:instrText>
      </w:r>
      <w:r w:rsidR="00A60C8A">
        <w:rPr>
          <w:szCs w:val="24"/>
          <w:lang w:val="en-US"/>
        </w:rPr>
        <w:instrText>follow</w:instrText>
      </w:r>
      <w:r w:rsidR="00A60C8A" w:rsidRPr="009B44B4">
        <w:rPr>
          <w:szCs w:val="24"/>
        </w:rPr>
        <w:instrText>-</w:instrText>
      </w:r>
      <w:r w:rsidR="00A60C8A">
        <w:rPr>
          <w:szCs w:val="24"/>
          <w:lang w:val="en-US"/>
        </w:rPr>
        <w:instrText>up</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cardio</w:instrText>
      </w:r>
      <w:r w:rsidR="00A60C8A" w:rsidRPr="009B44B4">
        <w:rPr>
          <w:szCs w:val="24"/>
        </w:rPr>
        <w:instrText>-</w:instrText>
      </w:r>
      <w:r w:rsidR="00A60C8A">
        <w:rPr>
          <w:szCs w:val="24"/>
          <w:lang w:val="en-US"/>
        </w:rPr>
        <w:instrText>oncology</w:instrText>
      </w:r>
      <w:r w:rsidR="00A60C8A" w:rsidRPr="009B44B4">
        <w:rPr>
          <w:szCs w:val="24"/>
        </w:rPr>
        <w:instrText xml:space="preserve"> </w:instrText>
      </w:r>
      <w:r w:rsidR="00A60C8A">
        <w:rPr>
          <w:szCs w:val="24"/>
          <w:lang w:val="en-US"/>
        </w:rPr>
        <w:instrText>patients</w:instrText>
      </w:r>
      <w:r w:rsidR="00A60C8A" w:rsidRPr="009B44B4">
        <w:rPr>
          <w:szCs w:val="24"/>
        </w:rPr>
        <w:instrText xml:space="preserve"> </w:instrText>
      </w:r>
      <w:r w:rsidR="00A60C8A">
        <w:rPr>
          <w:szCs w:val="24"/>
          <w:lang w:val="en-US"/>
        </w:rPr>
        <w:instrText>with</w:instrText>
      </w:r>
      <w:r w:rsidR="00A60C8A" w:rsidRPr="009B44B4">
        <w:rPr>
          <w:szCs w:val="24"/>
        </w:rPr>
        <w:instrText xml:space="preserve"> </w:instrText>
      </w:r>
      <w:r w:rsidR="00A60C8A">
        <w:rPr>
          <w:szCs w:val="24"/>
          <w:lang w:val="en-US"/>
        </w:rPr>
        <w:instrText>a</w:instrText>
      </w:r>
      <w:r w:rsidR="00A60C8A" w:rsidRPr="009B44B4">
        <w:rPr>
          <w:szCs w:val="24"/>
        </w:rPr>
        <w:instrText xml:space="preserve"> </w:instrText>
      </w:r>
      <w:r w:rsidR="00A60C8A">
        <w:rPr>
          <w:szCs w:val="24"/>
          <w:lang w:val="en-US"/>
        </w:rPr>
        <w:instrText>focus</w:instrText>
      </w:r>
      <w:r w:rsidR="00A60C8A" w:rsidRPr="009B44B4">
        <w:rPr>
          <w:szCs w:val="24"/>
        </w:rPr>
        <w:instrText xml:space="preserve"> </w:instrText>
      </w:r>
      <w:r w:rsidR="00A60C8A">
        <w:rPr>
          <w:szCs w:val="24"/>
          <w:lang w:val="en-US"/>
        </w:rPr>
        <w:instrText>on</w:instrText>
      </w:r>
      <w:r w:rsidR="00A60C8A" w:rsidRPr="009B44B4">
        <w:rPr>
          <w:szCs w:val="24"/>
        </w:rPr>
        <w:instrText xml:space="preserve"> </w:instrText>
      </w:r>
      <w:r w:rsidR="00A60C8A">
        <w:rPr>
          <w:szCs w:val="24"/>
          <w:lang w:val="en-US"/>
        </w:rPr>
        <w:instrText>the</w:instrText>
      </w:r>
      <w:r w:rsidR="00A60C8A" w:rsidRPr="009B44B4">
        <w:rPr>
          <w:szCs w:val="24"/>
        </w:rPr>
        <w:instrText xml:space="preserve"> </w:instrText>
      </w:r>
      <w:r w:rsidR="00A60C8A">
        <w:rPr>
          <w:szCs w:val="24"/>
          <w:lang w:val="en-US"/>
        </w:rPr>
        <w:instrText>role</w:instrText>
      </w:r>
      <w:r w:rsidR="00A60C8A" w:rsidRPr="009B44B4">
        <w:rPr>
          <w:szCs w:val="24"/>
        </w:rPr>
        <w:instrText xml:space="preserve"> </w:instrText>
      </w:r>
      <w:r w:rsidR="00A60C8A">
        <w:rPr>
          <w:szCs w:val="24"/>
          <w:lang w:val="en-US"/>
        </w:rPr>
        <w:instrText>of</w:instrText>
      </w:r>
      <w:r w:rsidR="00A60C8A" w:rsidRPr="009B44B4">
        <w:rPr>
          <w:szCs w:val="24"/>
        </w:rPr>
        <w:instrText xml:space="preserve"> </w:instrText>
      </w:r>
      <w:r w:rsidR="00A60C8A">
        <w:rPr>
          <w:szCs w:val="24"/>
          <w:lang w:val="en-US"/>
        </w:rPr>
        <w:instrText>echocardiography</w:instrText>
      </w:r>
      <w:r w:rsidR="00A60C8A" w:rsidRPr="009B44B4">
        <w:rPr>
          <w:szCs w:val="24"/>
        </w:rPr>
        <w:instrText>.","</w:instrText>
      </w:r>
      <w:r w:rsidR="00A60C8A">
        <w:rPr>
          <w:szCs w:val="24"/>
          <w:lang w:val="en-US"/>
        </w:rPr>
        <w:instrText>author</w:instrText>
      </w:r>
      <w:r w:rsidR="00A60C8A" w:rsidRPr="009B44B4">
        <w:rPr>
          <w:szCs w:val="24"/>
        </w:rPr>
        <w:instrText>":[{"</w:instrText>
      </w:r>
      <w:r w:rsidR="00A60C8A">
        <w:rPr>
          <w:szCs w:val="24"/>
          <w:lang w:val="en-US"/>
        </w:rPr>
        <w:instrText>dropping</w:instrText>
      </w:r>
      <w:r w:rsidR="00A60C8A" w:rsidRPr="009B44B4">
        <w:rPr>
          <w:szCs w:val="24"/>
        </w:rPr>
        <w:instrText>-</w:instrText>
      </w:r>
      <w:r w:rsidR="00A60C8A">
        <w:rPr>
          <w:szCs w:val="24"/>
          <w:lang w:val="en-US"/>
        </w:rPr>
        <w:instrText>particle</w:instrText>
      </w:r>
      <w:r w:rsidR="00A60C8A" w:rsidRPr="009B44B4">
        <w:rPr>
          <w:szCs w:val="24"/>
        </w:rPr>
        <w:instrText>":"","</w:instrText>
      </w:r>
      <w:r w:rsidR="00A60C8A">
        <w:rPr>
          <w:szCs w:val="24"/>
          <w:lang w:val="en-US"/>
        </w:rPr>
        <w:instrText>family</w:instrText>
      </w:r>
      <w:r w:rsidR="00A60C8A" w:rsidRPr="009B44B4">
        <w:rPr>
          <w:szCs w:val="24"/>
        </w:rPr>
        <w:instrText>":"</w:instrText>
      </w:r>
      <w:r w:rsidR="00A60C8A">
        <w:rPr>
          <w:szCs w:val="24"/>
          <w:lang w:val="en-US"/>
        </w:rPr>
        <w:instrText>Larsen</w:instrText>
      </w:r>
      <w:r w:rsidR="00A60C8A" w:rsidRPr="009B44B4">
        <w:rPr>
          <w:szCs w:val="24"/>
        </w:rPr>
        <w:instrText>","</w:instrText>
      </w:r>
      <w:r w:rsidR="00A60C8A">
        <w:rPr>
          <w:szCs w:val="24"/>
          <w:lang w:val="en-US"/>
        </w:rPr>
        <w:instrText>given</w:instrText>
      </w:r>
      <w:r w:rsidR="00A60C8A" w:rsidRPr="009B44B4">
        <w:rPr>
          <w:szCs w:val="24"/>
        </w:rPr>
        <w:instrText>":"</w:instrText>
      </w:r>
      <w:r w:rsidR="00A60C8A">
        <w:rPr>
          <w:szCs w:val="24"/>
          <w:lang w:val="en-US"/>
        </w:rPr>
        <w:instrText>Carolyn</w:instrText>
      </w:r>
      <w:r w:rsidR="00A60C8A" w:rsidRPr="009B44B4">
        <w:rPr>
          <w:szCs w:val="24"/>
        </w:rPr>
        <w:instrText xml:space="preserve"> </w:instrText>
      </w:r>
      <w:r w:rsidR="00A60C8A">
        <w:rPr>
          <w:szCs w:val="24"/>
          <w:lang w:val="en-US"/>
        </w:rPr>
        <w:instrText>M</w:instrText>
      </w:r>
      <w:r w:rsidR="00A60C8A" w:rsidRPr="009B44B4">
        <w:rPr>
          <w:szCs w:val="24"/>
        </w:rPr>
        <w:instrText>.","</w:instrText>
      </w:r>
      <w:r w:rsidR="00A60C8A">
        <w:rPr>
          <w:szCs w:val="24"/>
          <w:lang w:val="en-US"/>
        </w:rPr>
        <w:instrText>non</w:instrText>
      </w:r>
      <w:r w:rsidR="00A60C8A" w:rsidRPr="009B44B4">
        <w:rPr>
          <w:szCs w:val="24"/>
        </w:rPr>
        <w:instrText>-</w:instrText>
      </w:r>
      <w:r w:rsidR="00A60C8A">
        <w:rPr>
          <w:szCs w:val="24"/>
          <w:lang w:val="en-US"/>
        </w:rPr>
        <w:instrText>dropping</w:instrText>
      </w:r>
      <w:r w:rsidR="00A60C8A" w:rsidRPr="009B44B4">
        <w:rPr>
          <w:szCs w:val="24"/>
        </w:rPr>
        <w:instrText>-</w:instrText>
      </w:r>
      <w:r w:rsidR="00A60C8A">
        <w:rPr>
          <w:szCs w:val="24"/>
          <w:lang w:val="en-US"/>
        </w:rPr>
        <w:instrText>particle</w:instrText>
      </w:r>
      <w:r w:rsidR="00A60C8A" w:rsidRPr="009B44B4">
        <w:rPr>
          <w:szCs w:val="24"/>
        </w:rPr>
        <w:instrText>":"","</w:instrText>
      </w:r>
      <w:r w:rsidR="00A60C8A">
        <w:rPr>
          <w:szCs w:val="24"/>
          <w:lang w:val="en-US"/>
        </w:rPr>
        <w:instrText>parse</w:instrText>
      </w:r>
      <w:r w:rsidR="00A60C8A" w:rsidRPr="009B44B4">
        <w:rPr>
          <w:szCs w:val="24"/>
        </w:rPr>
        <w:instrText>-</w:instrText>
      </w:r>
      <w:r w:rsidR="00A60C8A">
        <w:rPr>
          <w:szCs w:val="24"/>
          <w:lang w:val="en-US"/>
        </w:rPr>
        <w:instrText>names</w:instrText>
      </w:r>
      <w:r w:rsidR="00A60C8A" w:rsidRPr="009B44B4">
        <w:rPr>
          <w:szCs w:val="24"/>
        </w:rPr>
        <w:instrText>":</w:instrText>
      </w:r>
      <w:r w:rsidR="00A60C8A">
        <w:rPr>
          <w:szCs w:val="24"/>
          <w:lang w:val="en-US"/>
        </w:rPr>
        <w:instrText>false</w:instrText>
      </w:r>
      <w:r w:rsidR="00A60C8A" w:rsidRPr="009B44B4">
        <w:rPr>
          <w:szCs w:val="24"/>
        </w:rPr>
        <w:instrText>,"</w:instrText>
      </w:r>
      <w:r w:rsidR="00A60C8A">
        <w:rPr>
          <w:szCs w:val="24"/>
          <w:lang w:val="en-US"/>
        </w:rPr>
        <w:instrText>suffix</w:instrText>
      </w:r>
      <w:r w:rsidR="00A60C8A" w:rsidRPr="009B44B4">
        <w:rPr>
          <w:szCs w:val="24"/>
        </w:rPr>
        <w:instrText>":""},{"</w:instrText>
      </w:r>
      <w:r w:rsidR="00A60C8A">
        <w:rPr>
          <w:szCs w:val="24"/>
          <w:lang w:val="en-US"/>
        </w:rPr>
        <w:instrText>dropping</w:instrText>
      </w:r>
      <w:r w:rsidR="00A60C8A" w:rsidRPr="009B44B4">
        <w:rPr>
          <w:szCs w:val="24"/>
        </w:rPr>
        <w:instrText>-</w:instrText>
      </w:r>
      <w:r w:rsidR="00A60C8A">
        <w:rPr>
          <w:szCs w:val="24"/>
          <w:lang w:val="en-US"/>
        </w:rPr>
        <w:instrText>particle</w:instrText>
      </w:r>
      <w:r w:rsidR="00A60C8A" w:rsidRPr="009B44B4">
        <w:rPr>
          <w:szCs w:val="24"/>
        </w:rPr>
        <w:instrText>":"","</w:instrText>
      </w:r>
      <w:r w:rsidR="00A60C8A">
        <w:rPr>
          <w:szCs w:val="24"/>
          <w:lang w:val="en-US"/>
        </w:rPr>
        <w:instrText>family</w:instrText>
      </w:r>
      <w:r w:rsidR="00A60C8A" w:rsidRPr="009B44B4">
        <w:rPr>
          <w:szCs w:val="24"/>
        </w:rPr>
        <w:instrText>":"</w:instrText>
      </w:r>
      <w:r w:rsidR="00A60C8A">
        <w:rPr>
          <w:szCs w:val="24"/>
          <w:lang w:val="en-US"/>
        </w:rPr>
        <w:instrText>Mulvagh</w:instrText>
      </w:r>
      <w:r w:rsidR="00A60C8A" w:rsidRPr="009B44B4">
        <w:rPr>
          <w:szCs w:val="24"/>
        </w:rPr>
        <w:instrText>","</w:instrText>
      </w:r>
      <w:r w:rsidR="00A60C8A">
        <w:rPr>
          <w:szCs w:val="24"/>
          <w:lang w:val="en-US"/>
        </w:rPr>
        <w:instrText>given</w:instrText>
      </w:r>
      <w:r w:rsidR="00A60C8A" w:rsidRPr="009B44B4">
        <w:rPr>
          <w:szCs w:val="24"/>
        </w:rPr>
        <w:instrText>":"</w:instrText>
      </w:r>
      <w:r w:rsidR="00A60C8A">
        <w:rPr>
          <w:szCs w:val="24"/>
          <w:lang w:val="en-US"/>
        </w:rPr>
        <w:instrText>Sharon</w:instrText>
      </w:r>
      <w:r w:rsidR="00A60C8A" w:rsidRPr="009B44B4">
        <w:rPr>
          <w:szCs w:val="24"/>
        </w:rPr>
        <w:instrText xml:space="preserve"> </w:instrText>
      </w:r>
      <w:r w:rsidR="00A60C8A">
        <w:rPr>
          <w:szCs w:val="24"/>
          <w:lang w:val="en-US"/>
        </w:rPr>
        <w:instrText>L</w:instrText>
      </w:r>
      <w:r w:rsidR="00A60C8A" w:rsidRPr="009B44B4">
        <w:rPr>
          <w:szCs w:val="24"/>
        </w:rPr>
        <w:instrText>.","</w:instrText>
      </w:r>
      <w:r w:rsidR="00A60C8A">
        <w:rPr>
          <w:szCs w:val="24"/>
          <w:lang w:val="en-US"/>
        </w:rPr>
        <w:instrText>non</w:instrText>
      </w:r>
      <w:r w:rsidR="00A60C8A" w:rsidRPr="009B44B4">
        <w:rPr>
          <w:szCs w:val="24"/>
        </w:rPr>
        <w:instrText>-</w:instrText>
      </w:r>
      <w:r w:rsidR="00A60C8A">
        <w:rPr>
          <w:szCs w:val="24"/>
          <w:lang w:val="en-US"/>
        </w:rPr>
        <w:instrText>dropping</w:instrText>
      </w:r>
      <w:r w:rsidR="00A60C8A" w:rsidRPr="009B44B4">
        <w:rPr>
          <w:szCs w:val="24"/>
        </w:rPr>
        <w:instrText>-</w:instrText>
      </w:r>
      <w:r w:rsidR="00A60C8A">
        <w:rPr>
          <w:szCs w:val="24"/>
          <w:lang w:val="en-US"/>
        </w:rPr>
        <w:instrText>particle</w:instrText>
      </w:r>
      <w:r w:rsidR="00A60C8A" w:rsidRPr="009B44B4">
        <w:rPr>
          <w:szCs w:val="24"/>
        </w:rPr>
        <w:instrText>":"","</w:instrText>
      </w:r>
      <w:r w:rsidR="00A60C8A">
        <w:rPr>
          <w:szCs w:val="24"/>
          <w:lang w:val="en-US"/>
        </w:rPr>
        <w:instrText>parse</w:instrText>
      </w:r>
      <w:r w:rsidR="00A60C8A" w:rsidRPr="009B44B4">
        <w:rPr>
          <w:szCs w:val="24"/>
        </w:rPr>
        <w:instrText>-</w:instrText>
      </w:r>
      <w:r w:rsidR="00A60C8A">
        <w:rPr>
          <w:szCs w:val="24"/>
          <w:lang w:val="en-US"/>
        </w:rPr>
        <w:instrText>names</w:instrText>
      </w:r>
      <w:r w:rsidR="00A60C8A" w:rsidRPr="009B44B4">
        <w:rPr>
          <w:szCs w:val="24"/>
        </w:rPr>
        <w:instrText>":</w:instrText>
      </w:r>
      <w:r w:rsidR="00A60C8A">
        <w:rPr>
          <w:szCs w:val="24"/>
          <w:lang w:val="en-US"/>
        </w:rPr>
        <w:instrText>false</w:instrText>
      </w:r>
      <w:r w:rsidR="00A60C8A" w:rsidRPr="009B44B4">
        <w:rPr>
          <w:szCs w:val="24"/>
        </w:rPr>
        <w:instrText>,"</w:instrText>
      </w:r>
      <w:r w:rsidR="00A60C8A">
        <w:rPr>
          <w:szCs w:val="24"/>
          <w:lang w:val="en-US"/>
        </w:rPr>
        <w:instrText>suffix</w:instrText>
      </w:r>
      <w:r w:rsidR="00A60C8A" w:rsidRPr="009B44B4">
        <w:rPr>
          <w:szCs w:val="24"/>
        </w:rPr>
        <w:instrText>":""}],"</w:instrText>
      </w:r>
      <w:r w:rsidR="00A60C8A">
        <w:rPr>
          <w:szCs w:val="24"/>
          <w:lang w:val="en-US"/>
        </w:rPr>
        <w:instrText>container</w:instrText>
      </w:r>
      <w:r w:rsidR="00A60C8A" w:rsidRPr="009B44B4">
        <w:rPr>
          <w:szCs w:val="24"/>
        </w:rPr>
        <w:instrText>-</w:instrText>
      </w:r>
      <w:r w:rsidR="00A60C8A">
        <w:rPr>
          <w:szCs w:val="24"/>
          <w:lang w:val="en-US"/>
        </w:rPr>
        <w:instrText>title</w:instrText>
      </w:r>
      <w:r w:rsidR="00A60C8A" w:rsidRPr="009B44B4">
        <w:rPr>
          <w:szCs w:val="24"/>
        </w:rPr>
        <w:instrText>":"</w:instrText>
      </w:r>
      <w:r w:rsidR="00A60C8A">
        <w:rPr>
          <w:szCs w:val="24"/>
          <w:lang w:val="en-US"/>
        </w:rPr>
        <w:instrText>Echo</w:instrText>
      </w:r>
      <w:r w:rsidR="00A60C8A" w:rsidRPr="009B44B4">
        <w:rPr>
          <w:szCs w:val="24"/>
        </w:rPr>
        <w:instrText xml:space="preserve"> </w:instrText>
      </w:r>
      <w:r w:rsidR="00A60C8A">
        <w:rPr>
          <w:szCs w:val="24"/>
          <w:lang w:val="en-US"/>
        </w:rPr>
        <w:instrText>Research</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Practice</w:instrText>
      </w:r>
      <w:r w:rsidR="00A60C8A" w:rsidRPr="009B44B4">
        <w:rPr>
          <w:szCs w:val="24"/>
        </w:rPr>
        <w:instrText>","</w:instrText>
      </w:r>
      <w:r w:rsidR="00A60C8A">
        <w:rPr>
          <w:szCs w:val="24"/>
          <w:lang w:val="en-US"/>
        </w:rPr>
        <w:instrText>id</w:instrText>
      </w:r>
      <w:r w:rsidR="00A60C8A" w:rsidRPr="009B44B4">
        <w:rPr>
          <w:szCs w:val="24"/>
        </w:rPr>
        <w:instrText>":"</w:instrText>
      </w:r>
      <w:r w:rsidR="00A60C8A">
        <w:rPr>
          <w:szCs w:val="24"/>
          <w:lang w:val="en-US"/>
        </w:rPr>
        <w:instrText>ITEM</w:instrText>
      </w:r>
      <w:r w:rsidR="00A60C8A" w:rsidRPr="009B44B4">
        <w:rPr>
          <w:szCs w:val="24"/>
        </w:rPr>
        <w:instrText>-1","</w:instrText>
      </w:r>
      <w:r w:rsidR="00A60C8A">
        <w:rPr>
          <w:szCs w:val="24"/>
          <w:lang w:val="en-US"/>
        </w:rPr>
        <w:instrText>issue</w:instrText>
      </w:r>
      <w:r w:rsidR="00A60C8A" w:rsidRPr="009B44B4">
        <w:rPr>
          <w:szCs w:val="24"/>
        </w:rPr>
        <w:instrText>":"1","</w:instrText>
      </w:r>
      <w:r w:rsidR="00A60C8A">
        <w:rPr>
          <w:szCs w:val="24"/>
          <w:lang w:val="en-US"/>
        </w:rPr>
        <w:instrText>issued</w:instrText>
      </w:r>
      <w:r w:rsidR="00A60C8A" w:rsidRPr="009B44B4">
        <w:rPr>
          <w:szCs w:val="24"/>
        </w:rPr>
        <w:instrText>":{"</w:instrText>
      </w:r>
      <w:r w:rsidR="00A60C8A">
        <w:rPr>
          <w:szCs w:val="24"/>
          <w:lang w:val="en-US"/>
        </w:rPr>
        <w:instrText>date</w:instrText>
      </w:r>
      <w:r w:rsidR="00A60C8A" w:rsidRPr="009B44B4">
        <w:rPr>
          <w:szCs w:val="24"/>
        </w:rPr>
        <w:instrText>-</w:instrText>
      </w:r>
      <w:r w:rsidR="00A60C8A">
        <w:rPr>
          <w:szCs w:val="24"/>
          <w:lang w:val="en-US"/>
        </w:rPr>
        <w:instrText>parts</w:instrText>
      </w:r>
      <w:r w:rsidR="00A60C8A" w:rsidRPr="009B44B4">
        <w:rPr>
          <w:szCs w:val="24"/>
        </w:rPr>
        <w:instrText>":[["2017","3","1"]]},"</w:instrText>
      </w:r>
      <w:r w:rsidR="00A60C8A">
        <w:rPr>
          <w:szCs w:val="24"/>
          <w:lang w:val="en-US"/>
        </w:rPr>
        <w:instrText>page</w:instrText>
      </w:r>
      <w:r w:rsidR="00A60C8A" w:rsidRPr="009B44B4">
        <w:rPr>
          <w:szCs w:val="24"/>
        </w:rPr>
        <w:instrText>":"</w:instrText>
      </w:r>
      <w:r w:rsidR="00A60C8A">
        <w:rPr>
          <w:szCs w:val="24"/>
          <w:lang w:val="en-US"/>
        </w:rPr>
        <w:instrText>R</w:instrText>
      </w:r>
      <w:r w:rsidR="00A60C8A" w:rsidRPr="009B44B4">
        <w:rPr>
          <w:szCs w:val="24"/>
        </w:rPr>
        <w:instrText>33-</w:instrText>
      </w:r>
      <w:r w:rsidR="00A60C8A">
        <w:rPr>
          <w:szCs w:val="24"/>
          <w:lang w:val="en-US"/>
        </w:rPr>
        <w:instrText>R</w:instrText>
      </w:r>
      <w:r w:rsidR="00A60C8A" w:rsidRPr="009B44B4">
        <w:rPr>
          <w:szCs w:val="24"/>
        </w:rPr>
        <w:instrText>41","</w:instrText>
      </w:r>
      <w:r w:rsidR="00A60C8A">
        <w:rPr>
          <w:szCs w:val="24"/>
          <w:lang w:val="en-US"/>
        </w:rPr>
        <w:instrText>publisher</w:instrText>
      </w:r>
      <w:r w:rsidR="00A60C8A" w:rsidRPr="009B44B4">
        <w:rPr>
          <w:szCs w:val="24"/>
        </w:rPr>
        <w:instrText>":"</w:instrText>
      </w:r>
      <w:r w:rsidR="00A60C8A">
        <w:rPr>
          <w:szCs w:val="24"/>
          <w:lang w:val="en-US"/>
        </w:rPr>
        <w:instrText>BioScientifica</w:instrText>
      </w:r>
      <w:r w:rsidR="00A60C8A" w:rsidRPr="009B44B4">
        <w:rPr>
          <w:szCs w:val="24"/>
        </w:rPr>
        <w:instrText xml:space="preserve"> </w:instrText>
      </w:r>
      <w:r w:rsidR="00A60C8A">
        <w:rPr>
          <w:szCs w:val="24"/>
          <w:lang w:val="en-US"/>
        </w:rPr>
        <w:instrText>Ltd</w:instrText>
      </w:r>
      <w:r w:rsidR="00A60C8A" w:rsidRPr="009B44B4">
        <w:rPr>
          <w:szCs w:val="24"/>
        </w:rPr>
        <w:instrText>.","</w:instrText>
      </w:r>
      <w:r w:rsidR="00A60C8A">
        <w:rPr>
          <w:szCs w:val="24"/>
          <w:lang w:val="en-US"/>
        </w:rPr>
        <w:instrText>title</w:instrText>
      </w:r>
      <w:r w:rsidR="00A60C8A" w:rsidRPr="009B44B4">
        <w:rPr>
          <w:szCs w:val="24"/>
        </w:rPr>
        <w:instrText>":"</w:instrText>
      </w:r>
      <w:r w:rsidR="00A60C8A">
        <w:rPr>
          <w:szCs w:val="24"/>
          <w:lang w:val="en-US"/>
        </w:rPr>
        <w:instrText>Cardio</w:instrText>
      </w:r>
      <w:r w:rsidR="00A60C8A" w:rsidRPr="009B44B4">
        <w:rPr>
          <w:szCs w:val="24"/>
        </w:rPr>
        <w:instrText>-</w:instrText>
      </w:r>
      <w:r w:rsidR="00A60C8A">
        <w:rPr>
          <w:szCs w:val="24"/>
          <w:lang w:val="en-US"/>
        </w:rPr>
        <w:instrText>oncology</w:instrText>
      </w:r>
      <w:r w:rsidR="00A60C8A" w:rsidRPr="009B44B4">
        <w:rPr>
          <w:szCs w:val="24"/>
        </w:rPr>
        <w:instrText xml:space="preserve">: </w:instrText>
      </w:r>
      <w:r w:rsidR="00A60C8A">
        <w:rPr>
          <w:szCs w:val="24"/>
          <w:lang w:val="en-US"/>
        </w:rPr>
        <w:instrText>What</w:instrText>
      </w:r>
      <w:r w:rsidR="00A60C8A" w:rsidRPr="009B44B4">
        <w:rPr>
          <w:szCs w:val="24"/>
        </w:rPr>
        <w:instrText xml:space="preserve"> </w:instrText>
      </w:r>
      <w:r w:rsidR="00A60C8A">
        <w:rPr>
          <w:szCs w:val="24"/>
          <w:lang w:val="en-US"/>
        </w:rPr>
        <w:instrText>you</w:instrText>
      </w:r>
      <w:r w:rsidR="00A60C8A" w:rsidRPr="009B44B4">
        <w:rPr>
          <w:szCs w:val="24"/>
        </w:rPr>
        <w:instrText xml:space="preserve"> </w:instrText>
      </w:r>
      <w:r w:rsidR="00A60C8A">
        <w:rPr>
          <w:szCs w:val="24"/>
          <w:lang w:val="en-US"/>
        </w:rPr>
        <w:instrText>need</w:instrText>
      </w:r>
      <w:r w:rsidR="00A60C8A" w:rsidRPr="009B44B4">
        <w:rPr>
          <w:szCs w:val="24"/>
        </w:rPr>
        <w:instrText xml:space="preserve"> </w:instrText>
      </w:r>
      <w:r w:rsidR="00A60C8A">
        <w:rPr>
          <w:szCs w:val="24"/>
          <w:lang w:val="en-US"/>
        </w:rPr>
        <w:instrText>to</w:instrText>
      </w:r>
      <w:r w:rsidR="00A60C8A" w:rsidRPr="009B44B4">
        <w:rPr>
          <w:szCs w:val="24"/>
        </w:rPr>
        <w:instrText xml:space="preserve"> </w:instrText>
      </w:r>
      <w:r w:rsidR="00A60C8A">
        <w:rPr>
          <w:szCs w:val="24"/>
          <w:lang w:val="en-US"/>
        </w:rPr>
        <w:instrText>know</w:instrText>
      </w:r>
      <w:r w:rsidR="00A60C8A" w:rsidRPr="009B44B4">
        <w:rPr>
          <w:szCs w:val="24"/>
        </w:rPr>
        <w:instrText xml:space="preserve"> </w:instrText>
      </w:r>
      <w:r w:rsidR="00A60C8A">
        <w:rPr>
          <w:szCs w:val="24"/>
          <w:lang w:val="en-US"/>
        </w:rPr>
        <w:instrText>now</w:instrText>
      </w:r>
      <w:r w:rsidR="00A60C8A" w:rsidRPr="009B44B4">
        <w:rPr>
          <w:szCs w:val="24"/>
        </w:rPr>
        <w:instrText xml:space="preserve"> </w:instrText>
      </w:r>
      <w:r w:rsidR="00A60C8A">
        <w:rPr>
          <w:szCs w:val="24"/>
          <w:lang w:val="en-US"/>
        </w:rPr>
        <w:instrText>for</w:instrText>
      </w:r>
      <w:r w:rsidR="00A60C8A" w:rsidRPr="009B44B4">
        <w:rPr>
          <w:szCs w:val="24"/>
        </w:rPr>
        <w:instrText xml:space="preserve"> </w:instrText>
      </w:r>
      <w:r w:rsidR="00A60C8A">
        <w:rPr>
          <w:szCs w:val="24"/>
          <w:lang w:val="en-US"/>
        </w:rPr>
        <w:instrText>clinical</w:instrText>
      </w:r>
      <w:r w:rsidR="00A60C8A" w:rsidRPr="009B44B4">
        <w:rPr>
          <w:szCs w:val="24"/>
        </w:rPr>
        <w:instrText xml:space="preserve"> </w:instrText>
      </w:r>
      <w:r w:rsidR="00A60C8A">
        <w:rPr>
          <w:szCs w:val="24"/>
          <w:lang w:val="en-US"/>
        </w:rPr>
        <w:instrText>practice</w:instrText>
      </w:r>
      <w:r w:rsidR="00A60C8A" w:rsidRPr="009B44B4">
        <w:rPr>
          <w:szCs w:val="24"/>
        </w:rPr>
        <w:instrText xml:space="preserve"> </w:instrText>
      </w:r>
      <w:r w:rsidR="00A60C8A">
        <w:rPr>
          <w:szCs w:val="24"/>
          <w:lang w:val="en-US"/>
        </w:rPr>
        <w:instrText>and</w:instrText>
      </w:r>
      <w:r w:rsidR="00A60C8A" w:rsidRPr="009B44B4">
        <w:rPr>
          <w:szCs w:val="24"/>
        </w:rPr>
        <w:instrText xml:space="preserve"> </w:instrText>
      </w:r>
      <w:r w:rsidR="00A60C8A">
        <w:rPr>
          <w:szCs w:val="24"/>
          <w:lang w:val="en-US"/>
        </w:rPr>
        <w:instrText>echocardiography</w:instrText>
      </w:r>
      <w:r w:rsidR="00A60C8A" w:rsidRPr="009B44B4">
        <w:rPr>
          <w:szCs w:val="24"/>
        </w:rPr>
        <w:instrText>","</w:instrText>
      </w:r>
      <w:r w:rsidR="00A60C8A">
        <w:rPr>
          <w:szCs w:val="24"/>
          <w:lang w:val="en-US"/>
        </w:rPr>
        <w:instrText>type</w:instrText>
      </w:r>
      <w:r w:rsidR="00A60C8A" w:rsidRPr="009B44B4">
        <w:rPr>
          <w:szCs w:val="24"/>
        </w:rPr>
        <w:instrText>":"</w:instrText>
      </w:r>
      <w:r w:rsidR="00A60C8A">
        <w:rPr>
          <w:szCs w:val="24"/>
          <w:lang w:val="en-US"/>
        </w:rPr>
        <w:instrText>article</w:instrText>
      </w:r>
      <w:r w:rsidR="00A60C8A" w:rsidRPr="009B44B4">
        <w:rPr>
          <w:szCs w:val="24"/>
        </w:rPr>
        <w:instrText>","</w:instrText>
      </w:r>
      <w:r w:rsidR="00A60C8A">
        <w:rPr>
          <w:szCs w:val="24"/>
          <w:lang w:val="en-US"/>
        </w:rPr>
        <w:instrText>volume</w:instrText>
      </w:r>
      <w:r w:rsidR="00A60C8A" w:rsidRPr="009B44B4">
        <w:rPr>
          <w:szCs w:val="24"/>
        </w:rPr>
        <w:instrText>":"4"},"</w:instrText>
      </w:r>
      <w:r w:rsidR="00A60C8A">
        <w:rPr>
          <w:szCs w:val="24"/>
          <w:lang w:val="en-US"/>
        </w:rPr>
        <w:instrText>uris</w:instrText>
      </w:r>
      <w:r w:rsidR="00A60C8A" w:rsidRPr="009B44B4">
        <w:rPr>
          <w:szCs w:val="24"/>
        </w:rPr>
        <w:instrText>":["</w:instrText>
      </w:r>
      <w:r w:rsidR="00A60C8A">
        <w:rPr>
          <w:szCs w:val="24"/>
          <w:lang w:val="en-US"/>
        </w:rPr>
        <w:instrText>http</w:instrText>
      </w:r>
      <w:r w:rsidR="00A60C8A" w:rsidRPr="009B44B4">
        <w:rPr>
          <w:szCs w:val="24"/>
        </w:rPr>
        <w:instrText>://</w:instrText>
      </w:r>
      <w:r w:rsidR="00A60C8A">
        <w:rPr>
          <w:szCs w:val="24"/>
          <w:lang w:val="en-US"/>
        </w:rPr>
        <w:instrText>www</w:instrText>
      </w:r>
      <w:r w:rsidR="00A60C8A" w:rsidRPr="009B44B4">
        <w:rPr>
          <w:szCs w:val="24"/>
        </w:rPr>
        <w:instrText>.</w:instrText>
      </w:r>
      <w:r w:rsidR="00A60C8A">
        <w:rPr>
          <w:szCs w:val="24"/>
          <w:lang w:val="en-US"/>
        </w:rPr>
        <w:instrText>mendeley</w:instrText>
      </w:r>
      <w:r w:rsidR="00A60C8A" w:rsidRPr="009B44B4">
        <w:rPr>
          <w:szCs w:val="24"/>
        </w:rPr>
        <w:instrText>.</w:instrText>
      </w:r>
      <w:r w:rsidR="00A60C8A">
        <w:rPr>
          <w:szCs w:val="24"/>
          <w:lang w:val="en-US"/>
        </w:rPr>
        <w:instrText>com</w:instrText>
      </w:r>
      <w:r w:rsidR="00A60C8A" w:rsidRPr="009B44B4">
        <w:rPr>
          <w:szCs w:val="24"/>
        </w:rPr>
        <w:instrText>/</w:instrText>
      </w:r>
      <w:r w:rsidR="00A60C8A">
        <w:rPr>
          <w:szCs w:val="24"/>
          <w:lang w:val="en-US"/>
        </w:rPr>
        <w:instrText>documents</w:instrText>
      </w:r>
      <w:r w:rsidR="00A60C8A" w:rsidRPr="009B44B4">
        <w:rPr>
          <w:szCs w:val="24"/>
        </w:rPr>
        <w:instrText>/?</w:instrText>
      </w:r>
      <w:r w:rsidR="00A60C8A">
        <w:rPr>
          <w:szCs w:val="24"/>
          <w:lang w:val="en-US"/>
        </w:rPr>
        <w:instrText>uuid</w:instrText>
      </w:r>
      <w:r w:rsidR="00A60C8A" w:rsidRPr="009B44B4">
        <w:rPr>
          <w:szCs w:val="24"/>
        </w:rPr>
        <w:instrText>=8</w:instrText>
      </w:r>
      <w:r w:rsidR="00A60C8A">
        <w:rPr>
          <w:szCs w:val="24"/>
          <w:lang w:val="en-US"/>
        </w:rPr>
        <w:instrText>c</w:instrText>
      </w:r>
      <w:r w:rsidR="00A60C8A" w:rsidRPr="009B44B4">
        <w:rPr>
          <w:szCs w:val="24"/>
        </w:rPr>
        <w:instrText>6</w:instrText>
      </w:r>
      <w:r w:rsidR="00A60C8A">
        <w:rPr>
          <w:szCs w:val="24"/>
          <w:lang w:val="en-US"/>
        </w:rPr>
        <w:instrText>f</w:instrText>
      </w:r>
      <w:r w:rsidR="00A60C8A" w:rsidRPr="009B44B4">
        <w:rPr>
          <w:szCs w:val="24"/>
        </w:rPr>
        <w:instrText>1</w:instrText>
      </w:r>
      <w:r w:rsidR="00A60C8A">
        <w:rPr>
          <w:szCs w:val="24"/>
          <w:lang w:val="en-US"/>
        </w:rPr>
        <w:instrText>c</w:instrText>
      </w:r>
      <w:r w:rsidR="00A60C8A" w:rsidRPr="009B44B4">
        <w:rPr>
          <w:szCs w:val="24"/>
        </w:rPr>
        <w:instrText>03-</w:instrText>
      </w:r>
      <w:r w:rsidR="00A60C8A">
        <w:rPr>
          <w:szCs w:val="24"/>
          <w:lang w:val="en-US"/>
        </w:rPr>
        <w:instrText>ad</w:instrText>
      </w:r>
      <w:r w:rsidR="00A60C8A" w:rsidRPr="009B44B4">
        <w:rPr>
          <w:szCs w:val="24"/>
        </w:rPr>
        <w:instrText>49-3</w:instrText>
      </w:r>
      <w:r w:rsidR="00A60C8A">
        <w:rPr>
          <w:szCs w:val="24"/>
          <w:lang w:val="en-US"/>
        </w:rPr>
        <w:instrText>f</w:instrText>
      </w:r>
      <w:r w:rsidR="00A60C8A" w:rsidRPr="009B44B4">
        <w:rPr>
          <w:szCs w:val="24"/>
        </w:rPr>
        <w:instrText>5</w:instrText>
      </w:r>
      <w:r w:rsidR="00A60C8A">
        <w:rPr>
          <w:szCs w:val="24"/>
          <w:lang w:val="en-US"/>
        </w:rPr>
        <w:instrText>e</w:instrText>
      </w:r>
      <w:r w:rsidR="00A60C8A" w:rsidRPr="009B44B4">
        <w:rPr>
          <w:szCs w:val="24"/>
        </w:rPr>
        <w:instrText>-8</w:instrText>
      </w:r>
      <w:r w:rsidR="00A60C8A">
        <w:rPr>
          <w:szCs w:val="24"/>
          <w:lang w:val="en-US"/>
        </w:rPr>
        <w:instrText>b</w:instrText>
      </w:r>
      <w:r w:rsidR="00A60C8A" w:rsidRPr="009B44B4">
        <w:rPr>
          <w:szCs w:val="24"/>
        </w:rPr>
        <w:instrText>63-59</w:instrText>
      </w:r>
      <w:r w:rsidR="00A60C8A">
        <w:rPr>
          <w:szCs w:val="24"/>
          <w:lang w:val="en-US"/>
        </w:rPr>
        <w:instrText>b</w:instrText>
      </w:r>
      <w:r w:rsidR="00A60C8A" w:rsidRPr="009B44B4">
        <w:rPr>
          <w:szCs w:val="24"/>
        </w:rPr>
        <w:instrText>182</w:instrText>
      </w:r>
      <w:r w:rsidR="00A60C8A">
        <w:rPr>
          <w:szCs w:val="24"/>
          <w:lang w:val="en-US"/>
        </w:rPr>
        <w:instrText>a</w:instrText>
      </w:r>
      <w:r w:rsidR="00A60C8A" w:rsidRPr="009B44B4">
        <w:rPr>
          <w:szCs w:val="24"/>
        </w:rPr>
        <w:instrText>86311"]}],"</w:instrText>
      </w:r>
      <w:r w:rsidR="00A60C8A">
        <w:rPr>
          <w:szCs w:val="24"/>
          <w:lang w:val="en-US"/>
        </w:rPr>
        <w:instrText>mendeley</w:instrText>
      </w:r>
      <w:r w:rsidR="00A60C8A" w:rsidRPr="009B44B4">
        <w:rPr>
          <w:szCs w:val="24"/>
        </w:rPr>
        <w:instrText>":{"</w:instrText>
      </w:r>
      <w:r w:rsidR="00A60C8A">
        <w:rPr>
          <w:szCs w:val="24"/>
          <w:lang w:val="en-US"/>
        </w:rPr>
        <w:instrText>formattedCitation</w:instrText>
      </w:r>
      <w:r w:rsidR="00A60C8A" w:rsidRPr="009B44B4">
        <w:rPr>
          <w:szCs w:val="24"/>
        </w:rPr>
        <w:instrText>":"[121]","</w:instrText>
      </w:r>
      <w:r w:rsidR="00A60C8A">
        <w:rPr>
          <w:szCs w:val="24"/>
          <w:lang w:val="en-US"/>
        </w:rPr>
        <w:instrText>plainTextFormattedCitation</w:instrText>
      </w:r>
      <w:r w:rsidR="00A60C8A" w:rsidRPr="009B44B4">
        <w:rPr>
          <w:szCs w:val="24"/>
        </w:rPr>
        <w:instrText>":"[121]","</w:instrText>
      </w:r>
      <w:r w:rsidR="00A60C8A">
        <w:rPr>
          <w:szCs w:val="24"/>
          <w:lang w:val="en-US"/>
        </w:rPr>
        <w:instrText>previouslyFormattedCitation</w:instrText>
      </w:r>
      <w:r w:rsidR="00A60C8A" w:rsidRPr="009B44B4">
        <w:rPr>
          <w:szCs w:val="24"/>
        </w:rPr>
        <w:instrText>":"[121]"},"</w:instrText>
      </w:r>
      <w:r w:rsidR="00A60C8A">
        <w:rPr>
          <w:szCs w:val="24"/>
          <w:lang w:val="en-US"/>
        </w:rPr>
        <w:instrText>properties</w:instrText>
      </w:r>
      <w:r w:rsidR="00A60C8A" w:rsidRPr="009B44B4">
        <w:rPr>
          <w:szCs w:val="24"/>
        </w:rPr>
        <w:instrText>":{"</w:instrText>
      </w:r>
      <w:r w:rsidR="00A60C8A">
        <w:rPr>
          <w:szCs w:val="24"/>
          <w:lang w:val="en-US"/>
        </w:rPr>
        <w:instrText>noteIndex</w:instrText>
      </w:r>
      <w:r w:rsidR="00A60C8A" w:rsidRPr="009B44B4">
        <w:rPr>
          <w:szCs w:val="24"/>
        </w:rPr>
        <w:instrText>":0},"</w:instrText>
      </w:r>
      <w:r w:rsidR="00A60C8A">
        <w:rPr>
          <w:szCs w:val="24"/>
          <w:lang w:val="en-US"/>
        </w:rPr>
        <w:instrText>schema</w:instrText>
      </w:r>
      <w:r w:rsidR="00A60C8A" w:rsidRPr="009B44B4">
        <w:rPr>
          <w:szCs w:val="24"/>
        </w:rPr>
        <w:instrText>":"</w:instrText>
      </w:r>
      <w:r w:rsidR="00A60C8A">
        <w:rPr>
          <w:szCs w:val="24"/>
          <w:lang w:val="en-US"/>
        </w:rPr>
        <w:instrText>https</w:instrText>
      </w:r>
      <w:r w:rsidR="00A60C8A" w:rsidRPr="009B44B4">
        <w:rPr>
          <w:szCs w:val="24"/>
        </w:rPr>
        <w:instrText>://</w:instrText>
      </w:r>
      <w:r w:rsidR="00A60C8A">
        <w:rPr>
          <w:szCs w:val="24"/>
          <w:lang w:val="en-US"/>
        </w:rPr>
        <w:instrText>github</w:instrText>
      </w:r>
      <w:r w:rsidR="00A60C8A" w:rsidRPr="009B44B4">
        <w:rPr>
          <w:szCs w:val="24"/>
        </w:rPr>
        <w:instrText>.</w:instrText>
      </w:r>
      <w:r w:rsidR="00A60C8A">
        <w:rPr>
          <w:szCs w:val="24"/>
          <w:lang w:val="en-US"/>
        </w:rPr>
        <w:instrText>com</w:instrText>
      </w:r>
      <w:r w:rsidR="00A60C8A" w:rsidRPr="009B44B4">
        <w:rPr>
          <w:szCs w:val="24"/>
        </w:rPr>
        <w:instrText>/</w:instrText>
      </w:r>
      <w:r w:rsidR="00A60C8A">
        <w:rPr>
          <w:szCs w:val="24"/>
          <w:lang w:val="en-US"/>
        </w:rPr>
        <w:instrText>citation</w:instrText>
      </w:r>
      <w:r w:rsidR="00A60C8A" w:rsidRPr="009B44B4">
        <w:rPr>
          <w:szCs w:val="24"/>
        </w:rPr>
        <w:instrText>-</w:instrText>
      </w:r>
      <w:r w:rsidR="00A60C8A">
        <w:rPr>
          <w:szCs w:val="24"/>
          <w:lang w:val="en-US"/>
        </w:rPr>
        <w:instrText>style</w:instrText>
      </w:r>
      <w:r w:rsidR="00A60C8A" w:rsidRPr="009B44B4">
        <w:rPr>
          <w:szCs w:val="24"/>
        </w:rPr>
        <w:instrText>-</w:instrText>
      </w:r>
      <w:r w:rsidR="00A60C8A">
        <w:rPr>
          <w:szCs w:val="24"/>
          <w:lang w:val="en-US"/>
        </w:rPr>
        <w:instrText>language</w:instrText>
      </w:r>
      <w:r w:rsidR="00A60C8A" w:rsidRPr="009B44B4">
        <w:rPr>
          <w:szCs w:val="24"/>
        </w:rPr>
        <w:instrText>/</w:instrText>
      </w:r>
      <w:r w:rsidR="00A60C8A">
        <w:rPr>
          <w:szCs w:val="24"/>
          <w:lang w:val="en-US"/>
        </w:rPr>
        <w:instrText>schema</w:instrText>
      </w:r>
      <w:r w:rsidR="00A60C8A" w:rsidRPr="009B44B4">
        <w:rPr>
          <w:szCs w:val="24"/>
        </w:rPr>
        <w:instrText>/</w:instrText>
      </w:r>
      <w:r w:rsidR="00A60C8A">
        <w:rPr>
          <w:szCs w:val="24"/>
          <w:lang w:val="en-US"/>
        </w:rPr>
        <w:instrText>raw</w:instrText>
      </w:r>
      <w:r w:rsidR="00A60C8A" w:rsidRPr="009B44B4">
        <w:rPr>
          <w:szCs w:val="24"/>
        </w:rPr>
        <w:instrText>/</w:instrText>
      </w:r>
      <w:r w:rsidR="00A60C8A">
        <w:rPr>
          <w:szCs w:val="24"/>
          <w:lang w:val="en-US"/>
        </w:rPr>
        <w:instrText>master</w:instrText>
      </w:r>
      <w:r w:rsidR="00A60C8A" w:rsidRPr="009B44B4">
        <w:rPr>
          <w:szCs w:val="24"/>
        </w:rPr>
        <w:instrText>/</w:instrText>
      </w:r>
      <w:r w:rsidR="00A60C8A">
        <w:rPr>
          <w:szCs w:val="24"/>
          <w:lang w:val="en-US"/>
        </w:rPr>
        <w:instrText>csl</w:instrText>
      </w:r>
      <w:r w:rsidR="00A60C8A" w:rsidRPr="009B44B4">
        <w:rPr>
          <w:szCs w:val="24"/>
        </w:rPr>
        <w:instrText>-</w:instrText>
      </w:r>
      <w:r w:rsidR="00A60C8A">
        <w:rPr>
          <w:szCs w:val="24"/>
          <w:lang w:val="en-US"/>
        </w:rPr>
        <w:instrText>citation</w:instrText>
      </w:r>
      <w:r w:rsidR="00A60C8A" w:rsidRPr="009B44B4">
        <w:rPr>
          <w:szCs w:val="24"/>
        </w:rPr>
        <w:instrText>.</w:instrText>
      </w:r>
      <w:r w:rsidR="00A60C8A">
        <w:rPr>
          <w:szCs w:val="24"/>
          <w:lang w:val="en-US"/>
        </w:rPr>
        <w:instrText>json</w:instrText>
      </w:r>
      <w:r w:rsidR="00A60C8A" w:rsidRPr="009B44B4">
        <w:rPr>
          <w:szCs w:val="24"/>
        </w:rPr>
        <w:instrText>"}</w:instrText>
      </w:r>
      <w:r>
        <w:rPr>
          <w:szCs w:val="24"/>
          <w:lang w:val="en-US"/>
        </w:rPr>
        <w:fldChar w:fldCharType="separate"/>
      </w:r>
      <w:r w:rsidR="00500503" w:rsidRPr="00500503">
        <w:rPr>
          <w:noProof/>
          <w:szCs w:val="24"/>
        </w:rPr>
        <w:t>[121]</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FF7C87" w:rsidRPr="00DC46B0" w14:paraId="2C09A4C3" w14:textId="77777777" w:rsidTr="002D3EBF">
        <w:trPr>
          <w:trHeight w:val="584"/>
        </w:trPr>
        <w:tc>
          <w:tcPr>
            <w:tcW w:w="1951" w:type="dxa"/>
            <w:shd w:val="clear" w:color="auto" w:fill="auto"/>
            <w:hideMark/>
          </w:tcPr>
          <w:p w14:paraId="1CF391E4" w14:textId="77777777" w:rsidR="00FF7C87" w:rsidRPr="00DC46B0" w:rsidRDefault="00FF7C87" w:rsidP="00A538AA">
            <w:pPr>
              <w:ind w:firstLine="0"/>
              <w:rPr>
                <w:b/>
                <w:bCs/>
                <w:szCs w:val="24"/>
              </w:rPr>
            </w:pPr>
            <w:r w:rsidRPr="00DC46B0">
              <w:rPr>
                <w:b/>
                <w:bCs/>
                <w:szCs w:val="24"/>
              </w:rPr>
              <w:t>Риск</w:t>
            </w:r>
          </w:p>
        </w:tc>
        <w:tc>
          <w:tcPr>
            <w:tcW w:w="7513" w:type="dxa"/>
            <w:shd w:val="clear" w:color="auto" w:fill="auto"/>
            <w:hideMark/>
          </w:tcPr>
          <w:p w14:paraId="47308921" w14:textId="77777777" w:rsidR="00FF7C87" w:rsidRPr="00DC46B0" w:rsidRDefault="00FF7C87" w:rsidP="00A538AA">
            <w:pPr>
              <w:ind w:firstLine="0"/>
              <w:rPr>
                <w:b/>
                <w:bCs/>
                <w:szCs w:val="24"/>
              </w:rPr>
            </w:pPr>
            <w:r w:rsidRPr="00DC46B0">
              <w:rPr>
                <w:b/>
                <w:bCs/>
                <w:szCs w:val="24"/>
              </w:rPr>
              <w:t xml:space="preserve">                                     Рекомендации</w:t>
            </w:r>
          </w:p>
        </w:tc>
      </w:tr>
      <w:tr w:rsidR="00FF7C87" w:rsidRPr="00DC46B0" w14:paraId="678A05AD" w14:textId="77777777" w:rsidTr="002D3EBF">
        <w:trPr>
          <w:trHeight w:val="584"/>
        </w:trPr>
        <w:tc>
          <w:tcPr>
            <w:tcW w:w="1951" w:type="dxa"/>
            <w:shd w:val="clear" w:color="auto" w:fill="auto"/>
            <w:hideMark/>
          </w:tcPr>
          <w:p w14:paraId="0902844A" w14:textId="77777777" w:rsidR="00FF7C87" w:rsidRPr="00DC46B0" w:rsidRDefault="00FF7C87" w:rsidP="00A538AA">
            <w:pPr>
              <w:ind w:firstLine="0"/>
              <w:rPr>
                <w:bCs/>
                <w:szCs w:val="24"/>
              </w:rPr>
            </w:pPr>
            <w:r w:rsidRPr="00DC46B0">
              <w:rPr>
                <w:bCs/>
                <w:szCs w:val="24"/>
              </w:rPr>
              <w:t xml:space="preserve">Очень высокий риск </w:t>
            </w:r>
          </w:p>
        </w:tc>
        <w:tc>
          <w:tcPr>
            <w:tcW w:w="7513" w:type="dxa"/>
            <w:shd w:val="clear" w:color="auto" w:fill="auto"/>
            <w:hideMark/>
          </w:tcPr>
          <w:p w14:paraId="4099CE3E" w14:textId="77777777" w:rsidR="00FF7C87" w:rsidRPr="00DC46B0" w:rsidRDefault="00FF7C87" w:rsidP="00A538AA">
            <w:pPr>
              <w:ind w:firstLine="0"/>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FF7C87" w:rsidRPr="00DC46B0" w14:paraId="50221609" w14:textId="77777777" w:rsidTr="002D3EBF">
        <w:trPr>
          <w:trHeight w:val="357"/>
        </w:trPr>
        <w:tc>
          <w:tcPr>
            <w:tcW w:w="1951" w:type="dxa"/>
            <w:shd w:val="clear" w:color="auto" w:fill="auto"/>
            <w:hideMark/>
          </w:tcPr>
          <w:p w14:paraId="35089FEE" w14:textId="77777777" w:rsidR="00FF7C87" w:rsidRPr="00DC46B0" w:rsidRDefault="00FF7C87" w:rsidP="00A538AA">
            <w:pPr>
              <w:ind w:firstLine="0"/>
              <w:rPr>
                <w:bCs/>
                <w:szCs w:val="24"/>
              </w:rPr>
            </w:pPr>
            <w:r w:rsidRPr="00DC46B0">
              <w:rPr>
                <w:bCs/>
                <w:szCs w:val="24"/>
              </w:rPr>
              <w:t xml:space="preserve">Высокий риск </w:t>
            </w:r>
          </w:p>
        </w:tc>
        <w:tc>
          <w:tcPr>
            <w:tcW w:w="7513" w:type="dxa"/>
            <w:shd w:val="clear" w:color="auto" w:fill="auto"/>
            <w:hideMark/>
          </w:tcPr>
          <w:p w14:paraId="26EC3E63" w14:textId="77777777" w:rsidR="00FF7C87" w:rsidRPr="00DC46B0" w:rsidRDefault="00FF7C87" w:rsidP="00A538AA">
            <w:pPr>
              <w:ind w:firstLine="0"/>
              <w:rPr>
                <w:bCs/>
                <w:szCs w:val="24"/>
              </w:rPr>
            </w:pPr>
            <w:r w:rsidRPr="00DC46B0">
              <w:rPr>
                <w:bCs/>
                <w:szCs w:val="24"/>
              </w:rPr>
              <w:t xml:space="preserve">Начать иАПФ/АРА, карведилол и/или статины.  </w:t>
            </w:r>
          </w:p>
        </w:tc>
      </w:tr>
      <w:tr w:rsidR="00FF7C87" w:rsidRPr="00DC46B0" w14:paraId="2B4662A7" w14:textId="77777777" w:rsidTr="002D3EBF">
        <w:trPr>
          <w:trHeight w:val="584"/>
        </w:trPr>
        <w:tc>
          <w:tcPr>
            <w:tcW w:w="1951" w:type="dxa"/>
            <w:shd w:val="clear" w:color="auto" w:fill="auto"/>
            <w:hideMark/>
          </w:tcPr>
          <w:p w14:paraId="46B42858" w14:textId="77777777" w:rsidR="00FF7C87" w:rsidRPr="00DC46B0" w:rsidRDefault="00FF7C87" w:rsidP="00A538AA">
            <w:pPr>
              <w:ind w:firstLine="0"/>
              <w:rPr>
                <w:bCs/>
                <w:szCs w:val="24"/>
              </w:rPr>
            </w:pPr>
            <w:r w:rsidRPr="00DC46B0">
              <w:rPr>
                <w:bCs/>
                <w:szCs w:val="24"/>
              </w:rPr>
              <w:t xml:space="preserve">Промежуточный риск </w:t>
            </w:r>
          </w:p>
        </w:tc>
        <w:tc>
          <w:tcPr>
            <w:tcW w:w="7513" w:type="dxa"/>
            <w:shd w:val="clear" w:color="auto" w:fill="auto"/>
            <w:hideMark/>
          </w:tcPr>
          <w:p w14:paraId="087C7FFB" w14:textId="77777777" w:rsidR="00FF7C87" w:rsidRPr="00DC46B0" w:rsidRDefault="00FF7C87" w:rsidP="00A538AA">
            <w:pPr>
              <w:ind w:firstLine="0"/>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FF7C87" w:rsidRPr="00DC46B0" w14:paraId="0C8967E0" w14:textId="77777777" w:rsidTr="002D3EBF">
        <w:trPr>
          <w:trHeight w:val="356"/>
        </w:trPr>
        <w:tc>
          <w:tcPr>
            <w:tcW w:w="1951" w:type="dxa"/>
            <w:shd w:val="clear" w:color="auto" w:fill="auto"/>
            <w:hideMark/>
          </w:tcPr>
          <w:p w14:paraId="4643696C" w14:textId="77777777" w:rsidR="00FF7C87" w:rsidRPr="00DC46B0" w:rsidRDefault="00FF7C87" w:rsidP="00A538AA">
            <w:pPr>
              <w:ind w:firstLine="0"/>
              <w:rPr>
                <w:bCs/>
                <w:szCs w:val="24"/>
              </w:rPr>
            </w:pPr>
            <w:r w:rsidRPr="00DC46B0">
              <w:rPr>
                <w:bCs/>
                <w:szCs w:val="24"/>
              </w:rPr>
              <w:t xml:space="preserve">Низкий риск </w:t>
            </w:r>
          </w:p>
        </w:tc>
        <w:tc>
          <w:tcPr>
            <w:tcW w:w="7513" w:type="dxa"/>
            <w:shd w:val="clear" w:color="auto" w:fill="auto"/>
            <w:hideMark/>
          </w:tcPr>
          <w:p w14:paraId="23303C63" w14:textId="77777777" w:rsidR="00FF7C87" w:rsidRPr="00DC46B0" w:rsidRDefault="00FF7C87" w:rsidP="00A538AA">
            <w:pPr>
              <w:ind w:firstLine="0"/>
              <w:rPr>
                <w:bCs/>
                <w:szCs w:val="24"/>
              </w:rPr>
            </w:pPr>
            <w:r w:rsidRPr="00DC46B0">
              <w:rPr>
                <w:bCs/>
                <w:szCs w:val="24"/>
              </w:rPr>
              <w:t xml:space="preserve">Только мониторинг состояния. </w:t>
            </w:r>
          </w:p>
        </w:tc>
      </w:tr>
      <w:tr w:rsidR="00FF7C87" w:rsidRPr="00DC46B0" w14:paraId="431440B0" w14:textId="77777777" w:rsidTr="002D3EBF">
        <w:trPr>
          <w:trHeight w:val="417"/>
        </w:trPr>
        <w:tc>
          <w:tcPr>
            <w:tcW w:w="1951" w:type="dxa"/>
            <w:shd w:val="clear" w:color="auto" w:fill="auto"/>
            <w:hideMark/>
          </w:tcPr>
          <w:p w14:paraId="0E62C1E9" w14:textId="77777777" w:rsidR="00FF7C87" w:rsidRPr="00DC46B0" w:rsidRDefault="00FF7C87" w:rsidP="00A538AA">
            <w:pPr>
              <w:ind w:firstLine="0"/>
              <w:rPr>
                <w:bCs/>
                <w:szCs w:val="24"/>
              </w:rPr>
            </w:pPr>
            <w:r w:rsidRPr="00DC46B0">
              <w:rPr>
                <w:bCs/>
                <w:szCs w:val="24"/>
              </w:rPr>
              <w:t xml:space="preserve">Очень низкий риск </w:t>
            </w:r>
          </w:p>
        </w:tc>
        <w:tc>
          <w:tcPr>
            <w:tcW w:w="7513" w:type="dxa"/>
            <w:shd w:val="clear" w:color="auto" w:fill="auto"/>
            <w:hideMark/>
          </w:tcPr>
          <w:p w14:paraId="7DB5D0B2" w14:textId="77777777" w:rsidR="00FF7C87" w:rsidRPr="00DC46B0" w:rsidRDefault="00FF7C87" w:rsidP="00A538AA">
            <w:pPr>
              <w:ind w:firstLine="0"/>
              <w:rPr>
                <w:bCs/>
                <w:szCs w:val="24"/>
              </w:rPr>
            </w:pPr>
            <w:r w:rsidRPr="00DC46B0">
              <w:rPr>
                <w:bCs/>
                <w:szCs w:val="24"/>
              </w:rPr>
              <w:t xml:space="preserve">Только мониторинг состояния. </w:t>
            </w:r>
          </w:p>
        </w:tc>
      </w:tr>
    </w:tbl>
    <w:p w14:paraId="7B027BDF" w14:textId="77777777" w:rsidR="00FF7C87" w:rsidRPr="00DC46B0" w:rsidRDefault="00FF7C87" w:rsidP="00FF7C87">
      <w:pPr>
        <w:rPr>
          <w:szCs w:val="24"/>
        </w:rPr>
      </w:pPr>
    </w:p>
    <w:p w14:paraId="29571558" w14:textId="77777777" w:rsidR="00FF7C87" w:rsidRDefault="00FF7C87" w:rsidP="00FF7C87">
      <w:pPr>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0CDAAA36" w14:textId="77777777" w:rsidR="00FF7C87" w:rsidRPr="00DC46B0" w:rsidRDefault="00FF7C87" w:rsidP="00FF7C87">
      <w:pPr>
        <w:rPr>
          <w:szCs w:val="24"/>
        </w:rPr>
      </w:pPr>
    </w:p>
    <w:p w14:paraId="3BC099E8" w14:textId="5F61C762" w:rsidR="00FF7C87" w:rsidRPr="004F07FC" w:rsidRDefault="00FF7C87" w:rsidP="00FF7C87">
      <w:pPr>
        <w:rPr>
          <w:szCs w:val="24"/>
        </w:rPr>
      </w:pPr>
      <w:r w:rsidRPr="004F07FC">
        <w:rPr>
          <w:bCs/>
          <w:szCs w:val="24"/>
        </w:rPr>
        <w:t xml:space="preserve">Таблица 4. Мониторинг  пациентов в  зависимости  от  риска  кардиотоксичности </w:t>
      </w:r>
      <w:r>
        <w:rPr>
          <w:bCs/>
          <w:szCs w:val="24"/>
        </w:rPr>
        <w:fldChar w:fldCharType="begin" w:fldLock="1"/>
      </w:r>
      <w:r w:rsidR="00A60C8A">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21]","plainTextFormattedCitation":"[121]","previouslyFormattedCitation":"[121]"},"properties":{"noteIndex":0},"schema":"https://github.com/citation-style-language/schema/raw/master/csl-citation.json"}</w:instrText>
      </w:r>
      <w:r>
        <w:rPr>
          <w:bCs/>
          <w:szCs w:val="24"/>
        </w:rPr>
        <w:fldChar w:fldCharType="separate"/>
      </w:r>
      <w:r w:rsidR="00500503" w:rsidRPr="00500503">
        <w:rPr>
          <w:bCs/>
          <w:noProof/>
          <w:szCs w:val="24"/>
        </w:rPr>
        <w:t>[121]</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FF7C87" w:rsidRPr="00DC46B0" w14:paraId="3DBC0364" w14:textId="77777777" w:rsidTr="002D3EBF">
        <w:tc>
          <w:tcPr>
            <w:tcW w:w="1951" w:type="dxa"/>
            <w:shd w:val="clear" w:color="auto" w:fill="auto"/>
          </w:tcPr>
          <w:p w14:paraId="66DD2D46" w14:textId="77777777" w:rsidR="00FF7C87" w:rsidRPr="00DC46B0" w:rsidRDefault="00FF7C87" w:rsidP="00A538AA">
            <w:pPr>
              <w:ind w:firstLine="0"/>
              <w:rPr>
                <w:b/>
                <w:bCs/>
                <w:szCs w:val="24"/>
              </w:rPr>
            </w:pPr>
            <w:r w:rsidRPr="00DC46B0">
              <w:rPr>
                <w:b/>
                <w:bCs/>
                <w:szCs w:val="24"/>
              </w:rPr>
              <w:t xml:space="preserve">      Оценка</w:t>
            </w:r>
          </w:p>
          <w:p w14:paraId="4E1EC805" w14:textId="77777777" w:rsidR="00FF7C87" w:rsidRPr="00DC46B0" w:rsidRDefault="00FF7C87" w:rsidP="00A538AA">
            <w:pPr>
              <w:ind w:firstLine="0"/>
              <w:rPr>
                <w:b/>
                <w:szCs w:val="24"/>
              </w:rPr>
            </w:pPr>
            <w:r w:rsidRPr="00DC46B0">
              <w:rPr>
                <w:b/>
                <w:bCs/>
                <w:szCs w:val="24"/>
              </w:rPr>
              <w:t xml:space="preserve">       риска</w:t>
            </w:r>
          </w:p>
        </w:tc>
        <w:tc>
          <w:tcPr>
            <w:tcW w:w="7620" w:type="dxa"/>
            <w:shd w:val="clear" w:color="auto" w:fill="auto"/>
          </w:tcPr>
          <w:p w14:paraId="0DEC4FBF" w14:textId="77777777" w:rsidR="00FF7C87" w:rsidRPr="00DC46B0" w:rsidRDefault="00FF7C87" w:rsidP="00A538AA">
            <w:pPr>
              <w:ind w:firstLine="0"/>
              <w:jc w:val="center"/>
              <w:rPr>
                <w:b/>
                <w:szCs w:val="24"/>
              </w:rPr>
            </w:pPr>
            <w:r w:rsidRPr="00DC46B0">
              <w:rPr>
                <w:b/>
                <w:bCs/>
                <w:szCs w:val="24"/>
              </w:rPr>
              <w:t>Обследование</w:t>
            </w:r>
          </w:p>
        </w:tc>
      </w:tr>
      <w:tr w:rsidR="00FF7C87" w:rsidRPr="00DC46B0" w14:paraId="33BEAA3A" w14:textId="77777777" w:rsidTr="002D3EBF">
        <w:tc>
          <w:tcPr>
            <w:tcW w:w="1951" w:type="dxa"/>
            <w:shd w:val="clear" w:color="auto" w:fill="auto"/>
          </w:tcPr>
          <w:p w14:paraId="70DAE539" w14:textId="77777777" w:rsidR="00FF7C87" w:rsidRPr="00DC46B0" w:rsidRDefault="00FF7C87" w:rsidP="00A538AA">
            <w:pPr>
              <w:ind w:firstLine="0"/>
              <w:rPr>
                <w:szCs w:val="24"/>
              </w:rPr>
            </w:pPr>
            <w:r w:rsidRPr="00DC46B0">
              <w:rPr>
                <w:bCs/>
                <w:szCs w:val="24"/>
              </w:rPr>
              <w:t>Очень высокий риск</w:t>
            </w:r>
          </w:p>
        </w:tc>
        <w:tc>
          <w:tcPr>
            <w:tcW w:w="7620" w:type="dxa"/>
            <w:shd w:val="clear" w:color="auto" w:fill="auto"/>
          </w:tcPr>
          <w:p w14:paraId="1898AA01" w14:textId="77777777" w:rsidR="00FF7C87" w:rsidRPr="00DC46B0" w:rsidRDefault="00FF7C87" w:rsidP="00A538AA">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FF7C87" w:rsidRPr="00DC46B0" w14:paraId="421765BB" w14:textId="77777777" w:rsidTr="002D3EBF">
        <w:tc>
          <w:tcPr>
            <w:tcW w:w="1951" w:type="dxa"/>
            <w:shd w:val="clear" w:color="auto" w:fill="auto"/>
          </w:tcPr>
          <w:p w14:paraId="34953FF3" w14:textId="77777777" w:rsidR="00FF7C87" w:rsidRPr="00DC46B0" w:rsidRDefault="00FF7C87" w:rsidP="00A538AA">
            <w:pPr>
              <w:ind w:firstLine="0"/>
              <w:rPr>
                <w:szCs w:val="24"/>
              </w:rPr>
            </w:pPr>
            <w:r w:rsidRPr="00DC46B0">
              <w:rPr>
                <w:bCs/>
                <w:szCs w:val="24"/>
              </w:rPr>
              <w:t>Высокий риск</w:t>
            </w:r>
          </w:p>
        </w:tc>
        <w:tc>
          <w:tcPr>
            <w:tcW w:w="7620" w:type="dxa"/>
            <w:shd w:val="clear" w:color="auto" w:fill="auto"/>
          </w:tcPr>
          <w:p w14:paraId="5CC30EB0" w14:textId="77777777" w:rsidR="00FF7C87" w:rsidRPr="00DC46B0" w:rsidRDefault="00FF7C87" w:rsidP="00A538AA">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FF7C87" w:rsidRPr="00DC46B0" w14:paraId="32520DE6" w14:textId="77777777" w:rsidTr="002D3EBF">
        <w:tc>
          <w:tcPr>
            <w:tcW w:w="1951" w:type="dxa"/>
            <w:shd w:val="clear" w:color="auto" w:fill="auto"/>
          </w:tcPr>
          <w:p w14:paraId="16A69113" w14:textId="77777777" w:rsidR="00FF7C87" w:rsidRPr="00DC46B0" w:rsidRDefault="00FF7C87" w:rsidP="00A538AA">
            <w:pPr>
              <w:ind w:firstLine="0"/>
              <w:rPr>
                <w:szCs w:val="24"/>
              </w:rPr>
            </w:pPr>
            <w:r w:rsidRPr="00DC46B0">
              <w:rPr>
                <w:bCs/>
                <w:szCs w:val="24"/>
              </w:rPr>
              <w:t>Промежуточный риск</w:t>
            </w:r>
          </w:p>
        </w:tc>
        <w:tc>
          <w:tcPr>
            <w:tcW w:w="7620" w:type="dxa"/>
            <w:shd w:val="clear" w:color="auto" w:fill="auto"/>
          </w:tcPr>
          <w:p w14:paraId="0F184D16" w14:textId="77777777" w:rsidR="00FF7C87" w:rsidRPr="00DC46B0" w:rsidRDefault="00FF7C87" w:rsidP="00A538AA">
            <w:pPr>
              <w:ind w:firstLine="0"/>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FF7C87" w:rsidRPr="00DC46B0" w14:paraId="760E6FEF" w14:textId="77777777" w:rsidTr="002D3EBF">
        <w:tc>
          <w:tcPr>
            <w:tcW w:w="1951" w:type="dxa"/>
            <w:shd w:val="clear" w:color="auto" w:fill="auto"/>
          </w:tcPr>
          <w:p w14:paraId="10EC0048" w14:textId="77777777" w:rsidR="00FF7C87" w:rsidRPr="00DC46B0" w:rsidRDefault="00FF7C87" w:rsidP="00A538AA">
            <w:pPr>
              <w:ind w:firstLine="0"/>
              <w:rPr>
                <w:szCs w:val="24"/>
              </w:rPr>
            </w:pPr>
            <w:r w:rsidRPr="00DC46B0">
              <w:rPr>
                <w:bCs/>
                <w:szCs w:val="24"/>
              </w:rPr>
              <w:t>Низкий риск</w:t>
            </w:r>
          </w:p>
        </w:tc>
        <w:tc>
          <w:tcPr>
            <w:tcW w:w="7620" w:type="dxa"/>
            <w:shd w:val="clear" w:color="auto" w:fill="auto"/>
          </w:tcPr>
          <w:p w14:paraId="48D387D2" w14:textId="77777777" w:rsidR="00FF7C87" w:rsidRPr="00DC46B0" w:rsidRDefault="00FF7C87" w:rsidP="00A538AA">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FF7C87" w:rsidRPr="00DC46B0" w14:paraId="673F5802" w14:textId="77777777" w:rsidTr="002D3EBF">
        <w:tc>
          <w:tcPr>
            <w:tcW w:w="1951" w:type="dxa"/>
            <w:shd w:val="clear" w:color="auto" w:fill="auto"/>
          </w:tcPr>
          <w:p w14:paraId="22E90C34" w14:textId="77777777" w:rsidR="00FF7C87" w:rsidRPr="00DC46B0" w:rsidRDefault="00FF7C87" w:rsidP="00A538AA">
            <w:pPr>
              <w:ind w:firstLine="0"/>
              <w:rPr>
                <w:szCs w:val="24"/>
              </w:rPr>
            </w:pPr>
            <w:r w:rsidRPr="00DC46B0">
              <w:rPr>
                <w:bCs/>
                <w:szCs w:val="24"/>
              </w:rPr>
              <w:t>Очень низкий риск</w:t>
            </w:r>
          </w:p>
        </w:tc>
        <w:tc>
          <w:tcPr>
            <w:tcW w:w="7620" w:type="dxa"/>
            <w:shd w:val="clear" w:color="auto" w:fill="auto"/>
          </w:tcPr>
          <w:p w14:paraId="6185DB6A" w14:textId="77777777" w:rsidR="00FF7C87" w:rsidRPr="00DC46B0" w:rsidRDefault="00FF7C87" w:rsidP="00A538AA">
            <w:pPr>
              <w:ind w:firstLine="0"/>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14:paraId="04203127" w14:textId="77777777" w:rsidR="00FF7C87" w:rsidRPr="00DC46B0" w:rsidRDefault="00FF7C87" w:rsidP="00FF7C87">
      <w:pPr>
        <w:rPr>
          <w:szCs w:val="24"/>
        </w:rPr>
      </w:pPr>
    </w:p>
    <w:p w14:paraId="620A5246" w14:textId="2A6D83AB" w:rsidR="00FF7C87" w:rsidRPr="00DC46B0" w:rsidRDefault="00FF7C87" w:rsidP="00FF7C87">
      <w:pPr>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41032E9B" w14:textId="4660FD07" w:rsidR="00FF7C87" w:rsidRPr="00DC46B0" w:rsidRDefault="00FF7C87" w:rsidP="00FF7C87">
      <w:pPr>
        <w:rPr>
          <w:szCs w:val="24"/>
        </w:rPr>
      </w:pPr>
      <w:r w:rsidRPr="00DC46B0">
        <w:rPr>
          <w:szCs w:val="24"/>
        </w:rPr>
        <w:t>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321FCEB8" w14:textId="77777777" w:rsidR="00FF7C87" w:rsidRPr="00DC46B0" w:rsidRDefault="00FF7C87" w:rsidP="00FF7C87">
      <w:pPr>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14:paraId="094A3D97" w14:textId="77777777" w:rsidR="00FF7C87" w:rsidRPr="00DC46B0" w:rsidRDefault="00FF7C87" w:rsidP="00FF7C87">
      <w:pPr>
        <w:rPr>
          <w:szCs w:val="24"/>
        </w:rPr>
      </w:pPr>
      <w:r w:rsidRPr="00DC46B0">
        <w:rPr>
          <w:szCs w:val="24"/>
        </w:rPr>
        <w:t>Кардиологическими нежелательными явлениями 1</w:t>
      </w:r>
      <w:r w:rsidRPr="00EB1E6B">
        <w:rPr>
          <w:szCs w:val="24"/>
        </w:rPr>
        <w:t>-</w:t>
      </w:r>
      <w:r w:rsidRPr="00DC46B0">
        <w:rPr>
          <w:szCs w:val="24"/>
        </w:rPr>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00298E0B" w14:textId="77777777" w:rsidR="00FF7C87" w:rsidRDefault="00FF7C87" w:rsidP="00FF7C87">
      <w:pPr>
        <w:rPr>
          <w:b/>
          <w:szCs w:val="24"/>
        </w:rPr>
      </w:pPr>
    </w:p>
    <w:p w14:paraId="553AFAB6" w14:textId="77777777" w:rsidR="00FF7C87" w:rsidRPr="004F07FC" w:rsidRDefault="00FF7C87" w:rsidP="00FF7C87">
      <w:pPr>
        <w:rPr>
          <w:i/>
          <w:szCs w:val="24"/>
          <w:u w:val="single"/>
        </w:rPr>
      </w:pPr>
      <w:r w:rsidRPr="004F07FC">
        <w:rPr>
          <w:i/>
          <w:szCs w:val="24"/>
          <w:u w:val="single"/>
        </w:rPr>
        <w:t xml:space="preserve">Кардиологическое лечение гематологического пациента. </w:t>
      </w:r>
    </w:p>
    <w:p w14:paraId="52B0F33B" w14:textId="77777777" w:rsidR="00FF7C87" w:rsidRPr="00DC46B0" w:rsidRDefault="00FF7C87" w:rsidP="00FF7C87">
      <w:pPr>
        <w:rPr>
          <w:szCs w:val="24"/>
        </w:rPr>
      </w:pPr>
      <w:r w:rsidRPr="00DC46B0">
        <w:rPr>
          <w:szCs w:val="24"/>
        </w:rPr>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697001DC" w14:textId="77777777" w:rsidR="00FF7C87" w:rsidRPr="00DC46B0" w:rsidRDefault="00FF7C87" w:rsidP="00FF7C87">
      <w:pPr>
        <w:rPr>
          <w:szCs w:val="24"/>
        </w:rPr>
      </w:pPr>
      <w:r w:rsidRPr="00DC46B0">
        <w:rPr>
          <w:szCs w:val="24"/>
        </w:rPr>
        <w:t xml:space="preserve">Спектр основных применяемых сердечно-сосудистых препаратов:  </w:t>
      </w:r>
    </w:p>
    <w:p w14:paraId="0904568D" w14:textId="77777777" w:rsidR="00FF7C87" w:rsidRPr="004F07FC" w:rsidRDefault="00FF7C87" w:rsidP="00FF7C87">
      <w:pPr>
        <w:pStyle w:val="afe"/>
        <w:numPr>
          <w:ilvl w:val="0"/>
          <w:numId w:val="100"/>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06791BD8" w14:textId="77777777" w:rsidR="00FF7C87" w:rsidRPr="004F07FC" w:rsidRDefault="00FF7C87" w:rsidP="00FF7C87">
      <w:pPr>
        <w:pStyle w:val="afe"/>
        <w:numPr>
          <w:ilvl w:val="0"/>
          <w:numId w:val="100"/>
        </w:numPr>
        <w:rPr>
          <w:szCs w:val="24"/>
        </w:rPr>
      </w:pPr>
      <w:r w:rsidRPr="004F07FC">
        <w:rPr>
          <w:szCs w:val="24"/>
        </w:rPr>
        <w:t>Антагонисты рецепторов ангиотензина II – Лозартан, Валсартан, Кандесартан, Телмисартан и др.</w:t>
      </w:r>
    </w:p>
    <w:p w14:paraId="6F2DDEEB" w14:textId="77777777" w:rsidR="00FF7C87" w:rsidRPr="004F07FC" w:rsidRDefault="00FF7C87" w:rsidP="00FF7C87">
      <w:pPr>
        <w:pStyle w:val="afe"/>
        <w:numPr>
          <w:ilvl w:val="0"/>
          <w:numId w:val="100"/>
        </w:numPr>
        <w:rPr>
          <w:szCs w:val="24"/>
        </w:rPr>
      </w:pPr>
      <w:r w:rsidRPr="004F07FC">
        <w:rPr>
          <w:szCs w:val="24"/>
        </w:rPr>
        <w:t xml:space="preserve">Ингибиторы ангиотензиновых рецепторов и неприлизина – комбинированное </w:t>
      </w:r>
      <w:r w:rsidRPr="004F07FC">
        <w:rPr>
          <w:rStyle w:val="1fc"/>
          <w:szCs w:val="24"/>
        </w:rPr>
        <w:t xml:space="preserve">гипотензивное средство </w:t>
      </w:r>
      <w:r w:rsidRPr="004F07FC">
        <w:rPr>
          <w:szCs w:val="24"/>
        </w:rPr>
        <w:t>Валсартан /сакубитрил, и др.</w:t>
      </w:r>
    </w:p>
    <w:p w14:paraId="4DCDD914" w14:textId="77777777" w:rsidR="00FF7C87" w:rsidRPr="004F07FC" w:rsidRDefault="00FF7C87" w:rsidP="00FF7C87">
      <w:pPr>
        <w:pStyle w:val="afe"/>
        <w:numPr>
          <w:ilvl w:val="0"/>
          <w:numId w:val="100"/>
        </w:numPr>
        <w:rPr>
          <w:szCs w:val="24"/>
        </w:rPr>
      </w:pPr>
      <w:r w:rsidRPr="004F07FC">
        <w:rPr>
          <w:szCs w:val="24"/>
        </w:rPr>
        <w:t>Бета-адреноблокаторы – Бисопролол, Метопролол, Карведилол, Небиволол и др.</w:t>
      </w:r>
    </w:p>
    <w:p w14:paraId="6D0DA9E8" w14:textId="77777777" w:rsidR="00FF7C87" w:rsidRPr="004F07FC" w:rsidRDefault="00FF7C87" w:rsidP="00FF7C87">
      <w:pPr>
        <w:pStyle w:val="afe"/>
        <w:numPr>
          <w:ilvl w:val="0"/>
          <w:numId w:val="100"/>
        </w:numPr>
        <w:rPr>
          <w:szCs w:val="24"/>
        </w:rPr>
      </w:pPr>
      <w:r w:rsidRPr="004F07FC">
        <w:rPr>
          <w:szCs w:val="24"/>
        </w:rPr>
        <w:t>Антагонисты кальция (дигидропиридины) – Амлодипин, Лерканидипин, Фелодипин и др.</w:t>
      </w:r>
    </w:p>
    <w:p w14:paraId="403C1AB9" w14:textId="77777777" w:rsidR="00FF7C87" w:rsidRPr="004F07FC" w:rsidRDefault="00FF7C87" w:rsidP="00FF7C87">
      <w:pPr>
        <w:pStyle w:val="afe"/>
        <w:numPr>
          <w:ilvl w:val="0"/>
          <w:numId w:val="100"/>
        </w:numPr>
        <w:rPr>
          <w:szCs w:val="24"/>
        </w:rPr>
      </w:pPr>
      <w:r w:rsidRPr="004F07FC">
        <w:rPr>
          <w:szCs w:val="24"/>
        </w:rPr>
        <w:t>Агонисты имидазолиновых рецепторов – Моксонидин, Рилменидин и др.</w:t>
      </w:r>
    </w:p>
    <w:p w14:paraId="5CDA0558" w14:textId="77777777" w:rsidR="00FF7C87" w:rsidRPr="004F07FC" w:rsidRDefault="00FF7C87" w:rsidP="00FF7C87">
      <w:pPr>
        <w:pStyle w:val="afe"/>
        <w:numPr>
          <w:ilvl w:val="0"/>
          <w:numId w:val="100"/>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330BEE84" w14:textId="77777777" w:rsidR="00FF7C87" w:rsidRPr="004F07FC" w:rsidRDefault="00FF7C87" w:rsidP="00FF7C87">
      <w:pPr>
        <w:pStyle w:val="afe"/>
        <w:numPr>
          <w:ilvl w:val="0"/>
          <w:numId w:val="100"/>
        </w:numPr>
        <w:rPr>
          <w:szCs w:val="24"/>
        </w:rPr>
      </w:pPr>
      <w:r w:rsidRPr="004F07FC">
        <w:rPr>
          <w:szCs w:val="24"/>
        </w:rPr>
        <w:t>Антиагреганты – Аспирин, Клопидогрел и др.</w:t>
      </w:r>
    </w:p>
    <w:p w14:paraId="6BCA06DB" w14:textId="77777777" w:rsidR="00FF7C87" w:rsidRPr="004F07FC" w:rsidRDefault="00FF7C87" w:rsidP="00FF7C87">
      <w:pPr>
        <w:pStyle w:val="afe"/>
        <w:numPr>
          <w:ilvl w:val="0"/>
          <w:numId w:val="100"/>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4075F5A5" w14:textId="77777777" w:rsidR="00FF7C87" w:rsidRPr="004F07FC" w:rsidRDefault="00FF7C87" w:rsidP="00FF7C87">
      <w:pPr>
        <w:pStyle w:val="afe"/>
        <w:numPr>
          <w:ilvl w:val="0"/>
          <w:numId w:val="100"/>
        </w:numPr>
        <w:rPr>
          <w:szCs w:val="24"/>
        </w:rPr>
      </w:pPr>
      <w:r w:rsidRPr="004F07FC">
        <w:rPr>
          <w:szCs w:val="24"/>
        </w:rPr>
        <w:t>Статины – Розувастатин, Симвастатин, Аторвастатин и др.</w:t>
      </w:r>
    </w:p>
    <w:p w14:paraId="085D9EF9" w14:textId="77777777" w:rsidR="00FF7C87" w:rsidRPr="004F07FC" w:rsidRDefault="00FF7C87" w:rsidP="00FF7C87">
      <w:pPr>
        <w:pStyle w:val="afe"/>
        <w:numPr>
          <w:ilvl w:val="0"/>
          <w:numId w:val="100"/>
        </w:numPr>
        <w:rPr>
          <w:szCs w:val="24"/>
        </w:rPr>
      </w:pPr>
      <w:r w:rsidRPr="004F07FC">
        <w:rPr>
          <w:szCs w:val="24"/>
        </w:rPr>
        <w:t>Антиаритмические средства – Соталол, Амиодарон, Этацизин, Новокаинамид, и др.</w:t>
      </w:r>
    </w:p>
    <w:p w14:paraId="0AA87CBE" w14:textId="77777777" w:rsidR="00FF7C87" w:rsidRPr="004F07FC" w:rsidRDefault="00FF7C87" w:rsidP="00FF7C87">
      <w:pPr>
        <w:pStyle w:val="afe"/>
        <w:numPr>
          <w:ilvl w:val="0"/>
          <w:numId w:val="100"/>
        </w:numPr>
        <w:rPr>
          <w:szCs w:val="24"/>
        </w:rPr>
      </w:pPr>
      <w:r w:rsidRPr="004F07FC">
        <w:rPr>
          <w:szCs w:val="24"/>
        </w:rPr>
        <w:t>Нитровазодилататоры – Изосорбида динитрат, Изосорбида-5-мононитрат, Глицерила тринитрат, и др.</w:t>
      </w:r>
    </w:p>
    <w:p w14:paraId="7CC64708" w14:textId="77777777" w:rsidR="00FF7C87" w:rsidRPr="004F07FC" w:rsidRDefault="00FF7C87" w:rsidP="00FF7C87">
      <w:pPr>
        <w:pStyle w:val="afe"/>
        <w:numPr>
          <w:ilvl w:val="0"/>
          <w:numId w:val="100"/>
        </w:numPr>
        <w:rPr>
          <w:szCs w:val="24"/>
        </w:rPr>
      </w:pPr>
      <w:r w:rsidRPr="004F07FC">
        <w:rPr>
          <w:szCs w:val="24"/>
        </w:rPr>
        <w:t>Сердечные гликозиды –Дигоксин  и др.</w:t>
      </w:r>
    </w:p>
    <w:p w14:paraId="5D9FFF15" w14:textId="77777777" w:rsidR="00FF7C87" w:rsidRPr="00DC46B0" w:rsidRDefault="00FF7C87" w:rsidP="00FF7C87">
      <w:pPr>
        <w:rPr>
          <w:szCs w:val="24"/>
        </w:rPr>
      </w:pPr>
    </w:p>
    <w:p w14:paraId="5E09A829" w14:textId="77777777" w:rsidR="00FF7C87" w:rsidRPr="00DC46B0" w:rsidRDefault="00FF7C87" w:rsidP="00FF7C87">
      <w:pPr>
        <w:rPr>
          <w:szCs w:val="24"/>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20C96A79" w14:textId="77777777" w:rsidR="00A538AA" w:rsidRDefault="00A538AA" w:rsidP="00A538AA">
      <w:pPr>
        <w:pStyle w:val="2"/>
      </w:pPr>
    </w:p>
    <w:p w14:paraId="5E0752B6" w14:textId="22998DB1" w:rsidR="0002592F" w:rsidRPr="0002592F" w:rsidRDefault="00A538AA" w:rsidP="0002592F">
      <w:pPr>
        <w:pStyle w:val="2"/>
      </w:pPr>
      <w:bookmarkStart w:id="90" w:name="_Toc65586419"/>
      <w:r w:rsidRPr="009E610C">
        <w:t>7.1</w:t>
      </w:r>
      <w:r>
        <w:t xml:space="preserve">7. </w:t>
      </w:r>
      <w:r w:rsidR="0002592F" w:rsidRPr="00DE09DF">
        <w:t>Диагностика и лечение психических расстройств у пациентов с гематологическими заболеваниями</w:t>
      </w:r>
      <w:bookmarkEnd w:id="90"/>
    </w:p>
    <w:p w14:paraId="5ABE7E9A" w14:textId="52E786DF" w:rsidR="0002592F" w:rsidRDefault="0002592F" w:rsidP="0002592F">
      <w:pPr>
        <w:pStyle w:val="1ff2"/>
        <w:spacing w:line="360" w:lineRule="auto"/>
        <w:ind w:firstLine="709"/>
        <w:jc w:val="both"/>
        <w:rPr>
          <w:sz w:val="24"/>
          <w:szCs w:val="24"/>
        </w:rPr>
      </w:pPr>
      <w:r w:rsidRPr="00512369">
        <w:rPr>
          <w:sz w:val="24"/>
          <w:szCs w:val="24"/>
        </w:rPr>
        <w:t xml:space="preserve">Эффективное лечение заболеваний системы крови может быть достигнуто только за счет реализации в полном объеме принципов, основанных на соблюдении дозы и интенсивности химиотерапевтического воздействия, что предполагает выполнение протокола лечения в максимально полном объеме. Нарушение этого принципа неизбежно приведет к нарушению принципа лечения. Затруднять реализацию протокола могут такие факторы, как токсические, инфекционные осложнения, и в </w:t>
      </w:r>
      <w:r>
        <w:rPr>
          <w:sz w:val="24"/>
          <w:szCs w:val="24"/>
        </w:rPr>
        <w:t>том числе</w:t>
      </w:r>
      <w:r w:rsidRPr="00512369">
        <w:rPr>
          <w:sz w:val="24"/>
          <w:szCs w:val="24"/>
        </w:rPr>
        <w:t xml:space="preserve"> психические нарушения. Кроме того, последние существенно нарушают качество жизни пациентов. Следовательно, их купирование является важным не только само по себе, но и способствует реализации химиотерапевтического протокола в полном объеме, т.</w:t>
      </w:r>
      <w:r>
        <w:rPr>
          <w:sz w:val="24"/>
          <w:szCs w:val="24"/>
          <w:lang w:val="en-US"/>
        </w:rPr>
        <w:t> </w:t>
      </w:r>
      <w:r w:rsidRPr="00512369">
        <w:rPr>
          <w:sz w:val="24"/>
          <w:szCs w:val="24"/>
        </w:rPr>
        <w:t>е. влияет на результаты лечения. Психические расстройства при заболевани</w:t>
      </w:r>
      <w:r>
        <w:rPr>
          <w:sz w:val="24"/>
          <w:szCs w:val="24"/>
        </w:rPr>
        <w:t>ях</w:t>
      </w:r>
      <w:r w:rsidRPr="00512369">
        <w:rPr>
          <w:sz w:val="24"/>
          <w:szCs w:val="24"/>
        </w:rPr>
        <w:t xml:space="preserve"> системы крови характеризуются достаточно высокой частотой встречаемости, </w:t>
      </w:r>
      <w:r>
        <w:rPr>
          <w:sz w:val="24"/>
          <w:szCs w:val="24"/>
        </w:rPr>
        <w:t>п</w:t>
      </w:r>
      <w:r w:rsidRPr="00512369">
        <w:rPr>
          <w:sz w:val="24"/>
          <w:szCs w:val="24"/>
        </w:rPr>
        <w:t>о данным различных авторов составляющей</w:t>
      </w:r>
      <w:r>
        <w:rPr>
          <w:sz w:val="24"/>
          <w:szCs w:val="24"/>
        </w:rPr>
        <w:t xml:space="preserve"> </w:t>
      </w:r>
      <w:r w:rsidRPr="00512369">
        <w:rPr>
          <w:sz w:val="24"/>
          <w:szCs w:val="24"/>
        </w:rPr>
        <w:t xml:space="preserve"> 9,6-71,3%, в зависимости от используемых критериев и методов оценки психических расстройств</w:t>
      </w:r>
      <w:r w:rsidRPr="00070BE4">
        <w:rPr>
          <w:sz w:val="24"/>
          <w:szCs w:val="24"/>
        </w:rPr>
        <w:t xml:space="preserve"> </w:t>
      </w:r>
      <w:r>
        <w:rPr>
          <w:sz w:val="24"/>
          <w:szCs w:val="24"/>
        </w:rPr>
        <w:fldChar w:fldCharType="begin" w:fldLock="1"/>
      </w:r>
      <w:r w:rsidR="00053AE8">
        <w:rPr>
          <w:sz w:val="24"/>
          <w:szCs w:val="24"/>
        </w:rPr>
        <w:instrText>ADDIN CSL_CITATION {"citationItems":[{"id":"ITEM-1","itemData":{"DOI":"10.1200/JCO.2002.07.101","ISSN":"0732183X","PMID":"11919251","abstract":"Purpose: To determine the prevalence of psychiatric disorders during hospitalization for hematopoietic stem-cell transplantation (SCT) and to estimate their impact on hospital length of stay (LOS). Patients and Methods: In a prospective inpatient study conducted from July 1994 to August 1997, 220 patients aged 16 to 65 years received SCT for hematologic cancer at a single institution. Patients received a psychiatric assessment at hospital admission and weekly during hospitalization until discharge or death, yielding a total of 1,062 psychiatric interviews performed. Psychiatric disorders were determined on the basis of the Diagnostic and Statistical Manual of Mental Disorders, Fourth Edition. Univariate and multivariate linear regression analyses were used to identify variables associated with LOS. Results: Overall psychiatric disorder prevalence was 44.1%; an adjustment disorder was diagnosed in 22.7% of patients, a mood disorder in 14.1%, an anxiety disorder in 8.2%, and delirium in 7.3%. After adjusting for admission and in-hospital risk factors, diagnosis of any mood, anxiety, or adjustment disorder (P = .022), chronic myelogenous leukemia (P = .003), Karnofsky performance score less than 90 at hospital admission (P = .025), and higher regimen-related toxicity (P &lt; .001) were associated with a longer LOS. Acute lymphoblastic leukemia (P = .009), non Hodgkin's lymphoma (P = .04), use of peripheral-blood stem cells (P &lt; .001), second year of study (P &lt; .001), and third year of study (P &lt; .001) were associated with a shorter LOS. Conclusion: Our data indicate high psychiatric morbidity and an association with longer LOS, underscoring the need for early recognition and effective treatment. © 2002 by American Society of Clinical Oncology.","author":[{"dropping-particle":"","family":"Prieto","given":"Jesús M.","non-dropping-particle":"","parse-names":false,"suffix":""},{"dropping-particle":"","family":"Blanch","given":"Jordi","non-dropping-particle":"","parse-names":false,"suffix":""},{"dropping-particle":"","family":"Atala","given":"Jorge","non-dropping-particle":"","parse-names":false,"suffix":""},{"dropping-particle":"","family":"Carreras","given":"Enric","non-dropping-particle":"","parse-names":false,"suffix":""},{"dropping-particle":"","family":"Rovira","given":"Montserrat","non-dropping-particle":"","parse-names":false,"suffix":""},{"dropping-particle":"","family":"Cirera","given":"Esteve","non-dropping-particle":"","parse-names":false,"suffix":""},{"dropping-particle":"","family":"Gastó","given":"Cristóbal","non-dropping-particle":"","parse-names":false,"suffix":""}],"container-title":"Journal of Clinical Oncology","id":"ITEM-1","issue":"7","issued":{"date-parts":[["2002","4","1"]]},"page":"1907-1917","publisher":"J Clin Oncol","title":"Psychiatric morbidity and impact on hospital length of stay among hematologic cancer patients receiving stem-cell transplantation","type":"article-journal","volume":"20"},"uris":["http://www.mendeley.com/documents/?uuid=b68ecace-88cd-3b2e-8319-91582dc057b0"]},{"id":"ITEM-2","itemData":{"DOI":"10.1016/S1470-2045(11)70002-X","ISSN":"14702045","PMID":"21251875","abstract":"Background: Substantial uncertainty exists about prevalence of mood disorders in patients with cancer, including those in oncological, haematological, and palliative-care settings. We aimed to quantitatively summarise the prevalence of depression, anxiety, and adjustments disorders in these settings. Methods: We searched Medline, PsycINFO, Embase, and Web of Knowledge for studies that examined well-defined depression, anxiety, and adjustment disorder in adults with cancer in oncological, haematological, and palliative-care settings. We restricted studies to those using psychiatric interviews. Studies were reviewed in accordance with PRISMA guidelines and a proportion meta-analysis was done. Findings: We identified 24 studies with 4007 individuals across seven countries in palliative-care settings. Meta-analytical pooled prevalence of depression defined by the Diagnostic and Statistical Manual of Mental Disorders (DSM) or International Classification of Diseases (ICD) criteria was 16·5% (95% CI 13·1-20·3), 14·3% (11·1-17·9) for DSM-defined major depression, and 9·6% (3·6-18·1) for DSM-defined minor depression. Prevalence of adjustment disorder alone was 15·4% (10·1-21·6) and of anxiety disorders 9·8% (6·8-13·2). Prevalence of all types of depression combined was of 24·6% (17·5-32·4), depression or adjustment disorder 24·7% (20·8-28·8), and all types of mood disorder 29·0% (10·1-52·9). We identified 70 studies with 10 071 individuals across 14 countries in oncological and haematological settings. Prevalence of depression by DSM or ICD criteria was 16·3% (13·4-19·5); for DSM-defined major depression it was 14·9% (12·2-17·7) and for DSM-defined minor depression 19·2% (9·1-31·9). Prevalence of adjustment disorder was 19·4% (14·5-24·8), anxiety 10·3% (5·1-17·0), and dysthymia 2·7% (1·7-4·0). Combination diagnoses were common; all types of depression occurred in 20·7% (12·9-29·8) of patients, depression or adjustment disorder in 31·6% (25·0-38·7), and any mood disorder in 38·2% (28·4-48·6). There were few consistent correlates of depression: there was no effect of age, sex, or clinical setting and inadequate data to examine cancer type and illness duration. Interpretation: Interview-defined depression and anxiety is less common in patients with cancer than previously thought, although some combination of mood disorders occurs in 30-40% of patients in hospital settings without a significant difference between palliative-care and non-palliative-care settings. Cl…","author":[{"dropping-particle":"","family":"Mitchell","given":"Alex J.","non-dropping-particle":"","parse-names":false,"suffix":""},{"dropping-particle":"","family":"Chan","given":"Melissa","non-dropping-particle":"","parse-names":false,"suffix":""},{"dropping-particle":"","family":"Bhatti","given":"Henna","non-dropping-particle":"","parse-names":false,"suffix":""},{"dropping-particle":"","family":"Halton","given":"Marie","non-dropping-particle":"","parse-names":false,"suffix":""},{"dropping-particle":"","family":"Grassi","given":"Luigi","non-dropping-particle":"","parse-names":false,"suffix":""},{"dropping-particle":"","family":"Johansen","given":"Christoffer","non-dropping-particle":"","parse-names":false,"suffix":""},{"dropping-particle":"","family":"Meader","given":"Nicholas","non-dropping-particle":"","parse-names":false,"suffix":""}],"container-title":"The Lancet Oncology","id":"ITEM-2","issue":"2","issued":{"date-parts":[["2011","2"]]},"page":"160-174","publisher":"Lancet Oncol","title":"Prevalence of depression, anxiety, and adjustment disorder in oncological, haematological, and palliative-care settings: A meta-analysis of 94 interview-based studies","type":"article-journal","volume":"12"},"uris":["http://www.mendeley.com/documents/?uuid=0f9b5be6-7f93-39b0-b12e-e53970fd252f"]}],"mendeley":{"formattedCitation":"[122,123]","plainTextFormattedCitation":"[122,123]","previouslyFormattedCitation":"[122,123]"},"properties":{"noteIndex":0},"schema":"https://github.com/citation-style-language/schema/raw/master/csl-citation.json"}</w:instrText>
      </w:r>
      <w:r>
        <w:rPr>
          <w:sz w:val="24"/>
          <w:szCs w:val="24"/>
        </w:rPr>
        <w:fldChar w:fldCharType="separate"/>
      </w:r>
      <w:r w:rsidR="00A60C8A" w:rsidRPr="00A60C8A">
        <w:rPr>
          <w:noProof/>
          <w:sz w:val="24"/>
          <w:szCs w:val="24"/>
        </w:rPr>
        <w:t>[122,123]</w:t>
      </w:r>
      <w:r>
        <w:rPr>
          <w:sz w:val="24"/>
          <w:szCs w:val="24"/>
        </w:rPr>
        <w:fldChar w:fldCharType="end"/>
      </w:r>
      <w:r w:rsidRPr="00512369">
        <w:rPr>
          <w:sz w:val="24"/>
          <w:szCs w:val="24"/>
        </w:rPr>
        <w:t>.</w:t>
      </w:r>
    </w:p>
    <w:p w14:paraId="590BAF70" w14:textId="77777777" w:rsidR="0002592F" w:rsidRPr="00512369" w:rsidRDefault="0002592F" w:rsidP="0002592F">
      <w:pPr>
        <w:pStyle w:val="1ff2"/>
        <w:spacing w:line="360" w:lineRule="auto"/>
        <w:ind w:firstLine="709"/>
        <w:jc w:val="both"/>
        <w:rPr>
          <w:sz w:val="24"/>
          <w:szCs w:val="24"/>
        </w:rPr>
      </w:pPr>
    </w:p>
    <w:p w14:paraId="30563F32" w14:textId="77777777" w:rsidR="0002592F" w:rsidRPr="00070BE4" w:rsidRDefault="0002592F" w:rsidP="0002592F">
      <w:pPr>
        <w:rPr>
          <w:rFonts w:cs="Times New Roman"/>
          <w:i/>
          <w:szCs w:val="24"/>
          <w:u w:val="single"/>
        </w:rPr>
      </w:pPr>
      <w:r w:rsidRPr="00070BE4">
        <w:rPr>
          <w:rFonts w:cs="Times New Roman"/>
          <w:i/>
          <w:szCs w:val="24"/>
          <w:u w:val="single"/>
        </w:rPr>
        <w:t>Клинические проявления</w:t>
      </w:r>
    </w:p>
    <w:p w14:paraId="77C31D07" w14:textId="77DD947E" w:rsidR="0002592F" w:rsidRDefault="0002592F" w:rsidP="0002592F">
      <w:pPr>
        <w:pStyle w:val="1ff2"/>
        <w:spacing w:line="360" w:lineRule="auto"/>
        <w:ind w:firstLine="709"/>
        <w:jc w:val="both"/>
        <w:rPr>
          <w:sz w:val="24"/>
          <w:szCs w:val="24"/>
        </w:rPr>
      </w:pPr>
      <w:r w:rsidRPr="00512369">
        <w:rPr>
          <w:sz w:val="24"/>
          <w:szCs w:val="24"/>
        </w:rPr>
        <w:t xml:space="preserve">Среди психических расстройств у больных </w:t>
      </w:r>
      <w:r>
        <w:rPr>
          <w:sz w:val="24"/>
          <w:szCs w:val="24"/>
        </w:rPr>
        <w:t xml:space="preserve">с </w:t>
      </w:r>
      <w:r w:rsidRPr="003319F9">
        <w:rPr>
          <w:sz w:val="24"/>
          <w:szCs w:val="24"/>
        </w:rPr>
        <w:t>гематологическими заболеваниями</w:t>
      </w:r>
      <w:r w:rsidRPr="00512369">
        <w:rPr>
          <w:sz w:val="24"/>
          <w:szCs w:val="24"/>
        </w:rPr>
        <w:t xml:space="preserve"> традиционно рассматриваются </w:t>
      </w:r>
      <w:r>
        <w:rPr>
          <w:sz w:val="24"/>
          <w:szCs w:val="24"/>
        </w:rPr>
        <w:t>две</w:t>
      </w:r>
      <w:r w:rsidRPr="00512369">
        <w:rPr>
          <w:sz w:val="24"/>
          <w:szCs w:val="24"/>
        </w:rPr>
        <w:t xml:space="preserve"> категории нарушений</w:t>
      </w:r>
      <w:r>
        <w:rPr>
          <w:sz w:val="24"/>
          <w:szCs w:val="24"/>
        </w:rPr>
        <w:t>:</w:t>
      </w:r>
    </w:p>
    <w:p w14:paraId="133D9AC5" w14:textId="77777777" w:rsidR="0002592F" w:rsidRDefault="0002592F" w:rsidP="0002592F">
      <w:pPr>
        <w:pStyle w:val="1ff2"/>
        <w:numPr>
          <w:ilvl w:val="0"/>
          <w:numId w:val="101"/>
        </w:numPr>
        <w:overflowPunct/>
        <w:autoSpaceDE/>
        <w:autoSpaceDN/>
        <w:adjustRightInd/>
        <w:spacing w:line="360" w:lineRule="auto"/>
        <w:jc w:val="both"/>
        <w:textAlignment w:val="auto"/>
        <w:rPr>
          <w:sz w:val="24"/>
          <w:szCs w:val="24"/>
        </w:rPr>
      </w:pPr>
      <w:r w:rsidRPr="00512369">
        <w:rPr>
          <w:sz w:val="24"/>
          <w:szCs w:val="24"/>
        </w:rPr>
        <w:t>соматогенные психозы</w:t>
      </w:r>
      <w:r>
        <w:rPr>
          <w:sz w:val="24"/>
          <w:szCs w:val="24"/>
        </w:rPr>
        <w:t>, включающие:</w:t>
      </w:r>
    </w:p>
    <w:p w14:paraId="3D67298B" w14:textId="77777777" w:rsidR="0002592F" w:rsidRDefault="0002592F" w:rsidP="0002592F">
      <w:pPr>
        <w:pStyle w:val="1ff2"/>
        <w:numPr>
          <w:ilvl w:val="1"/>
          <w:numId w:val="101"/>
        </w:numPr>
        <w:overflowPunct/>
        <w:autoSpaceDE/>
        <w:autoSpaceDN/>
        <w:adjustRightInd/>
        <w:spacing w:line="360" w:lineRule="auto"/>
        <w:jc w:val="both"/>
        <w:textAlignment w:val="auto"/>
        <w:rPr>
          <w:sz w:val="24"/>
          <w:szCs w:val="24"/>
        </w:rPr>
      </w:pPr>
      <w:r w:rsidRPr="00512369">
        <w:rPr>
          <w:sz w:val="24"/>
          <w:szCs w:val="24"/>
        </w:rPr>
        <w:t>делирий (F05.0 Делирий не на фоне демен</w:t>
      </w:r>
      <w:r>
        <w:rPr>
          <w:sz w:val="24"/>
          <w:szCs w:val="24"/>
        </w:rPr>
        <w:t xml:space="preserve">ции, так описанный); </w:t>
      </w:r>
    </w:p>
    <w:p w14:paraId="39B19941" w14:textId="77777777" w:rsidR="0002592F" w:rsidRDefault="0002592F" w:rsidP="0002592F">
      <w:pPr>
        <w:pStyle w:val="1ff2"/>
        <w:numPr>
          <w:ilvl w:val="1"/>
          <w:numId w:val="101"/>
        </w:numPr>
        <w:overflowPunct/>
        <w:autoSpaceDE/>
        <w:autoSpaceDN/>
        <w:adjustRightInd/>
        <w:spacing w:line="360" w:lineRule="auto"/>
        <w:jc w:val="both"/>
        <w:textAlignment w:val="auto"/>
        <w:rPr>
          <w:sz w:val="24"/>
          <w:szCs w:val="24"/>
        </w:rPr>
      </w:pPr>
      <w:r w:rsidRPr="00512369">
        <w:rPr>
          <w:sz w:val="24"/>
          <w:szCs w:val="24"/>
        </w:rPr>
        <w:t>эндогеноморфные психозы (</w:t>
      </w:r>
      <w:r w:rsidRPr="00512369">
        <w:rPr>
          <w:bCs/>
          <w:sz w:val="24"/>
          <w:szCs w:val="24"/>
        </w:rPr>
        <w:t>F06.2 Органическое бредовое (</w:t>
      </w:r>
      <w:r>
        <w:rPr>
          <w:bCs/>
          <w:sz w:val="24"/>
          <w:szCs w:val="24"/>
        </w:rPr>
        <w:t>шизофреноподобное) расстройство</w:t>
      </w:r>
      <w:r w:rsidRPr="00512369">
        <w:rPr>
          <w:bCs/>
          <w:sz w:val="24"/>
          <w:szCs w:val="24"/>
        </w:rPr>
        <w:t xml:space="preserve">) </w:t>
      </w:r>
      <w:r>
        <w:rPr>
          <w:sz w:val="24"/>
          <w:szCs w:val="24"/>
        </w:rPr>
        <w:t xml:space="preserve">– </w:t>
      </w:r>
      <w:r w:rsidRPr="00512369">
        <w:rPr>
          <w:sz w:val="24"/>
          <w:szCs w:val="24"/>
        </w:rPr>
        <w:t xml:space="preserve">галлюцинаторно-бредовые, депрессивно-бредовые, </w:t>
      </w:r>
      <w:r>
        <w:rPr>
          <w:sz w:val="24"/>
          <w:szCs w:val="24"/>
        </w:rPr>
        <w:t>онейроидные симптомокомплексы;</w:t>
      </w:r>
    </w:p>
    <w:p w14:paraId="6D5131B2" w14:textId="77777777" w:rsidR="0002592F" w:rsidRDefault="0002592F" w:rsidP="0002592F">
      <w:pPr>
        <w:pStyle w:val="1ff2"/>
        <w:numPr>
          <w:ilvl w:val="1"/>
          <w:numId w:val="101"/>
        </w:numPr>
        <w:overflowPunct/>
        <w:autoSpaceDE/>
        <w:autoSpaceDN/>
        <w:adjustRightInd/>
        <w:spacing w:line="360" w:lineRule="auto"/>
        <w:jc w:val="both"/>
        <w:textAlignment w:val="auto"/>
        <w:rPr>
          <w:sz w:val="24"/>
          <w:szCs w:val="24"/>
        </w:rPr>
      </w:pPr>
      <w:r w:rsidRPr="00512369">
        <w:rPr>
          <w:sz w:val="24"/>
          <w:szCs w:val="24"/>
        </w:rPr>
        <w:t>соматогенно провоцированные обострения шизофрении (F20.0 Параноидная шизоф</w:t>
      </w:r>
      <w:r>
        <w:rPr>
          <w:sz w:val="24"/>
          <w:szCs w:val="24"/>
        </w:rPr>
        <w:t>рения);</w:t>
      </w:r>
    </w:p>
    <w:p w14:paraId="5EEC66C2" w14:textId="77777777" w:rsidR="0002592F" w:rsidRDefault="0002592F" w:rsidP="0002592F">
      <w:pPr>
        <w:pStyle w:val="1ff2"/>
        <w:numPr>
          <w:ilvl w:val="0"/>
          <w:numId w:val="101"/>
        </w:numPr>
        <w:overflowPunct/>
        <w:autoSpaceDE/>
        <w:autoSpaceDN/>
        <w:adjustRightInd/>
        <w:spacing w:line="360" w:lineRule="auto"/>
        <w:jc w:val="both"/>
        <w:textAlignment w:val="auto"/>
        <w:rPr>
          <w:sz w:val="24"/>
          <w:szCs w:val="24"/>
        </w:rPr>
      </w:pPr>
      <w:r>
        <w:rPr>
          <w:sz w:val="24"/>
          <w:szCs w:val="24"/>
        </w:rPr>
        <w:t xml:space="preserve">нозогенные реакции, включающие </w:t>
      </w:r>
      <w:r w:rsidRPr="00512369">
        <w:rPr>
          <w:sz w:val="24"/>
          <w:szCs w:val="24"/>
        </w:rPr>
        <w:t>психогении, сопряженные с соматическим заболеванием</w:t>
      </w:r>
      <w:r>
        <w:rPr>
          <w:sz w:val="24"/>
          <w:szCs w:val="24"/>
        </w:rPr>
        <w:t xml:space="preserve"> (</w:t>
      </w:r>
      <w:r w:rsidRPr="00512369">
        <w:rPr>
          <w:sz w:val="24"/>
          <w:szCs w:val="24"/>
          <w:lang w:val="en-US"/>
        </w:rPr>
        <w:t>F</w:t>
      </w:r>
      <w:r w:rsidRPr="00512369">
        <w:rPr>
          <w:sz w:val="24"/>
          <w:szCs w:val="24"/>
        </w:rPr>
        <w:t xml:space="preserve">43.2 </w:t>
      </w:r>
      <w:r>
        <w:rPr>
          <w:sz w:val="24"/>
          <w:szCs w:val="24"/>
        </w:rPr>
        <w:t>Р</w:t>
      </w:r>
      <w:r w:rsidRPr="00512369">
        <w:rPr>
          <w:sz w:val="24"/>
          <w:szCs w:val="24"/>
        </w:rPr>
        <w:t>асстрой</w:t>
      </w:r>
      <w:r>
        <w:rPr>
          <w:sz w:val="24"/>
          <w:szCs w:val="24"/>
        </w:rPr>
        <w:t>ство приспособительных реакций</w:t>
      </w:r>
      <w:r w:rsidRPr="00512369">
        <w:rPr>
          <w:sz w:val="24"/>
          <w:szCs w:val="24"/>
        </w:rPr>
        <w:t>).</w:t>
      </w:r>
    </w:p>
    <w:p w14:paraId="2E2F0C4D" w14:textId="77777777" w:rsidR="0002592F" w:rsidRDefault="0002592F" w:rsidP="0002592F">
      <w:pPr>
        <w:rPr>
          <w:rFonts w:cs="Times New Roman"/>
          <w:b/>
          <w:szCs w:val="24"/>
        </w:rPr>
      </w:pPr>
    </w:p>
    <w:p w14:paraId="5DF7A80F" w14:textId="77777777" w:rsidR="0002592F" w:rsidRPr="00E931A1" w:rsidRDefault="0002592F" w:rsidP="0002592F">
      <w:pPr>
        <w:rPr>
          <w:rFonts w:cs="Times New Roman"/>
          <w:i/>
          <w:szCs w:val="24"/>
          <w:u w:val="single"/>
        </w:rPr>
      </w:pPr>
      <w:r w:rsidRPr="00E931A1">
        <w:rPr>
          <w:rFonts w:cs="Times New Roman"/>
          <w:i/>
          <w:szCs w:val="24"/>
          <w:u w:val="single"/>
        </w:rPr>
        <w:t>Лекарственные терапия</w:t>
      </w:r>
    </w:p>
    <w:p w14:paraId="00F7293C" w14:textId="77777777" w:rsidR="0002592F" w:rsidRPr="00512369" w:rsidRDefault="0002592F" w:rsidP="0002592F">
      <w:pPr>
        <w:pStyle w:val="1ff2"/>
        <w:spacing w:line="360" w:lineRule="auto"/>
        <w:ind w:firstLine="709"/>
        <w:jc w:val="both"/>
        <w:rPr>
          <w:sz w:val="24"/>
          <w:szCs w:val="24"/>
        </w:rPr>
      </w:pPr>
      <w:r w:rsidRPr="00512369">
        <w:rPr>
          <w:sz w:val="24"/>
          <w:szCs w:val="24"/>
        </w:rPr>
        <w:t xml:space="preserve">Терапия соматогенных психозов у </w:t>
      </w:r>
      <w:r>
        <w:rPr>
          <w:sz w:val="24"/>
          <w:szCs w:val="24"/>
        </w:rPr>
        <w:t>гематологических</w:t>
      </w:r>
      <w:r w:rsidRPr="00512369">
        <w:rPr>
          <w:sz w:val="24"/>
          <w:szCs w:val="24"/>
        </w:rPr>
        <w:t xml:space="preserve"> </w:t>
      </w:r>
      <w:r>
        <w:rPr>
          <w:sz w:val="24"/>
          <w:szCs w:val="24"/>
        </w:rPr>
        <w:t>пациентов</w:t>
      </w:r>
      <w:r w:rsidRPr="00512369">
        <w:rPr>
          <w:sz w:val="24"/>
          <w:szCs w:val="24"/>
        </w:rPr>
        <w:t xml:space="preserve"> носит поэтапный характер. Целью первого этапа явля</w:t>
      </w:r>
      <w:r>
        <w:rPr>
          <w:sz w:val="24"/>
          <w:szCs w:val="24"/>
        </w:rPr>
        <w:t>ется</w:t>
      </w:r>
      <w:r w:rsidRPr="00512369">
        <w:rPr>
          <w:sz w:val="24"/>
          <w:szCs w:val="24"/>
        </w:rPr>
        <w:t xml:space="preserve"> купирование психоза, второго – поддерживающее лечение, направленное на профилактику рецидива психотического расстройства.</w:t>
      </w:r>
    </w:p>
    <w:p w14:paraId="24F597D9" w14:textId="77777777" w:rsidR="0002592F" w:rsidRPr="00512369" w:rsidRDefault="0002592F" w:rsidP="0002592F">
      <w:pPr>
        <w:pStyle w:val="1ff2"/>
        <w:spacing w:line="360" w:lineRule="auto"/>
        <w:ind w:firstLine="709"/>
        <w:jc w:val="both"/>
        <w:rPr>
          <w:sz w:val="24"/>
          <w:szCs w:val="24"/>
        </w:rPr>
      </w:pPr>
      <w:r w:rsidRPr="00512369">
        <w:rPr>
          <w:sz w:val="24"/>
          <w:szCs w:val="24"/>
        </w:rPr>
        <w:t xml:space="preserve">Предпочтение отдается внутривенному введению психотропных средств (в большинстве случаев - через венозный катетер), что соответствует рекомендациям по ведению </w:t>
      </w:r>
      <w:r>
        <w:rPr>
          <w:sz w:val="24"/>
          <w:szCs w:val="24"/>
        </w:rPr>
        <w:t>пациентов</w:t>
      </w:r>
      <w:r w:rsidRPr="00512369">
        <w:rPr>
          <w:sz w:val="24"/>
          <w:szCs w:val="24"/>
        </w:rPr>
        <w:t xml:space="preserve"> с заболеваниями системы крови [</w:t>
      </w:r>
      <w:r>
        <w:rPr>
          <w:sz w:val="24"/>
          <w:szCs w:val="24"/>
        </w:rPr>
        <w:t>Воробьев</w:t>
      </w:r>
      <w:r w:rsidRPr="006E6553">
        <w:rPr>
          <w:sz w:val="24"/>
          <w:szCs w:val="24"/>
        </w:rPr>
        <w:t xml:space="preserve"> </w:t>
      </w:r>
      <w:r w:rsidRPr="00512369">
        <w:rPr>
          <w:sz w:val="24"/>
          <w:szCs w:val="24"/>
        </w:rPr>
        <w:t>А.И.,</w:t>
      </w:r>
      <w:r>
        <w:rPr>
          <w:sz w:val="24"/>
          <w:szCs w:val="24"/>
        </w:rPr>
        <w:t xml:space="preserve"> </w:t>
      </w:r>
      <w:r w:rsidRPr="00512369">
        <w:rPr>
          <w:sz w:val="24"/>
          <w:szCs w:val="24"/>
        </w:rPr>
        <w:t>2005].</w:t>
      </w:r>
    </w:p>
    <w:p w14:paraId="7CCF2A62" w14:textId="77777777" w:rsidR="0002592F" w:rsidRPr="00512369" w:rsidRDefault="0002592F" w:rsidP="0002592F">
      <w:pPr>
        <w:pStyle w:val="1ff2"/>
        <w:spacing w:line="360" w:lineRule="auto"/>
        <w:ind w:firstLine="709"/>
        <w:jc w:val="both"/>
        <w:rPr>
          <w:sz w:val="24"/>
          <w:szCs w:val="24"/>
        </w:rPr>
      </w:pPr>
      <w:r w:rsidRPr="00512369">
        <w:rPr>
          <w:sz w:val="24"/>
          <w:szCs w:val="24"/>
        </w:rPr>
        <w:t>При делириозных расстройствах сознания основной объем терапевтического вмешательства концентрируется на первом этапе; лечение непродолжительно и включает применение антипсихотиков бутирофенонового ряда (галоперидол до 15 мг/сут). При необходимости быстрой седации или купирования тревожных/инсомнических расстройств в терапевтическую схему вводится диазепам (до 20 мг/сут).</w:t>
      </w:r>
    </w:p>
    <w:p w14:paraId="3299F30B" w14:textId="77777777" w:rsidR="0002592F" w:rsidRPr="00512369" w:rsidRDefault="0002592F" w:rsidP="0002592F">
      <w:pPr>
        <w:pStyle w:val="1ff2"/>
        <w:spacing w:line="360" w:lineRule="auto"/>
        <w:ind w:firstLine="709"/>
        <w:jc w:val="both"/>
        <w:rPr>
          <w:sz w:val="24"/>
          <w:szCs w:val="24"/>
        </w:rPr>
      </w:pPr>
      <w:r w:rsidRPr="00512369">
        <w:rPr>
          <w:sz w:val="24"/>
          <w:szCs w:val="24"/>
        </w:rPr>
        <w:t>Терапия эндогеноморфных психозов требует более интенсивных воздействий (суточные дозы антипсихотиков повышаются: галоперидол до 20-30 мг) и большей длительности (до 2 недель). При умеренном и слабо выраженном психомоторном возбуждении у некоторых больных используется трифлуоперазин (до 10 мг/сут). На втором этапе лечения эндогеноморфных психозов дозировки применяемых психотропных средств снижаются (галоперидол до 5 мг/сут, трифлуоперазин до 5 мг/сут).</w:t>
      </w:r>
    </w:p>
    <w:p w14:paraId="570DAB69" w14:textId="77777777" w:rsidR="0002592F" w:rsidRDefault="0002592F" w:rsidP="0002592F">
      <w:pPr>
        <w:pStyle w:val="1ff2"/>
        <w:spacing w:line="360" w:lineRule="auto"/>
        <w:ind w:firstLine="709"/>
        <w:jc w:val="both"/>
        <w:rPr>
          <w:sz w:val="24"/>
          <w:szCs w:val="24"/>
        </w:rPr>
      </w:pPr>
      <w:r w:rsidRPr="00512369">
        <w:rPr>
          <w:sz w:val="24"/>
          <w:szCs w:val="24"/>
        </w:rPr>
        <w:t>Наиболее продолжительного (до 1,5-2 мес</w:t>
      </w:r>
      <w:r>
        <w:rPr>
          <w:sz w:val="24"/>
          <w:szCs w:val="24"/>
        </w:rPr>
        <w:t>.</w:t>
      </w:r>
      <w:r w:rsidRPr="00512369">
        <w:rPr>
          <w:sz w:val="24"/>
          <w:szCs w:val="24"/>
        </w:rPr>
        <w:t>) лечения с испо</w:t>
      </w:r>
      <w:r>
        <w:rPr>
          <w:sz w:val="24"/>
          <w:szCs w:val="24"/>
        </w:rPr>
        <w:t xml:space="preserve">льзованием указанных в </w:t>
      </w:r>
      <w:r w:rsidRPr="00E931A1">
        <w:rPr>
          <w:sz w:val="24"/>
          <w:szCs w:val="24"/>
        </w:rPr>
        <w:t>таблице 1 максимальных дозировок препаратов требуют соматогенно провоцированные приступы шизофрении. При этом назначения корректируются в соответствии с динамикой</w:t>
      </w:r>
      <w:r w:rsidRPr="00512369">
        <w:rPr>
          <w:sz w:val="24"/>
          <w:szCs w:val="24"/>
        </w:rPr>
        <w:t xml:space="preserve"> соматической патологии (снижаются при утяжелении соматического состояния).</w:t>
      </w:r>
    </w:p>
    <w:p w14:paraId="4275C0BF" w14:textId="77777777" w:rsidR="0002592F" w:rsidRDefault="0002592F" w:rsidP="0002592F">
      <w:pPr>
        <w:pStyle w:val="1ff2"/>
        <w:spacing w:line="360" w:lineRule="auto"/>
        <w:jc w:val="both"/>
        <w:rPr>
          <w:b/>
          <w:sz w:val="24"/>
          <w:szCs w:val="24"/>
        </w:rPr>
      </w:pPr>
    </w:p>
    <w:p w14:paraId="3A7044EA" w14:textId="77777777" w:rsidR="0002592F" w:rsidRPr="00E931A1" w:rsidRDefault="0002592F" w:rsidP="0002592F">
      <w:pPr>
        <w:pStyle w:val="1ff2"/>
        <w:spacing w:line="360" w:lineRule="auto"/>
        <w:jc w:val="both"/>
        <w:rPr>
          <w:sz w:val="24"/>
          <w:szCs w:val="24"/>
        </w:rPr>
      </w:pPr>
      <w:r w:rsidRPr="00E931A1">
        <w:rPr>
          <w:sz w:val="24"/>
          <w:szCs w:val="24"/>
        </w:rPr>
        <w:t>Таблица 1. Психотропные средства, использующиеся в терапии соматогенных психозов у больных с заболеваниями системы крови</w:t>
      </w:r>
    </w:p>
    <w:tbl>
      <w:tblPr>
        <w:tblW w:w="10774"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7"/>
        <w:gridCol w:w="992"/>
        <w:gridCol w:w="850"/>
        <w:gridCol w:w="993"/>
        <w:gridCol w:w="1134"/>
        <w:gridCol w:w="1134"/>
        <w:gridCol w:w="850"/>
        <w:gridCol w:w="1134"/>
        <w:gridCol w:w="851"/>
        <w:gridCol w:w="992"/>
        <w:gridCol w:w="567"/>
      </w:tblGrid>
      <w:tr w:rsidR="0002592F" w:rsidRPr="00512369" w14:paraId="646E8627" w14:textId="77777777" w:rsidTr="002D3EBF">
        <w:trPr>
          <w:trHeight w:val="180"/>
        </w:trPr>
        <w:tc>
          <w:tcPr>
            <w:tcW w:w="1277" w:type="dxa"/>
            <w:vMerge w:val="restart"/>
          </w:tcPr>
          <w:p w14:paraId="0010A392" w14:textId="77777777" w:rsidR="0002592F" w:rsidRPr="00512369" w:rsidRDefault="0002592F" w:rsidP="00A60C8A">
            <w:pPr>
              <w:spacing w:line="240" w:lineRule="auto"/>
              <w:ind w:firstLine="0"/>
              <w:rPr>
                <w:rFonts w:cs="Times New Roman"/>
                <w:b/>
                <w:szCs w:val="24"/>
              </w:rPr>
            </w:pPr>
            <w:r w:rsidRPr="00512369">
              <w:rPr>
                <w:rFonts w:cs="Times New Roman"/>
                <w:b/>
                <w:szCs w:val="24"/>
              </w:rPr>
              <w:t>Тип СП</w:t>
            </w:r>
          </w:p>
        </w:tc>
        <w:tc>
          <w:tcPr>
            <w:tcW w:w="1842" w:type="dxa"/>
            <w:gridSpan w:val="2"/>
          </w:tcPr>
          <w:p w14:paraId="195FD45C" w14:textId="77777777" w:rsidR="0002592F" w:rsidRPr="00512369" w:rsidRDefault="0002592F" w:rsidP="00A60C8A">
            <w:pPr>
              <w:spacing w:line="240" w:lineRule="auto"/>
              <w:ind w:firstLine="0"/>
              <w:rPr>
                <w:rFonts w:cs="Times New Roman"/>
                <w:szCs w:val="24"/>
              </w:rPr>
            </w:pPr>
            <w:r w:rsidRPr="00512369">
              <w:rPr>
                <w:rFonts w:cs="Times New Roman"/>
                <w:b/>
                <w:szCs w:val="24"/>
              </w:rPr>
              <w:t>Галоперидол</w:t>
            </w:r>
          </w:p>
        </w:tc>
        <w:tc>
          <w:tcPr>
            <w:tcW w:w="2127" w:type="dxa"/>
            <w:gridSpan w:val="2"/>
          </w:tcPr>
          <w:p w14:paraId="0C62895F" w14:textId="77777777" w:rsidR="0002592F" w:rsidRPr="00512369" w:rsidRDefault="0002592F" w:rsidP="00A60C8A">
            <w:pPr>
              <w:spacing w:line="240" w:lineRule="auto"/>
              <w:ind w:firstLine="0"/>
              <w:rPr>
                <w:rFonts w:cs="Times New Roman"/>
                <w:b/>
                <w:szCs w:val="24"/>
              </w:rPr>
            </w:pPr>
            <w:r w:rsidRPr="00512369">
              <w:rPr>
                <w:rFonts w:cs="Times New Roman"/>
                <w:b/>
                <w:szCs w:val="24"/>
              </w:rPr>
              <w:t>Трифлуоперазин</w:t>
            </w:r>
          </w:p>
        </w:tc>
        <w:tc>
          <w:tcPr>
            <w:tcW w:w="1984" w:type="dxa"/>
            <w:gridSpan w:val="2"/>
          </w:tcPr>
          <w:p w14:paraId="3B3CA845" w14:textId="77777777" w:rsidR="0002592F" w:rsidRPr="00512369" w:rsidRDefault="0002592F" w:rsidP="00A60C8A">
            <w:pPr>
              <w:spacing w:line="240" w:lineRule="auto"/>
              <w:ind w:firstLine="0"/>
              <w:rPr>
                <w:rFonts w:cs="Times New Roman"/>
                <w:b/>
                <w:szCs w:val="24"/>
              </w:rPr>
            </w:pPr>
            <w:r w:rsidRPr="00512369">
              <w:rPr>
                <w:rFonts w:cs="Times New Roman"/>
                <w:b/>
                <w:szCs w:val="24"/>
              </w:rPr>
              <w:t>Рисперидон</w:t>
            </w:r>
          </w:p>
        </w:tc>
        <w:tc>
          <w:tcPr>
            <w:tcW w:w="1985" w:type="dxa"/>
            <w:gridSpan w:val="2"/>
          </w:tcPr>
          <w:p w14:paraId="21102D8A" w14:textId="77777777" w:rsidR="0002592F" w:rsidRPr="00512369" w:rsidRDefault="0002592F" w:rsidP="00A60C8A">
            <w:pPr>
              <w:spacing w:line="240" w:lineRule="auto"/>
              <w:ind w:firstLine="0"/>
              <w:rPr>
                <w:rFonts w:cs="Times New Roman"/>
                <w:b/>
                <w:szCs w:val="24"/>
              </w:rPr>
            </w:pPr>
            <w:r w:rsidRPr="00512369">
              <w:rPr>
                <w:rFonts w:cs="Times New Roman"/>
                <w:b/>
                <w:szCs w:val="24"/>
              </w:rPr>
              <w:t>Кветиапин</w:t>
            </w:r>
          </w:p>
        </w:tc>
        <w:tc>
          <w:tcPr>
            <w:tcW w:w="1559" w:type="dxa"/>
            <w:gridSpan w:val="2"/>
          </w:tcPr>
          <w:p w14:paraId="04AFB990" w14:textId="77777777" w:rsidR="0002592F" w:rsidRPr="00512369" w:rsidRDefault="0002592F" w:rsidP="00A60C8A">
            <w:pPr>
              <w:spacing w:line="240" w:lineRule="auto"/>
              <w:ind w:firstLine="0"/>
              <w:rPr>
                <w:rFonts w:cs="Times New Roman"/>
                <w:b/>
                <w:szCs w:val="24"/>
              </w:rPr>
            </w:pPr>
            <w:r w:rsidRPr="00512369">
              <w:rPr>
                <w:rFonts w:cs="Times New Roman"/>
                <w:b/>
                <w:szCs w:val="24"/>
              </w:rPr>
              <w:t>Диазепам</w:t>
            </w:r>
          </w:p>
        </w:tc>
      </w:tr>
      <w:tr w:rsidR="0002592F" w:rsidRPr="00512369" w14:paraId="76105E8A" w14:textId="77777777" w:rsidTr="002D3EBF">
        <w:trPr>
          <w:cantSplit/>
          <w:trHeight w:val="266"/>
        </w:trPr>
        <w:tc>
          <w:tcPr>
            <w:tcW w:w="1277" w:type="dxa"/>
            <w:vMerge/>
          </w:tcPr>
          <w:p w14:paraId="7F1D72E3" w14:textId="77777777" w:rsidR="0002592F" w:rsidRPr="00512369" w:rsidRDefault="0002592F" w:rsidP="00A60C8A">
            <w:pPr>
              <w:spacing w:line="240" w:lineRule="auto"/>
              <w:ind w:firstLine="0"/>
              <w:rPr>
                <w:rFonts w:cs="Times New Roman"/>
                <w:b/>
                <w:szCs w:val="24"/>
              </w:rPr>
            </w:pPr>
          </w:p>
        </w:tc>
        <w:tc>
          <w:tcPr>
            <w:tcW w:w="992" w:type="dxa"/>
          </w:tcPr>
          <w:p w14:paraId="27CD5DCF" w14:textId="77777777" w:rsidR="0002592F" w:rsidRPr="00512369" w:rsidRDefault="0002592F" w:rsidP="00A60C8A">
            <w:pPr>
              <w:spacing w:line="240" w:lineRule="auto"/>
              <w:ind w:firstLine="0"/>
              <w:rPr>
                <w:rFonts w:cs="Times New Roman"/>
                <w:szCs w:val="24"/>
              </w:rPr>
            </w:pPr>
            <w:r w:rsidRPr="00512369">
              <w:rPr>
                <w:rFonts w:cs="Times New Roman"/>
                <w:szCs w:val="24"/>
              </w:rPr>
              <w:t>мг/сут</w:t>
            </w:r>
          </w:p>
        </w:tc>
        <w:tc>
          <w:tcPr>
            <w:tcW w:w="850" w:type="dxa"/>
          </w:tcPr>
          <w:p w14:paraId="0C94A50B" w14:textId="77777777" w:rsidR="0002592F" w:rsidRPr="00512369" w:rsidRDefault="0002592F" w:rsidP="00A60C8A">
            <w:pPr>
              <w:spacing w:line="240" w:lineRule="auto"/>
              <w:ind w:firstLine="0"/>
              <w:rPr>
                <w:rFonts w:cs="Times New Roman"/>
                <w:szCs w:val="24"/>
              </w:rPr>
            </w:pPr>
            <w:r w:rsidRPr="00512369">
              <w:rPr>
                <w:rFonts w:cs="Times New Roman"/>
                <w:szCs w:val="24"/>
              </w:rPr>
              <w:t>сут</w:t>
            </w:r>
          </w:p>
        </w:tc>
        <w:tc>
          <w:tcPr>
            <w:tcW w:w="993" w:type="dxa"/>
          </w:tcPr>
          <w:p w14:paraId="3D8C5E7A" w14:textId="77777777" w:rsidR="0002592F" w:rsidRPr="00512369" w:rsidRDefault="0002592F" w:rsidP="00A60C8A">
            <w:pPr>
              <w:spacing w:line="240" w:lineRule="auto"/>
              <w:ind w:firstLine="0"/>
              <w:rPr>
                <w:rFonts w:cs="Times New Roman"/>
                <w:szCs w:val="24"/>
              </w:rPr>
            </w:pPr>
            <w:r w:rsidRPr="00512369">
              <w:rPr>
                <w:rFonts w:cs="Times New Roman"/>
                <w:szCs w:val="24"/>
              </w:rPr>
              <w:t>мг/сут</w:t>
            </w:r>
          </w:p>
        </w:tc>
        <w:tc>
          <w:tcPr>
            <w:tcW w:w="1134" w:type="dxa"/>
          </w:tcPr>
          <w:p w14:paraId="4D115319" w14:textId="77777777" w:rsidR="0002592F" w:rsidRPr="00512369" w:rsidRDefault="0002592F" w:rsidP="00A60C8A">
            <w:pPr>
              <w:spacing w:line="240" w:lineRule="auto"/>
              <w:ind w:firstLine="0"/>
              <w:rPr>
                <w:rFonts w:cs="Times New Roman"/>
                <w:szCs w:val="24"/>
              </w:rPr>
            </w:pPr>
            <w:r w:rsidRPr="00512369">
              <w:rPr>
                <w:rFonts w:cs="Times New Roman"/>
                <w:szCs w:val="24"/>
              </w:rPr>
              <w:t>сут</w:t>
            </w:r>
          </w:p>
        </w:tc>
        <w:tc>
          <w:tcPr>
            <w:tcW w:w="1134" w:type="dxa"/>
          </w:tcPr>
          <w:p w14:paraId="2CADCBB0" w14:textId="77777777" w:rsidR="0002592F" w:rsidRPr="00512369" w:rsidRDefault="0002592F" w:rsidP="00A60C8A">
            <w:pPr>
              <w:spacing w:line="240" w:lineRule="auto"/>
              <w:ind w:firstLine="0"/>
              <w:rPr>
                <w:rFonts w:cs="Times New Roman"/>
                <w:szCs w:val="24"/>
              </w:rPr>
            </w:pPr>
            <w:r w:rsidRPr="00512369">
              <w:rPr>
                <w:rFonts w:cs="Times New Roman"/>
                <w:szCs w:val="24"/>
              </w:rPr>
              <w:t>мг/сут</w:t>
            </w:r>
          </w:p>
        </w:tc>
        <w:tc>
          <w:tcPr>
            <w:tcW w:w="850" w:type="dxa"/>
          </w:tcPr>
          <w:p w14:paraId="226BDE1B" w14:textId="77777777" w:rsidR="0002592F" w:rsidRPr="00512369" w:rsidRDefault="0002592F" w:rsidP="00A60C8A">
            <w:pPr>
              <w:spacing w:line="240" w:lineRule="auto"/>
              <w:ind w:firstLine="0"/>
              <w:rPr>
                <w:rFonts w:cs="Times New Roman"/>
                <w:szCs w:val="24"/>
              </w:rPr>
            </w:pPr>
            <w:r w:rsidRPr="00512369">
              <w:rPr>
                <w:rFonts w:cs="Times New Roman"/>
                <w:szCs w:val="24"/>
              </w:rPr>
              <w:t>сут</w:t>
            </w:r>
          </w:p>
        </w:tc>
        <w:tc>
          <w:tcPr>
            <w:tcW w:w="1134" w:type="dxa"/>
          </w:tcPr>
          <w:p w14:paraId="1F346A02" w14:textId="77777777" w:rsidR="0002592F" w:rsidRPr="00512369" w:rsidRDefault="0002592F" w:rsidP="00A60C8A">
            <w:pPr>
              <w:spacing w:line="240" w:lineRule="auto"/>
              <w:ind w:firstLine="0"/>
              <w:rPr>
                <w:rFonts w:cs="Times New Roman"/>
                <w:szCs w:val="24"/>
              </w:rPr>
            </w:pPr>
            <w:r w:rsidRPr="00512369">
              <w:rPr>
                <w:rFonts w:cs="Times New Roman"/>
                <w:szCs w:val="24"/>
              </w:rPr>
              <w:t>мг/сут</w:t>
            </w:r>
          </w:p>
        </w:tc>
        <w:tc>
          <w:tcPr>
            <w:tcW w:w="851" w:type="dxa"/>
          </w:tcPr>
          <w:p w14:paraId="38D38B0B" w14:textId="77777777" w:rsidR="0002592F" w:rsidRPr="00512369" w:rsidRDefault="0002592F" w:rsidP="00A60C8A">
            <w:pPr>
              <w:spacing w:line="240" w:lineRule="auto"/>
              <w:ind w:firstLine="0"/>
              <w:rPr>
                <w:rFonts w:cs="Times New Roman"/>
                <w:szCs w:val="24"/>
              </w:rPr>
            </w:pPr>
            <w:r w:rsidRPr="00512369">
              <w:rPr>
                <w:rFonts w:cs="Times New Roman"/>
                <w:szCs w:val="24"/>
              </w:rPr>
              <w:t>сут</w:t>
            </w:r>
          </w:p>
        </w:tc>
        <w:tc>
          <w:tcPr>
            <w:tcW w:w="992" w:type="dxa"/>
          </w:tcPr>
          <w:p w14:paraId="268A074E" w14:textId="77777777" w:rsidR="0002592F" w:rsidRPr="00512369" w:rsidRDefault="0002592F" w:rsidP="00A60C8A">
            <w:pPr>
              <w:spacing w:line="240" w:lineRule="auto"/>
              <w:ind w:firstLine="0"/>
              <w:rPr>
                <w:rFonts w:cs="Times New Roman"/>
                <w:szCs w:val="24"/>
              </w:rPr>
            </w:pPr>
            <w:r w:rsidRPr="00512369">
              <w:rPr>
                <w:rFonts w:cs="Times New Roman"/>
                <w:szCs w:val="24"/>
              </w:rPr>
              <w:t>мг/сут</w:t>
            </w:r>
          </w:p>
        </w:tc>
        <w:tc>
          <w:tcPr>
            <w:tcW w:w="567" w:type="dxa"/>
          </w:tcPr>
          <w:p w14:paraId="1846FACE" w14:textId="77777777" w:rsidR="0002592F" w:rsidRPr="00512369" w:rsidRDefault="0002592F" w:rsidP="00A60C8A">
            <w:pPr>
              <w:spacing w:line="240" w:lineRule="auto"/>
              <w:ind w:firstLine="0"/>
              <w:rPr>
                <w:rFonts w:cs="Times New Roman"/>
                <w:szCs w:val="24"/>
              </w:rPr>
            </w:pPr>
            <w:r w:rsidRPr="00512369">
              <w:rPr>
                <w:rFonts w:cs="Times New Roman"/>
                <w:szCs w:val="24"/>
              </w:rPr>
              <w:t>сут</w:t>
            </w:r>
          </w:p>
        </w:tc>
      </w:tr>
      <w:tr w:rsidR="0002592F" w:rsidRPr="00512369" w14:paraId="0F1F3D33" w14:textId="77777777" w:rsidTr="002D3EBF">
        <w:trPr>
          <w:trHeight w:val="303"/>
        </w:trPr>
        <w:tc>
          <w:tcPr>
            <w:tcW w:w="1277" w:type="dxa"/>
          </w:tcPr>
          <w:p w14:paraId="6D07CCB1" w14:textId="77777777" w:rsidR="0002592F" w:rsidRPr="00512369" w:rsidRDefault="0002592F" w:rsidP="00A60C8A">
            <w:pPr>
              <w:spacing w:line="240" w:lineRule="auto"/>
              <w:ind w:firstLine="0"/>
              <w:rPr>
                <w:rFonts w:cs="Times New Roman"/>
                <w:b/>
                <w:szCs w:val="24"/>
              </w:rPr>
            </w:pPr>
            <w:r w:rsidRPr="00512369">
              <w:rPr>
                <w:rFonts w:cs="Times New Roman"/>
                <w:b/>
                <w:szCs w:val="24"/>
              </w:rPr>
              <w:t>Делирий</w:t>
            </w:r>
          </w:p>
        </w:tc>
        <w:tc>
          <w:tcPr>
            <w:tcW w:w="992" w:type="dxa"/>
          </w:tcPr>
          <w:p w14:paraId="5F44862E" w14:textId="77777777" w:rsidR="0002592F" w:rsidRPr="00512369" w:rsidRDefault="0002592F" w:rsidP="00A60C8A">
            <w:pPr>
              <w:spacing w:line="240" w:lineRule="auto"/>
              <w:ind w:firstLine="0"/>
              <w:rPr>
                <w:rFonts w:cs="Times New Roman"/>
                <w:szCs w:val="24"/>
              </w:rPr>
            </w:pPr>
            <w:r w:rsidRPr="00512369">
              <w:rPr>
                <w:rFonts w:cs="Times New Roman"/>
                <w:szCs w:val="24"/>
              </w:rPr>
              <w:t>10-15</w:t>
            </w:r>
          </w:p>
        </w:tc>
        <w:tc>
          <w:tcPr>
            <w:tcW w:w="850" w:type="dxa"/>
          </w:tcPr>
          <w:p w14:paraId="62DC717E" w14:textId="77777777" w:rsidR="0002592F" w:rsidRPr="00512369" w:rsidRDefault="0002592F" w:rsidP="00A60C8A">
            <w:pPr>
              <w:spacing w:line="240" w:lineRule="auto"/>
              <w:ind w:firstLine="0"/>
              <w:rPr>
                <w:rFonts w:cs="Times New Roman"/>
                <w:szCs w:val="24"/>
              </w:rPr>
            </w:pPr>
            <w:r w:rsidRPr="00512369">
              <w:rPr>
                <w:rFonts w:cs="Times New Roman"/>
                <w:szCs w:val="24"/>
              </w:rPr>
              <w:t>1-4</w:t>
            </w:r>
          </w:p>
        </w:tc>
        <w:tc>
          <w:tcPr>
            <w:tcW w:w="993" w:type="dxa"/>
          </w:tcPr>
          <w:p w14:paraId="3DFAE65C" w14:textId="77777777" w:rsidR="0002592F" w:rsidRPr="00512369" w:rsidRDefault="0002592F" w:rsidP="00A60C8A">
            <w:pPr>
              <w:spacing w:line="240" w:lineRule="auto"/>
              <w:ind w:firstLine="0"/>
              <w:rPr>
                <w:rFonts w:cs="Times New Roman"/>
                <w:szCs w:val="24"/>
              </w:rPr>
            </w:pPr>
            <w:r w:rsidRPr="00512369">
              <w:rPr>
                <w:rFonts w:cs="Times New Roman"/>
                <w:szCs w:val="24"/>
              </w:rPr>
              <w:t>5-10</w:t>
            </w:r>
          </w:p>
        </w:tc>
        <w:tc>
          <w:tcPr>
            <w:tcW w:w="1134" w:type="dxa"/>
          </w:tcPr>
          <w:p w14:paraId="5D642D5D" w14:textId="77777777" w:rsidR="0002592F" w:rsidRPr="00512369" w:rsidRDefault="0002592F" w:rsidP="00A60C8A">
            <w:pPr>
              <w:spacing w:line="240" w:lineRule="auto"/>
              <w:ind w:firstLine="0"/>
              <w:rPr>
                <w:rFonts w:cs="Times New Roman"/>
                <w:szCs w:val="24"/>
              </w:rPr>
            </w:pPr>
            <w:r w:rsidRPr="00512369">
              <w:rPr>
                <w:rFonts w:cs="Times New Roman"/>
                <w:szCs w:val="24"/>
              </w:rPr>
              <w:t>1-2</w:t>
            </w:r>
          </w:p>
        </w:tc>
        <w:tc>
          <w:tcPr>
            <w:tcW w:w="1134" w:type="dxa"/>
          </w:tcPr>
          <w:p w14:paraId="672D2FBC" w14:textId="77777777" w:rsidR="0002592F" w:rsidRPr="00512369" w:rsidRDefault="0002592F" w:rsidP="00A60C8A">
            <w:pPr>
              <w:spacing w:line="240" w:lineRule="auto"/>
              <w:ind w:firstLine="0"/>
              <w:rPr>
                <w:rFonts w:cs="Times New Roman"/>
                <w:szCs w:val="24"/>
              </w:rPr>
            </w:pPr>
            <w:r w:rsidRPr="00512369">
              <w:rPr>
                <w:rFonts w:cs="Times New Roman"/>
                <w:szCs w:val="24"/>
              </w:rPr>
              <w:t>0,25–4,0</w:t>
            </w:r>
          </w:p>
        </w:tc>
        <w:tc>
          <w:tcPr>
            <w:tcW w:w="850" w:type="dxa"/>
          </w:tcPr>
          <w:p w14:paraId="4B8D2F2A" w14:textId="77777777" w:rsidR="0002592F" w:rsidRPr="00512369" w:rsidRDefault="0002592F" w:rsidP="00A60C8A">
            <w:pPr>
              <w:spacing w:line="240" w:lineRule="auto"/>
              <w:ind w:firstLine="0"/>
              <w:rPr>
                <w:rFonts w:cs="Times New Roman"/>
                <w:szCs w:val="24"/>
              </w:rPr>
            </w:pPr>
            <w:r w:rsidRPr="00512369">
              <w:rPr>
                <w:rFonts w:cs="Times New Roman"/>
                <w:szCs w:val="24"/>
              </w:rPr>
              <w:t>1-4</w:t>
            </w:r>
          </w:p>
        </w:tc>
        <w:tc>
          <w:tcPr>
            <w:tcW w:w="1134" w:type="dxa"/>
          </w:tcPr>
          <w:p w14:paraId="02573F5E" w14:textId="77777777" w:rsidR="0002592F" w:rsidRPr="00512369" w:rsidRDefault="0002592F" w:rsidP="00A60C8A">
            <w:pPr>
              <w:spacing w:line="240" w:lineRule="auto"/>
              <w:ind w:firstLine="0"/>
              <w:rPr>
                <w:rFonts w:cs="Times New Roman"/>
                <w:szCs w:val="24"/>
              </w:rPr>
            </w:pPr>
            <w:r w:rsidRPr="00512369">
              <w:rPr>
                <w:rFonts w:cs="Times New Roman"/>
                <w:szCs w:val="24"/>
              </w:rPr>
              <w:t>25-50</w:t>
            </w:r>
          </w:p>
        </w:tc>
        <w:tc>
          <w:tcPr>
            <w:tcW w:w="851" w:type="dxa"/>
          </w:tcPr>
          <w:p w14:paraId="6826BC35" w14:textId="77777777" w:rsidR="0002592F" w:rsidRPr="00512369" w:rsidRDefault="0002592F" w:rsidP="00A60C8A">
            <w:pPr>
              <w:spacing w:line="240" w:lineRule="auto"/>
              <w:ind w:firstLine="0"/>
              <w:rPr>
                <w:rFonts w:cs="Times New Roman"/>
                <w:szCs w:val="24"/>
              </w:rPr>
            </w:pPr>
            <w:r w:rsidRPr="00512369">
              <w:rPr>
                <w:rFonts w:cs="Times New Roman"/>
                <w:szCs w:val="24"/>
              </w:rPr>
              <w:t>1-4</w:t>
            </w:r>
          </w:p>
        </w:tc>
        <w:tc>
          <w:tcPr>
            <w:tcW w:w="992" w:type="dxa"/>
          </w:tcPr>
          <w:p w14:paraId="310F2CE7" w14:textId="77777777" w:rsidR="0002592F" w:rsidRPr="00512369" w:rsidRDefault="0002592F" w:rsidP="00A60C8A">
            <w:pPr>
              <w:spacing w:line="240" w:lineRule="auto"/>
              <w:ind w:firstLine="0"/>
              <w:rPr>
                <w:rFonts w:cs="Times New Roman"/>
                <w:szCs w:val="24"/>
              </w:rPr>
            </w:pPr>
            <w:r w:rsidRPr="00512369">
              <w:rPr>
                <w:rFonts w:cs="Times New Roman"/>
                <w:szCs w:val="24"/>
              </w:rPr>
              <w:t>10-20</w:t>
            </w:r>
          </w:p>
        </w:tc>
        <w:tc>
          <w:tcPr>
            <w:tcW w:w="567" w:type="dxa"/>
            <w:vMerge w:val="restart"/>
            <w:textDirection w:val="btLr"/>
          </w:tcPr>
          <w:p w14:paraId="2E3A56C3" w14:textId="77777777" w:rsidR="0002592F" w:rsidRPr="00325059" w:rsidRDefault="0002592F" w:rsidP="00A60C8A">
            <w:pPr>
              <w:spacing w:line="240" w:lineRule="auto"/>
              <w:ind w:firstLine="0"/>
              <w:rPr>
                <w:rFonts w:cs="Times New Roman"/>
                <w:sz w:val="18"/>
                <w:szCs w:val="24"/>
              </w:rPr>
            </w:pPr>
            <w:r w:rsidRPr="00325059">
              <w:rPr>
                <w:rFonts w:cs="Times New Roman"/>
                <w:sz w:val="18"/>
                <w:szCs w:val="24"/>
              </w:rPr>
              <w:t>При необх</w:t>
            </w:r>
            <w:r>
              <w:rPr>
                <w:rFonts w:cs="Times New Roman"/>
                <w:sz w:val="18"/>
                <w:szCs w:val="24"/>
              </w:rPr>
              <w:t>одим</w:t>
            </w:r>
          </w:p>
        </w:tc>
      </w:tr>
      <w:tr w:rsidR="0002592F" w:rsidRPr="00512369" w14:paraId="64F2456C" w14:textId="77777777" w:rsidTr="002D3EBF">
        <w:tc>
          <w:tcPr>
            <w:tcW w:w="1277" w:type="dxa"/>
          </w:tcPr>
          <w:p w14:paraId="3C7B9682" w14:textId="77777777" w:rsidR="0002592F" w:rsidRPr="00512369" w:rsidRDefault="0002592F" w:rsidP="00A60C8A">
            <w:pPr>
              <w:spacing w:line="240" w:lineRule="auto"/>
              <w:ind w:firstLine="0"/>
              <w:rPr>
                <w:rFonts w:cs="Times New Roman"/>
                <w:b/>
                <w:szCs w:val="24"/>
              </w:rPr>
            </w:pPr>
            <w:r w:rsidRPr="00512369">
              <w:rPr>
                <w:rFonts w:cs="Times New Roman"/>
                <w:b/>
                <w:szCs w:val="24"/>
              </w:rPr>
              <w:t>ЭМП</w:t>
            </w:r>
          </w:p>
        </w:tc>
        <w:tc>
          <w:tcPr>
            <w:tcW w:w="992" w:type="dxa"/>
          </w:tcPr>
          <w:p w14:paraId="6C49CFEB" w14:textId="77777777" w:rsidR="0002592F" w:rsidRPr="00512369" w:rsidRDefault="0002592F" w:rsidP="00A60C8A">
            <w:pPr>
              <w:spacing w:line="240" w:lineRule="auto"/>
              <w:ind w:firstLine="0"/>
              <w:rPr>
                <w:rFonts w:cs="Times New Roman"/>
                <w:szCs w:val="24"/>
              </w:rPr>
            </w:pPr>
            <w:r w:rsidRPr="00512369">
              <w:rPr>
                <w:rFonts w:cs="Times New Roman"/>
                <w:szCs w:val="24"/>
              </w:rPr>
              <w:t>10-30</w:t>
            </w:r>
          </w:p>
        </w:tc>
        <w:tc>
          <w:tcPr>
            <w:tcW w:w="850" w:type="dxa"/>
          </w:tcPr>
          <w:p w14:paraId="66BA4A47" w14:textId="77777777" w:rsidR="0002592F" w:rsidRPr="00512369" w:rsidRDefault="0002592F" w:rsidP="00A60C8A">
            <w:pPr>
              <w:spacing w:line="240" w:lineRule="auto"/>
              <w:ind w:firstLine="0"/>
              <w:rPr>
                <w:rFonts w:cs="Times New Roman"/>
                <w:szCs w:val="24"/>
              </w:rPr>
            </w:pPr>
            <w:r w:rsidRPr="00512369">
              <w:rPr>
                <w:rFonts w:cs="Times New Roman"/>
                <w:szCs w:val="24"/>
              </w:rPr>
              <w:t>5-11</w:t>
            </w:r>
          </w:p>
        </w:tc>
        <w:tc>
          <w:tcPr>
            <w:tcW w:w="993" w:type="dxa"/>
          </w:tcPr>
          <w:p w14:paraId="13C072D1" w14:textId="77777777" w:rsidR="0002592F" w:rsidRPr="00512369" w:rsidRDefault="0002592F" w:rsidP="00A60C8A">
            <w:pPr>
              <w:spacing w:line="240" w:lineRule="auto"/>
              <w:ind w:firstLine="0"/>
              <w:rPr>
                <w:rFonts w:cs="Times New Roman"/>
                <w:szCs w:val="24"/>
              </w:rPr>
            </w:pPr>
            <w:r w:rsidRPr="00512369">
              <w:rPr>
                <w:rFonts w:cs="Times New Roman"/>
                <w:szCs w:val="24"/>
              </w:rPr>
              <w:t>5-10</w:t>
            </w:r>
          </w:p>
        </w:tc>
        <w:tc>
          <w:tcPr>
            <w:tcW w:w="1134" w:type="dxa"/>
          </w:tcPr>
          <w:p w14:paraId="59017A6A" w14:textId="77777777" w:rsidR="0002592F" w:rsidRPr="00512369" w:rsidRDefault="0002592F" w:rsidP="00A60C8A">
            <w:pPr>
              <w:spacing w:line="240" w:lineRule="auto"/>
              <w:ind w:firstLine="0"/>
              <w:rPr>
                <w:rFonts w:cs="Times New Roman"/>
                <w:szCs w:val="24"/>
              </w:rPr>
            </w:pPr>
            <w:r w:rsidRPr="00512369">
              <w:rPr>
                <w:rFonts w:cs="Times New Roman"/>
                <w:szCs w:val="24"/>
              </w:rPr>
              <w:t>4-8</w:t>
            </w:r>
          </w:p>
        </w:tc>
        <w:tc>
          <w:tcPr>
            <w:tcW w:w="1134" w:type="dxa"/>
          </w:tcPr>
          <w:p w14:paraId="28C22115" w14:textId="77777777" w:rsidR="0002592F" w:rsidRPr="00512369" w:rsidRDefault="0002592F" w:rsidP="00A60C8A">
            <w:pPr>
              <w:spacing w:line="240" w:lineRule="auto"/>
              <w:ind w:firstLine="0"/>
              <w:rPr>
                <w:rFonts w:cs="Times New Roman"/>
                <w:szCs w:val="24"/>
              </w:rPr>
            </w:pPr>
            <w:r w:rsidRPr="00512369">
              <w:rPr>
                <w:rFonts w:cs="Times New Roman"/>
                <w:szCs w:val="24"/>
              </w:rPr>
              <w:t>0,25-6,0</w:t>
            </w:r>
          </w:p>
        </w:tc>
        <w:tc>
          <w:tcPr>
            <w:tcW w:w="850" w:type="dxa"/>
          </w:tcPr>
          <w:p w14:paraId="3A7BDDAC" w14:textId="77777777" w:rsidR="0002592F" w:rsidRPr="00512369" w:rsidRDefault="0002592F" w:rsidP="00A60C8A">
            <w:pPr>
              <w:spacing w:line="240" w:lineRule="auto"/>
              <w:ind w:firstLine="0"/>
              <w:rPr>
                <w:rFonts w:cs="Times New Roman"/>
                <w:szCs w:val="24"/>
              </w:rPr>
            </w:pPr>
            <w:r w:rsidRPr="00512369">
              <w:rPr>
                <w:rFonts w:cs="Times New Roman"/>
                <w:szCs w:val="24"/>
              </w:rPr>
              <w:t>5-14</w:t>
            </w:r>
          </w:p>
        </w:tc>
        <w:tc>
          <w:tcPr>
            <w:tcW w:w="1134" w:type="dxa"/>
          </w:tcPr>
          <w:p w14:paraId="3CF3EE6B" w14:textId="77777777" w:rsidR="0002592F" w:rsidRPr="00512369" w:rsidRDefault="0002592F" w:rsidP="00A60C8A">
            <w:pPr>
              <w:spacing w:line="240" w:lineRule="auto"/>
              <w:ind w:firstLine="0"/>
              <w:rPr>
                <w:rFonts w:cs="Times New Roman"/>
                <w:szCs w:val="24"/>
              </w:rPr>
            </w:pPr>
            <w:r w:rsidRPr="00512369">
              <w:rPr>
                <w:rFonts w:cs="Times New Roman"/>
                <w:szCs w:val="24"/>
              </w:rPr>
              <w:t>12,5-100</w:t>
            </w:r>
          </w:p>
        </w:tc>
        <w:tc>
          <w:tcPr>
            <w:tcW w:w="851" w:type="dxa"/>
          </w:tcPr>
          <w:p w14:paraId="750E5E07" w14:textId="77777777" w:rsidR="0002592F" w:rsidRPr="00512369" w:rsidRDefault="0002592F" w:rsidP="00A60C8A">
            <w:pPr>
              <w:spacing w:line="240" w:lineRule="auto"/>
              <w:ind w:firstLine="0"/>
              <w:rPr>
                <w:rFonts w:cs="Times New Roman"/>
                <w:szCs w:val="24"/>
              </w:rPr>
            </w:pPr>
            <w:r w:rsidRPr="00512369">
              <w:rPr>
                <w:rFonts w:cs="Times New Roman"/>
                <w:szCs w:val="24"/>
              </w:rPr>
              <w:t>5-14</w:t>
            </w:r>
          </w:p>
        </w:tc>
        <w:tc>
          <w:tcPr>
            <w:tcW w:w="992" w:type="dxa"/>
          </w:tcPr>
          <w:p w14:paraId="433A269B" w14:textId="77777777" w:rsidR="0002592F" w:rsidRPr="00512369" w:rsidRDefault="0002592F" w:rsidP="00A60C8A">
            <w:pPr>
              <w:spacing w:line="240" w:lineRule="auto"/>
              <w:ind w:firstLine="0"/>
              <w:rPr>
                <w:rFonts w:cs="Times New Roman"/>
                <w:szCs w:val="24"/>
              </w:rPr>
            </w:pPr>
            <w:r w:rsidRPr="00512369">
              <w:rPr>
                <w:rFonts w:cs="Times New Roman"/>
                <w:szCs w:val="24"/>
              </w:rPr>
              <w:t>10-20</w:t>
            </w:r>
          </w:p>
        </w:tc>
        <w:tc>
          <w:tcPr>
            <w:tcW w:w="567" w:type="dxa"/>
            <w:vMerge/>
          </w:tcPr>
          <w:p w14:paraId="28E7F016" w14:textId="77777777" w:rsidR="0002592F" w:rsidRPr="00512369" w:rsidRDefault="0002592F" w:rsidP="00A60C8A">
            <w:pPr>
              <w:spacing w:line="240" w:lineRule="auto"/>
              <w:ind w:firstLine="0"/>
              <w:rPr>
                <w:rFonts w:cs="Times New Roman"/>
                <w:szCs w:val="24"/>
              </w:rPr>
            </w:pPr>
          </w:p>
        </w:tc>
      </w:tr>
      <w:tr w:rsidR="0002592F" w:rsidRPr="00512369" w14:paraId="27658543" w14:textId="77777777" w:rsidTr="002D3EBF">
        <w:tc>
          <w:tcPr>
            <w:tcW w:w="1277" w:type="dxa"/>
          </w:tcPr>
          <w:p w14:paraId="3D5E1A60" w14:textId="77777777" w:rsidR="0002592F" w:rsidRPr="00512369" w:rsidRDefault="0002592F" w:rsidP="00A60C8A">
            <w:pPr>
              <w:spacing w:line="240" w:lineRule="auto"/>
              <w:ind w:firstLine="0"/>
              <w:rPr>
                <w:rFonts w:cs="Times New Roman"/>
                <w:b/>
                <w:szCs w:val="24"/>
              </w:rPr>
            </w:pPr>
            <w:r w:rsidRPr="00512369">
              <w:rPr>
                <w:rFonts w:cs="Times New Roman"/>
                <w:b/>
                <w:szCs w:val="24"/>
              </w:rPr>
              <w:t>ПШ</w:t>
            </w:r>
          </w:p>
        </w:tc>
        <w:tc>
          <w:tcPr>
            <w:tcW w:w="992" w:type="dxa"/>
          </w:tcPr>
          <w:p w14:paraId="5E269C0E" w14:textId="77777777" w:rsidR="0002592F" w:rsidRPr="00512369" w:rsidRDefault="0002592F" w:rsidP="00A60C8A">
            <w:pPr>
              <w:spacing w:line="240" w:lineRule="auto"/>
              <w:ind w:firstLine="0"/>
              <w:rPr>
                <w:rFonts w:cs="Times New Roman"/>
                <w:szCs w:val="24"/>
              </w:rPr>
            </w:pPr>
            <w:r w:rsidRPr="00512369">
              <w:rPr>
                <w:rFonts w:cs="Times New Roman"/>
                <w:szCs w:val="24"/>
              </w:rPr>
              <w:t>10-40</w:t>
            </w:r>
          </w:p>
        </w:tc>
        <w:tc>
          <w:tcPr>
            <w:tcW w:w="850" w:type="dxa"/>
          </w:tcPr>
          <w:p w14:paraId="0A3DB45C" w14:textId="77777777" w:rsidR="0002592F" w:rsidRPr="00512369" w:rsidRDefault="0002592F" w:rsidP="00A60C8A">
            <w:pPr>
              <w:spacing w:line="240" w:lineRule="auto"/>
              <w:ind w:firstLine="0"/>
              <w:rPr>
                <w:rFonts w:cs="Times New Roman"/>
                <w:szCs w:val="24"/>
              </w:rPr>
            </w:pPr>
            <w:r w:rsidRPr="00512369">
              <w:rPr>
                <w:rFonts w:cs="Times New Roman"/>
                <w:szCs w:val="24"/>
              </w:rPr>
              <w:t>30-41</w:t>
            </w:r>
          </w:p>
        </w:tc>
        <w:tc>
          <w:tcPr>
            <w:tcW w:w="993" w:type="dxa"/>
          </w:tcPr>
          <w:p w14:paraId="7C3CD6C7" w14:textId="77777777" w:rsidR="0002592F" w:rsidRPr="00512369" w:rsidRDefault="0002592F" w:rsidP="00A60C8A">
            <w:pPr>
              <w:spacing w:line="240" w:lineRule="auto"/>
              <w:ind w:firstLine="0"/>
              <w:rPr>
                <w:rFonts w:cs="Times New Roman"/>
                <w:szCs w:val="24"/>
              </w:rPr>
            </w:pPr>
            <w:r w:rsidRPr="00512369">
              <w:rPr>
                <w:rFonts w:cs="Times New Roman"/>
                <w:szCs w:val="24"/>
              </w:rPr>
              <w:t>10-15</w:t>
            </w:r>
          </w:p>
        </w:tc>
        <w:tc>
          <w:tcPr>
            <w:tcW w:w="1134" w:type="dxa"/>
          </w:tcPr>
          <w:p w14:paraId="45089AAF" w14:textId="77777777" w:rsidR="0002592F" w:rsidRPr="00512369" w:rsidRDefault="0002592F" w:rsidP="00A60C8A">
            <w:pPr>
              <w:spacing w:line="240" w:lineRule="auto"/>
              <w:ind w:firstLine="0"/>
              <w:rPr>
                <w:rFonts w:cs="Times New Roman"/>
                <w:szCs w:val="24"/>
              </w:rPr>
            </w:pPr>
            <w:r w:rsidRPr="00512369">
              <w:rPr>
                <w:rFonts w:cs="Times New Roman"/>
                <w:szCs w:val="24"/>
              </w:rPr>
              <w:t>25-36</w:t>
            </w:r>
          </w:p>
        </w:tc>
        <w:tc>
          <w:tcPr>
            <w:tcW w:w="1134" w:type="dxa"/>
          </w:tcPr>
          <w:p w14:paraId="7623184B" w14:textId="77777777" w:rsidR="0002592F" w:rsidRPr="00512369" w:rsidRDefault="0002592F" w:rsidP="00A60C8A">
            <w:pPr>
              <w:spacing w:line="240" w:lineRule="auto"/>
              <w:ind w:firstLine="0"/>
              <w:rPr>
                <w:rFonts w:cs="Times New Roman"/>
                <w:szCs w:val="24"/>
              </w:rPr>
            </w:pPr>
            <w:r w:rsidRPr="00512369">
              <w:rPr>
                <w:rFonts w:cs="Times New Roman"/>
                <w:szCs w:val="24"/>
              </w:rPr>
              <w:t>0,5-6,0</w:t>
            </w:r>
          </w:p>
        </w:tc>
        <w:tc>
          <w:tcPr>
            <w:tcW w:w="850" w:type="dxa"/>
          </w:tcPr>
          <w:p w14:paraId="3B67E497" w14:textId="77777777" w:rsidR="0002592F" w:rsidRPr="00512369" w:rsidRDefault="0002592F" w:rsidP="00A60C8A">
            <w:pPr>
              <w:spacing w:line="240" w:lineRule="auto"/>
              <w:ind w:firstLine="0"/>
              <w:rPr>
                <w:rFonts w:cs="Times New Roman"/>
                <w:szCs w:val="24"/>
              </w:rPr>
            </w:pPr>
            <w:r w:rsidRPr="00512369">
              <w:rPr>
                <w:rFonts w:cs="Times New Roman"/>
                <w:szCs w:val="24"/>
              </w:rPr>
              <w:t>30-60</w:t>
            </w:r>
          </w:p>
        </w:tc>
        <w:tc>
          <w:tcPr>
            <w:tcW w:w="1134" w:type="dxa"/>
          </w:tcPr>
          <w:p w14:paraId="1BB94BB3" w14:textId="77777777" w:rsidR="0002592F" w:rsidRPr="00512369" w:rsidRDefault="0002592F" w:rsidP="00A60C8A">
            <w:pPr>
              <w:spacing w:line="240" w:lineRule="auto"/>
              <w:ind w:firstLine="0"/>
              <w:rPr>
                <w:rFonts w:cs="Times New Roman"/>
                <w:szCs w:val="24"/>
              </w:rPr>
            </w:pPr>
            <w:r w:rsidRPr="00512369">
              <w:rPr>
                <w:rFonts w:cs="Times New Roman"/>
                <w:szCs w:val="24"/>
              </w:rPr>
              <w:t>12,5-100</w:t>
            </w:r>
          </w:p>
        </w:tc>
        <w:tc>
          <w:tcPr>
            <w:tcW w:w="851" w:type="dxa"/>
          </w:tcPr>
          <w:p w14:paraId="2E99D983" w14:textId="77777777" w:rsidR="0002592F" w:rsidRPr="00512369" w:rsidRDefault="0002592F" w:rsidP="00A60C8A">
            <w:pPr>
              <w:spacing w:line="240" w:lineRule="auto"/>
              <w:ind w:firstLine="0"/>
              <w:rPr>
                <w:rFonts w:cs="Times New Roman"/>
                <w:szCs w:val="24"/>
              </w:rPr>
            </w:pPr>
            <w:r w:rsidRPr="00512369">
              <w:rPr>
                <w:rFonts w:cs="Times New Roman"/>
                <w:szCs w:val="24"/>
              </w:rPr>
              <w:t>30-60</w:t>
            </w:r>
          </w:p>
        </w:tc>
        <w:tc>
          <w:tcPr>
            <w:tcW w:w="992" w:type="dxa"/>
          </w:tcPr>
          <w:p w14:paraId="5F3A3501" w14:textId="77777777" w:rsidR="0002592F" w:rsidRPr="00512369" w:rsidRDefault="0002592F" w:rsidP="00A60C8A">
            <w:pPr>
              <w:spacing w:line="240" w:lineRule="auto"/>
              <w:ind w:firstLine="0"/>
              <w:rPr>
                <w:rFonts w:cs="Times New Roman"/>
                <w:szCs w:val="24"/>
              </w:rPr>
            </w:pPr>
            <w:r w:rsidRPr="00512369">
              <w:rPr>
                <w:rFonts w:cs="Times New Roman"/>
                <w:szCs w:val="24"/>
              </w:rPr>
              <w:t>20-40</w:t>
            </w:r>
          </w:p>
        </w:tc>
        <w:tc>
          <w:tcPr>
            <w:tcW w:w="567" w:type="dxa"/>
            <w:vMerge/>
          </w:tcPr>
          <w:p w14:paraId="57104CF7" w14:textId="77777777" w:rsidR="0002592F" w:rsidRPr="00512369" w:rsidRDefault="0002592F" w:rsidP="00A60C8A">
            <w:pPr>
              <w:spacing w:line="240" w:lineRule="auto"/>
              <w:ind w:firstLine="0"/>
              <w:rPr>
                <w:rFonts w:cs="Times New Roman"/>
                <w:szCs w:val="24"/>
              </w:rPr>
            </w:pPr>
          </w:p>
        </w:tc>
      </w:tr>
    </w:tbl>
    <w:p w14:paraId="7CB61388" w14:textId="77777777" w:rsidR="0002592F" w:rsidRPr="00512369" w:rsidRDefault="0002592F" w:rsidP="0002592F">
      <w:pPr>
        <w:rPr>
          <w:rFonts w:cs="Times New Roman"/>
          <w:szCs w:val="24"/>
        </w:rPr>
      </w:pPr>
      <w:r w:rsidRPr="00512369">
        <w:rPr>
          <w:rFonts w:cs="Times New Roman"/>
          <w:szCs w:val="24"/>
        </w:rPr>
        <w:t>ЭМП – эндогеноморфные психозы; ПШ – приступ шизофрении</w:t>
      </w:r>
    </w:p>
    <w:p w14:paraId="70185173" w14:textId="77777777" w:rsidR="0002592F" w:rsidRDefault="0002592F" w:rsidP="0002592F">
      <w:pPr>
        <w:ind w:firstLine="708"/>
        <w:rPr>
          <w:rFonts w:cs="Times New Roman"/>
          <w:szCs w:val="24"/>
        </w:rPr>
      </w:pPr>
    </w:p>
    <w:p w14:paraId="6FF98B28" w14:textId="77777777" w:rsidR="0002592F" w:rsidRPr="00E931A1" w:rsidRDefault="0002592F" w:rsidP="0002592F">
      <w:pPr>
        <w:ind w:firstLine="708"/>
        <w:rPr>
          <w:rFonts w:cs="Times New Roman"/>
          <w:szCs w:val="24"/>
        </w:rPr>
      </w:pPr>
      <w:r w:rsidRPr="00512369">
        <w:rPr>
          <w:rFonts w:cs="Times New Roman"/>
          <w:szCs w:val="24"/>
        </w:rPr>
        <w:t>Дозы транквилизаторов, антидепрессантов и нейролептиков при лечении нозогенных расстройств соответствуют стандартным рекомендованным средним суточным дозам. Лечение пациентов осуществляется как на стационарном, так и на амбулаторном этапах. Общая продолжительность лечения составляет в среднем 8 недель. Выбор психотропных средств, назначающихся как в виде мо</w:t>
      </w:r>
      <w:r>
        <w:rPr>
          <w:rFonts w:cs="Times New Roman"/>
          <w:szCs w:val="24"/>
        </w:rPr>
        <w:t>н</w:t>
      </w:r>
      <w:r w:rsidRPr="00512369">
        <w:rPr>
          <w:rFonts w:cs="Times New Roman"/>
          <w:szCs w:val="24"/>
        </w:rPr>
        <w:t xml:space="preserve">отерапии, так и комбинированной терапии, во многом определяется структурой психопатологических проявлений. Транквилизаторы (анксиолитики) назначаются при нозогенных реакциях, протекающих с преобладанием невротических расстройств (тревожно-фобические) и нарушениями сна. Антидепрессанты (тимолептики) используются при нозогенных тревожно-депрессивных реакциях. Нейролептики показаны в первую очередь при лечении шизофренических нозогенных реакций. При выраженных нарушениях сна в структуре нозогенной реакции применяется комбинированная терапия антидепрессант - </w:t>
      </w:r>
      <w:r w:rsidRPr="00E931A1">
        <w:rPr>
          <w:rFonts w:cs="Times New Roman"/>
          <w:szCs w:val="24"/>
        </w:rPr>
        <w:t>транквилизатор (снотворное), нейролептик - транквилизатор (снотворное) в указанных дозах (см. Таблицу 2).</w:t>
      </w:r>
    </w:p>
    <w:p w14:paraId="535C6A67" w14:textId="77777777" w:rsidR="0002592F" w:rsidRDefault="0002592F" w:rsidP="0002592F">
      <w:pPr>
        <w:ind w:firstLine="708"/>
        <w:rPr>
          <w:rFonts w:cs="Times New Roman"/>
          <w:szCs w:val="24"/>
        </w:rPr>
      </w:pPr>
      <w:r w:rsidRPr="00E931A1">
        <w:rPr>
          <w:rFonts w:cs="Times New Roman"/>
          <w:szCs w:val="24"/>
        </w:rPr>
        <w:t>Выбор лекарственного препарата для лечения психиатрического растройства</w:t>
      </w:r>
      <w:r w:rsidRPr="003319F9">
        <w:rPr>
          <w:rFonts w:cs="Times New Roman"/>
          <w:szCs w:val="24"/>
        </w:rPr>
        <w:t xml:space="preserve"> у пациентов с порфирией осуществляется с учетом особенностей нозологии (в соответствии со списком разрешенных препаратов при порфирии).</w:t>
      </w:r>
    </w:p>
    <w:p w14:paraId="1B6AC86A" w14:textId="77777777" w:rsidR="0002592F" w:rsidRPr="007D5352" w:rsidRDefault="0002592F" w:rsidP="0002592F">
      <w:pPr>
        <w:ind w:firstLine="708"/>
        <w:rPr>
          <w:rFonts w:cs="Times New Roman"/>
          <w:szCs w:val="24"/>
        </w:rPr>
      </w:pPr>
    </w:p>
    <w:p w14:paraId="6A97398F" w14:textId="77777777" w:rsidR="0002592F" w:rsidRPr="00E931A1" w:rsidRDefault="0002592F" w:rsidP="0002592F">
      <w:pPr>
        <w:rPr>
          <w:rFonts w:cs="Times New Roman"/>
          <w:bCs/>
          <w:szCs w:val="24"/>
        </w:rPr>
      </w:pPr>
      <w:r w:rsidRPr="00E931A1">
        <w:rPr>
          <w:rFonts w:cs="Times New Roman"/>
          <w:bCs/>
          <w:szCs w:val="24"/>
        </w:rPr>
        <w:t>Таблица 2. Дозы (максимальные, минимальные, средние) психотропных средств, использующиеся в фармакотерапии нозогенных реакций у больных гематологического стационар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83"/>
        <w:gridCol w:w="1929"/>
        <w:gridCol w:w="1895"/>
        <w:gridCol w:w="1630"/>
      </w:tblGrid>
      <w:tr w:rsidR="0002592F" w:rsidRPr="00512369" w14:paraId="562CAABC" w14:textId="77777777" w:rsidTr="002D3EBF">
        <w:trPr>
          <w:trHeight w:val="228"/>
        </w:trPr>
        <w:tc>
          <w:tcPr>
            <w:tcW w:w="3783" w:type="dxa"/>
            <w:vMerge w:val="restart"/>
          </w:tcPr>
          <w:p w14:paraId="468825D9" w14:textId="77777777" w:rsidR="0002592F" w:rsidRDefault="0002592F" w:rsidP="00A60C8A">
            <w:pPr>
              <w:autoSpaceDE w:val="0"/>
              <w:autoSpaceDN w:val="0"/>
              <w:adjustRightInd w:val="0"/>
              <w:spacing w:line="240" w:lineRule="auto"/>
              <w:ind w:firstLine="0"/>
              <w:jc w:val="center"/>
              <w:rPr>
                <w:rFonts w:cs="Times New Roman"/>
                <w:b/>
                <w:szCs w:val="24"/>
              </w:rPr>
            </w:pPr>
          </w:p>
          <w:p w14:paraId="7020DC2E" w14:textId="77777777" w:rsidR="0002592F" w:rsidRPr="00512369" w:rsidRDefault="0002592F" w:rsidP="00A60C8A">
            <w:pPr>
              <w:autoSpaceDE w:val="0"/>
              <w:autoSpaceDN w:val="0"/>
              <w:adjustRightInd w:val="0"/>
              <w:spacing w:line="240" w:lineRule="auto"/>
              <w:ind w:firstLine="0"/>
              <w:jc w:val="center"/>
              <w:rPr>
                <w:rFonts w:cs="Times New Roman"/>
                <w:b/>
                <w:szCs w:val="24"/>
              </w:rPr>
            </w:pPr>
            <w:r w:rsidRPr="00512369">
              <w:rPr>
                <w:rFonts w:cs="Times New Roman"/>
                <w:b/>
                <w:szCs w:val="24"/>
              </w:rPr>
              <w:t>Название препарата</w:t>
            </w:r>
          </w:p>
        </w:tc>
        <w:tc>
          <w:tcPr>
            <w:tcW w:w="5454" w:type="dxa"/>
            <w:gridSpan w:val="3"/>
          </w:tcPr>
          <w:p w14:paraId="37ABD58F" w14:textId="77777777" w:rsidR="0002592F" w:rsidRPr="00512369" w:rsidRDefault="0002592F" w:rsidP="00A60C8A">
            <w:pPr>
              <w:autoSpaceDE w:val="0"/>
              <w:autoSpaceDN w:val="0"/>
              <w:adjustRightInd w:val="0"/>
              <w:spacing w:line="240" w:lineRule="auto"/>
              <w:ind w:firstLine="0"/>
              <w:jc w:val="center"/>
              <w:rPr>
                <w:rFonts w:cs="Times New Roman"/>
                <w:b/>
                <w:szCs w:val="24"/>
              </w:rPr>
            </w:pPr>
            <w:r w:rsidRPr="00512369">
              <w:rPr>
                <w:rFonts w:cs="Times New Roman"/>
                <w:b/>
                <w:szCs w:val="24"/>
              </w:rPr>
              <w:t>Дозировка</w:t>
            </w:r>
          </w:p>
        </w:tc>
      </w:tr>
      <w:tr w:rsidR="0002592F" w:rsidRPr="00512369" w14:paraId="4E575B94" w14:textId="77777777" w:rsidTr="002D3EBF">
        <w:trPr>
          <w:trHeight w:val="326"/>
        </w:trPr>
        <w:tc>
          <w:tcPr>
            <w:tcW w:w="3783" w:type="dxa"/>
            <w:vMerge/>
          </w:tcPr>
          <w:p w14:paraId="0A9EDBB2" w14:textId="77777777" w:rsidR="0002592F" w:rsidRPr="00512369" w:rsidRDefault="0002592F" w:rsidP="00A60C8A">
            <w:pPr>
              <w:autoSpaceDE w:val="0"/>
              <w:autoSpaceDN w:val="0"/>
              <w:adjustRightInd w:val="0"/>
              <w:spacing w:line="240" w:lineRule="auto"/>
              <w:ind w:firstLine="0"/>
              <w:rPr>
                <w:rFonts w:cs="Times New Roman"/>
                <w:b/>
                <w:szCs w:val="24"/>
              </w:rPr>
            </w:pPr>
          </w:p>
        </w:tc>
        <w:tc>
          <w:tcPr>
            <w:tcW w:w="1929" w:type="dxa"/>
          </w:tcPr>
          <w:p w14:paraId="0B5EF6A3" w14:textId="77777777" w:rsidR="0002592F" w:rsidRPr="00512369" w:rsidRDefault="0002592F" w:rsidP="00A60C8A">
            <w:pPr>
              <w:autoSpaceDE w:val="0"/>
              <w:autoSpaceDN w:val="0"/>
              <w:adjustRightInd w:val="0"/>
              <w:spacing w:line="240" w:lineRule="auto"/>
              <w:ind w:firstLine="0"/>
              <w:jc w:val="center"/>
              <w:rPr>
                <w:rFonts w:cs="Times New Roman"/>
                <w:b/>
                <w:szCs w:val="24"/>
              </w:rPr>
            </w:pPr>
            <w:r>
              <w:rPr>
                <w:rFonts w:cs="Times New Roman"/>
                <w:b/>
                <w:szCs w:val="24"/>
              </w:rPr>
              <w:t>минимальная</w:t>
            </w:r>
            <w:r w:rsidRPr="00512369">
              <w:rPr>
                <w:rFonts w:cs="Times New Roman"/>
                <w:b/>
                <w:szCs w:val="24"/>
              </w:rPr>
              <w:t xml:space="preserve"> (мг)</w:t>
            </w:r>
          </w:p>
        </w:tc>
        <w:tc>
          <w:tcPr>
            <w:tcW w:w="1895" w:type="dxa"/>
          </w:tcPr>
          <w:p w14:paraId="55287CD1" w14:textId="77777777" w:rsidR="0002592F" w:rsidRPr="00512369" w:rsidRDefault="0002592F" w:rsidP="00A60C8A">
            <w:pPr>
              <w:autoSpaceDE w:val="0"/>
              <w:autoSpaceDN w:val="0"/>
              <w:adjustRightInd w:val="0"/>
              <w:spacing w:line="240" w:lineRule="auto"/>
              <w:ind w:firstLine="0"/>
              <w:jc w:val="center"/>
              <w:rPr>
                <w:rFonts w:cs="Times New Roman"/>
                <w:b/>
                <w:szCs w:val="24"/>
              </w:rPr>
            </w:pPr>
            <w:r>
              <w:rPr>
                <w:rFonts w:cs="Times New Roman"/>
                <w:b/>
                <w:szCs w:val="24"/>
              </w:rPr>
              <w:t>максимальная</w:t>
            </w:r>
            <w:r w:rsidRPr="00512369">
              <w:rPr>
                <w:rFonts w:cs="Times New Roman"/>
                <w:b/>
                <w:szCs w:val="24"/>
              </w:rPr>
              <w:t xml:space="preserve"> (мг)</w:t>
            </w:r>
          </w:p>
        </w:tc>
        <w:tc>
          <w:tcPr>
            <w:tcW w:w="1630" w:type="dxa"/>
          </w:tcPr>
          <w:p w14:paraId="0D494136" w14:textId="77777777" w:rsidR="0002592F" w:rsidRPr="00512369" w:rsidRDefault="0002592F" w:rsidP="00A60C8A">
            <w:pPr>
              <w:autoSpaceDE w:val="0"/>
              <w:autoSpaceDN w:val="0"/>
              <w:adjustRightInd w:val="0"/>
              <w:spacing w:line="240" w:lineRule="auto"/>
              <w:ind w:firstLine="0"/>
              <w:jc w:val="center"/>
              <w:rPr>
                <w:rFonts w:cs="Times New Roman"/>
                <w:b/>
                <w:szCs w:val="24"/>
              </w:rPr>
            </w:pPr>
            <w:r>
              <w:rPr>
                <w:rFonts w:cs="Times New Roman"/>
                <w:b/>
                <w:szCs w:val="24"/>
              </w:rPr>
              <w:t>средняя</w:t>
            </w:r>
            <w:r w:rsidRPr="00512369">
              <w:rPr>
                <w:rFonts w:cs="Times New Roman"/>
                <w:b/>
                <w:szCs w:val="24"/>
              </w:rPr>
              <w:t xml:space="preserve"> (мг)</w:t>
            </w:r>
          </w:p>
        </w:tc>
      </w:tr>
      <w:tr w:rsidR="0002592F" w:rsidRPr="00512369" w14:paraId="32534DD9" w14:textId="77777777" w:rsidTr="002D3EBF">
        <w:trPr>
          <w:trHeight w:val="182"/>
        </w:trPr>
        <w:tc>
          <w:tcPr>
            <w:tcW w:w="3783" w:type="dxa"/>
          </w:tcPr>
          <w:p w14:paraId="086127FE"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кветиапин</w:t>
            </w:r>
          </w:p>
        </w:tc>
        <w:tc>
          <w:tcPr>
            <w:tcW w:w="1929" w:type="dxa"/>
          </w:tcPr>
          <w:p w14:paraId="1247EBFB"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5</w:t>
            </w:r>
          </w:p>
        </w:tc>
        <w:tc>
          <w:tcPr>
            <w:tcW w:w="1895" w:type="dxa"/>
          </w:tcPr>
          <w:p w14:paraId="6C34B234"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600</w:t>
            </w:r>
          </w:p>
        </w:tc>
        <w:tc>
          <w:tcPr>
            <w:tcW w:w="1630" w:type="dxa"/>
          </w:tcPr>
          <w:p w14:paraId="3CA573AB"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300</w:t>
            </w:r>
          </w:p>
        </w:tc>
      </w:tr>
      <w:tr w:rsidR="0002592F" w:rsidRPr="00512369" w14:paraId="5A0CB4A7" w14:textId="77777777" w:rsidTr="002D3EBF">
        <w:trPr>
          <w:trHeight w:val="185"/>
        </w:trPr>
        <w:tc>
          <w:tcPr>
            <w:tcW w:w="3783" w:type="dxa"/>
          </w:tcPr>
          <w:p w14:paraId="40DE58CC"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сульпирид</w:t>
            </w:r>
          </w:p>
        </w:tc>
        <w:tc>
          <w:tcPr>
            <w:tcW w:w="1929" w:type="dxa"/>
          </w:tcPr>
          <w:p w14:paraId="2D015138"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50</w:t>
            </w:r>
          </w:p>
        </w:tc>
        <w:tc>
          <w:tcPr>
            <w:tcW w:w="1895" w:type="dxa"/>
          </w:tcPr>
          <w:p w14:paraId="26959348"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400</w:t>
            </w:r>
          </w:p>
        </w:tc>
        <w:tc>
          <w:tcPr>
            <w:tcW w:w="1630" w:type="dxa"/>
          </w:tcPr>
          <w:p w14:paraId="53400500"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00</w:t>
            </w:r>
          </w:p>
        </w:tc>
      </w:tr>
      <w:tr w:rsidR="0002592F" w:rsidRPr="00512369" w14:paraId="4A051EA9" w14:textId="77777777" w:rsidTr="002D3EBF">
        <w:trPr>
          <w:trHeight w:val="190"/>
        </w:trPr>
        <w:tc>
          <w:tcPr>
            <w:tcW w:w="3783" w:type="dxa"/>
          </w:tcPr>
          <w:p w14:paraId="347B5AD6"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галоперидол</w:t>
            </w:r>
          </w:p>
        </w:tc>
        <w:tc>
          <w:tcPr>
            <w:tcW w:w="1929" w:type="dxa"/>
          </w:tcPr>
          <w:p w14:paraId="7B589A5B"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0,5</w:t>
            </w:r>
          </w:p>
        </w:tc>
        <w:tc>
          <w:tcPr>
            <w:tcW w:w="1895" w:type="dxa"/>
          </w:tcPr>
          <w:p w14:paraId="1126945D"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0</w:t>
            </w:r>
          </w:p>
        </w:tc>
        <w:tc>
          <w:tcPr>
            <w:tcW w:w="1630" w:type="dxa"/>
          </w:tcPr>
          <w:p w14:paraId="10167EA4"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5</w:t>
            </w:r>
          </w:p>
        </w:tc>
      </w:tr>
      <w:tr w:rsidR="0002592F" w:rsidRPr="00512369" w14:paraId="7D059DD9" w14:textId="77777777" w:rsidTr="002D3EBF">
        <w:trPr>
          <w:trHeight w:val="179"/>
        </w:trPr>
        <w:tc>
          <w:tcPr>
            <w:tcW w:w="3783" w:type="dxa"/>
          </w:tcPr>
          <w:p w14:paraId="4176255E"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рисперидон</w:t>
            </w:r>
          </w:p>
        </w:tc>
        <w:tc>
          <w:tcPr>
            <w:tcW w:w="1929" w:type="dxa"/>
          </w:tcPr>
          <w:p w14:paraId="6C84572B"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w:t>
            </w:r>
          </w:p>
        </w:tc>
        <w:tc>
          <w:tcPr>
            <w:tcW w:w="1895" w:type="dxa"/>
          </w:tcPr>
          <w:p w14:paraId="2C110C86"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4</w:t>
            </w:r>
          </w:p>
        </w:tc>
        <w:tc>
          <w:tcPr>
            <w:tcW w:w="1630" w:type="dxa"/>
          </w:tcPr>
          <w:p w14:paraId="251A4CEB"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3</w:t>
            </w:r>
          </w:p>
        </w:tc>
      </w:tr>
      <w:tr w:rsidR="0002592F" w:rsidRPr="00512369" w14:paraId="40EDB461" w14:textId="77777777" w:rsidTr="002D3EBF">
        <w:trPr>
          <w:trHeight w:val="170"/>
        </w:trPr>
        <w:tc>
          <w:tcPr>
            <w:tcW w:w="3783" w:type="dxa"/>
          </w:tcPr>
          <w:p w14:paraId="5B857CCD"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оланзапин</w:t>
            </w:r>
          </w:p>
        </w:tc>
        <w:tc>
          <w:tcPr>
            <w:tcW w:w="1929" w:type="dxa"/>
          </w:tcPr>
          <w:p w14:paraId="2B119EC3"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5</w:t>
            </w:r>
          </w:p>
        </w:tc>
        <w:tc>
          <w:tcPr>
            <w:tcW w:w="1895" w:type="dxa"/>
          </w:tcPr>
          <w:p w14:paraId="5E0473F5"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5</w:t>
            </w:r>
          </w:p>
        </w:tc>
        <w:tc>
          <w:tcPr>
            <w:tcW w:w="1630" w:type="dxa"/>
          </w:tcPr>
          <w:p w14:paraId="6BE16507"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7,5</w:t>
            </w:r>
          </w:p>
        </w:tc>
      </w:tr>
      <w:tr w:rsidR="0002592F" w:rsidRPr="00512369" w14:paraId="177EBA32" w14:textId="77777777" w:rsidTr="002D3EBF">
        <w:trPr>
          <w:trHeight w:val="173"/>
        </w:trPr>
        <w:tc>
          <w:tcPr>
            <w:tcW w:w="3783" w:type="dxa"/>
          </w:tcPr>
          <w:p w14:paraId="7A2DCA5F"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лоразепам</w:t>
            </w:r>
          </w:p>
        </w:tc>
        <w:tc>
          <w:tcPr>
            <w:tcW w:w="1929" w:type="dxa"/>
          </w:tcPr>
          <w:p w14:paraId="49B9963F"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0,5</w:t>
            </w:r>
          </w:p>
        </w:tc>
        <w:tc>
          <w:tcPr>
            <w:tcW w:w="1895" w:type="dxa"/>
          </w:tcPr>
          <w:p w14:paraId="6FC5D2EA"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5</w:t>
            </w:r>
          </w:p>
        </w:tc>
        <w:tc>
          <w:tcPr>
            <w:tcW w:w="1630" w:type="dxa"/>
          </w:tcPr>
          <w:p w14:paraId="133947A8"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w:t>
            </w:r>
          </w:p>
        </w:tc>
      </w:tr>
      <w:tr w:rsidR="0002592F" w:rsidRPr="00512369" w14:paraId="1481D7EA" w14:textId="77777777" w:rsidTr="002D3EBF">
        <w:trPr>
          <w:trHeight w:val="164"/>
        </w:trPr>
        <w:tc>
          <w:tcPr>
            <w:tcW w:w="3783" w:type="dxa"/>
          </w:tcPr>
          <w:p w14:paraId="73B9D28C"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феназепам</w:t>
            </w:r>
          </w:p>
        </w:tc>
        <w:tc>
          <w:tcPr>
            <w:tcW w:w="1929" w:type="dxa"/>
          </w:tcPr>
          <w:p w14:paraId="3ACF4284"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0,5</w:t>
            </w:r>
          </w:p>
        </w:tc>
        <w:tc>
          <w:tcPr>
            <w:tcW w:w="1895" w:type="dxa"/>
          </w:tcPr>
          <w:p w14:paraId="3C378CF5"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w:t>
            </w:r>
          </w:p>
        </w:tc>
        <w:tc>
          <w:tcPr>
            <w:tcW w:w="1630" w:type="dxa"/>
          </w:tcPr>
          <w:p w14:paraId="3A276606"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5</w:t>
            </w:r>
          </w:p>
        </w:tc>
      </w:tr>
      <w:tr w:rsidR="0002592F" w:rsidRPr="00512369" w14:paraId="4DF3DB48" w14:textId="77777777" w:rsidTr="002D3EBF">
        <w:trPr>
          <w:trHeight w:val="167"/>
        </w:trPr>
        <w:tc>
          <w:tcPr>
            <w:tcW w:w="3783" w:type="dxa"/>
          </w:tcPr>
          <w:p w14:paraId="5444D66B"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сертралин</w:t>
            </w:r>
          </w:p>
        </w:tc>
        <w:tc>
          <w:tcPr>
            <w:tcW w:w="1929" w:type="dxa"/>
          </w:tcPr>
          <w:p w14:paraId="6FE2995D"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5</w:t>
            </w:r>
          </w:p>
        </w:tc>
        <w:tc>
          <w:tcPr>
            <w:tcW w:w="1895" w:type="dxa"/>
          </w:tcPr>
          <w:p w14:paraId="63228476"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50</w:t>
            </w:r>
          </w:p>
        </w:tc>
        <w:tc>
          <w:tcPr>
            <w:tcW w:w="1630" w:type="dxa"/>
          </w:tcPr>
          <w:p w14:paraId="3E40907D"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50</w:t>
            </w:r>
          </w:p>
        </w:tc>
      </w:tr>
      <w:tr w:rsidR="0002592F" w:rsidRPr="00512369" w14:paraId="18E16EB3" w14:textId="77777777" w:rsidTr="002D3EBF">
        <w:trPr>
          <w:trHeight w:val="266"/>
        </w:trPr>
        <w:tc>
          <w:tcPr>
            <w:tcW w:w="3783" w:type="dxa"/>
          </w:tcPr>
          <w:p w14:paraId="1F304B20"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пароксетин</w:t>
            </w:r>
          </w:p>
        </w:tc>
        <w:tc>
          <w:tcPr>
            <w:tcW w:w="1929" w:type="dxa"/>
          </w:tcPr>
          <w:p w14:paraId="1ABEC8AB"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0</w:t>
            </w:r>
          </w:p>
        </w:tc>
        <w:tc>
          <w:tcPr>
            <w:tcW w:w="1895" w:type="dxa"/>
          </w:tcPr>
          <w:p w14:paraId="24250AE2"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40</w:t>
            </w:r>
          </w:p>
        </w:tc>
        <w:tc>
          <w:tcPr>
            <w:tcW w:w="1630" w:type="dxa"/>
          </w:tcPr>
          <w:p w14:paraId="3C1F53DF"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30</w:t>
            </w:r>
          </w:p>
        </w:tc>
      </w:tr>
      <w:tr w:rsidR="0002592F" w:rsidRPr="00512369" w14:paraId="589AD445" w14:textId="77777777" w:rsidTr="002D3EBF">
        <w:trPr>
          <w:trHeight w:val="269"/>
        </w:trPr>
        <w:tc>
          <w:tcPr>
            <w:tcW w:w="3783" w:type="dxa"/>
          </w:tcPr>
          <w:p w14:paraId="1B6096F5"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ципралекс</w:t>
            </w:r>
          </w:p>
        </w:tc>
        <w:tc>
          <w:tcPr>
            <w:tcW w:w="1929" w:type="dxa"/>
          </w:tcPr>
          <w:p w14:paraId="638BE4E2"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0</w:t>
            </w:r>
          </w:p>
        </w:tc>
        <w:tc>
          <w:tcPr>
            <w:tcW w:w="1895" w:type="dxa"/>
          </w:tcPr>
          <w:p w14:paraId="08D88E91"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20</w:t>
            </w:r>
          </w:p>
        </w:tc>
        <w:tc>
          <w:tcPr>
            <w:tcW w:w="1630" w:type="dxa"/>
          </w:tcPr>
          <w:p w14:paraId="76E209B1"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5</w:t>
            </w:r>
          </w:p>
        </w:tc>
      </w:tr>
      <w:tr w:rsidR="0002592F" w:rsidRPr="00512369" w14:paraId="3B8A8B5B" w14:textId="77777777" w:rsidTr="002D3EBF">
        <w:trPr>
          <w:trHeight w:val="274"/>
        </w:trPr>
        <w:tc>
          <w:tcPr>
            <w:tcW w:w="3783" w:type="dxa"/>
          </w:tcPr>
          <w:p w14:paraId="46CE3667" w14:textId="77777777" w:rsidR="0002592F" w:rsidRPr="00512369" w:rsidRDefault="0002592F" w:rsidP="00A60C8A">
            <w:pPr>
              <w:autoSpaceDE w:val="0"/>
              <w:autoSpaceDN w:val="0"/>
              <w:adjustRightInd w:val="0"/>
              <w:spacing w:line="240" w:lineRule="auto"/>
              <w:ind w:firstLine="0"/>
              <w:rPr>
                <w:rFonts w:cs="Times New Roman"/>
                <w:szCs w:val="24"/>
              </w:rPr>
            </w:pPr>
            <w:r w:rsidRPr="00512369">
              <w:rPr>
                <w:rFonts w:cs="Times New Roman"/>
                <w:szCs w:val="24"/>
              </w:rPr>
              <w:t>зопиклон</w:t>
            </w:r>
          </w:p>
        </w:tc>
        <w:tc>
          <w:tcPr>
            <w:tcW w:w="1929" w:type="dxa"/>
          </w:tcPr>
          <w:p w14:paraId="7009F75D"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3,75</w:t>
            </w:r>
          </w:p>
        </w:tc>
        <w:tc>
          <w:tcPr>
            <w:tcW w:w="1895" w:type="dxa"/>
          </w:tcPr>
          <w:p w14:paraId="4963A4D8"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15</w:t>
            </w:r>
          </w:p>
        </w:tc>
        <w:tc>
          <w:tcPr>
            <w:tcW w:w="1630" w:type="dxa"/>
          </w:tcPr>
          <w:p w14:paraId="0EB7C844" w14:textId="77777777" w:rsidR="0002592F" w:rsidRPr="00512369" w:rsidRDefault="0002592F" w:rsidP="00A60C8A">
            <w:pPr>
              <w:autoSpaceDE w:val="0"/>
              <w:autoSpaceDN w:val="0"/>
              <w:adjustRightInd w:val="0"/>
              <w:spacing w:line="240" w:lineRule="auto"/>
              <w:ind w:firstLine="0"/>
              <w:jc w:val="center"/>
              <w:rPr>
                <w:rFonts w:cs="Times New Roman"/>
                <w:szCs w:val="24"/>
              </w:rPr>
            </w:pPr>
            <w:r w:rsidRPr="00512369">
              <w:rPr>
                <w:rFonts w:cs="Times New Roman"/>
                <w:szCs w:val="24"/>
              </w:rPr>
              <w:t>7,5</w:t>
            </w:r>
          </w:p>
        </w:tc>
      </w:tr>
    </w:tbl>
    <w:p w14:paraId="4D10F3CE" w14:textId="77777777" w:rsidR="0002592F" w:rsidRPr="00512369" w:rsidRDefault="0002592F" w:rsidP="0002592F">
      <w:pPr>
        <w:pStyle w:val="afe"/>
        <w:ind w:left="643"/>
        <w:rPr>
          <w:rFonts w:cs="Times New Roman"/>
          <w:szCs w:val="24"/>
        </w:rPr>
      </w:pPr>
    </w:p>
    <w:p w14:paraId="1E660632" w14:textId="77777777" w:rsidR="0002592F" w:rsidRPr="00E931A1" w:rsidRDefault="0002592F" w:rsidP="0002592F">
      <w:pPr>
        <w:rPr>
          <w:rFonts w:cs="Times New Roman"/>
          <w:i/>
          <w:szCs w:val="24"/>
          <w:u w:val="single"/>
        </w:rPr>
      </w:pPr>
      <w:r w:rsidRPr="00E931A1">
        <w:rPr>
          <w:rFonts w:cs="Times New Roman"/>
          <w:i/>
          <w:szCs w:val="24"/>
          <w:u w:val="single"/>
        </w:rPr>
        <w:t>Алгоритм действий врача:</w:t>
      </w:r>
    </w:p>
    <w:p w14:paraId="4B087645" w14:textId="77777777" w:rsidR="0002592F" w:rsidRPr="00FB780E" w:rsidRDefault="0002592F" w:rsidP="0002592F">
      <w:pPr>
        <w:shd w:val="clear" w:color="auto" w:fill="FFFFFF"/>
        <w:textAlignment w:val="baseline"/>
        <w:rPr>
          <w:rFonts w:eastAsia="Times New Roman" w:cs="Times New Roman"/>
          <w:color w:val="333333"/>
          <w:szCs w:val="24"/>
          <w:lang w:eastAsia="ru-RU"/>
        </w:rPr>
      </w:pPr>
      <w:r w:rsidRPr="00FB780E">
        <w:rPr>
          <w:rFonts w:eastAsia="Times New Roman" w:cs="Times New Roman"/>
          <w:color w:val="333333"/>
          <w:szCs w:val="24"/>
          <w:lang w:eastAsia="ru-RU"/>
        </w:rPr>
        <w:t>Неотложные терапевтические мероприятия показаны пациентам, состояние которых представляет угрозу для себя и других лиц, в первую очередь при наличии возбуждения и агрессивности, суицидальном поведении больного, состоянии измененного сознания, при отказе пациента от приема пищи и жидкости, его неспособности к самообслуживанию.</w:t>
      </w:r>
    </w:p>
    <w:p w14:paraId="1EAE0132" w14:textId="77777777" w:rsidR="0002592F" w:rsidRPr="00FB780E" w:rsidRDefault="0002592F" w:rsidP="0002592F">
      <w:pPr>
        <w:shd w:val="clear" w:color="auto" w:fill="FFFFFF"/>
        <w:textAlignment w:val="baseline"/>
        <w:rPr>
          <w:rFonts w:eastAsia="Times New Roman" w:cs="Times New Roman"/>
          <w:color w:val="333333"/>
          <w:szCs w:val="24"/>
          <w:lang w:eastAsia="ru-RU"/>
        </w:rPr>
      </w:pPr>
      <w:r w:rsidRPr="00FB780E">
        <w:rPr>
          <w:rFonts w:eastAsia="Times New Roman" w:cs="Times New Roman"/>
          <w:color w:val="333333"/>
          <w:szCs w:val="24"/>
          <w:lang w:eastAsia="ru-RU"/>
        </w:rPr>
        <w:t xml:space="preserve">Острые расстройства психики выявляют прежде всего во время беседы с пациентом, в ходе которой определяют тактику ведения </w:t>
      </w:r>
      <w:r>
        <w:rPr>
          <w:rFonts w:eastAsia="Times New Roman" w:cs="Times New Roman"/>
          <w:color w:val="333333"/>
          <w:szCs w:val="24"/>
          <w:lang w:eastAsia="ru-RU"/>
        </w:rPr>
        <w:t>пациента</w:t>
      </w:r>
      <w:r w:rsidRPr="00FB780E">
        <w:rPr>
          <w:rFonts w:eastAsia="Times New Roman" w:cs="Times New Roman"/>
          <w:color w:val="333333"/>
          <w:szCs w:val="24"/>
          <w:lang w:eastAsia="ru-RU"/>
        </w:rPr>
        <w:t>. Основные задачи такой беседы определяют правила общения с пациентами с острыми расстройствами психики:</w:t>
      </w:r>
    </w:p>
    <w:p w14:paraId="1470A39F" w14:textId="77777777" w:rsidR="0002592F" w:rsidRPr="00FB780E" w:rsidRDefault="0002592F" w:rsidP="0002592F">
      <w:pPr>
        <w:numPr>
          <w:ilvl w:val="0"/>
          <w:numId w:val="102"/>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установление первоначального контакта;</w:t>
      </w:r>
    </w:p>
    <w:p w14:paraId="4041D70A" w14:textId="77777777" w:rsidR="0002592F" w:rsidRPr="00FB780E" w:rsidRDefault="0002592F" w:rsidP="0002592F">
      <w:pPr>
        <w:numPr>
          <w:ilvl w:val="0"/>
          <w:numId w:val="102"/>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налаживание доверительных отношений между врачом и пациентом;</w:t>
      </w:r>
    </w:p>
    <w:p w14:paraId="38E37107" w14:textId="77777777" w:rsidR="0002592F" w:rsidRPr="00FB780E" w:rsidRDefault="0002592F" w:rsidP="0002592F">
      <w:pPr>
        <w:numPr>
          <w:ilvl w:val="0"/>
          <w:numId w:val="102"/>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определение диагноза на синдромальном уровне;</w:t>
      </w:r>
    </w:p>
    <w:p w14:paraId="0873DD95" w14:textId="77777777" w:rsidR="0002592F" w:rsidRDefault="0002592F" w:rsidP="0002592F">
      <w:pPr>
        <w:numPr>
          <w:ilvl w:val="0"/>
          <w:numId w:val="102"/>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разработка плана оказания медицинской помощи и дальнейшей тактики</w:t>
      </w:r>
      <w:r>
        <w:rPr>
          <w:rFonts w:eastAsia="Times New Roman" w:cs="Times New Roman"/>
          <w:color w:val="231F20"/>
          <w:szCs w:val="24"/>
          <w:lang w:eastAsia="ru-RU"/>
        </w:rPr>
        <w:t>, заключающейся, в общем плане, в изоляции пациента, при необходимости – фиксации в пределах постели и проведение терапевтических мероприятий при участии психиатра.</w:t>
      </w:r>
    </w:p>
    <w:p w14:paraId="60084DE8" w14:textId="77777777" w:rsidR="0002592F" w:rsidRPr="00070BE4" w:rsidRDefault="0002592F" w:rsidP="0002592F">
      <w:pPr>
        <w:shd w:val="clear" w:color="auto" w:fill="FFFFFF"/>
        <w:textAlignment w:val="baseline"/>
        <w:rPr>
          <w:rFonts w:eastAsia="Times New Roman" w:cs="Times New Roman"/>
          <w:color w:val="231F20"/>
          <w:szCs w:val="24"/>
          <w:lang w:eastAsia="ru-RU"/>
        </w:rPr>
      </w:pPr>
      <w:r>
        <w:rPr>
          <w:rFonts w:eastAsia="Times New Roman" w:cs="Times New Roman"/>
          <w:color w:val="231F20"/>
          <w:szCs w:val="24"/>
          <w:lang w:eastAsia="ru-RU"/>
        </w:rPr>
        <w:t>При выявлении нозогенных реакций терапия проводится консультирующим психиатром.</w:t>
      </w:r>
    </w:p>
    <w:p w14:paraId="558B59F8" w14:textId="77777777" w:rsidR="0002592F" w:rsidRPr="00FF7C87" w:rsidRDefault="0002592F" w:rsidP="00A538AA">
      <w:pPr>
        <w:pStyle w:val="2"/>
      </w:pPr>
    </w:p>
    <w:p w14:paraId="549E4DC2" w14:textId="77777777" w:rsidR="000414F6" w:rsidRPr="002F4348" w:rsidRDefault="00CB71DA" w:rsidP="00B104EF">
      <w:pPr>
        <w:pStyle w:val="CustomContentNormal"/>
      </w:pPr>
      <w:bookmarkStart w:id="91" w:name="_Toc65586420"/>
      <w:bookmarkEnd w:id="70"/>
      <w:bookmarkEnd w:id="71"/>
      <w:bookmarkEnd w:id="82"/>
      <w:r w:rsidRPr="002F4348">
        <w:t>Критерии оценки качества медицинской помощи</w:t>
      </w:r>
      <w:bookmarkEnd w:id="55"/>
      <w:bookmarkEnd w:id="91"/>
    </w:p>
    <w:p w14:paraId="5819F38D" w14:textId="77777777" w:rsidR="0025228A" w:rsidRPr="002F4348" w:rsidRDefault="0025228A" w:rsidP="00094ED6">
      <w:pPr>
        <w:pStyle w:val="afffb"/>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6"/>
        <w:gridCol w:w="7093"/>
        <w:gridCol w:w="1651"/>
      </w:tblGrid>
      <w:tr w:rsidR="00035320" w:rsidRPr="002F4348" w14:paraId="09F6CF1C" w14:textId="77777777" w:rsidTr="003007A6">
        <w:trPr>
          <w:tblHeader/>
        </w:trPr>
        <w:tc>
          <w:tcPr>
            <w:tcW w:w="319" w:type="pct"/>
            <w:tcBorders>
              <w:top w:val="single" w:sz="6" w:space="0" w:color="000000"/>
              <w:left w:val="single" w:sz="6" w:space="0" w:color="000000"/>
              <w:bottom w:val="single" w:sz="6" w:space="0" w:color="000000"/>
              <w:right w:val="single" w:sz="6" w:space="0" w:color="000000"/>
            </w:tcBorders>
            <w:vAlign w:val="center"/>
            <w:hideMark/>
          </w:tcPr>
          <w:p w14:paraId="76A14D86" w14:textId="77777777" w:rsidR="00035320" w:rsidRPr="002F4348" w:rsidRDefault="00035320" w:rsidP="00035320">
            <w:pPr>
              <w:pStyle w:val="afd"/>
              <w:spacing w:beforeAutospacing="0" w:afterAutospacing="0" w:line="240" w:lineRule="auto"/>
              <w:ind w:firstLine="0"/>
              <w:jc w:val="center"/>
            </w:pPr>
            <w:bookmarkStart w:id="92" w:name="__RefHeading___doc_bible"/>
            <w:r w:rsidRPr="002F4348">
              <w:rPr>
                <w:rStyle w:val="affb"/>
              </w:rPr>
              <w:t>№</w:t>
            </w:r>
          </w:p>
          <w:p w14:paraId="2527FDB3" w14:textId="77777777" w:rsidR="00035320" w:rsidRPr="002F4348" w:rsidRDefault="00035320" w:rsidP="00035320">
            <w:pPr>
              <w:pStyle w:val="afd"/>
              <w:spacing w:beforeAutospacing="0" w:afterAutospacing="0" w:line="240" w:lineRule="auto"/>
              <w:ind w:firstLine="0"/>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0A3C84C9" w14:textId="77777777" w:rsidR="00035320" w:rsidRPr="002F4348" w:rsidRDefault="00035320" w:rsidP="00035320">
            <w:pPr>
              <w:pStyle w:val="afd"/>
              <w:spacing w:beforeAutospacing="0" w:afterAutospacing="0" w:line="240" w:lineRule="auto"/>
              <w:ind w:firstLine="0"/>
              <w:jc w:val="center"/>
            </w:pPr>
            <w:r w:rsidRPr="002F4348">
              <w:rPr>
                <w:rStyle w:val="affb"/>
              </w:rPr>
              <w:t>Критерии качества</w:t>
            </w:r>
          </w:p>
        </w:tc>
        <w:tc>
          <w:tcPr>
            <w:tcW w:w="884" w:type="pct"/>
            <w:tcBorders>
              <w:top w:val="single" w:sz="6" w:space="0" w:color="000000"/>
              <w:left w:val="single" w:sz="6" w:space="0" w:color="000000"/>
              <w:bottom w:val="single" w:sz="6" w:space="0" w:color="000000"/>
              <w:right w:val="single" w:sz="6" w:space="0" w:color="000000"/>
            </w:tcBorders>
            <w:vAlign w:val="center"/>
            <w:hideMark/>
          </w:tcPr>
          <w:p w14:paraId="4EBED4CE" w14:textId="77777777" w:rsidR="00035320" w:rsidRPr="002F4348" w:rsidRDefault="00035320" w:rsidP="00035320">
            <w:pPr>
              <w:pStyle w:val="afd"/>
              <w:spacing w:beforeAutospacing="0" w:afterAutospacing="0" w:line="240" w:lineRule="auto"/>
              <w:ind w:firstLine="0"/>
              <w:jc w:val="center"/>
            </w:pPr>
            <w:r w:rsidRPr="002F4348">
              <w:rPr>
                <w:b/>
                <w:bCs/>
              </w:rPr>
              <w:t>Оценка выполнения</w:t>
            </w:r>
          </w:p>
        </w:tc>
      </w:tr>
      <w:tr w:rsidR="00035320" w:rsidRPr="002F4348" w14:paraId="0B5CE7DD"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5C742AB4" w14:textId="77777777" w:rsidR="00035320" w:rsidRPr="002F4348" w:rsidRDefault="00035320" w:rsidP="00B153FC">
            <w:pPr>
              <w:pStyle w:val="afd"/>
              <w:numPr>
                <w:ilvl w:val="0"/>
                <w:numId w:val="4"/>
              </w:numPr>
              <w:spacing w:beforeAutospacing="0" w:afterAutospacing="0" w:line="24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6F972ACE" w14:textId="77777777" w:rsidR="00035320" w:rsidRPr="002F4348" w:rsidRDefault="00035320" w:rsidP="00035320">
            <w:pPr>
              <w:pStyle w:val="afd"/>
              <w:spacing w:beforeAutospacing="0" w:afterAutospacing="0" w:line="240" w:lineRule="auto"/>
              <w:ind w:firstLine="0"/>
            </w:pPr>
            <w:r w:rsidRPr="002F4348">
              <w:t>У пациента с подозрением на ЛХ или выявленной ЛХ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и количества ретикулоцитов</w:t>
            </w:r>
          </w:p>
        </w:tc>
        <w:tc>
          <w:tcPr>
            <w:tcW w:w="884" w:type="pct"/>
            <w:tcBorders>
              <w:top w:val="single" w:sz="6" w:space="0" w:color="000000"/>
              <w:left w:val="single" w:sz="6" w:space="0" w:color="000000"/>
              <w:bottom w:val="single" w:sz="6" w:space="0" w:color="000000"/>
              <w:right w:val="single" w:sz="6" w:space="0" w:color="000000"/>
            </w:tcBorders>
            <w:hideMark/>
          </w:tcPr>
          <w:p w14:paraId="155224DD" w14:textId="77777777" w:rsidR="00035320" w:rsidRPr="002F4348" w:rsidRDefault="00035320" w:rsidP="00035320">
            <w:pPr>
              <w:pStyle w:val="afd"/>
              <w:spacing w:beforeAutospacing="0" w:afterAutospacing="0" w:line="240" w:lineRule="auto"/>
              <w:ind w:firstLine="0"/>
              <w:jc w:val="center"/>
            </w:pPr>
            <w:r w:rsidRPr="002F4348">
              <w:t>Да/Нет</w:t>
            </w:r>
          </w:p>
        </w:tc>
      </w:tr>
      <w:tr w:rsidR="00035320" w:rsidRPr="002F4348" w14:paraId="6314E63A"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0637B7E5" w14:textId="77777777" w:rsidR="00035320" w:rsidRPr="002F4348" w:rsidRDefault="00035320" w:rsidP="00B153FC">
            <w:pPr>
              <w:pStyle w:val="afd"/>
              <w:numPr>
                <w:ilvl w:val="0"/>
                <w:numId w:val="4"/>
              </w:numPr>
              <w:spacing w:beforeAutospacing="0" w:afterAutospacing="0" w:line="24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22967EEC" w14:textId="77777777" w:rsidR="00035320" w:rsidRPr="002F4348" w:rsidRDefault="00035320" w:rsidP="00035320">
            <w:pPr>
              <w:pStyle w:val="afd"/>
              <w:spacing w:beforeAutospacing="0" w:afterAutospacing="0" w:line="240" w:lineRule="auto"/>
              <w:ind w:firstLine="0"/>
            </w:pPr>
            <w:r w:rsidRPr="002F4348">
              <w:t xml:space="preserve">У пациента с подозрением на ЛХ или выявленной ЛХ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выполнен анализ крови биохимический общетерапевтический с </w:t>
            </w:r>
            <w:r w:rsidRPr="002F4348">
              <w:rPr>
                <w:iCs/>
              </w:rPr>
              <w:t>включением следующих параметров: ЛДГ, мочевина, креатинин, общий белок, альбумин, билирубин, АСТ, АЛТ, щелочная фосфатаза, калий, натрий, хлор, кальций</w:t>
            </w:r>
          </w:p>
        </w:tc>
        <w:tc>
          <w:tcPr>
            <w:tcW w:w="884" w:type="pct"/>
            <w:tcBorders>
              <w:top w:val="single" w:sz="6" w:space="0" w:color="000000"/>
              <w:left w:val="single" w:sz="6" w:space="0" w:color="000000"/>
              <w:bottom w:val="single" w:sz="6" w:space="0" w:color="000000"/>
              <w:right w:val="single" w:sz="6" w:space="0" w:color="000000"/>
            </w:tcBorders>
            <w:hideMark/>
          </w:tcPr>
          <w:p w14:paraId="028FD617" w14:textId="77777777" w:rsidR="00035320" w:rsidRPr="002F4348" w:rsidRDefault="00035320" w:rsidP="00035320">
            <w:pPr>
              <w:pStyle w:val="afd"/>
              <w:spacing w:beforeAutospacing="0" w:afterAutospacing="0" w:line="240" w:lineRule="auto"/>
              <w:ind w:firstLine="0"/>
              <w:jc w:val="center"/>
            </w:pPr>
            <w:r w:rsidRPr="002F4348">
              <w:t>Да/Нет</w:t>
            </w:r>
          </w:p>
        </w:tc>
      </w:tr>
      <w:tr w:rsidR="00035320" w:rsidRPr="002F4348" w14:paraId="5BB8EAE8"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33D12FEA" w14:textId="77777777" w:rsidR="00035320" w:rsidRPr="002F4348" w:rsidRDefault="00035320" w:rsidP="00B153FC">
            <w:pPr>
              <w:pStyle w:val="afd"/>
              <w:numPr>
                <w:ilvl w:val="0"/>
                <w:numId w:val="4"/>
              </w:numPr>
              <w:spacing w:beforeAutospacing="0" w:afterAutospacing="0" w:line="24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7B28039D" w14:textId="77777777" w:rsidR="00035320" w:rsidRPr="002F4348" w:rsidRDefault="00035320" w:rsidP="00035320">
            <w:pPr>
              <w:pStyle w:val="afd"/>
              <w:spacing w:line="240" w:lineRule="auto"/>
              <w:ind w:firstLine="0"/>
            </w:pPr>
            <w:r w:rsidRPr="002F4348">
              <w:t>У пациента при установлении диагноза ЛХ, при оценке ответа на лечение, а также при подозрении на рецидив заболевания выполнена КТ грудной клетки, органов брюшной полости и малого таза (с контрастированием) либо (при наличии противопоказаний к КТ либо при невозможности выполнения КТ) рентгенография органов грудной клетки в двух проекциях и ультразвуковое исследование лимфатических узлов и внутренних органов</w:t>
            </w:r>
          </w:p>
        </w:tc>
        <w:tc>
          <w:tcPr>
            <w:tcW w:w="884" w:type="pct"/>
            <w:tcBorders>
              <w:top w:val="single" w:sz="6" w:space="0" w:color="000000"/>
              <w:left w:val="single" w:sz="6" w:space="0" w:color="000000"/>
              <w:bottom w:val="single" w:sz="6" w:space="0" w:color="000000"/>
              <w:right w:val="single" w:sz="6" w:space="0" w:color="000000"/>
            </w:tcBorders>
            <w:hideMark/>
          </w:tcPr>
          <w:p w14:paraId="491F958C" w14:textId="77777777" w:rsidR="00035320" w:rsidRPr="002F4348" w:rsidRDefault="00035320" w:rsidP="00035320">
            <w:pPr>
              <w:pStyle w:val="afd"/>
              <w:spacing w:beforeAutospacing="0" w:afterAutospacing="0" w:line="240" w:lineRule="auto"/>
              <w:ind w:firstLine="0"/>
              <w:jc w:val="center"/>
            </w:pPr>
            <w:r w:rsidRPr="002F4348">
              <w:t>Да/Нет</w:t>
            </w:r>
          </w:p>
        </w:tc>
      </w:tr>
      <w:tr w:rsidR="00035320" w:rsidRPr="002F4348" w14:paraId="0A96C5B4"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6018B852" w14:textId="77777777" w:rsidR="00035320" w:rsidRPr="002F4348" w:rsidRDefault="00035320" w:rsidP="00B153FC">
            <w:pPr>
              <w:pStyle w:val="afd"/>
              <w:numPr>
                <w:ilvl w:val="0"/>
                <w:numId w:val="4"/>
              </w:numPr>
              <w:spacing w:beforeAutospacing="0" w:afterAutospacing="0" w:line="24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2F640D2A" w14:textId="77777777" w:rsidR="00035320" w:rsidRPr="002F4348" w:rsidRDefault="00035320" w:rsidP="00035320">
            <w:pPr>
              <w:pStyle w:val="afd"/>
              <w:spacing w:beforeAutospacing="0" w:afterAutospacing="0" w:line="240" w:lineRule="auto"/>
              <w:ind w:firstLine="0"/>
            </w:pPr>
            <w:r w:rsidRPr="002F4348">
              <w:t>Пациенту с подозрением на ЛХ выполнена биопсия лимфатического узла либо другого очага поражения, патолого-анатомическое исследование биопсийного (операционного) материала с применением иммуногистохимических методов для верификации диагноза</w:t>
            </w:r>
          </w:p>
        </w:tc>
        <w:tc>
          <w:tcPr>
            <w:tcW w:w="884" w:type="pct"/>
            <w:tcBorders>
              <w:top w:val="single" w:sz="6" w:space="0" w:color="000000"/>
              <w:left w:val="single" w:sz="6" w:space="0" w:color="000000"/>
              <w:bottom w:val="single" w:sz="6" w:space="0" w:color="000000"/>
              <w:right w:val="single" w:sz="6" w:space="0" w:color="000000"/>
            </w:tcBorders>
            <w:hideMark/>
          </w:tcPr>
          <w:p w14:paraId="2C59C2E6" w14:textId="77777777" w:rsidR="00035320" w:rsidRPr="002F4348" w:rsidRDefault="00035320" w:rsidP="00035320">
            <w:pPr>
              <w:pStyle w:val="afd"/>
              <w:spacing w:beforeAutospacing="0" w:afterAutospacing="0" w:line="240" w:lineRule="auto"/>
              <w:ind w:firstLine="0"/>
              <w:jc w:val="center"/>
            </w:pPr>
            <w:r w:rsidRPr="002F4348">
              <w:t>Да/Нет</w:t>
            </w:r>
          </w:p>
        </w:tc>
      </w:tr>
      <w:tr w:rsidR="00035320" w:rsidRPr="002F4348" w14:paraId="10A60F1D" w14:textId="77777777" w:rsidTr="003007A6">
        <w:tc>
          <w:tcPr>
            <w:tcW w:w="319" w:type="pct"/>
            <w:tcBorders>
              <w:top w:val="single" w:sz="6" w:space="0" w:color="000000"/>
              <w:left w:val="single" w:sz="6" w:space="0" w:color="000000"/>
              <w:bottom w:val="single" w:sz="6" w:space="0" w:color="000000"/>
              <w:right w:val="single" w:sz="6" w:space="0" w:color="000000"/>
            </w:tcBorders>
            <w:hideMark/>
          </w:tcPr>
          <w:p w14:paraId="552B3D31" w14:textId="77777777" w:rsidR="00035320" w:rsidRPr="002F4348" w:rsidRDefault="00035320" w:rsidP="00B153FC">
            <w:pPr>
              <w:pStyle w:val="afd"/>
              <w:numPr>
                <w:ilvl w:val="0"/>
                <w:numId w:val="4"/>
              </w:numPr>
              <w:spacing w:beforeAutospacing="0" w:afterAutospacing="0" w:line="240" w:lineRule="auto"/>
              <w:jc w:val="center"/>
            </w:pPr>
          </w:p>
        </w:tc>
        <w:tc>
          <w:tcPr>
            <w:tcW w:w="3797" w:type="pct"/>
            <w:tcBorders>
              <w:top w:val="single" w:sz="6" w:space="0" w:color="000000"/>
              <w:left w:val="single" w:sz="6" w:space="0" w:color="000000"/>
              <w:bottom w:val="single" w:sz="6" w:space="0" w:color="000000"/>
              <w:right w:val="single" w:sz="6" w:space="0" w:color="000000"/>
            </w:tcBorders>
            <w:vAlign w:val="center"/>
            <w:hideMark/>
          </w:tcPr>
          <w:p w14:paraId="76D7607B" w14:textId="77777777" w:rsidR="00035320" w:rsidRPr="002F4348" w:rsidRDefault="00035320" w:rsidP="00035320">
            <w:pPr>
              <w:pStyle w:val="afd"/>
              <w:spacing w:beforeAutospacing="0" w:afterAutospacing="0" w:line="240" w:lineRule="auto"/>
              <w:ind w:firstLine="0"/>
            </w:pPr>
            <w:r w:rsidRPr="002F4348">
              <w:t>Пациенту с ЛХ после 2 и 4 циклов химиотерапии, после окончания химиотерапевтического этапа и после завершения всей программы лечения выполнена оценка ответа на терапию в соответствии со стандартными критериями ответа на лечение лимфом</w:t>
            </w:r>
          </w:p>
        </w:tc>
        <w:tc>
          <w:tcPr>
            <w:tcW w:w="884" w:type="pct"/>
            <w:tcBorders>
              <w:top w:val="single" w:sz="6" w:space="0" w:color="000000"/>
              <w:left w:val="single" w:sz="6" w:space="0" w:color="000000"/>
              <w:bottom w:val="single" w:sz="6" w:space="0" w:color="000000"/>
              <w:right w:val="single" w:sz="6" w:space="0" w:color="000000"/>
            </w:tcBorders>
            <w:hideMark/>
          </w:tcPr>
          <w:p w14:paraId="3F9D4D2A" w14:textId="77777777" w:rsidR="00035320" w:rsidRPr="002F4348" w:rsidRDefault="00035320" w:rsidP="00035320">
            <w:pPr>
              <w:pStyle w:val="afd"/>
              <w:spacing w:beforeAutospacing="0" w:afterAutospacing="0" w:line="240" w:lineRule="auto"/>
              <w:ind w:firstLine="0"/>
              <w:jc w:val="center"/>
            </w:pPr>
            <w:r w:rsidRPr="002F4348">
              <w:t>Да/Нет</w:t>
            </w:r>
          </w:p>
        </w:tc>
      </w:tr>
    </w:tbl>
    <w:p w14:paraId="4D9E909E" w14:textId="77777777" w:rsidR="00AF3168" w:rsidRPr="002F4348" w:rsidRDefault="00AF3168" w:rsidP="005627B3">
      <w:pPr>
        <w:ind w:firstLine="0"/>
        <w:rPr>
          <w:b/>
          <w:sz w:val="28"/>
          <w:szCs w:val="28"/>
        </w:rPr>
      </w:pPr>
      <w:r w:rsidRPr="002F4348">
        <w:rPr>
          <w:b/>
          <w:sz w:val="28"/>
          <w:szCs w:val="28"/>
        </w:rPr>
        <w:br w:type="page"/>
      </w:r>
    </w:p>
    <w:p w14:paraId="571EE95E" w14:textId="77777777" w:rsidR="000414F6" w:rsidRPr="002F4348" w:rsidRDefault="00CB71DA" w:rsidP="00172112">
      <w:pPr>
        <w:pStyle w:val="CustomContentNormal"/>
      </w:pPr>
      <w:bookmarkStart w:id="93" w:name="_Toc65586421"/>
      <w:bookmarkStart w:id="94" w:name="_Hlk36026221"/>
      <w:r w:rsidRPr="002F4348">
        <w:t>Список литературы</w:t>
      </w:r>
      <w:bookmarkEnd w:id="92"/>
      <w:bookmarkEnd w:id="93"/>
    </w:p>
    <w:p w14:paraId="302E9034" w14:textId="3BBC6D9A" w:rsidR="00F040F8" w:rsidRPr="00F040F8" w:rsidRDefault="008762E9" w:rsidP="00F040F8">
      <w:pPr>
        <w:widowControl w:val="0"/>
        <w:autoSpaceDE w:val="0"/>
        <w:autoSpaceDN w:val="0"/>
        <w:adjustRightInd w:val="0"/>
        <w:ind w:left="640" w:hanging="640"/>
        <w:rPr>
          <w:rFonts w:cs="Times New Roman"/>
          <w:noProof/>
        </w:rPr>
      </w:pPr>
      <w:r w:rsidRPr="002F4348">
        <w:rPr>
          <w:rFonts w:cs="Times New Roman"/>
          <w:szCs w:val="24"/>
        </w:rPr>
        <w:fldChar w:fldCharType="begin" w:fldLock="1"/>
      </w:r>
      <w:r w:rsidRPr="002F4348">
        <w:rPr>
          <w:rFonts w:cs="Times New Roman"/>
          <w:szCs w:val="24"/>
        </w:rPr>
        <w:instrText xml:space="preserve">ADDIN Mendeley Bibliography CSL_BIBLIOGRAPHY </w:instrText>
      </w:r>
      <w:r w:rsidRPr="002F4348">
        <w:rPr>
          <w:rFonts w:cs="Times New Roman"/>
          <w:szCs w:val="24"/>
        </w:rPr>
        <w:fldChar w:fldCharType="separate"/>
      </w:r>
      <w:r w:rsidR="00F040F8" w:rsidRPr="00F040F8">
        <w:rPr>
          <w:rFonts w:cs="Times New Roman"/>
          <w:noProof/>
        </w:rPr>
        <w:t>1.</w:t>
      </w:r>
      <w:r w:rsidR="00F040F8" w:rsidRPr="00F040F8">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055EFAB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w:t>
      </w:r>
      <w:r w:rsidRPr="00F040F8">
        <w:rPr>
          <w:rFonts w:cs="Times New Roman"/>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27C5714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w:t>
      </w:r>
      <w:r w:rsidRPr="00F040F8">
        <w:rPr>
          <w:rFonts w:cs="Times New Roman"/>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5C96D9F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w:t>
      </w:r>
      <w:r w:rsidRPr="00F040F8">
        <w:rPr>
          <w:rFonts w:cs="Times New Roman"/>
          <w:noProof/>
        </w:rPr>
        <w:tab/>
        <w:t>Демина Е.А. et al. Лимфома Ходжкин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43.</w:t>
      </w:r>
    </w:p>
    <w:p w14:paraId="22342B7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w:t>
      </w:r>
      <w:r w:rsidRPr="00F040F8">
        <w:rPr>
          <w:rFonts w:cs="Times New Roman"/>
          <w:noProof/>
        </w:rPr>
        <w:tab/>
        <w:t>Kennedy-Nasser A.A., Hanley P., Bollard C.M. Hodgkin disease and the role of the immune system // Pediatric Hematology and Oncology. NIH Public Access, 2011. Vol. 28, № 3. P. 176–186.</w:t>
      </w:r>
    </w:p>
    <w:p w14:paraId="4674A5E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w:t>
      </w:r>
      <w:r w:rsidRPr="00F040F8">
        <w:rPr>
          <w:rFonts w:cs="Times New Roman"/>
          <w:noProof/>
        </w:rPr>
        <w:tab/>
        <w:t>Good R.A. Relations between immunity and malignancy. // Proceedings of the National Academy of Sciences of the United States of America. 1972. Vol. 69, № 4. P. 1026–1032.</w:t>
      </w:r>
    </w:p>
    <w:p w14:paraId="040CC2A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w:t>
      </w:r>
      <w:r w:rsidRPr="00F040F8">
        <w:rPr>
          <w:rFonts w:cs="Times New Roman"/>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7893EAD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w:t>
      </w:r>
      <w:r w:rsidRPr="00F040F8">
        <w:rPr>
          <w:rFonts w:cs="Times New Roman"/>
          <w:noProof/>
        </w:rPr>
        <w:tab/>
        <w:t>Kanoun S., Rossi C., Casasnovas O. [18F]FDG-PET/CT in hodgkin lymphoma: Current usefulness and perspectives // Cancers. 2018.</w:t>
      </w:r>
    </w:p>
    <w:p w14:paraId="5DA5FF9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w:t>
      </w:r>
      <w:r w:rsidRPr="00F040F8">
        <w:rPr>
          <w:rFonts w:cs="Times New Roman"/>
          <w:noProof/>
        </w:rPr>
        <w:tab/>
        <w:t>Yokoyama K. Thrombosis in lymphoma patients and in myeloma patients // Keio Journal of Medicine. Keio University School of Medicine, 2015. Vol. 64, № 3. P. 37–43.</w:t>
      </w:r>
    </w:p>
    <w:p w14:paraId="444B45D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w:t>
      </w:r>
      <w:r w:rsidRPr="00F040F8">
        <w:rPr>
          <w:rFonts w:cs="Times New Roman"/>
          <w:noProof/>
        </w:rPr>
        <w:tab/>
        <w:t>Криволапов Ю.А., Леенман Е.Е. Морфологическая диагностика лимфом. КОСТА, Санкт-Петербург, 2006.</w:t>
      </w:r>
    </w:p>
    <w:p w14:paraId="16C3C20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w:t>
      </w:r>
      <w:r w:rsidRPr="00F040F8">
        <w:rPr>
          <w:rFonts w:cs="Times New Roman"/>
          <w:noProof/>
        </w:rPr>
        <w:tab/>
        <w:t>Adams H.J.A., Nievelstein R.A.J., Kwee T.C. Opportunities and limitations of bone marrow biopsy and bone marrow FDG-PET in lymphoma // Blood Rev. Churchill Livingstone, 2015. Vol. 29, № 6. P. 417–425.</w:t>
      </w:r>
    </w:p>
    <w:p w14:paraId="6EF6FD0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w:t>
      </w:r>
      <w:r w:rsidRPr="00F040F8">
        <w:rPr>
          <w:rFonts w:cs="Times New Roman"/>
          <w:noProof/>
        </w:rPr>
        <w:tab/>
        <w:t>Моисеева Т.Н., Аль-Ради Л.С., Дорохина Е.И. Протокол диагностики и лечения классической лимфомы Ходжкина // Алгоритмы диагностики и протоколы лечения заболеваний системы крови. НМИЦ Гематологии. Под ред. В.Г. Савченко. 2018. P. 39–56.</w:t>
      </w:r>
    </w:p>
    <w:p w14:paraId="1455CCC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w:t>
      </w:r>
      <w:r w:rsidRPr="00F040F8">
        <w:rPr>
          <w:rFonts w:cs="Times New Roman"/>
          <w:noProof/>
        </w:rPr>
        <w:tab/>
        <w:t>Engert A. et al. Two cycles of doxorubicin, bleomycin, vinblastine, and dacarbazine plus extended-field radiotherapy is superior to radiotherapy alone in early favorable Hodgkin’s lymphoma: Final results of the GHSG HD7 trial // J. Clin. Oncol. 2007.</w:t>
      </w:r>
    </w:p>
    <w:p w14:paraId="3A9D18C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w:t>
      </w:r>
      <w:r w:rsidRPr="00F040F8">
        <w:rPr>
          <w:rFonts w:cs="Times New Roman"/>
          <w:noProof/>
        </w:rPr>
        <w:tab/>
        <w:t>Meyer R.M. et al. ABVD alone versus radiation-based therapy in limited-stage Hodgkin’s lymphoma // N. Engl. J. Med. 2012.</w:t>
      </w:r>
    </w:p>
    <w:p w14:paraId="37CD40A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w:t>
      </w:r>
      <w:r w:rsidRPr="00F040F8">
        <w:rPr>
          <w:rFonts w:cs="Times New Roman"/>
          <w:noProof/>
        </w:rPr>
        <w:tab/>
        <w:t>Allen P.B., Gordon L.I. Frontline Therapy for Classical Hodgkin Lymphoma by Stage and Prognostic Factors // Clinical Medicine Insights: Oncology. SAGE Publications Ltd, 2017. Vol. 11.</w:t>
      </w:r>
    </w:p>
    <w:p w14:paraId="5835E16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w:t>
      </w:r>
      <w:r w:rsidRPr="00F040F8">
        <w:rPr>
          <w:rFonts w:cs="Times New Roman"/>
          <w:noProof/>
        </w:rPr>
        <w:tab/>
        <w:t>Skoetz N. et al. Comparison of first-line chemotherapy including escalated BEACOPP versus chemotherapy including ABVD for people with early unfavourable or advanced stage Hodgkin lymphoma // Cochrane Database of Systematic Reviews. 2017.</w:t>
      </w:r>
    </w:p>
    <w:p w14:paraId="261599C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w:t>
      </w:r>
      <w:r w:rsidRPr="00F040F8">
        <w:rPr>
          <w:rFonts w:cs="Times New Roman"/>
          <w:noProof/>
        </w:rPr>
        <w:tab/>
        <w:t>Von Tresckow B. et al. Dose-intensification in early unfavorable Hodgkin’s lymphoma: Final analysis of the German Hodgkin study group HD14 trial // J. Clin. Oncol. 2012. Vol. 30, № 9. P. 907–913.</w:t>
      </w:r>
    </w:p>
    <w:p w14:paraId="25B9C50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w:t>
      </w:r>
      <w:r w:rsidRPr="00F040F8">
        <w:rPr>
          <w:rFonts w:cs="Times New Roman"/>
          <w:noProof/>
        </w:rPr>
        <w:tab/>
        <w:t>Hoppe B.S. et al. Effective dose reduction to cardiac structures using protons compared with 3DCRT and IMRT in mediastinal Hodgkin lymphoma // Int. J. Radiat. Oncol. Biol. Phys. 2012. Vol. 84, № 2. P. 449–455.</w:t>
      </w:r>
    </w:p>
    <w:p w14:paraId="62C7A36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w:t>
      </w:r>
      <w:r w:rsidRPr="00F040F8">
        <w:rPr>
          <w:rFonts w:cs="Times New Roman"/>
          <w:noProof/>
        </w:rPr>
        <w:tab/>
        <w:t>Hoppe B.S. et al. Consolidative proton therapy after chemotherapy for patients with Hodgkin lymphoma // Ann. Oncol. 2017. Vol. 28, № 9. P. 2179–2184.</w:t>
      </w:r>
    </w:p>
    <w:p w14:paraId="1FD4CA2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w:t>
      </w:r>
      <w:r w:rsidRPr="00F040F8">
        <w:rPr>
          <w:rFonts w:cs="Times New Roman"/>
          <w:noProof/>
        </w:rPr>
        <w:tab/>
        <w:t>Tseng Y.D. et al. Evidence-based Review on the Use of Proton Therapy in Lymphoma From the Particle Therapy Cooperative Group (PTCOG) Lymphoma Subcommittee // International Journal of Radiation Oncology Biology Physics. Elsevier Inc., 2017. Vol. 99, № 4. P. 825–842.</w:t>
      </w:r>
    </w:p>
    <w:p w14:paraId="415B762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w:t>
      </w:r>
      <w:r w:rsidRPr="00F040F8">
        <w:rPr>
          <w:rFonts w:cs="Times New Roman"/>
          <w:noProof/>
        </w:rPr>
        <w:tab/>
        <w:t>Engert A. et al. Reduced-intensity chemotherapy and PET-guided radiotherapy in patients with advanced stage Hodgkin’s lymphoma (HD15 trial): a randomised, open-label, phase 3 non-inferiority trial. // Lancet (London, England). 2012. Vol. 379, № 9828. P. 1791–1799.</w:t>
      </w:r>
    </w:p>
    <w:p w14:paraId="6CCFD2E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2.</w:t>
      </w:r>
      <w:r w:rsidRPr="00F040F8">
        <w:rPr>
          <w:rFonts w:cs="Times New Roman"/>
          <w:noProof/>
        </w:rPr>
        <w:tab/>
        <w:t>Демина Е.А. et al. 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 // Клиническая онкогематология. Фундаментальные исследования и клиническая практика. 2017. Vol. 10, № 4. P. 443–452.</w:t>
      </w:r>
    </w:p>
    <w:p w14:paraId="7BDA34D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3.</w:t>
      </w:r>
      <w:r w:rsidRPr="00F040F8">
        <w:rPr>
          <w:rFonts w:cs="Times New Roman"/>
          <w:noProof/>
        </w:rPr>
        <w:tab/>
        <w:t>Sieber M. et al. 14-Day variant of the bleomycin, etoposide, doxorubicin, cyclophosphamide, vincristine, procarbazine, and prednisone regimen in advanced-stage Hodgkin’s lymphoma: Results of a pilot study of the German Hodgkin’s Lymphoma Study Group // J. Clin. Oncol. 2003. Vol. 21, № 9. P. 1734–1739.</w:t>
      </w:r>
    </w:p>
    <w:p w14:paraId="7D29148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4.</w:t>
      </w:r>
      <w:r w:rsidRPr="00F040F8">
        <w:rPr>
          <w:rFonts w:cs="Times New Roman"/>
          <w:noProof/>
        </w:rPr>
        <w:tab/>
        <w:t>Gallamini A. et al. Consolidation radiotherapy could be omitted in advanced Hodgkin lymphoma with large nodal mass in complete metabolic response after ABVD. Final analysis of the randomized HD0607 trial // Hematol. Oncol. Wiley, 2019. Vol. 37. P. 147–148.</w:t>
      </w:r>
    </w:p>
    <w:p w14:paraId="2C069BA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5.</w:t>
      </w:r>
      <w:r w:rsidRPr="00F040F8">
        <w:rPr>
          <w:rFonts w:cs="Times New Roman"/>
          <w:noProof/>
        </w:rPr>
        <w:tab/>
        <w:t>Barrington S.F. et al. PET-CT for staging and early response: Results from the Response-Adapted Therapy in Advanced Hodgkin Lymphoma study // Blood. American Society of Hematology, 2016. Vol. 127, № 12. P. 1531–1538.</w:t>
      </w:r>
    </w:p>
    <w:p w14:paraId="148EFAB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6.</w:t>
      </w:r>
      <w:r w:rsidRPr="00F040F8">
        <w:rPr>
          <w:rFonts w:cs="Times New Roman"/>
          <w:noProof/>
        </w:rPr>
        <w:tab/>
        <w:t>Wedgwood A., Younes A. Prophylactic use of filgrastim with ABVD and BEACOPP chemotherapy regimens for Hodgkin lymphoma. // Clin. Lymphoma Myeloma. 2007. Vol. 8 Suppl 2. P. S63-6.</w:t>
      </w:r>
    </w:p>
    <w:p w14:paraId="4C35012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7.</w:t>
      </w:r>
      <w:r w:rsidRPr="00F040F8">
        <w:rPr>
          <w:rFonts w:cs="Times New Roman"/>
          <w:noProof/>
        </w:rPr>
        <w:tab/>
        <w:t>Engel C. et al. Acute hematologic toxicity and practicability of dose-intensified BEACOPP chemotherapy for advanced stage Hodgkin’s disease. German Hodgkin’s Lymphoma Study Group (GHSG). // Ann. Oncol.  Off. J. Eur. Soc. Med. Oncol. 2000. Vol. 11, № 9. P. 1105–1114.</w:t>
      </w:r>
    </w:p>
    <w:p w14:paraId="287A9B6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8.</w:t>
      </w:r>
      <w:r w:rsidRPr="00F040F8">
        <w:rPr>
          <w:rFonts w:cs="Times New Roman"/>
          <w:noProof/>
        </w:rPr>
        <w:tab/>
        <w:t>Lymphoma H. NCCN Clinical Practice Guidelines in Oncology (NCCN Guidelines ® ) NCCN.org NCCN Guidelines for Patients ® available at www.nccn.org/patients. 2019.</w:t>
      </w:r>
    </w:p>
    <w:p w14:paraId="02A95F0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9.</w:t>
      </w:r>
      <w:r w:rsidRPr="00F040F8">
        <w:rPr>
          <w:rFonts w:cs="Times New Roman"/>
          <w:noProof/>
        </w:rPr>
        <w:tab/>
        <w:t>Yahalom J. et al. Modern radiation therapy for extranodal lymphomas: Field and dose guidelines from the international lymphoma radiation oncology group // Int. J. Radiat. Oncol. Biol. Phys. Elsevier Inc., 2015. Vol. 92, № 1. P. 11–31.</w:t>
      </w:r>
    </w:p>
    <w:p w14:paraId="36AFF68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0.</w:t>
      </w:r>
      <w:r w:rsidRPr="00F040F8">
        <w:rPr>
          <w:rFonts w:cs="Times New Roman"/>
          <w:noProof/>
        </w:rPr>
        <w:tab/>
        <w:t>Connors J.M. et al. Brentuximab vedotin with chemotherapy for stage III or IV Hodgkin’s lymphoma // N. Engl. J. Med. 2018. Vol. 378, № 4. P. 331–344.</w:t>
      </w:r>
    </w:p>
    <w:p w14:paraId="179232A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1.</w:t>
      </w:r>
      <w:r w:rsidRPr="00F040F8">
        <w:rPr>
          <w:rFonts w:cs="Times New Roman"/>
          <w:noProof/>
        </w:rPr>
        <w:tab/>
        <w:t>Mauz-Körholz C. et al. Procarbazine-free OEPA-COPDAC chemotherapy in boys and standard OPPA-COPP in girls have comparable effectiveness in pediatric Hodgkin’s lymphoma: The GPOH-HD-2002 study // J. Clin. Oncol. 2010. Vol. 28, № 23. P. 3680–3686.</w:t>
      </w:r>
    </w:p>
    <w:p w14:paraId="5EAD05D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2.</w:t>
      </w:r>
      <w:r w:rsidRPr="00F040F8">
        <w:rPr>
          <w:rFonts w:cs="Times New Roman"/>
          <w:noProof/>
        </w:rPr>
        <w:tab/>
        <w:t>Dörffel W. et al. Treatment of children and adolescents with hodgkin lymphoma without radiotherapy for patients in complete remission after chemotherapy: Final results of the multinational trial GPOH-HD95 // J. Clin. Oncol. 2013. Vol. 31, № 12. P. 1562–1568.</w:t>
      </w:r>
    </w:p>
    <w:p w14:paraId="2EC590D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3.</w:t>
      </w:r>
      <w:r w:rsidRPr="00F040F8">
        <w:rPr>
          <w:rFonts w:cs="Times New Roman"/>
          <w:noProof/>
        </w:rPr>
        <w:tab/>
        <w:t>Hudson M.M., Constine L.S. Refining the role of radiation therapy in pediatric hodgkin lymphoma. // Am. Soc. Clin. Oncol. Educ. Book. From the Department of Oncology, Division of Cancer Survivorship, St. Jude’s Children’s Research Hospital, Memphis, TN; Departments of Radiation Oncology and Pediatrics, Philip Rubin Center for Cancer Survivorship, James P. Wilmot Cancer Center at Univers: American Society of Clinical Oncology, 2012. P. 616–620.</w:t>
      </w:r>
    </w:p>
    <w:p w14:paraId="6C51BD5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4.</w:t>
      </w:r>
      <w:r w:rsidRPr="00F040F8">
        <w:rPr>
          <w:rFonts w:cs="Times New Roman"/>
          <w:noProof/>
        </w:rPr>
        <w:tab/>
        <w:t>International Commission on Radiation Units and Measurments. Prescribing, Recording, and Reporting Photon Beam Therapy (Supplement to ICRU Report 50). 1999. 1–62 p.</w:t>
      </w:r>
    </w:p>
    <w:p w14:paraId="16D90EB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5.</w:t>
      </w:r>
      <w:r w:rsidRPr="00F040F8">
        <w:rPr>
          <w:rFonts w:cs="Times New Roman"/>
          <w:noProof/>
        </w:rPr>
        <w:tab/>
        <w:t>Румянцев А.Г., Самочатова Е.В. Практическое руководство по детским болезням. Гематология/онкология детского возраста. Медпрактика-М, Москва, 2004.</w:t>
      </w:r>
    </w:p>
    <w:p w14:paraId="20165C2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6.</w:t>
      </w:r>
      <w:r w:rsidRPr="00F040F8">
        <w:rPr>
          <w:rFonts w:cs="Times New Roman"/>
          <w:noProof/>
        </w:rPr>
        <w:tab/>
        <w:t>Borchmann S., Engert A., Böll B. Hodgkin lymphoma in elderly patients // Current Opinion in Oncology. Lippincott Williams and Wilkins, 2018. Vol. 30, № 5. P. 308–316.</w:t>
      </w:r>
    </w:p>
    <w:p w14:paraId="14DAC7B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7.</w:t>
      </w:r>
      <w:r w:rsidRPr="00F040F8">
        <w:rPr>
          <w:rFonts w:cs="Times New Roman"/>
          <w:noProof/>
        </w:rPr>
        <w:tab/>
        <w:t>Thyss A. et al. Hodgkin’s lymphoma in older patients: An orphan disease? // Mediterranean Journal of Hematology and Infectious Diseases. Universita Cattolica del Sacro Cuore, 2014. Vol. 6, № 1. P. 1–10.</w:t>
      </w:r>
    </w:p>
    <w:p w14:paraId="282CBF7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8.</w:t>
      </w:r>
      <w:r w:rsidRPr="00F040F8">
        <w:rPr>
          <w:rFonts w:cs="Times New Roman"/>
          <w:noProof/>
        </w:rPr>
        <w:tab/>
        <w:t>Капланов К.Д. et al. 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 // Клиническая онкогематология. 2017. Vol. 10, № 3. P. 358–365.</w:t>
      </w:r>
    </w:p>
    <w:p w14:paraId="57BA78C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39.</w:t>
      </w:r>
      <w:r w:rsidRPr="00F040F8">
        <w:rPr>
          <w:rFonts w:cs="Times New Roman"/>
          <w:noProof/>
        </w:rPr>
        <w:tab/>
        <w:t>Fedele R. et al. Clinical Options in Relapsed or Refractory Hodgkin Lymphoma: An Updated Review. // J. Immunol. Res. 2015. Vol. 2015. P. 968212.</w:t>
      </w:r>
    </w:p>
    <w:p w14:paraId="27B8FCE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0.</w:t>
      </w:r>
      <w:r w:rsidRPr="00F040F8">
        <w:rPr>
          <w:rFonts w:cs="Times New Roman"/>
          <w:noProof/>
        </w:rPr>
        <w:tab/>
        <w:t>Nikolaenko L., Chen R., Herrera A.F. Current strategies for salvage treatment for relapsed classical Hodgkin lymphoma. // Ther. Adv. Hematol. 2017. Vol. 8, № 10. P. 293–302.</w:t>
      </w:r>
    </w:p>
    <w:p w14:paraId="7ECB1F1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1.</w:t>
      </w:r>
      <w:r w:rsidRPr="00F040F8">
        <w:rPr>
          <w:rFonts w:cs="Times New Roman"/>
          <w:noProof/>
        </w:rPr>
        <w:tab/>
        <w:t>Mohty M. et al. Autologous haematopoietic stem cell mobilisation in multiple myeloma and lymphoma patients: A position statement from the European Group for Blood and Marrow Transplantation // Bone Marrow Transplantation. 2014.</w:t>
      </w:r>
    </w:p>
    <w:p w14:paraId="51752BF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2.</w:t>
      </w:r>
      <w:r w:rsidRPr="00F040F8">
        <w:rPr>
          <w:rFonts w:cs="Times New Roman"/>
          <w:noProof/>
        </w:rPr>
        <w:tab/>
        <w:t>Moskowitz A.J. et al. Pretransplantation functional imaging predicts outcome following autologous stem cell transplantation for relapsed and refractory Hodgkin lymphoma. // Blood. 2010. Vol. 116, № 23. P. 4934–4937.</w:t>
      </w:r>
    </w:p>
    <w:p w14:paraId="1723B45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3.</w:t>
      </w:r>
      <w:r w:rsidRPr="00F040F8">
        <w:rPr>
          <w:rFonts w:cs="Times New Roman"/>
          <w:noProof/>
        </w:rPr>
        <w:tab/>
        <w:t>Moskowitz C.H. et al. Five-year PFS from the AETHERA trial of brentuximab vedotin for Hodgkin lymphoma at high risk of progression or relapse. // Blood. 2018. Vol. 132, № 25. P. 2639–2642.</w:t>
      </w:r>
    </w:p>
    <w:p w14:paraId="4FCB184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4.</w:t>
      </w:r>
      <w:r w:rsidRPr="00F040F8">
        <w:rPr>
          <w:rFonts w:cs="Times New Roman"/>
          <w:noProof/>
        </w:rPr>
        <w:tab/>
        <w:t>Chen R. et al. Five-year survival and durability results of brentuximab vedotin in patients with relapsed or refractory Hodgkin lymphoma. // Blood. 2016. Vol. 128, № 12. P. 1562–1566.</w:t>
      </w:r>
    </w:p>
    <w:p w14:paraId="3D6EE9A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5.</w:t>
      </w:r>
      <w:r w:rsidRPr="00F040F8">
        <w:rPr>
          <w:rFonts w:cs="Times New Roman"/>
          <w:noProof/>
        </w:rPr>
        <w:tab/>
        <w:t>Younes A. et al. Nivolumab for classical Hodgkin’s lymphoma after failure of both autologous stem-cell transplantation and brentuximab vedotin: a multicentre, multicohort, single-arm phase 2 trial. // Lancet. Oncol. 2016. Vol. 17, № 9. P. 1283–1294.</w:t>
      </w:r>
    </w:p>
    <w:p w14:paraId="63069CA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6.</w:t>
      </w:r>
      <w:r w:rsidRPr="00F040F8">
        <w:rPr>
          <w:rFonts w:cs="Times New Roman"/>
          <w:noProof/>
        </w:rPr>
        <w:tab/>
        <w:t>Chen R. et al. Pembrolizumab in relapsed or refractory Hodgkin lymphoma: 2-year follow-up of KEYNOTE-087 // Blood. American Society of Hematology, 2019. Vol. 134, № 14. P. 1144–1153.</w:t>
      </w:r>
    </w:p>
    <w:p w14:paraId="0FB4D5F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7.</w:t>
      </w:r>
      <w:r w:rsidRPr="00F040F8">
        <w:rPr>
          <w:rFonts w:cs="Times New Roman"/>
          <w:noProof/>
        </w:rPr>
        <w:tab/>
        <w:t>Rashidi A., Ebadi M., Cashen A.F. Allogeneic hematopoietic stem cell transplantation in Hodgkin lymphoma: a systematic review and meta-analysis. // Bone Marrow Transplant. 2016. Vol. 51, № 4. P. 521–528.</w:t>
      </w:r>
    </w:p>
    <w:p w14:paraId="27802A2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8.</w:t>
      </w:r>
      <w:r w:rsidRPr="00F040F8">
        <w:rPr>
          <w:rFonts w:cs="Times New Roman"/>
          <w:noProof/>
        </w:rPr>
        <w:tab/>
        <w:t>Peggs K.S. Should all patients with Hodgkin lymphoma who relapse after autologous SCT be considered for allogeneic SCT? // Blood Adv. American Society of Hematology, 2018. Vol. 2, № 7. P. 817–820.</w:t>
      </w:r>
    </w:p>
    <w:p w14:paraId="7ADE35C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49.</w:t>
      </w:r>
      <w:r w:rsidRPr="00F040F8">
        <w:rPr>
          <w:rFonts w:cs="Times New Roman"/>
          <w:noProof/>
        </w:rPr>
        <w:tab/>
        <w:t>Wirth A. et al. Long-term outcome after radiotherapy alone for lymphocyte-predominant Hodgkin lymphoma: a retrospective multicenter study of the Australasian Radiation Oncology Lymphoma Group. // Cancer. 2005. Vol. 104, № 6. P. 1221–1229.</w:t>
      </w:r>
    </w:p>
    <w:p w14:paraId="39C290D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0.</w:t>
      </w:r>
      <w:r w:rsidRPr="00F040F8">
        <w:rPr>
          <w:rFonts w:cs="Times New Roman"/>
          <w:noProof/>
        </w:rPr>
        <w:tab/>
        <w:t>Nogová L. et al. Extended field radiotherapy, combined modality treatment or involved field radiotherapy for patients with stage IA lymphocyte-predominant Hodgkin’s lymphoma: a retrospective analysis from the German Hodgkin Study Group (GHSG). // Ann. Oncol.  Off. J. Eur. Soc. Med. Oncol. 2005. Vol. 16, № 10. P. 1683–1687.</w:t>
      </w:r>
    </w:p>
    <w:p w14:paraId="783BC87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1.</w:t>
      </w:r>
      <w:r w:rsidRPr="00F040F8">
        <w:rPr>
          <w:rFonts w:cs="Times New Roman"/>
          <w:noProof/>
        </w:rPr>
        <w:tab/>
        <w:t>Eichenauer D.A. et al. Phase 2 study of rituximab in newly diagnosed stage IA nodular lymphocytepredominant Hodgkin lymphoma: A report from the German Hodgkin Study Group // Blood. 2011. Vol. 118, № 16. P. 4363–4365.</w:t>
      </w:r>
    </w:p>
    <w:p w14:paraId="2885A1A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2.</w:t>
      </w:r>
      <w:r w:rsidRPr="00F040F8">
        <w:rPr>
          <w:rFonts w:cs="Times New Roman"/>
          <w:noProof/>
        </w:rPr>
        <w:tab/>
        <w:t>Appel B.E. et al. Minimal treatment of low-risk, pediatric lymphocyte-predominant hodgkin lymphoma: A report from the children’s oncology group // J. Clin. Oncol. American Society of Clinical Oncology, 2016. Vol. 34, № 20. P. 2372–2379.</w:t>
      </w:r>
    </w:p>
    <w:p w14:paraId="2997F87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3.</w:t>
      </w:r>
      <w:r w:rsidRPr="00F040F8">
        <w:rPr>
          <w:rFonts w:cs="Times New Roman"/>
          <w:noProof/>
        </w:rPr>
        <w:tab/>
        <w:t>Mauz-Körholz C. et al. Resection alone in 58 children with limited stage, lymphocyte-predominant Hodgkin lymphoma-experience from the European network group on pediatric Hodgkin lymphoma // Cancer. 2007. Vol. 110, № 1. P. 179–185.</w:t>
      </w:r>
    </w:p>
    <w:p w14:paraId="46238A7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4.</w:t>
      </w:r>
      <w:r w:rsidRPr="00F040F8">
        <w:rPr>
          <w:rFonts w:cs="Times New Roman"/>
          <w:noProof/>
        </w:rPr>
        <w:tab/>
        <w:t>Cencini E., Fabbri A., Bocchia M. Rituximab plus ABVD in newly diagnosed nodular lymphocyte-predominant Hodgkin lymphoma // Br. J. Haematol. Blackwell Publishing Ltd, 2017. Vol. 176, № 5. P. 831–833.</w:t>
      </w:r>
    </w:p>
    <w:p w14:paraId="5C8357D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5.</w:t>
      </w:r>
      <w:r w:rsidRPr="00F040F8">
        <w:rPr>
          <w:rFonts w:cs="Times New Roman"/>
          <w:noProof/>
        </w:rPr>
        <w:tab/>
        <w:t>Shankar A. et al. Treatment outcome after low intensity chemotherapy [CVP] in children and adolescents with early stage nodular lymphocyte predominant Hodgkin’s lymphoma - An Anglo-French collaborative report // Eur. J. Cancer. 2012. Vol. 48, № 11. P. 1700–1706.</w:t>
      </w:r>
    </w:p>
    <w:p w14:paraId="35CD827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6.</w:t>
      </w:r>
      <w:r w:rsidRPr="00F040F8">
        <w:rPr>
          <w:rFonts w:cs="Times New Roman"/>
          <w:noProof/>
        </w:rPr>
        <w:tab/>
        <w:t>Fanale M.A. et al. Encouraging activity for R-CHOP in advanced stage nodular lymphocyte–predominant Hodgkin lymphoma // Blood. 2017.</w:t>
      </w:r>
    </w:p>
    <w:p w14:paraId="2812BAE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7.</w:t>
      </w:r>
      <w:r w:rsidRPr="00F040F8">
        <w:rPr>
          <w:rFonts w:cs="Times New Roman"/>
          <w:noProof/>
        </w:rPr>
        <w:tab/>
        <w:t>Advani R.H., Hoppe R.T. How i treat nodular lymphocyte predominant Hodgkin lymphoma // Blood. 2013. Vol. 122, № 26. P. 4182–4188.</w:t>
      </w:r>
    </w:p>
    <w:p w14:paraId="719978D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8.</w:t>
      </w:r>
      <w:r w:rsidRPr="00F040F8">
        <w:rPr>
          <w:rFonts w:cs="Times New Roman"/>
          <w:noProof/>
        </w:rPr>
        <w:tab/>
        <w:t>Eichenauer D.A. et al. Relapsed and refractory nodular lymphocyte-predominant Hodgkin lymphoma: An analysis from the German Hodgkin Study Group // Blood. American Society of Hematology, 2018. Vol. 132, № 14. P. 1519–1525.</w:t>
      </w:r>
    </w:p>
    <w:p w14:paraId="27BF095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59.</w:t>
      </w:r>
      <w:r w:rsidRPr="00F040F8">
        <w:rPr>
          <w:rFonts w:cs="Times New Roman"/>
          <w:noProof/>
        </w:rPr>
        <w:tab/>
        <w:t>Eichenauer D.A., Engert A. Nodular lymphocyte-predominant Hodgkin lymphoma: A unique disease deserving unique management // Hematology. American Society of Hematology, 2017. Vol. 2017, № 1. P. 324–328.</w:t>
      </w:r>
    </w:p>
    <w:p w14:paraId="66D6DC1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0.</w:t>
      </w:r>
      <w:r w:rsidRPr="00F040F8">
        <w:rPr>
          <w:rFonts w:cs="Times New Roman"/>
          <w:noProof/>
        </w:rPr>
        <w:tab/>
        <w:t>Bachanova V., Connors J.M. Hodgkin lymphoma in pregnancy // Curr. Hematol. Malig. Rep. NIH Public Access, 2013. Vol. 8, № 3. P. 211–217.</w:t>
      </w:r>
    </w:p>
    <w:p w14:paraId="5BC778F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1.</w:t>
      </w:r>
      <w:r w:rsidRPr="00F040F8">
        <w:rPr>
          <w:rFonts w:cs="Times New Roman"/>
          <w:noProof/>
        </w:rPr>
        <w:tab/>
        <w:t>Avilés A., Neri N., Nambo M.J. Hematological malignancies and pregnancy: Treat or no treat during first trimester // Int. J. Cancer. 2012. Vol. 131, № 11. P. 2678–2683.</w:t>
      </w:r>
    </w:p>
    <w:p w14:paraId="0E785E3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2.</w:t>
      </w:r>
      <w:r w:rsidRPr="00F040F8">
        <w:rPr>
          <w:rFonts w:cs="Times New Roman"/>
          <w:noProof/>
        </w:rPr>
        <w:tab/>
        <w:t>Cheson B.D. et al. Revised response criteria for malignant lymphoma // Journal of Clinical Oncology. 2007. Vol. 25, № 5. P. 579–586.</w:t>
      </w:r>
    </w:p>
    <w:p w14:paraId="3AC25C1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3.</w:t>
      </w:r>
      <w:r w:rsidRPr="00F040F8">
        <w:rPr>
          <w:rFonts w:cs="Times New Roman"/>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4D52989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4.</w:t>
      </w:r>
      <w:r w:rsidRPr="00F040F8">
        <w:rPr>
          <w:rFonts w:cs="Times New Roman"/>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74B5D83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5.</w:t>
      </w:r>
      <w:r w:rsidRPr="00F040F8">
        <w:rPr>
          <w:rFonts w:cs="Times New Roman"/>
          <w:noProof/>
        </w:rPr>
        <w:tab/>
        <w:t>Орлова Р.В. et al. Практические рекомендации по лечению анемии при злокачественных новообразования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494–501.</w:t>
      </w:r>
    </w:p>
    <w:p w14:paraId="7F338DC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6.</w:t>
      </w:r>
      <w:r w:rsidRPr="00F040F8">
        <w:rPr>
          <w:rFonts w:cs="Times New Roman"/>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77D27A6E"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7.</w:t>
      </w:r>
      <w:r w:rsidRPr="00F040F8">
        <w:rPr>
          <w:rFonts w:cs="Times New Roman"/>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60AFD34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8.</w:t>
      </w:r>
      <w:r w:rsidRPr="00F040F8">
        <w:rPr>
          <w:rFonts w:cs="Times New Roman"/>
          <w:noProof/>
        </w:rPr>
        <w:tab/>
        <w:t>Srivastava S., Wood P. Secondary antibody deficiency-causes and approach to diagnosis // Clin. Med. J. R. Coll. Physicians London. 2016.</w:t>
      </w:r>
    </w:p>
    <w:p w14:paraId="54486A3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69.</w:t>
      </w:r>
      <w:r w:rsidRPr="00F040F8">
        <w:rPr>
          <w:rFonts w:cs="Times New Roman"/>
          <w:noProof/>
        </w:rPr>
        <w:tab/>
        <w:t>Traila A. et al. Fertility preservation in hodgkin’s lymphoma patients that undergo targeted molecular therapies: An important step forward from the chemotherapy era // Cancer Management and Research. Dove Medical Press Ltd, 2018. Vol. 10. P. 1517–1526.</w:t>
      </w:r>
    </w:p>
    <w:p w14:paraId="791F6E4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0.</w:t>
      </w:r>
      <w:r w:rsidRPr="00F040F8">
        <w:rPr>
          <w:rFonts w:cs="Times New Roman"/>
          <w:noProof/>
        </w:rPr>
        <w:tab/>
        <w:t>Meirow D., Nugent D. The effects of radiotherapy and chemotherapy on female reproduction // Hum. Reprod. Update. 2001. Vol. 7, № 6. P. 535–543.</w:t>
      </w:r>
    </w:p>
    <w:p w14:paraId="45D6CA1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1.</w:t>
      </w:r>
      <w:r w:rsidRPr="00F040F8">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5C140A5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2.</w:t>
      </w:r>
      <w:r w:rsidRPr="00F040F8">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07DE26C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3.</w:t>
      </w:r>
      <w:r w:rsidRPr="00F040F8">
        <w:rPr>
          <w:rFonts w:cs="Times New Roman"/>
          <w:noProof/>
        </w:rPr>
        <w:tab/>
        <w:t>Paul K.L. Rehabilitation and exercise considerations in hematologic malignancies. // Am. J. Phys. Med. Rehabil. 2011. Vol. 90, № 5 Suppl 1. P. S88-94.</w:t>
      </w:r>
    </w:p>
    <w:p w14:paraId="708201A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4.</w:t>
      </w:r>
      <w:r w:rsidRPr="00F040F8">
        <w:rPr>
          <w:rFonts w:cs="Times New Roman"/>
          <w:noProof/>
        </w:rPr>
        <w:tab/>
        <w:t>Navari R.M., Aapro M. Antiemetic Prophylaxis for Chemotherapy-Induced Nausea and Vomiting // N. Engl. J. Med. New England Journal of Medicine (NEJM/MMS), 2016. Vol. 374, № 14. P. 1356–1367.</w:t>
      </w:r>
    </w:p>
    <w:p w14:paraId="46860BF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5.</w:t>
      </w:r>
      <w:r w:rsidRPr="00F040F8">
        <w:rPr>
          <w:rFonts w:cs="Times New Roman"/>
          <w:noProof/>
        </w:rPr>
        <w:tab/>
        <w:t>Ettinger D.S. et al. Antiemesis. NCCN Clinical Practice Guidelines in Oncology (NCCN Guidelines). Version 1.2021. 2020.</w:t>
      </w:r>
    </w:p>
    <w:p w14:paraId="1F866B8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6.</w:t>
      </w:r>
      <w:r w:rsidRPr="00F040F8">
        <w:rPr>
          <w:rFonts w:cs="Times New Roman"/>
          <w:noProof/>
        </w:rPr>
        <w:tab/>
        <w:t>Roila F. et al. Prevention of chemotherapy- and radiotherapy-induced emesis: Results of the 2004 Perugia International Antiemetic Consensus Conference // Annals of Oncology. Ann Oncol, 2006. Vol. 17, № 1. P. 20–28.</w:t>
      </w:r>
    </w:p>
    <w:p w14:paraId="02D827F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7.</w:t>
      </w:r>
      <w:r w:rsidRPr="00F040F8">
        <w:rPr>
          <w:rFonts w:cs="Times New Roman"/>
          <w:noProof/>
        </w:rPr>
        <w:tab/>
        <w:t>Basch E. et al. Antiemetics: American Society of Clinical Oncology clinical practice guideline update // J. Clin. Oncol. J Clin Oncol, 2011. Vol. 29, № 31. P. 4189–4198.</w:t>
      </w:r>
    </w:p>
    <w:p w14:paraId="3981BCE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8.</w:t>
      </w:r>
      <w:r w:rsidRPr="00F040F8">
        <w:rPr>
          <w:rFonts w:cs="Times New Roman"/>
          <w:noProof/>
        </w:rPr>
        <w:tab/>
        <w:t>Hesketh P.J. et al. Antiemetics: American Society of Clinical Oncology clinical practice guideline update // Journal of Clinical Oncology. American Society of Clinical Oncology, 2017. Vol. 35, № 28. P. 3240–3261.</w:t>
      </w:r>
    </w:p>
    <w:p w14:paraId="41385D5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79.</w:t>
      </w:r>
      <w:r w:rsidRPr="00F040F8">
        <w:rPr>
          <w:rFonts w:cs="Times New Roman"/>
          <w:noProof/>
        </w:rPr>
        <w:tab/>
        <w:t>Razvi Y. et al. ASCO, NCCN, MASCC/ESMO: a comparison of antiemetic guidelines for the treatment of chemotherapy-induced nausea and vomiting in adult patients // Supportive Care in Cancer. Springer Verlag, 2019. Vol. 27, № 1. P. 87–95.</w:t>
      </w:r>
    </w:p>
    <w:p w14:paraId="2A6162F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0.</w:t>
      </w:r>
      <w:r w:rsidRPr="00F040F8">
        <w:rPr>
          <w:rFonts w:cs="Times New Roman"/>
          <w:noProof/>
        </w:rPr>
        <w:tab/>
        <w:t>Narum S., Westergren T., Klemp M. Corticosteroids and risk of gastrointestinal bleeding: A systematic review and meta-analysis // BMJ Open. BMJ Publishing Group, 2014. Vol. 4, № 5.</w:t>
      </w:r>
    </w:p>
    <w:p w14:paraId="751D81F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1.</w:t>
      </w:r>
      <w:r w:rsidRPr="00F040F8">
        <w:rPr>
          <w:rFonts w:cs="Times New Roman"/>
          <w:noProof/>
        </w:rPr>
        <w:tab/>
        <w:t>Conn H.O., Poynard T. Corticosteroids and peptic ulcer: meta-analysis of adverse events during steroid therapy. // J. Intern. Med. J Intern Med, 1994. Vol. 236, № 6. P. 619–632.</w:t>
      </w:r>
    </w:p>
    <w:p w14:paraId="080F55A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2.</w:t>
      </w:r>
      <w:r w:rsidRPr="00F040F8">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4F5552E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3.</w:t>
      </w:r>
      <w:r w:rsidRPr="00F040F8">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175AA8C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4.</w:t>
      </w:r>
      <w:r w:rsidRPr="00F040F8">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0C09EF5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5.</w:t>
      </w:r>
      <w:r w:rsidRPr="00F040F8">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742F27D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6.</w:t>
      </w:r>
      <w:r w:rsidRPr="00F040F8">
        <w:rPr>
          <w:rFonts w:cs="Times New Roman"/>
          <w:noProof/>
        </w:rPr>
        <w:tab/>
        <w:t>Poynard T., Lemaire M., Agostini H. Meta-analysis of randomized clinical trials comparing lansoprazole with ranitidine or famotidine in the treatment of acute duodenal ulcer // Eur. J. Gastroenterol. Hepatol. 1995. Vol. 7, № 7. P. 661–665.</w:t>
      </w:r>
    </w:p>
    <w:p w14:paraId="5018DB3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7.</w:t>
      </w:r>
      <w:r w:rsidRPr="00F040F8">
        <w:rPr>
          <w:rFonts w:cs="Times New Roman"/>
          <w:noProof/>
        </w:rPr>
        <w:tab/>
        <w:t>Annibali O. et al. Incidence of venous thromboembolism and use of anticoagulation in hematological malignancies: Critical review of the literature // Critical Reviews in Oncology/Hematology. Elsevier Ireland Ltd, 2018. Vol. 124. P. 41–50.</w:t>
      </w:r>
    </w:p>
    <w:p w14:paraId="649DD08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8.</w:t>
      </w:r>
      <w:r w:rsidRPr="00F040F8">
        <w:rPr>
          <w:rFonts w:cs="Times New Roman"/>
          <w:noProof/>
        </w:rPr>
        <w:tab/>
        <w:t>Falanga A., Marchetti M., Russo L. Venous thromboembolism in the hematologic malignancies // Current Opinion in Oncology. Curr Opin Oncol, 2012. Vol. 24, № 6. P. 702–710.</w:t>
      </w:r>
    </w:p>
    <w:p w14:paraId="155589D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89.</w:t>
      </w:r>
      <w:r w:rsidRPr="00F040F8">
        <w:rPr>
          <w:rFonts w:cs="Times New Roman"/>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0D95927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0.</w:t>
      </w:r>
      <w:r w:rsidRPr="00F040F8">
        <w:rPr>
          <w:rFonts w:cs="Times New Roman"/>
          <w:noProof/>
        </w:rPr>
        <w:tab/>
        <w:t>Пантелеев М.А. et al. Практическая коагулология. 2010. 192 p.</w:t>
      </w:r>
    </w:p>
    <w:p w14:paraId="3E2089C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1.</w:t>
      </w:r>
      <w:r w:rsidRPr="00F040F8">
        <w:rPr>
          <w:rFonts w:cs="Times New Roman"/>
          <w:noProof/>
        </w:rPr>
        <w:tab/>
        <w:t>Greenberg C.S. The role of D-dimer testing in clinical hematology and oncology // Clin. Adv. Hematol. Oncol. 2017. Vol. 15, № 8. P. 580–583.</w:t>
      </w:r>
    </w:p>
    <w:p w14:paraId="0152EAD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2.</w:t>
      </w:r>
      <w:r w:rsidRPr="00F040F8">
        <w:rPr>
          <w:rFonts w:cs="Times New Roman"/>
          <w:noProof/>
        </w:rPr>
        <w:tab/>
        <w:t>Weitz I.C. et al. Chemotherapy-induced activation of hemostasis: effect of a low molecular weight heparin (dalteparin sodium) on plasma markers of hemostatic activation // Thromb. Haemost. 2002. Vol. 88, № 2. P. 213–220.</w:t>
      </w:r>
    </w:p>
    <w:p w14:paraId="650724F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3.</w:t>
      </w:r>
      <w:r w:rsidRPr="00F040F8">
        <w:rPr>
          <w:rFonts w:cs="Times New Roman"/>
          <w:noProof/>
        </w:rPr>
        <w:tab/>
        <w:t>Sharifi M. et al. New oral anticoagulants in the treatment of heparin- Induced thrombocytopenia // Thromb. Res. Elsevier Ltd, 2015. Vol. 135, № 4. P. 607–609.</w:t>
      </w:r>
    </w:p>
    <w:p w14:paraId="5E23390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4.</w:t>
      </w:r>
      <w:r w:rsidRPr="00F040F8">
        <w:rPr>
          <w:rFonts w:cs="Times New Roman"/>
          <w:noProof/>
        </w:rPr>
        <w:tab/>
        <w:t>Sanfilippo K.M. et al. Incidence of venous thromboembolism in patients with non-Hodgkin lymphoma // Thromb. Res. Elsevier Ltd, 2016. Vol. 143. P. 86–90.</w:t>
      </w:r>
    </w:p>
    <w:p w14:paraId="084ED60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5.</w:t>
      </w:r>
      <w:r w:rsidRPr="00F040F8">
        <w:rPr>
          <w:rFonts w:cs="Times New Roman"/>
          <w:noProof/>
        </w:rPr>
        <w:tab/>
        <w:t>Park L.C. et al. Incidence, risk factors and clinical features of venous thromboembolism in newly diagnosed lymphoma patients: Results from a prospective cohort study with Asian population // Thromb. Res. Elsevier Ltd, 2012. Vol. 130, № 3. P. e6.</w:t>
      </w:r>
    </w:p>
    <w:p w14:paraId="537564E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6.</w:t>
      </w:r>
      <w:r w:rsidRPr="00F040F8">
        <w:rPr>
          <w:rFonts w:cs="Times New Roman"/>
          <w:noProof/>
        </w:rPr>
        <w:tab/>
        <w:t>Мамонов В.Е. Неотложная нейрохирургия внутричерепных кровоизлияний у пациентов гематологического стационара // Гематология и трансфузиология. 2020. Vol. 65, № S1. P. 174–175.</w:t>
      </w:r>
    </w:p>
    <w:p w14:paraId="59AD62D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7.</w:t>
      </w:r>
      <w:r w:rsidRPr="00F040F8">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6BB49E6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8.</w:t>
      </w:r>
      <w:r w:rsidRPr="00F040F8">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0B2EA5C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99.</w:t>
      </w:r>
      <w:r w:rsidRPr="00F040F8">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179A5F3E"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0.</w:t>
      </w:r>
      <w:r w:rsidRPr="00F040F8">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18449DD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1.</w:t>
      </w:r>
      <w:r w:rsidRPr="00F040F8">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1B685CE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2.</w:t>
      </w:r>
      <w:r w:rsidRPr="00F040F8">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0DC015C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3.</w:t>
      </w:r>
      <w:r w:rsidRPr="00F040F8">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1D105EA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4.</w:t>
      </w:r>
      <w:r w:rsidRPr="00F040F8">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180C84C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5.</w:t>
      </w:r>
      <w:r w:rsidRPr="00F040F8">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334E00F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6.</w:t>
      </w:r>
      <w:r w:rsidRPr="00F040F8">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52889CB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7.</w:t>
      </w:r>
      <w:r w:rsidRPr="00F040F8">
        <w:rPr>
          <w:rFonts w:cs="Times New Roman"/>
          <w:noProof/>
        </w:rPr>
        <w:tab/>
        <w:t>Arendrup M.C. et al. ESCMID and ECMM joint clinical guidelines for the diagnosis and management of rare invasive yeast infections // Clin. Microbiol. Infect. Blackwell Publishing Ltd, 2014. Vol. 20, № S3. P. 76–98.</w:t>
      </w:r>
    </w:p>
    <w:p w14:paraId="5DF0D1C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8.</w:t>
      </w:r>
      <w:r w:rsidRPr="00F040F8">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7AAD7D9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09.</w:t>
      </w:r>
      <w:r w:rsidRPr="00F040F8">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6CB7D4B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0.</w:t>
      </w:r>
      <w:r w:rsidRPr="00F040F8">
        <w:rPr>
          <w:rFonts w:cs="Times New Roman"/>
          <w:noProof/>
        </w:rPr>
        <w:tab/>
        <w:t>Ullmann A.J. et al. Diagnosis and management of Aspergillus diseases: executive summary of the 2017 ESCMID-ECMM-ERS guideline // Clin. Microbiol. Infect. Elsevier B.V., 2018. Vol. 24. P. e1–e38.</w:t>
      </w:r>
    </w:p>
    <w:p w14:paraId="63680F4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1.</w:t>
      </w:r>
      <w:r w:rsidRPr="00F040F8">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2A1EE37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2.</w:t>
      </w:r>
      <w:r w:rsidRPr="00F040F8">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7E085F4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3.</w:t>
      </w:r>
      <w:r w:rsidRPr="00F040F8">
        <w:rPr>
          <w:rFonts w:cs="Times New Roman"/>
          <w:noProof/>
        </w:rPr>
        <w:tab/>
        <w:t>Maschmeyer G. et al. ECIL guidelines for treatment of Pneumocystis jirovecii pneumonia in non-HIV-infected haematology patients // J. Antimicrob. Chemother. J Antimicrob Chemother, 2016. Vol. 71, № 9. P. 2405–2413.</w:t>
      </w:r>
    </w:p>
    <w:p w14:paraId="223C495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4.</w:t>
      </w:r>
      <w:r w:rsidRPr="00F040F8">
        <w:rPr>
          <w:rFonts w:cs="Times New Roman"/>
          <w:noProof/>
        </w:rPr>
        <w:tab/>
        <w:t>Singer M. et al. The third international consensus definitions for sepsis and septic shock (sepsis-3) // JAMA - Journal of the American Medical Association. American Medical Association, 2016. Vol. 315, № 8. P. 801–810.</w:t>
      </w:r>
    </w:p>
    <w:p w14:paraId="7DD55B2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5.</w:t>
      </w:r>
      <w:r w:rsidRPr="00F040F8">
        <w:rPr>
          <w:rFonts w:cs="Times New Roman"/>
          <w:noProof/>
        </w:rPr>
        <w:tab/>
        <w:t>Джумабаева Б.Т. et al. Клинико-лабораторные и морфологические особенности поражения почек при лимфопролиферативных заболеваниях // Онкогематология. 2017. Vol. 7, № 1. P. 44–54.</w:t>
      </w:r>
    </w:p>
    <w:p w14:paraId="7D16BFE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6.</w:t>
      </w:r>
      <w:r w:rsidRPr="00F040F8">
        <w:rPr>
          <w:rFonts w:cs="Times New Roman"/>
          <w:noProof/>
        </w:rPr>
        <w:tab/>
        <w:t>Рехтина И.Г. et al. Морфологические и иммунохимические особенности нефропатий при множественной миеломе с тяжелой почечной недостаточностью // Терапевтический архив. 2013. Vol. 85, № 3. P. 80–85.</w:t>
      </w:r>
    </w:p>
    <w:p w14:paraId="6CCC1D5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7.</w:t>
      </w:r>
      <w:r w:rsidRPr="00F040F8">
        <w:rPr>
          <w:rFonts w:cs="Times New Roman"/>
          <w:noProof/>
        </w:rPr>
        <w:tab/>
        <w:t>Ворожейкина Е.Г., Бирюкова Л.С., Савченко В.Г. Клинико-лабораторные проявления нефропатий у больных острыми лейкозами // Гематология и трансфузиология. 2011. Vol. 56, № 3. P. 24–27.</w:t>
      </w:r>
    </w:p>
    <w:p w14:paraId="6D8E5D2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8.</w:t>
      </w:r>
      <w:r w:rsidRPr="00F040F8">
        <w:rPr>
          <w:rFonts w:cs="Times New Roman"/>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0998BD8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19.</w:t>
      </w:r>
      <w:r w:rsidRPr="00F040F8">
        <w:rPr>
          <w:rFonts w:cs="Times New Roman"/>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43AC5AA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0.</w:t>
      </w:r>
      <w:r w:rsidRPr="00F040F8">
        <w:rPr>
          <w:rFonts w:cs="Times New Roman"/>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461DCA3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1.</w:t>
      </w:r>
      <w:r w:rsidRPr="00F040F8">
        <w:rPr>
          <w:rFonts w:cs="Times New Roman"/>
          <w:noProof/>
        </w:rPr>
        <w:tab/>
        <w:t>Larsen C.M., Mulvagh S.L. Cardio-oncology: What you need to know now for clinical practice and echocardiography // Echo Research and Practice. BioScientifica Ltd., 2017. Vol. 4, № 1. P. R33–R41.</w:t>
      </w:r>
    </w:p>
    <w:p w14:paraId="7FE3D09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2.</w:t>
      </w:r>
      <w:r w:rsidRPr="00F040F8">
        <w:rPr>
          <w:rFonts w:cs="Times New Roman"/>
          <w:noProof/>
        </w:rPr>
        <w:tab/>
        <w:t>Prieto J.M. et al. Psychiatric morbidity and impact on hospital length of stay among hematologic cancer patients receiving stem-cell transplantation // J. Clin. Oncol. J Clin Oncol, 2002. Vol. 20, № 7. P. 1907–1917.</w:t>
      </w:r>
    </w:p>
    <w:p w14:paraId="61C5E93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3.</w:t>
      </w:r>
      <w:r w:rsidRPr="00F040F8">
        <w:rPr>
          <w:rFonts w:cs="Times New Roman"/>
          <w:noProof/>
        </w:rPr>
        <w:tab/>
        <w:t>Mitchell A.J. et al. Prevalence of depression, anxiety, and adjustment disorder in oncological, haematological, and palliative-care settings: A meta-analysis of 94 interview-based studies // Lancet Oncol. Lancet Oncol, 2011. Vol. 12, № 2. P. 160–174.</w:t>
      </w:r>
    </w:p>
    <w:p w14:paraId="00903A2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4.</w:t>
      </w:r>
      <w:r w:rsidRPr="00F040F8">
        <w:rPr>
          <w:rFonts w:cs="Times New Roman"/>
          <w:noProof/>
        </w:rPr>
        <w:tab/>
        <w:t>Hancock B.W. et al. ChIVPP alternating with PABIOE is superior to PABIOE alone in the initial treatment of advanced hodgkin’s disease: Results of a british national lymphoma investigation/central lymphoma group randomized controlled trial // Br. J. Cancer. 2001. Vol. 84, № 10. P. 1293–1300.</w:t>
      </w:r>
    </w:p>
    <w:p w14:paraId="3813778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5.</w:t>
      </w:r>
      <w:r w:rsidRPr="00F040F8">
        <w:rPr>
          <w:rFonts w:cs="Times New Roman"/>
          <w:noProof/>
        </w:rPr>
        <w:tab/>
        <w:t>Pavlovsky S. et al. Randomized trial of CVPP for three versus six cycles in favorable- prognosis and CVPP versus AOPE plus radiotherapy in intermediate-prognosis untreated Hodgkin’s disease // J. Clin. Oncol. American Society of Clinical Oncology, 1997. Vol. 15, № 7. P. 2652–2658.</w:t>
      </w:r>
    </w:p>
    <w:p w14:paraId="5DDC767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6.</w:t>
      </w:r>
      <w:r w:rsidRPr="00F040F8">
        <w:rPr>
          <w:rFonts w:cs="Times New Roman"/>
          <w:noProof/>
        </w:rPr>
        <w:tab/>
        <w:t>Sieber M. et al. Treatment of advanced Hodgkin’s disease with COPP/ABV/IMEP versus COPP/ABVD and consolidating radiotherapy: final results of the German Hodgkin’s Lymphoma Study Group HD6 trial. // Ann. Oncol.  Off. J. Eur. Soc. Med. Oncol. 2004. Vol. 15, № 2. P. 276–282.</w:t>
      </w:r>
    </w:p>
    <w:p w14:paraId="6DB8A58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7.</w:t>
      </w:r>
      <w:r w:rsidRPr="00F040F8">
        <w:rPr>
          <w:rFonts w:cs="Times New Roman"/>
          <w:noProof/>
        </w:rPr>
        <w:tab/>
        <w:t>Zallio F. et al. Reduced intensity VEPEMB regimen compared with standard ABVD in elderly Hodgkin lymphoma patients: results from a randomized trial on behalf of the Fondazione Italiana Linfomi (FIL) // Br. J. Haematol. Blackwell Publishing Ltd, 2016. Vol. 172, № 6. P. 879–888.</w:t>
      </w:r>
    </w:p>
    <w:p w14:paraId="5FB38CD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8.</w:t>
      </w:r>
      <w:r w:rsidRPr="00F040F8">
        <w:rPr>
          <w:rFonts w:cs="Times New Roman"/>
          <w:noProof/>
        </w:rPr>
        <w:tab/>
        <w:t>Levis A. et al. Results of a low aggressivity chemotherapy regimen (CVP/CEB) in elderly Hodgkin’s disease patients. // Haematologica. Vol. 81, № 5. P. 450–456.</w:t>
      </w:r>
    </w:p>
    <w:p w14:paraId="062E77D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29.</w:t>
      </w:r>
      <w:r w:rsidRPr="00F040F8">
        <w:rPr>
          <w:rFonts w:cs="Times New Roman"/>
          <w:noProof/>
        </w:rPr>
        <w:tab/>
        <w:t>Santoro A. et al. Ifosfamide, gemcitabine, and vinorelbine: A new induction regimen for refractory and relapsed Hodgkin’s lymphoma // Haematologica. 2007. Vol. 92, № 1. P. 35–41.</w:t>
      </w:r>
    </w:p>
    <w:p w14:paraId="3FB8FA6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0.</w:t>
      </w:r>
      <w:r w:rsidRPr="00F040F8">
        <w:rPr>
          <w:rFonts w:cs="Times New Roman"/>
          <w:noProof/>
        </w:rPr>
        <w:tab/>
        <w:t>Jeon S.Y. et al. The effect of the dexamethasone, cytarabine, and cisplatin (Dhap) regimen on stem cell mobilization and transplant outcomes of patients with non-hodgkin’s lymphoma who are candidates for up-front autologous stem cell transplantation // Korean J. Intern. Med. Korean Association of Internal Medicine, 2018. Vol. 33, № 6. P. 1169–1181.</w:t>
      </w:r>
    </w:p>
    <w:p w14:paraId="366B263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1.</w:t>
      </w:r>
      <w:r w:rsidRPr="00F040F8">
        <w:rPr>
          <w:rFonts w:cs="Times New Roman"/>
          <w:noProof/>
        </w:rPr>
        <w:tab/>
        <w:t>Ramzi M., Rezvani A., Dehghani M. GDP versus ESHAP Regimen in Relapsed and/or Refractory Hodgkin lymphoma: A Comparison Study. // Int. J. Hematol. stem cell Res. Tehran University of Medical Sciences, 2015. Vol. 9, № 1. P. 10–14.</w:t>
      </w:r>
    </w:p>
    <w:p w14:paraId="47A531C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2.</w:t>
      </w:r>
      <w:r w:rsidRPr="00F040F8">
        <w:rPr>
          <w:rFonts w:cs="Times New Roman"/>
          <w:noProof/>
        </w:rPr>
        <w:tab/>
        <w:t>Hu B. et al. Phase-I and randomized phase-II trial of panobinostat in combination with ICE (Ifosfamide, carboplatin, etoposide) in relapsed or refractory classical hodgkin lymphoma // Leuk. Lymphoma. Taylor and Francis Ltd, 2018. Vol. 59, № 4. P. 863–870.</w:t>
      </w:r>
    </w:p>
    <w:p w14:paraId="277311B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3.</w:t>
      </w:r>
      <w:r w:rsidRPr="00F040F8">
        <w:rPr>
          <w:rFonts w:cs="Times New Roman"/>
          <w:noProof/>
        </w:rPr>
        <w:tab/>
        <w:t>Gutierrez A. et al. Gemcitabine and oxaliplatinum: An effective regimen in patients with refractory and relapsing Hodgkin lymphoma // Onco. Targets. Ther. Dove Medical Press Ltd., 2014. Vol. 7. P. 2093–2100.</w:t>
      </w:r>
    </w:p>
    <w:p w14:paraId="047C117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4.</w:t>
      </w:r>
      <w:r w:rsidRPr="00F040F8">
        <w:rPr>
          <w:rFonts w:cs="Times New Roman"/>
          <w:noProof/>
        </w:rPr>
        <w:tab/>
        <w:t>Schellong G. et al. Salvage therapy of progressive and recurrent Hodgkin’s disease: Results from a multicenter study of the pediatric DAL/GPOH-HD Study Group // J. Clin. Oncol. 2005. Vol. 23, № 25. P. 6181–6189.</w:t>
      </w:r>
    </w:p>
    <w:p w14:paraId="26B7F17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5.</w:t>
      </w:r>
      <w:r w:rsidRPr="00F040F8">
        <w:rPr>
          <w:rFonts w:cs="Times New Roman"/>
          <w:noProof/>
        </w:rPr>
        <w:tab/>
        <w:t>Long G. V. et al. Assessment of nivolumab exposure and clinical safety of 480 mg every 4 weeks flat-dosing schedule in patients with cancer // Ann. Oncol. Oxford University Press, 2018. Vol. 29, № 11. P. 2208–2213.</w:t>
      </w:r>
    </w:p>
    <w:p w14:paraId="79B6D17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6.</w:t>
      </w:r>
      <w:r w:rsidRPr="00F040F8">
        <w:rPr>
          <w:rFonts w:cs="Times New Roman"/>
          <w:noProof/>
        </w:rPr>
        <w:tab/>
        <w:t>Singer S. et al. BEAM versus BUCYVP16 Conditioning before Autologous Hematopoietic Stem Cell Transplant in Patients with Hodgkin Lymphoma // Biol. Blood Marrow Transplant. Elsevier Inc., 2019. Vol. 25, № 6. P. 1107–1115.</w:t>
      </w:r>
    </w:p>
    <w:p w14:paraId="758DE83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7.</w:t>
      </w:r>
      <w:r w:rsidRPr="00F040F8">
        <w:rPr>
          <w:rFonts w:cs="Times New Roman"/>
          <w:noProof/>
        </w:rPr>
        <w:tab/>
        <w:t>Haanen J.B.A.G. et al. Management of toxicities from immunotherapy: ESMO Clinical Practice Guidelines for diagnosis, treatment and follow-up // Ann. Oncol. 2018. Vol. 29, № Supp. 4. P. iv264–iv266.</w:t>
      </w:r>
    </w:p>
    <w:p w14:paraId="601366A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8.</w:t>
      </w:r>
      <w:r w:rsidRPr="00F040F8">
        <w:rPr>
          <w:rFonts w:cs="Times New Roman"/>
          <w:noProof/>
        </w:rPr>
        <w:tab/>
        <w:t>Armand P. et al. Programmed death-1 blockade with pembrolizumab in patients with classical hodgkin lymphoma after brentuximab vedotin failure // Journal of Clinical Oncology. 2016.</w:t>
      </w:r>
    </w:p>
    <w:p w14:paraId="6356875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39.</w:t>
      </w:r>
      <w:r w:rsidRPr="00F040F8">
        <w:rPr>
          <w:rFonts w:cs="Times New Roman"/>
          <w:noProof/>
        </w:rPr>
        <w:tab/>
        <w:t>Hua Q., Zhu Y., Liu H. Severe and fatal adverse events risk associated with rituximab addition to b-cell non-hodgkin’s lymphoma (B-NHL) chemotherapy: A meta-analysis // J. Chemother. 2015.</w:t>
      </w:r>
    </w:p>
    <w:p w14:paraId="0993BB1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0.</w:t>
      </w:r>
      <w:r w:rsidRPr="00F040F8">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037C9BE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1.</w:t>
      </w:r>
      <w:r w:rsidRPr="00F040F8">
        <w:rPr>
          <w:rFonts w:cs="Times New Roman"/>
          <w:noProof/>
        </w:rPr>
        <w:tab/>
        <w:t>Hoorn E.J. Intravenous fluids: balancing solutions // Journal of Nephrology. Springer New York LLC, 2017. Vol. 30, № 4. P. 485–492.</w:t>
      </w:r>
    </w:p>
    <w:p w14:paraId="5E7591C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2.</w:t>
      </w:r>
      <w:r w:rsidRPr="00F040F8">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5F668D9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3.</w:t>
      </w:r>
      <w:r w:rsidRPr="00F040F8">
        <w:rPr>
          <w:rFonts w:cs="Times New Roman"/>
          <w:noProof/>
        </w:rPr>
        <w:tab/>
        <w:t>Wang J. et al. Diagnostic utility of bilateral bone marrow examination: Significance of morphologic and ancillary technique study in malignancy // Cancer. Cancer, 2002. Vol. 94, № 5. P. 1522–1531.</w:t>
      </w:r>
    </w:p>
    <w:p w14:paraId="7C52647E"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4.</w:t>
      </w:r>
      <w:r w:rsidRPr="00F040F8">
        <w:rPr>
          <w:rFonts w:cs="Times New Roman"/>
          <w:noProof/>
        </w:rPr>
        <w:tab/>
        <w:t>SPIRIN M., GALSTYAN G., DROKOV M. Central venous access in lymphoma patients (pts) with superior vena cava syndrome (SVCS) // INTENSIVE CARE Med. Exp. 2019. Vol. 7, № Suppl. 3:001341. P. 388–389.</w:t>
      </w:r>
    </w:p>
    <w:p w14:paraId="7FE62E0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5.</w:t>
      </w:r>
      <w:r w:rsidRPr="00F040F8">
        <w:rPr>
          <w:rFonts w:cs="Times New Roman"/>
          <w:noProof/>
        </w:rPr>
        <w:tab/>
        <w:t>Pluschnig U. et al. Extravasation emergencies: state-of-the-art management and progress in clinical research. // Memo. Springer, 2016. Vol. 9, № 4. P. 226–230.</w:t>
      </w:r>
    </w:p>
    <w:p w14:paraId="3C80D74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6.</w:t>
      </w:r>
      <w:r w:rsidRPr="00F040F8">
        <w:rPr>
          <w:rFonts w:cs="Times New Roman"/>
          <w:noProof/>
        </w:rPr>
        <w:tab/>
        <w:t>Zeidler K. et al. Optimal preprocedural platelet transfusion threshold for central venous catheter insertions in patients with thrombocytopenia. // Transfusion. 2011. Vol. 51, № 11. P. 2269–2276.</w:t>
      </w:r>
    </w:p>
    <w:p w14:paraId="35CF87B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7.</w:t>
      </w:r>
      <w:r w:rsidRPr="00F040F8">
        <w:rPr>
          <w:rFonts w:cs="Times New Roman"/>
          <w:noProof/>
        </w:rPr>
        <w:tab/>
        <w:t>Zerati A.E. et al. Totally implantable venous catheters : history , implantation technique and complications. // J Vasc Bras. 2017. Vol. 16, № 2. P. 128–139.</w:t>
      </w:r>
    </w:p>
    <w:p w14:paraId="7595ADC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8.</w:t>
      </w:r>
      <w:r w:rsidRPr="00F040F8">
        <w:rPr>
          <w:rFonts w:cs="Times New Roman"/>
          <w:noProof/>
        </w:rPr>
        <w:tab/>
        <w:t>Gow K.W., Tapper D., Hickman R.O. Between the lines: The 50th anniversary of long-term central venous catheters // Am. J. Surg. Elsevier Ltd, 2017. Vol. 213, № 5. P. 837–848.</w:t>
      </w:r>
    </w:p>
    <w:p w14:paraId="0A3782C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49.</w:t>
      </w:r>
      <w:r w:rsidRPr="00F040F8">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0EA0F90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0.</w:t>
      </w:r>
      <w:r w:rsidRPr="00F040F8">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507DD76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1.</w:t>
      </w:r>
      <w:r w:rsidRPr="00F040F8">
        <w:rPr>
          <w:rFonts w:cs="Times New Roman"/>
          <w:noProof/>
        </w:rPr>
        <w:tab/>
        <w:t>Hamilton H. Central Venous Catheters / ed. Bodenham A.R. Oxford, UK: Wiley-Blackwell, 2009.</w:t>
      </w:r>
    </w:p>
    <w:p w14:paraId="06BE940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2.</w:t>
      </w:r>
      <w:r w:rsidRPr="00F040F8">
        <w:rPr>
          <w:rFonts w:cs="Times New Roman"/>
          <w:noProof/>
        </w:rPr>
        <w:tab/>
        <w:t>Biffi R. Introduction and Overview of PICC History // Peripherally Inserted Central Venous Catheters. Milano: Springer Milan, 2014. P. 1–6.</w:t>
      </w:r>
    </w:p>
    <w:p w14:paraId="58413D5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3.</w:t>
      </w:r>
      <w:r w:rsidRPr="00F040F8">
        <w:rPr>
          <w:rFonts w:cs="Times New Roman"/>
          <w:noProof/>
        </w:rPr>
        <w:tab/>
        <w:t>Linenberger M.L. Catheter-related thrombosis: risks, diagnosis, and management. // J. Natl. Compr. Canc. Netw. 2006. Vol. 4, № 9. P. 889–901.</w:t>
      </w:r>
    </w:p>
    <w:p w14:paraId="59DBDF7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4.</w:t>
      </w:r>
      <w:r w:rsidRPr="00F040F8">
        <w:rPr>
          <w:rFonts w:cs="Times New Roman"/>
          <w:noProof/>
        </w:rPr>
        <w:tab/>
        <w:t>Lee A.Y.Y., Kamphuisen P.W. Epidemiology and prevention of catheter-related thrombosis in patients with cancer // J. Thromb. Haemost. 2012. № 10. P. 1491–1499.</w:t>
      </w:r>
    </w:p>
    <w:p w14:paraId="6317D6E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5.</w:t>
      </w:r>
      <w:r w:rsidRPr="00F040F8">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249C487E"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6.</w:t>
      </w:r>
      <w:r w:rsidRPr="00F040F8">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1A95C4D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7.</w:t>
      </w:r>
      <w:r w:rsidRPr="00F040F8">
        <w:rPr>
          <w:rFonts w:cs="Times New Roman"/>
          <w:noProof/>
        </w:rPr>
        <w:tab/>
        <w:t>Watters V.A., Grant J.P. Use of Electrocardiogram to Position Right Atrial Catheters During Surgery // Ann. Surg. Vol. 225, № 2. P. 165–171.</w:t>
      </w:r>
    </w:p>
    <w:p w14:paraId="7EAC64D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8.</w:t>
      </w:r>
      <w:r w:rsidRPr="00F040F8">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36A62B1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59.</w:t>
      </w:r>
      <w:r w:rsidRPr="00F040F8">
        <w:rPr>
          <w:rFonts w:cs="Times New Roman"/>
          <w:noProof/>
        </w:rPr>
        <w:tab/>
        <w:t>Lobato E.B. et al. Cross-sectional area of the right and left internal jugular veins. // J. Cardiothorac. Vasc. Anesth. 1999. Vol. 13, № 2. P. 136–138.</w:t>
      </w:r>
    </w:p>
    <w:p w14:paraId="1FCF927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0.</w:t>
      </w:r>
      <w:r w:rsidRPr="00F040F8">
        <w:rPr>
          <w:rFonts w:cs="Times New Roman"/>
          <w:noProof/>
        </w:rPr>
        <w:tab/>
        <w:t>Червонцева А.М. Повреждение сосудистого эндотелия в процессе лечения острых миелоидных лейкозов. 2008.</w:t>
      </w:r>
    </w:p>
    <w:p w14:paraId="793347F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1.</w:t>
      </w:r>
      <w:r w:rsidRPr="00F040F8">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3F5C629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2.</w:t>
      </w:r>
      <w:r w:rsidRPr="00F040F8">
        <w:rPr>
          <w:rFonts w:cs="Times New Roman"/>
          <w:noProof/>
        </w:rPr>
        <w:tab/>
        <w:t>Bannon M.P., Heller S.F., Rivera M. Anatomic considerations for central venous cannulation. // Risk Manag. Healthc. Policy. Dove Press, 2011. Vol. 4. P. 27–39.</w:t>
      </w:r>
    </w:p>
    <w:p w14:paraId="563EF39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3.</w:t>
      </w:r>
      <w:r w:rsidRPr="00F040F8">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48133B7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4.</w:t>
      </w:r>
      <w:r w:rsidRPr="00F040F8">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24DE62F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5.</w:t>
      </w:r>
      <w:r w:rsidRPr="00F040F8">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0287397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6.</w:t>
      </w:r>
      <w:r w:rsidRPr="00F040F8">
        <w:rPr>
          <w:rFonts w:cs="Times New Roman"/>
          <w:noProof/>
        </w:rPr>
        <w:tab/>
        <w:t>Welte K. et al. Purification and biochemical characterization of human pluripotent hematopoietic colony-stimulating factor // Proc. Natl. Acad. Sci. U. S. A. Proc Natl Acad Sci U S A, 1985. Vol. 82, № 5. P. 1526–1530.</w:t>
      </w:r>
    </w:p>
    <w:p w14:paraId="18B3F8E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7.</w:t>
      </w:r>
      <w:r w:rsidRPr="00F040F8">
        <w:rPr>
          <w:rFonts w:cs="Times New Roman"/>
          <w:noProof/>
        </w:rPr>
        <w:tab/>
        <w:t>Krause D.S. et al. CD34: Structure, biology, and clinical utility // Blood. American Society of Hematology, 1996. Vol. 87, № 1. P. 1–13.</w:t>
      </w:r>
    </w:p>
    <w:p w14:paraId="4B61512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8.</w:t>
      </w:r>
      <w:r w:rsidRPr="00F040F8">
        <w:rPr>
          <w:rFonts w:cs="Times New Roman"/>
          <w:noProof/>
        </w:rPr>
        <w:tab/>
        <w:t>Giralt S. et al. Optimizing autologous stem cell mobilization strategies to improve patient outcomes: Consensus guidelines and recommendations // Biology of Blood and Marrow Transplantation. Elsevier, 2014. Vol. 20, № 3. P. 295–308.</w:t>
      </w:r>
    </w:p>
    <w:p w14:paraId="6F73005C"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69.</w:t>
      </w:r>
      <w:r w:rsidRPr="00F040F8">
        <w:rPr>
          <w:rFonts w:cs="Times New Roman"/>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29E1B64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0.</w:t>
      </w:r>
      <w:r w:rsidRPr="00F040F8">
        <w:rPr>
          <w:rFonts w:cs="Times New Roman"/>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531B323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1.</w:t>
      </w:r>
      <w:r w:rsidRPr="00F040F8">
        <w:rPr>
          <w:rFonts w:cs="Times New Roman"/>
          <w:noProof/>
        </w:rPr>
        <w:tab/>
        <w:t>Hohaus S. et al. Successful autografting following myeloablative conditioning therapy with blood stem cells mobilized by chemotherapy plus rhG-CSF. // Exp. Hematol. 1993. Vol. 21, № 4. P. 508–514.</w:t>
      </w:r>
    </w:p>
    <w:p w14:paraId="5563239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2.</w:t>
      </w:r>
      <w:r w:rsidRPr="00F040F8">
        <w:rPr>
          <w:rFonts w:cs="Times New Roman"/>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5758C14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3.</w:t>
      </w:r>
      <w:r w:rsidRPr="00F040F8">
        <w:rPr>
          <w:rFonts w:cs="Times New Roman"/>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02FC8D5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4.</w:t>
      </w:r>
      <w:r w:rsidRPr="00F040F8">
        <w:rPr>
          <w:rFonts w:cs="Times New Roman"/>
          <w:noProof/>
        </w:rPr>
        <w:tab/>
        <w:t>Yang B.B., Kido A. Pharmacokinetics and pharmacodynamics of pegfilgrastim // Clinical Pharmacokinetics. Clin Pharmacokinet, 2011. Vol. 50, № 5. P. 295–306.</w:t>
      </w:r>
    </w:p>
    <w:p w14:paraId="2DC687A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5.</w:t>
      </w:r>
      <w:r w:rsidRPr="00F040F8">
        <w:rPr>
          <w:rFonts w:cs="Times New Roman"/>
          <w:noProof/>
        </w:rPr>
        <w:tab/>
        <w:t>Costa L.J. et al. Pegfilgrastim-versus filgrastim-based autologous hematopoietic stem cell mobilization in the setting of preemptive use of plerixafor: Efficacy and cost analysis // Transfusion. Transfusion, 2012. Vol. 52, № 11. P. 2375–2381.</w:t>
      </w:r>
    </w:p>
    <w:p w14:paraId="344E53EE"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6.</w:t>
      </w:r>
      <w:r w:rsidRPr="00F040F8">
        <w:rPr>
          <w:rFonts w:cs="Times New Roman"/>
          <w:noProof/>
        </w:rPr>
        <w:tab/>
        <w:t>Dale D.C. et al. A systematic literature review of the efficacy, effectiveness, and safety of filgrastim // Supportive Care in Cancer. Springer Verlag, 2018. Vol. 26, № 1. P. 7–20.</w:t>
      </w:r>
    </w:p>
    <w:p w14:paraId="3BF6A88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7.</w:t>
      </w:r>
      <w:r w:rsidRPr="00F040F8">
        <w:rPr>
          <w:rFonts w:cs="Times New Roman"/>
          <w:noProof/>
        </w:rPr>
        <w:tab/>
        <w:t>Smith T.J. et al. Recommendations for the use of WBC growth factors: American society of clinical oncology clinical practice guideline update // J. Clin. Oncol. American Society of Clinical Oncology, 2015. Vol. 33, № 28. P. 3199–3212.</w:t>
      </w:r>
    </w:p>
    <w:p w14:paraId="00AC1F6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8.</w:t>
      </w:r>
      <w:r w:rsidRPr="00F040F8">
        <w:rPr>
          <w:rFonts w:cs="Times New Roman"/>
          <w:noProof/>
        </w:rPr>
        <w:tab/>
        <w:t>Bilgin Y.M., De Greef G.E. Plerixafor for stem cell mobilization: The current status // Current Opinion in Hematology. Lippincott Williams and Wilkins, 2016. Vol. 23, № 1. P. 67–71.</w:t>
      </w:r>
    </w:p>
    <w:p w14:paraId="663E976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79.</w:t>
      </w:r>
      <w:r w:rsidRPr="00F040F8">
        <w:rPr>
          <w:rFonts w:cs="Times New Roman"/>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0A42249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0.</w:t>
      </w:r>
      <w:r w:rsidRPr="00F040F8">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26830E6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1.</w:t>
      </w:r>
      <w:r w:rsidRPr="00F040F8">
        <w:rPr>
          <w:rFonts w:cs="Times New Roman"/>
          <w:noProof/>
        </w:rPr>
        <w:tab/>
        <w:t>Афанасьева О.И., Воинов В.А. Г.Ю.С. Экстракорпоральная гемокоррекция: терминология, языковые соответствия. СПб, 2016. P. 7–15.</w:t>
      </w:r>
    </w:p>
    <w:p w14:paraId="0CCB37F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2.</w:t>
      </w:r>
      <w:r w:rsidRPr="00F040F8">
        <w:rPr>
          <w:rFonts w:cs="Times New Roman"/>
          <w:noProof/>
        </w:rPr>
        <w:tab/>
        <w:t>Ikeda K. et al. Adverse Events Associated With Infusion of Hematopoietic Stem Cell Products: A Prospective and Multicenter Surveillance Study // Transfusion Medicine Reviews. W.B. Saunders, 2018. Vol. 32, № 3. P. 186–194.</w:t>
      </w:r>
    </w:p>
    <w:p w14:paraId="6B2ED65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3.</w:t>
      </w:r>
      <w:r w:rsidRPr="00F040F8">
        <w:rPr>
          <w:rFonts w:cs="Times New Roman"/>
          <w:noProof/>
        </w:rPr>
        <w:tab/>
        <w:t>Sutherland D.R. et al. The ISHAGE guidelines for CD34+ cell determination by flow cytometry // Journal of Hematotherapy and Stem Cell Research. J Hematother, 1996. Vol. 5, № 3. P. 213–226.</w:t>
      </w:r>
    </w:p>
    <w:p w14:paraId="7EE0EE9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4.</w:t>
      </w:r>
      <w:r w:rsidRPr="00F040F8">
        <w:rPr>
          <w:rFonts w:cs="Times New Roman"/>
          <w:noProof/>
        </w:rPr>
        <w:tab/>
        <w:t>Enric Carreras D.C., Mohty Mohamad K.N. Hematopoietic Stem Cell Transplantation and Cellular Therapies. 2019. 702 p.</w:t>
      </w:r>
    </w:p>
    <w:p w14:paraId="162DF8C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5.</w:t>
      </w:r>
      <w:r w:rsidRPr="00F040F8">
        <w:rPr>
          <w:rFonts w:cs="Times New Roman"/>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7CAE207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6.</w:t>
      </w:r>
      <w:r w:rsidRPr="00F040F8">
        <w:rPr>
          <w:rFonts w:cs="Times New Roman"/>
          <w:noProof/>
        </w:rPr>
        <w:tab/>
        <w:t>Caballero M.D. et al. BEAM chemotherapy followed by autologous stem cell support in lymphoma patients: analysis of efficacy, toxicity and prognostic factors. // Bone Marrow Transplant. Bone Marrow Transplant, 1997. Vol. 20, № 6. P. 451–458.</w:t>
      </w:r>
    </w:p>
    <w:p w14:paraId="3F1F7EB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7.</w:t>
      </w:r>
      <w:r w:rsidRPr="00F040F8">
        <w:rPr>
          <w:rFonts w:cs="Times New Roman"/>
          <w:noProof/>
        </w:rPr>
        <w:tab/>
        <w:t>Mills W. et al. BEAM chemotherapy and autologous bone marrow transplantation for patients with relapsed or refractory non-Hodgkin’s lymphoma. // J. Clin. Oncol. J Clin Oncol, 1995. Vol. 13, № 3. P. 588–595.</w:t>
      </w:r>
    </w:p>
    <w:p w14:paraId="364C3F0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8.</w:t>
      </w:r>
      <w:r w:rsidRPr="00F040F8">
        <w:rPr>
          <w:rFonts w:cs="Times New Roman"/>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261A59D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89.</w:t>
      </w:r>
      <w:r w:rsidRPr="00F040F8">
        <w:rPr>
          <w:rFonts w:cs="Times New Roman"/>
          <w:noProof/>
        </w:rPr>
        <w:tab/>
        <w:t>Sharma A. et al. Comparison of BEAM vs. LEAM regimen in autologous transplant for lymphoma at AIIMS. // Springerplus. Springerplus, 2013. Vol. 2. P. 489.</w:t>
      </w:r>
    </w:p>
    <w:p w14:paraId="5BF466D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0.</w:t>
      </w:r>
      <w:r w:rsidRPr="00F040F8">
        <w:rPr>
          <w:rFonts w:cs="Times New Roman"/>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4A1A1D9F"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1.</w:t>
      </w:r>
      <w:r w:rsidRPr="00F040F8">
        <w:rPr>
          <w:rFonts w:cs="Times New Roman"/>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66EF3C9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2.</w:t>
      </w:r>
      <w:r w:rsidRPr="00F040F8">
        <w:rPr>
          <w:rFonts w:cs="Times New Roman"/>
          <w:noProof/>
        </w:rPr>
        <w:tab/>
        <w:t>Visani G. et al. XRCC1 399GG genotype predicts significantly longer overall survival in resistant lymphoma patients treated with Benda-EAM and ASCT // Bone Marrow Transplant. Nature Publishing Group, 2020. Vol. 55, № 4. P. 818–820.</w:t>
      </w:r>
    </w:p>
    <w:p w14:paraId="02F4794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3.</w:t>
      </w:r>
      <w:r w:rsidRPr="00F040F8">
        <w:rPr>
          <w:rFonts w:cs="Times New Roman"/>
          <w:noProof/>
        </w:rPr>
        <w:tab/>
        <w:t>Visani G. et al. BeEAM (bendamustine, etoposide, cytarabine, melphalan) before autologous stem cell transplantation is safe and effective for resistant/relapsed lymphoma patients. // Blood. 2011. Vol. 118, № 12. P. 3419–3425.</w:t>
      </w:r>
    </w:p>
    <w:p w14:paraId="77DD350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4.</w:t>
      </w:r>
      <w:r w:rsidRPr="00F040F8">
        <w:rPr>
          <w:rFonts w:cs="Times New Roman"/>
          <w:noProof/>
        </w:rPr>
        <w:tab/>
        <w:t>Lanas A., Chan F.K.L. Peptic ulcer disease. // Lancet (London, England). Lancet, 2017. Vol. 390, № 10094. P. 613–624.</w:t>
      </w:r>
    </w:p>
    <w:p w14:paraId="7C48ACD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5.</w:t>
      </w:r>
      <w:r w:rsidRPr="00F040F8">
        <w:rPr>
          <w:rFonts w:cs="Times New Roman"/>
          <w:noProof/>
        </w:rPr>
        <w:tab/>
        <w:t>Auner H.W. et al. Infectious complications after autologous hematopoietic stem cell transplantation: Comparison of patients with acute myeloid leukemia, malignant lymphoma, and multiple myeloma // Ann. Hematol. Ann Hematol, 2002. Vol. 81, № 7. P. 374–377.</w:t>
      </w:r>
    </w:p>
    <w:p w14:paraId="0B1B3D0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6.</w:t>
      </w:r>
      <w:r w:rsidRPr="00F040F8">
        <w:rPr>
          <w:rFonts w:cs="Times New Roman"/>
          <w:noProof/>
        </w:rPr>
        <w:tab/>
        <w:t>Gil L., Styczynski J., Komarnicki M. Infectious complication in 314 patients after high-dose therapy and autologous hematopoietic stem cell transplantation: Risk factors analysis and outcome // Infection. Infection, 2007. Vol. 35, № 6. P. 421–427.</w:t>
      </w:r>
    </w:p>
    <w:p w14:paraId="2F00DA5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7.</w:t>
      </w:r>
      <w:r w:rsidRPr="00F040F8">
        <w:rPr>
          <w:rFonts w:cs="Times New Roman"/>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4EC4CFD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8.</w:t>
      </w:r>
      <w:r w:rsidRPr="00F040F8">
        <w:rPr>
          <w:rFonts w:cs="Times New Roman"/>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6F66203A"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199.</w:t>
      </w:r>
      <w:r w:rsidRPr="00F040F8">
        <w:rPr>
          <w:rFonts w:cs="Times New Roman"/>
          <w:noProof/>
        </w:rPr>
        <w:tab/>
        <w:t>Moghnieh R. et al. Bacteraemia post-autologous haematopoietic stem cell transplantation in the absence of antibacterial prophylaxis: a decade’s experience from Lebanon // Infection. Urban und Vogel GmbH, 2018. Vol. 46, № 6.</w:t>
      </w:r>
    </w:p>
    <w:p w14:paraId="3BEF48F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0.</w:t>
      </w:r>
      <w:r w:rsidRPr="00F040F8">
        <w:rPr>
          <w:rFonts w:cs="Times New Roman"/>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65CEAA7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1.</w:t>
      </w:r>
      <w:r w:rsidRPr="00F040F8">
        <w:rPr>
          <w:rFonts w:cs="Times New Roman"/>
          <w:noProof/>
        </w:rPr>
        <w:tab/>
        <w:t>Савченко В.Г. и др. Алгоритмы диагностики и протоколы лечения заболеваний системы крови. Москва: Практика, 2018. 1008 p.</w:t>
      </w:r>
    </w:p>
    <w:p w14:paraId="446E20F9"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2.</w:t>
      </w:r>
      <w:r w:rsidRPr="00F040F8">
        <w:rPr>
          <w:rFonts w:cs="Times New Roman"/>
          <w:noProof/>
        </w:rPr>
        <w:tab/>
        <w:t>Terpos E. et al. European myeloma network guidelines for the management of multiple myeloma-related complications // Haematologica. Ferrata Storti Foundation, 2015. Vol. 100, № 10. P. 1254–1266.</w:t>
      </w:r>
    </w:p>
    <w:p w14:paraId="4FF3BB76"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3.</w:t>
      </w:r>
      <w:r w:rsidRPr="00F040F8">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546B70E3"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4.</w:t>
      </w:r>
      <w:r w:rsidRPr="00F040F8">
        <w:rPr>
          <w:rFonts w:cs="Times New Roman"/>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38D69832"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5.</w:t>
      </w:r>
      <w:r w:rsidRPr="00F040F8">
        <w:rPr>
          <w:rFonts w:cs="Times New Roman"/>
          <w:noProof/>
        </w:rPr>
        <w:tab/>
        <w:t>Virizuela J.A. et al. Nutritional support and parenteral nutrition in cancer patients: an expert consensus report // Clin. Transl. Oncol. Springer-Verlag Italia s.r.l., 2018. Vol. 20, № 5. P. 619–629.</w:t>
      </w:r>
    </w:p>
    <w:p w14:paraId="1B9986F0"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6.</w:t>
      </w:r>
      <w:r w:rsidRPr="00F040F8">
        <w:rPr>
          <w:rFonts w:cs="Times New Roman"/>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6BDA77AE"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7.</w:t>
      </w:r>
      <w:r w:rsidRPr="00F040F8">
        <w:rPr>
          <w:rFonts w:cs="Times New Roman"/>
          <w:noProof/>
        </w:rPr>
        <w:tab/>
        <w:t>Arends J. et al. ESPEN guidelines on nutrition in cancer patients // Clin. Nutr. Churchill Livingstone, 2017. Vol. 36, № 1. P. 11–48.</w:t>
      </w:r>
    </w:p>
    <w:p w14:paraId="372E4DE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8.</w:t>
      </w:r>
      <w:r w:rsidRPr="00F040F8">
        <w:rPr>
          <w:rFonts w:cs="Times New Roman"/>
          <w:noProof/>
        </w:rPr>
        <w:tab/>
        <w:t>Camblor-Álvarez M. et al. Soporte nutricional y nutrición parenteral en el paciente oncológico: informe de consenso de un grupo de expertos // Nutr. Hosp. ARAN Ediciones, 2018. Vol. 35, № 1.</w:t>
      </w:r>
    </w:p>
    <w:p w14:paraId="066EEB17"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09.</w:t>
      </w:r>
      <w:r w:rsidRPr="00F040F8">
        <w:rPr>
          <w:rFonts w:cs="Times New Roman"/>
          <w:noProof/>
        </w:rPr>
        <w:tab/>
        <w:t>Baiu I., Spain D.A. Parenteral Nutrition // JAMA - Journal of the American Medical Association. American Medical Association, 2019. Vol. 321, № 21. P. 2142.</w:t>
      </w:r>
    </w:p>
    <w:p w14:paraId="683D7ADD"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0.</w:t>
      </w:r>
      <w:r w:rsidRPr="00F040F8">
        <w:rPr>
          <w:rFonts w:cs="Times New Roman"/>
          <w:noProof/>
        </w:rPr>
        <w:tab/>
        <w:t>Протоколы трансплантации аллогенных гепомоэтических стволовых клеток. Под ред. В.Г. Савченко. М.: Практика, 2020. 320 p.</w:t>
      </w:r>
    </w:p>
    <w:p w14:paraId="199F6241"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1.</w:t>
      </w:r>
      <w:r w:rsidRPr="00F040F8">
        <w:rPr>
          <w:rFonts w:cs="Times New Roman"/>
          <w:noProof/>
        </w:rPr>
        <w:tab/>
        <w:t>Oken M.M. et al. Toxicity and response criteria of the Eastern Cooperative Oncology Group // Am. J. Clin. Oncol. 1982. Vol. 5, № 6. P. 649–655.</w:t>
      </w:r>
    </w:p>
    <w:p w14:paraId="128915A8"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2.</w:t>
      </w:r>
      <w:r w:rsidRPr="00F040F8">
        <w:rPr>
          <w:rFonts w:cs="Times New Roman"/>
          <w:noProof/>
        </w:rPr>
        <w:tab/>
        <w:t>Meignan M., Gallamini A., Haioun C. Report on the First International Workshop on interim-PET scan in lymphoma // Leukemia and Lymphoma. 2009. Vol. 50, № 8. P. 1257–1260.</w:t>
      </w:r>
    </w:p>
    <w:p w14:paraId="301090CB"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3.</w:t>
      </w:r>
      <w:r w:rsidRPr="00F040F8">
        <w:rPr>
          <w:rFonts w:cs="Times New Roman"/>
          <w:noProof/>
        </w:rPr>
        <w:tab/>
        <w:t>Gratwohl A. The EBMT risk score // Bone Marrow Transplantation. Nature Publishing Group, 2012. Vol. 47, № 6. P. 749–756.</w:t>
      </w:r>
    </w:p>
    <w:p w14:paraId="068F8F85"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4.</w:t>
      </w:r>
      <w:r w:rsidRPr="00F040F8">
        <w:rPr>
          <w:rFonts w:cs="Times New Roman"/>
          <w:noProof/>
        </w:rPr>
        <w:tab/>
        <w:t>Sorror M.L. et al. Hematopoietic cell transplantation (HCT)-specific comorbidity index: a new tool for risk assessment before allogeneic HCT. // Blood. The American Society of Hematology, 2005. Vol. 106, № 8. P. 2912–2919.</w:t>
      </w:r>
    </w:p>
    <w:p w14:paraId="4C8197A4" w14:textId="77777777" w:rsidR="00F040F8" w:rsidRPr="00F040F8" w:rsidRDefault="00F040F8" w:rsidP="00F040F8">
      <w:pPr>
        <w:widowControl w:val="0"/>
        <w:autoSpaceDE w:val="0"/>
        <w:autoSpaceDN w:val="0"/>
        <w:adjustRightInd w:val="0"/>
        <w:ind w:left="640" w:hanging="640"/>
        <w:rPr>
          <w:rFonts w:cs="Times New Roman"/>
          <w:noProof/>
        </w:rPr>
      </w:pPr>
      <w:r w:rsidRPr="00F040F8">
        <w:rPr>
          <w:rFonts w:cs="Times New Roman"/>
          <w:noProof/>
        </w:rPr>
        <w:t>215.</w:t>
      </w:r>
      <w:r w:rsidRPr="00F040F8">
        <w:rPr>
          <w:rFonts w:cs="Times New Roman"/>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41BC3A6D" w14:textId="22A33C81" w:rsidR="0025228A" w:rsidRPr="002F4348" w:rsidRDefault="008762E9" w:rsidP="00F040F8">
      <w:pPr>
        <w:widowControl w:val="0"/>
        <w:autoSpaceDE w:val="0"/>
        <w:autoSpaceDN w:val="0"/>
        <w:adjustRightInd w:val="0"/>
        <w:ind w:left="640" w:hanging="640"/>
      </w:pPr>
      <w:r w:rsidRPr="002F4348">
        <w:rPr>
          <w:rFonts w:cs="Times New Roman"/>
          <w:szCs w:val="24"/>
        </w:rPr>
        <w:fldChar w:fldCharType="end"/>
      </w:r>
    </w:p>
    <w:p w14:paraId="6D1A44CE" w14:textId="77777777" w:rsidR="000414F6" w:rsidRPr="002F4348" w:rsidRDefault="00CB71DA" w:rsidP="0033051F">
      <w:pPr>
        <w:pStyle w:val="afff2"/>
      </w:pPr>
      <w:bookmarkStart w:id="95" w:name="__RefHeading___doc_a1"/>
      <w:bookmarkStart w:id="96" w:name="_Toc65586422"/>
      <w:bookmarkEnd w:id="94"/>
      <w:r w:rsidRPr="002F4348">
        <w:t>Приложение А1. Состав рабочей группы</w:t>
      </w:r>
      <w:bookmarkEnd w:id="95"/>
      <w:r w:rsidR="005627B3" w:rsidRPr="002F4348">
        <w:t xml:space="preserve"> по разработке и пересмотру клинических рекомендаций</w:t>
      </w:r>
      <w:bookmarkEnd w:id="96"/>
    </w:p>
    <w:p w14:paraId="23CE918B" w14:textId="77777777" w:rsidR="004F0134" w:rsidRPr="002F4348" w:rsidRDefault="004F0134" w:rsidP="00B153FC">
      <w:pPr>
        <w:pStyle w:val="afe"/>
        <w:numPr>
          <w:ilvl w:val="0"/>
          <w:numId w:val="37"/>
        </w:numPr>
        <w:spacing w:before="240"/>
        <w:ind w:left="357" w:hanging="357"/>
      </w:pPr>
      <w:r w:rsidRPr="002F4348">
        <w:rPr>
          <w:b/>
          <w:bCs/>
        </w:rPr>
        <w:t>Демина Елена Андреевна</w:t>
      </w:r>
      <w:r w:rsidRPr="002F4348">
        <w:t xml:space="preserve"> – д.м.н., профессор, профессор кафедры гематологии и клеточной терапии Института усовершенствования врачей </w:t>
      </w:r>
      <w:r w:rsidR="00C7219D" w:rsidRPr="002F4348">
        <w:t>ФГБУ «Национальный медико-хирургический центр им. Н.И. Пирогова» Минздрава России,</w:t>
      </w:r>
      <w:r w:rsidRPr="002F4348">
        <w:t xml:space="preserve"> член</w:t>
      </w:r>
      <w:r w:rsidR="00C7219D" w:rsidRPr="002F4348">
        <w:t xml:space="preserve"> правления</w:t>
      </w:r>
      <w:r w:rsidRPr="002F4348">
        <w:t xml:space="preserve"> Российского общества онкогематологов.</w:t>
      </w:r>
    </w:p>
    <w:p w14:paraId="46B23AF7" w14:textId="77777777" w:rsidR="004F0134" w:rsidRPr="002F4348" w:rsidRDefault="004F0134" w:rsidP="00B153FC">
      <w:pPr>
        <w:pStyle w:val="afe"/>
        <w:numPr>
          <w:ilvl w:val="0"/>
          <w:numId w:val="37"/>
        </w:numPr>
      </w:pPr>
      <w:r w:rsidRPr="002F4348">
        <w:rPr>
          <w:b/>
          <w:bCs/>
        </w:rPr>
        <w:t xml:space="preserve">Тумян Гаяне Сергеевна </w:t>
      </w:r>
      <w:r w:rsidRPr="002F4348">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3E8CFBC9" w14:textId="77777777" w:rsidR="001528A9" w:rsidRPr="002F4348" w:rsidRDefault="001528A9" w:rsidP="00B153FC">
      <w:pPr>
        <w:pStyle w:val="afe"/>
        <w:numPr>
          <w:ilvl w:val="0"/>
          <w:numId w:val="37"/>
        </w:numPr>
      </w:pPr>
      <w:r w:rsidRPr="002F4348">
        <w:rPr>
          <w:b/>
          <w:bCs/>
        </w:rPr>
        <w:t xml:space="preserve">Моисеева Татьяна Николаевна </w:t>
      </w:r>
      <w:r w:rsidRPr="002F4348">
        <w:t>– к.м.н., заведующий консультативным гематологическим отделением с дневным стационаром по проведению интенсивной высокодозной химиотерапии, член Национального гематологического общества</w:t>
      </w:r>
    </w:p>
    <w:p w14:paraId="41A410A2" w14:textId="77777777" w:rsidR="00F43101" w:rsidRPr="002F4348" w:rsidRDefault="00F43101" w:rsidP="00B153FC">
      <w:pPr>
        <w:pStyle w:val="afe"/>
        <w:numPr>
          <w:ilvl w:val="0"/>
          <w:numId w:val="37"/>
        </w:numPr>
      </w:pPr>
      <w:r w:rsidRPr="002F4348">
        <w:rPr>
          <w:b/>
          <w:bCs/>
        </w:rPr>
        <w:t xml:space="preserve">Михайлова Наталья Борисовна </w:t>
      </w:r>
      <w:r w:rsidRPr="002F4348">
        <w:t>– д.м.н., руководитель отдела клинической онкологии (химиотерапии) НИИ детской онкологии, гематологии и трансплантологии им. Р.М. Горбачевой, член Российского общества онкогематологов.</w:t>
      </w:r>
    </w:p>
    <w:p w14:paraId="4E1EDCAF" w14:textId="77777777" w:rsidR="004C7535" w:rsidRPr="002F4348" w:rsidRDefault="004C7535" w:rsidP="00B153FC">
      <w:pPr>
        <w:pStyle w:val="afe"/>
        <w:numPr>
          <w:ilvl w:val="0"/>
          <w:numId w:val="37"/>
        </w:numPr>
      </w:pPr>
      <w:r w:rsidRPr="002F4348">
        <w:rPr>
          <w:b/>
          <w:bCs/>
        </w:rPr>
        <w:t xml:space="preserve">Мякова Наталья Валерьевна </w:t>
      </w:r>
      <w:r w:rsidRPr="002F4348">
        <w:t xml:space="preserve">– д.м.н., профессор, Заместитель главного врача по лечебной работе, зав. </w:t>
      </w:r>
      <w:r w:rsidR="0039190D" w:rsidRPr="002F4348">
        <w:t>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11050A81" w14:textId="77777777" w:rsidR="0039190D" w:rsidRPr="002F4348" w:rsidRDefault="0039190D" w:rsidP="00B153FC">
      <w:pPr>
        <w:pStyle w:val="afe"/>
        <w:numPr>
          <w:ilvl w:val="0"/>
          <w:numId w:val="37"/>
        </w:numPr>
        <w:rPr>
          <w:rFonts w:cs="Arial"/>
          <w:lang w:eastAsia="x-none"/>
        </w:rPr>
      </w:pPr>
      <w:r w:rsidRPr="002F4348">
        <w:rPr>
          <w:rFonts w:cs="Arial"/>
          <w:b/>
          <w:bCs/>
          <w:lang w:eastAsia="x-none"/>
        </w:rPr>
        <w:t>Румянцев Александр Григорьевич</w:t>
      </w:r>
      <w:r w:rsidRPr="002F4348">
        <w:rPr>
          <w:rFonts w:cs="Arial"/>
          <w:lang w:eastAsia="x-none"/>
        </w:rPr>
        <w:t xml:space="preserve"> </w:t>
      </w:r>
      <w:r w:rsidR="00AB3FBF" w:rsidRPr="002F4348">
        <w:rPr>
          <w:rFonts w:cs="Arial"/>
          <w:lang w:eastAsia="x-none"/>
        </w:rPr>
        <w:t>–</w:t>
      </w:r>
      <w:r w:rsidRPr="002F4348">
        <w:rPr>
          <w:rFonts w:cs="Arial"/>
          <w:lang w:eastAsia="x-none"/>
        </w:rPr>
        <w:t xml:space="preserve"> </w:t>
      </w:r>
      <w:r w:rsidR="00AB3FBF" w:rsidRPr="002F4348">
        <w:rPr>
          <w:rFonts w:cs="Arial"/>
          <w:lang w:eastAsia="x-none"/>
        </w:rPr>
        <w:t>академи</w:t>
      </w:r>
      <w:r w:rsidR="004D11D3" w:rsidRPr="002F4348">
        <w:rPr>
          <w:rFonts w:cs="Arial"/>
          <w:lang w:eastAsia="x-none"/>
        </w:rPr>
        <w:t>к</w:t>
      </w:r>
      <w:r w:rsidR="00AB3FBF" w:rsidRPr="002F4348">
        <w:rPr>
          <w:rFonts w:cs="Arial"/>
          <w:lang w:eastAsia="x-none"/>
        </w:rPr>
        <w:t xml:space="preserve"> РАН, </w:t>
      </w:r>
      <w:r w:rsidRPr="002F4348">
        <w:rPr>
          <w:rFonts w:cs="Arial"/>
          <w:lang w:eastAsia="x-none"/>
        </w:rPr>
        <w:t>д.м.н.,</w:t>
      </w:r>
      <w:r w:rsidR="00AB3FBF" w:rsidRPr="002F4348">
        <w:rPr>
          <w:rFonts w:cs="Arial"/>
          <w:lang w:eastAsia="x-none"/>
        </w:rPr>
        <w:t xml:space="preserve"> профессор, </w:t>
      </w:r>
      <w:r w:rsidRPr="002F4348">
        <w:rPr>
          <w:rFonts w:cs="Arial"/>
          <w:lang w:eastAsia="x-none"/>
        </w:rPr>
        <w:t xml:space="preserve">генеральный директор </w:t>
      </w:r>
      <w:r w:rsidR="00AB3FBF" w:rsidRPr="002F4348">
        <w:t>ФГБУ «НМИЦ ДГОИ им. Дмитрия Рогачева» Минздрава России, президент Национального общества детских гематологов и онкологов</w:t>
      </w:r>
    </w:p>
    <w:p w14:paraId="0970C40B" w14:textId="77777777" w:rsidR="0039190D" w:rsidRPr="002F4348" w:rsidRDefault="0039190D" w:rsidP="00B153FC">
      <w:pPr>
        <w:pStyle w:val="afe"/>
        <w:numPr>
          <w:ilvl w:val="0"/>
          <w:numId w:val="37"/>
        </w:numPr>
        <w:rPr>
          <w:rFonts w:cs="Arial"/>
          <w:lang w:eastAsia="x-none"/>
        </w:rPr>
      </w:pPr>
      <w:r w:rsidRPr="002F4348">
        <w:rPr>
          <w:rFonts w:cs="Arial"/>
          <w:b/>
          <w:bCs/>
          <w:lang w:eastAsia="x-none"/>
        </w:rPr>
        <w:t>Масчан А</w:t>
      </w:r>
      <w:r w:rsidR="00AB3FBF" w:rsidRPr="002F4348">
        <w:rPr>
          <w:rFonts w:cs="Arial"/>
          <w:b/>
          <w:bCs/>
          <w:lang w:eastAsia="x-none"/>
        </w:rPr>
        <w:t xml:space="preserve">лексей </w:t>
      </w:r>
      <w:r w:rsidRPr="002F4348">
        <w:rPr>
          <w:rFonts w:cs="Arial"/>
          <w:b/>
          <w:bCs/>
          <w:lang w:eastAsia="x-none"/>
        </w:rPr>
        <w:t>А</w:t>
      </w:r>
      <w:r w:rsidR="00AB3FBF" w:rsidRPr="002F4348">
        <w:rPr>
          <w:rFonts w:cs="Arial"/>
          <w:b/>
          <w:bCs/>
          <w:lang w:eastAsia="x-none"/>
        </w:rPr>
        <w:t>лександрович</w:t>
      </w:r>
      <w:r w:rsidRPr="002F4348">
        <w:rPr>
          <w:rFonts w:cs="Arial"/>
          <w:lang w:eastAsia="x-none"/>
        </w:rPr>
        <w:t xml:space="preserve"> – </w:t>
      </w:r>
      <w:r w:rsidR="00AB3FBF" w:rsidRPr="002F4348">
        <w:rPr>
          <w:rFonts w:cs="Arial"/>
          <w:lang w:eastAsia="x-none"/>
        </w:rPr>
        <w:t xml:space="preserve">член-корр. РАН, </w:t>
      </w:r>
      <w:r w:rsidRPr="002F4348">
        <w:rPr>
          <w:rFonts w:cs="Arial"/>
          <w:lang w:eastAsia="x-none"/>
        </w:rPr>
        <w:t xml:space="preserve">д.м.н., </w:t>
      </w:r>
      <w:r w:rsidR="00AB3FBF" w:rsidRPr="002F4348">
        <w:rPr>
          <w:rFonts w:cs="Arial"/>
          <w:lang w:eastAsia="x-none"/>
        </w:rPr>
        <w:t>профессор</w:t>
      </w:r>
      <w:r w:rsidRPr="002F4348">
        <w:rPr>
          <w:rFonts w:cs="Arial"/>
          <w:lang w:eastAsia="x-none"/>
        </w:rPr>
        <w:t>, зам</w:t>
      </w:r>
      <w:r w:rsidR="00AB3FBF" w:rsidRPr="002F4348">
        <w:rPr>
          <w:rFonts w:cs="Arial"/>
          <w:lang w:eastAsia="x-none"/>
        </w:rPr>
        <w:t>.</w:t>
      </w:r>
      <w:r w:rsidRPr="002F4348">
        <w:rPr>
          <w:rFonts w:cs="Arial"/>
          <w:lang w:eastAsia="x-none"/>
        </w:rPr>
        <w:t xml:space="preserve"> генерального директора </w:t>
      </w:r>
      <w:r w:rsidR="00AB3FBF" w:rsidRPr="002F4348">
        <w:t>ФГБУ «НМИЦ ДГОИ им. Дмитрия Рогачева» Минздрава России, член правления Национального общества детских гематологов и онкологов</w:t>
      </w:r>
    </w:p>
    <w:p w14:paraId="461D90EB" w14:textId="77777777" w:rsidR="00C7219D" w:rsidRPr="002F4348" w:rsidRDefault="00C7219D" w:rsidP="00B153FC">
      <w:pPr>
        <w:pStyle w:val="afe"/>
        <w:numPr>
          <w:ilvl w:val="0"/>
          <w:numId w:val="37"/>
        </w:numPr>
      </w:pPr>
      <w:r w:rsidRPr="002F4348">
        <w:rPr>
          <w:b/>
          <w:bCs/>
        </w:rPr>
        <w:t xml:space="preserve">Капланов Камиль Даниялович </w:t>
      </w:r>
      <w:r w:rsidRPr="002F4348">
        <w:t>– к.м.н., зав. отделением гематологии ГБУЗ «Волгоградский областной клинический онкологический диспансер», ассистент кафедры онкологии с курсом онкологии и гематологии ФУВ Волгоградского Государственного медицинского университета, член Российского общества онкогематологов и Национального гематологического общества</w:t>
      </w:r>
    </w:p>
    <w:p w14:paraId="774D66AD" w14:textId="77777777" w:rsidR="001528A9" w:rsidRPr="002F4348" w:rsidRDefault="001528A9" w:rsidP="00B153FC">
      <w:pPr>
        <w:pStyle w:val="afe"/>
        <w:numPr>
          <w:ilvl w:val="0"/>
          <w:numId w:val="37"/>
        </w:numPr>
      </w:pPr>
      <w:r w:rsidRPr="002F4348">
        <w:rPr>
          <w:b/>
          <w:bCs/>
        </w:rPr>
        <w:t xml:space="preserve">Шмаков Роман Георгиевич – </w:t>
      </w:r>
      <w:r w:rsidRPr="002F4348">
        <w:t xml:space="preserve">профессор РАН, д.м.н., директор института акушерства, ФГБУ «Национальный медицинский исследовательский центр акушерства, гинекологии и перинатологии имени Академика В.И. Кулакова» Минздрава России, </w:t>
      </w:r>
      <w:r w:rsidR="001B13FE" w:rsidRPr="002F4348">
        <w:t>член Правления Российского общества акушеров-гинекологов</w:t>
      </w:r>
    </w:p>
    <w:p w14:paraId="6F68FCD8" w14:textId="77777777" w:rsidR="004F0134" w:rsidRPr="002F4348" w:rsidRDefault="004F0134" w:rsidP="00B153FC">
      <w:pPr>
        <w:pStyle w:val="afe"/>
        <w:numPr>
          <w:ilvl w:val="0"/>
          <w:numId w:val="37"/>
        </w:numPr>
      </w:pPr>
      <w:r w:rsidRPr="002F4348">
        <w:rPr>
          <w:b/>
        </w:rPr>
        <w:t xml:space="preserve">Фалалеева Наталья Александровна </w:t>
      </w:r>
      <w:r w:rsidRPr="002F4348">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29B8F05E" w14:textId="77777777" w:rsidR="004F0134" w:rsidRPr="002F4348" w:rsidRDefault="004F0134" w:rsidP="00B153FC">
      <w:pPr>
        <w:pStyle w:val="afe"/>
        <w:numPr>
          <w:ilvl w:val="0"/>
          <w:numId w:val="37"/>
        </w:numPr>
      </w:pPr>
      <w:r w:rsidRPr="002F4348">
        <w:rPr>
          <w:b/>
          <w:bCs/>
        </w:rPr>
        <w:t xml:space="preserve">Птушкин Вадим Вадимович </w:t>
      </w:r>
      <w:r w:rsidRPr="002F4348">
        <w:rPr>
          <w:bCs/>
        </w:rPr>
        <w:t>–</w:t>
      </w:r>
      <w:r w:rsidRPr="002F4348">
        <w:rPr>
          <w:b/>
          <w:bCs/>
        </w:rPr>
        <w:t xml:space="preserve"> </w:t>
      </w:r>
      <w:r w:rsidRPr="002F4348">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36EA1067" w14:textId="77777777" w:rsidR="004F0134" w:rsidRPr="002F4348" w:rsidRDefault="004F0134" w:rsidP="00B153FC">
      <w:pPr>
        <w:pStyle w:val="afe"/>
        <w:numPr>
          <w:ilvl w:val="0"/>
          <w:numId w:val="37"/>
        </w:numPr>
      </w:pPr>
      <w:r w:rsidRPr="002F4348">
        <w:rPr>
          <w:b/>
        </w:rPr>
        <w:t xml:space="preserve">Османов Евгений Александрович </w:t>
      </w:r>
      <w:r w:rsidRPr="002F4348">
        <w:t>–</w:t>
      </w:r>
      <w:r w:rsidRPr="002F4348">
        <w:rPr>
          <w:b/>
        </w:rPr>
        <w:t xml:space="preserve"> </w:t>
      </w:r>
      <w:r w:rsidRPr="002F4348">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rsidRPr="002F4348">
        <w:t>член правления Российского общества онкогематологов.</w:t>
      </w:r>
    </w:p>
    <w:p w14:paraId="4C84197B" w14:textId="77777777" w:rsidR="004F0134" w:rsidRPr="002F4348" w:rsidRDefault="004F0134" w:rsidP="00B153FC">
      <w:pPr>
        <w:pStyle w:val="afe"/>
        <w:numPr>
          <w:ilvl w:val="0"/>
          <w:numId w:val="37"/>
        </w:numPr>
      </w:pPr>
      <w:r w:rsidRPr="002F4348">
        <w:rPr>
          <w:b/>
        </w:rPr>
        <w:t xml:space="preserve">Поддубная Ирина Владимировна </w:t>
      </w:r>
      <w:r w:rsidRPr="002F4348">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02D26A44" w14:textId="77777777" w:rsidR="004F0134" w:rsidRPr="002F4348" w:rsidRDefault="004F0134" w:rsidP="00B153FC">
      <w:pPr>
        <w:pStyle w:val="afe"/>
        <w:numPr>
          <w:ilvl w:val="0"/>
          <w:numId w:val="37"/>
        </w:numPr>
      </w:pPr>
      <w:r w:rsidRPr="002F4348">
        <w:rPr>
          <w:b/>
          <w:bCs/>
        </w:rPr>
        <w:t>Байков Вадим Валентинович</w:t>
      </w:r>
      <w:r w:rsidRPr="002F4348">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5D43595D" w14:textId="77777777" w:rsidR="004F0134" w:rsidRPr="002F4348" w:rsidRDefault="004F0134" w:rsidP="00B153FC">
      <w:pPr>
        <w:pStyle w:val="afe"/>
        <w:numPr>
          <w:ilvl w:val="0"/>
          <w:numId w:val="37"/>
        </w:numPr>
      </w:pPr>
      <w:r w:rsidRPr="002F4348">
        <w:rPr>
          <w:b/>
          <w:bCs/>
        </w:rPr>
        <w:t xml:space="preserve">Ковригина Алла Михайловна </w:t>
      </w:r>
      <w:r w:rsidRPr="002F4348">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7BC83A7F" w14:textId="77777777" w:rsidR="00AB3FBF" w:rsidRPr="002F4348" w:rsidRDefault="00AB3FBF" w:rsidP="00B153FC">
      <w:pPr>
        <w:pStyle w:val="afe"/>
        <w:numPr>
          <w:ilvl w:val="0"/>
          <w:numId w:val="37"/>
        </w:numPr>
      </w:pPr>
      <w:r w:rsidRPr="002F4348">
        <w:rPr>
          <w:b/>
          <w:bCs/>
        </w:rPr>
        <w:t xml:space="preserve">Коновалов Дмитрий Михайлович </w:t>
      </w:r>
      <w:r w:rsidRPr="002F4348">
        <w:t xml:space="preserve">– к.м.н., зав. </w:t>
      </w:r>
      <w:r w:rsidR="00470887" w:rsidRPr="002F4348">
        <w:t>патолого</w:t>
      </w:r>
      <w:r w:rsidRPr="002F4348">
        <w:t>анатомическим отделением ФГБУ «НМИЦ ДГОИ им. Дмитрия Рогачева» Минздрава России</w:t>
      </w:r>
    </w:p>
    <w:p w14:paraId="4B7918B1" w14:textId="77777777" w:rsidR="00C7219D" w:rsidRPr="002F4348" w:rsidRDefault="00C7219D" w:rsidP="00B153FC">
      <w:pPr>
        <w:pStyle w:val="afe"/>
        <w:numPr>
          <w:ilvl w:val="0"/>
          <w:numId w:val="37"/>
        </w:numPr>
      </w:pPr>
      <w:r w:rsidRPr="002F4348">
        <w:rPr>
          <w:b/>
          <w:bCs/>
        </w:rPr>
        <w:t>Трофимова Оксана Петровна</w:t>
      </w:r>
      <w:r w:rsidRPr="002F4348">
        <w:t xml:space="preserve"> – д.м.н., ведущий научный сотрудник радиологического отделения ФГБУ «НМИЦ им. Н.Н. Блохина» Минздрава России, доцент кафедры онкологии ГБОУ ДПО РМАНПО Минздрава России, член Российской Ассоциации терапевтических радиационных онкологов.</w:t>
      </w:r>
    </w:p>
    <w:p w14:paraId="7FB51032" w14:textId="77777777" w:rsidR="00C6020A" w:rsidRPr="002F4348" w:rsidRDefault="00C6020A" w:rsidP="00B153FC">
      <w:pPr>
        <w:pStyle w:val="afe"/>
        <w:numPr>
          <w:ilvl w:val="0"/>
          <w:numId w:val="37"/>
        </w:numPr>
      </w:pPr>
      <w:r w:rsidRPr="002F4348">
        <w:rPr>
          <w:b/>
          <w:bCs/>
        </w:rPr>
        <w:t xml:space="preserve">Сотников Владимир Михайлович </w:t>
      </w:r>
      <w:r w:rsidRPr="002F4348">
        <w:t>– д.м.н., руководитель лаборатории лучевой терапии ФГБУ «РНЦРР» Минздрава России.</w:t>
      </w:r>
    </w:p>
    <w:p w14:paraId="603B3C75" w14:textId="77777777" w:rsidR="00C6020A" w:rsidRPr="002F4348" w:rsidRDefault="00C6020A" w:rsidP="00B153FC">
      <w:pPr>
        <w:pStyle w:val="afe"/>
        <w:numPr>
          <w:ilvl w:val="0"/>
          <w:numId w:val="37"/>
        </w:numPr>
      </w:pPr>
      <w:r w:rsidRPr="002F4348">
        <w:rPr>
          <w:b/>
          <w:bCs/>
        </w:rPr>
        <w:t xml:space="preserve">Ильин Николай Васильевич </w:t>
      </w:r>
      <w:r w:rsidRPr="002F4348">
        <w:t>– д.м.н., профессор, профессор кафедры радиологии, хирургии и онкологии,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5B8B3CBA" w14:textId="77777777" w:rsidR="00C6020A" w:rsidRPr="002F4348" w:rsidRDefault="00C6020A" w:rsidP="00B153FC">
      <w:pPr>
        <w:pStyle w:val="afe"/>
        <w:numPr>
          <w:ilvl w:val="0"/>
          <w:numId w:val="37"/>
        </w:numPr>
      </w:pPr>
      <w:r w:rsidRPr="002F4348">
        <w:rPr>
          <w:b/>
          <w:bCs/>
        </w:rPr>
        <w:t xml:space="preserve">Виноградова Юлия Николаевна </w:t>
      </w:r>
      <w:r w:rsidRPr="002F4348">
        <w:t>– д.м.н., руководитель отдела лучевых и комбинированных методов лечения,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07A59ED0" w14:textId="77777777" w:rsidR="000472C3" w:rsidRPr="002F4348" w:rsidRDefault="000472C3" w:rsidP="00B153FC">
      <w:pPr>
        <w:pStyle w:val="afe"/>
        <w:numPr>
          <w:ilvl w:val="0"/>
          <w:numId w:val="37"/>
        </w:numPr>
      </w:pPr>
      <w:r w:rsidRPr="002F4348">
        <w:rPr>
          <w:rFonts w:eastAsia="Times New Roman" w:cs="Times New Roman"/>
          <w:b/>
          <w:bCs/>
          <w:szCs w:val="24"/>
        </w:rPr>
        <w:t>Нечеснюк Алексей Владимирович</w:t>
      </w:r>
      <w:r w:rsidRPr="002F4348">
        <w:rPr>
          <w:rFonts w:eastAsia="Times New Roman" w:cs="Times New Roman"/>
          <w:szCs w:val="24"/>
        </w:rPr>
        <w:t xml:space="preserve"> – д.м.н., зав. отделением лучевой терапии </w:t>
      </w:r>
      <w:r w:rsidRPr="002F4348">
        <w:rPr>
          <w:rStyle w:val="affb"/>
          <w:rFonts w:eastAsia="Times New Roman"/>
          <w:b w:val="0"/>
        </w:rPr>
        <w:t>ФГБУ НМИЦ ДГОИ им. Д. Рогачева,</w:t>
      </w:r>
      <w:r w:rsidRPr="002F4348">
        <w:rPr>
          <w:rFonts w:eastAsia="Times New Roman" w:cs="Times New Roman"/>
          <w:szCs w:val="24"/>
        </w:rPr>
        <w:t xml:space="preserve"> член </w:t>
      </w:r>
      <w:r w:rsidRPr="002F4348">
        <w:t>Национального общества детских гематологов и онкологов</w:t>
      </w:r>
    </w:p>
    <w:p w14:paraId="77CA52F9" w14:textId="77777777" w:rsidR="000472C3" w:rsidRPr="002F4348" w:rsidRDefault="000472C3" w:rsidP="00B153FC">
      <w:pPr>
        <w:pStyle w:val="afe"/>
        <w:numPr>
          <w:ilvl w:val="0"/>
          <w:numId w:val="37"/>
        </w:numPr>
      </w:pPr>
      <w:r w:rsidRPr="002F4348">
        <w:rPr>
          <w:rFonts w:eastAsia="Times New Roman" w:cs="Times New Roman"/>
          <w:b/>
          <w:bCs/>
          <w:szCs w:val="24"/>
        </w:rPr>
        <w:t>Пархоменко Роман Алексеевич</w:t>
      </w:r>
      <w:r w:rsidRPr="002F4348">
        <w:rPr>
          <w:rFonts w:eastAsia="Times New Roman" w:cs="Times New Roman"/>
          <w:szCs w:val="24"/>
        </w:rPr>
        <w:t xml:space="preserve"> – д.м.н., старший научный сотрудник лаборатории комплексных методов лечения онкологических заболеваний у детей ФГБУ «РНЦРР» Минздрава России </w:t>
      </w:r>
    </w:p>
    <w:p w14:paraId="27DE0A40" w14:textId="77777777" w:rsidR="00D27637" w:rsidRPr="002F4348" w:rsidRDefault="00D27637" w:rsidP="00B153FC">
      <w:pPr>
        <w:pStyle w:val="afe"/>
        <w:numPr>
          <w:ilvl w:val="0"/>
          <w:numId w:val="37"/>
        </w:numPr>
      </w:pPr>
      <w:r w:rsidRPr="002F4348">
        <w:rPr>
          <w:b/>
          <w:bCs/>
        </w:rPr>
        <w:t xml:space="preserve">Стефанов Дмитрий Николаевич </w:t>
      </w:r>
      <w:r w:rsidRPr="002F4348">
        <w:t>– научный сотрудник научно-организационного отдела, ФГБУ «НМИЦ ДГОИ им. Дмитрия Рогачева» Минздрава России, член Росси</w:t>
      </w:r>
      <w:r w:rsidRPr="002F4348">
        <w:tab/>
        <w:t>йского общества онкогематологов</w:t>
      </w:r>
    </w:p>
    <w:p w14:paraId="0C3C1364" w14:textId="77777777" w:rsidR="004F0134" w:rsidRPr="002F4348" w:rsidRDefault="004F0134" w:rsidP="00B153FC">
      <w:pPr>
        <w:pStyle w:val="Default"/>
        <w:numPr>
          <w:ilvl w:val="0"/>
          <w:numId w:val="37"/>
        </w:numPr>
        <w:spacing w:line="360" w:lineRule="auto"/>
      </w:pPr>
      <w:r w:rsidRPr="002F4348">
        <w:rPr>
          <w:b/>
          <w:bCs/>
        </w:rPr>
        <w:t>Невольских Алексей Алексеевич</w:t>
      </w:r>
      <w:r w:rsidRPr="002F4348">
        <w:t xml:space="preserve"> – д.м.н., заместитель директора по лечебной работе МРНЦ им. А.Ф. Цыба – филиал ФГБУ «НМИЦ радиологии» Минздрава России.</w:t>
      </w:r>
    </w:p>
    <w:p w14:paraId="77C0AA82" w14:textId="77777777" w:rsidR="004F0134" w:rsidRPr="002F4348" w:rsidRDefault="004F0134" w:rsidP="00B153FC">
      <w:pPr>
        <w:pStyle w:val="Default"/>
        <w:numPr>
          <w:ilvl w:val="0"/>
          <w:numId w:val="37"/>
        </w:numPr>
        <w:spacing w:line="360" w:lineRule="auto"/>
      </w:pPr>
      <w:r w:rsidRPr="002F4348">
        <w:rPr>
          <w:b/>
          <w:bCs/>
        </w:rPr>
        <w:t>Иванов Сергей Анатольевич</w:t>
      </w:r>
      <w:r w:rsidRPr="002F4348">
        <w:t xml:space="preserve"> – профессор РАН, д.м.н., директор МРНЦ им. А.Ф. Цыба – филиал ФГБУ «НМИЦ радиологии» Минздрава России.</w:t>
      </w:r>
    </w:p>
    <w:p w14:paraId="355A2C7F" w14:textId="64F21F1D" w:rsidR="004F0134" w:rsidRPr="002F4348" w:rsidRDefault="004F0134" w:rsidP="00B153FC">
      <w:pPr>
        <w:pStyle w:val="Default"/>
        <w:numPr>
          <w:ilvl w:val="0"/>
          <w:numId w:val="37"/>
        </w:numPr>
        <w:spacing w:line="360" w:lineRule="auto"/>
      </w:pPr>
      <w:r w:rsidRPr="002F4348">
        <w:rPr>
          <w:b/>
          <w:bCs/>
        </w:rPr>
        <w:t>Хайлова Жанна Владимировна</w:t>
      </w:r>
      <w:r w:rsidRPr="002F4348">
        <w:t xml:space="preserve"> – к</w:t>
      </w:r>
      <w:r w:rsidR="00225AE5">
        <w:t xml:space="preserve">.м.н., </w:t>
      </w:r>
      <w:r w:rsidRPr="002F4348">
        <w:t>заместитель директора по организационно-методической работе МРНЦ им. А.Ф. Цыба – филиал ФГБУ «НМИЦ радиологии» Минздрава России.</w:t>
      </w:r>
    </w:p>
    <w:p w14:paraId="5F69D3EF" w14:textId="7AD996B4" w:rsidR="004F0134" w:rsidRPr="00222534" w:rsidRDefault="004F0134" w:rsidP="00B153FC">
      <w:pPr>
        <w:numPr>
          <w:ilvl w:val="0"/>
          <w:numId w:val="37"/>
        </w:numPr>
      </w:pPr>
      <w:r w:rsidRPr="002F4348">
        <w:rPr>
          <w:b/>
          <w:bCs/>
          <w:shd w:val="clear" w:color="auto" w:fill="FFFFFF"/>
        </w:rPr>
        <w:t>Геворкян Тигран Гагикович</w:t>
      </w:r>
      <w:r w:rsidRPr="002F4348">
        <w:rPr>
          <w:shd w:val="clear" w:color="auto" w:fill="FFFFFF"/>
        </w:rPr>
        <w:t xml:space="preserve"> – заместитель директора НИИ КЭР ФГБУ «НМИЦ онкологии им. Н.Н. Блохина».</w:t>
      </w:r>
    </w:p>
    <w:p w14:paraId="11340E10" w14:textId="77777777" w:rsidR="00E379AE" w:rsidRPr="00783CF6" w:rsidRDefault="00E379AE" w:rsidP="00783CF6">
      <w:pPr>
        <w:pStyle w:val="1ff0"/>
        <w:spacing w:beforeAutospacing="0" w:afterAutospacing="0" w:line="360" w:lineRule="auto"/>
        <w:rPr>
          <w:b/>
          <w:bCs/>
          <w:shd w:val="clear" w:color="auto" w:fill="FFFFFF"/>
        </w:rPr>
      </w:pPr>
      <w:r w:rsidRPr="00783CF6">
        <w:rPr>
          <w:b/>
          <w:bCs/>
          <w:shd w:val="clear" w:color="auto" w:fill="FFFFFF"/>
        </w:rPr>
        <w:t>Блок по трансплантации аллогенных гемопоэтических стволовых клеток</w:t>
      </w:r>
    </w:p>
    <w:p w14:paraId="150C3270" w14:textId="77777777" w:rsidR="00E379AE" w:rsidRPr="00E474D3" w:rsidRDefault="00E379AE" w:rsidP="00E379AE">
      <w:pPr>
        <w:rPr>
          <w:rFonts w:eastAsia="SimSun"/>
          <w:szCs w:val="24"/>
        </w:rPr>
      </w:pPr>
    </w:p>
    <w:p w14:paraId="0FF7B620" w14:textId="41E8ABD4" w:rsidR="00E379AE" w:rsidRPr="00E474D3" w:rsidRDefault="00E379AE" w:rsidP="00E379AE">
      <w:pPr>
        <w:pStyle w:val="afe"/>
        <w:numPr>
          <w:ilvl w:val="0"/>
          <w:numId w:val="37"/>
        </w:numPr>
        <w:overflowPunct w:val="0"/>
        <w:autoSpaceDE w:val="0"/>
        <w:autoSpaceDN w:val="0"/>
        <w:adjustRightInd w:val="0"/>
        <w:jc w:val="left"/>
        <w:textAlignment w:val="baseline"/>
        <w:rPr>
          <w:rFonts w:eastAsia="SimSun"/>
          <w:szCs w:val="24"/>
        </w:rPr>
      </w:pPr>
      <w:r w:rsidRPr="00467C29">
        <w:rPr>
          <w:rFonts w:eastAsia="SimSun"/>
          <w:b/>
          <w:bCs/>
          <w:szCs w:val="24"/>
        </w:rPr>
        <w:t>Савченко Валерий Григорьевич</w:t>
      </w:r>
      <w:r w:rsidRPr="00E474D3">
        <w:rPr>
          <w:rFonts w:eastAsia="SimSun"/>
          <w:szCs w:val="24"/>
        </w:rPr>
        <w:t xml:space="preserve"> </w:t>
      </w:r>
      <w:r w:rsidR="00783CF6">
        <w:rPr>
          <w:rFonts w:eastAsia="SimSun"/>
          <w:szCs w:val="24"/>
        </w:rPr>
        <w:t xml:space="preserve">– </w:t>
      </w:r>
      <w:r w:rsidRPr="00E474D3">
        <w:rPr>
          <w:szCs w:val="24"/>
        </w:rPr>
        <w:t>д.м.н., профессор, академик РАН</w:t>
      </w:r>
      <w:r>
        <w:rPr>
          <w:rFonts w:eastAsia="SimSun"/>
          <w:szCs w:val="24"/>
        </w:rPr>
        <w:t>,</w:t>
      </w:r>
      <w:r w:rsidRPr="00E474D3">
        <w:rPr>
          <w:rFonts w:eastAsia="SimSun"/>
          <w:szCs w:val="24"/>
        </w:rPr>
        <w:t xml:space="preserve"> </w:t>
      </w:r>
      <w:r w:rsidRPr="00E474D3">
        <w:rPr>
          <w:szCs w:val="24"/>
        </w:rPr>
        <w:t xml:space="preserve">главный внештатный специалист гематолог Министерства здравоохранения РФ, Генеральный директор ФГБУ «НМИЦ гематологии» Минздрава России, </w:t>
      </w:r>
    </w:p>
    <w:p w14:paraId="2D12AF62" w14:textId="51E1B333" w:rsidR="00E379AE" w:rsidRPr="00E474D3" w:rsidRDefault="00E379AE" w:rsidP="00E379AE">
      <w:pPr>
        <w:pStyle w:val="afe"/>
        <w:numPr>
          <w:ilvl w:val="0"/>
          <w:numId w:val="37"/>
        </w:numPr>
        <w:overflowPunct w:val="0"/>
        <w:autoSpaceDE w:val="0"/>
        <w:autoSpaceDN w:val="0"/>
        <w:adjustRightInd w:val="0"/>
        <w:jc w:val="left"/>
        <w:textAlignment w:val="baseline"/>
        <w:rPr>
          <w:rFonts w:eastAsia="SimSun"/>
          <w:szCs w:val="24"/>
        </w:rPr>
      </w:pPr>
      <w:r w:rsidRPr="00467C29">
        <w:rPr>
          <w:rFonts w:eastAsia="SimSun"/>
          <w:b/>
          <w:bCs/>
          <w:szCs w:val="24"/>
        </w:rPr>
        <w:t>Дроков Михаил Юрьевич</w:t>
      </w:r>
      <w:r w:rsidR="00783CF6">
        <w:rPr>
          <w:rFonts w:eastAsia="SimSun"/>
          <w:b/>
          <w:bCs/>
          <w:szCs w:val="24"/>
        </w:rPr>
        <w:t xml:space="preserve"> –</w:t>
      </w:r>
      <w:r w:rsidRPr="00467C29">
        <w:rPr>
          <w:rFonts w:eastAsia="SimSun"/>
          <w:b/>
          <w:bCs/>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40DF2090" w14:textId="12FD8C85"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Васильева Вера Алексеевна</w:t>
      </w:r>
      <w:r w:rsidR="00783CF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4AF1059C" w14:textId="13E5C526"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Власова Юлия Юрьевна</w:t>
      </w:r>
      <w:r w:rsidR="00783CF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B710E96" w14:textId="2FF04ED0"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Гапонова Татьяна Владимировна</w:t>
      </w:r>
      <w:r w:rsidR="00783CF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5B494CF5" w14:textId="4CDF1728"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Грицаев Сергей Васильевич</w:t>
      </w:r>
      <w:r w:rsidR="00783CF6">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p>
    <w:p w14:paraId="261A4340" w14:textId="31E9FD90"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Зарицкий Андрей Юрьевич</w:t>
      </w:r>
      <w:r w:rsidR="00EB7A26">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 д</w:t>
      </w:r>
      <w:r w:rsidRPr="00E474D3">
        <w:rPr>
          <w:rFonts w:eastAsia="SimSun"/>
          <w:szCs w:val="24"/>
        </w:rPr>
        <w:t xml:space="preserve">иректор института гематологии, ФГБУ НМИЦ им В.А. Алмазова, </w:t>
      </w:r>
    </w:p>
    <w:p w14:paraId="5892A579" w14:textId="1A752047"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Зюзгин Илья Сергеевич</w:t>
      </w:r>
      <w:r w:rsidR="00EB7A26">
        <w:rPr>
          <w:rFonts w:eastAsia="SimSun"/>
          <w:szCs w:val="24"/>
        </w:rPr>
        <w:t xml:space="preserve"> –</w:t>
      </w:r>
      <w:r>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0CE2E7C8" w14:textId="704813E8"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Капорская Татьяна Семеновна</w:t>
      </w:r>
      <w:r w:rsidR="00EB7A2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гематологии с блоком трансплантации костного мозга ГБУЗ «Иркутская ордена «Знак Почета» областная клиническая больница»</w:t>
      </w:r>
    </w:p>
    <w:p w14:paraId="77E28871" w14:textId="162DB45C"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Климко Николай Николаевич</w:t>
      </w:r>
      <w:r w:rsidR="00EB7A26">
        <w:rPr>
          <w:rFonts w:eastAsia="SimSun"/>
          <w:b/>
          <w:bCs/>
          <w:szCs w:val="24"/>
        </w:rPr>
        <w:t xml:space="preserve"> –</w:t>
      </w:r>
      <w:r>
        <w:rPr>
          <w:rFonts w:eastAsia="SimSun"/>
          <w:szCs w:val="24"/>
        </w:rPr>
        <w:t xml:space="preserve"> </w:t>
      </w:r>
      <w:r w:rsidRPr="00E474D3">
        <w:rPr>
          <w:rFonts w:eastAsia="SimSun"/>
          <w:szCs w:val="24"/>
        </w:rPr>
        <w:t>д.м.н,</w:t>
      </w:r>
      <w:r w:rsidRPr="00E474D3">
        <w:rPr>
          <w:szCs w:val="24"/>
        </w:rPr>
        <w:t xml:space="preserve"> профессор</w:t>
      </w:r>
      <w:r>
        <w:rPr>
          <w:szCs w:val="24"/>
        </w:rPr>
        <w:t>,</w:t>
      </w:r>
      <w:r>
        <w:rPr>
          <w:rFonts w:eastAsia="SimSun"/>
          <w:szCs w:val="24"/>
        </w:rPr>
        <w:t xml:space="preserve"> з</w:t>
      </w:r>
      <w:r w:rsidRPr="00E474D3">
        <w:rPr>
          <w:rFonts w:eastAsia="SimSun"/>
          <w:szCs w:val="24"/>
        </w:rPr>
        <w:t>аведующий кафедрой клинической микологии, аллергологии и иммунологии СЗГМУ им.И.И. Мечникова</w:t>
      </w:r>
    </w:p>
    <w:p w14:paraId="48995E5F" w14:textId="313786B0"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Клясова Галина Александровна</w:t>
      </w:r>
      <w:r w:rsidR="00EB7A26">
        <w:rPr>
          <w:rFonts w:eastAsia="SimSun"/>
          <w:b/>
          <w:bCs/>
          <w:szCs w:val="24"/>
        </w:rPr>
        <w:t xml:space="preserve"> –</w:t>
      </w:r>
      <w:r w:rsidRPr="00467C29">
        <w:rPr>
          <w:rFonts w:eastAsia="SimSun"/>
          <w:b/>
          <w:bCs/>
          <w:szCs w:val="24"/>
        </w:rPr>
        <w:t xml:space="preserve"> </w:t>
      </w:r>
      <w:r w:rsidRPr="00E474D3">
        <w:rPr>
          <w:rFonts w:eastAsia="SimSun"/>
          <w:szCs w:val="24"/>
        </w:rPr>
        <w:t>д.м.н.,</w:t>
      </w:r>
      <w:r w:rsidRPr="00E474D3">
        <w:rPr>
          <w:szCs w:val="24"/>
        </w:rPr>
        <w:t xml:space="preserve"> профессор</w:t>
      </w:r>
      <w:r>
        <w:rPr>
          <w:szCs w:val="24"/>
        </w:rPr>
        <w:t xml:space="preserve">, </w:t>
      </w:r>
      <w:r w:rsidRPr="00E474D3">
        <w:rPr>
          <w:rFonts w:eastAsia="SimSun"/>
          <w:szCs w:val="24"/>
        </w:rPr>
        <w:t>зав. лабораторией клинической бактериологии, микологии и антибиотической терапии ФГБУ «НМИЦ гематологии» Минздрава России</w:t>
      </w:r>
    </w:p>
    <w:p w14:paraId="3EC63E26" w14:textId="3F8ABA29"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Константинова Татьяна Семеновна</w:t>
      </w:r>
      <w:r w:rsidR="00EB7A26">
        <w:rPr>
          <w:rFonts w:eastAsia="SimSun"/>
          <w:b/>
          <w:bCs/>
          <w:szCs w:val="24"/>
        </w:rPr>
        <w:t xml:space="preserve"> –</w:t>
      </w:r>
      <w:r w:rsidRPr="00467C29">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564B1743" w14:textId="612ED2A9" w:rsidR="00E379AE" w:rsidRPr="00C8154D"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Кузьмина Лариса Анатольевна</w:t>
      </w:r>
      <w:r w:rsidR="00EB7A26">
        <w:rPr>
          <w:rFonts w:eastAsia="SimSun"/>
          <w:b/>
          <w:bCs/>
          <w:szCs w:val="24"/>
        </w:rPr>
        <w:t xml:space="preserve"> –</w:t>
      </w:r>
      <w:r>
        <w:rPr>
          <w:rFonts w:eastAsia="SimSun"/>
          <w:szCs w:val="24"/>
        </w:rPr>
        <w:t xml:space="preserve"> </w:t>
      </w:r>
      <w:r w:rsidRPr="00E474D3">
        <w:rPr>
          <w:rFonts w:eastAsia="SimSun"/>
          <w:szCs w:val="24"/>
        </w:rPr>
        <w:t>зав. отделением интенсивной высокодозной химиотерапии и трансплантации костного мозга с круглосуточным стационаром ФГБУ</w:t>
      </w:r>
      <w:r>
        <w:rPr>
          <w:rFonts w:eastAsia="SimSun"/>
          <w:szCs w:val="24"/>
        </w:rPr>
        <w:t xml:space="preserve"> </w:t>
      </w:r>
      <w:r w:rsidRPr="00C8154D">
        <w:rPr>
          <w:rFonts w:eastAsia="SimSun"/>
          <w:szCs w:val="24"/>
        </w:rPr>
        <w:t>«НМИЦ гематологии» Минздрава России</w:t>
      </w:r>
    </w:p>
    <w:p w14:paraId="19C84EEB" w14:textId="4037E0E0"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Кулагин Александр Дмитриевич</w:t>
      </w:r>
      <w:r w:rsidR="00EB7A26">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 xml:space="preserve">, </w:t>
      </w:r>
      <w:r w:rsidRPr="00E474D3">
        <w:rPr>
          <w:rFonts w:eastAsia="SimSun"/>
          <w:szCs w:val="24"/>
        </w:rPr>
        <w:t>и.</w:t>
      </w:r>
      <w:r>
        <w:rPr>
          <w:rFonts w:eastAsia="SimSun"/>
          <w:szCs w:val="24"/>
        </w:rPr>
        <w:t> </w:t>
      </w:r>
      <w:r w:rsidRPr="00E474D3">
        <w:rPr>
          <w:rFonts w:eastAsia="SimSun"/>
          <w:szCs w:val="24"/>
        </w:rPr>
        <w:t>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34883E3A" w14:textId="6E4CAA75"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Минаева Наталья Викторовна</w:t>
      </w:r>
      <w:r w:rsidR="00EB7A26">
        <w:rPr>
          <w:rFonts w:eastAsia="SimSun"/>
          <w:b/>
          <w:bCs/>
          <w:szCs w:val="24"/>
        </w:rPr>
        <w:t xml:space="preserve"> –</w:t>
      </w:r>
      <w:r>
        <w:rPr>
          <w:rFonts w:eastAsia="SimSun"/>
          <w:b/>
          <w:bCs/>
          <w:szCs w:val="24"/>
        </w:rPr>
        <w:t xml:space="preserve"> </w:t>
      </w:r>
      <w:r w:rsidRPr="00E474D3">
        <w:rPr>
          <w:rFonts w:eastAsia="SimSun"/>
          <w:szCs w:val="24"/>
        </w:rPr>
        <w:t>зам. директора по лечебной работе ФГБУН КНИИ ГПК ФМБА России</w:t>
      </w:r>
    </w:p>
    <w:p w14:paraId="69C7FB07" w14:textId="140306B3"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Моисеев Иван Сергеевич</w:t>
      </w:r>
      <w:r w:rsidR="00EB7A26">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w:t>
      </w:r>
      <w:r w:rsidRPr="00E474D3">
        <w:rPr>
          <w:rFonts w:eastAsia="SimSun"/>
          <w:szCs w:val="24"/>
        </w:rPr>
        <w:t xml:space="preserve">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37F63215" w14:textId="125F7B61"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Морозова Елена Владиславовна</w:t>
      </w:r>
      <w:r w:rsidR="00EB7A2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7AEC10BD" w14:textId="024851D7"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Моторин Дмитрий Васильевич</w:t>
      </w:r>
      <w:r w:rsidR="00EB7A2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врач-гематолог отделения онкогематологии  №2,  старший научный сотрудник ФГБУ «НМИЦ им. В.А. Алмазова» Минздрава России</w:t>
      </w:r>
    </w:p>
    <w:p w14:paraId="4D4B1CF1" w14:textId="7BD2D13B"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7F4F53">
        <w:rPr>
          <w:rFonts w:eastAsia="SimSun"/>
          <w:b/>
          <w:bCs/>
          <w:szCs w:val="24"/>
        </w:rPr>
        <w:t>Паровичникова Елена Николаевна</w:t>
      </w:r>
      <w:r w:rsidR="00EB7A26">
        <w:rPr>
          <w:rFonts w:eastAsia="SimSun"/>
          <w:b/>
          <w:bCs/>
          <w:szCs w:val="24"/>
        </w:rPr>
        <w:t xml:space="preserve"> –</w:t>
      </w:r>
      <w:r>
        <w:rPr>
          <w:rFonts w:eastAsia="SimSun"/>
          <w:szCs w:val="24"/>
        </w:rPr>
        <w:t xml:space="preserve"> </w:t>
      </w:r>
      <w:r w:rsidRPr="00E474D3">
        <w:rPr>
          <w:rFonts w:eastAsia="SimSun"/>
          <w:szCs w:val="24"/>
        </w:rPr>
        <w:t>д.м.н.</w:t>
      </w:r>
      <w:r>
        <w:rPr>
          <w:rFonts w:eastAsia="SimSun"/>
          <w:szCs w:val="24"/>
        </w:rPr>
        <w:t>,</w:t>
      </w:r>
      <w:r w:rsidRPr="00E474D3">
        <w:rPr>
          <w:rFonts w:eastAsia="SimSun"/>
          <w:szCs w:val="24"/>
        </w:rPr>
        <w:t xml:space="preserve"> заведующая отделом химиотерапии гемобластозов, депрессий кроветворения и ТКМ ФГБУ «НМИЦ гематологии» Минздрава России</w:t>
      </w:r>
    </w:p>
    <w:p w14:paraId="55A2342C" w14:textId="06536A93"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Петрова Галина Дмитриевна</w:t>
      </w:r>
      <w:r w:rsidR="00EB7A26">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4AB86808" w14:textId="7B0A70D2" w:rsidR="00E379AE" w:rsidRPr="00E474D3" w:rsidRDefault="00E379AE" w:rsidP="00E379AE">
      <w:pPr>
        <w:pStyle w:val="afe"/>
        <w:numPr>
          <w:ilvl w:val="0"/>
          <w:numId w:val="37"/>
        </w:numPr>
        <w:overflowPunct w:val="0"/>
        <w:autoSpaceDE w:val="0"/>
        <w:autoSpaceDN w:val="0"/>
        <w:adjustRightInd w:val="0"/>
        <w:jc w:val="left"/>
        <w:textAlignment w:val="baseline"/>
        <w:rPr>
          <w:rFonts w:eastAsia="SimSun"/>
          <w:szCs w:val="24"/>
        </w:rPr>
      </w:pPr>
      <w:r w:rsidRPr="00467C29">
        <w:rPr>
          <w:rFonts w:eastAsia="SimSun"/>
          <w:b/>
          <w:bCs/>
          <w:szCs w:val="24"/>
        </w:rPr>
        <w:t>Попова Марина Олеговна</w:t>
      </w:r>
      <w:r w:rsidR="00A30721">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w:t>
      </w:r>
    </w:p>
    <w:p w14:paraId="1F7BD1E6" w14:textId="4AFED5A3" w:rsidR="00E379AE" w:rsidRPr="00E474D3" w:rsidRDefault="00E379AE" w:rsidP="00E379AE">
      <w:pPr>
        <w:pStyle w:val="afe"/>
        <w:numPr>
          <w:ilvl w:val="0"/>
          <w:numId w:val="37"/>
        </w:numPr>
        <w:overflowPunct w:val="0"/>
        <w:autoSpaceDE w:val="0"/>
        <w:autoSpaceDN w:val="0"/>
        <w:adjustRightInd w:val="0"/>
        <w:textAlignment w:val="baseline"/>
        <w:rPr>
          <w:rFonts w:eastAsia="SimSun"/>
          <w:szCs w:val="24"/>
        </w:rPr>
      </w:pPr>
      <w:r w:rsidRPr="00467C29">
        <w:rPr>
          <w:rFonts w:eastAsia="SimSun"/>
          <w:b/>
          <w:bCs/>
          <w:szCs w:val="24"/>
        </w:rPr>
        <w:t>Эстрина Мария Аркадьевна</w:t>
      </w:r>
      <w:r w:rsidR="00A30721">
        <w:rPr>
          <w:rFonts w:eastAsia="SimSun"/>
          <w:b/>
          <w:bCs/>
          <w:szCs w:val="24"/>
        </w:rPr>
        <w:t xml:space="preserve"> –</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79F462D2" w14:textId="77777777" w:rsidR="004F0134" w:rsidRPr="002F4348" w:rsidRDefault="004F0134" w:rsidP="004F0134"/>
    <w:p w14:paraId="2F7FFAD1" w14:textId="77777777" w:rsidR="004F0134" w:rsidRPr="002F4348" w:rsidRDefault="004F0134" w:rsidP="004F0134">
      <w:pPr>
        <w:rPr>
          <w:b/>
        </w:rPr>
      </w:pPr>
      <w:r w:rsidRPr="002F4348">
        <w:rPr>
          <w:b/>
        </w:rPr>
        <w:t>Конфликт интересов отсутствует.</w:t>
      </w:r>
    </w:p>
    <w:p w14:paraId="5BC5E663" w14:textId="77777777" w:rsidR="0025228A" w:rsidRPr="002F4348" w:rsidRDefault="0025228A" w:rsidP="00AF3168"/>
    <w:p w14:paraId="52244239" w14:textId="77777777" w:rsidR="000414F6" w:rsidRPr="002F4348" w:rsidRDefault="00CB71DA" w:rsidP="0033051F">
      <w:pPr>
        <w:pStyle w:val="afff2"/>
      </w:pPr>
      <w:r w:rsidRPr="002F4348">
        <w:br w:type="page"/>
      </w:r>
      <w:bookmarkStart w:id="97" w:name="__RefHeading___doc_a2"/>
      <w:bookmarkStart w:id="98" w:name="_Toc65586423"/>
      <w:r w:rsidRPr="002F4348">
        <w:t>Приложение А2. Методология разработки клинических рекомендаций</w:t>
      </w:r>
      <w:bookmarkEnd w:id="97"/>
      <w:bookmarkEnd w:id="98"/>
    </w:p>
    <w:p w14:paraId="540D71E0" w14:textId="77777777" w:rsidR="009F5D92" w:rsidRPr="002F4348" w:rsidRDefault="009F5D92" w:rsidP="009F5D92">
      <w:pPr>
        <w:pStyle w:val="aff8"/>
        <w:rPr>
          <w:rStyle w:val="affb"/>
          <w:u w:val="single"/>
        </w:rPr>
      </w:pPr>
      <w:r w:rsidRPr="002F4348">
        <w:rPr>
          <w:rStyle w:val="affb"/>
          <w:u w:val="single"/>
        </w:rPr>
        <w:t>Целевая аудитория данных клинических рекомендаций:</w:t>
      </w:r>
    </w:p>
    <w:p w14:paraId="22D6912B" w14:textId="77777777" w:rsidR="009F5D92" w:rsidRPr="002F4348" w:rsidRDefault="009F5D92" w:rsidP="009F5D92">
      <w:r w:rsidRPr="002F4348">
        <w:t>1. Врачи-гематологи.</w:t>
      </w:r>
    </w:p>
    <w:p w14:paraId="1C8BDC97" w14:textId="77777777" w:rsidR="009F5D92" w:rsidRPr="002F4348" w:rsidRDefault="009F5D92" w:rsidP="009F5D92">
      <w:r w:rsidRPr="002F4348">
        <w:t>2. Врачи-онкологи.</w:t>
      </w:r>
    </w:p>
    <w:p w14:paraId="3C9A48A6" w14:textId="77777777" w:rsidR="008762E9" w:rsidRPr="002F4348" w:rsidRDefault="008762E9" w:rsidP="009F5D92">
      <w:r w:rsidRPr="002F4348">
        <w:t xml:space="preserve">3. </w:t>
      </w:r>
      <w:r w:rsidR="000C2323" w:rsidRPr="002F4348">
        <w:t>Врачи-д</w:t>
      </w:r>
      <w:r w:rsidRPr="002F4348">
        <w:t>етские онкологи.</w:t>
      </w:r>
    </w:p>
    <w:p w14:paraId="05E1E033" w14:textId="77777777" w:rsidR="008762E9" w:rsidRPr="002F4348" w:rsidRDefault="008762E9" w:rsidP="009F5D92">
      <w:r w:rsidRPr="002F4348">
        <w:t>4. Специалисты лучевой диагностики.</w:t>
      </w:r>
    </w:p>
    <w:p w14:paraId="4562BA7A" w14:textId="77777777" w:rsidR="009F5D92" w:rsidRPr="002F4348" w:rsidRDefault="008762E9" w:rsidP="009F5D92">
      <w:r w:rsidRPr="002F4348">
        <w:t>5</w:t>
      </w:r>
      <w:r w:rsidR="009F5D92" w:rsidRPr="002F4348">
        <w:t>. Студенты медицинских вузов.</w:t>
      </w:r>
    </w:p>
    <w:p w14:paraId="7798ABC4" w14:textId="77777777" w:rsidR="009F5D92" w:rsidRPr="002F4348" w:rsidRDefault="009F5D92" w:rsidP="009F5D92">
      <w:pPr>
        <w:pStyle w:val="afd"/>
        <w:spacing w:beforeAutospacing="0" w:afterAutospacing="0" w:line="360" w:lineRule="auto"/>
      </w:pPr>
      <w:r w:rsidRPr="002F4348">
        <w:rPr>
          <w:rStyle w:val="affb"/>
          <w:u w:val="single"/>
        </w:rPr>
        <w:t>Методология сбора доказательств</w:t>
      </w:r>
    </w:p>
    <w:p w14:paraId="3702690D" w14:textId="77777777" w:rsidR="009F5D92" w:rsidRPr="002F4348" w:rsidRDefault="009F5D92" w:rsidP="009F5D92">
      <w:pPr>
        <w:pStyle w:val="afd"/>
        <w:spacing w:beforeAutospacing="0" w:afterAutospacing="0" w:line="360" w:lineRule="auto"/>
      </w:pPr>
      <w:r w:rsidRPr="002F4348">
        <w:rPr>
          <w:rStyle w:val="affb"/>
        </w:rPr>
        <w:t>Методы, использованные для сбора / селекции доказательств:</w:t>
      </w:r>
    </w:p>
    <w:p w14:paraId="7284F275" w14:textId="77777777" w:rsidR="009F5D92" w:rsidRPr="002F4348" w:rsidRDefault="009F5D92" w:rsidP="00B153FC">
      <w:pPr>
        <w:pStyle w:val="afd"/>
        <w:numPr>
          <w:ilvl w:val="0"/>
          <w:numId w:val="13"/>
        </w:numPr>
        <w:spacing w:beforeAutospacing="0" w:afterAutospacing="0" w:line="360" w:lineRule="auto"/>
        <w:ind w:left="0" w:firstLine="851"/>
      </w:pPr>
      <w:r w:rsidRPr="002F4348">
        <w:t>поиск публикаций в специализированных периодических печатных изданиях с импакт-фактором &gt;0.3;</w:t>
      </w:r>
    </w:p>
    <w:p w14:paraId="7156716E" w14:textId="77777777" w:rsidR="009F5D92" w:rsidRPr="002F4348" w:rsidRDefault="009F5D92" w:rsidP="00B153FC">
      <w:pPr>
        <w:pStyle w:val="afd"/>
        <w:numPr>
          <w:ilvl w:val="0"/>
          <w:numId w:val="13"/>
        </w:numPr>
        <w:spacing w:beforeAutospacing="0" w:afterAutospacing="0" w:line="360" w:lineRule="auto"/>
        <w:ind w:left="0" w:firstLine="851"/>
      </w:pPr>
      <w:r w:rsidRPr="002F4348">
        <w:t>поиск в электронных базах данных.</w:t>
      </w:r>
    </w:p>
    <w:p w14:paraId="1C4A7DC7" w14:textId="77777777" w:rsidR="009F5D92" w:rsidRPr="002F4348" w:rsidRDefault="009F5D92" w:rsidP="009F5D92">
      <w:pPr>
        <w:pStyle w:val="afd"/>
        <w:spacing w:beforeAutospacing="0" w:afterAutospacing="0" w:line="360" w:lineRule="auto"/>
        <w:rPr>
          <w:b/>
        </w:rPr>
      </w:pPr>
      <w:r w:rsidRPr="002F4348">
        <w:rPr>
          <w:rStyle w:val="affb"/>
        </w:rPr>
        <w:t xml:space="preserve">Базы данных, использованных для сбора/селекции доказательств. </w:t>
      </w:r>
      <w:r w:rsidRPr="002F4348">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70C7F5A9" w14:textId="77777777" w:rsidR="009F5D92" w:rsidRPr="002F4348" w:rsidRDefault="009F5D92" w:rsidP="009F5D92">
      <w:pPr>
        <w:pStyle w:val="afd"/>
        <w:spacing w:beforeAutospacing="0" w:afterAutospacing="0" w:line="360" w:lineRule="auto"/>
      </w:pPr>
      <w:r w:rsidRPr="002F4348">
        <w:rPr>
          <w:rStyle w:val="affb"/>
        </w:rPr>
        <w:t>Методы, использованные для анализа доказательств:</w:t>
      </w:r>
    </w:p>
    <w:p w14:paraId="42284157" w14:textId="77777777" w:rsidR="009F5D92" w:rsidRPr="002F4348" w:rsidRDefault="009F5D92" w:rsidP="00B153FC">
      <w:pPr>
        <w:pStyle w:val="afd"/>
        <w:numPr>
          <w:ilvl w:val="0"/>
          <w:numId w:val="23"/>
        </w:numPr>
        <w:spacing w:beforeAutospacing="0" w:afterAutospacing="0" w:line="360" w:lineRule="auto"/>
        <w:ind w:left="0" w:firstLine="851"/>
        <w:jc w:val="left"/>
      </w:pPr>
      <w:r w:rsidRPr="002F4348">
        <w:t>обзоры опубликованных мета-анализов;</w:t>
      </w:r>
    </w:p>
    <w:p w14:paraId="1D5F84A5" w14:textId="77777777" w:rsidR="009F5D92" w:rsidRPr="002F4348" w:rsidRDefault="009F5D92" w:rsidP="00B153FC">
      <w:pPr>
        <w:pStyle w:val="afd"/>
        <w:numPr>
          <w:ilvl w:val="0"/>
          <w:numId w:val="23"/>
        </w:numPr>
        <w:tabs>
          <w:tab w:val="clear" w:pos="720"/>
          <w:tab w:val="num" w:pos="0"/>
        </w:tabs>
        <w:spacing w:beforeAutospacing="0" w:afterAutospacing="0" w:line="360" w:lineRule="auto"/>
        <w:ind w:left="0" w:firstLine="851"/>
        <w:jc w:val="left"/>
      </w:pPr>
      <w:r w:rsidRPr="002F4348">
        <w:t>систематические обзоры с таблицами доказательств.</w:t>
      </w:r>
    </w:p>
    <w:p w14:paraId="74705FD7" w14:textId="77777777" w:rsidR="009F5D92" w:rsidRPr="002F4348" w:rsidRDefault="009F5D92" w:rsidP="009F5D92">
      <w:pPr>
        <w:pStyle w:val="afd"/>
        <w:spacing w:beforeAutospacing="0" w:afterAutospacing="0" w:line="360" w:lineRule="auto"/>
      </w:pPr>
      <w:r w:rsidRPr="002F4348">
        <w:rPr>
          <w:rStyle w:val="affb"/>
        </w:rPr>
        <w:t>Методы, использованные для качества и силы доказательств:</w:t>
      </w:r>
    </w:p>
    <w:p w14:paraId="1619BA43" w14:textId="77777777" w:rsidR="009F5D92" w:rsidRPr="002F4348" w:rsidRDefault="009F5D92" w:rsidP="00B153FC">
      <w:pPr>
        <w:pStyle w:val="afd"/>
        <w:numPr>
          <w:ilvl w:val="0"/>
          <w:numId w:val="24"/>
        </w:numPr>
        <w:spacing w:beforeAutospacing="0" w:afterAutospacing="0" w:line="360" w:lineRule="auto"/>
        <w:ind w:left="0" w:firstLine="851"/>
        <w:jc w:val="left"/>
      </w:pPr>
      <w:r w:rsidRPr="002F4348">
        <w:t>консенсус экспертов;</w:t>
      </w:r>
    </w:p>
    <w:p w14:paraId="740B5941" w14:textId="77777777" w:rsidR="009F5D92" w:rsidRPr="002F4348" w:rsidRDefault="009F5D92" w:rsidP="00B153FC">
      <w:pPr>
        <w:pStyle w:val="afd"/>
        <w:numPr>
          <w:ilvl w:val="0"/>
          <w:numId w:val="24"/>
        </w:numPr>
        <w:spacing w:beforeAutospacing="0" w:afterAutospacing="0" w:line="360" w:lineRule="auto"/>
        <w:ind w:left="0" w:firstLine="851"/>
        <w:jc w:val="left"/>
      </w:pPr>
      <w:r w:rsidRPr="002F4348">
        <w:t>оценка значимости доказательств в соответствии с рейтинговой схемой доказательств (табл. 4, 5).</w:t>
      </w:r>
    </w:p>
    <w:p w14:paraId="726C064D" w14:textId="77777777" w:rsidR="009F5D92" w:rsidRPr="002F4348" w:rsidRDefault="009F5D92" w:rsidP="009F5D92">
      <w:pPr>
        <w:pStyle w:val="afd"/>
        <w:spacing w:beforeAutospacing="0" w:afterAutospacing="0" w:line="360" w:lineRule="auto"/>
      </w:pPr>
      <w:r w:rsidRPr="002F4348">
        <w:t>В настоящих клинических рекомендациях в скобках 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353AA332" w14:textId="77777777" w:rsidR="009F5D92" w:rsidRPr="002F4348" w:rsidRDefault="009F5D92" w:rsidP="009F5D92">
      <w:pPr>
        <w:ind w:firstLine="0"/>
      </w:pPr>
    </w:p>
    <w:p w14:paraId="25938C4F" w14:textId="77777777" w:rsidR="009F5D92" w:rsidRPr="002F4348" w:rsidRDefault="009F5D92" w:rsidP="009F5D92">
      <w:pPr>
        <w:ind w:firstLine="0"/>
      </w:pPr>
      <w:r w:rsidRPr="002F4348">
        <w:rPr>
          <w:b/>
          <w:bCs/>
        </w:rPr>
        <w:t>Таблица</w:t>
      </w:r>
      <w:r w:rsidR="00C6417C" w:rsidRPr="002F4348">
        <w:rPr>
          <w:b/>
          <w:bCs/>
        </w:rPr>
        <w:t xml:space="preserve"> А2.</w:t>
      </w:r>
      <w:r w:rsidRPr="002F4348">
        <w:rPr>
          <w:b/>
          <w:bCs/>
        </w:rPr>
        <w:fldChar w:fldCharType="begin"/>
      </w:r>
      <w:r w:rsidRPr="002F4348">
        <w:rPr>
          <w:b/>
          <w:bCs/>
        </w:rPr>
        <w:instrText xml:space="preserve"> SEQ Таблица \* ARABIC </w:instrText>
      </w:r>
      <w:r w:rsidRPr="002F4348">
        <w:rPr>
          <w:b/>
          <w:bCs/>
        </w:rPr>
        <w:fldChar w:fldCharType="separate"/>
      </w:r>
      <w:r w:rsidRPr="002F4348">
        <w:rPr>
          <w:b/>
          <w:bCs/>
          <w:noProof/>
        </w:rPr>
        <w:t>1</w:t>
      </w:r>
      <w:r w:rsidRPr="002F4348">
        <w:rPr>
          <w:b/>
          <w:bCs/>
        </w:rPr>
        <w:fldChar w:fldCharType="end"/>
      </w:r>
      <w:r w:rsidRPr="002F4348">
        <w:rPr>
          <w:b/>
          <w:bCs/>
        </w:rPr>
        <w:t>.</w:t>
      </w:r>
      <w:r w:rsidRPr="002F4348">
        <w:rPr>
          <w:b/>
        </w:rPr>
        <w:t xml:space="preserve"> </w:t>
      </w:r>
      <w:r w:rsidRPr="002F4348">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518"/>
      </w:tblGrid>
      <w:tr w:rsidR="009F5D92" w:rsidRPr="002F4348" w14:paraId="4CDF8752" w14:textId="77777777" w:rsidTr="004F0134">
        <w:trPr>
          <w:trHeight w:val="58"/>
          <w:tblHeader/>
        </w:trPr>
        <w:tc>
          <w:tcPr>
            <w:tcW w:w="374" w:type="pct"/>
            <w:tcBorders>
              <w:top w:val="single" w:sz="4" w:space="0" w:color="auto"/>
              <w:left w:val="single" w:sz="4" w:space="0" w:color="auto"/>
              <w:bottom w:val="single" w:sz="4" w:space="0" w:color="auto"/>
              <w:right w:val="single" w:sz="4" w:space="0" w:color="auto"/>
            </w:tcBorders>
          </w:tcPr>
          <w:p w14:paraId="287A6FB1" w14:textId="77777777" w:rsidR="009F5D92" w:rsidRPr="002F4348" w:rsidRDefault="009F5D92" w:rsidP="004F0134">
            <w:pPr>
              <w:ind w:firstLine="0"/>
              <w:rPr>
                <w:b/>
                <w:color w:val="000000"/>
                <w:szCs w:val="24"/>
              </w:rPr>
            </w:pPr>
            <w:r w:rsidRPr="002F4348">
              <w:rPr>
                <w:b/>
                <w:color w:val="000000"/>
                <w:szCs w:val="24"/>
              </w:rPr>
              <w:t>УДД</w:t>
            </w:r>
          </w:p>
        </w:tc>
        <w:tc>
          <w:tcPr>
            <w:tcW w:w="4626" w:type="pct"/>
            <w:tcBorders>
              <w:top w:val="single" w:sz="4" w:space="0" w:color="auto"/>
              <w:left w:val="single" w:sz="4" w:space="0" w:color="auto"/>
              <w:bottom w:val="single" w:sz="4" w:space="0" w:color="auto"/>
              <w:right w:val="single" w:sz="4" w:space="0" w:color="auto"/>
            </w:tcBorders>
          </w:tcPr>
          <w:p w14:paraId="7C1BAD97" w14:textId="77777777" w:rsidR="009F5D92" w:rsidRPr="002F4348" w:rsidRDefault="009F5D92" w:rsidP="004F0134">
            <w:pPr>
              <w:jc w:val="center"/>
              <w:rPr>
                <w:b/>
                <w:color w:val="000000"/>
                <w:szCs w:val="24"/>
              </w:rPr>
            </w:pPr>
            <w:r w:rsidRPr="002F4348">
              <w:rPr>
                <w:b/>
                <w:color w:val="000000"/>
                <w:szCs w:val="24"/>
              </w:rPr>
              <w:t>Расшифровка</w:t>
            </w:r>
          </w:p>
        </w:tc>
      </w:tr>
      <w:tr w:rsidR="009F5D92" w:rsidRPr="002F4348" w14:paraId="0406C9C9" w14:textId="77777777" w:rsidTr="004F0134">
        <w:tc>
          <w:tcPr>
            <w:tcW w:w="374" w:type="pct"/>
            <w:tcBorders>
              <w:top w:val="single" w:sz="4" w:space="0" w:color="auto"/>
              <w:left w:val="single" w:sz="4" w:space="0" w:color="auto"/>
              <w:bottom w:val="single" w:sz="4" w:space="0" w:color="auto"/>
              <w:right w:val="single" w:sz="4" w:space="0" w:color="auto"/>
            </w:tcBorders>
          </w:tcPr>
          <w:p w14:paraId="36572C3B" w14:textId="77777777" w:rsidR="009F5D92" w:rsidRPr="002F4348" w:rsidRDefault="009F5D92" w:rsidP="004F0134">
            <w:pPr>
              <w:ind w:firstLine="0"/>
              <w:rPr>
                <w:color w:val="000000"/>
                <w:szCs w:val="24"/>
              </w:rPr>
            </w:pPr>
            <w:r w:rsidRPr="002F4348">
              <w:rPr>
                <w:color w:val="000000"/>
                <w:szCs w:val="24"/>
                <w:lang w:val="en-US"/>
              </w:rPr>
              <w:t>1</w:t>
            </w:r>
          </w:p>
        </w:tc>
        <w:tc>
          <w:tcPr>
            <w:tcW w:w="4626" w:type="pct"/>
            <w:tcBorders>
              <w:top w:val="single" w:sz="4" w:space="0" w:color="auto"/>
              <w:left w:val="single" w:sz="4" w:space="0" w:color="auto"/>
              <w:bottom w:val="single" w:sz="4" w:space="0" w:color="auto"/>
              <w:right w:val="single" w:sz="4" w:space="0" w:color="auto"/>
            </w:tcBorders>
          </w:tcPr>
          <w:p w14:paraId="4948AC4C" w14:textId="77777777" w:rsidR="009F5D92" w:rsidRPr="002F4348" w:rsidRDefault="009F5D92" w:rsidP="004F0134">
            <w:pPr>
              <w:ind w:firstLine="0"/>
              <w:rPr>
                <w:color w:val="000000"/>
                <w:szCs w:val="24"/>
              </w:rPr>
            </w:pPr>
            <w:r w:rsidRPr="002F4348">
              <w:rPr>
                <w:color w:val="000000"/>
                <w:szCs w:val="24"/>
              </w:rPr>
              <w:t>Систематические обзоры исследований с контролем референсным методом</w:t>
            </w:r>
            <w:r w:rsidRPr="002F4348">
              <w:rPr>
                <w:szCs w:val="24"/>
              </w:rPr>
              <w:t xml:space="preserve"> или систематический обзор рандомизированных клинических исследований с применением метаанализа.</w:t>
            </w:r>
          </w:p>
        </w:tc>
      </w:tr>
      <w:tr w:rsidR="009F5D92" w:rsidRPr="002F4348" w14:paraId="37F5FF0D" w14:textId="77777777" w:rsidTr="004F0134">
        <w:tc>
          <w:tcPr>
            <w:tcW w:w="374" w:type="pct"/>
            <w:tcBorders>
              <w:top w:val="single" w:sz="4" w:space="0" w:color="auto"/>
              <w:left w:val="single" w:sz="4" w:space="0" w:color="auto"/>
              <w:bottom w:val="single" w:sz="4" w:space="0" w:color="auto"/>
              <w:right w:val="single" w:sz="4" w:space="0" w:color="auto"/>
            </w:tcBorders>
          </w:tcPr>
          <w:p w14:paraId="1377E642" w14:textId="77777777" w:rsidR="009F5D92" w:rsidRPr="002F4348" w:rsidRDefault="009F5D92" w:rsidP="004F0134">
            <w:pPr>
              <w:ind w:firstLine="0"/>
              <w:rPr>
                <w:color w:val="000000"/>
                <w:szCs w:val="24"/>
              </w:rPr>
            </w:pPr>
            <w:r w:rsidRPr="002F4348">
              <w:rPr>
                <w:color w:val="000000"/>
                <w:szCs w:val="24"/>
                <w:lang w:val="en-US"/>
              </w:rPr>
              <w:t>2</w:t>
            </w:r>
          </w:p>
        </w:tc>
        <w:tc>
          <w:tcPr>
            <w:tcW w:w="4626" w:type="pct"/>
            <w:tcBorders>
              <w:top w:val="single" w:sz="4" w:space="0" w:color="auto"/>
              <w:left w:val="single" w:sz="4" w:space="0" w:color="auto"/>
              <w:bottom w:val="single" w:sz="4" w:space="0" w:color="auto"/>
              <w:right w:val="single" w:sz="4" w:space="0" w:color="auto"/>
            </w:tcBorders>
          </w:tcPr>
          <w:p w14:paraId="79C93B54" w14:textId="77777777" w:rsidR="009F5D92" w:rsidRPr="002F4348" w:rsidRDefault="009F5D92" w:rsidP="004F0134">
            <w:pPr>
              <w:ind w:firstLine="0"/>
              <w:rPr>
                <w:color w:val="000000"/>
                <w:szCs w:val="24"/>
              </w:rPr>
            </w:pPr>
            <w:r w:rsidRPr="002F4348">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2F4348" w14:paraId="30200A15" w14:textId="77777777" w:rsidTr="004F0134">
        <w:tc>
          <w:tcPr>
            <w:tcW w:w="374" w:type="pct"/>
            <w:tcBorders>
              <w:top w:val="single" w:sz="4" w:space="0" w:color="auto"/>
              <w:left w:val="single" w:sz="4" w:space="0" w:color="auto"/>
              <w:bottom w:val="single" w:sz="4" w:space="0" w:color="auto"/>
              <w:right w:val="single" w:sz="4" w:space="0" w:color="auto"/>
            </w:tcBorders>
          </w:tcPr>
          <w:p w14:paraId="7346612C" w14:textId="77777777" w:rsidR="009F5D92" w:rsidRPr="002F4348" w:rsidRDefault="009F5D92" w:rsidP="004F0134">
            <w:pPr>
              <w:ind w:firstLine="0"/>
              <w:rPr>
                <w:color w:val="000000"/>
                <w:szCs w:val="24"/>
              </w:rPr>
            </w:pPr>
            <w:r w:rsidRPr="002F4348">
              <w:rPr>
                <w:color w:val="000000"/>
                <w:szCs w:val="24"/>
                <w:lang w:val="en-US"/>
              </w:rPr>
              <w:t>3</w:t>
            </w:r>
          </w:p>
        </w:tc>
        <w:tc>
          <w:tcPr>
            <w:tcW w:w="4626" w:type="pct"/>
            <w:tcBorders>
              <w:top w:val="single" w:sz="4" w:space="0" w:color="auto"/>
              <w:left w:val="single" w:sz="4" w:space="0" w:color="auto"/>
              <w:bottom w:val="single" w:sz="4" w:space="0" w:color="auto"/>
              <w:right w:val="single" w:sz="4" w:space="0" w:color="auto"/>
            </w:tcBorders>
          </w:tcPr>
          <w:p w14:paraId="6E0AD1D0" w14:textId="77777777" w:rsidR="009F5D92" w:rsidRPr="002F4348" w:rsidRDefault="009F5D92" w:rsidP="004F0134">
            <w:pPr>
              <w:ind w:firstLine="0"/>
              <w:rPr>
                <w:color w:val="000000"/>
                <w:szCs w:val="24"/>
              </w:rPr>
            </w:pPr>
            <w:r w:rsidRPr="002F4348">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9F5D92" w:rsidRPr="002F4348" w14:paraId="5B8BD993" w14:textId="77777777" w:rsidTr="004F0134">
        <w:tc>
          <w:tcPr>
            <w:tcW w:w="374" w:type="pct"/>
            <w:tcBorders>
              <w:top w:val="single" w:sz="4" w:space="0" w:color="auto"/>
              <w:left w:val="single" w:sz="4" w:space="0" w:color="auto"/>
              <w:bottom w:val="single" w:sz="4" w:space="0" w:color="auto"/>
              <w:right w:val="single" w:sz="4" w:space="0" w:color="auto"/>
            </w:tcBorders>
          </w:tcPr>
          <w:p w14:paraId="582F824C" w14:textId="77777777" w:rsidR="009F5D92" w:rsidRPr="002F4348" w:rsidRDefault="009F5D92" w:rsidP="004F0134">
            <w:pPr>
              <w:ind w:firstLine="0"/>
              <w:rPr>
                <w:color w:val="000000"/>
                <w:szCs w:val="24"/>
              </w:rPr>
            </w:pPr>
            <w:r w:rsidRPr="002F4348">
              <w:rPr>
                <w:color w:val="000000"/>
                <w:szCs w:val="24"/>
                <w:lang w:val="en-US"/>
              </w:rPr>
              <w:t>4</w:t>
            </w:r>
          </w:p>
        </w:tc>
        <w:tc>
          <w:tcPr>
            <w:tcW w:w="4626" w:type="pct"/>
            <w:tcBorders>
              <w:top w:val="single" w:sz="4" w:space="0" w:color="auto"/>
              <w:left w:val="single" w:sz="4" w:space="0" w:color="auto"/>
              <w:bottom w:val="single" w:sz="4" w:space="0" w:color="auto"/>
              <w:right w:val="single" w:sz="4" w:space="0" w:color="auto"/>
            </w:tcBorders>
          </w:tcPr>
          <w:p w14:paraId="31A68011" w14:textId="77777777" w:rsidR="009F5D92" w:rsidRPr="002F4348" w:rsidRDefault="009F5D92" w:rsidP="004F0134">
            <w:pPr>
              <w:ind w:firstLine="0"/>
              <w:rPr>
                <w:color w:val="000000"/>
                <w:szCs w:val="24"/>
              </w:rPr>
            </w:pPr>
            <w:r w:rsidRPr="002F4348">
              <w:rPr>
                <w:color w:val="000000"/>
                <w:szCs w:val="24"/>
              </w:rPr>
              <w:t>Несравнительные исследования, описание клинического случая.</w:t>
            </w:r>
          </w:p>
        </w:tc>
      </w:tr>
      <w:tr w:rsidR="009F5D92" w:rsidRPr="002F4348" w14:paraId="0D6BD806" w14:textId="77777777" w:rsidTr="004F0134">
        <w:tc>
          <w:tcPr>
            <w:tcW w:w="374" w:type="pct"/>
            <w:tcBorders>
              <w:top w:val="single" w:sz="4" w:space="0" w:color="auto"/>
              <w:left w:val="single" w:sz="4" w:space="0" w:color="auto"/>
              <w:bottom w:val="single" w:sz="4" w:space="0" w:color="auto"/>
              <w:right w:val="single" w:sz="4" w:space="0" w:color="auto"/>
            </w:tcBorders>
          </w:tcPr>
          <w:p w14:paraId="1F26CE98" w14:textId="77777777" w:rsidR="009F5D92" w:rsidRPr="002F4348" w:rsidRDefault="009F5D92" w:rsidP="004F0134">
            <w:pPr>
              <w:ind w:firstLine="0"/>
              <w:rPr>
                <w:color w:val="000000"/>
                <w:szCs w:val="24"/>
              </w:rPr>
            </w:pPr>
            <w:r w:rsidRPr="002F4348">
              <w:rPr>
                <w:color w:val="000000"/>
                <w:szCs w:val="24"/>
                <w:lang w:val="en-US"/>
              </w:rPr>
              <w:t>5</w:t>
            </w:r>
          </w:p>
        </w:tc>
        <w:tc>
          <w:tcPr>
            <w:tcW w:w="4626" w:type="pct"/>
            <w:tcBorders>
              <w:top w:val="single" w:sz="4" w:space="0" w:color="auto"/>
              <w:left w:val="single" w:sz="4" w:space="0" w:color="auto"/>
              <w:bottom w:val="single" w:sz="4" w:space="0" w:color="auto"/>
              <w:right w:val="single" w:sz="4" w:space="0" w:color="auto"/>
            </w:tcBorders>
          </w:tcPr>
          <w:p w14:paraId="2ED0702A" w14:textId="77777777" w:rsidR="009F5D92" w:rsidRPr="002F4348" w:rsidRDefault="009F5D92" w:rsidP="004F0134">
            <w:pPr>
              <w:ind w:firstLine="0"/>
              <w:rPr>
                <w:color w:val="000000"/>
                <w:szCs w:val="24"/>
              </w:rPr>
            </w:pPr>
            <w:r w:rsidRPr="002F4348">
              <w:rPr>
                <w:color w:val="000000"/>
                <w:szCs w:val="24"/>
              </w:rPr>
              <w:t>Имеется лишь обоснование механизма действия или мнение экспертов.</w:t>
            </w:r>
          </w:p>
        </w:tc>
      </w:tr>
    </w:tbl>
    <w:p w14:paraId="7D4B0CB5" w14:textId="77777777" w:rsidR="009F5D92" w:rsidRPr="002F4348" w:rsidRDefault="009F5D92" w:rsidP="009F5D92">
      <w:pPr>
        <w:rPr>
          <w:b/>
        </w:rPr>
      </w:pPr>
      <w:bookmarkStart w:id="99" w:name="_Ref515967623"/>
    </w:p>
    <w:p w14:paraId="4333743D" w14:textId="77777777" w:rsidR="009F5D92" w:rsidRPr="002F4348" w:rsidRDefault="009F5D92" w:rsidP="009F5D92">
      <w:pPr>
        <w:ind w:firstLine="0"/>
      </w:pPr>
      <w:r w:rsidRPr="002F4348">
        <w:rPr>
          <w:b/>
          <w:bCs/>
        </w:rPr>
        <w:t xml:space="preserve">Таблица </w:t>
      </w:r>
      <w:r w:rsidR="00C6417C" w:rsidRPr="002F4348">
        <w:rPr>
          <w:b/>
          <w:bCs/>
        </w:rPr>
        <w:t>А2.</w:t>
      </w:r>
      <w:r w:rsidRPr="002F4348">
        <w:rPr>
          <w:b/>
          <w:bCs/>
        </w:rPr>
        <w:fldChar w:fldCharType="begin"/>
      </w:r>
      <w:r w:rsidRPr="002F4348">
        <w:rPr>
          <w:b/>
          <w:bCs/>
        </w:rPr>
        <w:instrText xml:space="preserve"> SEQ Таблица \* ARABIC </w:instrText>
      </w:r>
      <w:r w:rsidRPr="002F4348">
        <w:rPr>
          <w:b/>
          <w:bCs/>
        </w:rPr>
        <w:fldChar w:fldCharType="separate"/>
      </w:r>
      <w:r w:rsidRPr="002F4348">
        <w:rPr>
          <w:b/>
          <w:bCs/>
          <w:noProof/>
        </w:rPr>
        <w:t>2</w:t>
      </w:r>
      <w:r w:rsidRPr="002F4348">
        <w:rPr>
          <w:b/>
          <w:bCs/>
        </w:rPr>
        <w:fldChar w:fldCharType="end"/>
      </w:r>
      <w:bookmarkEnd w:id="99"/>
      <w:r w:rsidRPr="002F4348">
        <w:rPr>
          <w:b/>
          <w:bCs/>
        </w:rPr>
        <w:t>.</w:t>
      </w:r>
      <w:r w:rsidRPr="002F4348">
        <w:rPr>
          <w:b/>
        </w:rPr>
        <w:t xml:space="preserve"> </w:t>
      </w:r>
      <w:r w:rsidRPr="002F4348">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85"/>
      </w:tblGrid>
      <w:tr w:rsidR="009F5D92" w:rsidRPr="002F4348" w14:paraId="3240CA80" w14:textId="77777777" w:rsidTr="004F0134">
        <w:tc>
          <w:tcPr>
            <w:tcW w:w="320" w:type="pct"/>
            <w:tcBorders>
              <w:top w:val="single" w:sz="4" w:space="0" w:color="auto"/>
              <w:left w:val="single" w:sz="4" w:space="0" w:color="auto"/>
              <w:bottom w:val="single" w:sz="4" w:space="0" w:color="auto"/>
              <w:right w:val="single" w:sz="4" w:space="0" w:color="auto"/>
            </w:tcBorders>
          </w:tcPr>
          <w:p w14:paraId="27FF2500" w14:textId="77777777" w:rsidR="009F5D92" w:rsidRPr="002F4348" w:rsidRDefault="009F5D92" w:rsidP="004F0134">
            <w:pPr>
              <w:ind w:firstLine="0"/>
              <w:jc w:val="center"/>
              <w:rPr>
                <w:b/>
                <w:bCs/>
                <w:color w:val="000000"/>
                <w:szCs w:val="24"/>
              </w:rPr>
            </w:pPr>
            <w:r w:rsidRPr="002F4348">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023B2681" w14:textId="77777777" w:rsidR="009F5D92" w:rsidRPr="002F4348" w:rsidRDefault="009F5D92" w:rsidP="004F0134">
            <w:pPr>
              <w:jc w:val="center"/>
              <w:rPr>
                <w:b/>
                <w:color w:val="000000"/>
                <w:szCs w:val="24"/>
              </w:rPr>
            </w:pPr>
            <w:r w:rsidRPr="002F4348">
              <w:rPr>
                <w:b/>
                <w:color w:val="000000"/>
                <w:szCs w:val="24"/>
              </w:rPr>
              <w:t xml:space="preserve">Расшифровка </w:t>
            </w:r>
          </w:p>
        </w:tc>
      </w:tr>
      <w:tr w:rsidR="009F5D92" w:rsidRPr="002F4348" w14:paraId="30F35BB6" w14:textId="77777777" w:rsidTr="004F0134">
        <w:tc>
          <w:tcPr>
            <w:tcW w:w="320" w:type="pct"/>
            <w:tcBorders>
              <w:top w:val="single" w:sz="4" w:space="0" w:color="auto"/>
              <w:left w:val="single" w:sz="4" w:space="0" w:color="auto"/>
              <w:bottom w:val="single" w:sz="4" w:space="0" w:color="auto"/>
              <w:right w:val="single" w:sz="4" w:space="0" w:color="auto"/>
            </w:tcBorders>
          </w:tcPr>
          <w:p w14:paraId="7AA56DB6" w14:textId="77777777" w:rsidR="009F5D92" w:rsidRPr="002F4348" w:rsidRDefault="009F5D92" w:rsidP="004F0134">
            <w:pPr>
              <w:ind w:firstLine="0"/>
              <w:rPr>
                <w:color w:val="000000"/>
                <w:szCs w:val="24"/>
              </w:rPr>
            </w:pPr>
            <w:r w:rsidRPr="002F4348">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376ECE76" w14:textId="77777777" w:rsidR="009F5D92" w:rsidRPr="002F4348" w:rsidRDefault="009F5D92" w:rsidP="004F0134">
            <w:pPr>
              <w:ind w:firstLine="0"/>
              <w:rPr>
                <w:color w:val="000000"/>
                <w:szCs w:val="24"/>
              </w:rPr>
            </w:pPr>
            <w:r w:rsidRPr="002F4348">
              <w:rPr>
                <w:color w:val="000000"/>
                <w:szCs w:val="24"/>
              </w:rPr>
              <w:t>Систематический обзор РКИ с применением метаанализа.</w:t>
            </w:r>
          </w:p>
        </w:tc>
      </w:tr>
      <w:tr w:rsidR="009F5D92" w:rsidRPr="002F4348" w14:paraId="742DF506" w14:textId="77777777" w:rsidTr="004F0134">
        <w:tc>
          <w:tcPr>
            <w:tcW w:w="320" w:type="pct"/>
            <w:tcBorders>
              <w:top w:val="single" w:sz="4" w:space="0" w:color="auto"/>
              <w:left w:val="single" w:sz="4" w:space="0" w:color="auto"/>
              <w:bottom w:val="single" w:sz="4" w:space="0" w:color="auto"/>
              <w:right w:val="single" w:sz="4" w:space="0" w:color="auto"/>
            </w:tcBorders>
          </w:tcPr>
          <w:p w14:paraId="03121C9A" w14:textId="77777777" w:rsidR="009F5D92" w:rsidRPr="002F4348" w:rsidRDefault="009F5D92" w:rsidP="004F0134">
            <w:pPr>
              <w:ind w:firstLine="0"/>
              <w:rPr>
                <w:color w:val="000000"/>
                <w:szCs w:val="24"/>
                <w:lang w:val="en-US"/>
              </w:rPr>
            </w:pPr>
            <w:r w:rsidRPr="002F4348">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68DFFE5C" w14:textId="77777777" w:rsidR="009F5D92" w:rsidRPr="002F4348" w:rsidRDefault="009F5D92" w:rsidP="004F0134">
            <w:pPr>
              <w:ind w:firstLine="0"/>
              <w:rPr>
                <w:color w:val="000000"/>
                <w:szCs w:val="24"/>
              </w:rPr>
            </w:pPr>
            <w:r w:rsidRPr="002F4348">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9F5D92" w:rsidRPr="002F4348" w14:paraId="23CC0DEC" w14:textId="77777777" w:rsidTr="004F0134">
        <w:tc>
          <w:tcPr>
            <w:tcW w:w="320" w:type="pct"/>
            <w:tcBorders>
              <w:top w:val="single" w:sz="4" w:space="0" w:color="auto"/>
              <w:left w:val="single" w:sz="4" w:space="0" w:color="auto"/>
              <w:bottom w:val="single" w:sz="4" w:space="0" w:color="auto"/>
              <w:right w:val="single" w:sz="4" w:space="0" w:color="auto"/>
            </w:tcBorders>
          </w:tcPr>
          <w:p w14:paraId="221DE3B6" w14:textId="77777777" w:rsidR="009F5D92" w:rsidRPr="002F4348" w:rsidRDefault="009F5D92" w:rsidP="004F0134">
            <w:pPr>
              <w:ind w:firstLine="0"/>
              <w:rPr>
                <w:color w:val="000000"/>
                <w:szCs w:val="24"/>
              </w:rPr>
            </w:pPr>
            <w:r w:rsidRPr="002F4348">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6FB592C2" w14:textId="77777777" w:rsidR="009F5D92" w:rsidRPr="002F4348" w:rsidRDefault="009F5D92" w:rsidP="004F0134">
            <w:pPr>
              <w:ind w:firstLine="0"/>
              <w:rPr>
                <w:color w:val="000000"/>
                <w:szCs w:val="24"/>
              </w:rPr>
            </w:pPr>
            <w:r w:rsidRPr="002F4348">
              <w:rPr>
                <w:color w:val="000000"/>
                <w:szCs w:val="24"/>
              </w:rPr>
              <w:t>Нерандомизированные сравнительные исследования, в т.ч. когортные исследования.</w:t>
            </w:r>
          </w:p>
        </w:tc>
      </w:tr>
      <w:tr w:rsidR="009F5D92" w:rsidRPr="002F4348" w14:paraId="1DCED6D6" w14:textId="77777777" w:rsidTr="004F0134">
        <w:tc>
          <w:tcPr>
            <w:tcW w:w="320" w:type="pct"/>
            <w:tcBorders>
              <w:top w:val="single" w:sz="4" w:space="0" w:color="auto"/>
              <w:left w:val="single" w:sz="4" w:space="0" w:color="auto"/>
              <w:bottom w:val="single" w:sz="4" w:space="0" w:color="auto"/>
              <w:right w:val="single" w:sz="4" w:space="0" w:color="auto"/>
            </w:tcBorders>
          </w:tcPr>
          <w:p w14:paraId="663ECA82" w14:textId="77777777" w:rsidR="009F5D92" w:rsidRPr="002F4348" w:rsidRDefault="009F5D92" w:rsidP="004F0134">
            <w:pPr>
              <w:ind w:firstLine="0"/>
              <w:rPr>
                <w:color w:val="000000"/>
                <w:szCs w:val="24"/>
              </w:rPr>
            </w:pPr>
            <w:r w:rsidRPr="002F4348">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11EBCAC6" w14:textId="77777777" w:rsidR="009F5D92" w:rsidRPr="002F4348" w:rsidRDefault="009F5D92" w:rsidP="004F0134">
            <w:pPr>
              <w:ind w:firstLine="0"/>
              <w:rPr>
                <w:color w:val="000000"/>
                <w:szCs w:val="24"/>
              </w:rPr>
            </w:pPr>
            <w:r w:rsidRPr="002F4348">
              <w:rPr>
                <w:color w:val="000000"/>
                <w:szCs w:val="24"/>
              </w:rPr>
              <w:t>Несравнительные исследования, описание клинического случая или серии случаев, исследования «случай-контроль».</w:t>
            </w:r>
          </w:p>
        </w:tc>
      </w:tr>
      <w:tr w:rsidR="009F5D92" w:rsidRPr="002F4348" w14:paraId="6A49DC9F" w14:textId="77777777" w:rsidTr="004F0134">
        <w:tc>
          <w:tcPr>
            <w:tcW w:w="320" w:type="pct"/>
            <w:tcBorders>
              <w:top w:val="single" w:sz="4" w:space="0" w:color="auto"/>
              <w:left w:val="single" w:sz="4" w:space="0" w:color="auto"/>
              <w:bottom w:val="single" w:sz="4" w:space="0" w:color="auto"/>
              <w:right w:val="single" w:sz="4" w:space="0" w:color="auto"/>
            </w:tcBorders>
          </w:tcPr>
          <w:p w14:paraId="23149F78" w14:textId="77777777" w:rsidR="009F5D92" w:rsidRPr="002F4348" w:rsidRDefault="009F5D92" w:rsidP="004F0134">
            <w:pPr>
              <w:ind w:firstLine="0"/>
              <w:rPr>
                <w:color w:val="000000"/>
                <w:szCs w:val="24"/>
              </w:rPr>
            </w:pPr>
            <w:r w:rsidRPr="002F4348">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69367C42" w14:textId="77777777" w:rsidR="009F5D92" w:rsidRPr="002F4348" w:rsidRDefault="009F5D92" w:rsidP="004F0134">
            <w:pPr>
              <w:ind w:firstLine="0"/>
              <w:rPr>
                <w:color w:val="000000"/>
                <w:szCs w:val="24"/>
              </w:rPr>
            </w:pPr>
            <w:r w:rsidRPr="002F4348">
              <w:rPr>
                <w:color w:val="000000"/>
                <w:szCs w:val="24"/>
              </w:rPr>
              <w:t>Имеется лишь обоснование механизма действия вмешательства (доклинические исследования) или мнение экспертов.</w:t>
            </w:r>
          </w:p>
        </w:tc>
      </w:tr>
    </w:tbl>
    <w:p w14:paraId="2EA1A823" w14:textId="77777777" w:rsidR="009F5D92" w:rsidRPr="002F4348" w:rsidRDefault="009F5D92" w:rsidP="009F5D92">
      <w:pPr>
        <w:pStyle w:val="aff8"/>
        <w:rPr>
          <w:rStyle w:val="affb"/>
        </w:rPr>
      </w:pPr>
    </w:p>
    <w:p w14:paraId="0ABC2188" w14:textId="77777777" w:rsidR="009F5D92" w:rsidRPr="002F4348" w:rsidRDefault="009F5D92" w:rsidP="009F5D92">
      <w:pPr>
        <w:ind w:firstLine="0"/>
      </w:pPr>
      <w:bookmarkStart w:id="100" w:name="_Ref515967732"/>
      <w:r w:rsidRPr="002F4348">
        <w:rPr>
          <w:b/>
          <w:bCs/>
        </w:rPr>
        <w:t xml:space="preserve">Таблица </w:t>
      </w:r>
      <w:bookmarkEnd w:id="100"/>
      <w:r w:rsidR="00C6417C" w:rsidRPr="002F4348">
        <w:rPr>
          <w:b/>
          <w:bCs/>
        </w:rPr>
        <w:t>А2.</w:t>
      </w:r>
      <w:r w:rsidRPr="002F4348">
        <w:rPr>
          <w:b/>
          <w:bCs/>
        </w:rPr>
        <w:t>3.</w:t>
      </w:r>
      <w:r w:rsidRPr="002F4348">
        <w:rPr>
          <w:b/>
        </w:rPr>
        <w:t xml:space="preserve"> </w:t>
      </w:r>
      <w:r w:rsidRPr="002F4348">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7411"/>
      </w:tblGrid>
      <w:tr w:rsidR="009F5D92" w:rsidRPr="002F4348" w14:paraId="2D32E129"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6E5F1793" w14:textId="77777777" w:rsidR="009F5D92" w:rsidRPr="002F4348" w:rsidRDefault="009F5D92" w:rsidP="004F0134">
            <w:pPr>
              <w:ind w:firstLine="0"/>
              <w:jc w:val="center"/>
              <w:rPr>
                <w:b/>
                <w:bCs/>
                <w:color w:val="000000"/>
                <w:szCs w:val="24"/>
              </w:rPr>
            </w:pPr>
            <w:r w:rsidRPr="002F4348">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511852F2" w14:textId="77777777" w:rsidR="009F5D92" w:rsidRPr="002F4348" w:rsidRDefault="009F5D92" w:rsidP="004F0134">
            <w:pPr>
              <w:jc w:val="center"/>
              <w:rPr>
                <w:b/>
                <w:color w:val="000000"/>
                <w:szCs w:val="24"/>
              </w:rPr>
            </w:pPr>
            <w:r w:rsidRPr="002F4348">
              <w:rPr>
                <w:b/>
                <w:color w:val="000000"/>
                <w:szCs w:val="24"/>
              </w:rPr>
              <w:t>Расшифровка</w:t>
            </w:r>
          </w:p>
        </w:tc>
      </w:tr>
      <w:tr w:rsidR="009F5D92" w:rsidRPr="002F4348" w14:paraId="6B11F886"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13F4B42B" w14:textId="77777777" w:rsidR="009F5D92" w:rsidRPr="002F4348" w:rsidRDefault="009F5D92" w:rsidP="004F0134">
            <w:pPr>
              <w:ind w:firstLine="0"/>
              <w:rPr>
                <w:color w:val="000000"/>
                <w:szCs w:val="24"/>
              </w:rPr>
            </w:pPr>
            <w:r w:rsidRPr="002F4348">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2DB09A08" w14:textId="77777777" w:rsidR="009F5D92" w:rsidRPr="002F4348" w:rsidRDefault="009F5D92" w:rsidP="004F0134">
            <w:pPr>
              <w:ind w:firstLine="0"/>
              <w:rPr>
                <w:color w:val="000000"/>
                <w:szCs w:val="24"/>
              </w:rPr>
            </w:pPr>
            <w:r w:rsidRPr="002F4348">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rsidRPr="002F4348" w14:paraId="563E4C5F"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2B7821CB" w14:textId="77777777" w:rsidR="009F5D92" w:rsidRPr="002F4348" w:rsidRDefault="009F5D92" w:rsidP="004F0134">
            <w:pPr>
              <w:ind w:firstLine="0"/>
              <w:rPr>
                <w:color w:val="000000"/>
                <w:szCs w:val="24"/>
              </w:rPr>
            </w:pPr>
            <w:r w:rsidRPr="002F4348">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3AB53EFD" w14:textId="77777777" w:rsidR="009F5D92" w:rsidRPr="002F4348" w:rsidRDefault="009F5D92" w:rsidP="004F0134">
            <w:pPr>
              <w:ind w:firstLine="0"/>
              <w:rPr>
                <w:color w:val="000000"/>
                <w:szCs w:val="24"/>
              </w:rPr>
            </w:pPr>
            <w:r w:rsidRPr="002F4348">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2F4348" w14:paraId="6BB1A372"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2F04B7E6" w14:textId="77777777" w:rsidR="009F5D92" w:rsidRPr="002F4348" w:rsidRDefault="009F5D92" w:rsidP="004F0134">
            <w:pPr>
              <w:ind w:firstLine="0"/>
              <w:rPr>
                <w:color w:val="000000"/>
                <w:szCs w:val="24"/>
              </w:rPr>
            </w:pPr>
            <w:r w:rsidRPr="002F4348">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630FAECC" w14:textId="77777777" w:rsidR="009F5D92" w:rsidRPr="002F4348" w:rsidRDefault="009F5D92" w:rsidP="004F0134">
            <w:pPr>
              <w:ind w:firstLine="0"/>
              <w:rPr>
                <w:color w:val="000000"/>
                <w:szCs w:val="24"/>
              </w:rPr>
            </w:pPr>
            <w:r w:rsidRPr="002F4348">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8D8365E" w14:textId="77777777" w:rsidR="009F5D92" w:rsidRPr="002F4348" w:rsidRDefault="009F5D92" w:rsidP="009F5D92">
      <w:pPr>
        <w:rPr>
          <w:b/>
        </w:rPr>
      </w:pPr>
    </w:p>
    <w:p w14:paraId="39AA61A1" w14:textId="77777777" w:rsidR="009F5D92" w:rsidRPr="002F4348" w:rsidRDefault="009F5D92" w:rsidP="009F5D92">
      <w:pPr>
        <w:ind w:firstLine="708"/>
        <w:rPr>
          <w:b/>
          <w:u w:val="single"/>
        </w:rPr>
      </w:pPr>
      <w:r w:rsidRPr="002F4348">
        <w:rPr>
          <w:b/>
          <w:u w:val="single"/>
        </w:rPr>
        <w:t>Методология валидизации рекомендаций</w:t>
      </w:r>
    </w:p>
    <w:p w14:paraId="58704124" w14:textId="77777777" w:rsidR="009F5D92" w:rsidRPr="002F4348" w:rsidRDefault="009F5D92" w:rsidP="009F5D92">
      <w:pPr>
        <w:rPr>
          <w:b/>
        </w:rPr>
      </w:pPr>
      <w:r w:rsidRPr="002F4348">
        <w:rPr>
          <w:b/>
        </w:rPr>
        <w:t>Методы валидизации рекомендаций:</w:t>
      </w:r>
    </w:p>
    <w:p w14:paraId="657FF23E" w14:textId="77777777" w:rsidR="009F5D92" w:rsidRPr="002F4348" w:rsidRDefault="009F5D92" w:rsidP="00B153FC">
      <w:pPr>
        <w:numPr>
          <w:ilvl w:val="0"/>
          <w:numId w:val="25"/>
        </w:numPr>
        <w:ind w:left="0" w:firstLine="851"/>
        <w:rPr>
          <w:szCs w:val="24"/>
        </w:rPr>
      </w:pPr>
      <w:r w:rsidRPr="002F4348">
        <w:rPr>
          <w:szCs w:val="24"/>
        </w:rPr>
        <w:t>внешняя экспертная оценка;</w:t>
      </w:r>
    </w:p>
    <w:p w14:paraId="787D3180" w14:textId="77777777" w:rsidR="009F5D92" w:rsidRPr="002F4348" w:rsidRDefault="009F5D92" w:rsidP="00B153FC">
      <w:pPr>
        <w:numPr>
          <w:ilvl w:val="0"/>
          <w:numId w:val="25"/>
        </w:numPr>
        <w:ind w:left="0" w:firstLine="851"/>
      </w:pPr>
      <w:r w:rsidRPr="002F4348">
        <w:t>внутренняя экспертная оценка.</w:t>
      </w:r>
    </w:p>
    <w:p w14:paraId="75E0FACD" w14:textId="77777777" w:rsidR="009F5D92" w:rsidRPr="002F4348" w:rsidRDefault="009F5D92" w:rsidP="009F5D92">
      <w:r w:rsidRPr="002F4348">
        <w:rPr>
          <w:b/>
        </w:rPr>
        <w:t xml:space="preserve">Описание методики валидизации рекомендаций. </w:t>
      </w:r>
      <w:r w:rsidRPr="002F4348">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53027BB0" w14:textId="77777777" w:rsidR="009F5D92" w:rsidRPr="002F4348" w:rsidRDefault="009F5D92" w:rsidP="009F5D92">
      <w:r w:rsidRPr="002F4348">
        <w:t>Рекомендации обсуждены и одобрены ведущими специалистами профильных федеральных центров РФ и практическими врачами. Проект клинических рекомендаций был рассмотрен на совещаниях рабочей группы в 2017–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214FFA76" w14:textId="77777777" w:rsidR="009F5D92" w:rsidRPr="002F4348" w:rsidRDefault="009F5D92" w:rsidP="009F5D92">
      <w:r w:rsidRPr="002F4348">
        <w:rPr>
          <w:rStyle w:val="affb"/>
        </w:rPr>
        <w:t xml:space="preserve">Окончательная редакция. </w:t>
      </w:r>
      <w:r w:rsidRPr="002F4348">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14484D72" w14:textId="77777777" w:rsidR="000414F6" w:rsidRPr="002F4348" w:rsidRDefault="00CB71DA" w:rsidP="0033051F">
      <w:pPr>
        <w:pStyle w:val="afff2"/>
      </w:pPr>
      <w:r w:rsidRPr="002F4348">
        <w:br w:type="page"/>
      </w:r>
      <w:bookmarkStart w:id="101" w:name="__RefHeading___doc_a3"/>
      <w:bookmarkStart w:id="102" w:name="_Toc65586424"/>
      <w:r w:rsidRPr="002F4348">
        <w:t xml:space="preserve">Приложение А3. </w:t>
      </w:r>
      <w:bookmarkEnd w:id="101"/>
      <w:r w:rsidR="009C0364" w:rsidRPr="002F4348">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2F4348">
        <w:t>,</w:t>
      </w:r>
      <w:r w:rsidR="009C0364" w:rsidRPr="002F4348">
        <w:t xml:space="preserve"> инструкции по прим</w:t>
      </w:r>
      <w:r w:rsidR="003527A8" w:rsidRPr="002F4348">
        <w:t>енению лекарственного препарата</w:t>
      </w:r>
      <w:bookmarkEnd w:id="102"/>
    </w:p>
    <w:p w14:paraId="34CFDA51" w14:textId="77777777" w:rsidR="00CF74E8" w:rsidRPr="002F4348" w:rsidRDefault="00CF74E8" w:rsidP="002648A0">
      <w:pPr>
        <w:pStyle w:val="11"/>
      </w:pPr>
      <w:bookmarkStart w:id="103" w:name="_Toc65586425"/>
      <w:bookmarkStart w:id="104" w:name="_Toc14773438"/>
      <w:bookmarkStart w:id="105" w:name="__RefHeading___doc_b"/>
      <w:r w:rsidRPr="002F4348">
        <w:t>Приложение А3.1. Режимы лекарственного лечения ЛХ</w:t>
      </w:r>
      <w:bookmarkEnd w:id="103"/>
    </w:p>
    <w:p w14:paraId="24F72F57" w14:textId="77777777" w:rsidR="000A6EAB" w:rsidRPr="002F4348" w:rsidRDefault="000A6EAB" w:rsidP="002648A0">
      <w:pPr>
        <w:rPr>
          <w:i/>
        </w:rPr>
      </w:pPr>
      <w:r w:rsidRPr="002F4348">
        <w:rPr>
          <w:i/>
        </w:rPr>
        <w:t>При проведении химиотерапии рекомендуется контролировать вес пациента и производить пересчет доз химиопрепаратов при изменении веса.</w:t>
      </w:r>
    </w:p>
    <w:p w14:paraId="39DFF53F" w14:textId="77777777" w:rsidR="00EA5B5D" w:rsidRPr="002F4348" w:rsidRDefault="00EA5B5D" w:rsidP="00571482">
      <w:pPr>
        <w:pStyle w:val="afd"/>
        <w:ind w:firstLine="0"/>
        <w:rPr>
          <w:b/>
          <w:bCs/>
          <w:u w:val="single"/>
        </w:rPr>
      </w:pPr>
      <w:r w:rsidRPr="002F4348">
        <w:rPr>
          <w:b/>
          <w:bCs/>
          <w:u w:val="single"/>
        </w:rPr>
        <w:t>3.3.1 Схемы 1 линии терапии</w:t>
      </w:r>
      <w:r w:rsidR="007A344D" w:rsidRPr="002F4348">
        <w:rPr>
          <w:b/>
          <w:bCs/>
          <w:u w:val="single"/>
        </w:rPr>
        <w:t xml:space="preserve"> классической</w:t>
      </w:r>
      <w:r w:rsidRPr="002F4348">
        <w:rPr>
          <w:b/>
          <w:bCs/>
          <w:u w:val="single"/>
        </w:rPr>
        <w:t xml:space="preserve"> лимфомы Ходжкина</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EA5B5D" w:rsidRPr="002F4348" w14:paraId="54469821" w14:textId="77777777" w:rsidTr="00566FC8">
        <w:trPr>
          <w:trHeight w:val="329"/>
        </w:trPr>
        <w:tc>
          <w:tcPr>
            <w:tcW w:w="9356" w:type="dxa"/>
            <w:gridSpan w:val="4"/>
            <w:tcBorders>
              <w:top w:val="nil"/>
              <w:left w:val="nil"/>
              <w:bottom w:val="single" w:sz="4" w:space="0" w:color="auto"/>
              <w:right w:val="nil"/>
            </w:tcBorders>
          </w:tcPr>
          <w:p w14:paraId="5FD04727" w14:textId="77777777" w:rsidR="00EA5B5D" w:rsidRPr="002F4348" w:rsidRDefault="00EA5B5D" w:rsidP="00EA5B5D">
            <w:pPr>
              <w:spacing w:line="240" w:lineRule="auto"/>
              <w:ind w:firstLine="0"/>
              <w:jc w:val="left"/>
              <w:rPr>
                <w:b/>
                <w:bCs/>
                <w:szCs w:val="24"/>
              </w:rPr>
            </w:pPr>
            <w:r w:rsidRPr="002F4348">
              <w:rPr>
                <w:b/>
                <w:bCs/>
                <w:szCs w:val="24"/>
                <w:lang w:val="en-US"/>
              </w:rPr>
              <w:t>ABVD</w:t>
            </w:r>
            <w:r w:rsidR="00373FF6" w:rsidRPr="002F4348">
              <w:rPr>
                <w:b/>
                <w:bCs/>
                <w:szCs w:val="24"/>
              </w:rPr>
              <w:t xml:space="preserve"> </w:t>
            </w:r>
            <w:r w:rsidR="00A850F7" w:rsidRPr="002F4348">
              <w:fldChar w:fldCharType="begin" w:fldLock="1"/>
            </w:r>
            <w:r w:rsidR="00C85536" w:rsidRPr="002F4348">
              <w:instrText>ADDIN CSL_CITATION {"citationItems":[{"id":"ITEM-1","itemData":{"DOI":"10.1200/JCO.2006.07.0482","ISSN":"0732183X","abstract":"Purpose: To investigate whether combined-modality treatment (CMT) with two cycles of doxorubicin, bleomycin, vinblastine, and dacarbazine (ABVD) followed by extended-field radiotherapy (EF-RT) is superior to EF-RT alone in patients with early favorable Hodgkin's lymphoma (HL). Patients and Methods: Between 1993 and 1998, 650 patients with newly diagnosed, histology-proven HL in clinical stages IA to IIB without risk factors were enrolled onto this multicenter study and randomly assigned to receive 30 Gy EF-RT plus 10 Gy to the involved field (arm A) or two cycles of ABVD followed by the same radiotherapy (arm B). Results: At a median observation time of 87 months, there was no difference between treatment arms in terms of complete response rate (arm A, 95%; arm B, 94%) and overall survival (at 7 years: arm A, 92%; arm B, 94%; P = .43). However, freedom from treatment failure was significantly different, with 7-year rates of 67% in arm A (95% CI, 61 % to 73%) and 88% in arm B (95% CI, 84% to 92%; P ≤ .0001). This was due mainly to significantly more relapses after EF-RT only (arm A, 22%; arm B, 3%). No patient treated with CMT experienced relapse before year 3. Relapses were treated mainly with bleomycin, etoposide, doxorubicin, cyclophosphamide, vincristine, procarbazine, and prednisone, or with the combination cyclophosphamide, vincristine, procarbazine, and prednisone/ABVD; treatment of relapse was significantly more successful in arm A than in arm B (P = .017). In total, there were 39 second malignancies, with 21 in arm A and 18 in arm B, respectively. The incidence was approximately 0.8% per year during years 2 to 9 and was highest in older patients (P &lt; .0001) and those with \"B\" symptoms (P = .012). Conclusion: CMT consisting of two cycles of ABVD plus EF-RT is more effective than EF-RT alone. © 2007 by American Society of Clinical Oncology.","author":[{"dropping-particle":"","family":"Engert","given":"Andreas","non-dropping-particle":"","parse-names":false,"suffix":""},{"dropping-particle":"","family":"Franklin","given":"Jeremy","non-dropping-particle":"","parse-names":false,"suffix":""},{"dropping-particle":"","family":"Eich","given":"Hans Theodor","non-dropping-particle":"","parse-names":false,"suffix":""},{"dropping-particle":"","family":"Brillant","given":"Corinne","non-dropping-particle":"","parse-names":false,"suffix":""},{"dropping-particle":"","family":"Sehlen","given":"Susanne","non-dropping-particle":"","parse-names":false,"suffix":""},{"dropping-particle":"","family":"Cartoni","given":"Claudio","non-dropping-particle":"","parse-names":false,"suffix":""},{"dropping-particle":"","family":"Herrmann","given":"Richard","non-dropping-particle":"","parse-names":false,"suffix":""},{"dropping-particle":"","family":"Pfreundschuh","given":"Michael","non-dropping-particle":"","parse-names":false,"suffix":""},{"dropping-particle":"","family":"Sieber","given":"Markus","non-dropping-particle":"","parse-names":false,"suffix":""},{"dropping-particle":"","family":"Tesch","given":"Hans","non-dropping-particle":"","parse-names":false,"suffix":""},{"dropping-particle":"","family":"Franke","given":"Astrid","non-dropping-particle":"","parse-names":false,"suffix":""},{"dropping-particle":"","family":"Koch","given":"Peter","non-dropping-particle":"","parse-names":false,"suffix":""},{"dropping-particle":"","family":"Wit","given":"Maike","non-dropping-particle":"De","parse-names":false,"suffix":""},{"dropping-particle":"","family":"Paulus","given":"Ursula","non-dropping-particle":"","parse-names":false,"suffix":""},{"dropping-particle":"","family":"Hasenclever","given":"Dirk","non-dropping-particle":"","parse-names":false,"suffix":""},{"dropping-particle":"","family":"Loeffler","given":"Markus","non-dropping-particle":"","parse-names":false,"suffix":""},{"dropping-particle":"","family":"Müller","given":"Rolf Peter","non-dropping-particle":"","parse-names":false,"suffix":""},{"dropping-particle":"","family":"Müller-Hermelink","given":"Hans Konrad","non-dropping-particle":"","parse-names":false,"suffix":""},{"dropping-particle":"","family":"Dühmke","given":"Eckhart","non-dropping-particle":"","parse-names":false,"suffix":""},{"dropping-particle":"","family":"Diehl","given":"Volker","non-dropping-particle":"","parse-names":false,"suffix":""}],"container-title":"Journal of Clinical Oncology","id":"ITEM-1","issued":{"date-parts":[["2007"]]},"title":"Two cycles of doxorubicin, bleomycin, vinblastine, and dacarbazine plus extended-field radiotherapy is superior to radiotherapy alone in early favorable Hodgkin's lymphoma: Final results of the GHSG HD7 trial","type":"article-journal"},"uris":["http://www.mendeley.com/documents/?uuid=1088390a-6272-45cf-91af-b42ba5f98284","http://www.mendeley.com/documents/?uuid=513b55aa-7614-32db-bbfb-7393573de1a3","http://www.mendeley.com/documents/?uuid=da73ac70-6736-476a-8ce6-323cc997443e"]},{"id":"ITEM-2","itemData":{"DOI":"10.1056/NEJMoa1111961","ISSN":"1533-4406","author":[{"dropping-particle":"","family":"Meyer","given":"Ralph M.","non-dropping-particle":"","parse-names":false,"suffix":""},{"dropping-particle":"","family":"Djurfeldt","given":"Marina S.","non-dropping-particle":"","parse-names":false,"suffix":""},{"dropping-particle":"","family":"Chen","given":"Bingshu E.","non-dropping-particle":"","parse-names":false,"suffix":""},{"dropping-particle":"","family":"Shepherd","given":"Lois E.","non-dropping-particle":"","parse-names":false,"suffix":""},{"dropping-particle":"","family":"Gospodarowicz","given":"Mary K.","non-dropping-particle":"","parse-names":false,"suffix":""},{"dropping-particle":"","family":"Wells","given":"Woodrow A.","non-dropping-particle":"","parse-names":false,"suffix":""},{"dropping-particle":"","family":"Crump","given":"Michael","non-dropping-particle":"","parse-names":false,"suffix":""},{"dropping-particle":"","family":"Connors","given":"Joseph M.","non-dropping-particle":"","parse-names":false,"suffix":""},{"dropping-particle":"","family":"Pearcey","given":"Robert G.","non-dropping-particle":"","parse-names":false,"suffix":""},{"dropping-particle":"","family":"Dar","given":"A. Rashid","non-dropping-particle":"","parse-names":false,"suffix":""},{"dropping-particle":"","family":"Shustik","given":"Chaim","non-dropping-particle":"","parse-names":false,"suffix":""},{"dropping-particle":"","family":"Stewart","given":"Douglas A.","non-dropping-particle":"","parse-names":false,"suffix":""},{"dropping-particle":"","family":"Winter","given":"Jane N.","non-dropping-particle":"","parse-names":false,"suffix":""},{"dropping-particle":"","family":"Horning","given":"Sandra J.","non-dropping-particle":"","parse-names":false,"suffix":""}],"container-title":"New England Journal of Medicine","id":"ITEM-2","issued":{"date-parts":[["2012"]]},"title":"ABVD alone versus radiation-based therapy in limited-stage Hodgkin's lymphoma","type":"article-journal"},"uris":["http://www.mendeley.com/documents/?uuid=32a03219-84a5-439c-9922-d7e0b6ab6555","http://www.mendeley.com/documents/?uuid=0cd8bb5c-a9e8-3d1f-b4bb-294bbfd64013","http://www.mendeley.com/documents/?uuid=7624ddc0-8185-47fb-bb1c-b12b98384c05","http://www.mendeley.com/documents/?uuid=e12ef5a0-083e-480c-a395-2bf25dc4d59d"]},{"id":"ITEM-3","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3","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http://www.mendeley.com/documents/?uuid=8ea00c71-8541-43da-86d8-ca29313a0ea1","http://www.mendeley.com/documents/?uuid=995f4f4a-e642-449b-a1bf-bdee1e7ef8d2"]}],"mendeley":{"formattedCitation":"[13,14,16]","plainTextFormattedCitation":"[13,14,16]","previouslyFormattedCitation":"[13,14,16]"},"properties":{"noteIndex":0},"schema":"https://github.com/citation-style-language/schema/raw/master/csl-citation.json"}</w:instrText>
            </w:r>
            <w:r w:rsidR="00A850F7" w:rsidRPr="002F4348">
              <w:fldChar w:fldCharType="separate"/>
            </w:r>
            <w:r w:rsidR="00A850F7" w:rsidRPr="002F4348">
              <w:rPr>
                <w:noProof/>
              </w:rPr>
              <w:t>[13,14,16]</w:t>
            </w:r>
            <w:r w:rsidR="00A850F7" w:rsidRPr="002F4348">
              <w:fldChar w:fldCharType="end"/>
            </w:r>
          </w:p>
        </w:tc>
      </w:tr>
      <w:tr w:rsidR="00EA5B5D" w:rsidRPr="002F4348" w14:paraId="0061C3FE"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33471895" w14:textId="77777777" w:rsidR="00EA5B5D" w:rsidRPr="002F4348" w:rsidRDefault="00EA5B5D" w:rsidP="00EA5B5D">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986E9DD" w14:textId="77777777" w:rsidR="00EA5B5D" w:rsidRPr="002F4348" w:rsidRDefault="00EA5B5D" w:rsidP="00EA5B5D">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7C6A60A" w14:textId="77777777" w:rsidR="00EA5B5D" w:rsidRPr="002F4348" w:rsidRDefault="00EA5B5D" w:rsidP="00EA5B5D">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ADCB6E7" w14:textId="77777777" w:rsidR="00EA5B5D" w:rsidRPr="002F4348" w:rsidRDefault="00EA5B5D" w:rsidP="00EA5B5D">
            <w:pPr>
              <w:spacing w:line="240" w:lineRule="auto"/>
              <w:ind w:firstLine="0"/>
              <w:jc w:val="left"/>
              <w:rPr>
                <w:szCs w:val="24"/>
              </w:rPr>
            </w:pPr>
            <w:r w:rsidRPr="002F4348">
              <w:rPr>
                <w:szCs w:val="24"/>
              </w:rPr>
              <w:t>Дни введения</w:t>
            </w:r>
          </w:p>
        </w:tc>
      </w:tr>
      <w:tr w:rsidR="00EA5B5D" w:rsidRPr="002F4348" w14:paraId="56DDF0EC"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41A8955B" w14:textId="77777777" w:rsidR="00EA5B5D" w:rsidRPr="002F4348" w:rsidRDefault="00EA5B5D" w:rsidP="00EA5B5D">
            <w:pPr>
              <w:spacing w:line="240" w:lineRule="auto"/>
              <w:ind w:firstLine="0"/>
              <w:jc w:val="left"/>
              <w:rPr>
                <w:szCs w:val="24"/>
              </w:rPr>
            </w:pPr>
            <w:r w:rsidRPr="002F4348">
              <w:rPr>
                <w:szCs w:val="24"/>
              </w:rPr>
              <w:t>Доксорубицин</w:t>
            </w:r>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B7692BB" w14:textId="77777777" w:rsidR="00EA5B5D" w:rsidRPr="002F4348" w:rsidRDefault="00EA5B5D" w:rsidP="00EA5B5D">
            <w:pPr>
              <w:spacing w:line="240" w:lineRule="auto"/>
              <w:ind w:firstLine="0"/>
              <w:jc w:val="left"/>
              <w:rPr>
                <w:szCs w:val="24"/>
              </w:rPr>
            </w:pPr>
            <w:r w:rsidRPr="002F4348">
              <w:rPr>
                <w:szCs w:val="24"/>
              </w:rPr>
              <w:t>25 мг/м</w:t>
            </w:r>
            <w:r w:rsidRPr="002F4348">
              <w:rPr>
                <w:szCs w:val="24"/>
                <w:vertAlign w:val="superscript"/>
              </w:rPr>
              <w:t>2</w:t>
            </w:r>
          </w:p>
          <w:p w14:paraId="0EE813E3" w14:textId="77777777" w:rsidR="00EA5B5D" w:rsidRPr="002F4348" w:rsidRDefault="00EA5B5D" w:rsidP="00EA5B5D">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784F99FE" w14:textId="77777777" w:rsidR="00EA5B5D" w:rsidRPr="002F4348" w:rsidRDefault="00CC7927" w:rsidP="00EA5B5D">
            <w:pPr>
              <w:spacing w:line="240" w:lineRule="auto"/>
              <w:ind w:firstLine="0"/>
              <w:jc w:val="left"/>
              <w:rPr>
                <w:szCs w:val="24"/>
              </w:rPr>
            </w:pPr>
            <w:r w:rsidRPr="002F4348">
              <w:rPr>
                <w:szCs w:val="24"/>
              </w:rPr>
              <w:t>в/</w:t>
            </w:r>
            <w:r w:rsidR="00EA5B5D" w:rsidRPr="002F4348">
              <w:rPr>
                <w:szCs w:val="24"/>
              </w:rPr>
              <w:t>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20D39DC3" w14:textId="59C96363" w:rsidR="00EA5B5D" w:rsidRPr="002F4348" w:rsidRDefault="00EA5B5D" w:rsidP="00EA5B5D">
            <w:pPr>
              <w:spacing w:line="240" w:lineRule="auto"/>
              <w:ind w:firstLine="0"/>
              <w:jc w:val="left"/>
              <w:rPr>
                <w:szCs w:val="24"/>
              </w:rPr>
            </w:pPr>
            <w:r w:rsidRPr="002F4348">
              <w:rPr>
                <w:szCs w:val="24"/>
              </w:rPr>
              <w:t>1, 15</w:t>
            </w:r>
            <w:r w:rsidR="006278EC" w:rsidRPr="002F4348">
              <w:rPr>
                <w:szCs w:val="24"/>
              </w:rPr>
              <w:t xml:space="preserve"> (каждые 14 дней)</w:t>
            </w:r>
          </w:p>
          <w:p w14:paraId="7157F84F" w14:textId="77777777" w:rsidR="00EA5B5D" w:rsidRPr="002F4348" w:rsidRDefault="00EA5B5D" w:rsidP="00EA5B5D">
            <w:pPr>
              <w:spacing w:line="240" w:lineRule="auto"/>
              <w:ind w:firstLine="0"/>
              <w:jc w:val="left"/>
              <w:rPr>
                <w:szCs w:val="24"/>
              </w:rPr>
            </w:pPr>
          </w:p>
        </w:tc>
      </w:tr>
      <w:tr w:rsidR="00EA5B5D" w:rsidRPr="002F4348" w14:paraId="7C508212"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1B708240" w14:textId="77777777" w:rsidR="00EA5B5D" w:rsidRPr="002F4348" w:rsidRDefault="00EA5B5D" w:rsidP="00EA5B5D">
            <w:pPr>
              <w:spacing w:line="240" w:lineRule="auto"/>
              <w:ind w:firstLine="0"/>
              <w:jc w:val="left"/>
              <w:rPr>
                <w:szCs w:val="24"/>
              </w:rPr>
            </w:pPr>
            <w:r w:rsidRPr="002F4348">
              <w:rPr>
                <w:szCs w:val="24"/>
              </w:rPr>
              <w:t>Блеомицин</w:t>
            </w:r>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6419609" w14:textId="77777777" w:rsidR="00EA5B5D" w:rsidRPr="002F4348" w:rsidRDefault="00EA5B5D" w:rsidP="00EA5B5D">
            <w:pPr>
              <w:spacing w:line="240" w:lineRule="auto"/>
              <w:ind w:firstLine="0"/>
              <w:jc w:val="left"/>
              <w:rPr>
                <w:szCs w:val="24"/>
              </w:rPr>
            </w:pPr>
            <w:r w:rsidRPr="002F4348">
              <w:rPr>
                <w:szCs w:val="24"/>
              </w:rPr>
              <w:t>1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D25A75E" w14:textId="77777777" w:rsidR="00EA5B5D" w:rsidRPr="002F4348" w:rsidRDefault="00CC7927" w:rsidP="00EA5B5D">
            <w:pPr>
              <w:spacing w:line="240" w:lineRule="auto"/>
              <w:ind w:firstLine="0"/>
              <w:jc w:val="left"/>
              <w:rPr>
                <w:szCs w:val="24"/>
              </w:rPr>
            </w:pPr>
            <w:r w:rsidRPr="002F4348">
              <w:rPr>
                <w:szCs w:val="24"/>
              </w:rPr>
              <w:t>в</w:t>
            </w:r>
            <w:r w:rsidR="00EA5B5D" w:rsidRPr="002F4348">
              <w:rPr>
                <w:szCs w:val="24"/>
              </w:rPr>
              <w:t>/в струйно</w:t>
            </w:r>
          </w:p>
        </w:tc>
        <w:tc>
          <w:tcPr>
            <w:tcW w:w="2339" w:type="dxa"/>
            <w:tcBorders>
              <w:top w:val="single" w:sz="4" w:space="0" w:color="auto"/>
              <w:left w:val="single" w:sz="4" w:space="0" w:color="auto"/>
              <w:bottom w:val="single" w:sz="4" w:space="0" w:color="auto"/>
              <w:right w:val="single" w:sz="4" w:space="0" w:color="auto"/>
            </w:tcBorders>
            <w:hideMark/>
          </w:tcPr>
          <w:p w14:paraId="0892A1A9" w14:textId="620E8F7C" w:rsidR="00EA5B5D" w:rsidRPr="002F4348" w:rsidRDefault="00EA5B5D" w:rsidP="00FF3697">
            <w:pPr>
              <w:spacing w:line="240" w:lineRule="auto"/>
              <w:ind w:firstLine="0"/>
              <w:jc w:val="left"/>
              <w:rPr>
                <w:szCs w:val="24"/>
              </w:rPr>
            </w:pPr>
            <w:r w:rsidRPr="002F4348">
              <w:rPr>
                <w:szCs w:val="24"/>
              </w:rPr>
              <w:t>1, 15</w:t>
            </w:r>
            <w:r w:rsidR="006278EC" w:rsidRPr="002F4348">
              <w:rPr>
                <w:szCs w:val="24"/>
              </w:rPr>
              <w:t xml:space="preserve">  (каждые 14 дней)</w:t>
            </w:r>
          </w:p>
        </w:tc>
      </w:tr>
      <w:tr w:rsidR="00EA5B5D" w:rsidRPr="002F4348" w14:paraId="1252291C"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379AD6CA" w14:textId="77777777" w:rsidR="00EA5B5D" w:rsidRPr="002F4348" w:rsidRDefault="00EA5B5D" w:rsidP="00EA5B5D">
            <w:pPr>
              <w:spacing w:line="240" w:lineRule="auto"/>
              <w:ind w:firstLine="0"/>
              <w:jc w:val="left"/>
              <w:rPr>
                <w:szCs w:val="24"/>
              </w:rPr>
            </w:pPr>
            <w:r w:rsidRPr="002F4348">
              <w:rPr>
                <w:szCs w:val="24"/>
              </w:rPr>
              <w:t xml:space="preserve">Винбластин </w:t>
            </w:r>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A2ECCBD" w14:textId="77777777" w:rsidR="00EA5B5D" w:rsidRPr="002F4348" w:rsidRDefault="00EA5B5D" w:rsidP="00EA5B5D">
            <w:pPr>
              <w:spacing w:line="240" w:lineRule="auto"/>
              <w:ind w:firstLine="0"/>
              <w:jc w:val="left"/>
              <w:rPr>
                <w:szCs w:val="24"/>
              </w:rPr>
            </w:pPr>
            <w:r w:rsidRPr="002F4348">
              <w:rPr>
                <w:szCs w:val="24"/>
              </w:rPr>
              <w:t>6 мг/м</w:t>
            </w:r>
            <w:r w:rsidRPr="002F4348">
              <w:rPr>
                <w:szCs w:val="24"/>
                <w:vertAlign w:val="superscript"/>
              </w:rPr>
              <w:t>2</w:t>
            </w:r>
            <w:r w:rsidRPr="002F4348">
              <w:rPr>
                <w:szCs w:val="24"/>
              </w:rPr>
              <w:t xml:space="preserve"> (не более 10 мг)</w:t>
            </w:r>
          </w:p>
        </w:tc>
        <w:tc>
          <w:tcPr>
            <w:tcW w:w="2339" w:type="dxa"/>
            <w:tcBorders>
              <w:top w:val="single" w:sz="4" w:space="0" w:color="auto"/>
              <w:left w:val="single" w:sz="4" w:space="0" w:color="auto"/>
              <w:bottom w:val="single" w:sz="4" w:space="0" w:color="auto"/>
              <w:right w:val="single" w:sz="4" w:space="0" w:color="auto"/>
            </w:tcBorders>
            <w:hideMark/>
          </w:tcPr>
          <w:p w14:paraId="007141D6" w14:textId="77777777" w:rsidR="00EA5B5D" w:rsidRPr="002F4348" w:rsidRDefault="00CC7927" w:rsidP="00EA5B5D">
            <w:pPr>
              <w:spacing w:line="240" w:lineRule="auto"/>
              <w:ind w:firstLine="0"/>
              <w:jc w:val="left"/>
              <w:rPr>
                <w:szCs w:val="24"/>
              </w:rPr>
            </w:pPr>
            <w:r w:rsidRPr="002F4348">
              <w:rPr>
                <w:szCs w:val="24"/>
              </w:rPr>
              <w:t>в</w:t>
            </w:r>
            <w:r w:rsidR="00EA5B5D" w:rsidRPr="002F4348">
              <w:rPr>
                <w:szCs w:val="24"/>
              </w:rPr>
              <w:t>/в, за 5-10 мин</w:t>
            </w:r>
          </w:p>
        </w:tc>
        <w:tc>
          <w:tcPr>
            <w:tcW w:w="2339" w:type="dxa"/>
            <w:tcBorders>
              <w:top w:val="single" w:sz="4" w:space="0" w:color="auto"/>
              <w:left w:val="single" w:sz="4" w:space="0" w:color="auto"/>
              <w:bottom w:val="single" w:sz="4" w:space="0" w:color="auto"/>
              <w:right w:val="single" w:sz="4" w:space="0" w:color="auto"/>
            </w:tcBorders>
            <w:hideMark/>
          </w:tcPr>
          <w:p w14:paraId="13F753AF" w14:textId="114D6C58" w:rsidR="00EA5B5D" w:rsidRPr="002F4348" w:rsidRDefault="00EA5B5D" w:rsidP="00FF3697">
            <w:pPr>
              <w:spacing w:line="240" w:lineRule="auto"/>
              <w:ind w:firstLine="0"/>
              <w:jc w:val="left"/>
              <w:rPr>
                <w:szCs w:val="24"/>
              </w:rPr>
            </w:pPr>
            <w:r w:rsidRPr="002F4348">
              <w:rPr>
                <w:szCs w:val="24"/>
              </w:rPr>
              <w:t>1, 15</w:t>
            </w:r>
            <w:r w:rsidR="006278EC" w:rsidRPr="002F4348">
              <w:rPr>
                <w:szCs w:val="24"/>
              </w:rPr>
              <w:t xml:space="preserve">  (каждые 14 дней)</w:t>
            </w:r>
          </w:p>
        </w:tc>
      </w:tr>
      <w:tr w:rsidR="00EA5B5D" w:rsidRPr="002F4348" w14:paraId="30BBD9D6" w14:textId="77777777" w:rsidTr="00EA5B5D">
        <w:trPr>
          <w:trHeight w:val="329"/>
        </w:trPr>
        <w:tc>
          <w:tcPr>
            <w:tcW w:w="2339" w:type="dxa"/>
            <w:tcBorders>
              <w:top w:val="single" w:sz="4" w:space="0" w:color="auto"/>
              <w:left w:val="single" w:sz="4" w:space="0" w:color="auto"/>
              <w:bottom w:val="single" w:sz="4" w:space="0" w:color="auto"/>
              <w:right w:val="single" w:sz="4" w:space="0" w:color="auto"/>
            </w:tcBorders>
            <w:hideMark/>
          </w:tcPr>
          <w:p w14:paraId="74FFCF8D" w14:textId="77777777" w:rsidR="00EA5B5D" w:rsidRPr="002F4348" w:rsidRDefault="00EA5B5D" w:rsidP="00EA5B5D">
            <w:pPr>
              <w:spacing w:line="240" w:lineRule="auto"/>
              <w:ind w:firstLine="0"/>
              <w:jc w:val="left"/>
              <w:rPr>
                <w:szCs w:val="24"/>
              </w:rPr>
            </w:pPr>
            <w:r w:rsidRPr="002F4348">
              <w:rPr>
                <w:szCs w:val="24"/>
              </w:rPr>
              <w:t>Дакарбазин</w:t>
            </w:r>
            <w:r w:rsidR="00566FC8"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14CA5B82" w14:textId="77777777" w:rsidR="00EA5B5D" w:rsidRPr="002F4348" w:rsidRDefault="00EA5B5D" w:rsidP="00EA5B5D">
            <w:pPr>
              <w:spacing w:line="240" w:lineRule="auto"/>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2254F16" w14:textId="77777777" w:rsidR="00EA5B5D" w:rsidRPr="002F4348" w:rsidRDefault="00CC7927" w:rsidP="00EA5B5D">
            <w:pPr>
              <w:spacing w:line="240" w:lineRule="auto"/>
              <w:ind w:firstLine="0"/>
              <w:jc w:val="left"/>
              <w:rPr>
                <w:szCs w:val="24"/>
              </w:rPr>
            </w:pPr>
            <w:r w:rsidRPr="002F4348">
              <w:rPr>
                <w:szCs w:val="24"/>
              </w:rPr>
              <w:t>в</w:t>
            </w:r>
            <w:r w:rsidR="00EA5B5D" w:rsidRPr="002F4348">
              <w:rPr>
                <w:szCs w:val="24"/>
              </w:rPr>
              <w:t>/в капельно</w:t>
            </w:r>
          </w:p>
        </w:tc>
        <w:tc>
          <w:tcPr>
            <w:tcW w:w="2339" w:type="dxa"/>
            <w:tcBorders>
              <w:top w:val="single" w:sz="4" w:space="0" w:color="auto"/>
              <w:left w:val="single" w:sz="4" w:space="0" w:color="auto"/>
              <w:bottom w:val="single" w:sz="4" w:space="0" w:color="auto"/>
              <w:right w:val="single" w:sz="4" w:space="0" w:color="auto"/>
            </w:tcBorders>
            <w:hideMark/>
          </w:tcPr>
          <w:p w14:paraId="5C57D60F" w14:textId="1C5E79DE" w:rsidR="00EA5B5D" w:rsidRPr="002F4348" w:rsidRDefault="00EA5B5D" w:rsidP="00FF3697">
            <w:pPr>
              <w:spacing w:line="240" w:lineRule="auto"/>
              <w:ind w:firstLine="0"/>
              <w:jc w:val="left"/>
              <w:rPr>
                <w:szCs w:val="24"/>
              </w:rPr>
            </w:pPr>
            <w:r w:rsidRPr="002F4348">
              <w:rPr>
                <w:szCs w:val="24"/>
              </w:rPr>
              <w:t>1, 15</w:t>
            </w:r>
            <w:r w:rsidR="006278EC" w:rsidRPr="002F4348">
              <w:rPr>
                <w:szCs w:val="24"/>
              </w:rPr>
              <w:t xml:space="preserve">  (каждые 14 дней)</w:t>
            </w:r>
          </w:p>
        </w:tc>
      </w:tr>
      <w:tr w:rsidR="00EA5B5D" w:rsidRPr="002F4348" w14:paraId="7ED24841" w14:textId="77777777" w:rsidTr="00EA5B5D">
        <w:tc>
          <w:tcPr>
            <w:tcW w:w="9356" w:type="dxa"/>
            <w:gridSpan w:val="4"/>
            <w:tcBorders>
              <w:top w:val="single" w:sz="4" w:space="0" w:color="auto"/>
              <w:left w:val="single" w:sz="4" w:space="0" w:color="auto"/>
              <w:bottom w:val="single" w:sz="4" w:space="0" w:color="auto"/>
              <w:right w:val="single" w:sz="4" w:space="0" w:color="auto"/>
            </w:tcBorders>
            <w:vAlign w:val="center"/>
          </w:tcPr>
          <w:p w14:paraId="31A0BF29" w14:textId="77777777" w:rsidR="00EA5B5D" w:rsidRPr="002F4348" w:rsidRDefault="00EA5B5D" w:rsidP="00EA5B5D">
            <w:pPr>
              <w:spacing w:line="240" w:lineRule="auto"/>
              <w:ind w:firstLine="0"/>
              <w:jc w:val="left"/>
              <w:rPr>
                <w:szCs w:val="24"/>
              </w:rPr>
            </w:pPr>
            <w:r w:rsidRPr="002F4348">
              <w:rPr>
                <w:szCs w:val="24"/>
              </w:rPr>
              <w:t>Лечение возобновляется на 29 день</w:t>
            </w:r>
          </w:p>
        </w:tc>
      </w:tr>
    </w:tbl>
    <w:p w14:paraId="642AE6F0" w14:textId="77777777" w:rsidR="00EA5B5D" w:rsidRPr="002F4348" w:rsidRDefault="00EA5B5D"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566FC8" w:rsidRPr="002F4348" w14:paraId="29433F13" w14:textId="77777777" w:rsidTr="00566FC8">
        <w:trPr>
          <w:trHeight w:val="329"/>
        </w:trPr>
        <w:tc>
          <w:tcPr>
            <w:tcW w:w="9356" w:type="dxa"/>
            <w:gridSpan w:val="4"/>
            <w:tcBorders>
              <w:top w:val="nil"/>
              <w:left w:val="nil"/>
              <w:bottom w:val="single" w:sz="4" w:space="0" w:color="auto"/>
              <w:right w:val="nil"/>
            </w:tcBorders>
          </w:tcPr>
          <w:p w14:paraId="5CEA72CE" w14:textId="77777777" w:rsidR="00566FC8" w:rsidRPr="002F4348" w:rsidRDefault="00566FC8" w:rsidP="003E2397">
            <w:pPr>
              <w:spacing w:line="240" w:lineRule="auto"/>
              <w:ind w:firstLine="0"/>
              <w:jc w:val="left"/>
              <w:rPr>
                <w:b/>
                <w:bCs/>
                <w:szCs w:val="24"/>
              </w:rPr>
            </w:pPr>
            <w:r w:rsidRPr="002F4348">
              <w:rPr>
                <w:b/>
                <w:bCs/>
                <w:szCs w:val="24"/>
              </w:rPr>
              <w:t>BEACOPP-эскалированный</w:t>
            </w:r>
            <w:r w:rsidR="00A850F7" w:rsidRPr="002F4348">
              <w:rPr>
                <w:b/>
                <w:bCs/>
                <w:szCs w:val="24"/>
              </w:rPr>
              <w:t xml:space="preserve"> </w:t>
            </w:r>
            <w:r w:rsidR="00C85536" w:rsidRPr="002F4348">
              <w:fldChar w:fldCharType="begin" w:fldLock="1"/>
            </w:r>
            <w:r w:rsidR="002C6C01" w:rsidRPr="002F4348">
              <w:instrText>ADDIN CSL_CITATION {"citationItems":[{"id":"ITEM-1","itemData":{"DOI":"10.1177/1179554917731072","ISSN":"11795549","PMID":"28989291","abstract":"Hodgkin lymphoma is a highly curable malignancy in early and advanced stages. Most patients are diagnosed in their teens or twenties and are expected to live decades beyond their treatment. Therefore, the toxicity of treatment must be balanced with the goal of cure. Thus, treatment has been refined through prognostic models and positron emission tomography-computed tomography (PET-CT)-directed therapy. Stratification by prognostic models defines groups of patients with favorable characteristics who may be treated with less intensive therapy upfront, including fewer cycles of chemotherapy, lower doses of radiation, or omission of radiation altogether. Alternatively, high-risk patients may be assigned to a more aggressive initial approach. The modern use of interim PET-CT allows further tailoring of treatment by response.","author":[{"dropping-particle":"","family":"Allen","given":"Pamela B.","non-dropping-particle":"","parse-names":false,"suffix":""},{"dropping-particle":"","family":"Gordon","given":"Leo I.","non-dropping-particle":"","parse-names":false,"suffix":""}],"container-title":"Clinical Medicine Insights: Oncology","id":"ITEM-1","issued":{"date-parts":[["2017","9","25"]]},"publisher":"SAGE Publications Ltd","title":"Frontline Therapy for Classical Hodgkin Lymphoma by Stage and Prognostic Factors","type":"article","volume":"11"},"uris":["http://www.mendeley.com/documents/?uuid=26f4c36f-1c69-36b3-ba96-afe95694f052","http://www.mendeley.com/documents/?uuid=75f7e830-c8b9-4a7f-b669-e152baefec6e"]},{"id":"ITEM-2","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8-43","title":"Лимфома Ходжкина","type":"chapter"},"uris":["http://www.mendeley.com/documents/?uuid=0af2b11d-a9cf-4da8-a503-99a860249436","http://www.mendeley.com/documents/?uuid=708bf927-447f-43d0-8bf7-28178aa7e29e"]},{"id":"ITEM-3","itemData":{"DOI":"10.1200/JCO.2011.38.5807","ISSN":"0732183X","abstract":"Purpose: In patients with early unfavorable Hodgkin's lymphoma (HL), combined modality treatment with four cycles of ABVD (adriamycin, bleomycin, vinblastine, and dacarbazine) and 30 Gy involved-field radiotherapy (IFRT) results in long-term tumor control of approximately 80%. We aimed to improve these results using more intensive chemotherapy. Patients and Methods: Patients with newly diagnosed early unfavorable HL were randomly assigned to either four cycles of ABVD or an intensified treatment consisting of two cycles of escalated BEACOPP (bleomycin, etoposide, adriamycin, cyclophosphamide, vincristine, procarbazine, and prednisone) followed by two cycles of ABVD (2 + 2). Chemotherapy was followed by 30 Gy IFRT in both arms. The primary end point was freedom from treatment failure (FFTF); secondary end points included progression-free survival (PFS) and treatment-related toxicity. Results: With a total of 1,528 qualified patients included, the 2 + 2 regimen demonstrated superior FFTF compared with four cycles of ABVD (P &lt; .001; hazard ratio, 0.44; 95% CI, 0.30 to 0.66), with a difference of 7.2% at 5 years (95% CI, 3.8 to 10.5). The difference in 5-year PFS was 6.2% (95% CI, 3.0% to 9.5%). There was more acute toxicity associated with 2 + 2 than with ABVD, but there were no overall differences in treatment-related mortality or secondary malignancies. Conclusion: Intensified chemotherapy with two cycles of BEACOPP escalated followed by two cycles of ABVD followed by IFRT significantly improves tumor control in patients with early unfavorable HL. © 2012 by American Society of Clinical Oncology.","author":[{"dropping-particle":"","family":"Tresckow","given":"Bastian","non-dropping-particle":"Von","parse-names":false,"suffix":""},{"dropping-particle":"","family":"Plütschow","given":"Annette","non-dropping-particle":"","parse-names":false,"suffix":""},{"dropping-particle":"","family":"Fuchs","given":"Michael","non-dropping-particle":"","parse-names":false,"suffix":""},{"dropping-particle":"","family":"Klimm","given":"Beate","non-dropping-particle":"","parse-names":false,"suffix":""},{"dropping-particle":"","family":"Markova","given":"Jana","non-dropping-particle":"","parse-names":false,"suffix":""},{"dropping-particle":"","family":"Lohri","given":"Andreas","non-dropping-particle":"","parse-names":false,"suffix":""},{"dropping-particle":"","family":"Kral","given":"Zdenek","non-dropping-particle":"","parse-names":false,"suffix":""},{"dropping-particle":"","family":"Greil","given":"Richard","non-dropping-particle":"","parse-names":false,"suffix":""},{"dropping-particle":"","family":"Topp","given":"Max S.","non-dropping-particle":"","parse-names":false,"suffix":""},{"dropping-particle":"","family":"Meissner","given":"Julia","non-dropping-particle":"","parse-names":false,"suffix":""},{"dropping-particle":"","family":"Zijlstra","given":"Josée M.","non-dropping-particle":"","parse-names":false,"suffix":""},{"dropping-particle":"","family":"Soekler","given":"Martin","non-dropping-particle":"","parse-names":false,"suffix":""},{"dropping-particle":"","family":"Stein","given":"Harald","non-dropping-particle":"","parse-names":false,"suffix":""},{"dropping-particle":"","family":"Eich","given":"Hans T.","non-dropping-particle":"","parse-names":false,"suffix":""},{"dropping-particle":"","family":"Mueller","given":"Rolf P.","non-dropping-particle":"","parse-names":false,"suffix":""},{"dropping-particle":"","family":"Diehl","given":"Volker","non-dropping-particle":"","parse-names":false,"suffix":""},{"dropping-particle":"","family":"Borchmann","given":"Peter","non-dropping-particle":"","parse-names":false,"suffix":""},{"dropping-particle":"","family":"Engert","given":"Andreas","non-dropping-particle":"","parse-names":false,"suffix":""}],"container-title":"Journal of Clinical Oncology","id":"ITEM-3","issue":"9","issued":{"date-parts":[["2012","3","20"]]},"page":"907-913","title":"Dose-intensification in early unfavorable Hodgkin's lymphoma: Final analysis of the German Hodgkin study group HD14 trial","type":"article-journal","volume":"30"},"uris":["http://www.mendeley.com/documents/?uuid=617ec62a-b770-37fd-bc73-843acf38fd90","http://www.mendeley.com/documents/?uuid=57cd9bd0-82be-4f83-bf8a-874839a2311b"]}],"mendeley":{"formattedCitation":"[4,15,17]","plainTextFormattedCitation":"[4,15,17]","previouslyFormattedCitation":"[4,15,17]"},"properties":{"noteIndex":0},"schema":"https://github.com/citation-style-language/schema/raw/master/csl-citation.json"}</w:instrText>
            </w:r>
            <w:r w:rsidR="00C85536" w:rsidRPr="002F4348">
              <w:fldChar w:fldCharType="separate"/>
            </w:r>
            <w:r w:rsidR="00C85536" w:rsidRPr="002F4348">
              <w:rPr>
                <w:noProof/>
              </w:rPr>
              <w:t>[4,15,17]</w:t>
            </w:r>
            <w:r w:rsidR="00C85536" w:rsidRPr="002F4348">
              <w:fldChar w:fldCharType="end"/>
            </w:r>
          </w:p>
        </w:tc>
      </w:tr>
      <w:tr w:rsidR="00566FC8" w:rsidRPr="002F4348" w14:paraId="0BF528B6"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13D78782" w14:textId="77777777" w:rsidR="00566FC8" w:rsidRPr="002F4348" w:rsidRDefault="00566FC8"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E764444" w14:textId="77777777" w:rsidR="00566FC8" w:rsidRPr="002F4348" w:rsidRDefault="00566FC8"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A25CDD4" w14:textId="77777777" w:rsidR="00566FC8" w:rsidRPr="002F4348" w:rsidRDefault="00566FC8"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075611CA" w14:textId="77777777" w:rsidR="00566FC8" w:rsidRPr="002F4348" w:rsidRDefault="00566FC8" w:rsidP="003E2397">
            <w:pPr>
              <w:spacing w:line="240" w:lineRule="auto"/>
              <w:ind w:firstLine="0"/>
              <w:jc w:val="left"/>
              <w:rPr>
                <w:szCs w:val="24"/>
              </w:rPr>
            </w:pPr>
            <w:r w:rsidRPr="002F4348">
              <w:rPr>
                <w:szCs w:val="24"/>
              </w:rPr>
              <w:t>Дни введения</w:t>
            </w:r>
          </w:p>
        </w:tc>
      </w:tr>
      <w:tr w:rsidR="00CC7927" w:rsidRPr="002F4348" w14:paraId="4DD3801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72775AE" w14:textId="77777777" w:rsidR="00CC7927" w:rsidRPr="002F4348" w:rsidRDefault="00CC7927" w:rsidP="00CC7927">
            <w:pPr>
              <w:spacing w:line="240" w:lineRule="auto"/>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1FDA6A75" w14:textId="77777777" w:rsidR="00CC7927" w:rsidRPr="002F4348" w:rsidRDefault="00CC7927" w:rsidP="00CC7927">
            <w:pPr>
              <w:spacing w:line="240" w:lineRule="auto"/>
              <w:ind w:left="1416" w:hanging="1416"/>
              <w:jc w:val="left"/>
              <w:rPr>
                <w:szCs w:val="24"/>
              </w:rPr>
            </w:pPr>
            <w:r w:rsidRPr="002F4348">
              <w:rPr>
                <w:szCs w:val="24"/>
              </w:rPr>
              <w:t>1250 мг/м</w:t>
            </w:r>
            <w:r w:rsidRPr="002F4348">
              <w:rPr>
                <w:rFonts w:cs="Times New Roman (Основной текст"/>
                <w:szCs w:val="24"/>
                <w:vertAlign w:val="superscript"/>
              </w:rPr>
              <w:t xml:space="preserve">2 </w:t>
            </w:r>
          </w:p>
        </w:tc>
        <w:tc>
          <w:tcPr>
            <w:tcW w:w="2339" w:type="dxa"/>
            <w:tcBorders>
              <w:top w:val="single" w:sz="4" w:space="0" w:color="auto"/>
              <w:left w:val="single" w:sz="4" w:space="0" w:color="auto"/>
              <w:bottom w:val="single" w:sz="4" w:space="0" w:color="auto"/>
              <w:right w:val="single" w:sz="4" w:space="0" w:color="auto"/>
            </w:tcBorders>
          </w:tcPr>
          <w:p w14:paraId="1932C09B" w14:textId="77777777" w:rsidR="00CC7927" w:rsidRPr="002F4348" w:rsidRDefault="00CC7927" w:rsidP="00CC792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4B13B354" w14:textId="77777777" w:rsidR="00CC7927" w:rsidRPr="002F4348" w:rsidRDefault="00CC7927" w:rsidP="00CC7927">
            <w:pPr>
              <w:spacing w:line="240" w:lineRule="auto"/>
              <w:ind w:firstLine="0"/>
              <w:jc w:val="left"/>
              <w:rPr>
                <w:szCs w:val="24"/>
              </w:rPr>
            </w:pPr>
            <w:r w:rsidRPr="002F4348">
              <w:rPr>
                <w:szCs w:val="24"/>
              </w:rPr>
              <w:t>1</w:t>
            </w:r>
          </w:p>
        </w:tc>
      </w:tr>
      <w:tr w:rsidR="00CC7927" w:rsidRPr="002F4348" w14:paraId="0CC814E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5E70099" w14:textId="77777777" w:rsidR="00CC7927" w:rsidRPr="002F4348" w:rsidRDefault="00CC7927" w:rsidP="00CC7927">
            <w:pPr>
              <w:spacing w:line="240" w:lineRule="auto"/>
              <w:ind w:firstLine="0"/>
              <w:jc w:val="left"/>
              <w:rPr>
                <w:szCs w:val="24"/>
              </w:rPr>
            </w:pPr>
            <w:r w:rsidRPr="002F4348">
              <w:rPr>
                <w:szCs w:val="24"/>
              </w:rPr>
              <w:t>Доксоруб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A0ED788" w14:textId="77777777" w:rsidR="00CC7927" w:rsidRPr="002F4348" w:rsidRDefault="00CC7927" w:rsidP="00CC7927">
            <w:pPr>
              <w:spacing w:line="240" w:lineRule="auto"/>
              <w:ind w:firstLine="0"/>
              <w:jc w:val="left"/>
              <w:rPr>
                <w:szCs w:val="24"/>
              </w:rPr>
            </w:pPr>
            <w:r w:rsidRPr="002F4348">
              <w:rPr>
                <w:szCs w:val="24"/>
              </w:rPr>
              <w:t>35 мг/м</w:t>
            </w:r>
            <w:r w:rsidRPr="002F4348">
              <w:rPr>
                <w:szCs w:val="24"/>
                <w:vertAlign w:val="superscript"/>
              </w:rPr>
              <w:t>2</w:t>
            </w:r>
          </w:p>
          <w:p w14:paraId="366F501A" w14:textId="77777777" w:rsidR="00CC7927" w:rsidRPr="002F4348" w:rsidRDefault="00CC7927" w:rsidP="00CC792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6760CB29" w14:textId="77777777" w:rsidR="00CC7927" w:rsidRPr="002F4348" w:rsidRDefault="00CC7927" w:rsidP="00CC7927">
            <w:pPr>
              <w:spacing w:line="240" w:lineRule="auto"/>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075EDC4F" w14:textId="77777777" w:rsidR="00CC7927" w:rsidRPr="002F4348" w:rsidRDefault="00CC7927" w:rsidP="00CC7927">
            <w:pPr>
              <w:spacing w:line="240" w:lineRule="auto"/>
              <w:ind w:firstLine="0"/>
              <w:jc w:val="left"/>
              <w:rPr>
                <w:szCs w:val="24"/>
              </w:rPr>
            </w:pPr>
            <w:r w:rsidRPr="002F4348">
              <w:rPr>
                <w:szCs w:val="24"/>
              </w:rPr>
              <w:t>1</w:t>
            </w:r>
          </w:p>
          <w:p w14:paraId="5D367234" w14:textId="77777777" w:rsidR="00CC7927" w:rsidRPr="002F4348" w:rsidRDefault="00CC7927" w:rsidP="00CC7927">
            <w:pPr>
              <w:spacing w:line="240" w:lineRule="auto"/>
              <w:ind w:firstLine="0"/>
              <w:jc w:val="left"/>
              <w:rPr>
                <w:szCs w:val="24"/>
              </w:rPr>
            </w:pPr>
          </w:p>
        </w:tc>
      </w:tr>
      <w:tr w:rsidR="00CC7927" w:rsidRPr="002F4348" w14:paraId="3A84C458"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2D5A2FF" w14:textId="77777777" w:rsidR="00CC7927" w:rsidRPr="002F4348" w:rsidRDefault="00CC7927" w:rsidP="00CC7927">
            <w:pPr>
              <w:spacing w:line="240" w:lineRule="auto"/>
              <w:ind w:firstLine="0"/>
              <w:jc w:val="left"/>
              <w:rPr>
                <w:szCs w:val="24"/>
              </w:rPr>
            </w:pPr>
            <w:r w:rsidRPr="002F4348">
              <w:rPr>
                <w:szCs w:val="24"/>
              </w:rPr>
              <w:t>Этопоз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8DB17BC" w14:textId="77777777" w:rsidR="00CC7927" w:rsidRPr="002F4348" w:rsidRDefault="00CC7927" w:rsidP="00CC7927">
            <w:pPr>
              <w:spacing w:line="240" w:lineRule="auto"/>
              <w:ind w:firstLine="0"/>
              <w:jc w:val="left"/>
              <w:rPr>
                <w:szCs w:val="24"/>
                <w:vertAlign w:val="superscript"/>
              </w:rPr>
            </w:pPr>
            <w:r w:rsidRPr="002F4348">
              <w:rPr>
                <w:szCs w:val="24"/>
              </w:rPr>
              <w:t>2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82A4DF4" w14:textId="77777777" w:rsidR="00CC7927" w:rsidRPr="002F4348" w:rsidRDefault="00CC7927" w:rsidP="00CC792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69FD6E7E" w14:textId="77777777" w:rsidR="00CC7927" w:rsidRPr="002F4348" w:rsidRDefault="00CC7927" w:rsidP="00CC7927">
            <w:pPr>
              <w:spacing w:line="240" w:lineRule="auto"/>
              <w:ind w:firstLine="0"/>
              <w:jc w:val="left"/>
              <w:rPr>
                <w:szCs w:val="24"/>
              </w:rPr>
            </w:pPr>
            <w:r w:rsidRPr="002F4348">
              <w:rPr>
                <w:szCs w:val="24"/>
              </w:rPr>
              <w:t>1-3</w:t>
            </w:r>
          </w:p>
        </w:tc>
      </w:tr>
      <w:tr w:rsidR="00CC7927" w:rsidRPr="002F4348" w14:paraId="463705F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126D4561" w14:textId="77777777" w:rsidR="00CC7927" w:rsidRPr="002F4348" w:rsidRDefault="00CC7927" w:rsidP="00CC7927">
            <w:pPr>
              <w:spacing w:line="240" w:lineRule="auto"/>
              <w:ind w:firstLine="0"/>
              <w:jc w:val="left"/>
              <w:rPr>
                <w:szCs w:val="24"/>
              </w:rPr>
            </w:pPr>
            <w:r w:rsidRPr="002F4348">
              <w:rPr>
                <w:szCs w:val="24"/>
              </w:rPr>
              <w:t>Про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50B52D0" w14:textId="77777777" w:rsidR="00CC7927" w:rsidRPr="002F4348" w:rsidRDefault="00CC7927" w:rsidP="00CC7927">
            <w:pPr>
              <w:spacing w:line="240" w:lineRule="auto"/>
              <w:ind w:firstLine="0"/>
              <w:jc w:val="left"/>
              <w:rPr>
                <w:szCs w:val="24"/>
                <w:vertAlign w:val="superscript"/>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E74AE5C" w14:textId="77777777" w:rsidR="00CC7927" w:rsidRPr="002F4348" w:rsidRDefault="00CC7927" w:rsidP="00CC7927">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7D51CD1E" w14:textId="77777777" w:rsidR="00CC7927" w:rsidRPr="002F4348" w:rsidRDefault="00CC7927" w:rsidP="00CC7927">
            <w:pPr>
              <w:spacing w:line="240" w:lineRule="auto"/>
              <w:ind w:firstLine="0"/>
              <w:jc w:val="left"/>
              <w:rPr>
                <w:szCs w:val="24"/>
              </w:rPr>
            </w:pPr>
            <w:r w:rsidRPr="002F4348">
              <w:rPr>
                <w:szCs w:val="24"/>
              </w:rPr>
              <w:t>1-7</w:t>
            </w:r>
          </w:p>
        </w:tc>
      </w:tr>
      <w:tr w:rsidR="00CC7927" w:rsidRPr="002F4348" w14:paraId="4A0516C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7EC9731" w14:textId="77777777" w:rsidR="00CC7927" w:rsidRPr="002F4348" w:rsidRDefault="00CC7927" w:rsidP="00CC7927">
            <w:pPr>
              <w:spacing w:line="240" w:lineRule="auto"/>
              <w:ind w:firstLine="0"/>
              <w:jc w:val="left"/>
              <w:rPr>
                <w:szCs w:val="24"/>
              </w:rPr>
            </w:pPr>
            <w:r w:rsidRPr="002F4348">
              <w:rPr>
                <w:szCs w:val="24"/>
              </w:rPr>
              <w:t>Блеом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5A71110F" w14:textId="77777777" w:rsidR="00CC7927" w:rsidRPr="002F4348" w:rsidRDefault="00CC7927" w:rsidP="00CC7927">
            <w:pPr>
              <w:spacing w:line="240" w:lineRule="auto"/>
              <w:ind w:firstLine="0"/>
              <w:jc w:val="left"/>
              <w:rPr>
                <w:szCs w:val="24"/>
              </w:rPr>
            </w:pPr>
            <w:r w:rsidRPr="002F4348">
              <w:rPr>
                <w:szCs w:val="24"/>
              </w:rPr>
              <w:t>1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EA8599F" w14:textId="77777777" w:rsidR="00CC7927" w:rsidRPr="002F4348" w:rsidRDefault="00CC7927" w:rsidP="00CC7927">
            <w:pPr>
              <w:spacing w:line="240" w:lineRule="auto"/>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hideMark/>
          </w:tcPr>
          <w:p w14:paraId="5B82F530" w14:textId="77777777" w:rsidR="00CC7927" w:rsidRPr="002F4348" w:rsidRDefault="00CC7927" w:rsidP="00CC7927">
            <w:pPr>
              <w:spacing w:line="240" w:lineRule="auto"/>
              <w:ind w:firstLine="0"/>
              <w:jc w:val="left"/>
              <w:rPr>
                <w:szCs w:val="24"/>
              </w:rPr>
            </w:pPr>
            <w:r w:rsidRPr="002F4348">
              <w:rPr>
                <w:szCs w:val="24"/>
              </w:rPr>
              <w:t>8</w:t>
            </w:r>
          </w:p>
        </w:tc>
      </w:tr>
      <w:tr w:rsidR="00CC7927" w:rsidRPr="002F4348" w14:paraId="103B0DB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0473F5C" w14:textId="77777777" w:rsidR="00CC7927" w:rsidRPr="002F4348" w:rsidRDefault="00CC7927" w:rsidP="00CC7927">
            <w:pPr>
              <w:spacing w:line="240" w:lineRule="auto"/>
              <w:ind w:firstLine="0"/>
              <w:jc w:val="left"/>
              <w:rPr>
                <w:szCs w:val="24"/>
              </w:rPr>
            </w:pPr>
            <w:r w:rsidRPr="002F4348">
              <w:rPr>
                <w:szCs w:val="24"/>
              </w:rPr>
              <w:t>Винкрис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8568451" w14:textId="77777777" w:rsidR="00CC7927" w:rsidRPr="002F4348" w:rsidRDefault="00CC7927" w:rsidP="00CC7927">
            <w:pPr>
              <w:spacing w:line="240" w:lineRule="auto"/>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A1ECD5F" w14:textId="77777777" w:rsidR="00CC7927" w:rsidRPr="002F4348" w:rsidRDefault="00CC7927" w:rsidP="00CC7927">
            <w:pPr>
              <w:spacing w:line="240" w:lineRule="auto"/>
              <w:ind w:firstLine="0"/>
              <w:jc w:val="left"/>
              <w:rPr>
                <w:szCs w:val="24"/>
              </w:rPr>
            </w:pPr>
            <w:r w:rsidRPr="002F4348">
              <w:rPr>
                <w:szCs w:val="24"/>
              </w:rPr>
              <w:t>в/в, за 5-10 мин</w:t>
            </w:r>
          </w:p>
        </w:tc>
        <w:tc>
          <w:tcPr>
            <w:tcW w:w="2339" w:type="dxa"/>
            <w:tcBorders>
              <w:top w:val="single" w:sz="4" w:space="0" w:color="auto"/>
              <w:left w:val="single" w:sz="4" w:space="0" w:color="auto"/>
              <w:bottom w:val="single" w:sz="4" w:space="0" w:color="auto"/>
              <w:right w:val="single" w:sz="4" w:space="0" w:color="auto"/>
            </w:tcBorders>
          </w:tcPr>
          <w:p w14:paraId="0AB9AD53" w14:textId="77777777" w:rsidR="00CC7927" w:rsidRPr="002F4348" w:rsidRDefault="00CC7927" w:rsidP="00CC7927">
            <w:pPr>
              <w:spacing w:line="240" w:lineRule="auto"/>
              <w:ind w:firstLine="0"/>
              <w:jc w:val="left"/>
              <w:rPr>
                <w:szCs w:val="24"/>
              </w:rPr>
            </w:pPr>
            <w:r w:rsidRPr="002F4348">
              <w:rPr>
                <w:szCs w:val="24"/>
              </w:rPr>
              <w:t>8</w:t>
            </w:r>
          </w:p>
        </w:tc>
      </w:tr>
      <w:tr w:rsidR="00CC7927" w:rsidRPr="002F4348" w14:paraId="46FFA8C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489E0AD" w14:textId="77777777" w:rsidR="00CC7927" w:rsidRPr="002F4348" w:rsidRDefault="00CC7927" w:rsidP="00CC7927">
            <w:pPr>
              <w:spacing w:line="240" w:lineRule="auto"/>
              <w:ind w:firstLine="0"/>
              <w:jc w:val="left"/>
              <w:rPr>
                <w:szCs w:val="24"/>
              </w:rPr>
            </w:pPr>
            <w:r w:rsidRPr="002F4348">
              <w:rPr>
                <w:szCs w:val="24"/>
              </w:rPr>
              <w:t>Преднизоло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87D135A" w14:textId="77777777" w:rsidR="00CC7927" w:rsidRPr="002F4348" w:rsidRDefault="00CC7927" w:rsidP="00CC7927">
            <w:pPr>
              <w:spacing w:line="240" w:lineRule="auto"/>
              <w:ind w:firstLine="0"/>
              <w:jc w:val="left"/>
              <w:rPr>
                <w:szCs w:val="24"/>
                <w:vertAlign w:val="superscript"/>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15C60F9" w14:textId="77777777" w:rsidR="00CC7927" w:rsidRPr="002F4348" w:rsidRDefault="00CC7927" w:rsidP="00CC7927">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00012546" w14:textId="77777777" w:rsidR="00CC7927" w:rsidRPr="002F4348" w:rsidRDefault="00CC7927" w:rsidP="00CC7927">
            <w:pPr>
              <w:spacing w:line="240" w:lineRule="auto"/>
              <w:ind w:firstLine="0"/>
              <w:jc w:val="left"/>
              <w:rPr>
                <w:szCs w:val="24"/>
              </w:rPr>
            </w:pPr>
            <w:r w:rsidRPr="002F4348">
              <w:rPr>
                <w:szCs w:val="24"/>
              </w:rPr>
              <w:t>1-14</w:t>
            </w:r>
          </w:p>
        </w:tc>
      </w:tr>
      <w:tr w:rsidR="00CC7927" w:rsidRPr="002F4348" w14:paraId="74DBC0D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FB870E" w14:textId="77777777" w:rsidR="00CC7927" w:rsidRPr="002F4348" w:rsidRDefault="00CC7927" w:rsidP="00CC7927">
            <w:pPr>
              <w:spacing w:line="240" w:lineRule="auto"/>
              <w:ind w:firstLine="0"/>
              <w:jc w:val="left"/>
              <w:rPr>
                <w:szCs w:val="24"/>
              </w:rPr>
            </w:pPr>
            <w:r w:rsidRPr="002F4348">
              <w:rPr>
                <w:szCs w:val="24"/>
              </w:rPr>
              <w:t>Г-КСФ</w:t>
            </w:r>
          </w:p>
        </w:tc>
        <w:tc>
          <w:tcPr>
            <w:tcW w:w="4678" w:type="dxa"/>
            <w:gridSpan w:val="2"/>
            <w:tcBorders>
              <w:top w:val="single" w:sz="4" w:space="0" w:color="auto"/>
              <w:left w:val="single" w:sz="4" w:space="0" w:color="auto"/>
              <w:bottom w:val="single" w:sz="4" w:space="0" w:color="auto"/>
              <w:right w:val="single" w:sz="4" w:space="0" w:color="auto"/>
            </w:tcBorders>
          </w:tcPr>
          <w:p w14:paraId="44790FD5" w14:textId="77777777" w:rsidR="00CC7927" w:rsidRPr="002F4348" w:rsidRDefault="00CC7927" w:rsidP="00CC7927">
            <w:pPr>
              <w:spacing w:line="240" w:lineRule="auto"/>
              <w:ind w:firstLine="0"/>
              <w:jc w:val="left"/>
              <w:rPr>
                <w:szCs w:val="24"/>
              </w:rPr>
            </w:pPr>
            <w:r w:rsidRPr="002F4348">
              <w:rPr>
                <w:szCs w:val="24"/>
              </w:rPr>
              <w:t>Согласно инструкции по медицинскому применению</w:t>
            </w:r>
          </w:p>
        </w:tc>
        <w:tc>
          <w:tcPr>
            <w:tcW w:w="2339" w:type="dxa"/>
            <w:tcBorders>
              <w:top w:val="single" w:sz="4" w:space="0" w:color="auto"/>
              <w:left w:val="single" w:sz="4" w:space="0" w:color="auto"/>
              <w:bottom w:val="single" w:sz="4" w:space="0" w:color="auto"/>
              <w:right w:val="single" w:sz="4" w:space="0" w:color="auto"/>
            </w:tcBorders>
          </w:tcPr>
          <w:p w14:paraId="73613FDC" w14:textId="77777777" w:rsidR="00CC7927" w:rsidRPr="002F4348" w:rsidRDefault="00CC7927" w:rsidP="00CC7927">
            <w:pPr>
              <w:spacing w:line="240" w:lineRule="auto"/>
              <w:ind w:firstLine="0"/>
              <w:jc w:val="left"/>
              <w:rPr>
                <w:szCs w:val="24"/>
              </w:rPr>
            </w:pPr>
            <w:r w:rsidRPr="002F4348">
              <w:rPr>
                <w:szCs w:val="24"/>
              </w:rPr>
              <w:t>С 8 до 12 дня или до восстановления лейкоцитов</w:t>
            </w:r>
          </w:p>
        </w:tc>
      </w:tr>
      <w:tr w:rsidR="00CC7927" w:rsidRPr="002F4348" w14:paraId="776A6BEC"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D8139B1" w14:textId="77777777" w:rsidR="00CC7927" w:rsidRPr="002F4348" w:rsidRDefault="00CC7927" w:rsidP="00CC7927">
            <w:pPr>
              <w:spacing w:line="240" w:lineRule="auto"/>
              <w:ind w:firstLine="0"/>
              <w:jc w:val="left"/>
              <w:rPr>
                <w:szCs w:val="24"/>
              </w:rPr>
            </w:pPr>
            <w:r w:rsidRPr="002F4348">
              <w:rPr>
                <w:szCs w:val="24"/>
              </w:rPr>
              <w:t>Лечение возобновляется на 22 день</w:t>
            </w:r>
          </w:p>
          <w:p w14:paraId="518F0973" w14:textId="77777777" w:rsidR="000A6EAB" w:rsidRPr="002F4348" w:rsidRDefault="000A6EAB">
            <w:pPr>
              <w:spacing w:line="240" w:lineRule="auto"/>
              <w:ind w:firstLine="0"/>
              <w:jc w:val="left"/>
              <w:rPr>
                <w:szCs w:val="24"/>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D11D3"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гидратирующую терапию в объеме до 3 л/м</w:t>
            </w:r>
            <w:r w:rsidRPr="002F4348">
              <w:rPr>
                <w:bCs/>
                <w:vertAlign w:val="superscript"/>
              </w:rPr>
              <w:t xml:space="preserve">2 </w:t>
            </w:r>
            <w:r w:rsidRPr="002F4348">
              <w:rPr>
                <w:bCs/>
              </w:rPr>
              <w:t>при строгом контроле за диурезом и электролитными показателями</w:t>
            </w:r>
            <w:r w:rsidR="0062583E" w:rsidRPr="002F4348">
              <w:rPr>
                <w:bCs/>
              </w:rPr>
              <w:t xml:space="preserve"> </w:t>
            </w:r>
            <w:r w:rsidR="0062583E" w:rsidRPr="002F4348">
              <w:rPr>
                <w:bCs/>
              </w:rPr>
              <w:fldChar w:fldCharType="begin" w:fldLock="1"/>
            </w:r>
            <w:r w:rsidR="00A850F7" w:rsidRPr="002F4348">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12]","plainTextFormattedCitation":"[12]","previouslyFormattedCitation":"[12]"},"properties":{"noteIndex":0},"schema":"https://github.com/citation-style-language/schema/raw/master/csl-citation.json"}</w:instrText>
            </w:r>
            <w:r w:rsidR="0062583E" w:rsidRPr="002F4348">
              <w:rPr>
                <w:bCs/>
              </w:rPr>
              <w:fldChar w:fldCharType="separate"/>
            </w:r>
            <w:r w:rsidR="00BA1BF7" w:rsidRPr="002F4348">
              <w:rPr>
                <w:bCs/>
                <w:noProof/>
              </w:rPr>
              <w:t>[12]</w:t>
            </w:r>
            <w:r w:rsidR="0062583E" w:rsidRPr="002F4348">
              <w:rPr>
                <w:bCs/>
              </w:rPr>
              <w:fldChar w:fldCharType="end"/>
            </w:r>
          </w:p>
        </w:tc>
      </w:tr>
    </w:tbl>
    <w:p w14:paraId="48BB3332" w14:textId="77777777" w:rsidR="00566FC8" w:rsidRPr="002F4348" w:rsidRDefault="00566FC8"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CC7927" w:rsidRPr="002F4348" w14:paraId="5425AF65" w14:textId="77777777" w:rsidTr="003E2397">
        <w:trPr>
          <w:trHeight w:val="329"/>
        </w:trPr>
        <w:tc>
          <w:tcPr>
            <w:tcW w:w="9356" w:type="dxa"/>
            <w:gridSpan w:val="4"/>
            <w:tcBorders>
              <w:top w:val="nil"/>
              <w:left w:val="nil"/>
              <w:bottom w:val="single" w:sz="4" w:space="0" w:color="auto"/>
              <w:right w:val="nil"/>
            </w:tcBorders>
          </w:tcPr>
          <w:p w14:paraId="50A7E5BF" w14:textId="77777777" w:rsidR="00CC7927" w:rsidRPr="002F4348" w:rsidRDefault="00CC7927" w:rsidP="003E2397">
            <w:pPr>
              <w:spacing w:line="240" w:lineRule="auto"/>
              <w:ind w:firstLine="0"/>
              <w:jc w:val="left"/>
              <w:rPr>
                <w:b/>
                <w:bCs/>
                <w:szCs w:val="24"/>
              </w:rPr>
            </w:pPr>
            <w:r w:rsidRPr="002F4348">
              <w:rPr>
                <w:b/>
                <w:bCs/>
                <w:szCs w:val="24"/>
              </w:rPr>
              <w:t>BEACOPP-14</w:t>
            </w:r>
            <w:r w:rsidR="00A850F7" w:rsidRPr="002F4348">
              <w:rPr>
                <w:b/>
                <w:bCs/>
                <w:szCs w:val="24"/>
              </w:rPr>
              <w:t xml:space="preserve"> </w:t>
            </w:r>
            <w:r w:rsidR="00A850F7" w:rsidRPr="002F4348">
              <w:rPr>
                <w:lang w:eastAsia="ru-RU"/>
              </w:rPr>
              <w:fldChar w:fldCharType="begin" w:fldLock="1"/>
            </w:r>
            <w:r w:rsidR="002C6C01" w:rsidRPr="002F4348">
              <w:rPr>
                <w:lang w:eastAsia="ru-RU"/>
              </w:rPr>
              <w:instrText>ADDIN CSL_CITATION {"citationItems":[{"id":"ITEM-1","itemData":{"DOI":"10.1016/S0140-6736(11)61940-5","ISSN":"1474-547X","PMID":"22480758","abstract":"BACKGROUND The intensity of chemotherapy and need for additional radiotherapy in patients with advanced stage Hodgkin's lymphoma has been unclear. We did a prospective randomised clinical trial comparing two reduced-intensity chemotherapy variants with our previous standard regimen. Chemotherapy was followed by PET-guided radiotherapy. METHODS In this parallel group, open-label, multicentre, non-inferiority trial (HD15), 2182 patients with newly diagnosed advanced stage Hodgkin's lymphoma aged 18-60 years were randomly assigned to receive either eight cycles of BEACOPP(escalated) (8×B(esc) group), six cycles of BEACOPP(escalated) (6×B(esc) group), or eight cycles of BEACOPP(14) (8×B(14) group). Randomisation (1:1:1) was done centrally by stratified minimisation. Non-inferiority of the primary endpoint, freedom from treatment failure, was assessed using repeated CIs for the hazard ratio (HR) according to the intention-to-treat principle. Patients with a persistent mass after chemotherapy measuring 2·5 cm or larger and positive on PET scan received additional radiotherapy with 30 Gy; the negative predictive value for tumour recurrence of PET at 12 months was an independent endpoint. This trial is registered with Current Controlled Trials, number ISRCTN32443041. FINDINGS Of the 2182 patients enrolled in the study, 2126 patients were included in the intention-to-treat analysis set, 705 in the 8×B(esc) group, 711 in the 6×B(esc) group, and 710 in the 8×B(14) group. Freedom from treatment failure was sequentially non-inferior for the 6×B(esc) and 8×B(14) groups as compared with 8×B(esc). 5-year freedom from treatment failure rates were 84·4% (97·5% CI 81·0-87·7) for the 8×B(esc) group, 89·3% (86·5-92·1) for 6×B(esc) group, and 85·4% (82·1-88·7) for the 8×B(14) group (97·5% CI for difference between 6×B(esc) and 8×B(esc) was 0·5-9·3). Overall survival in the three groups was 91·9%, 95·3%, and 94·5% respectively, and was significantly better with 6×B(esc) than with 8×B(esc) (97·5% CI 0·2-6·5). The 8×B(esc) group showed a higher mortality (7·5%) than the 6×B(esc) (4·6%) and 8×B(14) (5·2%) groups, mainly due to differences in treatment-related events (2·1%, 0·8%, and 0·8%, respectively) and secondary malignancies (1·8%, 0·7%, and 1·1%, respectively). The negative predictive value for PET at 12 months was 94·1% (95% CI 92·1-96·1); and 225 (11%) of 2126 patients received additional radiotherapy. INTERPRETATION Treatment with six cycles of BEACOPP(escalated) followe…","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dropping-particle":"","family":"German Hodgkin Study Group","given":"","non-dropping-particle":"","parse-names":false,"suffix":""},{"dropping-particle":"","family":"Swiss Group for Clinical Cancer Research","given":"","non-dropping-particle":"","parse-names":false,"suffix":""},{"dropping-particle":"","family":"Arbeitsgemeinschaft Medikamentöse Tumortherapie","given":"","non-dropping-particle":"","parse-names":false,"suffix":""}],"container-title":"Lancet (London, England)","id":"ITEM-1","issue":"9828","issued":{"date-parts":[["2012","5","12"]]},"page":"1791-9","title":"Reduced-intensity chemotherapy and PET-guided radiotherapy in patients with advanced stage Hodgkin's lymphoma (HD15 trial): a randomised, open-label, phase 3 non-inferiority trial.","type":"article-journal","volume":"379"},"uris":["http://www.mendeley.com/documents/?uuid=e9297700-7327-38a7-b5e1-c6624ec787a3","http://www.mendeley.com/documents/?uuid=9ae3c0bf-3563-401c-b406-70273d1f6757"]},{"id":"ITEM-2","itemData":{"DOI":"10.1002/14651858.CD007941.pub3","ISSN":"1469493X","abstract":"BACKGROUND There are two different international standards for the treatment of early unfavourable and advanced stage Hodgkin lymphoma (HL): chemotherapy with escalated BEACOPP (bleomycin/etoposide/doxorubicin/cyclophosphamide/vincristine/procarbazine/prednisone) regimen and chemotherapy with ABVD (doxorubicin/bleomycin/vinblastine/dacarbazine) regimen. OBJECTIVES To determine the advantages and disadvantages of chemotherapy including escalated BEACOPP compared to chemotherapy including ABVD in the treatment of early unfavourable or advanced stage HL as first-line treatment. SEARCH METHODS We searched for randomised controlled trials in MEDLINE, CENTRAL and conference proceedings (January 1985 to July 2013 and for the update to March 2017) and Embase (1985 to November 2008). Moreover we searched trial registries (March 2017; www.controlled-trials.com, www.clinicaltrialsregister.eu/ctr-search/search, clinicaltrials.gov, www.eortc.be, www.ghsg.org, www.ctc.usyd.edu.au, www.trialscentral.org/index.html) SELECTION CRITERIA: We included randomised controlled trials examining chemotherapy including at least two cycles of escalated BEACOPP regimens compared with chemotherapy including at least four cycles of ABVD regimens as first-line treatment for patients with early unfavourable stage or advanced stage HL. DATA COLLECTION AND ANALYSIS The effect measures we used were hazard ratios (HRs) for overall survival (OS), progression-free survival (PFS) and freedom from first progression.We used risk ratios (RRs) relative risks to analyse harms: treatment-related mortality, secondary malignancies (including myeloid dysplastic syndrome (MDS) or acute myeloid leukaemia (AML)), infertility and adverse events.Quality of life was not reported in any trial, therefore not analysed. Two review authors independently extracted data and assessed quality of trials. MAIN RESULTS We screened 1796 records and identified five eligible trials in total i.e. one trial could be added on the previous review. These trials included only adults (16 to 65 years of age). We included all five trials with 3427 people in the meta-analyses: the HD9 and HD14 trials were co-ordinated in Germany, the HD2000 and GSM-HD trials were performed in Italy and the EORTC 20012 was conducted in Belgium. The overall risk of performance and detection bias was low for overall survival (OS), but was high for other outcomes, as therapy blinding was not feasible. The remaining 'Risk of bias' domains were low and u…","author":[{"dropping-particle":"","family":"Skoetz","given":"Nicole","non-dropping-particle":"","parse-names":false,"suffix":""},{"dropping-particle":"","family":"Will","given":"Andrea","non-dropping-particle":"","parse-names":false,"suffix":""},{"dropping-particle":"","family":"Monsef","given":"Ina","non-dropping-particle":"","parse-names":false,"suffix":""},{"dropping-particle":"","family":"Brillant","given":"Corinne","non-dropping-particle":"","parse-names":false,"suffix":""},{"dropping-particle":"","family":"Engert","given":"Andreas","non-dropping-particle":"","parse-names":false,"suffix":""},{"dropping-particle":"","family":"Tresckow","given":"Bastian","non-dropping-particle":"von","parse-names":false,"suffix":""}],"container-title":"Cochrane Database of Systematic Reviews","id":"ITEM-2","issued":{"date-parts":[["2017"]]},"title":"Comparison of first-line chemotherapy including escalated BEACOPP versus chemotherapy including ABVD for people with early unfavourable or advanced stage Hodgkin lymphoma","type":"article"},"uris":["http://www.mendeley.com/documents/?uuid=6f917861-0ded-464e-8965-bcce5e51c5af","http://www.mendeley.com/documents/?uuid=c47a5fbd-2b96-3894-ba90-965dca9218cc"]}],"mendeley":{"formattedCitation":"[16,21]","plainTextFormattedCitation":"[16,21]","previouslyFormattedCitation":"[16,21]"},"properties":{"noteIndex":0},"schema":"https://github.com/citation-style-language/schema/raw/master/csl-citation.json"}</w:instrText>
            </w:r>
            <w:r w:rsidR="00A850F7" w:rsidRPr="002F4348">
              <w:rPr>
                <w:lang w:eastAsia="ru-RU"/>
              </w:rPr>
              <w:fldChar w:fldCharType="separate"/>
            </w:r>
            <w:r w:rsidR="00A850F7" w:rsidRPr="002F4348">
              <w:rPr>
                <w:noProof/>
                <w:lang w:eastAsia="ru-RU"/>
              </w:rPr>
              <w:t>[16,21]</w:t>
            </w:r>
            <w:r w:rsidR="00A850F7" w:rsidRPr="002F4348">
              <w:rPr>
                <w:lang w:eastAsia="ru-RU"/>
              </w:rPr>
              <w:fldChar w:fldCharType="end"/>
            </w:r>
          </w:p>
        </w:tc>
      </w:tr>
      <w:tr w:rsidR="00CC7927" w:rsidRPr="002F4348" w14:paraId="5E392D3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4C69BD2" w14:textId="77777777" w:rsidR="00CC7927" w:rsidRPr="002F4348" w:rsidRDefault="00CC7927"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25490DF" w14:textId="77777777" w:rsidR="00CC7927" w:rsidRPr="002F4348" w:rsidRDefault="00CC7927"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1467CB9" w14:textId="77777777" w:rsidR="00CC7927" w:rsidRPr="002F4348" w:rsidRDefault="00CC7927"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82BAA83" w14:textId="77777777" w:rsidR="00CC7927" w:rsidRPr="002F4348" w:rsidRDefault="00CC7927" w:rsidP="003E2397">
            <w:pPr>
              <w:spacing w:line="240" w:lineRule="auto"/>
              <w:ind w:firstLine="0"/>
              <w:jc w:val="left"/>
              <w:rPr>
                <w:szCs w:val="24"/>
              </w:rPr>
            </w:pPr>
            <w:r w:rsidRPr="002F4348">
              <w:rPr>
                <w:szCs w:val="24"/>
              </w:rPr>
              <w:t>Дни введения</w:t>
            </w:r>
          </w:p>
        </w:tc>
      </w:tr>
      <w:tr w:rsidR="00CC7927" w:rsidRPr="002F4348" w14:paraId="39F23F0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2899291" w14:textId="77777777" w:rsidR="00CC7927" w:rsidRPr="002F4348" w:rsidRDefault="00CC7927" w:rsidP="003E2397">
            <w:pPr>
              <w:spacing w:line="240" w:lineRule="auto"/>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02C8A5DD" w14:textId="77777777" w:rsidR="00CC7927" w:rsidRPr="002F4348" w:rsidRDefault="00CC7927" w:rsidP="003E2397">
            <w:pPr>
              <w:spacing w:line="240" w:lineRule="auto"/>
              <w:ind w:left="1416" w:hanging="1416"/>
              <w:jc w:val="left"/>
              <w:rPr>
                <w:szCs w:val="24"/>
              </w:rPr>
            </w:pPr>
            <w:r w:rsidRPr="002F4348">
              <w:rPr>
                <w:szCs w:val="24"/>
              </w:rPr>
              <w:t>650 мг/м</w:t>
            </w:r>
            <w:r w:rsidRPr="002F4348">
              <w:rPr>
                <w:rFonts w:cs="Times New Roman (Основной текст"/>
                <w:szCs w:val="24"/>
                <w:vertAlign w:val="superscript"/>
              </w:rPr>
              <w:t xml:space="preserve">2 </w:t>
            </w:r>
          </w:p>
        </w:tc>
        <w:tc>
          <w:tcPr>
            <w:tcW w:w="2339" w:type="dxa"/>
            <w:tcBorders>
              <w:top w:val="single" w:sz="4" w:space="0" w:color="auto"/>
              <w:left w:val="single" w:sz="4" w:space="0" w:color="auto"/>
              <w:bottom w:val="single" w:sz="4" w:space="0" w:color="auto"/>
              <w:right w:val="single" w:sz="4" w:space="0" w:color="auto"/>
            </w:tcBorders>
          </w:tcPr>
          <w:p w14:paraId="668FB2F3" w14:textId="77777777" w:rsidR="00CC7927" w:rsidRPr="002F4348" w:rsidRDefault="00CC7927" w:rsidP="003E239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31D0FFCE" w14:textId="77777777" w:rsidR="00CC7927" w:rsidRPr="002F4348" w:rsidRDefault="00CC7927" w:rsidP="003E2397">
            <w:pPr>
              <w:spacing w:line="240" w:lineRule="auto"/>
              <w:ind w:firstLine="0"/>
              <w:jc w:val="left"/>
              <w:rPr>
                <w:szCs w:val="24"/>
              </w:rPr>
            </w:pPr>
            <w:r w:rsidRPr="002F4348">
              <w:rPr>
                <w:szCs w:val="24"/>
              </w:rPr>
              <w:t>1</w:t>
            </w:r>
          </w:p>
        </w:tc>
      </w:tr>
      <w:tr w:rsidR="00CC7927" w:rsidRPr="002F4348" w14:paraId="75D0AD6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1D69BEED" w14:textId="77777777" w:rsidR="00CC7927" w:rsidRPr="002F4348" w:rsidRDefault="00CC7927" w:rsidP="003E2397">
            <w:pPr>
              <w:spacing w:line="240" w:lineRule="auto"/>
              <w:ind w:firstLine="0"/>
              <w:jc w:val="left"/>
              <w:rPr>
                <w:szCs w:val="24"/>
              </w:rPr>
            </w:pPr>
            <w:r w:rsidRPr="002F4348">
              <w:rPr>
                <w:szCs w:val="24"/>
              </w:rPr>
              <w:t>Доксоруб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CCE3E78" w14:textId="77777777" w:rsidR="00CC7927" w:rsidRPr="002F4348" w:rsidRDefault="00CC7927" w:rsidP="003E2397">
            <w:pPr>
              <w:spacing w:line="240" w:lineRule="auto"/>
              <w:ind w:firstLine="0"/>
              <w:jc w:val="left"/>
              <w:rPr>
                <w:szCs w:val="24"/>
              </w:rPr>
            </w:pPr>
            <w:r w:rsidRPr="002F4348">
              <w:rPr>
                <w:szCs w:val="24"/>
              </w:rPr>
              <w:t>25 мг/м</w:t>
            </w:r>
            <w:r w:rsidRPr="002F4348">
              <w:rPr>
                <w:szCs w:val="24"/>
                <w:vertAlign w:val="superscript"/>
              </w:rPr>
              <w:t>2</w:t>
            </w:r>
          </w:p>
          <w:p w14:paraId="0F3F8087" w14:textId="77777777" w:rsidR="00CC7927" w:rsidRPr="002F4348" w:rsidRDefault="00CC7927"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12326322" w14:textId="77777777" w:rsidR="00CC7927" w:rsidRPr="002F4348" w:rsidRDefault="00CC7927" w:rsidP="003E2397">
            <w:pPr>
              <w:spacing w:line="240" w:lineRule="auto"/>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3211C9A6" w14:textId="77777777" w:rsidR="00CC7927" w:rsidRPr="002F4348" w:rsidRDefault="00CC7927" w:rsidP="003E2397">
            <w:pPr>
              <w:spacing w:line="240" w:lineRule="auto"/>
              <w:ind w:firstLine="0"/>
              <w:jc w:val="left"/>
              <w:rPr>
                <w:szCs w:val="24"/>
              </w:rPr>
            </w:pPr>
            <w:r w:rsidRPr="002F4348">
              <w:rPr>
                <w:szCs w:val="24"/>
              </w:rPr>
              <w:t>1</w:t>
            </w:r>
          </w:p>
          <w:p w14:paraId="6F71A4EB" w14:textId="77777777" w:rsidR="00CC7927" w:rsidRPr="002F4348" w:rsidRDefault="00CC7927" w:rsidP="003E2397">
            <w:pPr>
              <w:spacing w:line="240" w:lineRule="auto"/>
              <w:ind w:firstLine="0"/>
              <w:jc w:val="left"/>
              <w:rPr>
                <w:szCs w:val="24"/>
              </w:rPr>
            </w:pPr>
          </w:p>
        </w:tc>
      </w:tr>
      <w:tr w:rsidR="00CC7927" w:rsidRPr="002F4348" w14:paraId="00635D0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61982C31" w14:textId="77777777" w:rsidR="00CC7927" w:rsidRPr="002F4348" w:rsidRDefault="00CC7927" w:rsidP="003E2397">
            <w:pPr>
              <w:spacing w:line="240" w:lineRule="auto"/>
              <w:ind w:firstLine="0"/>
              <w:jc w:val="left"/>
              <w:rPr>
                <w:szCs w:val="24"/>
              </w:rPr>
            </w:pPr>
            <w:r w:rsidRPr="002F4348">
              <w:rPr>
                <w:szCs w:val="24"/>
              </w:rPr>
              <w:t>Этопоз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5E4386E" w14:textId="77777777" w:rsidR="00CC7927" w:rsidRPr="002F4348" w:rsidRDefault="00CC7927" w:rsidP="003E2397">
            <w:pPr>
              <w:spacing w:line="240" w:lineRule="auto"/>
              <w:ind w:firstLine="0"/>
              <w:jc w:val="left"/>
              <w:rPr>
                <w:szCs w:val="24"/>
                <w:vertAlign w:val="superscript"/>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F55ABA1" w14:textId="77777777" w:rsidR="00CC7927" w:rsidRPr="002F4348" w:rsidRDefault="00CC7927" w:rsidP="003E239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54A606E5" w14:textId="77777777" w:rsidR="00CC7927" w:rsidRPr="002F4348" w:rsidRDefault="00CC7927" w:rsidP="003E2397">
            <w:pPr>
              <w:spacing w:line="240" w:lineRule="auto"/>
              <w:ind w:firstLine="0"/>
              <w:jc w:val="left"/>
              <w:rPr>
                <w:szCs w:val="24"/>
              </w:rPr>
            </w:pPr>
            <w:r w:rsidRPr="002F4348">
              <w:rPr>
                <w:szCs w:val="24"/>
              </w:rPr>
              <w:t>1-3</w:t>
            </w:r>
          </w:p>
        </w:tc>
      </w:tr>
      <w:tr w:rsidR="00CC7927" w:rsidRPr="002F4348" w14:paraId="6C22867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EF3B2B8" w14:textId="77777777" w:rsidR="00CC7927" w:rsidRPr="002F4348" w:rsidRDefault="00CC7927" w:rsidP="003E2397">
            <w:pPr>
              <w:spacing w:line="240" w:lineRule="auto"/>
              <w:ind w:firstLine="0"/>
              <w:jc w:val="left"/>
              <w:rPr>
                <w:szCs w:val="24"/>
              </w:rPr>
            </w:pPr>
            <w:r w:rsidRPr="002F4348">
              <w:rPr>
                <w:szCs w:val="24"/>
              </w:rPr>
              <w:t>Про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61C485C" w14:textId="77777777" w:rsidR="00CC7927" w:rsidRPr="002F4348" w:rsidRDefault="00CC7927" w:rsidP="003E2397">
            <w:pPr>
              <w:spacing w:line="240" w:lineRule="auto"/>
              <w:ind w:firstLine="0"/>
              <w:jc w:val="left"/>
              <w:rPr>
                <w:szCs w:val="24"/>
                <w:vertAlign w:val="superscript"/>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610E1E3" w14:textId="77777777" w:rsidR="00CC7927" w:rsidRPr="002F4348" w:rsidRDefault="00CC7927" w:rsidP="003E2397">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30B6B3F5" w14:textId="77777777" w:rsidR="00CC7927" w:rsidRPr="002F4348" w:rsidRDefault="00CC7927" w:rsidP="003E2397">
            <w:pPr>
              <w:spacing w:line="240" w:lineRule="auto"/>
              <w:ind w:firstLine="0"/>
              <w:jc w:val="left"/>
              <w:rPr>
                <w:szCs w:val="24"/>
              </w:rPr>
            </w:pPr>
            <w:r w:rsidRPr="002F4348">
              <w:rPr>
                <w:szCs w:val="24"/>
              </w:rPr>
              <w:t>1-7</w:t>
            </w:r>
          </w:p>
        </w:tc>
      </w:tr>
      <w:tr w:rsidR="00CC7927" w:rsidRPr="002F4348" w14:paraId="57A1261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38D2926" w14:textId="77777777" w:rsidR="00CC7927" w:rsidRPr="002F4348" w:rsidRDefault="00CC7927" w:rsidP="003E2397">
            <w:pPr>
              <w:spacing w:line="240" w:lineRule="auto"/>
              <w:ind w:firstLine="0"/>
              <w:jc w:val="left"/>
              <w:rPr>
                <w:szCs w:val="24"/>
              </w:rPr>
            </w:pPr>
            <w:r w:rsidRPr="002F4348">
              <w:rPr>
                <w:szCs w:val="24"/>
              </w:rPr>
              <w:t>Блеом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597046FB" w14:textId="77777777" w:rsidR="00CC7927" w:rsidRPr="002F4348" w:rsidRDefault="00CC7927" w:rsidP="003E2397">
            <w:pPr>
              <w:spacing w:line="240" w:lineRule="auto"/>
              <w:ind w:firstLine="0"/>
              <w:jc w:val="left"/>
              <w:rPr>
                <w:szCs w:val="24"/>
              </w:rPr>
            </w:pPr>
            <w:r w:rsidRPr="002F4348">
              <w:rPr>
                <w:szCs w:val="24"/>
              </w:rPr>
              <w:t>1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3600385" w14:textId="77777777" w:rsidR="00CC7927" w:rsidRPr="002F4348" w:rsidRDefault="00CC7927" w:rsidP="003E2397">
            <w:pPr>
              <w:spacing w:line="240" w:lineRule="auto"/>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hideMark/>
          </w:tcPr>
          <w:p w14:paraId="5573D437" w14:textId="77777777" w:rsidR="00CC7927" w:rsidRPr="002F4348" w:rsidRDefault="00CC7927" w:rsidP="003E2397">
            <w:pPr>
              <w:spacing w:line="240" w:lineRule="auto"/>
              <w:ind w:firstLine="0"/>
              <w:jc w:val="left"/>
              <w:rPr>
                <w:szCs w:val="24"/>
              </w:rPr>
            </w:pPr>
            <w:r w:rsidRPr="002F4348">
              <w:rPr>
                <w:szCs w:val="24"/>
              </w:rPr>
              <w:t>8</w:t>
            </w:r>
          </w:p>
        </w:tc>
      </w:tr>
      <w:tr w:rsidR="00CC7927" w:rsidRPr="002F4348" w14:paraId="47699C8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C3EE73E" w14:textId="77777777" w:rsidR="00CC7927" w:rsidRPr="002F4348" w:rsidRDefault="00CC7927" w:rsidP="003E2397">
            <w:pPr>
              <w:spacing w:line="240" w:lineRule="auto"/>
              <w:ind w:firstLine="0"/>
              <w:jc w:val="left"/>
              <w:rPr>
                <w:szCs w:val="24"/>
              </w:rPr>
            </w:pPr>
            <w:r w:rsidRPr="002F4348">
              <w:rPr>
                <w:szCs w:val="24"/>
              </w:rPr>
              <w:t>Винкрис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43A19C6" w14:textId="77777777" w:rsidR="00CC7927" w:rsidRPr="002F4348" w:rsidRDefault="00CC7927" w:rsidP="003E2397">
            <w:pPr>
              <w:spacing w:line="240" w:lineRule="auto"/>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3FBC27A" w14:textId="77777777" w:rsidR="00CC7927" w:rsidRPr="002F4348" w:rsidRDefault="00CC7927" w:rsidP="003E2397">
            <w:pPr>
              <w:spacing w:line="240" w:lineRule="auto"/>
              <w:ind w:firstLine="0"/>
              <w:jc w:val="left"/>
              <w:rPr>
                <w:szCs w:val="24"/>
              </w:rPr>
            </w:pPr>
            <w:r w:rsidRPr="002F4348">
              <w:rPr>
                <w:szCs w:val="24"/>
              </w:rPr>
              <w:t>в/в, за 5-10 мин</w:t>
            </w:r>
          </w:p>
        </w:tc>
        <w:tc>
          <w:tcPr>
            <w:tcW w:w="2339" w:type="dxa"/>
            <w:tcBorders>
              <w:top w:val="single" w:sz="4" w:space="0" w:color="auto"/>
              <w:left w:val="single" w:sz="4" w:space="0" w:color="auto"/>
              <w:bottom w:val="single" w:sz="4" w:space="0" w:color="auto"/>
              <w:right w:val="single" w:sz="4" w:space="0" w:color="auto"/>
            </w:tcBorders>
          </w:tcPr>
          <w:p w14:paraId="1C60C4C6" w14:textId="77777777" w:rsidR="00CC7927" w:rsidRPr="002F4348" w:rsidRDefault="00CC7927" w:rsidP="003E2397">
            <w:pPr>
              <w:spacing w:line="240" w:lineRule="auto"/>
              <w:ind w:firstLine="0"/>
              <w:jc w:val="left"/>
              <w:rPr>
                <w:szCs w:val="24"/>
              </w:rPr>
            </w:pPr>
            <w:r w:rsidRPr="002F4348">
              <w:rPr>
                <w:szCs w:val="24"/>
              </w:rPr>
              <w:t>8</w:t>
            </w:r>
          </w:p>
        </w:tc>
      </w:tr>
      <w:tr w:rsidR="00CC7927" w:rsidRPr="002F4348" w14:paraId="03070BCB"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9A77EAD" w14:textId="77777777" w:rsidR="00CC7927" w:rsidRPr="002F4348" w:rsidRDefault="00CC7927" w:rsidP="003E2397">
            <w:pPr>
              <w:spacing w:line="240" w:lineRule="auto"/>
              <w:ind w:firstLine="0"/>
              <w:jc w:val="left"/>
              <w:rPr>
                <w:szCs w:val="24"/>
              </w:rPr>
            </w:pPr>
            <w:r w:rsidRPr="002F4348">
              <w:rPr>
                <w:szCs w:val="24"/>
              </w:rPr>
              <w:t>Преднизолон</w:t>
            </w:r>
            <w:r w:rsidR="00D254F2" w:rsidRPr="002F4348">
              <w:rPr>
                <w:szCs w:val="24"/>
              </w:rPr>
              <w:t>**</w:t>
            </w:r>
          </w:p>
          <w:p w14:paraId="69B38830" w14:textId="77777777" w:rsidR="005B0324" w:rsidRPr="002F4348" w:rsidRDefault="005B0324" w:rsidP="003E2397">
            <w:pPr>
              <w:spacing w:line="240" w:lineRule="auto"/>
              <w:ind w:firstLine="0"/>
              <w:jc w:val="left"/>
              <w:rPr>
                <w:szCs w:val="24"/>
              </w:rPr>
            </w:pPr>
          </w:p>
          <w:p w14:paraId="277C955F" w14:textId="77777777" w:rsidR="005B0324" w:rsidRPr="002F4348" w:rsidRDefault="005B0324" w:rsidP="003E2397">
            <w:pPr>
              <w:spacing w:line="240" w:lineRule="auto"/>
              <w:ind w:firstLine="0"/>
              <w:jc w:val="left"/>
              <w:rPr>
                <w:szCs w:val="24"/>
              </w:rPr>
            </w:pPr>
            <w:r w:rsidRPr="002F4348">
              <w:rPr>
                <w:szCs w:val="24"/>
              </w:rPr>
              <w:t>или</w:t>
            </w:r>
          </w:p>
          <w:p w14:paraId="717B219E" w14:textId="77777777" w:rsidR="005B0324" w:rsidRPr="002F4348" w:rsidRDefault="005B0324" w:rsidP="003E2397">
            <w:pPr>
              <w:spacing w:line="240" w:lineRule="auto"/>
              <w:ind w:firstLine="0"/>
              <w:jc w:val="left"/>
              <w:rPr>
                <w:szCs w:val="24"/>
              </w:rPr>
            </w:pPr>
          </w:p>
          <w:p w14:paraId="1BC5AEE0" w14:textId="77777777" w:rsidR="005B0324" w:rsidRPr="002F4348" w:rsidRDefault="005B0324" w:rsidP="003E2397">
            <w:pPr>
              <w:spacing w:line="240" w:lineRule="auto"/>
              <w:ind w:firstLine="0"/>
              <w:jc w:val="left"/>
              <w:rPr>
                <w:szCs w:val="24"/>
              </w:rPr>
            </w:pPr>
          </w:p>
          <w:p w14:paraId="09D28040" w14:textId="77777777" w:rsidR="005B0324" w:rsidRPr="002F4348" w:rsidRDefault="005B0324" w:rsidP="003E2397">
            <w:pPr>
              <w:spacing w:line="240" w:lineRule="auto"/>
              <w:ind w:firstLine="0"/>
              <w:jc w:val="left"/>
              <w:rPr>
                <w:szCs w:val="24"/>
              </w:rPr>
            </w:pPr>
          </w:p>
          <w:p w14:paraId="6B8EC58E" w14:textId="77777777" w:rsidR="005B0324" w:rsidRPr="002F4348" w:rsidRDefault="005B0324" w:rsidP="003E2397">
            <w:pPr>
              <w:spacing w:line="240" w:lineRule="auto"/>
              <w:ind w:firstLine="0"/>
              <w:jc w:val="left"/>
              <w:rPr>
                <w:szCs w:val="24"/>
              </w:rPr>
            </w:pPr>
          </w:p>
          <w:p w14:paraId="5F3DBC2A" w14:textId="77777777" w:rsidR="005B0324" w:rsidRPr="002F4348" w:rsidRDefault="005B0324" w:rsidP="003E2397">
            <w:pPr>
              <w:spacing w:line="240" w:lineRule="auto"/>
              <w:ind w:firstLine="0"/>
              <w:jc w:val="left"/>
              <w:rPr>
                <w:szCs w:val="24"/>
              </w:rPr>
            </w:pPr>
          </w:p>
          <w:p w14:paraId="5E688088" w14:textId="77777777" w:rsidR="005B0324" w:rsidRPr="002F4348" w:rsidRDefault="005B0324" w:rsidP="003E2397">
            <w:pPr>
              <w:spacing w:line="240" w:lineRule="auto"/>
              <w:ind w:firstLine="0"/>
              <w:jc w:val="left"/>
              <w:rPr>
                <w:szCs w:val="24"/>
              </w:rPr>
            </w:pPr>
          </w:p>
          <w:p w14:paraId="6A17C31C" w14:textId="77777777" w:rsidR="005B0324" w:rsidRPr="002F4348" w:rsidRDefault="005B0324" w:rsidP="003E2397">
            <w:pPr>
              <w:spacing w:line="240" w:lineRule="auto"/>
              <w:ind w:firstLine="0"/>
              <w:jc w:val="left"/>
              <w:rPr>
                <w:szCs w:val="24"/>
              </w:rPr>
            </w:pPr>
            <w:r w:rsidRPr="002F4348">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2CA503FB" w14:textId="77777777" w:rsidR="00CC7927" w:rsidRPr="002F4348" w:rsidRDefault="00CC7927" w:rsidP="003E2397">
            <w:pPr>
              <w:spacing w:line="240" w:lineRule="auto"/>
              <w:ind w:firstLine="0"/>
              <w:jc w:val="left"/>
              <w:rPr>
                <w:szCs w:val="24"/>
                <w:vertAlign w:val="superscript"/>
              </w:rPr>
            </w:pPr>
            <w:r w:rsidRPr="002F4348">
              <w:rPr>
                <w:szCs w:val="24"/>
              </w:rPr>
              <w:t>40 мг/м</w:t>
            </w:r>
            <w:r w:rsidRPr="002F4348">
              <w:rPr>
                <w:szCs w:val="24"/>
                <w:vertAlign w:val="superscript"/>
              </w:rPr>
              <w:t>2</w:t>
            </w:r>
          </w:p>
          <w:p w14:paraId="519682DC" w14:textId="77777777" w:rsidR="005B0324" w:rsidRPr="002F4348" w:rsidRDefault="005B0324" w:rsidP="003E2397">
            <w:pPr>
              <w:spacing w:line="240" w:lineRule="auto"/>
              <w:ind w:firstLine="0"/>
              <w:jc w:val="left"/>
              <w:rPr>
                <w:szCs w:val="24"/>
                <w:vertAlign w:val="superscript"/>
              </w:rPr>
            </w:pPr>
          </w:p>
          <w:p w14:paraId="16270120" w14:textId="77777777" w:rsidR="005B0324" w:rsidRPr="002F4348" w:rsidRDefault="005B0324" w:rsidP="003E2397">
            <w:pPr>
              <w:spacing w:line="240" w:lineRule="auto"/>
              <w:ind w:firstLine="0"/>
              <w:jc w:val="left"/>
              <w:rPr>
                <w:szCs w:val="24"/>
              </w:rPr>
            </w:pPr>
          </w:p>
          <w:p w14:paraId="7162DBE0" w14:textId="77777777" w:rsidR="005B0324" w:rsidRPr="002F4348" w:rsidRDefault="005B0324" w:rsidP="003E2397">
            <w:pPr>
              <w:spacing w:line="240" w:lineRule="auto"/>
              <w:ind w:firstLine="0"/>
              <w:jc w:val="left"/>
              <w:rPr>
                <w:szCs w:val="24"/>
              </w:rPr>
            </w:pPr>
          </w:p>
          <w:p w14:paraId="789A0381" w14:textId="77777777" w:rsidR="005B0324" w:rsidRPr="002F4348" w:rsidRDefault="005B0324" w:rsidP="003E2397">
            <w:pPr>
              <w:spacing w:line="240" w:lineRule="auto"/>
              <w:ind w:firstLine="0"/>
              <w:jc w:val="left"/>
              <w:rPr>
                <w:szCs w:val="24"/>
              </w:rPr>
            </w:pPr>
          </w:p>
          <w:p w14:paraId="478551B1" w14:textId="77777777" w:rsidR="005B0324" w:rsidRPr="002F4348" w:rsidRDefault="005B0324" w:rsidP="003E2397">
            <w:pPr>
              <w:spacing w:line="240" w:lineRule="auto"/>
              <w:ind w:firstLine="0"/>
              <w:jc w:val="left"/>
              <w:rPr>
                <w:szCs w:val="24"/>
              </w:rPr>
            </w:pPr>
          </w:p>
          <w:p w14:paraId="609BC772" w14:textId="77777777" w:rsidR="005B0324" w:rsidRPr="002F4348" w:rsidRDefault="005B0324" w:rsidP="003E2397">
            <w:pPr>
              <w:spacing w:line="240" w:lineRule="auto"/>
              <w:ind w:firstLine="0"/>
              <w:jc w:val="left"/>
              <w:rPr>
                <w:szCs w:val="24"/>
              </w:rPr>
            </w:pPr>
          </w:p>
          <w:p w14:paraId="533F3994" w14:textId="77777777" w:rsidR="005B0324" w:rsidRPr="002F4348" w:rsidRDefault="005B0324" w:rsidP="003E2397">
            <w:pPr>
              <w:spacing w:line="240" w:lineRule="auto"/>
              <w:ind w:firstLine="0"/>
              <w:jc w:val="left"/>
              <w:rPr>
                <w:szCs w:val="24"/>
              </w:rPr>
            </w:pPr>
          </w:p>
          <w:p w14:paraId="3B90C273" w14:textId="77777777" w:rsidR="005B0324" w:rsidRPr="002F4348" w:rsidRDefault="005B0324" w:rsidP="003E2397">
            <w:pPr>
              <w:spacing w:line="240" w:lineRule="auto"/>
              <w:ind w:firstLine="0"/>
              <w:jc w:val="left"/>
              <w:rPr>
                <w:szCs w:val="24"/>
              </w:rPr>
            </w:pPr>
          </w:p>
          <w:p w14:paraId="3B808DE5" w14:textId="77777777" w:rsidR="005B0324" w:rsidRPr="002F4348" w:rsidRDefault="005B0324" w:rsidP="003E2397">
            <w:pPr>
              <w:spacing w:line="240" w:lineRule="auto"/>
              <w:ind w:firstLine="0"/>
              <w:jc w:val="left"/>
              <w:rPr>
                <w:szCs w:val="24"/>
              </w:rPr>
            </w:pPr>
            <w:r w:rsidRPr="002F4348">
              <w:rPr>
                <w:szCs w:val="24"/>
              </w:rPr>
              <w:t>20 мг</w:t>
            </w:r>
          </w:p>
        </w:tc>
        <w:tc>
          <w:tcPr>
            <w:tcW w:w="2339" w:type="dxa"/>
            <w:tcBorders>
              <w:top w:val="single" w:sz="4" w:space="0" w:color="auto"/>
              <w:left w:val="single" w:sz="4" w:space="0" w:color="auto"/>
              <w:bottom w:val="single" w:sz="4" w:space="0" w:color="auto"/>
              <w:right w:val="single" w:sz="4" w:space="0" w:color="auto"/>
            </w:tcBorders>
          </w:tcPr>
          <w:p w14:paraId="4DD0550B" w14:textId="77777777" w:rsidR="00CC7927" w:rsidRPr="002F4348" w:rsidRDefault="005B0324" w:rsidP="003E2397">
            <w:pPr>
              <w:spacing w:line="240" w:lineRule="auto"/>
              <w:ind w:firstLine="0"/>
              <w:jc w:val="left"/>
              <w:rPr>
                <w:szCs w:val="24"/>
              </w:rPr>
            </w:pPr>
            <w:r w:rsidRPr="002F4348">
              <w:rPr>
                <w:szCs w:val="24"/>
              </w:rPr>
              <w:t>В</w:t>
            </w:r>
            <w:r w:rsidR="00CC7927" w:rsidRPr="002F4348">
              <w:rPr>
                <w:szCs w:val="24"/>
              </w:rPr>
              <w:t>нутрь</w:t>
            </w:r>
          </w:p>
          <w:p w14:paraId="4C5B7271" w14:textId="77777777" w:rsidR="005B0324" w:rsidRPr="002F4348" w:rsidRDefault="005B0324" w:rsidP="003E2397">
            <w:pPr>
              <w:spacing w:line="240" w:lineRule="auto"/>
              <w:ind w:firstLine="0"/>
              <w:jc w:val="left"/>
              <w:rPr>
                <w:szCs w:val="24"/>
              </w:rPr>
            </w:pPr>
          </w:p>
          <w:p w14:paraId="6B424505" w14:textId="77777777" w:rsidR="005B0324" w:rsidRPr="002F4348" w:rsidRDefault="005B0324" w:rsidP="003E2397">
            <w:pPr>
              <w:spacing w:line="240" w:lineRule="auto"/>
              <w:ind w:firstLine="0"/>
              <w:jc w:val="left"/>
              <w:rPr>
                <w:szCs w:val="24"/>
              </w:rPr>
            </w:pPr>
          </w:p>
          <w:p w14:paraId="685EC733" w14:textId="77777777" w:rsidR="005B0324" w:rsidRPr="002F4348" w:rsidRDefault="005B0324" w:rsidP="003E2397">
            <w:pPr>
              <w:spacing w:line="240" w:lineRule="auto"/>
              <w:ind w:firstLine="0"/>
              <w:jc w:val="left"/>
              <w:rPr>
                <w:szCs w:val="24"/>
              </w:rPr>
            </w:pPr>
          </w:p>
          <w:p w14:paraId="170CEF6F" w14:textId="77777777" w:rsidR="005B0324" w:rsidRPr="002F4348" w:rsidRDefault="005B0324" w:rsidP="003E2397">
            <w:pPr>
              <w:spacing w:line="240" w:lineRule="auto"/>
              <w:ind w:firstLine="0"/>
              <w:jc w:val="left"/>
              <w:rPr>
                <w:szCs w:val="24"/>
              </w:rPr>
            </w:pPr>
          </w:p>
          <w:p w14:paraId="664A2B1F" w14:textId="77777777" w:rsidR="005B0324" w:rsidRPr="002F4348" w:rsidRDefault="005B0324" w:rsidP="003E2397">
            <w:pPr>
              <w:spacing w:line="240" w:lineRule="auto"/>
              <w:ind w:firstLine="0"/>
              <w:jc w:val="left"/>
              <w:rPr>
                <w:szCs w:val="24"/>
              </w:rPr>
            </w:pPr>
          </w:p>
          <w:p w14:paraId="46652E23" w14:textId="77777777" w:rsidR="005B0324" w:rsidRPr="002F4348" w:rsidRDefault="005B0324" w:rsidP="003E2397">
            <w:pPr>
              <w:spacing w:line="240" w:lineRule="auto"/>
              <w:ind w:firstLine="0"/>
              <w:jc w:val="left"/>
              <w:rPr>
                <w:szCs w:val="24"/>
              </w:rPr>
            </w:pPr>
          </w:p>
          <w:p w14:paraId="32A7C171" w14:textId="77777777" w:rsidR="005B0324" w:rsidRPr="002F4348" w:rsidRDefault="005B0324" w:rsidP="003E2397">
            <w:pPr>
              <w:spacing w:line="240" w:lineRule="auto"/>
              <w:ind w:firstLine="0"/>
              <w:jc w:val="left"/>
              <w:rPr>
                <w:szCs w:val="24"/>
              </w:rPr>
            </w:pPr>
          </w:p>
          <w:p w14:paraId="68B4E5E3" w14:textId="77777777" w:rsidR="005B0324" w:rsidRPr="002F4348" w:rsidRDefault="005B0324" w:rsidP="003E2397">
            <w:pPr>
              <w:spacing w:line="240" w:lineRule="auto"/>
              <w:ind w:firstLine="0"/>
              <w:jc w:val="left"/>
              <w:rPr>
                <w:szCs w:val="24"/>
              </w:rPr>
            </w:pPr>
          </w:p>
          <w:p w14:paraId="7EE42D7F" w14:textId="77777777" w:rsidR="005B0324" w:rsidRPr="002F4348" w:rsidRDefault="005B0324"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2B260E4" w14:textId="77777777" w:rsidR="00CC7927" w:rsidRPr="002F4348" w:rsidRDefault="00CC7927" w:rsidP="003E2397">
            <w:pPr>
              <w:spacing w:line="240" w:lineRule="auto"/>
              <w:ind w:firstLine="0"/>
              <w:jc w:val="left"/>
              <w:rPr>
                <w:szCs w:val="24"/>
              </w:rPr>
            </w:pPr>
            <w:r w:rsidRPr="002F4348">
              <w:rPr>
                <w:szCs w:val="24"/>
              </w:rPr>
              <w:t>1-</w:t>
            </w:r>
            <w:r w:rsidR="00571482" w:rsidRPr="002F4348">
              <w:rPr>
                <w:szCs w:val="24"/>
              </w:rPr>
              <w:t>7</w:t>
            </w:r>
          </w:p>
          <w:p w14:paraId="603BD920" w14:textId="77777777" w:rsidR="00571482" w:rsidRPr="002F4348" w:rsidRDefault="00571482" w:rsidP="003E2397">
            <w:pPr>
              <w:spacing w:line="240" w:lineRule="auto"/>
              <w:ind w:firstLine="0"/>
              <w:jc w:val="left"/>
              <w:rPr>
                <w:szCs w:val="24"/>
              </w:rPr>
            </w:pPr>
            <w:r w:rsidRPr="002F4348">
              <w:rPr>
                <w:szCs w:val="24"/>
              </w:rPr>
              <w:t>отмена преднизолона</w:t>
            </w:r>
            <w:r w:rsidR="004D11D3" w:rsidRPr="002F4348">
              <w:rPr>
                <w:szCs w:val="24"/>
              </w:rPr>
              <w:t>**</w:t>
            </w:r>
            <w:r w:rsidRPr="002F4348">
              <w:rPr>
                <w:szCs w:val="24"/>
              </w:rPr>
              <w:t xml:space="preserve"> в один день на 8-й день цикла. При возникновении синдрома отмены – в 3 дня</w:t>
            </w:r>
          </w:p>
          <w:p w14:paraId="730599B5" w14:textId="77777777" w:rsidR="005B0324" w:rsidRPr="002F4348" w:rsidRDefault="005B0324" w:rsidP="003E2397">
            <w:pPr>
              <w:spacing w:line="240" w:lineRule="auto"/>
              <w:ind w:firstLine="0"/>
              <w:jc w:val="left"/>
              <w:rPr>
                <w:szCs w:val="24"/>
              </w:rPr>
            </w:pPr>
          </w:p>
          <w:p w14:paraId="38E6A2F9" w14:textId="77777777" w:rsidR="005B0324" w:rsidRPr="002F4348" w:rsidRDefault="005B0324" w:rsidP="003E2397">
            <w:pPr>
              <w:spacing w:line="240" w:lineRule="auto"/>
              <w:ind w:firstLine="0"/>
              <w:jc w:val="left"/>
              <w:rPr>
                <w:szCs w:val="24"/>
              </w:rPr>
            </w:pPr>
            <w:r w:rsidRPr="002F4348">
              <w:rPr>
                <w:szCs w:val="24"/>
              </w:rPr>
              <w:t>1-3 дни</w:t>
            </w:r>
          </w:p>
        </w:tc>
      </w:tr>
      <w:tr w:rsidR="00CC7927" w:rsidRPr="002F4348" w14:paraId="558FFDF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05C1C59" w14:textId="77777777" w:rsidR="00CC7927" w:rsidRPr="002F4348" w:rsidRDefault="00CC7927" w:rsidP="003E2397">
            <w:pPr>
              <w:spacing w:line="240" w:lineRule="auto"/>
              <w:ind w:firstLine="0"/>
              <w:jc w:val="left"/>
              <w:rPr>
                <w:szCs w:val="24"/>
              </w:rPr>
            </w:pPr>
            <w:r w:rsidRPr="002F4348">
              <w:rPr>
                <w:szCs w:val="24"/>
              </w:rPr>
              <w:t>Г-КСФ</w:t>
            </w:r>
          </w:p>
        </w:tc>
        <w:tc>
          <w:tcPr>
            <w:tcW w:w="4678" w:type="dxa"/>
            <w:gridSpan w:val="2"/>
            <w:tcBorders>
              <w:top w:val="single" w:sz="4" w:space="0" w:color="auto"/>
              <w:left w:val="single" w:sz="4" w:space="0" w:color="auto"/>
              <w:bottom w:val="single" w:sz="4" w:space="0" w:color="auto"/>
              <w:right w:val="single" w:sz="4" w:space="0" w:color="auto"/>
            </w:tcBorders>
          </w:tcPr>
          <w:p w14:paraId="28B8659E" w14:textId="77777777" w:rsidR="00CC7927" w:rsidRPr="002F4348" w:rsidRDefault="00CC7927" w:rsidP="003E2397">
            <w:pPr>
              <w:spacing w:line="240" w:lineRule="auto"/>
              <w:ind w:firstLine="0"/>
              <w:jc w:val="left"/>
              <w:rPr>
                <w:szCs w:val="24"/>
              </w:rPr>
            </w:pPr>
            <w:r w:rsidRPr="002F4348">
              <w:rPr>
                <w:szCs w:val="24"/>
              </w:rPr>
              <w:t>Согласно инструкции по медицинскому применению</w:t>
            </w:r>
          </w:p>
        </w:tc>
        <w:tc>
          <w:tcPr>
            <w:tcW w:w="2339" w:type="dxa"/>
            <w:tcBorders>
              <w:top w:val="single" w:sz="4" w:space="0" w:color="auto"/>
              <w:left w:val="single" w:sz="4" w:space="0" w:color="auto"/>
              <w:bottom w:val="single" w:sz="4" w:space="0" w:color="auto"/>
              <w:right w:val="single" w:sz="4" w:space="0" w:color="auto"/>
            </w:tcBorders>
          </w:tcPr>
          <w:p w14:paraId="451F1C5D" w14:textId="77777777" w:rsidR="00CC7927" w:rsidRPr="002F4348" w:rsidRDefault="00571482" w:rsidP="003E2397">
            <w:pPr>
              <w:spacing w:line="240" w:lineRule="auto"/>
              <w:ind w:firstLine="0"/>
              <w:jc w:val="left"/>
              <w:rPr>
                <w:szCs w:val="24"/>
              </w:rPr>
            </w:pPr>
            <w:r w:rsidRPr="002F4348">
              <w:rPr>
                <w:szCs w:val="24"/>
              </w:rPr>
              <w:t>9-13 дни в плановом порядке независимо от количества лейкоцитов</w:t>
            </w:r>
          </w:p>
        </w:tc>
      </w:tr>
      <w:tr w:rsidR="00CC7927" w:rsidRPr="002F4348" w14:paraId="5AD8CE3B"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100DDE72" w14:textId="77777777" w:rsidR="00CC7927" w:rsidRPr="002F4348" w:rsidRDefault="00CC7927" w:rsidP="003E2397">
            <w:pPr>
              <w:spacing w:line="240" w:lineRule="auto"/>
              <w:ind w:firstLine="0"/>
              <w:jc w:val="left"/>
              <w:rPr>
                <w:szCs w:val="24"/>
              </w:rPr>
            </w:pPr>
            <w:r w:rsidRPr="002F4348">
              <w:rPr>
                <w:szCs w:val="24"/>
              </w:rPr>
              <w:t xml:space="preserve">Лечение возобновляется на </w:t>
            </w:r>
            <w:r w:rsidR="00571482" w:rsidRPr="002F4348">
              <w:rPr>
                <w:szCs w:val="24"/>
              </w:rPr>
              <w:t>15</w:t>
            </w:r>
            <w:r w:rsidRPr="002F4348">
              <w:rPr>
                <w:szCs w:val="24"/>
              </w:rPr>
              <w:t xml:space="preserve"> день</w:t>
            </w:r>
          </w:p>
          <w:p w14:paraId="7F1B715C" w14:textId="77777777" w:rsidR="0062583E" w:rsidRPr="002F4348" w:rsidRDefault="0062583E">
            <w:pPr>
              <w:spacing w:line="240" w:lineRule="auto"/>
              <w:ind w:firstLine="0"/>
              <w:jc w:val="left"/>
              <w:rPr>
                <w:szCs w:val="24"/>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70887"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гидратирующую терапию в объеме до 3 л/м</w:t>
            </w:r>
            <w:r w:rsidRPr="002F4348">
              <w:rPr>
                <w:bCs/>
                <w:vertAlign w:val="superscript"/>
              </w:rPr>
              <w:t xml:space="preserve">2 </w:t>
            </w:r>
            <w:r w:rsidRPr="002F4348">
              <w:rPr>
                <w:bCs/>
              </w:rPr>
              <w:t xml:space="preserve">при строгом контроле за диурезом и электролитными показателями </w:t>
            </w:r>
            <w:r w:rsidRPr="002F4348">
              <w:rPr>
                <w:bCs/>
              </w:rPr>
              <w:fldChar w:fldCharType="begin" w:fldLock="1"/>
            </w:r>
            <w:r w:rsidR="00A850F7" w:rsidRPr="002F4348">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12]","plainTextFormattedCitation":"[12]","previouslyFormattedCitation":"[12]"},"properties":{"noteIndex":0},"schema":"https://github.com/citation-style-language/schema/raw/master/csl-citation.json"}</w:instrText>
            </w:r>
            <w:r w:rsidRPr="002F4348">
              <w:rPr>
                <w:bCs/>
              </w:rPr>
              <w:fldChar w:fldCharType="separate"/>
            </w:r>
            <w:r w:rsidR="00BA1BF7" w:rsidRPr="002F4348">
              <w:rPr>
                <w:bCs/>
                <w:noProof/>
              </w:rPr>
              <w:t>[12]</w:t>
            </w:r>
            <w:r w:rsidRPr="002F4348">
              <w:rPr>
                <w:bCs/>
              </w:rPr>
              <w:fldChar w:fldCharType="end"/>
            </w:r>
          </w:p>
        </w:tc>
      </w:tr>
    </w:tbl>
    <w:p w14:paraId="4A6C985B" w14:textId="77777777" w:rsidR="00CC7927" w:rsidRPr="002F4348" w:rsidRDefault="00CC7927"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571482" w:rsidRPr="002F4348" w14:paraId="66D9BFE7" w14:textId="77777777" w:rsidTr="003E2397">
        <w:trPr>
          <w:trHeight w:val="329"/>
        </w:trPr>
        <w:tc>
          <w:tcPr>
            <w:tcW w:w="9356" w:type="dxa"/>
            <w:gridSpan w:val="4"/>
            <w:tcBorders>
              <w:top w:val="nil"/>
              <w:left w:val="nil"/>
              <w:bottom w:val="single" w:sz="4" w:space="0" w:color="auto"/>
              <w:right w:val="nil"/>
            </w:tcBorders>
          </w:tcPr>
          <w:p w14:paraId="431DBC9E" w14:textId="77777777" w:rsidR="00571482" w:rsidRPr="002F4348" w:rsidRDefault="00571482" w:rsidP="003E2397">
            <w:pPr>
              <w:spacing w:line="240" w:lineRule="auto"/>
              <w:ind w:firstLine="0"/>
              <w:jc w:val="left"/>
              <w:rPr>
                <w:b/>
                <w:bCs/>
                <w:szCs w:val="24"/>
              </w:rPr>
            </w:pPr>
            <w:r w:rsidRPr="002F4348">
              <w:rPr>
                <w:b/>
                <w:bCs/>
                <w:szCs w:val="24"/>
              </w:rPr>
              <w:t>EACOPP-14</w:t>
            </w:r>
            <w:r w:rsidR="00A850F7" w:rsidRPr="002F4348">
              <w:rPr>
                <w:b/>
                <w:bCs/>
                <w:szCs w:val="24"/>
              </w:rPr>
              <w:t xml:space="preserve"> </w:t>
            </w:r>
            <w:r w:rsidR="00A850F7" w:rsidRPr="002F4348">
              <w:rPr>
                <w:lang w:eastAsia="ru-RU"/>
              </w:rPr>
              <w:fldChar w:fldCharType="begin" w:fldLock="1"/>
            </w:r>
            <w:r w:rsidR="00A850F7" w:rsidRPr="002F4348">
              <w:rPr>
                <w:lang w:eastAsia="ru-RU"/>
              </w:rPr>
              <w:instrText>ADDIN CSL_CITATION {"citationItems":[{"id":"ITEM-1","itemData":{"author":[{"dropping-particle":"","family":"Демина","given":"Е.А.","non-dropping-particle":"","parse-names":false,"suffix":""},{"dropping-particle":"","family":"Леонтьева","given":"А.А.","non-dropping-particle":"","parse-names":false,"suffix":""},{"dropping-particle":"","family":"Тумян","given":"Г.С.","non-dropping-particle":"","parse-names":false,"suffix":""},{"dropping-particle":"","family":"Рябухина","given":"Ю.Е.","non-dropping-particle":"","parse-names":false,"suffix":""},{"dropping-particle":"","family":"Трофимова","given":"О.П.","non-dropping-particle":"","parse-names":false,"suffix":""},{"dropping-particle":"","family":"Волкова","given":"Н.В.","non-dropping-particle":"","parse-names":false,"suffix":""},{"dropping-particle":"","family":"Прямикова","given":"Ю.И.","non-dropping-particle":"","parse-names":false,"suffix":""},{"dropping-particle":"","family":"Сотников","given":"В.М.","non-dropping-particle":"","parse-names":false,"suffix":""},{"dropping-particle":"","family":"Ларионова","given":"В.Б.","non-dropping-particle":"","parse-names":false,"suffix":""},{"dropping-particle":"","family":"Медведовская","given":"Е.Г.","non-dropping-particle":"","parse-names":false,"suffix":""},{"dropping-particle":"","family":"Парамонова","given":"Е.В.","non-dropping-particle":"","parse-names":false,"suffix":""},{"dropping-particle":"","family":"Манзюк","given":"Л.В.","non-dropping-particle":"","parse-names":false,"suffix":""},{"dropping-particle":"","family":"Пробатова","given":"Н.А.","non-dropping-particle":"","parse-names":false,"suffix":""},{"dropping-particle":"","family":"Кокосадзе","given":"Н.В.","non-dropping-particle":"","parse-names":false,"suffix":""},{"dropping-particle":"","family":"Османов","given":"Е.А.","non-dropping-particle":"","parse-names":false,"suffix":""}],"container-title":"Клиническая онкогематология. Фундаментальные исследования и клиническая практика","id":"ITEM-1","issue":"4","issued":{"date-parts":[["2017"]]},"page":"443-452","title":"Оптимизация терапии первой линии у пациентов с распространенными стадиями лимфомы Ходжкина: эффективность и токсичность интенсивной схемы EACOPP-14 (опыт ФГБУ «НМИЦ онкологии им. Н.Н. Блохина Минздрава России).","type":"article-journal","volume":"10"},"uris":["http://www.mendeley.com/documents/?uuid=0a4a3745-0d0c-4431-9ef8-2701c4f59356","http://www.mendeley.com/documents/?uuid=6548b3eb-4b1e-4363-8ff5-1cf493ff5fde"]}],"mendeley":{"formattedCitation":"[22]","plainTextFormattedCitation":"[22]","previouslyFormattedCitation":"[22]"},"properties":{"noteIndex":0},"schema":"https://github.com/citation-style-language/schema/raw/master/csl-citation.json"}</w:instrText>
            </w:r>
            <w:r w:rsidR="00A850F7" w:rsidRPr="002F4348">
              <w:rPr>
                <w:lang w:eastAsia="ru-RU"/>
              </w:rPr>
              <w:fldChar w:fldCharType="separate"/>
            </w:r>
            <w:r w:rsidR="00A850F7" w:rsidRPr="002F4348">
              <w:rPr>
                <w:noProof/>
                <w:lang w:eastAsia="ru-RU"/>
              </w:rPr>
              <w:t>[22]</w:t>
            </w:r>
            <w:r w:rsidR="00A850F7" w:rsidRPr="002F4348">
              <w:rPr>
                <w:lang w:eastAsia="ru-RU"/>
              </w:rPr>
              <w:fldChar w:fldCharType="end"/>
            </w:r>
          </w:p>
        </w:tc>
      </w:tr>
      <w:tr w:rsidR="00571482" w:rsidRPr="002F4348" w14:paraId="258BE29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AA3FE33" w14:textId="77777777" w:rsidR="00571482" w:rsidRPr="002F4348" w:rsidRDefault="00571482"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05BB8FB" w14:textId="77777777" w:rsidR="00571482" w:rsidRPr="002F4348" w:rsidRDefault="00571482"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9D42F7B" w14:textId="77777777" w:rsidR="00571482" w:rsidRPr="002F4348" w:rsidRDefault="00571482"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C2E414C" w14:textId="77777777" w:rsidR="00571482" w:rsidRPr="002F4348" w:rsidRDefault="00571482" w:rsidP="003E2397">
            <w:pPr>
              <w:spacing w:line="240" w:lineRule="auto"/>
              <w:ind w:firstLine="0"/>
              <w:jc w:val="left"/>
              <w:rPr>
                <w:szCs w:val="24"/>
              </w:rPr>
            </w:pPr>
            <w:r w:rsidRPr="002F4348">
              <w:rPr>
                <w:szCs w:val="24"/>
              </w:rPr>
              <w:t>Дни введения</w:t>
            </w:r>
          </w:p>
        </w:tc>
      </w:tr>
      <w:tr w:rsidR="00571482" w:rsidRPr="002F4348" w14:paraId="58689A9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281915B" w14:textId="77777777" w:rsidR="00571482" w:rsidRPr="002F4348" w:rsidRDefault="00571482" w:rsidP="003E2397">
            <w:pPr>
              <w:spacing w:line="240" w:lineRule="auto"/>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FB20E40" w14:textId="77777777" w:rsidR="00571482" w:rsidRPr="002F4348" w:rsidRDefault="00571482" w:rsidP="003E2397">
            <w:pPr>
              <w:spacing w:line="240" w:lineRule="auto"/>
              <w:ind w:left="1416" w:hanging="1416"/>
              <w:jc w:val="left"/>
              <w:rPr>
                <w:szCs w:val="24"/>
              </w:rPr>
            </w:pPr>
            <w:r w:rsidRPr="002F4348">
              <w:rPr>
                <w:szCs w:val="24"/>
              </w:rPr>
              <w:t>650 мг/м</w:t>
            </w:r>
            <w:r w:rsidRPr="002F4348">
              <w:rPr>
                <w:rFonts w:cs="Times New Roman (Основной текст"/>
                <w:szCs w:val="24"/>
                <w:vertAlign w:val="superscript"/>
              </w:rPr>
              <w:t xml:space="preserve">2 </w:t>
            </w:r>
          </w:p>
        </w:tc>
        <w:tc>
          <w:tcPr>
            <w:tcW w:w="2339" w:type="dxa"/>
            <w:tcBorders>
              <w:top w:val="single" w:sz="4" w:space="0" w:color="auto"/>
              <w:left w:val="single" w:sz="4" w:space="0" w:color="auto"/>
              <w:bottom w:val="single" w:sz="4" w:space="0" w:color="auto"/>
              <w:right w:val="single" w:sz="4" w:space="0" w:color="auto"/>
            </w:tcBorders>
          </w:tcPr>
          <w:p w14:paraId="2CD97DF4" w14:textId="77777777" w:rsidR="00571482" w:rsidRPr="002F4348" w:rsidRDefault="00571482" w:rsidP="003E239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2EC1B5CF" w14:textId="77777777" w:rsidR="00571482" w:rsidRPr="002F4348" w:rsidRDefault="00571482" w:rsidP="003E2397">
            <w:pPr>
              <w:spacing w:line="240" w:lineRule="auto"/>
              <w:ind w:firstLine="0"/>
              <w:jc w:val="left"/>
              <w:rPr>
                <w:szCs w:val="24"/>
              </w:rPr>
            </w:pPr>
            <w:r w:rsidRPr="002F4348">
              <w:rPr>
                <w:szCs w:val="24"/>
              </w:rPr>
              <w:t>1</w:t>
            </w:r>
          </w:p>
        </w:tc>
      </w:tr>
      <w:tr w:rsidR="00571482" w:rsidRPr="002F4348" w14:paraId="1B72F4B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3FFE9ABF" w14:textId="77777777" w:rsidR="00571482" w:rsidRPr="002F4348" w:rsidRDefault="00571482" w:rsidP="003E2397">
            <w:pPr>
              <w:spacing w:line="240" w:lineRule="auto"/>
              <w:ind w:firstLine="0"/>
              <w:jc w:val="left"/>
              <w:rPr>
                <w:szCs w:val="24"/>
                <w:lang w:val="en-US"/>
              </w:rPr>
            </w:pPr>
            <w:r w:rsidRPr="002F4348">
              <w:rPr>
                <w:szCs w:val="24"/>
              </w:rPr>
              <w:t>Доксоруб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58364B5" w14:textId="77777777" w:rsidR="00571482" w:rsidRPr="002F4348" w:rsidRDefault="00571482" w:rsidP="003E2397">
            <w:pPr>
              <w:spacing w:line="240" w:lineRule="auto"/>
              <w:ind w:firstLine="0"/>
              <w:jc w:val="left"/>
              <w:rPr>
                <w:szCs w:val="24"/>
              </w:rPr>
            </w:pPr>
            <w:r w:rsidRPr="002F4348">
              <w:rPr>
                <w:szCs w:val="24"/>
              </w:rPr>
              <w:t>50</w:t>
            </w:r>
            <w:r w:rsidRPr="002F4348">
              <w:rPr>
                <w:szCs w:val="24"/>
                <w:lang w:val="en-US"/>
              </w:rPr>
              <w:t xml:space="preserve"> </w:t>
            </w:r>
            <w:r w:rsidRPr="002F4348">
              <w:rPr>
                <w:szCs w:val="24"/>
              </w:rPr>
              <w:t>мг/м</w:t>
            </w:r>
            <w:r w:rsidRPr="002F4348">
              <w:rPr>
                <w:szCs w:val="24"/>
                <w:vertAlign w:val="superscript"/>
              </w:rPr>
              <w:t>2</w:t>
            </w:r>
          </w:p>
          <w:p w14:paraId="3CBB4CFE" w14:textId="77777777" w:rsidR="00571482" w:rsidRPr="002F4348" w:rsidRDefault="00571482"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788592EC" w14:textId="77777777" w:rsidR="00571482" w:rsidRPr="002F4348" w:rsidRDefault="00571482" w:rsidP="003E2397">
            <w:pPr>
              <w:spacing w:line="240" w:lineRule="auto"/>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37626218" w14:textId="77777777" w:rsidR="00571482" w:rsidRPr="002F4348" w:rsidRDefault="00571482" w:rsidP="003E2397">
            <w:pPr>
              <w:spacing w:line="240" w:lineRule="auto"/>
              <w:ind w:firstLine="0"/>
              <w:jc w:val="left"/>
              <w:rPr>
                <w:szCs w:val="24"/>
              </w:rPr>
            </w:pPr>
            <w:r w:rsidRPr="002F4348">
              <w:rPr>
                <w:szCs w:val="24"/>
              </w:rPr>
              <w:t>1</w:t>
            </w:r>
          </w:p>
          <w:p w14:paraId="5459FE05" w14:textId="77777777" w:rsidR="00571482" w:rsidRPr="002F4348" w:rsidRDefault="00571482" w:rsidP="003E2397">
            <w:pPr>
              <w:spacing w:line="240" w:lineRule="auto"/>
              <w:ind w:firstLine="0"/>
              <w:jc w:val="left"/>
              <w:rPr>
                <w:szCs w:val="24"/>
              </w:rPr>
            </w:pPr>
          </w:p>
        </w:tc>
      </w:tr>
      <w:tr w:rsidR="00571482" w:rsidRPr="002F4348" w14:paraId="4763D43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422BD5D" w14:textId="77777777" w:rsidR="00571482" w:rsidRPr="002F4348" w:rsidRDefault="00571482" w:rsidP="003E2397">
            <w:pPr>
              <w:spacing w:line="240" w:lineRule="auto"/>
              <w:ind w:firstLine="0"/>
              <w:jc w:val="left"/>
              <w:rPr>
                <w:szCs w:val="24"/>
              </w:rPr>
            </w:pPr>
            <w:r w:rsidRPr="002F4348">
              <w:rPr>
                <w:szCs w:val="24"/>
              </w:rPr>
              <w:t>Этопоз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3C76B0E" w14:textId="77777777" w:rsidR="00571482" w:rsidRPr="002F4348" w:rsidRDefault="00571482" w:rsidP="003E2397">
            <w:pPr>
              <w:spacing w:line="240" w:lineRule="auto"/>
              <w:ind w:firstLine="0"/>
              <w:jc w:val="left"/>
              <w:rPr>
                <w:szCs w:val="24"/>
                <w:vertAlign w:val="superscript"/>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462E2DB" w14:textId="77777777" w:rsidR="00571482" w:rsidRPr="002F4348" w:rsidRDefault="00571482" w:rsidP="003E239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10A5E58C" w14:textId="77777777" w:rsidR="00571482" w:rsidRPr="002F4348" w:rsidRDefault="00571482" w:rsidP="003E2397">
            <w:pPr>
              <w:spacing w:line="240" w:lineRule="auto"/>
              <w:ind w:firstLine="0"/>
              <w:jc w:val="left"/>
              <w:rPr>
                <w:szCs w:val="24"/>
              </w:rPr>
            </w:pPr>
            <w:r w:rsidRPr="002F4348">
              <w:rPr>
                <w:szCs w:val="24"/>
              </w:rPr>
              <w:t>1-3</w:t>
            </w:r>
          </w:p>
        </w:tc>
      </w:tr>
      <w:tr w:rsidR="00571482" w:rsidRPr="002F4348" w14:paraId="0ED8AD2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BD24B0E" w14:textId="77777777" w:rsidR="00571482" w:rsidRPr="002F4348" w:rsidRDefault="00571482" w:rsidP="003E2397">
            <w:pPr>
              <w:spacing w:line="240" w:lineRule="auto"/>
              <w:ind w:firstLine="0"/>
              <w:jc w:val="left"/>
              <w:rPr>
                <w:szCs w:val="24"/>
              </w:rPr>
            </w:pPr>
            <w:r w:rsidRPr="002F4348">
              <w:rPr>
                <w:szCs w:val="24"/>
              </w:rPr>
              <w:t>Прокарбазин</w:t>
            </w:r>
            <w:r w:rsidR="00D254F2" w:rsidRPr="002F4348">
              <w:rPr>
                <w:szCs w:val="24"/>
              </w:rPr>
              <w:t>**</w:t>
            </w:r>
          </w:p>
          <w:p w14:paraId="2D962D95" w14:textId="77777777" w:rsidR="00571482" w:rsidRPr="002F4348" w:rsidRDefault="00571482" w:rsidP="003E2397">
            <w:pPr>
              <w:spacing w:line="240" w:lineRule="auto"/>
              <w:ind w:firstLine="0"/>
              <w:jc w:val="left"/>
              <w:rPr>
                <w:szCs w:val="24"/>
              </w:rPr>
            </w:pPr>
            <w:r w:rsidRPr="002F4348">
              <w:rPr>
                <w:szCs w:val="24"/>
              </w:rPr>
              <w:t>или</w:t>
            </w:r>
          </w:p>
          <w:p w14:paraId="755F6A44" w14:textId="77777777" w:rsidR="00571482" w:rsidRPr="002F4348" w:rsidRDefault="00571482" w:rsidP="003E2397">
            <w:pPr>
              <w:spacing w:line="240" w:lineRule="auto"/>
              <w:ind w:firstLine="0"/>
              <w:jc w:val="left"/>
              <w:rPr>
                <w:szCs w:val="24"/>
              </w:rPr>
            </w:pPr>
            <w:r w:rsidRPr="002F4348">
              <w:rPr>
                <w:szCs w:val="24"/>
              </w:rPr>
              <w:t>Да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87CBB4C" w14:textId="77777777" w:rsidR="00571482" w:rsidRPr="002F4348" w:rsidRDefault="00571482" w:rsidP="003E2397">
            <w:pPr>
              <w:spacing w:line="240" w:lineRule="auto"/>
              <w:ind w:firstLine="0"/>
              <w:jc w:val="left"/>
              <w:rPr>
                <w:szCs w:val="24"/>
                <w:vertAlign w:val="subscript"/>
              </w:rPr>
            </w:pPr>
            <w:r w:rsidRPr="002F4348">
              <w:rPr>
                <w:szCs w:val="24"/>
              </w:rPr>
              <w:t>100 мг/м</w:t>
            </w:r>
            <w:r w:rsidRPr="002F4348">
              <w:rPr>
                <w:szCs w:val="24"/>
                <w:vertAlign w:val="superscript"/>
              </w:rPr>
              <w:t xml:space="preserve">2 </w:t>
            </w:r>
            <w:r w:rsidRPr="002F4348">
              <w:rPr>
                <w:szCs w:val="24"/>
                <w:vertAlign w:val="superscript"/>
              </w:rPr>
              <w:softHyphen/>
            </w:r>
          </w:p>
          <w:p w14:paraId="142A318C" w14:textId="77777777" w:rsidR="00571482" w:rsidRPr="002F4348" w:rsidRDefault="00571482" w:rsidP="003E2397">
            <w:pPr>
              <w:spacing w:line="240" w:lineRule="auto"/>
              <w:ind w:firstLine="0"/>
              <w:jc w:val="left"/>
              <w:rPr>
                <w:szCs w:val="24"/>
                <w:vertAlign w:val="subscript"/>
              </w:rPr>
            </w:pPr>
          </w:p>
          <w:p w14:paraId="31BB80A8" w14:textId="77777777" w:rsidR="00571482" w:rsidRPr="002F4348" w:rsidRDefault="00571482" w:rsidP="003E2397">
            <w:pPr>
              <w:spacing w:line="240" w:lineRule="auto"/>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1437ABC" w14:textId="77777777" w:rsidR="00571482" w:rsidRPr="002F4348" w:rsidRDefault="00571482" w:rsidP="003E2397">
            <w:pPr>
              <w:spacing w:line="240" w:lineRule="auto"/>
              <w:ind w:firstLine="0"/>
              <w:jc w:val="left"/>
              <w:rPr>
                <w:szCs w:val="24"/>
              </w:rPr>
            </w:pPr>
            <w:r w:rsidRPr="002F4348">
              <w:rPr>
                <w:szCs w:val="24"/>
              </w:rPr>
              <w:t>Внутрь</w:t>
            </w:r>
          </w:p>
          <w:p w14:paraId="14C83FA3" w14:textId="77777777" w:rsidR="00571482" w:rsidRPr="002F4348" w:rsidRDefault="00571482" w:rsidP="003E2397">
            <w:pPr>
              <w:spacing w:line="240" w:lineRule="auto"/>
              <w:ind w:firstLine="0"/>
              <w:jc w:val="left"/>
              <w:rPr>
                <w:szCs w:val="24"/>
              </w:rPr>
            </w:pPr>
          </w:p>
          <w:p w14:paraId="613E12AD" w14:textId="77777777" w:rsidR="00571482" w:rsidRPr="002F4348" w:rsidRDefault="00571482"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55F609C" w14:textId="77777777" w:rsidR="00571482" w:rsidRPr="002F4348" w:rsidRDefault="00571482" w:rsidP="003E2397">
            <w:pPr>
              <w:spacing w:line="240" w:lineRule="auto"/>
              <w:ind w:firstLine="0"/>
              <w:jc w:val="left"/>
              <w:rPr>
                <w:szCs w:val="24"/>
                <w:lang w:val="en-US"/>
              </w:rPr>
            </w:pPr>
            <w:r w:rsidRPr="002F4348">
              <w:rPr>
                <w:szCs w:val="24"/>
                <w:lang w:val="en-US"/>
              </w:rPr>
              <w:t>1-7</w:t>
            </w:r>
          </w:p>
          <w:p w14:paraId="570A1617" w14:textId="77777777" w:rsidR="00571482" w:rsidRPr="002F4348" w:rsidRDefault="00571482" w:rsidP="003E2397">
            <w:pPr>
              <w:spacing w:line="240" w:lineRule="auto"/>
              <w:ind w:firstLine="0"/>
              <w:jc w:val="left"/>
              <w:rPr>
                <w:szCs w:val="24"/>
                <w:lang w:val="en-US"/>
              </w:rPr>
            </w:pPr>
          </w:p>
          <w:p w14:paraId="38FE4CE5" w14:textId="77777777" w:rsidR="00571482" w:rsidRPr="002F4348" w:rsidRDefault="00571482" w:rsidP="003E2397">
            <w:pPr>
              <w:spacing w:line="240" w:lineRule="auto"/>
              <w:ind w:firstLine="0"/>
              <w:jc w:val="left"/>
              <w:rPr>
                <w:szCs w:val="24"/>
              </w:rPr>
            </w:pPr>
            <w:r w:rsidRPr="002F4348">
              <w:rPr>
                <w:szCs w:val="24"/>
              </w:rPr>
              <w:t>1</w:t>
            </w:r>
          </w:p>
        </w:tc>
      </w:tr>
      <w:tr w:rsidR="00571482" w:rsidRPr="002F4348" w14:paraId="0BD5ECD8"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9789C32" w14:textId="77777777" w:rsidR="00571482" w:rsidRPr="002F4348" w:rsidRDefault="00571482" w:rsidP="003E2397">
            <w:pPr>
              <w:spacing w:line="240" w:lineRule="auto"/>
              <w:ind w:firstLine="0"/>
              <w:jc w:val="left"/>
              <w:rPr>
                <w:szCs w:val="24"/>
              </w:rPr>
            </w:pPr>
            <w:r w:rsidRPr="002F4348">
              <w:rPr>
                <w:szCs w:val="24"/>
              </w:rPr>
              <w:t>Винкрис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130D05E1" w14:textId="77777777" w:rsidR="00571482" w:rsidRPr="002F4348" w:rsidRDefault="00571482" w:rsidP="003E2397">
            <w:pPr>
              <w:spacing w:line="240" w:lineRule="auto"/>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5A748CD" w14:textId="77777777" w:rsidR="00571482" w:rsidRPr="002F4348" w:rsidRDefault="00571482" w:rsidP="003E2397">
            <w:pPr>
              <w:spacing w:line="240" w:lineRule="auto"/>
              <w:ind w:firstLine="0"/>
              <w:jc w:val="left"/>
              <w:rPr>
                <w:szCs w:val="24"/>
              </w:rPr>
            </w:pPr>
            <w:r w:rsidRPr="002F4348">
              <w:rPr>
                <w:szCs w:val="24"/>
              </w:rPr>
              <w:t>в/в, за 5-10 мин</w:t>
            </w:r>
          </w:p>
        </w:tc>
        <w:tc>
          <w:tcPr>
            <w:tcW w:w="2339" w:type="dxa"/>
            <w:tcBorders>
              <w:top w:val="single" w:sz="4" w:space="0" w:color="auto"/>
              <w:left w:val="single" w:sz="4" w:space="0" w:color="auto"/>
              <w:bottom w:val="single" w:sz="4" w:space="0" w:color="auto"/>
              <w:right w:val="single" w:sz="4" w:space="0" w:color="auto"/>
            </w:tcBorders>
          </w:tcPr>
          <w:p w14:paraId="2DA0C5ED" w14:textId="77777777" w:rsidR="00571482" w:rsidRPr="002F4348" w:rsidRDefault="00571482" w:rsidP="003E2397">
            <w:pPr>
              <w:spacing w:line="240" w:lineRule="auto"/>
              <w:ind w:firstLine="0"/>
              <w:jc w:val="left"/>
              <w:rPr>
                <w:szCs w:val="24"/>
              </w:rPr>
            </w:pPr>
            <w:r w:rsidRPr="002F4348">
              <w:rPr>
                <w:szCs w:val="24"/>
              </w:rPr>
              <w:t>8</w:t>
            </w:r>
          </w:p>
        </w:tc>
      </w:tr>
      <w:tr w:rsidR="00571482" w:rsidRPr="002F4348" w14:paraId="5291A56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8EBC27B" w14:textId="77777777" w:rsidR="00571482" w:rsidRPr="002F4348" w:rsidRDefault="00571482" w:rsidP="003E2397">
            <w:pPr>
              <w:spacing w:line="240" w:lineRule="auto"/>
              <w:ind w:firstLine="0"/>
              <w:jc w:val="left"/>
              <w:rPr>
                <w:szCs w:val="24"/>
              </w:rPr>
            </w:pPr>
            <w:r w:rsidRPr="002F4348">
              <w:rPr>
                <w:szCs w:val="24"/>
              </w:rPr>
              <w:t>Преднизолон</w:t>
            </w:r>
            <w:r w:rsidR="00D254F2" w:rsidRPr="002F4348">
              <w:rPr>
                <w:szCs w:val="24"/>
              </w:rPr>
              <w:t>**</w:t>
            </w:r>
          </w:p>
          <w:p w14:paraId="7790C25F" w14:textId="77777777" w:rsidR="000A6EAB" w:rsidRPr="002F4348" w:rsidRDefault="000A6EAB" w:rsidP="003E2397">
            <w:pPr>
              <w:spacing w:line="240" w:lineRule="auto"/>
              <w:ind w:firstLine="0"/>
              <w:jc w:val="left"/>
              <w:rPr>
                <w:szCs w:val="24"/>
              </w:rPr>
            </w:pPr>
            <w:r w:rsidRPr="002F4348">
              <w:rPr>
                <w:szCs w:val="24"/>
              </w:rPr>
              <w:t>Или</w:t>
            </w:r>
          </w:p>
          <w:p w14:paraId="077DA09D" w14:textId="77777777" w:rsidR="000A6EAB" w:rsidRPr="002F4348" w:rsidRDefault="000A6EAB" w:rsidP="003E2397">
            <w:pPr>
              <w:spacing w:line="240" w:lineRule="auto"/>
              <w:ind w:firstLine="0"/>
              <w:jc w:val="left"/>
              <w:rPr>
                <w:szCs w:val="24"/>
              </w:rPr>
            </w:pPr>
          </w:p>
          <w:p w14:paraId="7987624D" w14:textId="77777777" w:rsidR="000A6EAB" w:rsidRPr="002F4348" w:rsidRDefault="000A6EAB" w:rsidP="003E2397">
            <w:pPr>
              <w:spacing w:line="240" w:lineRule="auto"/>
              <w:ind w:firstLine="0"/>
              <w:jc w:val="left"/>
              <w:rPr>
                <w:szCs w:val="24"/>
              </w:rPr>
            </w:pPr>
          </w:p>
          <w:p w14:paraId="59D317D0" w14:textId="77777777" w:rsidR="000A6EAB" w:rsidRPr="002F4348" w:rsidRDefault="000A6EAB" w:rsidP="003E2397">
            <w:pPr>
              <w:spacing w:line="240" w:lineRule="auto"/>
              <w:ind w:firstLine="0"/>
              <w:jc w:val="left"/>
              <w:rPr>
                <w:szCs w:val="24"/>
              </w:rPr>
            </w:pPr>
          </w:p>
          <w:p w14:paraId="12455983" w14:textId="77777777" w:rsidR="000A6EAB" w:rsidRPr="002F4348" w:rsidRDefault="000A6EAB" w:rsidP="003E2397">
            <w:pPr>
              <w:spacing w:line="240" w:lineRule="auto"/>
              <w:ind w:firstLine="0"/>
              <w:jc w:val="left"/>
              <w:rPr>
                <w:szCs w:val="24"/>
              </w:rPr>
            </w:pPr>
          </w:p>
          <w:p w14:paraId="0987ACFE" w14:textId="77777777" w:rsidR="000A6EAB" w:rsidRPr="002F4348" w:rsidRDefault="000A6EAB" w:rsidP="003E2397">
            <w:pPr>
              <w:spacing w:line="240" w:lineRule="auto"/>
              <w:ind w:firstLine="0"/>
              <w:jc w:val="left"/>
              <w:rPr>
                <w:szCs w:val="24"/>
              </w:rPr>
            </w:pPr>
          </w:p>
          <w:p w14:paraId="35043ACE" w14:textId="77777777" w:rsidR="000A6EAB" w:rsidRPr="002F4348" w:rsidRDefault="000A6EAB" w:rsidP="003E2397">
            <w:pPr>
              <w:spacing w:line="240" w:lineRule="auto"/>
              <w:ind w:firstLine="0"/>
              <w:jc w:val="left"/>
              <w:rPr>
                <w:szCs w:val="24"/>
              </w:rPr>
            </w:pPr>
          </w:p>
          <w:p w14:paraId="7E50C2F4" w14:textId="77777777" w:rsidR="000A6EAB" w:rsidRPr="002F4348" w:rsidRDefault="000A6EAB" w:rsidP="003E2397">
            <w:pPr>
              <w:spacing w:line="240" w:lineRule="auto"/>
              <w:ind w:firstLine="0"/>
              <w:jc w:val="left"/>
              <w:rPr>
                <w:szCs w:val="24"/>
              </w:rPr>
            </w:pPr>
          </w:p>
          <w:p w14:paraId="7B540DD6" w14:textId="77777777" w:rsidR="000A6EAB" w:rsidRPr="002F4348" w:rsidRDefault="000A6EAB" w:rsidP="003E2397">
            <w:pPr>
              <w:spacing w:line="240" w:lineRule="auto"/>
              <w:ind w:firstLine="0"/>
              <w:jc w:val="left"/>
              <w:rPr>
                <w:szCs w:val="24"/>
              </w:rPr>
            </w:pPr>
            <w:r w:rsidRPr="002F4348">
              <w:rPr>
                <w:szCs w:val="24"/>
              </w:rPr>
              <w:t>Дексаметазон</w:t>
            </w:r>
            <w:r w:rsidR="004D11D3"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62A3CD0A" w14:textId="77777777" w:rsidR="00571482" w:rsidRPr="002F4348" w:rsidRDefault="00571482" w:rsidP="003E2397">
            <w:pPr>
              <w:spacing w:line="240" w:lineRule="auto"/>
              <w:ind w:firstLine="0"/>
              <w:jc w:val="left"/>
              <w:rPr>
                <w:szCs w:val="24"/>
                <w:vertAlign w:val="superscript"/>
              </w:rPr>
            </w:pPr>
            <w:r w:rsidRPr="002F4348">
              <w:rPr>
                <w:szCs w:val="24"/>
              </w:rPr>
              <w:t>40 мг/м</w:t>
            </w:r>
            <w:r w:rsidRPr="002F4348">
              <w:rPr>
                <w:szCs w:val="24"/>
                <w:vertAlign w:val="superscript"/>
              </w:rPr>
              <w:t>2</w:t>
            </w:r>
          </w:p>
          <w:p w14:paraId="40FDF40A" w14:textId="77777777" w:rsidR="000A6EAB" w:rsidRPr="002F4348" w:rsidRDefault="000A6EAB" w:rsidP="003E2397">
            <w:pPr>
              <w:spacing w:line="240" w:lineRule="auto"/>
              <w:ind w:firstLine="0"/>
              <w:jc w:val="left"/>
              <w:rPr>
                <w:szCs w:val="24"/>
                <w:vertAlign w:val="superscript"/>
              </w:rPr>
            </w:pPr>
          </w:p>
          <w:p w14:paraId="698803B0" w14:textId="77777777" w:rsidR="000A6EAB" w:rsidRPr="002F4348" w:rsidRDefault="000A6EAB" w:rsidP="003E2397">
            <w:pPr>
              <w:spacing w:line="240" w:lineRule="auto"/>
              <w:ind w:firstLine="0"/>
              <w:jc w:val="left"/>
              <w:rPr>
                <w:szCs w:val="24"/>
                <w:vertAlign w:val="superscript"/>
              </w:rPr>
            </w:pPr>
          </w:p>
          <w:p w14:paraId="220271E6" w14:textId="77777777" w:rsidR="000A6EAB" w:rsidRPr="002F4348" w:rsidRDefault="000A6EAB" w:rsidP="003E2397">
            <w:pPr>
              <w:spacing w:line="240" w:lineRule="auto"/>
              <w:ind w:firstLine="0"/>
              <w:jc w:val="left"/>
              <w:rPr>
                <w:szCs w:val="24"/>
                <w:vertAlign w:val="superscript"/>
              </w:rPr>
            </w:pPr>
          </w:p>
          <w:p w14:paraId="52D83ACD" w14:textId="77777777" w:rsidR="000A6EAB" w:rsidRPr="002F4348" w:rsidRDefault="000A6EAB" w:rsidP="003E2397">
            <w:pPr>
              <w:spacing w:line="240" w:lineRule="auto"/>
              <w:ind w:firstLine="0"/>
              <w:jc w:val="left"/>
              <w:rPr>
                <w:szCs w:val="24"/>
                <w:vertAlign w:val="superscript"/>
              </w:rPr>
            </w:pPr>
          </w:p>
          <w:p w14:paraId="4C54B7CB" w14:textId="77777777" w:rsidR="000A6EAB" w:rsidRPr="002F4348" w:rsidRDefault="000A6EAB" w:rsidP="003E2397">
            <w:pPr>
              <w:spacing w:line="240" w:lineRule="auto"/>
              <w:ind w:firstLine="0"/>
              <w:jc w:val="left"/>
              <w:rPr>
                <w:szCs w:val="24"/>
                <w:vertAlign w:val="superscript"/>
              </w:rPr>
            </w:pPr>
          </w:p>
          <w:p w14:paraId="691BC11C" w14:textId="77777777" w:rsidR="000A6EAB" w:rsidRPr="002F4348" w:rsidRDefault="000A6EAB" w:rsidP="003E2397">
            <w:pPr>
              <w:spacing w:line="240" w:lineRule="auto"/>
              <w:ind w:firstLine="0"/>
              <w:jc w:val="left"/>
              <w:rPr>
                <w:szCs w:val="24"/>
                <w:vertAlign w:val="superscript"/>
              </w:rPr>
            </w:pPr>
          </w:p>
          <w:p w14:paraId="68CC2B42" w14:textId="77777777" w:rsidR="000A6EAB" w:rsidRPr="002F4348" w:rsidRDefault="000A6EAB" w:rsidP="003E2397">
            <w:pPr>
              <w:spacing w:line="240" w:lineRule="auto"/>
              <w:ind w:firstLine="0"/>
              <w:jc w:val="left"/>
              <w:rPr>
                <w:szCs w:val="24"/>
                <w:vertAlign w:val="superscript"/>
              </w:rPr>
            </w:pPr>
          </w:p>
          <w:p w14:paraId="7BA465E1" w14:textId="77777777" w:rsidR="000A6EAB" w:rsidRPr="002F4348" w:rsidRDefault="000A6EAB" w:rsidP="003E2397">
            <w:pPr>
              <w:spacing w:line="240" w:lineRule="auto"/>
              <w:ind w:firstLine="0"/>
              <w:jc w:val="left"/>
              <w:rPr>
                <w:szCs w:val="24"/>
              </w:rPr>
            </w:pPr>
            <w:r w:rsidRPr="002F4348">
              <w:rPr>
                <w:szCs w:val="24"/>
                <w:vertAlign w:val="superscript"/>
              </w:rPr>
              <w:softHyphen/>
            </w:r>
            <w:r w:rsidRPr="002F4348">
              <w:rPr>
                <w:szCs w:val="24"/>
              </w:rPr>
              <w:t>2</w:t>
            </w:r>
          </w:p>
          <w:p w14:paraId="6CE55FF2" w14:textId="77777777" w:rsidR="000A6EAB" w:rsidRPr="002F4348" w:rsidRDefault="000A6EAB" w:rsidP="003E2397">
            <w:pPr>
              <w:spacing w:line="240" w:lineRule="auto"/>
              <w:ind w:firstLine="0"/>
              <w:jc w:val="left"/>
              <w:rPr>
                <w:szCs w:val="24"/>
              </w:rPr>
            </w:pPr>
            <w:r w:rsidRPr="002F4348">
              <w:rPr>
                <w:szCs w:val="24"/>
              </w:rPr>
              <w:t>0 мг</w:t>
            </w:r>
          </w:p>
        </w:tc>
        <w:tc>
          <w:tcPr>
            <w:tcW w:w="2339" w:type="dxa"/>
            <w:tcBorders>
              <w:top w:val="single" w:sz="4" w:space="0" w:color="auto"/>
              <w:left w:val="single" w:sz="4" w:space="0" w:color="auto"/>
              <w:bottom w:val="single" w:sz="4" w:space="0" w:color="auto"/>
              <w:right w:val="single" w:sz="4" w:space="0" w:color="auto"/>
            </w:tcBorders>
          </w:tcPr>
          <w:p w14:paraId="369EC6D1" w14:textId="77777777" w:rsidR="00571482" w:rsidRPr="002F4348" w:rsidRDefault="000A6EAB" w:rsidP="003E2397">
            <w:pPr>
              <w:spacing w:line="240" w:lineRule="auto"/>
              <w:ind w:firstLine="0"/>
              <w:jc w:val="left"/>
              <w:rPr>
                <w:szCs w:val="24"/>
              </w:rPr>
            </w:pPr>
            <w:r w:rsidRPr="002F4348">
              <w:rPr>
                <w:szCs w:val="24"/>
              </w:rPr>
              <w:t>В</w:t>
            </w:r>
            <w:r w:rsidR="00571482" w:rsidRPr="002F4348">
              <w:rPr>
                <w:szCs w:val="24"/>
              </w:rPr>
              <w:t>нутрь</w:t>
            </w:r>
          </w:p>
          <w:p w14:paraId="043E1C2B" w14:textId="77777777" w:rsidR="000A6EAB" w:rsidRPr="002F4348" w:rsidRDefault="000A6EAB" w:rsidP="003E2397">
            <w:pPr>
              <w:spacing w:line="240" w:lineRule="auto"/>
              <w:ind w:firstLine="0"/>
              <w:jc w:val="left"/>
              <w:rPr>
                <w:szCs w:val="24"/>
              </w:rPr>
            </w:pPr>
          </w:p>
          <w:p w14:paraId="5DCB41BC" w14:textId="77777777" w:rsidR="000A6EAB" w:rsidRPr="002F4348" w:rsidRDefault="000A6EAB" w:rsidP="003E2397">
            <w:pPr>
              <w:spacing w:line="240" w:lineRule="auto"/>
              <w:ind w:firstLine="0"/>
              <w:jc w:val="left"/>
              <w:rPr>
                <w:szCs w:val="24"/>
              </w:rPr>
            </w:pPr>
          </w:p>
          <w:p w14:paraId="59A5B844" w14:textId="77777777" w:rsidR="000A6EAB" w:rsidRPr="002F4348" w:rsidRDefault="000A6EAB" w:rsidP="003E2397">
            <w:pPr>
              <w:spacing w:line="240" w:lineRule="auto"/>
              <w:ind w:firstLine="0"/>
              <w:jc w:val="left"/>
              <w:rPr>
                <w:szCs w:val="24"/>
              </w:rPr>
            </w:pPr>
          </w:p>
          <w:p w14:paraId="459AE2EB" w14:textId="77777777" w:rsidR="000A6EAB" w:rsidRPr="002F4348" w:rsidRDefault="000A6EAB" w:rsidP="003E2397">
            <w:pPr>
              <w:spacing w:line="240" w:lineRule="auto"/>
              <w:ind w:firstLine="0"/>
              <w:jc w:val="left"/>
              <w:rPr>
                <w:szCs w:val="24"/>
              </w:rPr>
            </w:pPr>
          </w:p>
          <w:p w14:paraId="62001F85" w14:textId="77777777" w:rsidR="000A6EAB" w:rsidRPr="002F4348" w:rsidRDefault="000A6EAB" w:rsidP="003E2397">
            <w:pPr>
              <w:spacing w:line="240" w:lineRule="auto"/>
              <w:ind w:firstLine="0"/>
              <w:jc w:val="left"/>
              <w:rPr>
                <w:szCs w:val="24"/>
              </w:rPr>
            </w:pPr>
          </w:p>
          <w:p w14:paraId="39C61C77" w14:textId="77777777" w:rsidR="000A6EAB" w:rsidRPr="002F4348" w:rsidRDefault="000A6EAB" w:rsidP="003E2397">
            <w:pPr>
              <w:spacing w:line="240" w:lineRule="auto"/>
              <w:ind w:firstLine="0"/>
              <w:jc w:val="left"/>
              <w:rPr>
                <w:szCs w:val="24"/>
              </w:rPr>
            </w:pPr>
          </w:p>
          <w:p w14:paraId="003ED155" w14:textId="77777777" w:rsidR="000A6EAB" w:rsidRPr="002F4348" w:rsidRDefault="000A6EAB" w:rsidP="003E2397">
            <w:pPr>
              <w:spacing w:line="240" w:lineRule="auto"/>
              <w:ind w:firstLine="0"/>
              <w:jc w:val="left"/>
              <w:rPr>
                <w:szCs w:val="24"/>
              </w:rPr>
            </w:pPr>
          </w:p>
          <w:p w14:paraId="04F16407" w14:textId="77777777" w:rsidR="000A6EAB" w:rsidRPr="002F4348" w:rsidRDefault="000A6EAB" w:rsidP="003E2397">
            <w:pPr>
              <w:spacing w:line="240" w:lineRule="auto"/>
              <w:ind w:firstLine="0"/>
              <w:jc w:val="left"/>
              <w:rPr>
                <w:szCs w:val="24"/>
              </w:rPr>
            </w:pPr>
          </w:p>
          <w:p w14:paraId="3B971239" w14:textId="77777777" w:rsidR="000A6EAB" w:rsidRPr="002F4348" w:rsidRDefault="000A6EAB"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DA2E6F7" w14:textId="77777777" w:rsidR="00571482" w:rsidRPr="002F4348" w:rsidRDefault="00571482" w:rsidP="003E2397">
            <w:pPr>
              <w:spacing w:line="240" w:lineRule="auto"/>
              <w:ind w:firstLine="0"/>
              <w:jc w:val="left"/>
              <w:rPr>
                <w:szCs w:val="24"/>
              </w:rPr>
            </w:pPr>
            <w:r w:rsidRPr="002F4348">
              <w:rPr>
                <w:szCs w:val="24"/>
              </w:rPr>
              <w:t>1-7</w:t>
            </w:r>
          </w:p>
          <w:p w14:paraId="5D8365A6" w14:textId="77777777" w:rsidR="00571482" w:rsidRPr="002F4348" w:rsidRDefault="00571482" w:rsidP="003E2397">
            <w:pPr>
              <w:spacing w:line="240" w:lineRule="auto"/>
              <w:ind w:firstLine="0"/>
              <w:jc w:val="left"/>
              <w:rPr>
                <w:szCs w:val="24"/>
              </w:rPr>
            </w:pPr>
            <w:r w:rsidRPr="002F4348">
              <w:rPr>
                <w:szCs w:val="24"/>
              </w:rPr>
              <w:t>отмена преднизолона</w:t>
            </w:r>
            <w:r w:rsidR="004D11D3" w:rsidRPr="002F4348">
              <w:rPr>
                <w:szCs w:val="24"/>
              </w:rPr>
              <w:t>**</w:t>
            </w:r>
            <w:r w:rsidRPr="002F4348">
              <w:rPr>
                <w:szCs w:val="24"/>
              </w:rPr>
              <w:t xml:space="preserve"> в один день на 8-й день цикла. При возникновении синдрома отмены – в 3 дня</w:t>
            </w:r>
          </w:p>
          <w:p w14:paraId="14DF7BEE" w14:textId="77777777" w:rsidR="000A6EAB" w:rsidRPr="002F4348" w:rsidRDefault="000A6EAB" w:rsidP="003E2397">
            <w:pPr>
              <w:spacing w:line="240" w:lineRule="auto"/>
              <w:ind w:firstLine="0"/>
              <w:jc w:val="left"/>
              <w:rPr>
                <w:szCs w:val="24"/>
              </w:rPr>
            </w:pPr>
          </w:p>
          <w:p w14:paraId="5CA21F25" w14:textId="77777777" w:rsidR="000A6EAB" w:rsidRPr="002F4348" w:rsidRDefault="000A6EAB" w:rsidP="003E2397">
            <w:pPr>
              <w:spacing w:line="240" w:lineRule="auto"/>
              <w:ind w:firstLine="0"/>
              <w:jc w:val="left"/>
              <w:rPr>
                <w:szCs w:val="24"/>
              </w:rPr>
            </w:pPr>
            <w:r w:rsidRPr="002F4348">
              <w:rPr>
                <w:szCs w:val="24"/>
              </w:rPr>
              <w:t>1-3</w:t>
            </w:r>
          </w:p>
        </w:tc>
      </w:tr>
      <w:tr w:rsidR="00571482" w:rsidRPr="002F4348" w14:paraId="1513B17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88468BE" w14:textId="77777777" w:rsidR="00571482" w:rsidRPr="002F4348" w:rsidRDefault="00571482" w:rsidP="003E2397">
            <w:pPr>
              <w:spacing w:line="240" w:lineRule="auto"/>
              <w:ind w:firstLine="0"/>
              <w:jc w:val="left"/>
              <w:rPr>
                <w:szCs w:val="24"/>
              </w:rPr>
            </w:pPr>
            <w:r w:rsidRPr="002F4348">
              <w:rPr>
                <w:szCs w:val="24"/>
              </w:rPr>
              <w:t>Г-КСФ</w:t>
            </w:r>
          </w:p>
        </w:tc>
        <w:tc>
          <w:tcPr>
            <w:tcW w:w="4678" w:type="dxa"/>
            <w:gridSpan w:val="2"/>
            <w:tcBorders>
              <w:top w:val="single" w:sz="4" w:space="0" w:color="auto"/>
              <w:left w:val="single" w:sz="4" w:space="0" w:color="auto"/>
              <w:bottom w:val="single" w:sz="4" w:space="0" w:color="auto"/>
              <w:right w:val="single" w:sz="4" w:space="0" w:color="auto"/>
            </w:tcBorders>
          </w:tcPr>
          <w:p w14:paraId="4AB31D8F" w14:textId="77777777" w:rsidR="00571482" w:rsidRPr="002F4348" w:rsidRDefault="00571482" w:rsidP="003E2397">
            <w:pPr>
              <w:spacing w:line="240" w:lineRule="auto"/>
              <w:ind w:firstLine="0"/>
              <w:jc w:val="left"/>
              <w:rPr>
                <w:szCs w:val="24"/>
              </w:rPr>
            </w:pPr>
            <w:r w:rsidRPr="002F4348">
              <w:rPr>
                <w:szCs w:val="24"/>
              </w:rPr>
              <w:t>Согласно инструкции по медицинскому применению</w:t>
            </w:r>
          </w:p>
        </w:tc>
        <w:tc>
          <w:tcPr>
            <w:tcW w:w="2339" w:type="dxa"/>
            <w:tcBorders>
              <w:top w:val="single" w:sz="4" w:space="0" w:color="auto"/>
              <w:left w:val="single" w:sz="4" w:space="0" w:color="auto"/>
              <w:bottom w:val="single" w:sz="4" w:space="0" w:color="auto"/>
              <w:right w:val="single" w:sz="4" w:space="0" w:color="auto"/>
            </w:tcBorders>
          </w:tcPr>
          <w:p w14:paraId="5481DD4D" w14:textId="77777777" w:rsidR="00571482" w:rsidRPr="002F4348" w:rsidRDefault="00571482" w:rsidP="003E2397">
            <w:pPr>
              <w:spacing w:line="240" w:lineRule="auto"/>
              <w:ind w:firstLine="0"/>
              <w:jc w:val="left"/>
              <w:rPr>
                <w:szCs w:val="24"/>
              </w:rPr>
            </w:pPr>
            <w:r w:rsidRPr="002F4348">
              <w:rPr>
                <w:szCs w:val="24"/>
              </w:rPr>
              <w:t>9-13 дни в плановом порядке независимо от количества лейкоцитов</w:t>
            </w:r>
          </w:p>
        </w:tc>
      </w:tr>
      <w:tr w:rsidR="00571482" w:rsidRPr="002F4348" w14:paraId="1A7D883D"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F8BB138" w14:textId="77777777" w:rsidR="00571482" w:rsidRPr="002F4348" w:rsidRDefault="00571482" w:rsidP="003E2397">
            <w:pPr>
              <w:spacing w:line="240" w:lineRule="auto"/>
              <w:ind w:firstLine="0"/>
              <w:jc w:val="left"/>
              <w:rPr>
                <w:szCs w:val="24"/>
              </w:rPr>
            </w:pPr>
            <w:r w:rsidRPr="002F4348">
              <w:rPr>
                <w:szCs w:val="24"/>
              </w:rPr>
              <w:t>Лечение возобновляется на 15 день</w:t>
            </w:r>
          </w:p>
          <w:p w14:paraId="1D1A7169" w14:textId="77777777" w:rsidR="0062583E" w:rsidRPr="002F4348" w:rsidRDefault="0062583E">
            <w:pPr>
              <w:spacing w:line="240" w:lineRule="auto"/>
              <w:ind w:firstLine="0"/>
              <w:jc w:val="left"/>
              <w:rPr>
                <w:szCs w:val="24"/>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D11D3"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гидратирующую терапию в объеме до 3 л/м</w:t>
            </w:r>
            <w:r w:rsidRPr="002F4348">
              <w:rPr>
                <w:bCs/>
                <w:vertAlign w:val="superscript"/>
              </w:rPr>
              <w:t xml:space="preserve">2 </w:t>
            </w:r>
            <w:r w:rsidRPr="002F4348">
              <w:rPr>
                <w:bCs/>
              </w:rPr>
              <w:t xml:space="preserve">при строгом контроле за диурезом и электролитными показателями </w:t>
            </w:r>
            <w:r w:rsidRPr="002F4348">
              <w:rPr>
                <w:bCs/>
              </w:rPr>
              <w:fldChar w:fldCharType="begin" w:fldLock="1"/>
            </w:r>
            <w:r w:rsidR="00A850F7" w:rsidRPr="002F4348">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12]","plainTextFormattedCitation":"[12]","previouslyFormattedCitation":"[12]"},"properties":{"noteIndex":0},"schema":"https://github.com/citation-style-language/schema/raw/master/csl-citation.json"}</w:instrText>
            </w:r>
            <w:r w:rsidRPr="002F4348">
              <w:rPr>
                <w:bCs/>
              </w:rPr>
              <w:fldChar w:fldCharType="separate"/>
            </w:r>
            <w:r w:rsidR="00BA1BF7" w:rsidRPr="002F4348">
              <w:rPr>
                <w:bCs/>
                <w:noProof/>
              </w:rPr>
              <w:t>[12]</w:t>
            </w:r>
            <w:r w:rsidRPr="002F4348">
              <w:rPr>
                <w:bCs/>
              </w:rPr>
              <w:fldChar w:fldCharType="end"/>
            </w:r>
          </w:p>
        </w:tc>
      </w:tr>
    </w:tbl>
    <w:p w14:paraId="5CE03D63" w14:textId="77777777" w:rsidR="00571482" w:rsidRPr="002F4348" w:rsidRDefault="00571482"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571482" w:rsidRPr="002F4348" w14:paraId="0E3E7223" w14:textId="77777777" w:rsidTr="003E2397">
        <w:trPr>
          <w:trHeight w:val="329"/>
        </w:trPr>
        <w:tc>
          <w:tcPr>
            <w:tcW w:w="9356" w:type="dxa"/>
            <w:gridSpan w:val="4"/>
            <w:tcBorders>
              <w:top w:val="nil"/>
              <w:left w:val="nil"/>
              <w:bottom w:val="single" w:sz="4" w:space="0" w:color="auto"/>
              <w:right w:val="nil"/>
            </w:tcBorders>
          </w:tcPr>
          <w:p w14:paraId="219FE5C5" w14:textId="77777777" w:rsidR="00571482" w:rsidRPr="002F4348" w:rsidRDefault="00571482" w:rsidP="003E2397">
            <w:pPr>
              <w:spacing w:line="240" w:lineRule="auto"/>
              <w:ind w:firstLine="0"/>
              <w:jc w:val="left"/>
              <w:rPr>
                <w:b/>
                <w:bCs/>
                <w:szCs w:val="24"/>
              </w:rPr>
            </w:pPr>
            <w:r w:rsidRPr="002F4348">
              <w:rPr>
                <w:b/>
                <w:bCs/>
                <w:szCs w:val="24"/>
                <w:lang w:val="en-US"/>
              </w:rPr>
              <w:t>BV-AVD</w:t>
            </w:r>
            <w:r w:rsidR="00A850F7" w:rsidRPr="002F4348">
              <w:rPr>
                <w:b/>
                <w:bCs/>
                <w:szCs w:val="24"/>
              </w:rPr>
              <w:t xml:space="preserve"> </w:t>
            </w:r>
            <w:r w:rsidR="00A850F7" w:rsidRPr="002F4348">
              <w:fldChar w:fldCharType="begin" w:fldLock="1"/>
            </w:r>
            <w:r w:rsidR="00A850F7" w:rsidRPr="002F4348">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b8a50975-3bc9-3527-97c2-baefe81a2e85","http://www.mendeley.com/documents/?uuid=368249c3-45ad-4e1a-853c-59a9a276b586"]}],"mendeley":{"formattedCitation":"[30]","plainTextFormattedCitation":"[30]","previouslyFormattedCitation":"[30]"},"properties":{"noteIndex":0},"schema":"https://github.com/citation-style-language/schema/raw/master/csl-citation.json"}</w:instrText>
            </w:r>
            <w:r w:rsidR="00A850F7" w:rsidRPr="002F4348">
              <w:fldChar w:fldCharType="separate"/>
            </w:r>
            <w:r w:rsidR="00A850F7" w:rsidRPr="002F4348">
              <w:rPr>
                <w:noProof/>
              </w:rPr>
              <w:t>[30]</w:t>
            </w:r>
            <w:r w:rsidR="00A850F7" w:rsidRPr="002F4348">
              <w:fldChar w:fldCharType="end"/>
            </w:r>
          </w:p>
        </w:tc>
      </w:tr>
      <w:tr w:rsidR="00571482" w:rsidRPr="002F4348" w14:paraId="4CA26F1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CAD6BB4" w14:textId="77777777" w:rsidR="00571482" w:rsidRPr="002F4348" w:rsidRDefault="00571482"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74099AB3" w14:textId="77777777" w:rsidR="00571482" w:rsidRPr="002F4348" w:rsidRDefault="00571482"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F80BBB7" w14:textId="77777777" w:rsidR="00571482" w:rsidRPr="002F4348" w:rsidRDefault="00571482"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8AE2A87" w14:textId="77777777" w:rsidR="00571482" w:rsidRPr="002F4348" w:rsidRDefault="00571482" w:rsidP="003E2397">
            <w:pPr>
              <w:spacing w:line="240" w:lineRule="auto"/>
              <w:ind w:firstLine="0"/>
              <w:jc w:val="left"/>
              <w:rPr>
                <w:szCs w:val="24"/>
              </w:rPr>
            </w:pPr>
            <w:r w:rsidRPr="002F4348">
              <w:rPr>
                <w:szCs w:val="24"/>
              </w:rPr>
              <w:t>Дни введения</w:t>
            </w:r>
          </w:p>
        </w:tc>
      </w:tr>
      <w:tr w:rsidR="00571482" w:rsidRPr="002F4348" w14:paraId="5D5875C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E8C6428" w14:textId="77777777" w:rsidR="00571482" w:rsidRPr="002F4348" w:rsidRDefault="00571482" w:rsidP="003E2397">
            <w:pPr>
              <w:spacing w:line="240" w:lineRule="auto"/>
              <w:ind w:firstLine="0"/>
              <w:jc w:val="left"/>
              <w:rPr>
                <w:szCs w:val="24"/>
              </w:rPr>
            </w:pPr>
            <w:r w:rsidRPr="002F4348">
              <w:rPr>
                <w:szCs w:val="24"/>
              </w:rPr>
              <w:t>Брентуксимаб ведо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AEAF8BF" w14:textId="77777777" w:rsidR="00571482" w:rsidRPr="002F4348" w:rsidRDefault="00571482" w:rsidP="003E2397">
            <w:pPr>
              <w:spacing w:line="240" w:lineRule="auto"/>
              <w:ind w:firstLine="0"/>
              <w:jc w:val="left"/>
              <w:rPr>
                <w:szCs w:val="24"/>
              </w:rPr>
            </w:pPr>
            <w:r w:rsidRPr="002F4348">
              <w:rPr>
                <w:szCs w:val="24"/>
              </w:rPr>
              <w:t>1,2 мг/кг</w:t>
            </w:r>
          </w:p>
        </w:tc>
        <w:tc>
          <w:tcPr>
            <w:tcW w:w="2339" w:type="dxa"/>
            <w:tcBorders>
              <w:top w:val="single" w:sz="4" w:space="0" w:color="auto"/>
              <w:left w:val="single" w:sz="4" w:space="0" w:color="auto"/>
              <w:bottom w:val="single" w:sz="4" w:space="0" w:color="auto"/>
              <w:right w:val="single" w:sz="4" w:space="0" w:color="auto"/>
            </w:tcBorders>
          </w:tcPr>
          <w:p w14:paraId="6355834A" w14:textId="77777777" w:rsidR="00571482" w:rsidRPr="002F4348" w:rsidRDefault="00571482" w:rsidP="003E2397">
            <w:pPr>
              <w:spacing w:line="240" w:lineRule="auto"/>
              <w:ind w:firstLine="0"/>
              <w:jc w:val="left"/>
              <w:rPr>
                <w:szCs w:val="24"/>
              </w:rPr>
            </w:pPr>
            <w:r w:rsidRPr="002F4348">
              <w:rPr>
                <w:szCs w:val="24"/>
              </w:rPr>
              <w:t>в/в инфузия 30 минут через 1 час после завершения введения AVD</w:t>
            </w:r>
          </w:p>
        </w:tc>
        <w:tc>
          <w:tcPr>
            <w:tcW w:w="2339" w:type="dxa"/>
            <w:tcBorders>
              <w:top w:val="single" w:sz="4" w:space="0" w:color="auto"/>
              <w:left w:val="single" w:sz="4" w:space="0" w:color="auto"/>
              <w:bottom w:val="single" w:sz="4" w:space="0" w:color="auto"/>
              <w:right w:val="single" w:sz="4" w:space="0" w:color="auto"/>
            </w:tcBorders>
          </w:tcPr>
          <w:p w14:paraId="629A87CC" w14:textId="77777777" w:rsidR="00571482" w:rsidRPr="002F4348" w:rsidRDefault="00571482" w:rsidP="003E2397">
            <w:pPr>
              <w:spacing w:line="240" w:lineRule="auto"/>
              <w:ind w:firstLine="0"/>
              <w:jc w:val="left"/>
              <w:rPr>
                <w:szCs w:val="24"/>
              </w:rPr>
            </w:pPr>
            <w:r w:rsidRPr="002F4348">
              <w:rPr>
                <w:szCs w:val="24"/>
              </w:rPr>
              <w:t>1, 15</w:t>
            </w:r>
          </w:p>
        </w:tc>
      </w:tr>
      <w:tr w:rsidR="00571482" w:rsidRPr="002F4348" w14:paraId="70B2877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25AA1C05" w14:textId="77777777" w:rsidR="00571482" w:rsidRPr="002F4348" w:rsidRDefault="00571482" w:rsidP="003E2397">
            <w:pPr>
              <w:spacing w:line="240" w:lineRule="auto"/>
              <w:ind w:firstLine="0"/>
              <w:jc w:val="left"/>
              <w:rPr>
                <w:szCs w:val="24"/>
              </w:rPr>
            </w:pPr>
            <w:r w:rsidRPr="002F4348">
              <w:rPr>
                <w:szCs w:val="24"/>
              </w:rPr>
              <w:t>Доксорубицин**</w:t>
            </w:r>
          </w:p>
        </w:tc>
        <w:tc>
          <w:tcPr>
            <w:tcW w:w="2339" w:type="dxa"/>
            <w:tcBorders>
              <w:top w:val="single" w:sz="4" w:space="0" w:color="auto"/>
              <w:left w:val="single" w:sz="4" w:space="0" w:color="auto"/>
              <w:bottom w:val="single" w:sz="4" w:space="0" w:color="auto"/>
              <w:right w:val="single" w:sz="4" w:space="0" w:color="auto"/>
            </w:tcBorders>
          </w:tcPr>
          <w:p w14:paraId="0A01BA6B" w14:textId="77777777" w:rsidR="00571482" w:rsidRPr="002F4348" w:rsidRDefault="00571482" w:rsidP="003E2397">
            <w:pPr>
              <w:spacing w:line="240" w:lineRule="auto"/>
              <w:ind w:firstLine="0"/>
              <w:jc w:val="left"/>
              <w:rPr>
                <w:szCs w:val="24"/>
              </w:rPr>
            </w:pPr>
            <w:r w:rsidRPr="002F4348">
              <w:rPr>
                <w:szCs w:val="24"/>
              </w:rPr>
              <w:t>25 мг/м</w:t>
            </w:r>
            <w:r w:rsidRPr="002F4348">
              <w:rPr>
                <w:szCs w:val="24"/>
                <w:vertAlign w:val="superscript"/>
              </w:rPr>
              <w:t>2</w:t>
            </w:r>
          </w:p>
          <w:p w14:paraId="7F596319" w14:textId="77777777" w:rsidR="00571482" w:rsidRPr="002F4348" w:rsidRDefault="00571482"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233BBA2F" w14:textId="77777777" w:rsidR="00571482" w:rsidRPr="002F4348" w:rsidRDefault="00571482" w:rsidP="003E2397">
            <w:pPr>
              <w:spacing w:line="240" w:lineRule="auto"/>
              <w:ind w:firstLine="0"/>
              <w:jc w:val="left"/>
              <w:rPr>
                <w:szCs w:val="24"/>
              </w:rPr>
            </w:pPr>
            <w:r w:rsidRPr="002F4348">
              <w:rPr>
                <w:szCs w:val="24"/>
              </w:rPr>
              <w:t>в/в капельно или струйно</w:t>
            </w:r>
          </w:p>
        </w:tc>
        <w:tc>
          <w:tcPr>
            <w:tcW w:w="2339" w:type="dxa"/>
            <w:tcBorders>
              <w:top w:val="single" w:sz="4" w:space="0" w:color="auto"/>
              <w:left w:val="single" w:sz="4" w:space="0" w:color="auto"/>
              <w:bottom w:val="single" w:sz="4" w:space="0" w:color="auto"/>
              <w:right w:val="single" w:sz="4" w:space="0" w:color="auto"/>
            </w:tcBorders>
          </w:tcPr>
          <w:p w14:paraId="4562598B" w14:textId="77777777" w:rsidR="00571482" w:rsidRPr="002F4348" w:rsidRDefault="00571482" w:rsidP="003E2397">
            <w:pPr>
              <w:spacing w:line="240" w:lineRule="auto"/>
              <w:ind w:firstLine="0"/>
              <w:jc w:val="left"/>
              <w:rPr>
                <w:szCs w:val="24"/>
              </w:rPr>
            </w:pPr>
            <w:r w:rsidRPr="002F4348">
              <w:rPr>
                <w:szCs w:val="24"/>
              </w:rPr>
              <w:t>1, 15</w:t>
            </w:r>
          </w:p>
          <w:p w14:paraId="6911F360" w14:textId="77777777" w:rsidR="00571482" w:rsidRPr="002F4348" w:rsidRDefault="00571482" w:rsidP="003E2397">
            <w:pPr>
              <w:spacing w:line="240" w:lineRule="auto"/>
              <w:ind w:firstLine="0"/>
              <w:jc w:val="left"/>
              <w:rPr>
                <w:szCs w:val="24"/>
              </w:rPr>
            </w:pPr>
          </w:p>
        </w:tc>
      </w:tr>
      <w:tr w:rsidR="00571482" w:rsidRPr="002F4348" w14:paraId="6CBB1A7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C038EB1" w14:textId="77777777" w:rsidR="00571482" w:rsidRPr="002F4348" w:rsidRDefault="00571482" w:rsidP="003E2397">
            <w:pPr>
              <w:spacing w:line="240" w:lineRule="auto"/>
              <w:ind w:firstLine="0"/>
              <w:jc w:val="left"/>
              <w:rPr>
                <w:szCs w:val="24"/>
              </w:rPr>
            </w:pPr>
            <w:r w:rsidRPr="002F4348">
              <w:rPr>
                <w:szCs w:val="24"/>
              </w:rPr>
              <w:t>Винбластин **</w:t>
            </w:r>
          </w:p>
        </w:tc>
        <w:tc>
          <w:tcPr>
            <w:tcW w:w="2339" w:type="dxa"/>
            <w:tcBorders>
              <w:top w:val="single" w:sz="4" w:space="0" w:color="auto"/>
              <w:left w:val="single" w:sz="4" w:space="0" w:color="auto"/>
              <w:bottom w:val="single" w:sz="4" w:space="0" w:color="auto"/>
              <w:right w:val="single" w:sz="4" w:space="0" w:color="auto"/>
            </w:tcBorders>
            <w:hideMark/>
          </w:tcPr>
          <w:p w14:paraId="7F85C116" w14:textId="77777777" w:rsidR="00571482" w:rsidRPr="002F4348" w:rsidRDefault="00571482" w:rsidP="003E2397">
            <w:pPr>
              <w:spacing w:line="240" w:lineRule="auto"/>
              <w:ind w:firstLine="0"/>
              <w:jc w:val="left"/>
              <w:rPr>
                <w:szCs w:val="24"/>
              </w:rPr>
            </w:pPr>
            <w:r w:rsidRPr="002F4348">
              <w:rPr>
                <w:szCs w:val="24"/>
              </w:rPr>
              <w:t>6 мг/м</w:t>
            </w:r>
            <w:r w:rsidRPr="002F4348">
              <w:rPr>
                <w:szCs w:val="24"/>
                <w:vertAlign w:val="superscript"/>
              </w:rPr>
              <w:t>2</w:t>
            </w:r>
            <w:r w:rsidRPr="002F4348">
              <w:rPr>
                <w:szCs w:val="24"/>
              </w:rPr>
              <w:t xml:space="preserve"> (не более 10 мг)</w:t>
            </w:r>
          </w:p>
        </w:tc>
        <w:tc>
          <w:tcPr>
            <w:tcW w:w="2339" w:type="dxa"/>
            <w:tcBorders>
              <w:top w:val="single" w:sz="4" w:space="0" w:color="auto"/>
              <w:left w:val="single" w:sz="4" w:space="0" w:color="auto"/>
              <w:bottom w:val="single" w:sz="4" w:space="0" w:color="auto"/>
              <w:right w:val="single" w:sz="4" w:space="0" w:color="auto"/>
            </w:tcBorders>
            <w:hideMark/>
          </w:tcPr>
          <w:p w14:paraId="494D7050" w14:textId="77777777" w:rsidR="00571482" w:rsidRPr="002F4348" w:rsidRDefault="00571482" w:rsidP="003E2397">
            <w:pPr>
              <w:spacing w:line="240" w:lineRule="auto"/>
              <w:ind w:firstLine="0"/>
              <w:jc w:val="left"/>
              <w:rPr>
                <w:szCs w:val="24"/>
              </w:rPr>
            </w:pPr>
            <w:r w:rsidRPr="002F4348">
              <w:rPr>
                <w:szCs w:val="24"/>
              </w:rPr>
              <w:t>в/в, за 5-10 мин</w:t>
            </w:r>
          </w:p>
        </w:tc>
        <w:tc>
          <w:tcPr>
            <w:tcW w:w="2339" w:type="dxa"/>
            <w:tcBorders>
              <w:top w:val="single" w:sz="4" w:space="0" w:color="auto"/>
              <w:left w:val="single" w:sz="4" w:space="0" w:color="auto"/>
              <w:bottom w:val="single" w:sz="4" w:space="0" w:color="auto"/>
              <w:right w:val="single" w:sz="4" w:space="0" w:color="auto"/>
            </w:tcBorders>
            <w:hideMark/>
          </w:tcPr>
          <w:p w14:paraId="3ADA88B3" w14:textId="77777777" w:rsidR="00571482" w:rsidRPr="002F4348" w:rsidRDefault="00571482" w:rsidP="003E2397">
            <w:pPr>
              <w:spacing w:line="240" w:lineRule="auto"/>
              <w:ind w:firstLine="0"/>
              <w:jc w:val="left"/>
              <w:rPr>
                <w:szCs w:val="24"/>
              </w:rPr>
            </w:pPr>
            <w:r w:rsidRPr="002F4348">
              <w:rPr>
                <w:szCs w:val="24"/>
              </w:rPr>
              <w:t>1, 15</w:t>
            </w:r>
          </w:p>
        </w:tc>
      </w:tr>
      <w:tr w:rsidR="00571482" w:rsidRPr="002F4348" w14:paraId="300738B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0F3F09F" w14:textId="77777777" w:rsidR="00571482" w:rsidRPr="002F4348" w:rsidRDefault="00571482" w:rsidP="003E2397">
            <w:pPr>
              <w:spacing w:line="240" w:lineRule="auto"/>
              <w:ind w:firstLine="0"/>
              <w:jc w:val="left"/>
              <w:rPr>
                <w:szCs w:val="24"/>
              </w:rPr>
            </w:pPr>
            <w:r w:rsidRPr="002F4348">
              <w:rPr>
                <w:szCs w:val="24"/>
              </w:rPr>
              <w:t>Дакарбазин**</w:t>
            </w:r>
          </w:p>
        </w:tc>
        <w:tc>
          <w:tcPr>
            <w:tcW w:w="2339" w:type="dxa"/>
            <w:tcBorders>
              <w:top w:val="single" w:sz="4" w:space="0" w:color="auto"/>
              <w:left w:val="single" w:sz="4" w:space="0" w:color="auto"/>
              <w:bottom w:val="single" w:sz="4" w:space="0" w:color="auto"/>
              <w:right w:val="single" w:sz="4" w:space="0" w:color="auto"/>
            </w:tcBorders>
            <w:hideMark/>
          </w:tcPr>
          <w:p w14:paraId="0962DB0F" w14:textId="77777777" w:rsidR="00571482" w:rsidRPr="002F4348" w:rsidRDefault="00571482" w:rsidP="003E2397">
            <w:pPr>
              <w:spacing w:line="240" w:lineRule="auto"/>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07A7304" w14:textId="77777777" w:rsidR="00571482" w:rsidRPr="002F4348" w:rsidRDefault="00571482" w:rsidP="003E2397">
            <w:pPr>
              <w:spacing w:line="240" w:lineRule="auto"/>
              <w:ind w:firstLine="0"/>
              <w:jc w:val="left"/>
              <w:rPr>
                <w:szCs w:val="24"/>
              </w:rPr>
            </w:pPr>
            <w:r w:rsidRPr="002F4348">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hideMark/>
          </w:tcPr>
          <w:p w14:paraId="649B2C81" w14:textId="77777777" w:rsidR="00571482" w:rsidRPr="002F4348" w:rsidRDefault="00571482" w:rsidP="003E2397">
            <w:pPr>
              <w:spacing w:line="240" w:lineRule="auto"/>
              <w:ind w:firstLine="0"/>
              <w:jc w:val="left"/>
              <w:rPr>
                <w:szCs w:val="24"/>
              </w:rPr>
            </w:pPr>
            <w:r w:rsidRPr="002F4348">
              <w:rPr>
                <w:szCs w:val="24"/>
              </w:rPr>
              <w:t>1, 15</w:t>
            </w:r>
          </w:p>
        </w:tc>
      </w:tr>
      <w:tr w:rsidR="00571482" w:rsidRPr="002F4348" w14:paraId="2059E9A8"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01794E1" w14:textId="77777777" w:rsidR="00571482" w:rsidRPr="002F4348" w:rsidRDefault="00571482" w:rsidP="003E2397">
            <w:pPr>
              <w:spacing w:line="240" w:lineRule="auto"/>
              <w:ind w:firstLine="0"/>
              <w:jc w:val="left"/>
              <w:rPr>
                <w:szCs w:val="24"/>
              </w:rPr>
            </w:pPr>
            <w:r w:rsidRPr="002F4348">
              <w:rPr>
                <w:szCs w:val="24"/>
              </w:rPr>
              <w:t>Лечение возобновляется на 29 день</w:t>
            </w:r>
          </w:p>
          <w:p w14:paraId="43B751C2" w14:textId="77777777" w:rsidR="0062583E" w:rsidRPr="002F4348" w:rsidRDefault="0062583E" w:rsidP="003E2397">
            <w:pPr>
              <w:spacing w:line="240" w:lineRule="auto"/>
              <w:ind w:firstLine="0"/>
              <w:jc w:val="left"/>
              <w:rPr>
                <w:bCs/>
              </w:rPr>
            </w:pPr>
            <w:r w:rsidRPr="002F4348">
              <w:rPr>
                <w:bCs/>
              </w:rPr>
              <w:t xml:space="preserve">Накануне и с первого дня цикла рекомендуется увеличивают объем потребляемой жидкости до 2 литров в день. При большой опухолевой массе каждому </w:t>
            </w:r>
            <w:r w:rsidR="004D11D3" w:rsidRPr="002F4348">
              <w:rPr>
                <w:bCs/>
              </w:rPr>
              <w:t xml:space="preserve">пациенту </w:t>
            </w:r>
            <w:r w:rsidRPr="002F4348">
              <w:rPr>
                <w:bCs/>
              </w:rPr>
              <w:t>назначают аллопуринол</w:t>
            </w:r>
            <w:r w:rsidR="004D11D3" w:rsidRPr="002F4348">
              <w:rPr>
                <w:bCs/>
              </w:rPr>
              <w:t>**</w:t>
            </w:r>
            <w:r w:rsidRPr="002F4348">
              <w:rPr>
                <w:bCs/>
              </w:rPr>
              <w:t xml:space="preserve"> в дозе 300мг/сутки и в первые 3 дня цикла назначают гидратирующую терапию в объеме до 3 л/м</w:t>
            </w:r>
            <w:r w:rsidRPr="002F4348">
              <w:rPr>
                <w:bCs/>
                <w:vertAlign w:val="superscript"/>
              </w:rPr>
              <w:t xml:space="preserve">2 </w:t>
            </w:r>
            <w:r w:rsidRPr="002F4348">
              <w:rPr>
                <w:bCs/>
              </w:rPr>
              <w:t xml:space="preserve">при строгом контроле за диурезом и электролитными показателями </w:t>
            </w:r>
            <w:r w:rsidRPr="002F4348">
              <w:rPr>
                <w:bCs/>
              </w:rPr>
              <w:fldChar w:fldCharType="begin" w:fldLock="1"/>
            </w:r>
            <w:r w:rsidR="00A850F7" w:rsidRPr="002F4348">
              <w:rPr>
                <w:bCs/>
              </w:rPr>
              <w:instrText>ADDIN CSL_CITATION {"citationItems":[{"id":"ITEM-1","itemData":{"author":[{"dropping-particle":"","family":"Моисеева","given":"Т.Н.","non-dropping-particle":"","parse-names":false,"suffix":""},{"dropping-particle":"","family":"Аль-Ради","given":"Л.С.","non-dropping-particle":"","parse-names":false,"suffix":""},{"dropping-particle":"","family":"Дорохина","given":"Е.И.","non-dropping-particle":"","parse-names":false,"suffix":""}],"container-title":"Алгоритмы диагностики и протоколы лечения заболеваний системы крови. НМИЦ Гематологии. Под ред. В.Г. Савченко.","id":"ITEM-1","issued":{"date-parts":[["2018"]]},"page":"39-56","title":"Протокол диагностики и лечения классической лимфомы Ходжкина","type":"chapter"},"uris":["http://www.mendeley.com/documents/?uuid=fb98dfe5-a71f-484e-9a5d-824d96c5ea87","http://www.mendeley.com/documents/?uuid=1e9d076e-e89a-457c-b607-718bf00380e7"]}],"mendeley":{"formattedCitation":"[12]","plainTextFormattedCitation":"[12]","previouslyFormattedCitation":"[12]"},"properties":{"noteIndex":0},"schema":"https://github.com/citation-style-language/schema/raw/master/csl-citation.json"}</w:instrText>
            </w:r>
            <w:r w:rsidRPr="002F4348">
              <w:rPr>
                <w:bCs/>
              </w:rPr>
              <w:fldChar w:fldCharType="separate"/>
            </w:r>
            <w:r w:rsidR="00BA1BF7" w:rsidRPr="002F4348">
              <w:rPr>
                <w:bCs/>
                <w:noProof/>
              </w:rPr>
              <w:t>[12]</w:t>
            </w:r>
            <w:r w:rsidRPr="002F4348">
              <w:rPr>
                <w:bCs/>
              </w:rPr>
              <w:fldChar w:fldCharType="end"/>
            </w:r>
            <w:r w:rsidR="00FD701B" w:rsidRPr="002F4348">
              <w:rPr>
                <w:bCs/>
              </w:rPr>
              <w:t>.</w:t>
            </w:r>
          </w:p>
          <w:p w14:paraId="6AC84708" w14:textId="77777777" w:rsidR="0062583E" w:rsidRPr="002F4348" w:rsidRDefault="0062583E" w:rsidP="003E2397">
            <w:pPr>
              <w:spacing w:line="240" w:lineRule="auto"/>
              <w:ind w:firstLine="0"/>
              <w:jc w:val="left"/>
              <w:rPr>
                <w:szCs w:val="24"/>
              </w:rPr>
            </w:pPr>
            <w:r w:rsidRPr="002F4348">
              <w:t>Первичная профилактика Г-КСФ рекомендована всем пациентам независимо от их возраста, начиная с первой дозы, начиная в первые 4 дня после введения химиопрепаратов, но не позднее 5-го дня</w:t>
            </w:r>
            <w:r w:rsidR="0035419A" w:rsidRPr="002F4348">
              <w:t xml:space="preserve"> </w:t>
            </w:r>
            <w:r w:rsidR="0035419A" w:rsidRPr="002F4348">
              <w:fldChar w:fldCharType="begin" w:fldLock="1"/>
            </w:r>
            <w:r w:rsidR="00A850F7" w:rsidRPr="002F4348">
              <w:instrText>ADDIN CSL_CITATION {"citationItems":[{"id":"ITEM-1","itemData":{"DOI":"10.1056/NEJMoa1708984","ISSN":"15334406","abstract":"BACKGROUND Brentuximab vedotin is an anti-CD30 antibody-drug conjugate that has been approved for relapsed and refractory Hodgkin's lymphoma. METHODS We conducted an open-label, multicenter, randomized phase 3 trial involving patients with previously untreated stage III or IV classic Hodgkin's lymphoma, in which 664 were assigned to receive brentuximab vedotin, doxorubicin, vinblastine, and dacarbazine (A+AVD) and 670 were assigned to receive doxorubicin, bleomycin, vinblastine, and dacarbazine (ABVD). The primary end point was modified progression-free survival (the time to progression, death, or noncomplete response and use of subsequent anticancer therapy) as adjudicated by an independent review committee. The key secondary end point was overall survival. RESULTS At a median follow-up of 24.9 months, 2-year modified progression-free survival rates in the A+AVD and ABVD groups were 82.1% (95% confidence interval [CI], 78.7 to 85.0) and 77.2% (95% CI, 73.7 to 80.4), respectively, a difference of 4.9 percentage points (hazard ratio for an event of progression, death, or modified progression, 0.77; 95% CI, 0.60 to 0.98; P = 0.03). There were 28 deaths with A+AVD and 39 with ABVD (hazard ratio for interim overall survival, 0.72 [95% CI, 0.44 to 1.17]; P = 0.19). All secondary efficacy end points trended in favor of A+AVD. Neutropenia occurred in 58% of the patients receiving A+AVD and in 45% of those receiving ABVD; in the A+AVD group, the rate of febrile neutropenia was lower among the 83 patients who received primary prophylaxis with granulocyte colony-stimulating factor than among those who did not (11% vs. 21%). Peripheral neuropathy occurred in 67% of patients in the A+AVD group and in 43% of patients in the ABVD group; 67% of patients in the A+AVD group who had peripheral neuropathy had resolution or improvement at the last follow-up visit. Pulmonary toxicity of grade 3 or higher was reported in less than 1% of patients receiving A+AVD and in 3% of those receiving ABVD. Among the deaths that occurred during treatment, 7 of 9 in the A+AVD group were associated with neutropenia and 11 of 13 in the ABVD group were associated with pulmonary-related toxicity. CONCLUSIONS A+AVD had superior efficacy to ABVD in the treatment of patients with advanced-stage Hodgkin's lymphoma, with a 4.9 percentage-point lower combined risk of progression, death, or noncomplete response and use of subsequent anticancer therapy at 2 years. (Funded by Millennium Pharmaceutica…","author":[{"dropping-particle":"","family":"Connors","given":"J. M.","non-dropping-particle":"","parse-names":false,"suffix":""},{"dropping-particle":"","family":"Jurczak","given":"W.","non-dropping-particle":"","parse-names":false,"suffix":""},{"dropping-particle":"","family":"Straus","given":"D. J.","non-dropping-particle":"","parse-names":false,"suffix":""},{"dropping-particle":"","family":"Ansell","given":"S. M.","non-dropping-particle":"","parse-names":false,"suffix":""},{"dropping-particle":"","family":"Kim","given":"W. S.","non-dropping-particle":"","parse-names":false,"suffix":""},{"dropping-particle":"","family":"Gallamini","given":"A.","non-dropping-particle":"","parse-names":false,"suffix":""},{"dropping-particle":"","family":"Younes","given":"A.","non-dropping-particle":"","parse-names":false,"suffix":""},{"dropping-particle":"","family":"Alekseev","given":"S.","non-dropping-particle":"","parse-names":false,"suffix":""},{"dropping-particle":"","family":"Illés","given":"A.","non-dropping-particle":"","parse-names":false,"suffix":""},{"dropping-particle":"","family":"Picardi","given":"M.","non-dropping-particle":"","parse-names":false,"suffix":""},{"dropping-particle":"","family":"Lech-Maranda","given":"E.","non-dropping-particle":"","parse-names":false,"suffix":""},{"dropping-particle":"","family":"Oki","given":"Y.","non-dropping-particle":"","parse-names":false,"suffix":""},{"dropping-particle":"","family":"Feldman","given":"T.","non-dropping-particle":"","parse-names":false,"suffix":""},{"dropping-particle":"","family":"Smolewski","given":"P.","non-dropping-particle":"","parse-names":false,"suffix":""},{"dropping-particle":"","family":"Savage","given":"K. J.","non-dropping-particle":"","parse-names":false,"suffix":""},{"dropping-particle":"","family":"Bartlett","given":"N. L.","non-dropping-particle":"","parse-names":false,"suffix":""},{"dropping-particle":"","family":"Walewski","given":"J.","non-dropping-particle":"","parse-names":false,"suffix":""},{"dropping-particle":"","family":"Chen","given":"R.","non-dropping-particle":"","parse-names":false,"suffix":""},{"dropping-particle":"","family":"Ramchandren","given":"R.","non-dropping-particle":"","parse-names":false,"suffix":""},{"dropping-particle":"","family":"Zinzani","given":"P. L.","non-dropping-particle":"","parse-names":false,"suffix":""},{"dropping-particle":"","family":"Cunningham","given":"D.","non-dropping-particle":"","parse-names":false,"suffix":""},{"dropping-particle":"","family":"Rosta","given":"A.","non-dropping-particle":"","parse-names":false,"suffix":""},{"dropping-particle":"","family":"Josephson","given":"N. C.","non-dropping-particle":"","parse-names":false,"suffix":""},{"dropping-particle":"","family":"Song","given":"E.","non-dropping-particle":"","parse-names":false,"suffix":""},{"dropping-particle":"","family":"Sachs","given":"J.","non-dropping-particle":"","parse-names":false,"suffix":""},{"dropping-particle":"","family":"Liu","given":"R.","non-dropping-particle":"","parse-names":false,"suffix":""},{"dropping-particle":"","family":"Jolin","given":"H. A.","non-dropping-particle":"","parse-names":false,"suffix":""},{"dropping-particle":"","family":"Huebner","given":"D.","non-dropping-particle":"","parse-names":false,"suffix":""},{"dropping-particle":"","family":"Radford","given":"J.","non-dropping-particle":"","parse-names":false,"suffix":""}],"container-title":"New England Journal of Medicine","id":"ITEM-1","issue":"4","issued":{"date-parts":[["2018"]]},"page":"331-344","title":"Brentuximab vedotin with chemotherapy for stage III or IV Hodgkin's lymphoma","type":"article-journal","volume":"378"},"uris":["http://www.mendeley.com/documents/?uuid=368249c3-45ad-4e1a-853c-59a9a276b586","http://www.mendeley.com/documents/?uuid=b8a50975-3bc9-3527-97c2-baefe81a2e85"]}],"mendeley":{"formattedCitation":"[30]","plainTextFormattedCitation":"[30]","previouslyFormattedCitation":"[30]"},"properties":{"noteIndex":0},"schema":"https://github.com/citation-style-language/schema/raw/master/csl-citation.json"}</w:instrText>
            </w:r>
            <w:r w:rsidR="0035419A" w:rsidRPr="002F4348">
              <w:fldChar w:fldCharType="separate"/>
            </w:r>
            <w:r w:rsidR="0041114E" w:rsidRPr="002F4348">
              <w:rPr>
                <w:noProof/>
              </w:rPr>
              <w:t>[30]</w:t>
            </w:r>
            <w:r w:rsidR="0035419A" w:rsidRPr="002F4348">
              <w:fldChar w:fldCharType="end"/>
            </w:r>
            <w:r w:rsidRPr="002F4348">
              <w:t>.</w:t>
            </w:r>
          </w:p>
        </w:tc>
      </w:tr>
    </w:tbl>
    <w:p w14:paraId="34658D4D" w14:textId="77777777" w:rsidR="00A07386" w:rsidRPr="002F4348" w:rsidRDefault="00A07386" w:rsidP="00A07386">
      <w:pPr>
        <w:pStyle w:val="afd"/>
        <w:ind w:firstLine="0"/>
        <w:rPr>
          <w:b/>
          <w:bCs/>
          <w:u w:val="single"/>
        </w:rPr>
      </w:pPr>
      <w:r w:rsidRPr="002F4348">
        <w:rPr>
          <w:b/>
          <w:bCs/>
          <w:u w:val="single"/>
        </w:rPr>
        <w:t>3.3.2 Схемы терапии лимфомы Ходжкина у пациентов до 18 лет</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A07386" w:rsidRPr="002F4348" w14:paraId="5FB45E92" w14:textId="77777777" w:rsidTr="007C3C41">
        <w:trPr>
          <w:trHeight w:val="329"/>
        </w:trPr>
        <w:tc>
          <w:tcPr>
            <w:tcW w:w="9356" w:type="dxa"/>
            <w:gridSpan w:val="4"/>
            <w:tcBorders>
              <w:top w:val="nil"/>
              <w:left w:val="nil"/>
              <w:bottom w:val="single" w:sz="4" w:space="0" w:color="auto"/>
              <w:right w:val="nil"/>
            </w:tcBorders>
          </w:tcPr>
          <w:p w14:paraId="36EA9073" w14:textId="77777777" w:rsidR="00A07386" w:rsidRPr="002F4348" w:rsidRDefault="00A07386" w:rsidP="007C3C41">
            <w:pPr>
              <w:spacing w:line="240" w:lineRule="auto"/>
              <w:ind w:firstLine="0"/>
              <w:jc w:val="left"/>
              <w:rPr>
                <w:b/>
                <w:bCs/>
                <w:szCs w:val="24"/>
              </w:rPr>
            </w:pPr>
            <w:r w:rsidRPr="002F4348">
              <w:rPr>
                <w:b/>
                <w:bCs/>
                <w:szCs w:val="24"/>
                <w:lang w:val="en-US"/>
              </w:rPr>
              <w:t>OEPA</w:t>
            </w:r>
            <w:r w:rsidR="007F707A" w:rsidRPr="002F4348">
              <w:rPr>
                <w:b/>
                <w:bCs/>
                <w:szCs w:val="24"/>
              </w:rPr>
              <w:t xml:space="preserve"> </w:t>
            </w:r>
            <w:r w:rsidR="007F707A" w:rsidRPr="002F4348">
              <w:rPr>
                <w:lang w:eastAsia="ru-RU"/>
              </w:rPr>
              <w:fldChar w:fldCharType="begin" w:fldLock="1"/>
            </w:r>
            <w:r w:rsidR="002C6C01" w:rsidRPr="002F4348">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31]","plainTextFormattedCitation":"[31]","previouslyFormattedCitation":"[31]"},"properties":{"noteIndex":0},"schema":"https://github.com/citation-style-language/schema/raw/master/csl-citation.json"}</w:instrText>
            </w:r>
            <w:r w:rsidR="007F707A" w:rsidRPr="002F4348">
              <w:rPr>
                <w:lang w:eastAsia="ru-RU"/>
              </w:rPr>
              <w:fldChar w:fldCharType="separate"/>
            </w:r>
            <w:r w:rsidR="007F707A" w:rsidRPr="002F4348">
              <w:rPr>
                <w:noProof/>
                <w:lang w:eastAsia="ru-RU"/>
              </w:rPr>
              <w:t>[31]</w:t>
            </w:r>
            <w:r w:rsidR="007F707A" w:rsidRPr="002F4348">
              <w:rPr>
                <w:lang w:eastAsia="ru-RU"/>
              </w:rPr>
              <w:fldChar w:fldCharType="end"/>
            </w:r>
          </w:p>
        </w:tc>
      </w:tr>
      <w:tr w:rsidR="00A07386" w:rsidRPr="002F4348" w14:paraId="0BD57F13"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259CFC3B" w14:textId="77777777" w:rsidR="00A07386" w:rsidRPr="002F4348" w:rsidRDefault="00A07386" w:rsidP="007C3C41">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2851A36" w14:textId="77777777" w:rsidR="00A07386" w:rsidRPr="002F4348" w:rsidRDefault="00A07386" w:rsidP="007C3C41">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74B34A1" w14:textId="77777777" w:rsidR="00A07386" w:rsidRPr="002F4348" w:rsidRDefault="00A07386" w:rsidP="007C3C41">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B2EC201" w14:textId="77777777" w:rsidR="00A07386" w:rsidRPr="002F4348" w:rsidRDefault="00A07386" w:rsidP="007C3C41">
            <w:pPr>
              <w:spacing w:line="240" w:lineRule="auto"/>
              <w:ind w:firstLine="0"/>
              <w:jc w:val="left"/>
              <w:rPr>
                <w:szCs w:val="24"/>
              </w:rPr>
            </w:pPr>
            <w:r w:rsidRPr="002F4348">
              <w:rPr>
                <w:szCs w:val="24"/>
              </w:rPr>
              <w:t>Дни введения</w:t>
            </w:r>
          </w:p>
        </w:tc>
      </w:tr>
      <w:tr w:rsidR="00A07386" w:rsidRPr="002F4348" w14:paraId="3D0E23EF"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1878C629" w14:textId="77777777" w:rsidR="00A07386" w:rsidRPr="002F4348" w:rsidRDefault="00A07386" w:rsidP="007C3C41">
            <w:pPr>
              <w:spacing w:line="240" w:lineRule="auto"/>
              <w:ind w:firstLine="0"/>
              <w:jc w:val="left"/>
              <w:rPr>
                <w:szCs w:val="24"/>
              </w:rPr>
            </w:pPr>
            <w:r w:rsidRPr="002F4348">
              <w:rPr>
                <w:szCs w:val="24"/>
              </w:rPr>
              <w:t>Преднизолон**</w:t>
            </w:r>
          </w:p>
        </w:tc>
        <w:tc>
          <w:tcPr>
            <w:tcW w:w="2339" w:type="dxa"/>
            <w:tcBorders>
              <w:top w:val="single" w:sz="4" w:space="0" w:color="auto"/>
              <w:left w:val="single" w:sz="4" w:space="0" w:color="auto"/>
              <w:bottom w:val="single" w:sz="4" w:space="0" w:color="auto"/>
              <w:right w:val="single" w:sz="4" w:space="0" w:color="auto"/>
            </w:tcBorders>
          </w:tcPr>
          <w:p w14:paraId="6C56C698" w14:textId="77777777" w:rsidR="00A07386" w:rsidRPr="002F4348" w:rsidRDefault="00A07386" w:rsidP="007C3C41">
            <w:pPr>
              <w:spacing w:line="240" w:lineRule="auto"/>
              <w:ind w:firstLine="0"/>
              <w:jc w:val="left"/>
              <w:rPr>
                <w:szCs w:val="24"/>
              </w:rPr>
            </w:pPr>
            <w:r w:rsidRPr="002F4348">
              <w:rPr>
                <w:szCs w:val="24"/>
              </w:rPr>
              <w:t>60 мг/м</w:t>
            </w:r>
            <w:r w:rsidRPr="002F4348">
              <w:rPr>
                <w:szCs w:val="24"/>
                <w:vertAlign w:val="superscript"/>
              </w:rPr>
              <w:t>2</w:t>
            </w:r>
            <w:r w:rsidRPr="002F4348">
              <w:rPr>
                <w:szCs w:val="24"/>
              </w:rPr>
              <w:t>/сут на 3 приема</w:t>
            </w:r>
          </w:p>
        </w:tc>
        <w:tc>
          <w:tcPr>
            <w:tcW w:w="2339" w:type="dxa"/>
            <w:tcBorders>
              <w:top w:val="single" w:sz="4" w:space="0" w:color="auto"/>
              <w:left w:val="single" w:sz="4" w:space="0" w:color="auto"/>
              <w:bottom w:val="single" w:sz="4" w:space="0" w:color="auto"/>
              <w:right w:val="single" w:sz="4" w:space="0" w:color="auto"/>
            </w:tcBorders>
            <w:hideMark/>
          </w:tcPr>
          <w:p w14:paraId="580D9BCB" w14:textId="77777777" w:rsidR="00A07386" w:rsidRPr="002F4348" w:rsidRDefault="00A07386" w:rsidP="007C3C41">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1D1EAE37" w14:textId="77777777" w:rsidR="00A07386" w:rsidRPr="002F4348" w:rsidRDefault="00A07386" w:rsidP="007C3C41">
            <w:pPr>
              <w:spacing w:line="240" w:lineRule="auto"/>
              <w:ind w:firstLine="0"/>
              <w:jc w:val="left"/>
              <w:rPr>
                <w:szCs w:val="24"/>
              </w:rPr>
            </w:pPr>
            <w:r w:rsidRPr="002F4348">
              <w:rPr>
                <w:szCs w:val="24"/>
              </w:rPr>
              <w:t>1-15</w:t>
            </w:r>
          </w:p>
        </w:tc>
      </w:tr>
      <w:tr w:rsidR="00A07386" w:rsidRPr="002F4348" w14:paraId="04301FB9"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62856B41" w14:textId="77777777" w:rsidR="00A07386" w:rsidRPr="002F4348" w:rsidRDefault="00A07386" w:rsidP="007C3C41">
            <w:pPr>
              <w:spacing w:line="240" w:lineRule="auto"/>
              <w:ind w:firstLine="0"/>
              <w:jc w:val="left"/>
              <w:rPr>
                <w:szCs w:val="24"/>
              </w:rPr>
            </w:pPr>
            <w:r w:rsidRPr="002F4348">
              <w:rPr>
                <w:szCs w:val="24"/>
              </w:rPr>
              <w:t>Винкристин**</w:t>
            </w:r>
          </w:p>
        </w:tc>
        <w:tc>
          <w:tcPr>
            <w:tcW w:w="2339" w:type="dxa"/>
            <w:tcBorders>
              <w:top w:val="single" w:sz="4" w:space="0" w:color="auto"/>
              <w:left w:val="single" w:sz="4" w:space="0" w:color="auto"/>
              <w:bottom w:val="single" w:sz="4" w:space="0" w:color="auto"/>
              <w:right w:val="single" w:sz="4" w:space="0" w:color="auto"/>
            </w:tcBorders>
          </w:tcPr>
          <w:p w14:paraId="337077E1" w14:textId="77777777" w:rsidR="00A07386" w:rsidRPr="002F4348" w:rsidRDefault="00A07386" w:rsidP="007C3C41">
            <w:pPr>
              <w:spacing w:line="240" w:lineRule="auto"/>
              <w:ind w:firstLine="0"/>
              <w:jc w:val="left"/>
              <w:rPr>
                <w:szCs w:val="24"/>
              </w:rPr>
            </w:pPr>
            <w:r w:rsidRPr="002F4348">
              <w:rPr>
                <w:szCs w:val="24"/>
              </w:rPr>
              <w:t>1,5 мг/м</w:t>
            </w:r>
            <w:r w:rsidRPr="002F4348">
              <w:rPr>
                <w:szCs w:val="24"/>
                <w:vertAlign w:val="superscript"/>
              </w:rPr>
              <w:t>2</w:t>
            </w:r>
            <w:r w:rsidRPr="002F4348">
              <w:rPr>
                <w:szCs w:val="24"/>
              </w:rPr>
              <w:t xml:space="preserve"> (макс. 2 мг)</w:t>
            </w:r>
          </w:p>
        </w:tc>
        <w:tc>
          <w:tcPr>
            <w:tcW w:w="2339" w:type="dxa"/>
            <w:tcBorders>
              <w:top w:val="single" w:sz="4" w:space="0" w:color="auto"/>
              <w:left w:val="single" w:sz="4" w:space="0" w:color="auto"/>
              <w:bottom w:val="single" w:sz="4" w:space="0" w:color="auto"/>
              <w:right w:val="single" w:sz="4" w:space="0" w:color="auto"/>
            </w:tcBorders>
          </w:tcPr>
          <w:p w14:paraId="7CB3AF5A" w14:textId="77777777" w:rsidR="00A07386" w:rsidRPr="002F4348" w:rsidRDefault="00A07386" w:rsidP="007C3C41">
            <w:pPr>
              <w:spacing w:line="240" w:lineRule="auto"/>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tcPr>
          <w:p w14:paraId="145B0DE1" w14:textId="77777777" w:rsidR="00A07386" w:rsidRPr="002F4348" w:rsidRDefault="00A07386" w:rsidP="007C3C41">
            <w:pPr>
              <w:spacing w:line="240" w:lineRule="auto"/>
              <w:ind w:firstLine="0"/>
              <w:jc w:val="left"/>
              <w:rPr>
                <w:szCs w:val="24"/>
              </w:rPr>
            </w:pPr>
            <w:r w:rsidRPr="002F4348">
              <w:rPr>
                <w:szCs w:val="24"/>
              </w:rPr>
              <w:t>1,8,15</w:t>
            </w:r>
          </w:p>
        </w:tc>
      </w:tr>
      <w:tr w:rsidR="00A07386" w:rsidRPr="002F4348" w14:paraId="34F0318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453DAB69" w14:textId="77777777" w:rsidR="00A07386" w:rsidRPr="002F4348" w:rsidRDefault="00A07386" w:rsidP="007C3C41">
            <w:pPr>
              <w:spacing w:line="240" w:lineRule="auto"/>
              <w:ind w:firstLine="0"/>
              <w:jc w:val="left"/>
              <w:rPr>
                <w:szCs w:val="24"/>
              </w:rPr>
            </w:pPr>
            <w:r w:rsidRPr="002F4348">
              <w:rPr>
                <w:szCs w:val="24"/>
              </w:rPr>
              <w:t>Доксорубицин**</w:t>
            </w:r>
          </w:p>
        </w:tc>
        <w:tc>
          <w:tcPr>
            <w:tcW w:w="2339" w:type="dxa"/>
            <w:tcBorders>
              <w:top w:val="single" w:sz="4" w:space="0" w:color="auto"/>
              <w:left w:val="single" w:sz="4" w:space="0" w:color="auto"/>
              <w:bottom w:val="single" w:sz="4" w:space="0" w:color="auto"/>
              <w:right w:val="single" w:sz="4" w:space="0" w:color="auto"/>
            </w:tcBorders>
          </w:tcPr>
          <w:p w14:paraId="69E5C59E" w14:textId="77777777" w:rsidR="00A07386" w:rsidRPr="002F4348" w:rsidRDefault="00A07386" w:rsidP="007C3C41">
            <w:pPr>
              <w:spacing w:line="240" w:lineRule="auto"/>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EDB1C82" w14:textId="77777777" w:rsidR="00A07386" w:rsidRPr="002F4348" w:rsidRDefault="00A07386" w:rsidP="007C3C41">
            <w:pPr>
              <w:spacing w:line="240" w:lineRule="auto"/>
              <w:ind w:firstLine="0"/>
              <w:jc w:val="left"/>
              <w:rPr>
                <w:szCs w:val="24"/>
              </w:rPr>
            </w:pPr>
            <w:r w:rsidRPr="002F4348">
              <w:rPr>
                <w:szCs w:val="24"/>
              </w:rPr>
              <w:t>в/в в течение 1-6 час</w:t>
            </w:r>
          </w:p>
        </w:tc>
        <w:tc>
          <w:tcPr>
            <w:tcW w:w="2339" w:type="dxa"/>
            <w:tcBorders>
              <w:top w:val="single" w:sz="4" w:space="0" w:color="auto"/>
              <w:left w:val="single" w:sz="4" w:space="0" w:color="auto"/>
              <w:bottom w:val="single" w:sz="4" w:space="0" w:color="auto"/>
              <w:right w:val="single" w:sz="4" w:space="0" w:color="auto"/>
            </w:tcBorders>
          </w:tcPr>
          <w:p w14:paraId="26E18676" w14:textId="77777777" w:rsidR="00A07386" w:rsidRPr="002F4348" w:rsidRDefault="00A07386" w:rsidP="007C3C41">
            <w:pPr>
              <w:spacing w:line="240" w:lineRule="auto"/>
              <w:ind w:firstLine="0"/>
              <w:jc w:val="left"/>
              <w:rPr>
                <w:szCs w:val="24"/>
              </w:rPr>
            </w:pPr>
            <w:r w:rsidRPr="002F4348">
              <w:rPr>
                <w:szCs w:val="24"/>
              </w:rPr>
              <w:t>1,15</w:t>
            </w:r>
          </w:p>
        </w:tc>
      </w:tr>
      <w:tr w:rsidR="00A07386" w:rsidRPr="002F4348" w14:paraId="68617E06"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7DA93859" w14:textId="77777777" w:rsidR="00A07386" w:rsidRPr="002F4348" w:rsidRDefault="00A07386" w:rsidP="007C3C41">
            <w:pPr>
              <w:spacing w:line="240" w:lineRule="auto"/>
              <w:ind w:firstLine="0"/>
              <w:jc w:val="left"/>
              <w:rPr>
                <w:szCs w:val="24"/>
              </w:rPr>
            </w:pPr>
            <w:r w:rsidRPr="002F4348">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5FE39788" w14:textId="77777777" w:rsidR="00A07386" w:rsidRPr="002F4348" w:rsidRDefault="00A07386" w:rsidP="007C3C41">
            <w:pPr>
              <w:spacing w:line="240" w:lineRule="auto"/>
              <w:ind w:firstLine="0"/>
              <w:jc w:val="left"/>
              <w:rPr>
                <w:szCs w:val="24"/>
              </w:rPr>
            </w:pPr>
            <w:r w:rsidRPr="002F4348">
              <w:rPr>
                <w:szCs w:val="24"/>
              </w:rPr>
              <w:t>12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9391725" w14:textId="77777777" w:rsidR="00A07386" w:rsidRPr="002F4348" w:rsidRDefault="00A07386" w:rsidP="007C3C41">
            <w:pPr>
              <w:spacing w:line="240" w:lineRule="auto"/>
              <w:ind w:firstLine="0"/>
              <w:jc w:val="left"/>
              <w:rPr>
                <w:szCs w:val="24"/>
              </w:rPr>
            </w:pPr>
            <w:r w:rsidRPr="002F4348">
              <w:rPr>
                <w:szCs w:val="24"/>
              </w:rPr>
              <w:t>в/в в течение 1-2 час</w:t>
            </w:r>
          </w:p>
        </w:tc>
        <w:tc>
          <w:tcPr>
            <w:tcW w:w="2339" w:type="dxa"/>
            <w:tcBorders>
              <w:top w:val="single" w:sz="4" w:space="0" w:color="auto"/>
              <w:left w:val="single" w:sz="4" w:space="0" w:color="auto"/>
              <w:bottom w:val="single" w:sz="4" w:space="0" w:color="auto"/>
              <w:right w:val="single" w:sz="4" w:space="0" w:color="auto"/>
            </w:tcBorders>
          </w:tcPr>
          <w:p w14:paraId="5E39BF01" w14:textId="77777777" w:rsidR="00A07386" w:rsidRPr="002F4348" w:rsidRDefault="00077023" w:rsidP="00077023">
            <w:pPr>
              <w:spacing w:line="240" w:lineRule="auto"/>
              <w:ind w:firstLine="0"/>
              <w:jc w:val="left"/>
              <w:rPr>
                <w:szCs w:val="24"/>
              </w:rPr>
            </w:pPr>
            <w:r w:rsidRPr="002F4348">
              <w:rPr>
                <w:szCs w:val="24"/>
              </w:rPr>
              <w:t>2</w:t>
            </w:r>
            <w:r w:rsidR="00A07386" w:rsidRPr="002F4348">
              <w:rPr>
                <w:szCs w:val="24"/>
              </w:rPr>
              <w:t>-</w:t>
            </w:r>
            <w:r w:rsidRPr="002F4348">
              <w:rPr>
                <w:szCs w:val="24"/>
              </w:rPr>
              <w:t>6</w:t>
            </w:r>
          </w:p>
        </w:tc>
      </w:tr>
      <w:tr w:rsidR="00A07386" w:rsidRPr="002F4348" w14:paraId="6ECCE98F"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7F2CA543" w14:textId="77777777" w:rsidR="00A07386" w:rsidRPr="002F4348" w:rsidRDefault="00A07386" w:rsidP="007C3C41">
            <w:pPr>
              <w:spacing w:line="240" w:lineRule="auto"/>
              <w:ind w:firstLine="0"/>
              <w:jc w:val="left"/>
              <w:rPr>
                <w:szCs w:val="24"/>
              </w:rPr>
            </w:pPr>
            <w:r w:rsidRPr="002F4348">
              <w:rPr>
                <w:szCs w:val="24"/>
              </w:rPr>
              <w:t>Лечение возобновляется на 29 день</w:t>
            </w:r>
          </w:p>
        </w:tc>
      </w:tr>
      <w:tr w:rsidR="00A07386" w:rsidRPr="002F4348" w14:paraId="5301D669" w14:textId="77777777" w:rsidTr="007C3C41">
        <w:trPr>
          <w:trHeight w:val="329"/>
        </w:trPr>
        <w:tc>
          <w:tcPr>
            <w:tcW w:w="9356" w:type="dxa"/>
            <w:gridSpan w:val="4"/>
            <w:tcBorders>
              <w:top w:val="nil"/>
              <w:left w:val="nil"/>
              <w:bottom w:val="single" w:sz="4" w:space="0" w:color="auto"/>
              <w:right w:val="nil"/>
            </w:tcBorders>
          </w:tcPr>
          <w:p w14:paraId="4628F448" w14:textId="77777777" w:rsidR="00A07386" w:rsidRPr="002F4348" w:rsidRDefault="00A07386" w:rsidP="007C3C41">
            <w:pPr>
              <w:spacing w:line="240" w:lineRule="auto"/>
              <w:ind w:firstLine="0"/>
              <w:jc w:val="left"/>
              <w:rPr>
                <w:b/>
                <w:bCs/>
                <w:szCs w:val="24"/>
              </w:rPr>
            </w:pPr>
          </w:p>
          <w:p w14:paraId="2C304633" w14:textId="77777777" w:rsidR="00A07386" w:rsidRPr="002F4348" w:rsidRDefault="00A07386" w:rsidP="007C3C41">
            <w:pPr>
              <w:spacing w:line="240" w:lineRule="auto"/>
              <w:ind w:firstLine="0"/>
              <w:jc w:val="left"/>
              <w:rPr>
                <w:b/>
                <w:bCs/>
                <w:szCs w:val="24"/>
              </w:rPr>
            </w:pPr>
            <w:r w:rsidRPr="002F4348">
              <w:rPr>
                <w:b/>
                <w:bCs/>
                <w:szCs w:val="24"/>
                <w:lang w:val="en-US"/>
              </w:rPr>
              <w:t>COPDAC</w:t>
            </w:r>
            <w:r w:rsidR="007F707A" w:rsidRPr="002F4348">
              <w:rPr>
                <w:b/>
                <w:bCs/>
                <w:szCs w:val="24"/>
              </w:rPr>
              <w:t xml:space="preserve"> </w:t>
            </w:r>
            <w:r w:rsidR="007F707A" w:rsidRPr="002F4348">
              <w:rPr>
                <w:lang w:eastAsia="ru-RU"/>
              </w:rPr>
              <w:fldChar w:fldCharType="begin" w:fldLock="1"/>
            </w:r>
            <w:r w:rsidR="002C6C01" w:rsidRPr="002F4348">
              <w:rPr>
                <w:lang w:eastAsia="ru-RU"/>
              </w:rPr>
              <w:instrText>ADDIN CSL_CITATION {"citationItems":[{"id":"ITEM-1","itemData":{"DOI":"10.1200/JCO.2009.26.9381","ISSN":"0732183X","abstract":"Purpose: Vincristine, etoposide, prednisone, and doxorubicin (OEPA)-cyclophosphamide, vincristine, prednisone, and dacarbazine (COPDAC) is derived from standard vincristine, procarbazine, prednisone, and doxorubicin (OPPA)-cyclophosphamide, vincristine, procarbazine, and prednisone (COPP) chemotherapy by replacing procarbazine with etoposide and dacarbazine for a potentially less gonadotoxic regimen for boys with Hodgkin's lymphoma (HL). Patients and Methods: Five hundred seventy-three pediatric patients with classical HL were enrolled onto the German Society of Pediatric Oncology and Hematology-Hodgkin's Disease (GPOH-HD) -2002 study between November 2002 and December 2005. Boys received two courses of OEPA and girls received two courses of OPPA for induction. Treatment group (TG) -2 (intermediate stages) and TG-3 (advanced stages) patients received further two or four cycles COPP (girls) or COPDAC (boys), respectively. After chemotherapy all patients received involved-field irradiation with 19.8 Gy, except for patients with early-stage disease (TG-1) in complete remission. Results: Five hundred seventy-three patients (287 males and 286 females) were less than 18 years old and fulfilled all inclusion criteria; 195 patients (34.0%) were allocated to TG-1, 139 (24.3%) were allocated to TG-2, and 239 (41.7%) were allocated to TG-3. Toxicity of OEPA-COPDAC was tolerable overall. Hematotoxicity was more pronounced with OEPA than OPPA, whereas it was less pronounced with COPDAC compared with COPP. The median observation time was 58.6 months. Overall survival and event-free survival (EFS) rates (± SE) at 5 years were 97.4% ± 0.7% and 89.0% ± 1.4%, respectively. In TG-1, overall EFS was 92.0% ± 2.0%. EFS of patients without irradiation (93.2% ± 3.3%) was similar to that of irradiated patients (91.7% ± 2.5%), confirming results of the previous GPOH-HD-95 study. In TG-2+3, EFS did not significantly differ between boys and girls (90.2% ± 2.3 v 84.7% ± 2.7, respectively; P = .12). Conclusion: In TG-2+3, results in boys and girls are superimposable. OPPA-COPP and OEPA-COPDAC seem to be exchangeable regimens in intermediate- and advanced-stage classical HL in pediatric patients. © 2010 by American Society of Clinical Oncology.","author":[{"dropping-particle":"","family":"Mauz-Körholz","given":"Christine","non-dropping-particle":"","parse-names":false,"suffix":""},{"dropping-particle":"","family":"Hasenclever","given":"Dirk","non-dropping-particle":"","parse-names":false,"suffix":""},{"dropping-particle":"","family":"Dörffel","given":"Wolfgang","non-dropping-particle":"","parse-names":false,"suffix":""},{"dropping-particle":"","family":"Ruschke","given":"Kathrin","non-dropping-particle":"","parse-names":false,"suffix":""},{"dropping-particle":"","family":"Pelz","given":"Tanja","non-dropping-particle":"","parse-names":false,"suffix":""},{"dropping-particle":"","family":"Voigt","given":"Antje","non-dropping-particle":"","parse-names":false,"suffix":""},{"dropping-particle":"","family":"Stiefel","given":"Martina","non-dropping-particle":"","parse-names":false,"suffix":""},{"dropping-particle":"","family":"Winkler","given":"Melanie","non-dropping-particle":"","parse-names":false,"suffix":""},{"dropping-particle":"","family":"Vilser","given":"Constanze","non-dropping-particle":"","parse-names":false,"suffix":""},{"dropping-particle":"","family":"Dieckmann","given":"Karin","non-dropping-particle":"","parse-names":false,"suffix":""},{"dropping-particle":"","family":"Karlén","given":"Jonas","non-dropping-particle":"","parse-names":false,"suffix":""},{"dropping-particle":"","family":"Bergsträsser","given":"Eva","non-dropping-particle":"","parse-names":false,"suffix":""},{"dropping-particle":"","family":"Fosså","given":"Alexander","non-dropping-particle":"","parse-names":false,"suffix":""},{"dropping-particle":"","family":"Mann","given":"Georg","non-dropping-particle":"","parse-names":false,"suffix":""},{"dropping-particle":"","family":"Hummel","given":"Michael","non-dropping-particle":"","parse-names":false,"suffix":""},{"dropping-particle":"","family":"Klapper","given":"Wolfram","non-dropping-particle":"","parse-names":false,"suffix":""},{"dropping-particle":"","family":"Stein","given":"Harald","non-dropping-particle":"","parse-names":false,"suffix":""},{"dropping-particle":"","family":"Vordermark","given":"Dirk","non-dropping-particle":"","parse-names":false,"suffix":""},{"dropping-particle":"","family":"Kluge","given":"Regine","non-dropping-particle":"","parse-names":false,"suffix":""},{"dropping-particle":"","family":"Körholz","given":"Dieter","non-dropping-particle":"","parse-names":false,"suffix":""}],"container-title":"Journal of Clinical Oncology","id":"ITEM-1","issue":"23","issued":{"date-parts":[["2010","8","10"]]},"page":"3680-3686","title":"Procarbazine-free OEPA-COPDAC chemotherapy in boys and standard OPPA-COPP in girls have comparable effectiveness in pediatric Hodgkin's lymphoma: The GPOH-HD-2002 study","type":"article-journal","volume":"28"},"uris":["http://www.mendeley.com/documents/?uuid=01a720d9-77af-45be-b300-986f3b5c8cb8","http://www.mendeley.com/documents/?uuid=eb98370d-ea11-3cf2-92b5-796ea93c5f6a"]}],"mendeley":{"formattedCitation":"[31]","plainTextFormattedCitation":"[31]","previouslyFormattedCitation":"[31]"},"properties":{"noteIndex":0},"schema":"https://github.com/citation-style-language/schema/raw/master/csl-citation.json"}</w:instrText>
            </w:r>
            <w:r w:rsidR="007F707A" w:rsidRPr="002F4348">
              <w:rPr>
                <w:lang w:eastAsia="ru-RU"/>
              </w:rPr>
              <w:fldChar w:fldCharType="separate"/>
            </w:r>
            <w:r w:rsidR="007F707A" w:rsidRPr="002F4348">
              <w:rPr>
                <w:noProof/>
                <w:lang w:eastAsia="ru-RU"/>
              </w:rPr>
              <w:t>[31]</w:t>
            </w:r>
            <w:r w:rsidR="007F707A" w:rsidRPr="002F4348">
              <w:rPr>
                <w:lang w:eastAsia="ru-RU"/>
              </w:rPr>
              <w:fldChar w:fldCharType="end"/>
            </w:r>
          </w:p>
        </w:tc>
      </w:tr>
      <w:tr w:rsidR="00A07386" w:rsidRPr="002F4348" w14:paraId="48923C71"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088B69B7" w14:textId="77777777" w:rsidR="00A07386" w:rsidRPr="002F4348" w:rsidRDefault="00A07386" w:rsidP="007C3C41">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76356B6" w14:textId="77777777" w:rsidR="00A07386" w:rsidRPr="002F4348" w:rsidRDefault="00A07386" w:rsidP="007C3C41">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9027E06" w14:textId="77777777" w:rsidR="00A07386" w:rsidRPr="002F4348" w:rsidRDefault="00A07386" w:rsidP="007C3C41">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FA99A54" w14:textId="77777777" w:rsidR="00A07386" w:rsidRPr="002F4348" w:rsidRDefault="00A07386" w:rsidP="007C3C41">
            <w:pPr>
              <w:spacing w:line="240" w:lineRule="auto"/>
              <w:ind w:firstLine="0"/>
              <w:jc w:val="left"/>
              <w:rPr>
                <w:szCs w:val="24"/>
              </w:rPr>
            </w:pPr>
            <w:r w:rsidRPr="002F4348">
              <w:rPr>
                <w:szCs w:val="24"/>
              </w:rPr>
              <w:t>Дни введения</w:t>
            </w:r>
          </w:p>
        </w:tc>
      </w:tr>
      <w:tr w:rsidR="00A07386" w:rsidRPr="002F4348" w14:paraId="67D598A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2D25902C" w14:textId="77777777" w:rsidR="00A07386" w:rsidRPr="002F4348" w:rsidRDefault="00A07386" w:rsidP="007C3C41">
            <w:pPr>
              <w:spacing w:line="240" w:lineRule="auto"/>
              <w:ind w:firstLine="0"/>
              <w:jc w:val="left"/>
              <w:rPr>
                <w:szCs w:val="24"/>
              </w:rPr>
            </w:pPr>
            <w:r w:rsidRPr="002F4348">
              <w:rPr>
                <w:szCs w:val="24"/>
              </w:rPr>
              <w:t>Преднизолон**</w:t>
            </w:r>
          </w:p>
        </w:tc>
        <w:tc>
          <w:tcPr>
            <w:tcW w:w="2339" w:type="dxa"/>
            <w:tcBorders>
              <w:top w:val="single" w:sz="4" w:space="0" w:color="auto"/>
              <w:left w:val="single" w:sz="4" w:space="0" w:color="auto"/>
              <w:bottom w:val="single" w:sz="4" w:space="0" w:color="auto"/>
              <w:right w:val="single" w:sz="4" w:space="0" w:color="auto"/>
            </w:tcBorders>
          </w:tcPr>
          <w:p w14:paraId="1518A8A7" w14:textId="77777777" w:rsidR="00A07386" w:rsidRPr="002F4348" w:rsidRDefault="00A07386" w:rsidP="007C3C41">
            <w:pPr>
              <w:spacing w:line="240" w:lineRule="auto"/>
              <w:ind w:firstLine="0"/>
              <w:jc w:val="left"/>
              <w:rPr>
                <w:szCs w:val="24"/>
              </w:rPr>
            </w:pPr>
            <w:r w:rsidRPr="002F4348">
              <w:rPr>
                <w:szCs w:val="24"/>
              </w:rPr>
              <w:t>40 мг/м</w:t>
            </w:r>
            <w:r w:rsidRPr="002F4348">
              <w:rPr>
                <w:szCs w:val="24"/>
                <w:vertAlign w:val="superscript"/>
              </w:rPr>
              <w:t>2</w:t>
            </w:r>
            <w:r w:rsidRPr="002F4348">
              <w:rPr>
                <w:szCs w:val="24"/>
              </w:rPr>
              <w:t>/сут р.о.  на 3 приема</w:t>
            </w:r>
          </w:p>
        </w:tc>
        <w:tc>
          <w:tcPr>
            <w:tcW w:w="2339" w:type="dxa"/>
            <w:tcBorders>
              <w:top w:val="single" w:sz="4" w:space="0" w:color="auto"/>
              <w:left w:val="single" w:sz="4" w:space="0" w:color="auto"/>
              <w:bottom w:val="single" w:sz="4" w:space="0" w:color="auto"/>
              <w:right w:val="single" w:sz="4" w:space="0" w:color="auto"/>
            </w:tcBorders>
            <w:hideMark/>
          </w:tcPr>
          <w:p w14:paraId="6E0AB8C6" w14:textId="77777777" w:rsidR="00A07386" w:rsidRPr="002F4348" w:rsidRDefault="00A07386" w:rsidP="007C3C41">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C5F8748" w14:textId="77777777" w:rsidR="00A07386" w:rsidRPr="002F4348" w:rsidRDefault="00A07386" w:rsidP="007C3C41">
            <w:pPr>
              <w:spacing w:line="240" w:lineRule="auto"/>
              <w:ind w:firstLine="0"/>
              <w:jc w:val="left"/>
              <w:rPr>
                <w:szCs w:val="24"/>
              </w:rPr>
            </w:pPr>
            <w:r w:rsidRPr="002F4348">
              <w:rPr>
                <w:szCs w:val="24"/>
              </w:rPr>
              <w:t>1-15</w:t>
            </w:r>
          </w:p>
        </w:tc>
      </w:tr>
      <w:tr w:rsidR="00A07386" w:rsidRPr="002F4348" w14:paraId="53FA58F5"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084EA4DA" w14:textId="77777777" w:rsidR="00A07386" w:rsidRPr="002F4348" w:rsidRDefault="00A07386" w:rsidP="007C3C41">
            <w:pPr>
              <w:spacing w:line="240" w:lineRule="auto"/>
              <w:ind w:firstLine="0"/>
              <w:jc w:val="left"/>
              <w:rPr>
                <w:szCs w:val="24"/>
              </w:rPr>
            </w:pPr>
            <w:r w:rsidRPr="002F4348">
              <w:rPr>
                <w:szCs w:val="24"/>
              </w:rPr>
              <w:t>Винкристин**</w:t>
            </w:r>
          </w:p>
        </w:tc>
        <w:tc>
          <w:tcPr>
            <w:tcW w:w="2339" w:type="dxa"/>
            <w:tcBorders>
              <w:top w:val="single" w:sz="4" w:space="0" w:color="auto"/>
              <w:left w:val="single" w:sz="4" w:space="0" w:color="auto"/>
              <w:bottom w:val="single" w:sz="4" w:space="0" w:color="auto"/>
              <w:right w:val="single" w:sz="4" w:space="0" w:color="auto"/>
            </w:tcBorders>
          </w:tcPr>
          <w:p w14:paraId="4C16F2AC" w14:textId="77777777" w:rsidR="00A07386" w:rsidRPr="002F4348" w:rsidRDefault="00A07386" w:rsidP="007C3C41">
            <w:pPr>
              <w:spacing w:line="240" w:lineRule="auto"/>
              <w:ind w:firstLine="0"/>
              <w:jc w:val="left"/>
              <w:rPr>
                <w:szCs w:val="24"/>
              </w:rPr>
            </w:pPr>
            <w:r w:rsidRPr="002F4348">
              <w:rPr>
                <w:szCs w:val="24"/>
              </w:rPr>
              <w:t>1,5 мг/м</w:t>
            </w:r>
            <w:r w:rsidRPr="002F4348">
              <w:rPr>
                <w:szCs w:val="24"/>
                <w:vertAlign w:val="superscript"/>
              </w:rPr>
              <w:t>2</w:t>
            </w:r>
            <w:r w:rsidRPr="002F4348">
              <w:rPr>
                <w:szCs w:val="24"/>
              </w:rPr>
              <w:t xml:space="preserve"> (макс. 2 мг)</w:t>
            </w:r>
          </w:p>
        </w:tc>
        <w:tc>
          <w:tcPr>
            <w:tcW w:w="2339" w:type="dxa"/>
            <w:tcBorders>
              <w:top w:val="single" w:sz="4" w:space="0" w:color="auto"/>
              <w:left w:val="single" w:sz="4" w:space="0" w:color="auto"/>
              <w:bottom w:val="single" w:sz="4" w:space="0" w:color="auto"/>
              <w:right w:val="single" w:sz="4" w:space="0" w:color="auto"/>
            </w:tcBorders>
          </w:tcPr>
          <w:p w14:paraId="27688228" w14:textId="77777777" w:rsidR="00A07386" w:rsidRPr="002F4348" w:rsidRDefault="00A07386" w:rsidP="007C3C41">
            <w:pPr>
              <w:spacing w:line="240" w:lineRule="auto"/>
              <w:ind w:firstLine="0"/>
              <w:jc w:val="left"/>
              <w:rPr>
                <w:szCs w:val="24"/>
              </w:rPr>
            </w:pPr>
            <w:r w:rsidRPr="002F4348">
              <w:rPr>
                <w:szCs w:val="24"/>
              </w:rPr>
              <w:t>в/в струйно</w:t>
            </w:r>
          </w:p>
        </w:tc>
        <w:tc>
          <w:tcPr>
            <w:tcW w:w="2339" w:type="dxa"/>
            <w:tcBorders>
              <w:top w:val="single" w:sz="4" w:space="0" w:color="auto"/>
              <w:left w:val="single" w:sz="4" w:space="0" w:color="auto"/>
              <w:bottom w:val="single" w:sz="4" w:space="0" w:color="auto"/>
              <w:right w:val="single" w:sz="4" w:space="0" w:color="auto"/>
            </w:tcBorders>
          </w:tcPr>
          <w:p w14:paraId="6F5611EB" w14:textId="77777777" w:rsidR="00A07386" w:rsidRPr="002F4348" w:rsidRDefault="00A07386" w:rsidP="007C3C41">
            <w:pPr>
              <w:spacing w:line="240" w:lineRule="auto"/>
              <w:ind w:firstLine="0"/>
              <w:jc w:val="left"/>
              <w:rPr>
                <w:szCs w:val="24"/>
              </w:rPr>
            </w:pPr>
            <w:r w:rsidRPr="002F4348">
              <w:rPr>
                <w:szCs w:val="24"/>
              </w:rPr>
              <w:t>1,</w:t>
            </w:r>
            <w:r w:rsidR="00AD6B12" w:rsidRPr="002F4348">
              <w:rPr>
                <w:szCs w:val="24"/>
              </w:rPr>
              <w:t xml:space="preserve"> </w:t>
            </w:r>
            <w:r w:rsidRPr="002F4348">
              <w:rPr>
                <w:szCs w:val="24"/>
              </w:rPr>
              <w:t>8</w:t>
            </w:r>
          </w:p>
        </w:tc>
      </w:tr>
      <w:tr w:rsidR="00A07386" w:rsidRPr="002F4348" w14:paraId="57068298"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4633A11F" w14:textId="77777777" w:rsidR="00A07386" w:rsidRPr="002F4348" w:rsidRDefault="00A07386" w:rsidP="007C3C41">
            <w:pPr>
              <w:spacing w:line="240" w:lineRule="auto"/>
              <w:ind w:firstLine="0"/>
              <w:jc w:val="left"/>
              <w:rPr>
                <w:szCs w:val="24"/>
              </w:rPr>
            </w:pPr>
            <w:r w:rsidRPr="002F4348">
              <w:rPr>
                <w:szCs w:val="24"/>
              </w:rPr>
              <w:t>Дакарбазин**</w:t>
            </w:r>
          </w:p>
        </w:tc>
        <w:tc>
          <w:tcPr>
            <w:tcW w:w="2339" w:type="dxa"/>
            <w:tcBorders>
              <w:top w:val="single" w:sz="4" w:space="0" w:color="auto"/>
              <w:left w:val="single" w:sz="4" w:space="0" w:color="auto"/>
              <w:bottom w:val="single" w:sz="4" w:space="0" w:color="auto"/>
              <w:right w:val="single" w:sz="4" w:space="0" w:color="auto"/>
            </w:tcBorders>
          </w:tcPr>
          <w:p w14:paraId="45B8EE3D" w14:textId="77777777" w:rsidR="00A07386" w:rsidRPr="002F4348" w:rsidRDefault="00A07386" w:rsidP="007C3C41">
            <w:pPr>
              <w:spacing w:line="240" w:lineRule="auto"/>
              <w:ind w:firstLine="0"/>
              <w:jc w:val="left"/>
              <w:rPr>
                <w:szCs w:val="24"/>
              </w:rPr>
            </w:pPr>
            <w:r w:rsidRPr="002F4348">
              <w:rPr>
                <w:szCs w:val="24"/>
              </w:rPr>
              <w:t>25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2987B0A" w14:textId="77777777" w:rsidR="00A07386" w:rsidRPr="002F4348" w:rsidRDefault="00A07386" w:rsidP="007C3C41">
            <w:pPr>
              <w:spacing w:line="240" w:lineRule="auto"/>
              <w:ind w:firstLine="0"/>
              <w:jc w:val="left"/>
              <w:rPr>
                <w:szCs w:val="24"/>
              </w:rPr>
            </w:pPr>
            <w:r w:rsidRPr="002F4348">
              <w:rPr>
                <w:szCs w:val="24"/>
              </w:rPr>
              <w:t>в/в в течение 30 мин</w:t>
            </w:r>
          </w:p>
        </w:tc>
        <w:tc>
          <w:tcPr>
            <w:tcW w:w="2339" w:type="dxa"/>
            <w:tcBorders>
              <w:top w:val="single" w:sz="4" w:space="0" w:color="auto"/>
              <w:left w:val="single" w:sz="4" w:space="0" w:color="auto"/>
              <w:bottom w:val="single" w:sz="4" w:space="0" w:color="auto"/>
              <w:right w:val="single" w:sz="4" w:space="0" w:color="auto"/>
            </w:tcBorders>
          </w:tcPr>
          <w:p w14:paraId="0EB52985" w14:textId="77777777" w:rsidR="00A07386" w:rsidRPr="002F4348" w:rsidRDefault="00A07386" w:rsidP="007C3C41">
            <w:pPr>
              <w:spacing w:line="240" w:lineRule="auto"/>
              <w:ind w:firstLine="0"/>
              <w:jc w:val="left"/>
              <w:rPr>
                <w:szCs w:val="24"/>
              </w:rPr>
            </w:pPr>
            <w:r w:rsidRPr="002F4348">
              <w:rPr>
                <w:szCs w:val="24"/>
              </w:rPr>
              <w:t>1, 2, 3</w:t>
            </w:r>
          </w:p>
        </w:tc>
      </w:tr>
      <w:tr w:rsidR="00A07386" w:rsidRPr="002F4348" w14:paraId="0BFF302E"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2FCCF2A9" w14:textId="77777777" w:rsidR="00A07386" w:rsidRPr="002F4348" w:rsidRDefault="00A07386" w:rsidP="007C3C41">
            <w:pPr>
              <w:spacing w:line="240" w:lineRule="auto"/>
              <w:ind w:firstLine="0"/>
              <w:jc w:val="left"/>
              <w:rPr>
                <w:szCs w:val="24"/>
              </w:rPr>
            </w:pPr>
            <w:r w:rsidRPr="002F4348">
              <w:rPr>
                <w:szCs w:val="24"/>
              </w:rPr>
              <w:t>Циклофосфамид**</w:t>
            </w:r>
          </w:p>
        </w:tc>
        <w:tc>
          <w:tcPr>
            <w:tcW w:w="2339" w:type="dxa"/>
            <w:tcBorders>
              <w:top w:val="single" w:sz="4" w:space="0" w:color="auto"/>
              <w:left w:val="single" w:sz="4" w:space="0" w:color="auto"/>
              <w:bottom w:val="single" w:sz="4" w:space="0" w:color="auto"/>
              <w:right w:val="single" w:sz="4" w:space="0" w:color="auto"/>
            </w:tcBorders>
          </w:tcPr>
          <w:p w14:paraId="64861762" w14:textId="77777777" w:rsidR="00A07386" w:rsidRPr="002F4348" w:rsidRDefault="00A07386" w:rsidP="007C3C41">
            <w:pPr>
              <w:spacing w:line="240" w:lineRule="auto"/>
              <w:ind w:firstLine="0"/>
              <w:jc w:val="left"/>
              <w:rPr>
                <w:szCs w:val="24"/>
              </w:rPr>
            </w:pPr>
            <w:r w:rsidRPr="002F4348">
              <w:rPr>
                <w:szCs w:val="24"/>
              </w:rPr>
              <w:t>5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73BEA37" w14:textId="77777777" w:rsidR="00A07386" w:rsidRPr="002F4348" w:rsidRDefault="00A07386" w:rsidP="007C3C41">
            <w:pPr>
              <w:spacing w:line="240" w:lineRule="auto"/>
              <w:ind w:firstLine="0"/>
              <w:jc w:val="left"/>
              <w:rPr>
                <w:szCs w:val="24"/>
              </w:rPr>
            </w:pPr>
            <w:r w:rsidRPr="002F4348">
              <w:rPr>
                <w:szCs w:val="24"/>
              </w:rPr>
              <w:t>в/в в течение 1 часа</w:t>
            </w:r>
          </w:p>
        </w:tc>
        <w:tc>
          <w:tcPr>
            <w:tcW w:w="2339" w:type="dxa"/>
            <w:tcBorders>
              <w:top w:val="single" w:sz="4" w:space="0" w:color="auto"/>
              <w:left w:val="single" w:sz="4" w:space="0" w:color="auto"/>
              <w:bottom w:val="single" w:sz="4" w:space="0" w:color="auto"/>
              <w:right w:val="single" w:sz="4" w:space="0" w:color="auto"/>
            </w:tcBorders>
          </w:tcPr>
          <w:p w14:paraId="2094EAC4" w14:textId="77777777" w:rsidR="00A07386" w:rsidRPr="002F4348" w:rsidRDefault="00A07386" w:rsidP="007C3C41">
            <w:pPr>
              <w:spacing w:line="240" w:lineRule="auto"/>
              <w:ind w:firstLine="0"/>
              <w:jc w:val="left"/>
              <w:rPr>
                <w:szCs w:val="24"/>
              </w:rPr>
            </w:pPr>
            <w:r w:rsidRPr="002F4348">
              <w:rPr>
                <w:szCs w:val="24"/>
              </w:rPr>
              <w:t>1, 8</w:t>
            </w:r>
          </w:p>
        </w:tc>
      </w:tr>
      <w:tr w:rsidR="00A07386" w:rsidRPr="002F4348" w14:paraId="7E240D5C"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57E8196B" w14:textId="77777777" w:rsidR="00A07386" w:rsidRPr="002F4348" w:rsidRDefault="00A07386" w:rsidP="007C3C41">
            <w:pPr>
              <w:spacing w:line="240" w:lineRule="auto"/>
              <w:ind w:firstLine="0"/>
              <w:jc w:val="left"/>
              <w:rPr>
                <w:szCs w:val="24"/>
              </w:rPr>
            </w:pPr>
            <w:r w:rsidRPr="002F4348">
              <w:rPr>
                <w:szCs w:val="24"/>
              </w:rPr>
              <w:t>Лечение возобновляется на 29 день</w:t>
            </w:r>
          </w:p>
        </w:tc>
      </w:tr>
    </w:tbl>
    <w:p w14:paraId="48218D6A" w14:textId="77777777" w:rsidR="00571482" w:rsidRPr="002F4348" w:rsidRDefault="00571482" w:rsidP="00571482">
      <w:pPr>
        <w:pStyle w:val="afd"/>
        <w:ind w:firstLine="0"/>
        <w:rPr>
          <w:b/>
          <w:bCs/>
          <w:u w:val="single"/>
        </w:rPr>
      </w:pPr>
      <w:r w:rsidRPr="002F4348">
        <w:rPr>
          <w:b/>
          <w:bCs/>
          <w:u w:val="single"/>
        </w:rPr>
        <w:t>3.3.</w:t>
      </w:r>
      <w:r w:rsidR="00D254F2" w:rsidRPr="002F4348">
        <w:rPr>
          <w:b/>
          <w:bCs/>
          <w:u w:val="single"/>
        </w:rPr>
        <w:t>3</w:t>
      </w:r>
      <w:r w:rsidRPr="002F4348">
        <w:rPr>
          <w:b/>
          <w:bCs/>
          <w:u w:val="single"/>
        </w:rPr>
        <w:t xml:space="preserve"> Схемы терапии пожилых пациентов с лимфомой Ходжкина</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571482" w:rsidRPr="002F4348" w14:paraId="5292ACA0" w14:textId="77777777" w:rsidTr="003E2397">
        <w:trPr>
          <w:trHeight w:val="329"/>
        </w:trPr>
        <w:tc>
          <w:tcPr>
            <w:tcW w:w="9356" w:type="dxa"/>
            <w:gridSpan w:val="4"/>
            <w:tcBorders>
              <w:top w:val="nil"/>
              <w:left w:val="nil"/>
              <w:bottom w:val="single" w:sz="4" w:space="0" w:color="auto"/>
              <w:right w:val="nil"/>
            </w:tcBorders>
          </w:tcPr>
          <w:p w14:paraId="4A3AF340" w14:textId="2C9A2CE1" w:rsidR="00571482" w:rsidRPr="002F4348" w:rsidRDefault="00571482" w:rsidP="003E2397">
            <w:pPr>
              <w:spacing w:line="240" w:lineRule="auto"/>
              <w:ind w:firstLine="0"/>
              <w:jc w:val="left"/>
              <w:rPr>
                <w:b/>
                <w:bCs/>
                <w:szCs w:val="24"/>
              </w:rPr>
            </w:pPr>
            <w:r w:rsidRPr="002F4348">
              <w:rPr>
                <w:b/>
                <w:bCs/>
                <w:szCs w:val="24"/>
              </w:rPr>
              <w:t>ChlVPP</w:t>
            </w:r>
            <w:r w:rsidR="002C6C01" w:rsidRPr="002F4348">
              <w:rPr>
                <w:b/>
                <w:bCs/>
                <w:szCs w:val="24"/>
              </w:rPr>
              <w:t xml:space="preserve"> </w:t>
            </w:r>
            <w:r w:rsidR="002C6C01" w:rsidRPr="002F4348">
              <w:rPr>
                <w:b/>
                <w:bCs/>
                <w:szCs w:val="24"/>
              </w:rPr>
              <w:fldChar w:fldCharType="begin" w:fldLock="1"/>
            </w:r>
            <w:r w:rsidR="00053AE8">
              <w:rPr>
                <w:b/>
                <w:bCs/>
                <w:szCs w:val="24"/>
              </w:rPr>
              <w:instrText>ADDIN CSL_CITATION {"citationItems":[{"id":"ITEM-1","itemData":{"DOI":"10.1054/bjoc.2001.1778","ISSN":"00070920","abstract":"Summary The purpose of this randomized trial was to compare the efficacy of 6 cycles of prednisolone, Adriamycin (doxorubicin), bleomycin, vincristine (Oncovin) and etoposide (PABIOE) with 3 cycles of PABIOE that alternate with 3 cycles of chlorambucil, vinblastine, procarbazine and prednisone (ChlVPP) in patients with advanced Hodgkin's disease. Between October 1992 and April 1996, 679 patients were entered onto the study. 41 of these did not match the protocol requirements on review and were excluded from further analysis, most of these being reclassified as NHL on histological review. Of the remaining 638 patients, 319 were allocated to receive PABIOE and 319 were allocated to receive ChlVPP/PABIOE. The complete remission (CR) rates were 78% and 64%, for ChlVPP/PABIOE and PABIOE respectively after initial chemotherapy (P &lt; 0.0001). 124 patients were re-evaluated subsequently following radiotherapy to residual masses. The CR rates changed from 78% to 88% for ChlVPP/PABIOE and from 64% to 77% for PABIOE when re-evaluated in this manner (treatment difference still significant, P = 0.0002). The treatment associated mortality in the PABIOE arm was 2.2% (7 deaths), while there were no such deaths in the ChlVPP/PABIOE arm (P = 0.015). The failure-free survival was significantly greater in the ChlVPP/PABIOE arm (P &lt; 0.0001) as was the overall survival (P = 0.01). The failure-free and overall survival rates at 3 years were 77% and 91% in the ChlVPP/PABIOE arm, compared with 58% and 85% in the PABIOE arm, respectively. These results indicate that ChlVPP alternating with PABIOE is superior to PABIOE alone as initial treatment for advanced Hodgkin's disease. © 2001 Cancer Research Campaign.","author":[{"dropping-particle":"","family":"Hancock","given":"B. W.","non-dropping-particle":"","parse-names":false,"suffix":""},{"dropping-particle":"","family":"Gregory","given":"W. M.","non-dropping-particle":"","parse-names":false,"suffix":""},{"dropping-particle":"","family":"Cullen","given":"M. H.","non-dropping-particle":"","parse-names":false,"suffix":""},{"dropping-particle":"","family":"Hudson","given":"G. Vaughan","non-dropping-particle":"","parse-names":false,"suffix":""},{"dropping-particle":"","family":"Burton","given":"A.","non-dropping-particle":"","parse-names":false,"suffix":""},{"dropping-particle":"","family":"Selby","given":"P.","non-dropping-particle":"","parse-names":false,"suffix":""},{"dropping-particle":"","family":"Maclennan","given":"K. A.","non-dropping-particle":"","parse-names":false,"suffix":""},{"dropping-particle":"","family":"Jack","given":"A.","non-dropping-particle":"","parse-names":false,"suffix":""},{"dropping-particle":"","family":"Bessell","given":"E. M.","non-dropping-particle":"","parse-names":false,"suffix":""},{"dropping-particle":"","family":"Smith","given":"P.","non-dropping-particle":"","parse-names":false,"suffix":""},{"dropping-particle":"","family":"Linch","given":"D. C.","non-dropping-particle":"","parse-names":false,"suffix":""}],"container-title":"British Journal of Cancer","id":"ITEM-1","issue":"10","issued":{"date-parts":[["2001","5","18"]]},"page":"1293-1300","title":"ChIVPP alternating with PABIOE is superior to PABIOE alone in the initial treatment of advanced hodgkin's disease: Results of a british national lymphoma investigation/central lymphoma group randomized controlled trial","type":"article-journal","volume":"84"},"uris":["http://www.mendeley.com/documents/?uuid=24153a6c-0b38-3cc4-968f-554a6fb1d619"]}],"mendeley":{"formattedCitation":"[124]","plainTextFormattedCitation":"[124]","previouslyFormattedCitation":"[124]"},"properties":{"noteIndex":0},"schema":"https://github.com/citation-style-language/schema/raw/master/csl-citation.json"}</w:instrText>
            </w:r>
            <w:r w:rsidR="002C6C01" w:rsidRPr="002F4348">
              <w:rPr>
                <w:b/>
                <w:bCs/>
                <w:szCs w:val="24"/>
              </w:rPr>
              <w:fldChar w:fldCharType="separate"/>
            </w:r>
            <w:r w:rsidR="00A60C8A" w:rsidRPr="00A60C8A">
              <w:rPr>
                <w:bCs/>
                <w:noProof/>
                <w:szCs w:val="24"/>
              </w:rPr>
              <w:t>[124]</w:t>
            </w:r>
            <w:r w:rsidR="002C6C01" w:rsidRPr="002F4348">
              <w:rPr>
                <w:b/>
                <w:bCs/>
                <w:szCs w:val="24"/>
              </w:rPr>
              <w:fldChar w:fldCharType="end"/>
            </w:r>
          </w:p>
        </w:tc>
      </w:tr>
      <w:tr w:rsidR="00571482" w:rsidRPr="002F4348" w14:paraId="3FE5499D"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FF54FD0" w14:textId="77777777" w:rsidR="00571482" w:rsidRPr="002F4348" w:rsidRDefault="00571482"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6103C8A9" w14:textId="77777777" w:rsidR="00571482" w:rsidRPr="002F4348" w:rsidRDefault="00571482"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935DD06" w14:textId="77777777" w:rsidR="00571482" w:rsidRPr="002F4348" w:rsidRDefault="00571482"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26D2305" w14:textId="77777777" w:rsidR="00571482" w:rsidRPr="002F4348" w:rsidRDefault="00571482" w:rsidP="003E2397">
            <w:pPr>
              <w:spacing w:line="240" w:lineRule="auto"/>
              <w:ind w:firstLine="0"/>
              <w:jc w:val="left"/>
              <w:rPr>
                <w:szCs w:val="24"/>
              </w:rPr>
            </w:pPr>
            <w:r w:rsidRPr="002F4348">
              <w:rPr>
                <w:szCs w:val="24"/>
              </w:rPr>
              <w:t>Дни введения</w:t>
            </w:r>
          </w:p>
        </w:tc>
      </w:tr>
      <w:tr w:rsidR="00571482" w:rsidRPr="002F4348" w14:paraId="50866F5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A45DADC" w14:textId="77777777" w:rsidR="00571482" w:rsidRPr="002F4348" w:rsidRDefault="00571482" w:rsidP="003E2397">
            <w:pPr>
              <w:spacing w:line="240" w:lineRule="auto"/>
              <w:ind w:firstLine="0"/>
              <w:jc w:val="left"/>
              <w:rPr>
                <w:szCs w:val="24"/>
              </w:rPr>
            </w:pPr>
            <w:r w:rsidRPr="002F4348">
              <w:rPr>
                <w:szCs w:val="24"/>
              </w:rPr>
              <w:t>Хлорамбуцил</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4EA070F" w14:textId="77777777" w:rsidR="00571482" w:rsidRPr="002F4348" w:rsidRDefault="00571482" w:rsidP="003E2397">
            <w:pPr>
              <w:spacing w:line="240" w:lineRule="auto"/>
              <w:ind w:firstLine="0"/>
              <w:jc w:val="left"/>
              <w:rPr>
                <w:szCs w:val="24"/>
              </w:rPr>
            </w:pPr>
            <w:r w:rsidRPr="002F4348">
              <w:rPr>
                <w:szCs w:val="24"/>
              </w:rPr>
              <w:t>6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11D9BD2" w14:textId="77777777" w:rsidR="00571482" w:rsidRPr="002F4348" w:rsidRDefault="00571482"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7EFAB2B" w14:textId="77777777" w:rsidR="00571482" w:rsidRPr="002F4348" w:rsidRDefault="00571482" w:rsidP="003E2397">
            <w:pPr>
              <w:spacing w:line="240" w:lineRule="auto"/>
              <w:ind w:firstLine="0"/>
              <w:jc w:val="left"/>
              <w:rPr>
                <w:szCs w:val="24"/>
              </w:rPr>
            </w:pPr>
            <w:r w:rsidRPr="002F4348">
              <w:rPr>
                <w:szCs w:val="24"/>
              </w:rPr>
              <w:t>1-14</w:t>
            </w:r>
          </w:p>
        </w:tc>
      </w:tr>
      <w:tr w:rsidR="00571482" w:rsidRPr="002F4348" w14:paraId="5426292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069DA22" w14:textId="77777777" w:rsidR="00571482" w:rsidRPr="002F4348" w:rsidRDefault="00571482" w:rsidP="003E2397">
            <w:pPr>
              <w:spacing w:line="240" w:lineRule="auto"/>
              <w:ind w:firstLine="0"/>
              <w:jc w:val="left"/>
              <w:rPr>
                <w:szCs w:val="24"/>
              </w:rPr>
            </w:pPr>
            <w:r w:rsidRPr="002F4348">
              <w:rPr>
                <w:szCs w:val="24"/>
              </w:rPr>
              <w:t>Про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07E2246B" w14:textId="77777777" w:rsidR="00571482" w:rsidRPr="002F4348" w:rsidRDefault="00571482" w:rsidP="003E2397">
            <w:pPr>
              <w:spacing w:line="240" w:lineRule="auto"/>
              <w:ind w:firstLine="0"/>
              <w:jc w:val="left"/>
              <w:rPr>
                <w:szCs w:val="24"/>
              </w:rPr>
            </w:pPr>
            <w:r w:rsidRPr="002F4348">
              <w:rPr>
                <w:szCs w:val="24"/>
              </w:rPr>
              <w:t>1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99BDD17" w14:textId="77777777" w:rsidR="00571482" w:rsidRPr="002F4348" w:rsidRDefault="00571482"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3B7D6205" w14:textId="77777777" w:rsidR="00571482" w:rsidRPr="002F4348" w:rsidRDefault="00571482" w:rsidP="003E2397">
            <w:pPr>
              <w:spacing w:line="240" w:lineRule="auto"/>
              <w:ind w:firstLine="0"/>
              <w:jc w:val="left"/>
              <w:rPr>
                <w:szCs w:val="24"/>
              </w:rPr>
            </w:pPr>
            <w:r w:rsidRPr="002F4348">
              <w:rPr>
                <w:szCs w:val="24"/>
              </w:rPr>
              <w:t>1-14</w:t>
            </w:r>
          </w:p>
        </w:tc>
      </w:tr>
      <w:tr w:rsidR="00571482" w:rsidRPr="002F4348" w14:paraId="7EEC90B5"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70617CF" w14:textId="77777777" w:rsidR="00571482" w:rsidRPr="002F4348" w:rsidRDefault="00571482" w:rsidP="003E2397">
            <w:pPr>
              <w:spacing w:line="240" w:lineRule="auto"/>
              <w:ind w:firstLine="0"/>
              <w:jc w:val="left"/>
              <w:rPr>
                <w:szCs w:val="24"/>
              </w:rPr>
            </w:pPr>
            <w:r w:rsidRPr="002F4348">
              <w:rPr>
                <w:szCs w:val="24"/>
              </w:rPr>
              <w:t>Винблас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1FCC3B17" w14:textId="77777777" w:rsidR="00571482" w:rsidRPr="002F4348" w:rsidRDefault="00571482" w:rsidP="003E2397">
            <w:pPr>
              <w:spacing w:line="240" w:lineRule="auto"/>
              <w:ind w:firstLine="0"/>
              <w:jc w:val="left"/>
              <w:rPr>
                <w:szCs w:val="24"/>
              </w:rPr>
            </w:pPr>
            <w:r w:rsidRPr="002F4348">
              <w:rPr>
                <w:szCs w:val="24"/>
              </w:rPr>
              <w:t>6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903A17E" w14:textId="77777777" w:rsidR="00571482" w:rsidRPr="002F4348" w:rsidRDefault="00571482"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B574B32" w14:textId="77777777" w:rsidR="00571482" w:rsidRPr="002F4348" w:rsidRDefault="00571482" w:rsidP="003E2397">
            <w:pPr>
              <w:spacing w:line="240" w:lineRule="auto"/>
              <w:ind w:firstLine="0"/>
              <w:jc w:val="left"/>
              <w:rPr>
                <w:szCs w:val="24"/>
              </w:rPr>
            </w:pPr>
            <w:r w:rsidRPr="002F4348">
              <w:rPr>
                <w:szCs w:val="24"/>
              </w:rPr>
              <w:t>1, 8</w:t>
            </w:r>
          </w:p>
        </w:tc>
      </w:tr>
      <w:tr w:rsidR="00571482" w:rsidRPr="002F4348" w14:paraId="4601293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4785DE6" w14:textId="77777777" w:rsidR="00571482" w:rsidRPr="002F4348" w:rsidRDefault="00571482" w:rsidP="003E2397">
            <w:pPr>
              <w:spacing w:line="240" w:lineRule="auto"/>
              <w:ind w:firstLine="0"/>
              <w:jc w:val="left"/>
              <w:rPr>
                <w:szCs w:val="24"/>
              </w:rPr>
            </w:pPr>
            <w:r w:rsidRPr="002F4348">
              <w:rPr>
                <w:szCs w:val="24"/>
              </w:rPr>
              <w:t>Преднилозо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8B71AFF" w14:textId="77777777" w:rsidR="00571482" w:rsidRPr="002F4348" w:rsidRDefault="00571482" w:rsidP="003E2397">
            <w:pPr>
              <w:spacing w:line="240" w:lineRule="auto"/>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3936555" w14:textId="77777777" w:rsidR="00571482" w:rsidRPr="002F4348" w:rsidRDefault="00571482" w:rsidP="003E2397">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18A3264D" w14:textId="77777777" w:rsidR="00571482" w:rsidRPr="002F4348" w:rsidRDefault="00571482" w:rsidP="003E2397">
            <w:pPr>
              <w:spacing w:line="240" w:lineRule="auto"/>
              <w:ind w:firstLine="0"/>
              <w:jc w:val="left"/>
              <w:rPr>
                <w:szCs w:val="24"/>
              </w:rPr>
            </w:pPr>
            <w:r w:rsidRPr="002F4348">
              <w:rPr>
                <w:szCs w:val="24"/>
              </w:rPr>
              <w:t>1-14</w:t>
            </w:r>
          </w:p>
        </w:tc>
      </w:tr>
      <w:tr w:rsidR="00571482" w:rsidRPr="002F4348" w14:paraId="5F19A7C2"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3596391C" w14:textId="77777777" w:rsidR="00571482" w:rsidRPr="002F4348" w:rsidRDefault="00571482" w:rsidP="003E2397">
            <w:pPr>
              <w:spacing w:line="240" w:lineRule="auto"/>
              <w:ind w:firstLine="0"/>
              <w:jc w:val="left"/>
              <w:rPr>
                <w:szCs w:val="24"/>
              </w:rPr>
            </w:pPr>
            <w:r w:rsidRPr="002F4348">
              <w:rPr>
                <w:szCs w:val="24"/>
              </w:rPr>
              <w:t xml:space="preserve">Лечение возобновляется на </w:t>
            </w:r>
            <w:r w:rsidR="003E2397" w:rsidRPr="002F4348">
              <w:rPr>
                <w:szCs w:val="24"/>
              </w:rPr>
              <w:t>29 день</w:t>
            </w:r>
          </w:p>
        </w:tc>
      </w:tr>
    </w:tbl>
    <w:p w14:paraId="7645AD57" w14:textId="77777777" w:rsidR="00571482" w:rsidRPr="002F4348" w:rsidRDefault="00571482"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3E2397" w:rsidRPr="002F4348" w14:paraId="327BC454" w14:textId="77777777" w:rsidTr="003E2397">
        <w:trPr>
          <w:trHeight w:val="329"/>
        </w:trPr>
        <w:tc>
          <w:tcPr>
            <w:tcW w:w="9356" w:type="dxa"/>
            <w:gridSpan w:val="4"/>
            <w:tcBorders>
              <w:top w:val="nil"/>
              <w:left w:val="nil"/>
              <w:bottom w:val="single" w:sz="4" w:space="0" w:color="auto"/>
              <w:right w:val="nil"/>
            </w:tcBorders>
          </w:tcPr>
          <w:p w14:paraId="6A17EA13" w14:textId="3742B7D4" w:rsidR="003E2397" w:rsidRPr="002F4348" w:rsidRDefault="003E2397" w:rsidP="003E2397">
            <w:pPr>
              <w:spacing w:line="240" w:lineRule="auto"/>
              <w:ind w:firstLine="0"/>
              <w:jc w:val="left"/>
              <w:rPr>
                <w:b/>
                <w:bCs/>
                <w:szCs w:val="24"/>
              </w:rPr>
            </w:pPr>
            <w:r w:rsidRPr="002F4348">
              <w:rPr>
                <w:b/>
                <w:bCs/>
                <w:szCs w:val="24"/>
                <w:lang w:val="en-US"/>
              </w:rPr>
              <w:t>CVPP</w:t>
            </w:r>
            <w:r w:rsidR="00EC281E" w:rsidRPr="002F4348">
              <w:rPr>
                <w:b/>
                <w:bCs/>
                <w:szCs w:val="24"/>
              </w:rPr>
              <w:t xml:space="preserve"> </w:t>
            </w:r>
            <w:r w:rsidR="00EC281E" w:rsidRPr="002F4348">
              <w:rPr>
                <w:b/>
                <w:bCs/>
                <w:szCs w:val="24"/>
                <w:lang w:val="en-US"/>
              </w:rPr>
              <w:fldChar w:fldCharType="begin" w:fldLock="1"/>
            </w:r>
            <w:r w:rsidR="00053AE8">
              <w:rPr>
                <w:b/>
                <w:bCs/>
                <w:szCs w:val="24"/>
                <w:lang w:val="en-US"/>
              </w:rPr>
              <w:instrText>ADDIN</w:instrText>
            </w:r>
            <w:r w:rsidR="00053AE8" w:rsidRPr="002B3AE7">
              <w:rPr>
                <w:b/>
                <w:bCs/>
                <w:szCs w:val="24"/>
              </w:rPr>
              <w:instrText xml:space="preserve"> </w:instrText>
            </w:r>
            <w:r w:rsidR="00053AE8">
              <w:rPr>
                <w:b/>
                <w:bCs/>
                <w:szCs w:val="24"/>
                <w:lang w:val="en-US"/>
              </w:rPr>
              <w:instrText>CSL</w:instrText>
            </w:r>
            <w:r w:rsidR="00053AE8" w:rsidRPr="002B3AE7">
              <w:rPr>
                <w:b/>
                <w:bCs/>
                <w:szCs w:val="24"/>
              </w:rPr>
              <w:instrText>_</w:instrText>
            </w:r>
            <w:r w:rsidR="00053AE8">
              <w:rPr>
                <w:b/>
                <w:bCs/>
                <w:szCs w:val="24"/>
                <w:lang w:val="en-US"/>
              </w:rPr>
              <w:instrText>CITATION</w:instrText>
            </w:r>
            <w:r w:rsidR="00053AE8" w:rsidRPr="002B3AE7">
              <w:rPr>
                <w:b/>
                <w:bCs/>
                <w:szCs w:val="24"/>
              </w:rPr>
              <w:instrText xml:space="preserve"> {"</w:instrText>
            </w:r>
            <w:r w:rsidR="00053AE8">
              <w:rPr>
                <w:b/>
                <w:bCs/>
                <w:szCs w:val="24"/>
                <w:lang w:val="en-US"/>
              </w:rPr>
              <w:instrText>citationItems</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temData</w:instrText>
            </w:r>
            <w:r w:rsidR="00053AE8" w:rsidRPr="002B3AE7">
              <w:rPr>
                <w:b/>
                <w:bCs/>
                <w:szCs w:val="24"/>
              </w:rPr>
              <w:instrText>":{"</w:instrText>
            </w:r>
            <w:r w:rsidR="00053AE8">
              <w:rPr>
                <w:b/>
                <w:bCs/>
                <w:szCs w:val="24"/>
                <w:lang w:val="en-US"/>
              </w:rPr>
              <w:instrText>DOI</w:instrText>
            </w:r>
            <w:r w:rsidR="00053AE8" w:rsidRPr="002B3AE7">
              <w:rPr>
                <w:b/>
                <w:bCs/>
                <w:szCs w:val="24"/>
              </w:rPr>
              <w:instrText>":"10.1200/</w:instrText>
            </w:r>
            <w:r w:rsidR="00053AE8">
              <w:rPr>
                <w:b/>
                <w:bCs/>
                <w:szCs w:val="24"/>
                <w:lang w:val="en-US"/>
              </w:rPr>
              <w:instrText>JCO</w:instrText>
            </w:r>
            <w:r w:rsidR="00053AE8" w:rsidRPr="002B3AE7">
              <w:rPr>
                <w:b/>
                <w:bCs/>
                <w:szCs w:val="24"/>
              </w:rPr>
              <w:instrText>.1997.15.7.2652","</w:instrText>
            </w:r>
            <w:r w:rsidR="00053AE8">
              <w:rPr>
                <w:b/>
                <w:bCs/>
                <w:szCs w:val="24"/>
                <w:lang w:val="en-US"/>
              </w:rPr>
              <w:instrText>ISSN</w:instrText>
            </w:r>
            <w:r w:rsidR="00053AE8" w:rsidRPr="002B3AE7">
              <w:rPr>
                <w:b/>
                <w:bCs/>
                <w:szCs w:val="24"/>
              </w:rPr>
              <w:instrText>":"0732183</w:instrText>
            </w:r>
            <w:r w:rsidR="00053AE8">
              <w:rPr>
                <w:b/>
                <w:bCs/>
                <w:szCs w:val="24"/>
                <w:lang w:val="en-US"/>
              </w:rPr>
              <w:instrText>X</w:instrText>
            </w:r>
            <w:r w:rsidR="00053AE8" w:rsidRPr="002B3AE7">
              <w:rPr>
                <w:b/>
                <w:bCs/>
                <w:szCs w:val="24"/>
              </w:rPr>
              <w:instrText>","</w:instrText>
            </w:r>
            <w:r w:rsidR="00053AE8">
              <w:rPr>
                <w:b/>
                <w:bCs/>
                <w:szCs w:val="24"/>
                <w:lang w:val="en-US"/>
              </w:rPr>
              <w:instrText>abstract</w:instrText>
            </w:r>
            <w:r w:rsidR="00053AE8" w:rsidRPr="002B3AE7">
              <w:rPr>
                <w:b/>
                <w:bCs/>
                <w:szCs w:val="24"/>
              </w:rPr>
              <w:instrText>":"</w:instrText>
            </w:r>
            <w:r w:rsidR="00053AE8">
              <w:rPr>
                <w:b/>
                <w:bCs/>
                <w:szCs w:val="24"/>
                <w:lang w:val="en-US"/>
              </w:rPr>
              <w:instrText>Purpose</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evaluate</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randomized</w:instrText>
            </w:r>
            <w:r w:rsidR="00053AE8" w:rsidRPr="002B3AE7">
              <w:rPr>
                <w:b/>
                <w:bCs/>
                <w:szCs w:val="24"/>
              </w:rPr>
              <w:instrText xml:space="preserve"> </w:instrText>
            </w:r>
            <w:r w:rsidR="00053AE8">
              <w:rPr>
                <w:b/>
                <w:bCs/>
                <w:szCs w:val="24"/>
                <w:lang w:val="en-US"/>
              </w:rPr>
              <w:instrText>trial</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impac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ree</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six</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yclophosphamide</w:instrText>
            </w:r>
            <w:r w:rsidR="00053AE8" w:rsidRPr="002B3AE7">
              <w:rPr>
                <w:b/>
                <w:bCs/>
                <w:szCs w:val="24"/>
              </w:rPr>
              <w:instrText xml:space="preserve">, </w:instrText>
            </w:r>
            <w:r w:rsidR="00053AE8">
              <w:rPr>
                <w:b/>
                <w:bCs/>
                <w:szCs w:val="24"/>
                <w:lang w:val="en-US"/>
              </w:rPr>
              <w:instrText>vinblastine</w:instrText>
            </w:r>
            <w:r w:rsidR="00053AE8" w:rsidRPr="002B3AE7">
              <w:rPr>
                <w:b/>
                <w:bCs/>
                <w:szCs w:val="24"/>
              </w:rPr>
              <w:instrText xml:space="preserve">, </w:instrText>
            </w:r>
            <w:r w:rsidR="00053AE8">
              <w:rPr>
                <w:b/>
                <w:bCs/>
                <w:szCs w:val="24"/>
                <w:lang w:val="en-US"/>
              </w:rPr>
              <w:instrText>procarbaz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prednisone</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chemotherapy</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favorable</w:instrText>
            </w:r>
            <w:r w:rsidR="00053AE8" w:rsidRPr="002B3AE7">
              <w:rPr>
                <w:b/>
                <w:bCs/>
                <w:szCs w:val="24"/>
              </w:rPr>
              <w:instrText>-</w:instrText>
            </w:r>
            <w:r w:rsidR="00053AE8">
              <w:rPr>
                <w:b/>
                <w:bCs/>
                <w:szCs w:val="24"/>
                <w:lang w:val="en-US"/>
              </w:rPr>
              <w:instrText>prognosi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doxorubicin</w:instrText>
            </w:r>
            <w:r w:rsidR="00053AE8" w:rsidRPr="002B3AE7">
              <w:rPr>
                <w:b/>
                <w:bCs/>
                <w:szCs w:val="24"/>
              </w:rPr>
              <w:instrText xml:space="preserve">, </w:instrText>
            </w:r>
            <w:r w:rsidR="00053AE8">
              <w:rPr>
                <w:b/>
                <w:bCs/>
                <w:szCs w:val="24"/>
                <w:lang w:val="en-US"/>
              </w:rPr>
              <w:instrText>vincristine</w:instrText>
            </w:r>
            <w:r w:rsidR="00053AE8" w:rsidRPr="002B3AE7">
              <w:rPr>
                <w:b/>
                <w:bCs/>
                <w:szCs w:val="24"/>
              </w:rPr>
              <w:instrText xml:space="preserve">, </w:instrText>
            </w:r>
            <w:r w:rsidR="00053AE8">
              <w:rPr>
                <w:b/>
                <w:bCs/>
                <w:szCs w:val="24"/>
                <w:lang w:val="en-US"/>
              </w:rPr>
              <w:instrText>predniso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etoposide</w:instrText>
            </w:r>
            <w:r w:rsidR="00053AE8" w:rsidRPr="002B3AE7">
              <w:rPr>
                <w:b/>
                <w:bCs/>
                <w:szCs w:val="24"/>
              </w:rPr>
              <w:instrText xml:space="preserve"> (</w:instrText>
            </w:r>
            <w:r w:rsidR="00053AE8">
              <w:rPr>
                <w:b/>
                <w:bCs/>
                <w:szCs w:val="24"/>
                <w:lang w:val="en-US"/>
              </w:rPr>
              <w:instrText>AOPE</w:instrText>
            </w:r>
            <w:r w:rsidR="00053AE8" w:rsidRPr="002B3AE7">
              <w:rPr>
                <w:b/>
                <w:bCs/>
                <w:szCs w:val="24"/>
              </w:rPr>
              <w:instrText xml:space="preserve">) </w:instrText>
            </w:r>
            <w:r w:rsidR="00053AE8">
              <w:rPr>
                <w:b/>
                <w:bCs/>
                <w:szCs w:val="24"/>
                <w:lang w:val="en-US"/>
              </w:rPr>
              <w:instrText>plus</w:instrText>
            </w:r>
            <w:r w:rsidR="00053AE8" w:rsidRPr="002B3AE7">
              <w:rPr>
                <w:b/>
                <w:bCs/>
                <w:szCs w:val="24"/>
              </w:rPr>
              <w:instrText xml:space="preserve"> </w:instrText>
            </w:r>
            <w:r w:rsidR="00053AE8">
              <w:rPr>
                <w:b/>
                <w:bCs/>
                <w:szCs w:val="24"/>
                <w:lang w:val="en-US"/>
              </w:rPr>
              <w:instrText>involved</w:instrText>
            </w:r>
            <w:r w:rsidR="00053AE8" w:rsidRPr="002B3AE7">
              <w:rPr>
                <w:b/>
                <w:bCs/>
                <w:szCs w:val="24"/>
              </w:rPr>
              <w:instrText>-</w:instrText>
            </w:r>
            <w:r w:rsidR="00053AE8">
              <w:rPr>
                <w:b/>
                <w:bCs/>
                <w:szCs w:val="24"/>
                <w:lang w:val="en-US"/>
              </w:rPr>
              <w:instrText>field</w:instrText>
            </w:r>
            <w:r w:rsidR="00053AE8" w:rsidRPr="002B3AE7">
              <w:rPr>
                <w:b/>
                <w:bCs/>
                <w:szCs w:val="24"/>
              </w:rPr>
              <w:instrText xml:space="preserve"> </w:instrText>
            </w:r>
            <w:r w:rsidR="00053AE8">
              <w:rPr>
                <w:b/>
                <w:bCs/>
                <w:szCs w:val="24"/>
                <w:lang w:val="en-US"/>
              </w:rPr>
              <w:instrText>radiotherapy</w:instrText>
            </w:r>
            <w:r w:rsidR="00053AE8" w:rsidRPr="002B3AE7">
              <w:rPr>
                <w:b/>
                <w:bCs/>
                <w:szCs w:val="24"/>
              </w:rPr>
              <w:instrText xml:space="preserve"> (</w:instrText>
            </w:r>
            <w:r w:rsidR="00053AE8">
              <w:rPr>
                <w:b/>
                <w:bCs/>
                <w:szCs w:val="24"/>
                <w:lang w:val="en-US"/>
              </w:rPr>
              <w:instrText>RT</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intermediate</w:instrText>
            </w:r>
            <w:r w:rsidR="00053AE8" w:rsidRPr="002B3AE7">
              <w:rPr>
                <w:b/>
                <w:bCs/>
                <w:szCs w:val="24"/>
              </w:rPr>
              <w:instrText>-</w:instrText>
            </w:r>
            <w:r w:rsidR="00053AE8">
              <w:rPr>
                <w:b/>
                <w:bCs/>
                <w:szCs w:val="24"/>
                <w:lang w:val="en-US"/>
              </w:rPr>
              <w:instrText>prognosis</w:instrText>
            </w:r>
            <w:r w:rsidR="00053AE8" w:rsidRPr="002B3AE7">
              <w:rPr>
                <w:b/>
                <w:bCs/>
                <w:szCs w:val="24"/>
              </w:rPr>
              <w:instrText xml:space="preserve"> </w:instrText>
            </w:r>
            <w:r w:rsidR="00053AE8">
              <w:rPr>
                <w:b/>
                <w:bCs/>
                <w:szCs w:val="24"/>
                <w:lang w:val="en-US"/>
              </w:rPr>
              <w:instrText>previously</w:instrText>
            </w:r>
            <w:r w:rsidR="00053AE8" w:rsidRPr="002B3AE7">
              <w:rPr>
                <w:b/>
                <w:bCs/>
                <w:szCs w:val="24"/>
              </w:rPr>
              <w:instrText xml:space="preserve"> </w:instrText>
            </w:r>
            <w:r w:rsidR="00053AE8">
              <w:rPr>
                <w:b/>
                <w:bCs/>
                <w:szCs w:val="24"/>
                <w:lang w:val="en-US"/>
              </w:rPr>
              <w:instrText>untreat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diseas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Method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256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evaluated</w:instrText>
            </w:r>
            <w:r w:rsidR="00053AE8" w:rsidRPr="002B3AE7">
              <w:rPr>
                <w:b/>
                <w:bCs/>
                <w:szCs w:val="24"/>
              </w:rPr>
              <w:instrText xml:space="preserve">, 80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favorable</w:instrText>
            </w:r>
            <w:r w:rsidR="00053AE8" w:rsidRPr="002B3AE7">
              <w:rPr>
                <w:b/>
                <w:bCs/>
                <w:szCs w:val="24"/>
              </w:rPr>
              <w:instrText xml:space="preserve"> </w:instrText>
            </w:r>
            <w:r w:rsidR="00053AE8">
              <w:rPr>
                <w:b/>
                <w:bCs/>
                <w:szCs w:val="24"/>
                <w:lang w:val="en-US"/>
              </w:rPr>
              <w:instrText>prognosis</w:instrText>
            </w:r>
            <w:r w:rsidR="00053AE8" w:rsidRPr="002B3AE7">
              <w:rPr>
                <w:b/>
                <w:bCs/>
                <w:szCs w:val="24"/>
              </w:rPr>
              <w:instrText xml:space="preserve"> </w:instrText>
            </w:r>
            <w:r w:rsidR="00053AE8">
              <w:rPr>
                <w:b/>
                <w:bCs/>
                <w:szCs w:val="24"/>
                <w:lang w:val="en-US"/>
              </w:rPr>
              <w:instrText>according</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prognostic</w:instrText>
            </w:r>
            <w:r w:rsidR="00053AE8" w:rsidRPr="002B3AE7">
              <w:rPr>
                <w:b/>
                <w:bCs/>
                <w:szCs w:val="24"/>
              </w:rPr>
              <w:instrText xml:space="preserve"> </w:instrText>
            </w:r>
            <w:r w:rsidR="00053AE8">
              <w:rPr>
                <w:b/>
                <w:bCs/>
                <w:szCs w:val="24"/>
                <w:lang w:val="en-US"/>
              </w:rPr>
              <w:instrText>index</w:instrText>
            </w:r>
            <w:r w:rsidR="00053AE8" w:rsidRPr="002B3AE7">
              <w:rPr>
                <w:b/>
                <w:bCs/>
                <w:szCs w:val="24"/>
              </w:rPr>
              <w:instrText xml:space="preserve"> </w:instrText>
            </w:r>
            <w:r w:rsidR="00053AE8">
              <w:rPr>
                <w:b/>
                <w:bCs/>
                <w:szCs w:val="24"/>
                <w:lang w:val="en-US"/>
              </w:rPr>
              <w:instrText>designed</w:instrText>
            </w:r>
            <w:r w:rsidR="00053AE8" w:rsidRPr="002B3AE7">
              <w:rPr>
                <w:b/>
                <w:bCs/>
                <w:szCs w:val="24"/>
              </w:rPr>
              <w:instrText xml:space="preserve"> </w:instrText>
            </w:r>
            <w:r w:rsidR="00053AE8">
              <w:rPr>
                <w:b/>
                <w:bCs/>
                <w:szCs w:val="24"/>
                <w:lang w:val="en-US"/>
              </w:rPr>
              <w:instrText>by</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Grupo</w:instrText>
            </w:r>
            <w:r w:rsidR="00053AE8" w:rsidRPr="002B3AE7">
              <w:rPr>
                <w:b/>
                <w:bCs/>
                <w:szCs w:val="24"/>
              </w:rPr>
              <w:instrText xml:space="preserve"> </w:instrText>
            </w:r>
            <w:r w:rsidR="00053AE8">
              <w:rPr>
                <w:b/>
                <w:bCs/>
                <w:szCs w:val="24"/>
                <w:lang w:val="en-US"/>
              </w:rPr>
              <w:instrText>Argentina</w:instrText>
            </w:r>
            <w:r w:rsidR="00053AE8" w:rsidRPr="002B3AE7">
              <w:rPr>
                <w:b/>
                <w:bCs/>
                <w:szCs w:val="24"/>
              </w:rPr>
              <w:instrText xml:space="preserve"> </w:instrText>
            </w:r>
            <w:r w:rsidR="00053AE8">
              <w:rPr>
                <w:b/>
                <w:bCs/>
                <w:szCs w:val="24"/>
                <w:lang w:val="en-US"/>
              </w:rPr>
              <w:instrText>de</w:instrText>
            </w:r>
            <w:r w:rsidR="00053AE8" w:rsidRPr="002B3AE7">
              <w:rPr>
                <w:b/>
                <w:bCs/>
                <w:szCs w:val="24"/>
              </w:rPr>
              <w:instrText xml:space="preserve"> </w:instrText>
            </w:r>
            <w:r w:rsidR="00053AE8">
              <w:rPr>
                <w:b/>
                <w:bCs/>
                <w:szCs w:val="24"/>
                <w:lang w:val="en-US"/>
              </w:rPr>
              <w:instrText>Tratamiento</w:instrText>
            </w:r>
            <w:r w:rsidR="00053AE8" w:rsidRPr="002B3AE7">
              <w:rPr>
                <w:b/>
                <w:bCs/>
                <w:szCs w:val="24"/>
              </w:rPr>
              <w:instrText xml:space="preserve"> </w:instrText>
            </w:r>
            <w:r w:rsidR="00053AE8">
              <w:rPr>
                <w:b/>
                <w:bCs/>
                <w:szCs w:val="24"/>
                <w:lang w:val="en-US"/>
              </w:rPr>
              <w:instrText>de</w:instrText>
            </w:r>
            <w:r w:rsidR="00053AE8" w:rsidRPr="002B3AE7">
              <w:rPr>
                <w:b/>
                <w:bCs/>
                <w:szCs w:val="24"/>
              </w:rPr>
              <w:instrText xml:space="preserve"> </w:instrText>
            </w:r>
            <w:r w:rsidR="00053AE8">
              <w:rPr>
                <w:b/>
                <w:bCs/>
                <w:szCs w:val="24"/>
                <w:lang w:val="en-US"/>
              </w:rPr>
              <w:instrText>Leucemia</w:instrText>
            </w:r>
            <w:r w:rsidR="00053AE8" w:rsidRPr="002B3AE7">
              <w:rPr>
                <w:b/>
                <w:bCs/>
                <w:szCs w:val="24"/>
              </w:rPr>
              <w:instrText xml:space="preserve"> </w:instrText>
            </w:r>
            <w:r w:rsidR="00053AE8">
              <w:rPr>
                <w:b/>
                <w:bCs/>
                <w:szCs w:val="24"/>
                <w:lang w:val="en-US"/>
              </w:rPr>
              <w:instrText>Aguda</w:instrText>
            </w:r>
            <w:r w:rsidR="00053AE8" w:rsidRPr="002B3AE7">
              <w:rPr>
                <w:b/>
                <w:bCs/>
                <w:szCs w:val="24"/>
              </w:rPr>
              <w:instrText xml:space="preserve"> (</w:instrText>
            </w:r>
            <w:r w:rsidR="00053AE8">
              <w:rPr>
                <w:b/>
                <w:bCs/>
                <w:szCs w:val="24"/>
                <w:lang w:val="en-US"/>
              </w:rPr>
              <w:instrText>GATLA</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randomized</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three</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six</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without</w:instrText>
            </w:r>
            <w:r w:rsidR="00053AE8" w:rsidRPr="002B3AE7">
              <w:rPr>
                <w:b/>
                <w:bCs/>
                <w:szCs w:val="24"/>
              </w:rPr>
              <w:instrText xml:space="preserve"> </w:instrText>
            </w:r>
            <w:r w:rsidR="00053AE8">
              <w:rPr>
                <w:b/>
                <w:bCs/>
                <w:szCs w:val="24"/>
                <w:lang w:val="en-US"/>
              </w:rPr>
              <w:instrText>RT</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176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intermediate</w:instrText>
            </w:r>
            <w:r w:rsidR="00053AE8" w:rsidRPr="002B3AE7">
              <w:rPr>
                <w:b/>
                <w:bCs/>
                <w:szCs w:val="24"/>
              </w:rPr>
              <w:instrText xml:space="preserve"> </w:instrText>
            </w:r>
            <w:r w:rsidR="00053AE8">
              <w:rPr>
                <w:b/>
                <w:bCs/>
                <w:szCs w:val="24"/>
                <w:lang w:val="en-US"/>
              </w:rPr>
              <w:instrText>risk</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AOPE</w:instrText>
            </w:r>
            <w:r w:rsidR="00053AE8" w:rsidRPr="002B3AE7">
              <w:rPr>
                <w:b/>
                <w:bCs/>
                <w:szCs w:val="24"/>
              </w:rPr>
              <w:instrText xml:space="preserve">, </w:instrText>
            </w:r>
            <w:r w:rsidR="00053AE8">
              <w:rPr>
                <w:b/>
                <w:bCs/>
                <w:szCs w:val="24"/>
                <w:lang w:val="en-US"/>
              </w:rPr>
              <w:instrText>both</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six</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RT</w:instrText>
            </w:r>
            <w:r w:rsidR="00053AE8" w:rsidRPr="002B3AE7">
              <w:rPr>
                <w:b/>
                <w:bCs/>
                <w:szCs w:val="24"/>
              </w:rPr>
              <w:instrText xml:space="preserve"> </w:instrText>
            </w:r>
            <w:r w:rsidR="00053AE8">
              <w:rPr>
                <w:b/>
                <w:bCs/>
                <w:szCs w:val="24"/>
                <w:lang w:val="en-US"/>
              </w:rPr>
              <w:instrText>between</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third</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fourth</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30 </w:instrText>
            </w:r>
            <w:r w:rsidR="00053AE8">
              <w:rPr>
                <w:b/>
                <w:bCs/>
                <w:szCs w:val="24"/>
                <w:lang w:val="en-US"/>
              </w:rPr>
              <w:instrText>Gy</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involved</w:instrText>
            </w:r>
            <w:r w:rsidR="00053AE8" w:rsidRPr="002B3AE7">
              <w:rPr>
                <w:b/>
                <w:bCs/>
                <w:szCs w:val="24"/>
              </w:rPr>
              <w:instrText xml:space="preserve"> </w:instrText>
            </w:r>
            <w:r w:rsidR="00053AE8">
              <w:rPr>
                <w:b/>
                <w:bCs/>
                <w:szCs w:val="24"/>
                <w:lang w:val="en-US"/>
              </w:rPr>
              <w:instrText>areas</w:instrText>
            </w:r>
            <w:r w:rsidR="00053AE8" w:rsidRPr="002B3AE7">
              <w:rPr>
                <w:b/>
                <w:bCs/>
                <w:szCs w:val="24"/>
              </w:rPr>
              <w:instrText xml:space="preserve"> </w:instrText>
            </w:r>
            <w:r w:rsidR="00053AE8">
              <w:rPr>
                <w:b/>
                <w:bCs/>
                <w:szCs w:val="24"/>
                <w:lang w:val="en-US"/>
              </w:rPr>
              <w:instrText>at</w:instrText>
            </w:r>
            <w:r w:rsidR="00053AE8" w:rsidRPr="002B3AE7">
              <w:rPr>
                <w:b/>
                <w:bCs/>
                <w:szCs w:val="24"/>
              </w:rPr>
              <w:instrText xml:space="preserve"> </w:instrText>
            </w:r>
            <w:r w:rsidR="00053AE8">
              <w:rPr>
                <w:b/>
                <w:bCs/>
                <w:szCs w:val="24"/>
                <w:lang w:val="en-US"/>
              </w:rPr>
              <w:instrText>diagnosis</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consisted</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intravenous</w:instrText>
            </w:r>
            <w:r w:rsidR="00053AE8" w:rsidRPr="002B3AE7">
              <w:rPr>
                <w:b/>
                <w:bCs/>
                <w:szCs w:val="24"/>
              </w:rPr>
              <w:instrText xml:space="preserve"> (</w:instrText>
            </w:r>
            <w:r w:rsidR="00053AE8">
              <w:rPr>
                <w:b/>
                <w:bCs/>
                <w:szCs w:val="24"/>
                <w:lang w:val="en-US"/>
              </w:rPr>
              <w:instrText>IV</w:instrText>
            </w:r>
            <w:r w:rsidR="00053AE8" w:rsidRPr="002B3AE7">
              <w:rPr>
                <w:b/>
                <w:bCs/>
                <w:szCs w:val="24"/>
              </w:rPr>
              <w:instrText xml:space="preserve">) </w:instrText>
            </w:r>
            <w:r w:rsidR="00053AE8">
              <w:rPr>
                <w:b/>
                <w:bCs/>
                <w:szCs w:val="24"/>
                <w:lang w:val="en-US"/>
              </w:rPr>
              <w:instrText>cyclophosphamid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vinblastine</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and</w:instrText>
            </w:r>
            <w:r w:rsidR="00053AE8" w:rsidRPr="002B3AE7">
              <w:rPr>
                <w:b/>
                <w:bCs/>
                <w:szCs w:val="24"/>
              </w:rPr>
              <w:instrText xml:space="preserve"> 8,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oral</w:instrText>
            </w:r>
            <w:r w:rsidR="00053AE8" w:rsidRPr="002B3AE7">
              <w:rPr>
                <w:b/>
                <w:bCs/>
                <w:szCs w:val="24"/>
              </w:rPr>
              <w:instrText xml:space="preserve"> </w:instrText>
            </w:r>
            <w:r w:rsidR="00053AE8">
              <w:rPr>
                <w:b/>
                <w:bCs/>
                <w:szCs w:val="24"/>
                <w:lang w:val="en-US"/>
              </w:rPr>
              <w:instrText>procarbaz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prednisone</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o</w:instrText>
            </w:r>
            <w:r w:rsidR="00053AE8" w:rsidRPr="002B3AE7">
              <w:rPr>
                <w:b/>
                <w:bCs/>
                <w:szCs w:val="24"/>
              </w:rPr>
              <w:instrText xml:space="preserve"> 14, </w:instrText>
            </w:r>
            <w:r w:rsidR="00053AE8">
              <w:rPr>
                <w:b/>
                <w:bCs/>
                <w:szCs w:val="24"/>
                <w:lang w:val="en-US"/>
              </w:rPr>
              <w:instrText>every</w:instrText>
            </w:r>
            <w:r w:rsidR="00053AE8" w:rsidRPr="002B3AE7">
              <w:rPr>
                <w:b/>
                <w:bCs/>
                <w:szCs w:val="24"/>
              </w:rPr>
              <w:instrText xml:space="preserve"> 28 </w:instrText>
            </w:r>
            <w:r w:rsidR="00053AE8">
              <w:rPr>
                <w:b/>
                <w:bCs/>
                <w:szCs w:val="24"/>
                <w:lang w:val="en-US"/>
              </w:rPr>
              <w:instrText>days</w:instrText>
            </w:r>
            <w:r w:rsidR="00053AE8" w:rsidRPr="002B3AE7">
              <w:rPr>
                <w:b/>
                <w:bCs/>
                <w:szCs w:val="24"/>
              </w:rPr>
              <w:instrText xml:space="preserve">. </w:instrText>
            </w:r>
            <w:r w:rsidR="00053AE8">
              <w:rPr>
                <w:b/>
                <w:bCs/>
                <w:szCs w:val="24"/>
                <w:lang w:val="en-US"/>
              </w:rPr>
              <w:instrText>AOPE</w:instrText>
            </w:r>
            <w:r w:rsidR="00053AE8" w:rsidRPr="002B3AE7">
              <w:rPr>
                <w:b/>
                <w:bCs/>
                <w:szCs w:val="24"/>
              </w:rPr>
              <w:instrText xml:space="preserve"> </w:instrText>
            </w:r>
            <w:r w:rsidR="00053AE8">
              <w:rPr>
                <w:b/>
                <w:bCs/>
                <w:szCs w:val="24"/>
                <w:lang w:val="en-US"/>
              </w:rPr>
              <w:instrText>consisted</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IV</w:instrText>
            </w:r>
            <w:r w:rsidR="00053AE8" w:rsidRPr="002B3AE7">
              <w:rPr>
                <w:b/>
                <w:bCs/>
                <w:szCs w:val="24"/>
              </w:rPr>
              <w:instrText xml:space="preserve"> </w:instrText>
            </w:r>
            <w:r w:rsidR="00053AE8">
              <w:rPr>
                <w:b/>
                <w:bCs/>
                <w:szCs w:val="24"/>
                <w:lang w:val="en-US"/>
              </w:rPr>
              <w:instrText>doxorubici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vincristine</w:instrText>
            </w:r>
            <w:r w:rsidR="00053AE8" w:rsidRPr="002B3AE7">
              <w:rPr>
                <w:b/>
                <w:bCs/>
                <w:szCs w:val="24"/>
              </w:rPr>
              <w:instrText xml:space="preserve"> </w:instrText>
            </w:r>
            <w:r w:rsidR="00053AE8">
              <w:rPr>
                <w:b/>
                <w:bCs/>
                <w:szCs w:val="24"/>
                <w:lang w:val="en-US"/>
              </w:rPr>
              <w:instrText>an</w:instrText>
            </w:r>
            <w:r w:rsidR="00053AE8" w:rsidRPr="002B3AE7">
              <w:rPr>
                <w:b/>
                <w:bCs/>
                <w:szCs w:val="24"/>
              </w:rPr>
              <w:instrText xml:space="preserve"> </w:instrText>
            </w:r>
            <w:r w:rsidR="00053AE8">
              <w:rPr>
                <w:b/>
                <w:bCs/>
                <w:szCs w:val="24"/>
                <w:lang w:val="en-US"/>
              </w:rPr>
              <w:instrText>day</w:instrText>
            </w:r>
            <w:r w:rsidR="00053AE8" w:rsidRPr="002B3AE7">
              <w:rPr>
                <w:b/>
                <w:bCs/>
                <w:szCs w:val="24"/>
              </w:rPr>
              <w:instrText xml:space="preserve"> 1, </w:instrText>
            </w:r>
            <w:r w:rsidR="00053AE8">
              <w:rPr>
                <w:b/>
                <w:bCs/>
                <w:szCs w:val="24"/>
                <w:lang w:val="en-US"/>
              </w:rPr>
              <w:instrText>oral</w:instrText>
            </w:r>
            <w:r w:rsidR="00053AE8" w:rsidRPr="002B3AE7">
              <w:rPr>
                <w:b/>
                <w:bCs/>
                <w:szCs w:val="24"/>
              </w:rPr>
              <w:instrText xml:space="preserve"> </w:instrText>
            </w:r>
            <w:r w:rsidR="00053AE8">
              <w:rPr>
                <w:b/>
                <w:bCs/>
                <w:szCs w:val="24"/>
                <w:lang w:val="en-US"/>
              </w:rPr>
              <w:instrText>prednisone</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o</w:instrText>
            </w:r>
            <w:r w:rsidR="00053AE8" w:rsidRPr="002B3AE7">
              <w:rPr>
                <w:b/>
                <w:bCs/>
                <w:szCs w:val="24"/>
              </w:rPr>
              <w:instrText xml:space="preserve"> 5,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IV</w:instrText>
            </w:r>
            <w:r w:rsidR="00053AE8" w:rsidRPr="002B3AE7">
              <w:rPr>
                <w:b/>
                <w:bCs/>
                <w:szCs w:val="24"/>
              </w:rPr>
              <w:instrText xml:space="preserve"> </w:instrText>
            </w:r>
            <w:r w:rsidR="00053AE8">
              <w:rPr>
                <w:b/>
                <w:bCs/>
                <w:szCs w:val="24"/>
                <w:lang w:val="en-US"/>
              </w:rPr>
              <w:instrText>etoposide</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and</w:instrText>
            </w:r>
            <w:r w:rsidR="00053AE8" w:rsidRPr="002B3AE7">
              <w:rPr>
                <w:b/>
                <w:bCs/>
                <w:szCs w:val="24"/>
              </w:rPr>
              <w:instrText xml:space="preserve"> 3, </w:instrText>
            </w:r>
            <w:r w:rsidR="00053AE8">
              <w:rPr>
                <w:b/>
                <w:bCs/>
                <w:szCs w:val="24"/>
                <w:lang w:val="en-US"/>
              </w:rPr>
              <w:instrText>every</w:instrText>
            </w:r>
            <w:r w:rsidR="00053AE8" w:rsidRPr="002B3AE7">
              <w:rPr>
                <w:b/>
                <w:bCs/>
                <w:szCs w:val="24"/>
              </w:rPr>
              <w:instrText xml:space="preserve"> 28 </w:instrText>
            </w:r>
            <w:r w:rsidR="00053AE8">
              <w:rPr>
                <w:b/>
                <w:bCs/>
                <w:szCs w:val="24"/>
                <w:lang w:val="en-US"/>
              </w:rPr>
              <w:instrText>days</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Complete</w:instrText>
            </w:r>
            <w:r w:rsidR="00053AE8" w:rsidRPr="002B3AE7">
              <w:rPr>
                <w:b/>
                <w:bCs/>
                <w:szCs w:val="24"/>
              </w:rPr>
              <w:instrText xml:space="preserve"> </w:instrText>
            </w:r>
            <w:r w:rsidR="00053AE8">
              <w:rPr>
                <w:b/>
                <w:bCs/>
                <w:szCs w:val="24"/>
                <w:lang w:val="en-US"/>
              </w:rPr>
              <w:instrText>remission</w:instrText>
            </w:r>
            <w:r w:rsidR="00053AE8" w:rsidRPr="002B3AE7">
              <w:rPr>
                <w:b/>
                <w:bCs/>
                <w:szCs w:val="24"/>
              </w:rPr>
              <w:instrText xml:space="preserve"> </w:instrText>
            </w:r>
            <w:r w:rsidR="00053AE8">
              <w:rPr>
                <w:b/>
                <w:bCs/>
                <w:szCs w:val="24"/>
                <w:lang w:val="en-US"/>
              </w:rPr>
              <w:instrText>was</w:instrText>
            </w:r>
            <w:r w:rsidR="00053AE8" w:rsidRPr="002B3AE7">
              <w:rPr>
                <w:b/>
                <w:bCs/>
                <w:szCs w:val="24"/>
              </w:rPr>
              <w:instrText xml:space="preserve"> </w:instrText>
            </w:r>
            <w:r w:rsidR="00053AE8">
              <w:rPr>
                <w:b/>
                <w:bCs/>
                <w:szCs w:val="24"/>
                <w:lang w:val="en-US"/>
              </w:rPr>
              <w:instrText>obtained</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39 </w:instrText>
            </w:r>
            <w:r w:rsidR="00053AE8">
              <w:rPr>
                <w:b/>
                <w:bCs/>
                <w:szCs w:val="24"/>
                <w:lang w:val="en-US"/>
              </w:rPr>
              <w:instrText>of</w:instrText>
            </w:r>
            <w:r w:rsidR="00053AE8" w:rsidRPr="002B3AE7">
              <w:rPr>
                <w:b/>
                <w:bCs/>
                <w:szCs w:val="24"/>
              </w:rPr>
              <w:instrText xml:space="preserve"> 47 (95%) </w:instrText>
            </w:r>
            <w:r w:rsidR="00053AE8">
              <w:rPr>
                <w:b/>
                <w:bCs/>
                <w:szCs w:val="24"/>
                <w:lang w:val="en-US"/>
              </w:rPr>
              <w:instrText>patients treated with three cycles of CVPP and 36 of 39 (92%) treated with six cycles in the favorable-risk group (difference not significant [NS]). In the intermediate-risk group, 89 of 92 (97%) treated with CVPP plus RT versus 75 of 84 (89%) treated with AOPE plus RT achieved a complete remission (P = .05). At 60 months, the event-free survival (EFS) and overall survival rates in the favorable-risk group were 80% and 91% for CVPP x 3 and 84% and 97% for CVPP x 6, respectively (P = NS). In the intermediate-risk group, 60-month EFS rate for CVPP plus RT was 85%, compared with 66% for AOPE plus RT (P = .009). The overall survival rate was 95% versus 87% respectively (P = .157). Conclusion: Three cycles of CVPP without RT are equally effective as six cycles in the favorable-risk group. However, in the intermediate-group, CVPP plus RT is superior to AOPE plus RT, with significantly fewer events before and after induction (P = .009), without a difference in overall survival.","author":[{"dropping-particle":"","family":"Pavlovsky","given":"Santiago","non-dropping-particle":"","parse-names":false,"suffix":""},{"dropping-particle":"","family":"Schvartzman","given":"Enrique","non-dropping-particle":"","parse-names":false,"suffix":""},{"dropping-particle":"","family":"Lastiri","given":"Francisco","non-dropping-particle":"","parse-names":false,"suffix":""},{"dropping-particle":"","family":"Magnasco","given":"Hernan","non-dropping-particle":"","parse-names":false,"suffix":""},{"dropping-particle":"","family":"Corrado","given":"Claudia","non-dropping-particle":"","parse-names":false,"suffix":""},{"dropping-particle":"","family":"Raslawski","given":"Elsa","non-dropping-particle":"","parse-names":false,"suffix":""},{"dropping-particle":"","family":"Cancela","given":"Maria Esther Aris","non-dropping-particle":"","parse-names":false,"suffix":""},{"dropping-particle":"","family":"Ardaiz","given":"Maria Carmen","non-dropping-particle":"","parse-names":false,"suffix":""},{"dropping-particle":"","family":"Cerutti","given":"Ider","non-dropping-particle":"","parse-names":false,"suffix":""},{"dropping-particle":"","family":"Rosso","given":"Amadeo","non-dropping-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Brun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Salvador</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Aranguren</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Pedro</w:instrText>
            </w:r>
            <w:r w:rsidR="00053AE8" w:rsidRPr="002B3AE7">
              <w:rPr>
                <w:b/>
                <w:bCs/>
                <w:szCs w:val="24"/>
              </w:rPr>
              <w:instrText xml:space="preserve"> </w:instrText>
            </w:r>
            <w:r w:rsidR="00053AE8">
              <w:rPr>
                <w:b/>
                <w:bCs/>
                <w:szCs w:val="24"/>
                <w:lang w:val="en-US"/>
              </w:rPr>
              <w:instrText>Negri</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alvarezza</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n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Donat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Hugo</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Dibar</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Eduardo</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Zirone</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Sandr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Journal</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linical</w:instrText>
            </w:r>
            <w:r w:rsidR="00053AE8" w:rsidRPr="002B3AE7">
              <w:rPr>
                <w:b/>
                <w:bCs/>
                <w:szCs w:val="24"/>
              </w:rPr>
              <w:instrText xml:space="preserve"> </w:instrText>
            </w:r>
            <w:r w:rsidR="00053AE8">
              <w:rPr>
                <w:b/>
                <w:bCs/>
                <w:szCs w:val="24"/>
                <w:lang w:val="en-US"/>
              </w:rPr>
              <w:instrText>Oncology</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w:instrText>
            </w:r>
            <w:r w:rsidR="00053AE8" w:rsidRPr="002B3AE7">
              <w:rPr>
                <w:b/>
                <w:bCs/>
                <w:szCs w:val="24"/>
              </w:rPr>
              <w:instrText>":"7","</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1997","7"]]},"</w:instrText>
            </w:r>
            <w:r w:rsidR="00053AE8">
              <w:rPr>
                <w:b/>
                <w:bCs/>
                <w:szCs w:val="24"/>
                <w:lang w:val="en-US"/>
              </w:rPr>
              <w:instrText>page</w:instrText>
            </w:r>
            <w:r w:rsidR="00053AE8" w:rsidRPr="002B3AE7">
              <w:rPr>
                <w:b/>
                <w:bCs/>
                <w:szCs w:val="24"/>
              </w:rPr>
              <w:instrText>":"2652-2658","</w:instrText>
            </w:r>
            <w:r w:rsidR="00053AE8">
              <w:rPr>
                <w:b/>
                <w:bCs/>
                <w:szCs w:val="24"/>
                <w:lang w:val="en-US"/>
              </w:rPr>
              <w:instrText>publisher</w:instrText>
            </w:r>
            <w:r w:rsidR="00053AE8" w:rsidRPr="002B3AE7">
              <w:rPr>
                <w:b/>
                <w:bCs/>
                <w:szCs w:val="24"/>
              </w:rPr>
              <w:instrText>":"</w:instrText>
            </w:r>
            <w:r w:rsidR="00053AE8">
              <w:rPr>
                <w:b/>
                <w:bCs/>
                <w:szCs w:val="24"/>
                <w:lang w:val="en-US"/>
              </w:rPr>
              <w:instrText>American</w:instrText>
            </w:r>
            <w:r w:rsidR="00053AE8" w:rsidRPr="002B3AE7">
              <w:rPr>
                <w:b/>
                <w:bCs/>
                <w:szCs w:val="24"/>
              </w:rPr>
              <w:instrText xml:space="preserve"> </w:instrText>
            </w:r>
            <w:r w:rsidR="00053AE8">
              <w:rPr>
                <w:b/>
                <w:bCs/>
                <w:szCs w:val="24"/>
                <w:lang w:val="en-US"/>
              </w:rPr>
              <w:instrText>Society</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linical</w:instrText>
            </w:r>
            <w:r w:rsidR="00053AE8" w:rsidRPr="002B3AE7">
              <w:rPr>
                <w:b/>
                <w:bCs/>
                <w:szCs w:val="24"/>
              </w:rPr>
              <w:instrText xml:space="preserve"> </w:instrText>
            </w:r>
            <w:r w:rsidR="00053AE8">
              <w:rPr>
                <w:b/>
                <w:bCs/>
                <w:szCs w:val="24"/>
                <w:lang w:val="en-US"/>
              </w:rPr>
              <w:instrText>Oncology</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Randomized</w:instrText>
            </w:r>
            <w:r w:rsidR="00053AE8" w:rsidRPr="002B3AE7">
              <w:rPr>
                <w:b/>
                <w:bCs/>
                <w:szCs w:val="24"/>
              </w:rPr>
              <w:instrText xml:space="preserve"> </w:instrText>
            </w:r>
            <w:r w:rsidR="00053AE8">
              <w:rPr>
                <w:b/>
                <w:bCs/>
                <w:szCs w:val="24"/>
                <w:lang w:val="en-US"/>
              </w:rPr>
              <w:instrText>trial</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three</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six</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favorable</w:instrText>
            </w:r>
            <w:r w:rsidR="00053AE8" w:rsidRPr="002B3AE7">
              <w:rPr>
                <w:b/>
                <w:bCs/>
                <w:szCs w:val="24"/>
              </w:rPr>
              <w:instrText xml:space="preserve">- </w:instrText>
            </w:r>
            <w:r w:rsidR="00053AE8">
              <w:rPr>
                <w:b/>
                <w:bCs/>
                <w:szCs w:val="24"/>
                <w:lang w:val="en-US"/>
              </w:rPr>
              <w:instrText>prognosi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VPP</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AOPE</w:instrText>
            </w:r>
            <w:r w:rsidR="00053AE8" w:rsidRPr="002B3AE7">
              <w:rPr>
                <w:b/>
                <w:bCs/>
                <w:szCs w:val="24"/>
              </w:rPr>
              <w:instrText xml:space="preserve"> </w:instrText>
            </w:r>
            <w:r w:rsidR="00053AE8">
              <w:rPr>
                <w:b/>
                <w:bCs/>
                <w:szCs w:val="24"/>
                <w:lang w:val="en-US"/>
              </w:rPr>
              <w:instrText>plus</w:instrText>
            </w:r>
            <w:r w:rsidR="00053AE8" w:rsidRPr="002B3AE7">
              <w:rPr>
                <w:b/>
                <w:bCs/>
                <w:szCs w:val="24"/>
              </w:rPr>
              <w:instrText xml:space="preserve"> </w:instrText>
            </w:r>
            <w:r w:rsidR="00053AE8">
              <w:rPr>
                <w:b/>
                <w:bCs/>
                <w:szCs w:val="24"/>
                <w:lang w:val="en-US"/>
              </w:rPr>
              <w:instrText>radiotherapy</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intermediate</w:instrText>
            </w:r>
            <w:r w:rsidR="00053AE8" w:rsidRPr="002B3AE7">
              <w:rPr>
                <w:b/>
                <w:bCs/>
                <w:szCs w:val="24"/>
              </w:rPr>
              <w:instrText>-</w:instrText>
            </w:r>
            <w:r w:rsidR="00053AE8">
              <w:rPr>
                <w:b/>
                <w:bCs/>
                <w:szCs w:val="24"/>
                <w:lang w:val="en-US"/>
              </w:rPr>
              <w:instrText>prognosis</w:instrText>
            </w:r>
            <w:r w:rsidR="00053AE8" w:rsidRPr="002B3AE7">
              <w:rPr>
                <w:b/>
                <w:bCs/>
                <w:szCs w:val="24"/>
              </w:rPr>
              <w:instrText xml:space="preserve"> </w:instrText>
            </w:r>
            <w:r w:rsidR="00053AE8">
              <w:rPr>
                <w:b/>
                <w:bCs/>
                <w:szCs w:val="24"/>
                <w:lang w:val="en-US"/>
              </w:rPr>
              <w:instrText>untreat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disease</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15"},"</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w:instrText>
            </w:r>
            <w:r w:rsidR="00053AE8">
              <w:rPr>
                <w:b/>
                <w:bCs/>
                <w:szCs w:val="24"/>
                <w:lang w:val="en-US"/>
              </w:rPr>
              <w:instrText>d</w:instrText>
            </w:r>
            <w:r w:rsidR="00053AE8" w:rsidRPr="002B3AE7">
              <w:rPr>
                <w:b/>
                <w:bCs/>
                <w:szCs w:val="24"/>
              </w:rPr>
              <w:instrText>28</w:instrText>
            </w:r>
            <w:r w:rsidR="00053AE8">
              <w:rPr>
                <w:b/>
                <w:bCs/>
                <w:szCs w:val="24"/>
                <w:lang w:val="en-US"/>
              </w:rPr>
              <w:instrText>d</w:instrText>
            </w:r>
            <w:r w:rsidR="00053AE8" w:rsidRPr="002B3AE7">
              <w:rPr>
                <w:b/>
                <w:bCs/>
                <w:szCs w:val="24"/>
              </w:rPr>
              <w:instrText>73</w:instrText>
            </w:r>
            <w:r w:rsidR="00053AE8">
              <w:rPr>
                <w:b/>
                <w:bCs/>
                <w:szCs w:val="24"/>
                <w:lang w:val="en-US"/>
              </w:rPr>
              <w:instrText>e</w:instrText>
            </w:r>
            <w:r w:rsidR="00053AE8" w:rsidRPr="002B3AE7">
              <w:rPr>
                <w:b/>
                <w:bCs/>
                <w:szCs w:val="24"/>
              </w:rPr>
              <w:instrText>7-</w:instrText>
            </w:r>
            <w:r w:rsidR="00053AE8">
              <w:rPr>
                <w:b/>
                <w:bCs/>
                <w:szCs w:val="24"/>
                <w:lang w:val="en-US"/>
              </w:rPr>
              <w:instrText>de</w:instrText>
            </w:r>
            <w:r w:rsidR="00053AE8" w:rsidRPr="002B3AE7">
              <w:rPr>
                <w:b/>
                <w:bCs/>
                <w:szCs w:val="24"/>
              </w:rPr>
              <w:instrText>4</w:instrText>
            </w:r>
            <w:r w:rsidR="00053AE8">
              <w:rPr>
                <w:b/>
                <w:bCs/>
                <w:szCs w:val="24"/>
                <w:lang w:val="en-US"/>
              </w:rPr>
              <w:instrText>e</w:instrText>
            </w:r>
            <w:r w:rsidR="00053AE8" w:rsidRPr="002B3AE7">
              <w:rPr>
                <w:b/>
                <w:bCs/>
                <w:szCs w:val="24"/>
              </w:rPr>
              <w:instrText>-3</w:instrText>
            </w:r>
            <w:r w:rsidR="00053AE8">
              <w:rPr>
                <w:b/>
                <w:bCs/>
                <w:szCs w:val="24"/>
                <w:lang w:val="en-US"/>
              </w:rPr>
              <w:instrText>b</w:instrText>
            </w:r>
            <w:r w:rsidR="00053AE8" w:rsidRPr="002B3AE7">
              <w:rPr>
                <w:b/>
                <w:bCs/>
                <w:szCs w:val="24"/>
              </w:rPr>
              <w:instrText>7</w:instrText>
            </w:r>
            <w:r w:rsidR="00053AE8">
              <w:rPr>
                <w:b/>
                <w:bCs/>
                <w:szCs w:val="24"/>
                <w:lang w:val="en-US"/>
              </w:rPr>
              <w:instrText>e</w:instrText>
            </w:r>
            <w:r w:rsidR="00053AE8" w:rsidRPr="002B3AE7">
              <w:rPr>
                <w:b/>
                <w:bCs/>
                <w:szCs w:val="24"/>
              </w:rPr>
              <w:instrText>-9</w:instrText>
            </w:r>
            <w:r w:rsidR="00053AE8">
              <w:rPr>
                <w:b/>
                <w:bCs/>
                <w:szCs w:val="24"/>
                <w:lang w:val="en-US"/>
              </w:rPr>
              <w:instrText>bc</w:instrText>
            </w:r>
            <w:r w:rsidR="00053AE8" w:rsidRPr="002B3AE7">
              <w:rPr>
                <w:b/>
                <w:bCs/>
                <w:szCs w:val="24"/>
              </w:rPr>
              <w:instrText>4-15</w:instrText>
            </w:r>
            <w:r w:rsidR="00053AE8">
              <w:rPr>
                <w:b/>
                <w:bCs/>
                <w:szCs w:val="24"/>
                <w:lang w:val="en-US"/>
              </w:rPr>
              <w:instrText>d</w:instrText>
            </w:r>
            <w:r w:rsidR="00053AE8" w:rsidRPr="002B3AE7">
              <w:rPr>
                <w:b/>
                <w:bCs/>
                <w:szCs w:val="24"/>
              </w:rPr>
              <w:instrText>11</w:instrText>
            </w:r>
            <w:r w:rsidR="00053AE8">
              <w:rPr>
                <w:b/>
                <w:bCs/>
                <w:szCs w:val="24"/>
                <w:lang w:val="en-US"/>
              </w:rPr>
              <w:instrText>e</w:instrText>
            </w:r>
            <w:r w:rsidR="00053AE8" w:rsidRPr="002B3AE7">
              <w:rPr>
                <w:b/>
                <w:bCs/>
                <w:szCs w:val="24"/>
              </w:rPr>
              <w:instrText>0</w:instrText>
            </w:r>
            <w:r w:rsidR="00053AE8">
              <w:rPr>
                <w:b/>
                <w:bCs/>
                <w:szCs w:val="24"/>
                <w:lang w:val="en-US"/>
              </w:rPr>
              <w:instrText>eefca</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25]","</w:instrText>
            </w:r>
            <w:r w:rsidR="00053AE8">
              <w:rPr>
                <w:b/>
                <w:bCs/>
                <w:szCs w:val="24"/>
                <w:lang w:val="en-US"/>
              </w:rPr>
              <w:instrText>plainTextFormattedCitation</w:instrText>
            </w:r>
            <w:r w:rsidR="00053AE8" w:rsidRPr="002B3AE7">
              <w:rPr>
                <w:b/>
                <w:bCs/>
                <w:szCs w:val="24"/>
              </w:rPr>
              <w:instrText>":"[125]","</w:instrText>
            </w:r>
            <w:r w:rsidR="00053AE8">
              <w:rPr>
                <w:b/>
                <w:bCs/>
                <w:szCs w:val="24"/>
                <w:lang w:val="en-US"/>
              </w:rPr>
              <w:instrText>previouslyFormattedCitation</w:instrText>
            </w:r>
            <w:r w:rsidR="00053AE8" w:rsidRPr="002B3AE7">
              <w:rPr>
                <w:b/>
                <w:bCs/>
                <w:szCs w:val="24"/>
              </w:rPr>
              <w:instrText>":"[125]"},"</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EC281E" w:rsidRPr="002F4348">
              <w:rPr>
                <w:b/>
                <w:bCs/>
                <w:szCs w:val="24"/>
                <w:lang w:val="en-US"/>
              </w:rPr>
              <w:fldChar w:fldCharType="separate"/>
            </w:r>
            <w:r w:rsidR="00A60C8A" w:rsidRPr="00A60C8A">
              <w:rPr>
                <w:bCs/>
                <w:noProof/>
                <w:szCs w:val="24"/>
              </w:rPr>
              <w:t>[125]</w:t>
            </w:r>
            <w:r w:rsidR="00EC281E" w:rsidRPr="002F4348">
              <w:rPr>
                <w:b/>
                <w:bCs/>
                <w:szCs w:val="24"/>
                <w:lang w:val="en-US"/>
              </w:rPr>
              <w:fldChar w:fldCharType="end"/>
            </w:r>
          </w:p>
        </w:tc>
      </w:tr>
      <w:tr w:rsidR="003E2397" w:rsidRPr="002F4348" w14:paraId="5CD82D7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12793CB" w14:textId="77777777" w:rsidR="003E2397" w:rsidRPr="002F4348" w:rsidRDefault="003E2397"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765DC54F" w14:textId="77777777" w:rsidR="003E2397" w:rsidRPr="002F4348" w:rsidRDefault="003E2397"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6675D7E" w14:textId="77777777" w:rsidR="003E2397" w:rsidRPr="002F4348" w:rsidRDefault="003E2397"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67A4C91" w14:textId="77777777" w:rsidR="003E2397" w:rsidRPr="002F4348" w:rsidRDefault="003E2397" w:rsidP="003E2397">
            <w:pPr>
              <w:spacing w:line="240" w:lineRule="auto"/>
              <w:ind w:firstLine="0"/>
              <w:jc w:val="left"/>
              <w:rPr>
                <w:szCs w:val="24"/>
              </w:rPr>
            </w:pPr>
            <w:r w:rsidRPr="002F4348">
              <w:rPr>
                <w:szCs w:val="24"/>
              </w:rPr>
              <w:t>Дни введения</w:t>
            </w:r>
          </w:p>
        </w:tc>
      </w:tr>
      <w:tr w:rsidR="003E2397" w:rsidRPr="002F4348" w14:paraId="7A7BF7E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C542EED" w14:textId="77777777" w:rsidR="003E2397" w:rsidRPr="002F4348" w:rsidRDefault="003E2397" w:rsidP="003E2397">
            <w:pPr>
              <w:spacing w:line="240" w:lineRule="auto"/>
              <w:ind w:firstLine="0"/>
              <w:jc w:val="left"/>
              <w:rPr>
                <w:szCs w:val="24"/>
              </w:rPr>
            </w:pPr>
            <w:r w:rsidRPr="002F4348">
              <w:rPr>
                <w:szCs w:val="24"/>
              </w:rPr>
              <w:t>Циклофосфамид</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49922FF" w14:textId="77777777" w:rsidR="003E2397" w:rsidRPr="002F4348" w:rsidRDefault="003E2397" w:rsidP="003E2397">
            <w:pPr>
              <w:spacing w:line="240" w:lineRule="auto"/>
              <w:ind w:firstLine="0"/>
              <w:jc w:val="left"/>
              <w:rPr>
                <w:szCs w:val="24"/>
              </w:rPr>
            </w:pPr>
            <w:r w:rsidRPr="002F4348">
              <w:rPr>
                <w:szCs w:val="24"/>
              </w:rPr>
              <w:t>6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1E075DE" w14:textId="77777777" w:rsidR="003E2397" w:rsidRPr="002F4348" w:rsidRDefault="003E2397"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B16886A" w14:textId="77777777" w:rsidR="003E2397" w:rsidRPr="002F4348" w:rsidRDefault="003E2397" w:rsidP="003E2397">
            <w:pPr>
              <w:spacing w:line="240" w:lineRule="auto"/>
              <w:ind w:firstLine="0"/>
              <w:jc w:val="left"/>
              <w:rPr>
                <w:szCs w:val="24"/>
              </w:rPr>
            </w:pPr>
            <w:r w:rsidRPr="002F4348">
              <w:rPr>
                <w:szCs w:val="24"/>
              </w:rPr>
              <w:t>1, 8</w:t>
            </w:r>
          </w:p>
        </w:tc>
      </w:tr>
      <w:tr w:rsidR="00B006A6" w:rsidRPr="002F4348" w14:paraId="0A9D883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0E2A8B3" w14:textId="77777777" w:rsidR="00B006A6" w:rsidRPr="002F4348" w:rsidRDefault="00B006A6" w:rsidP="00B006A6">
            <w:pPr>
              <w:spacing w:line="240" w:lineRule="auto"/>
              <w:ind w:firstLine="0"/>
              <w:jc w:val="left"/>
              <w:rPr>
                <w:szCs w:val="24"/>
              </w:rPr>
            </w:pPr>
            <w:r w:rsidRPr="002F4348">
              <w:rPr>
                <w:szCs w:val="24"/>
              </w:rPr>
              <w:t>Прокарбазин**</w:t>
            </w:r>
          </w:p>
        </w:tc>
        <w:tc>
          <w:tcPr>
            <w:tcW w:w="2339" w:type="dxa"/>
            <w:tcBorders>
              <w:top w:val="single" w:sz="4" w:space="0" w:color="auto"/>
              <w:left w:val="single" w:sz="4" w:space="0" w:color="auto"/>
              <w:bottom w:val="single" w:sz="4" w:space="0" w:color="auto"/>
              <w:right w:val="single" w:sz="4" w:space="0" w:color="auto"/>
            </w:tcBorders>
            <w:hideMark/>
          </w:tcPr>
          <w:p w14:paraId="126E82AB" w14:textId="77777777" w:rsidR="00B006A6" w:rsidRPr="002F4348" w:rsidRDefault="00B006A6" w:rsidP="00B006A6">
            <w:pPr>
              <w:spacing w:line="240" w:lineRule="auto"/>
              <w:ind w:firstLine="0"/>
              <w:jc w:val="left"/>
              <w:rPr>
                <w:szCs w:val="24"/>
                <w:vertAlign w:val="subscript"/>
              </w:rPr>
            </w:pPr>
            <w:r w:rsidRPr="002F4348">
              <w:rPr>
                <w:szCs w:val="24"/>
              </w:rPr>
              <w:t>100 мг/м</w:t>
            </w:r>
            <w:r w:rsidRPr="002F4348">
              <w:rPr>
                <w:szCs w:val="24"/>
                <w:vertAlign w:val="superscript"/>
              </w:rPr>
              <w:t xml:space="preserve">2 </w:t>
            </w:r>
            <w:r w:rsidRPr="002F4348">
              <w:rPr>
                <w:szCs w:val="24"/>
                <w:vertAlign w:val="superscript"/>
              </w:rPr>
              <w:softHyphen/>
            </w:r>
          </w:p>
        </w:tc>
        <w:tc>
          <w:tcPr>
            <w:tcW w:w="2339" w:type="dxa"/>
            <w:tcBorders>
              <w:top w:val="single" w:sz="4" w:space="0" w:color="auto"/>
              <w:left w:val="single" w:sz="4" w:space="0" w:color="auto"/>
              <w:bottom w:val="single" w:sz="4" w:space="0" w:color="auto"/>
              <w:right w:val="single" w:sz="4" w:space="0" w:color="auto"/>
            </w:tcBorders>
            <w:hideMark/>
          </w:tcPr>
          <w:p w14:paraId="349790F9" w14:textId="77777777" w:rsidR="00B006A6" w:rsidRPr="002F4348" w:rsidRDefault="00B006A6" w:rsidP="00B006A6">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hideMark/>
          </w:tcPr>
          <w:p w14:paraId="35A15DF0" w14:textId="77777777" w:rsidR="00B006A6" w:rsidRPr="002F4348" w:rsidRDefault="00B006A6" w:rsidP="00B006A6">
            <w:pPr>
              <w:spacing w:line="240" w:lineRule="auto"/>
              <w:ind w:firstLine="0"/>
              <w:jc w:val="left"/>
              <w:rPr>
                <w:szCs w:val="24"/>
              </w:rPr>
            </w:pPr>
            <w:r w:rsidRPr="002F4348">
              <w:rPr>
                <w:szCs w:val="24"/>
              </w:rPr>
              <w:t>1-14</w:t>
            </w:r>
          </w:p>
        </w:tc>
      </w:tr>
      <w:tr w:rsidR="003E2397" w:rsidRPr="002F4348" w14:paraId="37F3339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801EE4" w14:textId="77777777" w:rsidR="003E2397" w:rsidRPr="002F4348" w:rsidRDefault="003E2397" w:rsidP="003E2397">
            <w:pPr>
              <w:spacing w:line="240" w:lineRule="auto"/>
              <w:ind w:firstLine="0"/>
              <w:jc w:val="left"/>
              <w:rPr>
                <w:szCs w:val="24"/>
              </w:rPr>
            </w:pPr>
            <w:r w:rsidRPr="002F4348">
              <w:rPr>
                <w:szCs w:val="24"/>
              </w:rPr>
              <w:t>Винблас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62DFA67" w14:textId="77777777" w:rsidR="003E2397" w:rsidRPr="002F4348" w:rsidRDefault="003E2397" w:rsidP="003E2397">
            <w:pPr>
              <w:spacing w:line="240" w:lineRule="auto"/>
              <w:ind w:firstLine="0"/>
              <w:jc w:val="left"/>
              <w:rPr>
                <w:szCs w:val="24"/>
              </w:rPr>
            </w:pPr>
            <w:r w:rsidRPr="002F4348">
              <w:rPr>
                <w:szCs w:val="24"/>
              </w:rPr>
              <w:t>6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CEC18A2" w14:textId="77777777" w:rsidR="003E2397" w:rsidRPr="002F4348" w:rsidRDefault="003E2397"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3879E92D" w14:textId="77777777" w:rsidR="003E2397" w:rsidRPr="002F4348" w:rsidRDefault="003E2397" w:rsidP="003E2397">
            <w:pPr>
              <w:spacing w:line="240" w:lineRule="auto"/>
              <w:ind w:firstLine="0"/>
              <w:jc w:val="left"/>
              <w:rPr>
                <w:szCs w:val="24"/>
              </w:rPr>
            </w:pPr>
            <w:r w:rsidRPr="002F4348">
              <w:rPr>
                <w:szCs w:val="24"/>
              </w:rPr>
              <w:t>1, 8</w:t>
            </w:r>
          </w:p>
        </w:tc>
      </w:tr>
      <w:tr w:rsidR="003E2397" w:rsidRPr="002F4348" w14:paraId="5DF9667E"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80F3CAB" w14:textId="77777777" w:rsidR="003E2397" w:rsidRPr="002F4348" w:rsidRDefault="003E2397" w:rsidP="003E2397">
            <w:pPr>
              <w:spacing w:line="240" w:lineRule="auto"/>
              <w:ind w:firstLine="0"/>
              <w:jc w:val="left"/>
              <w:rPr>
                <w:szCs w:val="24"/>
              </w:rPr>
            </w:pPr>
            <w:r w:rsidRPr="002F4348">
              <w:rPr>
                <w:szCs w:val="24"/>
              </w:rPr>
              <w:t>Преднилозо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4B97158E" w14:textId="77777777" w:rsidR="003E2397" w:rsidRPr="002F4348" w:rsidRDefault="003E2397" w:rsidP="003E2397">
            <w:pPr>
              <w:spacing w:line="240" w:lineRule="auto"/>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E22D394" w14:textId="77777777" w:rsidR="003E2397" w:rsidRPr="002F4348" w:rsidRDefault="003E2397" w:rsidP="003E2397">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191BE3A8" w14:textId="77777777" w:rsidR="003E2397" w:rsidRPr="002F4348" w:rsidRDefault="003E2397" w:rsidP="003E2397">
            <w:pPr>
              <w:spacing w:line="240" w:lineRule="auto"/>
              <w:ind w:firstLine="0"/>
              <w:jc w:val="left"/>
              <w:rPr>
                <w:szCs w:val="24"/>
              </w:rPr>
            </w:pPr>
            <w:r w:rsidRPr="002F4348">
              <w:rPr>
                <w:szCs w:val="24"/>
              </w:rPr>
              <w:t>1-14</w:t>
            </w:r>
          </w:p>
        </w:tc>
      </w:tr>
      <w:tr w:rsidR="003E2397" w:rsidRPr="002F4348" w14:paraId="2F35F614"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43DDCE09" w14:textId="77777777" w:rsidR="003E2397" w:rsidRPr="002F4348" w:rsidRDefault="003E2397" w:rsidP="003E2397">
            <w:pPr>
              <w:spacing w:line="240" w:lineRule="auto"/>
              <w:ind w:firstLine="0"/>
              <w:jc w:val="left"/>
              <w:rPr>
                <w:szCs w:val="24"/>
              </w:rPr>
            </w:pPr>
            <w:r w:rsidRPr="002F4348">
              <w:rPr>
                <w:szCs w:val="24"/>
              </w:rPr>
              <w:t>Лечение возобновляется на 29 день</w:t>
            </w:r>
          </w:p>
        </w:tc>
      </w:tr>
    </w:tbl>
    <w:p w14:paraId="442E29B1" w14:textId="77777777" w:rsidR="003E2397" w:rsidRPr="002F4348" w:rsidRDefault="003E2397"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D977B1" w:rsidRPr="002F4348" w14:paraId="05B5B5A6" w14:textId="77777777" w:rsidTr="004C0214">
        <w:trPr>
          <w:trHeight w:val="329"/>
        </w:trPr>
        <w:tc>
          <w:tcPr>
            <w:tcW w:w="9356" w:type="dxa"/>
            <w:gridSpan w:val="4"/>
            <w:tcBorders>
              <w:top w:val="nil"/>
              <w:left w:val="nil"/>
              <w:bottom w:val="single" w:sz="4" w:space="0" w:color="auto"/>
              <w:right w:val="nil"/>
            </w:tcBorders>
          </w:tcPr>
          <w:p w14:paraId="3A024FA1" w14:textId="084F78AC" w:rsidR="00D977B1" w:rsidRPr="002F4348" w:rsidRDefault="00D977B1" w:rsidP="004C0214">
            <w:pPr>
              <w:spacing w:line="240" w:lineRule="auto"/>
              <w:ind w:firstLine="0"/>
              <w:jc w:val="left"/>
              <w:rPr>
                <w:b/>
                <w:bCs/>
                <w:szCs w:val="24"/>
              </w:rPr>
            </w:pPr>
            <w:r w:rsidRPr="002F4348">
              <w:rPr>
                <w:b/>
                <w:bCs/>
                <w:szCs w:val="24"/>
                <w:lang w:val="en-US"/>
              </w:rPr>
              <w:t>COPP</w:t>
            </w:r>
            <w:r w:rsidR="00EC281E" w:rsidRPr="002F4348">
              <w:rPr>
                <w:b/>
                <w:bCs/>
                <w:szCs w:val="24"/>
              </w:rPr>
              <w:t xml:space="preserve"> </w:t>
            </w:r>
            <w:r w:rsidR="00EC281E" w:rsidRPr="002F4348">
              <w:rPr>
                <w:b/>
                <w:bCs/>
                <w:szCs w:val="24"/>
                <w:lang w:val="en-US"/>
              </w:rPr>
              <w:fldChar w:fldCharType="begin" w:fldLock="1"/>
            </w:r>
            <w:r w:rsidR="00053AE8">
              <w:rPr>
                <w:b/>
                <w:bCs/>
                <w:szCs w:val="24"/>
                <w:lang w:val="en-US"/>
              </w:rPr>
              <w:instrText>ADDIN</w:instrText>
            </w:r>
            <w:r w:rsidR="00053AE8" w:rsidRPr="002B3AE7">
              <w:rPr>
                <w:b/>
                <w:bCs/>
                <w:szCs w:val="24"/>
              </w:rPr>
              <w:instrText xml:space="preserve"> </w:instrText>
            </w:r>
            <w:r w:rsidR="00053AE8">
              <w:rPr>
                <w:b/>
                <w:bCs/>
                <w:szCs w:val="24"/>
                <w:lang w:val="en-US"/>
              </w:rPr>
              <w:instrText>CSL</w:instrText>
            </w:r>
            <w:r w:rsidR="00053AE8" w:rsidRPr="002B3AE7">
              <w:rPr>
                <w:b/>
                <w:bCs/>
                <w:szCs w:val="24"/>
              </w:rPr>
              <w:instrText>_</w:instrText>
            </w:r>
            <w:r w:rsidR="00053AE8">
              <w:rPr>
                <w:b/>
                <w:bCs/>
                <w:szCs w:val="24"/>
                <w:lang w:val="en-US"/>
              </w:rPr>
              <w:instrText>CITATION</w:instrText>
            </w:r>
            <w:r w:rsidR="00053AE8" w:rsidRPr="002B3AE7">
              <w:rPr>
                <w:b/>
                <w:bCs/>
                <w:szCs w:val="24"/>
              </w:rPr>
              <w:instrText xml:space="preserve"> {"</w:instrText>
            </w:r>
            <w:r w:rsidR="00053AE8">
              <w:rPr>
                <w:b/>
                <w:bCs/>
                <w:szCs w:val="24"/>
                <w:lang w:val="en-US"/>
              </w:rPr>
              <w:instrText>citationItems</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temData</w:instrText>
            </w:r>
            <w:r w:rsidR="00053AE8" w:rsidRPr="002B3AE7">
              <w:rPr>
                <w:b/>
                <w:bCs/>
                <w:szCs w:val="24"/>
              </w:rPr>
              <w:instrText>":{"</w:instrText>
            </w:r>
            <w:r w:rsidR="00053AE8">
              <w:rPr>
                <w:b/>
                <w:bCs/>
                <w:szCs w:val="24"/>
                <w:lang w:val="en-US"/>
              </w:rPr>
              <w:instrText>DOI</w:instrText>
            </w:r>
            <w:r w:rsidR="00053AE8" w:rsidRPr="002B3AE7">
              <w:rPr>
                <w:b/>
                <w:bCs/>
                <w:szCs w:val="24"/>
              </w:rPr>
              <w:instrText>":"10.1093/</w:instrText>
            </w:r>
            <w:r w:rsidR="00053AE8">
              <w:rPr>
                <w:b/>
                <w:bCs/>
                <w:szCs w:val="24"/>
                <w:lang w:val="en-US"/>
              </w:rPr>
              <w:instrText>annonc</w:instrText>
            </w:r>
            <w:r w:rsidR="00053AE8" w:rsidRPr="002B3AE7">
              <w:rPr>
                <w:b/>
                <w:bCs/>
                <w:szCs w:val="24"/>
              </w:rPr>
              <w:instrText>/</w:instrText>
            </w:r>
            <w:r w:rsidR="00053AE8">
              <w:rPr>
                <w:b/>
                <w:bCs/>
                <w:szCs w:val="24"/>
                <w:lang w:val="en-US"/>
              </w:rPr>
              <w:instrText>mdh</w:instrText>
            </w:r>
            <w:r w:rsidR="00053AE8" w:rsidRPr="002B3AE7">
              <w:rPr>
                <w:b/>
                <w:bCs/>
                <w:szCs w:val="24"/>
              </w:rPr>
              <w:instrText>046","</w:instrText>
            </w:r>
            <w:r w:rsidR="00053AE8">
              <w:rPr>
                <w:b/>
                <w:bCs/>
                <w:szCs w:val="24"/>
                <w:lang w:val="en-US"/>
              </w:rPr>
              <w:instrText>ISSN</w:instrText>
            </w:r>
            <w:r w:rsidR="00053AE8" w:rsidRPr="002B3AE7">
              <w:rPr>
                <w:b/>
                <w:bCs/>
                <w:szCs w:val="24"/>
              </w:rPr>
              <w:instrText>":"0923-7534","</w:instrText>
            </w:r>
            <w:r w:rsidR="00053AE8">
              <w:rPr>
                <w:b/>
                <w:bCs/>
                <w:szCs w:val="24"/>
                <w:lang w:val="en-US"/>
              </w:rPr>
              <w:instrText>PMID</w:instrText>
            </w:r>
            <w:r w:rsidR="00053AE8" w:rsidRPr="002B3AE7">
              <w:rPr>
                <w:b/>
                <w:bCs/>
                <w:szCs w:val="24"/>
              </w:rPr>
              <w:instrText>":"14760122","</w:instrText>
            </w:r>
            <w:r w:rsidR="00053AE8">
              <w:rPr>
                <w:b/>
                <w:bCs/>
                <w:szCs w:val="24"/>
                <w:lang w:val="en-US"/>
              </w:rPr>
              <w:instrText>abstract</w:instrText>
            </w:r>
            <w:r w:rsidR="00053AE8" w:rsidRPr="002B3AE7">
              <w:rPr>
                <w:b/>
                <w:bCs/>
                <w:szCs w:val="24"/>
              </w:rPr>
              <w:instrText>":"</w:instrText>
            </w:r>
            <w:r w:rsidR="00053AE8">
              <w:rPr>
                <w:b/>
                <w:bCs/>
                <w:szCs w:val="24"/>
                <w:lang w:val="en-US"/>
              </w:rPr>
              <w:instrText>BACKGROUND</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purpose</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is</w:instrText>
            </w:r>
            <w:r w:rsidR="00053AE8" w:rsidRPr="002B3AE7">
              <w:rPr>
                <w:b/>
                <w:bCs/>
                <w:szCs w:val="24"/>
              </w:rPr>
              <w:instrText xml:space="preserve"> </w:instrText>
            </w:r>
            <w:r w:rsidR="00053AE8">
              <w:rPr>
                <w:b/>
                <w:bCs/>
                <w:szCs w:val="24"/>
                <w:lang w:val="en-US"/>
              </w:rPr>
              <w:instrText>study</w:instrText>
            </w:r>
            <w:r w:rsidR="00053AE8" w:rsidRPr="002B3AE7">
              <w:rPr>
                <w:b/>
                <w:bCs/>
                <w:szCs w:val="24"/>
              </w:rPr>
              <w:instrText xml:space="preserve"> </w:instrText>
            </w:r>
            <w:r w:rsidR="00053AE8">
              <w:rPr>
                <w:b/>
                <w:bCs/>
                <w:szCs w:val="24"/>
                <w:lang w:val="en-US"/>
              </w:rPr>
              <w:instrText>was</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compare</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efficacy</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hybrid</w:instrText>
            </w:r>
            <w:r w:rsidR="00053AE8" w:rsidRPr="002B3AE7">
              <w:rPr>
                <w:b/>
                <w:bCs/>
                <w:szCs w:val="24"/>
              </w:rPr>
              <w:instrText xml:space="preserve"> </w:instrText>
            </w:r>
            <w:r w:rsidR="00053AE8">
              <w:rPr>
                <w:b/>
                <w:bCs/>
                <w:szCs w:val="24"/>
                <w:lang w:val="en-US"/>
              </w:rPr>
              <w:instrText>chemotherapeutic</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COPP</w:instrText>
            </w:r>
            <w:r w:rsidR="00053AE8" w:rsidRPr="002B3AE7">
              <w:rPr>
                <w:b/>
                <w:bCs/>
                <w:szCs w:val="24"/>
              </w:rPr>
              <w:instrText>/</w:instrText>
            </w:r>
            <w:r w:rsidR="00053AE8">
              <w:rPr>
                <w:b/>
                <w:bCs/>
                <w:szCs w:val="24"/>
                <w:lang w:val="en-US"/>
              </w:rPr>
              <w:instrText>ABV</w:instrText>
            </w:r>
            <w:r w:rsidR="00053AE8" w:rsidRPr="002B3AE7">
              <w:rPr>
                <w:b/>
                <w:bCs/>
                <w:szCs w:val="24"/>
              </w:rPr>
              <w:instrText>/</w:instrText>
            </w:r>
            <w:r w:rsidR="00053AE8">
              <w:rPr>
                <w:b/>
                <w:bCs/>
                <w:szCs w:val="24"/>
                <w:lang w:val="en-US"/>
              </w:rPr>
              <w:instrText>IMEP</w:instrText>
            </w:r>
            <w:r w:rsidR="00053AE8" w:rsidRPr="002B3AE7">
              <w:rPr>
                <w:b/>
                <w:bCs/>
                <w:szCs w:val="24"/>
              </w:rPr>
              <w:instrText xml:space="preserve"> (</w:instrText>
            </w:r>
            <w:r w:rsidR="00053AE8">
              <w:rPr>
                <w:b/>
                <w:bCs/>
                <w:szCs w:val="24"/>
                <w:lang w:val="en-US"/>
              </w:rPr>
              <w:instrText>cyclophosphamide</w:instrText>
            </w:r>
            <w:r w:rsidR="00053AE8" w:rsidRPr="002B3AE7">
              <w:rPr>
                <w:b/>
                <w:bCs/>
                <w:szCs w:val="24"/>
              </w:rPr>
              <w:instrText>-</w:instrText>
            </w:r>
            <w:r w:rsidR="00053AE8">
              <w:rPr>
                <w:b/>
                <w:bCs/>
                <w:szCs w:val="24"/>
                <w:lang w:val="en-US"/>
              </w:rPr>
              <w:instrText>vincristine</w:instrText>
            </w:r>
            <w:r w:rsidR="00053AE8" w:rsidRPr="002B3AE7">
              <w:rPr>
                <w:b/>
                <w:bCs/>
                <w:szCs w:val="24"/>
              </w:rPr>
              <w:instrText>-</w:instrText>
            </w:r>
            <w:r w:rsidR="00053AE8">
              <w:rPr>
                <w:b/>
                <w:bCs/>
                <w:szCs w:val="24"/>
                <w:lang w:val="en-US"/>
              </w:rPr>
              <w:instrText>procarbazine</w:instrText>
            </w:r>
            <w:r w:rsidR="00053AE8" w:rsidRPr="002B3AE7">
              <w:rPr>
                <w:b/>
                <w:bCs/>
                <w:szCs w:val="24"/>
              </w:rPr>
              <w:instrText>-</w:instrText>
            </w:r>
            <w:r w:rsidR="00053AE8">
              <w:rPr>
                <w:b/>
                <w:bCs/>
                <w:szCs w:val="24"/>
                <w:lang w:val="en-US"/>
              </w:rPr>
              <w:instrText>prednisone</w:instrText>
            </w:r>
            <w:r w:rsidR="00053AE8" w:rsidRPr="002B3AE7">
              <w:rPr>
                <w:b/>
                <w:bCs/>
                <w:szCs w:val="24"/>
              </w:rPr>
              <w:instrText>-</w:instrText>
            </w:r>
            <w:r w:rsidR="00053AE8">
              <w:rPr>
                <w:b/>
                <w:bCs/>
                <w:szCs w:val="24"/>
                <w:lang w:val="en-US"/>
              </w:rPr>
              <w:instrText>doxorubicin</w:instrText>
            </w:r>
            <w:r w:rsidR="00053AE8" w:rsidRPr="002B3AE7">
              <w:rPr>
                <w:b/>
                <w:bCs/>
                <w:szCs w:val="24"/>
              </w:rPr>
              <w:instrText>-</w:instrText>
            </w:r>
            <w:r w:rsidR="00053AE8">
              <w:rPr>
                <w:b/>
                <w:bCs/>
                <w:szCs w:val="24"/>
                <w:lang w:val="en-US"/>
              </w:rPr>
              <w:instrText>bleomycin</w:instrText>
            </w:r>
            <w:r w:rsidR="00053AE8" w:rsidRPr="002B3AE7">
              <w:rPr>
                <w:b/>
                <w:bCs/>
                <w:szCs w:val="24"/>
              </w:rPr>
              <w:instrText>-</w:instrText>
            </w:r>
            <w:r w:rsidR="00053AE8">
              <w:rPr>
                <w:b/>
                <w:bCs/>
                <w:szCs w:val="24"/>
                <w:lang w:val="en-US"/>
              </w:rPr>
              <w:instrText>vinblastine</w:instrText>
            </w:r>
            <w:r w:rsidR="00053AE8" w:rsidRPr="002B3AE7">
              <w:rPr>
                <w:b/>
                <w:bCs/>
                <w:szCs w:val="24"/>
              </w:rPr>
              <w:instrText>-</w:instrText>
            </w:r>
            <w:r w:rsidR="00053AE8">
              <w:rPr>
                <w:b/>
                <w:bCs/>
                <w:szCs w:val="24"/>
                <w:lang w:val="en-US"/>
              </w:rPr>
              <w:instrText>ifosfamide</w:instrText>
            </w:r>
            <w:r w:rsidR="00053AE8" w:rsidRPr="002B3AE7">
              <w:rPr>
                <w:b/>
                <w:bCs/>
                <w:szCs w:val="24"/>
              </w:rPr>
              <w:instrText>-</w:instrText>
            </w:r>
            <w:r w:rsidR="00053AE8">
              <w:rPr>
                <w:b/>
                <w:bCs/>
                <w:szCs w:val="24"/>
                <w:lang w:val="en-US"/>
              </w:rPr>
              <w:instrText>methotrexate</w:instrText>
            </w:r>
            <w:r w:rsidR="00053AE8" w:rsidRPr="002B3AE7">
              <w:rPr>
                <w:b/>
                <w:bCs/>
                <w:szCs w:val="24"/>
              </w:rPr>
              <w:instrText>-</w:instrText>
            </w:r>
            <w:r w:rsidR="00053AE8">
              <w:rPr>
                <w:b/>
                <w:bCs/>
                <w:szCs w:val="24"/>
                <w:lang w:val="en-US"/>
              </w:rPr>
              <w:instrText>etoposide</w:instrText>
            </w:r>
            <w:r w:rsidR="00053AE8" w:rsidRPr="002B3AE7">
              <w:rPr>
                <w:b/>
                <w:bCs/>
                <w:szCs w:val="24"/>
              </w:rPr>
              <w:instrText>) (</w:instrText>
            </w:r>
            <w:r w:rsidR="00053AE8">
              <w:rPr>
                <w:b/>
                <w:bCs/>
                <w:szCs w:val="24"/>
                <w:lang w:val="en-US"/>
              </w:rPr>
              <w:instrText>CAI</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tha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standard</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COPP</w:instrText>
            </w:r>
            <w:r w:rsidR="00053AE8" w:rsidRPr="002B3AE7">
              <w:rPr>
                <w:b/>
                <w:bCs/>
                <w:szCs w:val="24"/>
              </w:rPr>
              <w:instrText>/</w:instrText>
            </w:r>
            <w:r w:rsidR="00053AE8">
              <w:rPr>
                <w:b/>
                <w:bCs/>
                <w:szCs w:val="24"/>
                <w:lang w:val="en-US"/>
              </w:rPr>
              <w:instrText>ABVD</w:instrText>
            </w:r>
            <w:r w:rsidR="00053AE8" w:rsidRPr="002B3AE7">
              <w:rPr>
                <w:b/>
                <w:bCs/>
                <w:szCs w:val="24"/>
              </w:rPr>
              <w:instrText xml:space="preserve"> (</w:instrText>
            </w:r>
            <w:r w:rsidR="00053AE8">
              <w:rPr>
                <w:b/>
                <w:bCs/>
                <w:szCs w:val="24"/>
                <w:lang w:val="en-US"/>
              </w:rPr>
              <w:instrText>COPP</w:instrText>
            </w:r>
            <w:r w:rsidR="00053AE8" w:rsidRPr="002B3AE7">
              <w:rPr>
                <w:b/>
                <w:bCs/>
                <w:szCs w:val="24"/>
              </w:rPr>
              <w:instrText>/</w:instrText>
            </w:r>
            <w:r w:rsidR="00053AE8">
              <w:rPr>
                <w:b/>
                <w:bCs/>
                <w:szCs w:val="24"/>
                <w:lang w:val="en-US"/>
              </w:rPr>
              <w:instrText>ABV</w:instrText>
            </w:r>
            <w:r w:rsidR="00053AE8" w:rsidRPr="002B3AE7">
              <w:rPr>
                <w:b/>
                <w:bCs/>
                <w:szCs w:val="24"/>
              </w:rPr>
              <w:instrText xml:space="preserve">, </w:instrText>
            </w:r>
            <w:r w:rsidR="00053AE8">
              <w:rPr>
                <w:b/>
                <w:bCs/>
                <w:szCs w:val="24"/>
                <w:lang w:val="en-US"/>
              </w:rPr>
              <w:instrText>dacarbacine</w:instrText>
            </w:r>
            <w:r w:rsidR="00053AE8" w:rsidRPr="002B3AE7">
              <w:rPr>
                <w:b/>
                <w:bCs/>
                <w:szCs w:val="24"/>
              </w:rPr>
              <w:instrText>) (</w:instrText>
            </w:r>
            <w:r w:rsidR="00053AE8">
              <w:rPr>
                <w:b/>
                <w:bCs/>
                <w:szCs w:val="24"/>
                <w:lang w:val="en-US"/>
              </w:rPr>
              <w:instrText>CA</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treatmen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advanced</w:instrText>
            </w:r>
            <w:r w:rsidR="00053AE8" w:rsidRPr="002B3AE7">
              <w:rPr>
                <w:b/>
                <w:bCs/>
                <w:szCs w:val="24"/>
              </w:rPr>
              <w:instrText>-</w:instrText>
            </w:r>
            <w:r w:rsidR="00053AE8">
              <w:rPr>
                <w:b/>
                <w:bCs/>
                <w:szCs w:val="24"/>
                <w:lang w:val="en-US"/>
              </w:rPr>
              <w:instrText>stage</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disease</w:instrText>
            </w:r>
            <w:r w:rsidR="00053AE8" w:rsidRPr="002B3AE7">
              <w:rPr>
                <w:b/>
                <w:bCs/>
                <w:szCs w:val="24"/>
              </w:rPr>
              <w:instrText xml:space="preserve"> (</w:instrText>
            </w:r>
            <w:r w:rsidR="00053AE8">
              <w:rPr>
                <w:b/>
                <w:bCs/>
                <w:szCs w:val="24"/>
                <w:lang w:val="en-US"/>
              </w:rPr>
              <w:instrText>HD</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METHODS</w:instrText>
            </w:r>
            <w:r w:rsidR="00053AE8" w:rsidRPr="002B3AE7">
              <w:rPr>
                <w:b/>
                <w:bCs/>
                <w:szCs w:val="24"/>
              </w:rPr>
              <w:instrText xml:space="preserve"> </w:instrText>
            </w:r>
            <w:r w:rsidR="00053AE8">
              <w:rPr>
                <w:b/>
                <w:bCs/>
                <w:szCs w:val="24"/>
                <w:lang w:val="en-US"/>
              </w:rPr>
              <w:instrText>Between</w:instrText>
            </w:r>
            <w:r w:rsidR="00053AE8" w:rsidRPr="002B3AE7">
              <w:rPr>
                <w:b/>
                <w:bCs/>
                <w:szCs w:val="24"/>
              </w:rPr>
              <w:instrText xml:space="preserve"> </w:instrText>
            </w:r>
            <w:r w:rsidR="00053AE8">
              <w:rPr>
                <w:b/>
                <w:bCs/>
                <w:szCs w:val="24"/>
                <w:lang w:val="en-US"/>
              </w:rPr>
              <w:instrText>January</w:instrText>
            </w:r>
            <w:r w:rsidR="00053AE8" w:rsidRPr="002B3AE7">
              <w:rPr>
                <w:b/>
                <w:bCs/>
                <w:szCs w:val="24"/>
              </w:rPr>
              <w:instrText xml:space="preserve"> 1988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January</w:instrText>
            </w:r>
            <w:r w:rsidR="00053AE8" w:rsidRPr="002B3AE7">
              <w:rPr>
                <w:b/>
                <w:bCs/>
                <w:szCs w:val="24"/>
              </w:rPr>
              <w:instrText xml:space="preserve"> 1993, 588 </w:instrText>
            </w:r>
            <w:r w:rsidR="00053AE8">
              <w:rPr>
                <w:b/>
                <w:bCs/>
                <w:szCs w:val="24"/>
                <w:lang w:val="en-US"/>
              </w:rPr>
              <w:instrText>eligibl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HD</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stages</w:instrText>
            </w:r>
            <w:r w:rsidR="00053AE8" w:rsidRPr="002B3AE7">
              <w:rPr>
                <w:b/>
                <w:bCs/>
                <w:szCs w:val="24"/>
              </w:rPr>
              <w:instrText xml:space="preserve"> </w:instrText>
            </w:r>
            <w:r w:rsidR="00053AE8">
              <w:rPr>
                <w:b/>
                <w:bCs/>
                <w:szCs w:val="24"/>
                <w:lang w:val="en-US"/>
              </w:rPr>
              <w:instrText>IIIB</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IV</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randomly</w:instrText>
            </w:r>
            <w:r w:rsidR="00053AE8" w:rsidRPr="002B3AE7">
              <w:rPr>
                <w:b/>
                <w:bCs/>
                <w:szCs w:val="24"/>
              </w:rPr>
              <w:instrText xml:space="preserve"> </w:instrText>
            </w:r>
            <w:r w:rsidR="00053AE8">
              <w:rPr>
                <w:b/>
                <w:bCs/>
                <w:szCs w:val="24"/>
                <w:lang w:val="en-US"/>
              </w:rPr>
              <w:instrText>assigned</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treatment</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control</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treatment</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 xml:space="preserve"> </w:instrText>
            </w:r>
            <w:r w:rsidR="00053AE8">
              <w:rPr>
                <w:b/>
                <w:bCs/>
                <w:szCs w:val="24"/>
                <w:lang w:val="en-US"/>
              </w:rPr>
              <w:instrText>received</w:instrText>
            </w:r>
            <w:r w:rsidR="00053AE8" w:rsidRPr="002B3AE7">
              <w:rPr>
                <w:b/>
                <w:bCs/>
                <w:szCs w:val="24"/>
              </w:rPr>
              <w:instrText xml:space="preserve"> </w:instrText>
            </w:r>
            <w:r w:rsidR="00053AE8">
              <w:rPr>
                <w:b/>
                <w:bCs/>
                <w:szCs w:val="24"/>
                <w:lang w:val="en-US"/>
              </w:rPr>
              <w:instrText>four</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AI</w:instrText>
            </w:r>
            <w:r w:rsidR="00053AE8" w:rsidRPr="002B3AE7">
              <w:rPr>
                <w:b/>
                <w:bCs/>
                <w:szCs w:val="24"/>
              </w:rPr>
              <w:instrText xml:space="preserve"> </w:instrText>
            </w:r>
            <w:r w:rsidR="00053AE8">
              <w:rPr>
                <w:b/>
                <w:bCs/>
                <w:szCs w:val="24"/>
                <w:lang w:val="en-US"/>
              </w:rPr>
              <w:instrText>over</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complete</w:instrText>
            </w:r>
            <w:r w:rsidR="00053AE8" w:rsidRPr="002B3AE7">
              <w:rPr>
                <w:b/>
                <w:bCs/>
                <w:szCs w:val="24"/>
              </w:rPr>
              <w:instrText xml:space="preserve"> </w:instrText>
            </w:r>
            <w:r w:rsidR="00053AE8">
              <w:rPr>
                <w:b/>
                <w:bCs/>
                <w:szCs w:val="24"/>
                <w:lang w:val="en-US"/>
              </w:rPr>
              <w:instrText>cycle</w:instrText>
            </w:r>
            <w:r w:rsidR="00053AE8" w:rsidRPr="002B3AE7">
              <w:rPr>
                <w:b/>
                <w:bCs/>
                <w:szCs w:val="24"/>
              </w:rPr>
              <w:instrText xml:space="preserve"> </w:instrText>
            </w:r>
            <w:r w:rsidR="00053AE8">
              <w:rPr>
                <w:b/>
                <w:bCs/>
                <w:szCs w:val="24"/>
                <w:lang w:val="en-US"/>
              </w:rPr>
              <w:instrText>duration</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43 </w:instrText>
            </w:r>
            <w:r w:rsidR="00053AE8">
              <w:rPr>
                <w:b/>
                <w:bCs/>
                <w:szCs w:val="24"/>
                <w:lang w:val="en-US"/>
              </w:rPr>
              <w:instrText>days</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control</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 xml:space="preserve"> </w:instrText>
            </w:r>
            <w:r w:rsidR="00053AE8">
              <w:rPr>
                <w:b/>
                <w:bCs/>
                <w:szCs w:val="24"/>
                <w:lang w:val="en-US"/>
              </w:rPr>
              <w:instrText>received</w:instrText>
            </w:r>
            <w:r w:rsidR="00053AE8" w:rsidRPr="002B3AE7">
              <w:rPr>
                <w:b/>
                <w:bCs/>
                <w:szCs w:val="24"/>
              </w:rPr>
              <w:instrText xml:space="preserve"> </w:instrText>
            </w:r>
            <w:r w:rsidR="00053AE8">
              <w:rPr>
                <w:b/>
                <w:bCs/>
                <w:szCs w:val="24"/>
                <w:lang w:val="en-US"/>
              </w:rPr>
              <w:instrText>four</w:instrText>
            </w:r>
            <w:r w:rsidR="00053AE8" w:rsidRPr="002B3AE7">
              <w:rPr>
                <w:b/>
                <w:bCs/>
                <w:szCs w:val="24"/>
              </w:rPr>
              <w:instrText xml:space="preserve"> </w:instrText>
            </w:r>
            <w:r w:rsidR="00053AE8">
              <w:rPr>
                <w:b/>
                <w:bCs/>
                <w:szCs w:val="24"/>
                <w:lang w:val="en-US"/>
              </w:rPr>
              <w:instrText>cycle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CA</w:instrText>
            </w:r>
            <w:r w:rsidR="00053AE8" w:rsidRPr="002B3AE7">
              <w:rPr>
                <w:b/>
                <w:bCs/>
                <w:szCs w:val="24"/>
              </w:rPr>
              <w:instrText xml:space="preserve"> </w:instrText>
            </w:r>
            <w:r w:rsidR="00053AE8">
              <w:rPr>
                <w:b/>
                <w:bCs/>
                <w:szCs w:val="24"/>
                <w:lang w:val="en-US"/>
              </w:rPr>
              <w:instrText>over</w:instrText>
            </w:r>
            <w:r w:rsidR="00053AE8" w:rsidRPr="002B3AE7">
              <w:rPr>
                <w:b/>
                <w:bCs/>
                <w:szCs w:val="24"/>
              </w:rPr>
              <w:instrText xml:space="preserve"> 57 </w:instrText>
            </w:r>
            <w:r w:rsidR="00053AE8">
              <w:rPr>
                <w:b/>
                <w:bCs/>
                <w:szCs w:val="24"/>
                <w:lang w:val="en-US"/>
              </w:rPr>
              <w:instrText>days</w:instrText>
            </w:r>
            <w:r w:rsidR="00053AE8" w:rsidRPr="002B3AE7">
              <w:rPr>
                <w:b/>
                <w:bCs/>
                <w:szCs w:val="24"/>
              </w:rPr>
              <w:instrText xml:space="preserve">. </w:instrText>
            </w:r>
            <w:r w:rsidR="00053AE8">
              <w:rPr>
                <w:b/>
                <w:bCs/>
                <w:szCs w:val="24"/>
                <w:lang w:val="en-US"/>
              </w:rPr>
              <w:instrText>Both</w:instrText>
            </w:r>
            <w:r w:rsidR="00053AE8" w:rsidRPr="002B3AE7">
              <w:rPr>
                <w:b/>
                <w:bCs/>
                <w:szCs w:val="24"/>
              </w:rPr>
              <w:instrText xml:space="preserve"> </w:instrText>
            </w:r>
            <w:r w:rsidR="00053AE8">
              <w:rPr>
                <w:b/>
                <w:bCs/>
                <w:szCs w:val="24"/>
                <w:lang w:val="en-US"/>
              </w:rPr>
              <w:instrText>groups</w:instrText>
            </w:r>
            <w:r w:rsidR="00053AE8" w:rsidRPr="002B3AE7">
              <w:rPr>
                <w:b/>
                <w:bCs/>
                <w:szCs w:val="24"/>
              </w:rPr>
              <w:instrText xml:space="preserve"> </w:instrText>
            </w:r>
            <w:r w:rsidR="00053AE8">
              <w:rPr>
                <w:b/>
                <w:bCs/>
                <w:szCs w:val="24"/>
                <w:lang w:val="en-US"/>
              </w:rPr>
              <w:instrText>then</w:instrText>
            </w:r>
            <w:r w:rsidR="00053AE8" w:rsidRPr="002B3AE7">
              <w:rPr>
                <w:b/>
                <w:bCs/>
                <w:szCs w:val="24"/>
              </w:rPr>
              <w:instrText xml:space="preserve"> </w:instrText>
            </w:r>
            <w:r w:rsidR="00053AE8">
              <w:rPr>
                <w:b/>
                <w:bCs/>
                <w:szCs w:val="24"/>
                <w:lang w:val="en-US"/>
              </w:rPr>
              <w:instrText>received</w:instrText>
            </w:r>
            <w:r w:rsidR="00053AE8" w:rsidRPr="002B3AE7">
              <w:rPr>
                <w:b/>
                <w:bCs/>
                <w:szCs w:val="24"/>
              </w:rPr>
              <w:instrText xml:space="preserve"> </w:instrText>
            </w:r>
            <w:r w:rsidR="00053AE8">
              <w:rPr>
                <w:b/>
                <w:bCs/>
                <w:szCs w:val="24"/>
                <w:lang w:val="en-US"/>
              </w:rPr>
              <w:instrText>consolidating</w:instrText>
            </w:r>
            <w:r w:rsidR="00053AE8" w:rsidRPr="002B3AE7">
              <w:rPr>
                <w:b/>
                <w:bCs/>
                <w:szCs w:val="24"/>
              </w:rPr>
              <w:instrText xml:space="preserve"> </w:instrText>
            </w:r>
            <w:r w:rsidR="00053AE8">
              <w:rPr>
                <w:b/>
                <w:bCs/>
                <w:szCs w:val="24"/>
                <w:lang w:val="en-US"/>
              </w:rPr>
              <w:instrText>radiotherapy</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Five</w:instrText>
            </w:r>
            <w:r w:rsidR="00053AE8" w:rsidRPr="002B3AE7">
              <w:rPr>
                <w:b/>
                <w:bCs/>
                <w:szCs w:val="24"/>
              </w:rPr>
              <w:instrText xml:space="preserve"> </w:instrText>
            </w:r>
            <w:r w:rsidR="00053AE8">
              <w:rPr>
                <w:b/>
                <w:bCs/>
                <w:szCs w:val="24"/>
                <w:lang w:val="en-US"/>
              </w:rPr>
              <w:instrText>hundred</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eighty</w:instrText>
            </w:r>
            <w:r w:rsidR="00053AE8" w:rsidRPr="002B3AE7">
              <w:rPr>
                <w:b/>
                <w:bCs/>
                <w:szCs w:val="24"/>
              </w:rPr>
              <w:instrText>-</w:instrText>
            </w:r>
            <w:r w:rsidR="00053AE8">
              <w:rPr>
                <w:b/>
                <w:bCs/>
                <w:szCs w:val="24"/>
                <w:lang w:val="en-US"/>
              </w:rPr>
              <w:instrText>four</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suitable</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arm</w:instrText>
            </w:r>
            <w:r w:rsidR="00053AE8" w:rsidRPr="002B3AE7">
              <w:rPr>
                <w:b/>
                <w:bCs/>
                <w:szCs w:val="24"/>
              </w:rPr>
              <w:instrText xml:space="preserve"> </w:instrText>
            </w:r>
            <w:r w:rsidR="00053AE8">
              <w:rPr>
                <w:b/>
                <w:bCs/>
                <w:szCs w:val="24"/>
                <w:lang w:val="en-US"/>
              </w:rPr>
              <w:instrText>comparison</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each</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similar</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age</w:instrText>
            </w:r>
            <w:r w:rsidR="00053AE8" w:rsidRPr="002B3AE7">
              <w:rPr>
                <w:b/>
                <w:bCs/>
                <w:szCs w:val="24"/>
              </w:rPr>
              <w:instrText xml:space="preserve">, </w:instrText>
            </w:r>
            <w:r w:rsidR="00053AE8">
              <w:rPr>
                <w:b/>
                <w:bCs/>
                <w:szCs w:val="24"/>
                <w:lang w:val="en-US"/>
              </w:rPr>
              <w:instrText>sex</w:instrText>
            </w:r>
            <w:r w:rsidR="00053AE8" w:rsidRPr="002B3AE7">
              <w:rPr>
                <w:b/>
                <w:bCs/>
                <w:szCs w:val="24"/>
              </w:rPr>
              <w:instrText xml:space="preserve">, </w:instrText>
            </w:r>
            <w:r w:rsidR="00053AE8">
              <w:rPr>
                <w:b/>
                <w:bCs/>
                <w:szCs w:val="24"/>
                <w:lang w:val="en-US"/>
              </w:rPr>
              <w:instrText>histological</w:instrText>
            </w:r>
            <w:r w:rsidR="00053AE8" w:rsidRPr="002B3AE7">
              <w:rPr>
                <w:b/>
                <w:bCs/>
                <w:szCs w:val="24"/>
              </w:rPr>
              <w:instrText xml:space="preserve"> </w:instrText>
            </w:r>
            <w:r w:rsidR="00053AE8">
              <w:rPr>
                <w:b/>
                <w:bCs/>
                <w:szCs w:val="24"/>
                <w:lang w:val="en-US"/>
              </w:rPr>
              <w:instrText>subtyp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linical</w:instrText>
            </w:r>
            <w:r w:rsidR="00053AE8" w:rsidRPr="002B3AE7">
              <w:rPr>
                <w:b/>
                <w:bCs/>
                <w:szCs w:val="24"/>
              </w:rPr>
              <w:instrText xml:space="preserve"> </w:instrText>
            </w:r>
            <w:r w:rsidR="00053AE8">
              <w:rPr>
                <w:b/>
                <w:bCs/>
                <w:szCs w:val="24"/>
                <w:lang w:val="en-US"/>
              </w:rPr>
              <w:instrText>risk</w:instrText>
            </w:r>
            <w:r w:rsidR="00053AE8" w:rsidRPr="002B3AE7">
              <w:rPr>
                <w:b/>
                <w:bCs/>
                <w:szCs w:val="24"/>
              </w:rPr>
              <w:instrText xml:space="preserve"> </w:instrText>
            </w:r>
            <w:r w:rsidR="00053AE8">
              <w:rPr>
                <w:b/>
                <w:bCs/>
                <w:szCs w:val="24"/>
                <w:lang w:val="en-US"/>
              </w:rPr>
              <w:instrText>factors</w:instrText>
            </w:r>
            <w:r w:rsidR="00053AE8" w:rsidRPr="002B3AE7">
              <w:rPr>
                <w:b/>
                <w:bCs/>
                <w:szCs w:val="24"/>
              </w:rPr>
              <w:instrText xml:space="preserve">. </w:instrText>
            </w:r>
            <w:r w:rsidR="00053AE8">
              <w:rPr>
                <w:b/>
                <w:bCs/>
                <w:szCs w:val="24"/>
                <w:lang w:val="en-US"/>
              </w:rPr>
              <w:instrText>Complete</w:instrText>
            </w:r>
            <w:r w:rsidR="00053AE8" w:rsidRPr="002B3AE7">
              <w:rPr>
                <w:b/>
                <w:bCs/>
                <w:szCs w:val="24"/>
              </w:rPr>
              <w:instrText xml:space="preserve"> </w:instrText>
            </w:r>
            <w:r w:rsidR="00053AE8">
              <w:rPr>
                <w:b/>
                <w:bCs/>
                <w:szCs w:val="24"/>
                <w:lang w:val="en-US"/>
              </w:rPr>
              <w:instrText>remission</w:instrText>
            </w:r>
            <w:r w:rsidR="00053AE8" w:rsidRPr="002B3AE7">
              <w:rPr>
                <w:b/>
                <w:bCs/>
                <w:szCs w:val="24"/>
              </w:rPr>
              <w:instrText xml:space="preserve"> </w:instrText>
            </w:r>
            <w:r w:rsidR="00053AE8">
              <w:rPr>
                <w:b/>
                <w:bCs/>
                <w:szCs w:val="24"/>
                <w:lang w:val="en-US"/>
              </w:rPr>
              <w:instrText>rates</w:instrText>
            </w:r>
            <w:r w:rsidR="00053AE8" w:rsidRPr="002B3AE7">
              <w:rPr>
                <w:b/>
                <w:bCs/>
                <w:szCs w:val="24"/>
              </w:rPr>
              <w:instrText xml:space="preserve">, </w:instrText>
            </w:r>
            <w:r w:rsidR="00053AE8">
              <w:rPr>
                <w:b/>
                <w:bCs/>
                <w:szCs w:val="24"/>
                <w:lang w:val="en-US"/>
              </w:rPr>
              <w:instrText>overall</w:instrText>
            </w:r>
            <w:r w:rsidR="00053AE8" w:rsidRPr="002B3AE7">
              <w:rPr>
                <w:b/>
                <w:bCs/>
                <w:szCs w:val="24"/>
              </w:rPr>
              <w:instrText xml:space="preserve"> </w:instrText>
            </w:r>
            <w:r w:rsidR="00053AE8">
              <w:rPr>
                <w:b/>
                <w:bCs/>
                <w:szCs w:val="24"/>
                <w:lang w:val="en-US"/>
              </w:rPr>
              <w:instrText>survival</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freedom</w:instrText>
            </w:r>
            <w:r w:rsidR="00053AE8" w:rsidRPr="002B3AE7">
              <w:rPr>
                <w:b/>
                <w:bCs/>
                <w:szCs w:val="24"/>
              </w:rPr>
              <w:instrText xml:space="preserve"> </w:instrText>
            </w:r>
            <w:r w:rsidR="00053AE8">
              <w:rPr>
                <w:b/>
                <w:bCs/>
                <w:szCs w:val="24"/>
                <w:lang w:val="en-US"/>
              </w:rPr>
              <w:instrText>from</w:instrText>
            </w:r>
            <w:r w:rsidR="00053AE8" w:rsidRPr="002B3AE7">
              <w:rPr>
                <w:b/>
                <w:bCs/>
                <w:szCs w:val="24"/>
              </w:rPr>
              <w:instrText xml:space="preserve"> </w:instrText>
            </w:r>
            <w:r w:rsidR="00053AE8">
              <w:rPr>
                <w:b/>
                <w:bCs/>
                <w:szCs w:val="24"/>
                <w:lang w:val="en-US"/>
              </w:rPr>
              <w:instrText>treatment</w:instrText>
            </w:r>
            <w:r w:rsidR="00053AE8" w:rsidRPr="002B3AE7">
              <w:rPr>
                <w:b/>
                <w:bCs/>
                <w:szCs w:val="24"/>
              </w:rPr>
              <w:instrText xml:space="preserve"> </w:instrText>
            </w:r>
            <w:r w:rsidR="00053AE8">
              <w:rPr>
                <w:b/>
                <w:bCs/>
                <w:szCs w:val="24"/>
                <w:lang w:val="en-US"/>
              </w:rPr>
              <w:instrText>failure</w:instrText>
            </w:r>
            <w:r w:rsidR="00053AE8" w:rsidRPr="002B3AE7">
              <w:rPr>
                <w:b/>
                <w:bCs/>
                <w:szCs w:val="24"/>
              </w:rPr>
              <w:instrText xml:space="preserve"> </w:instrText>
            </w:r>
            <w:r w:rsidR="00053AE8">
              <w:rPr>
                <w:b/>
                <w:bCs/>
                <w:szCs w:val="24"/>
                <w:lang w:val="en-US"/>
              </w:rPr>
              <w:instrText>at</w:instrText>
            </w:r>
            <w:r w:rsidR="00053AE8" w:rsidRPr="002B3AE7">
              <w:rPr>
                <w:b/>
                <w:bCs/>
                <w:szCs w:val="24"/>
              </w:rPr>
              <w:instrText xml:space="preserve"> 7 </w:instrText>
            </w:r>
            <w:r w:rsidR="00053AE8">
              <w:rPr>
                <w:b/>
                <w:bCs/>
                <w:szCs w:val="24"/>
                <w:lang w:val="en-US"/>
              </w:rPr>
              <w:instrText>years</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similar</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two</w:instrText>
            </w:r>
            <w:r w:rsidR="00053AE8" w:rsidRPr="002B3AE7">
              <w:rPr>
                <w:b/>
                <w:bCs/>
                <w:szCs w:val="24"/>
              </w:rPr>
              <w:instrText xml:space="preserve"> </w:instrText>
            </w:r>
            <w:r w:rsidR="00053AE8">
              <w:rPr>
                <w:b/>
                <w:bCs/>
                <w:szCs w:val="24"/>
                <w:lang w:val="en-US"/>
              </w:rPr>
              <w:instrText>groups</w:instrText>
            </w:r>
            <w:r w:rsidR="00053AE8" w:rsidRPr="002B3AE7">
              <w:rPr>
                <w:b/>
                <w:bCs/>
                <w:szCs w:val="24"/>
              </w:rPr>
              <w:instrText xml:space="preserve">: 77% </w:instrText>
            </w:r>
            <w:r w:rsidR="00053AE8">
              <w:rPr>
                <w:b/>
                <w:bCs/>
                <w:szCs w:val="24"/>
                <w:lang w:val="en-US"/>
              </w:rPr>
              <w:instrText>versus</w:instrText>
            </w:r>
            <w:r w:rsidR="00053AE8" w:rsidRPr="002B3AE7">
              <w:rPr>
                <w:b/>
                <w:bCs/>
                <w:szCs w:val="24"/>
              </w:rPr>
              <w:instrText xml:space="preserve"> 78%, 73% </w:instrText>
            </w:r>
            <w:r w:rsidR="00053AE8">
              <w:rPr>
                <w:b/>
                <w:bCs/>
                <w:szCs w:val="24"/>
                <w:lang w:val="en-US"/>
              </w:rPr>
              <w:instrText>versus</w:instrText>
            </w:r>
            <w:r w:rsidR="00053AE8" w:rsidRPr="002B3AE7">
              <w:rPr>
                <w:b/>
                <w:bCs/>
                <w:szCs w:val="24"/>
              </w:rPr>
              <w:instrText xml:space="preserve"> 73% </w:instrText>
            </w:r>
            <w:r w:rsidR="00053AE8">
              <w:rPr>
                <w:b/>
                <w:bCs/>
                <w:szCs w:val="24"/>
                <w:lang w:val="en-US"/>
              </w:rPr>
              <w:instrText>and</w:instrText>
            </w:r>
            <w:r w:rsidR="00053AE8" w:rsidRPr="002B3AE7">
              <w:rPr>
                <w:b/>
                <w:bCs/>
                <w:szCs w:val="24"/>
              </w:rPr>
              <w:instrText xml:space="preserve"> 54% </w:instrText>
            </w:r>
            <w:r w:rsidR="00053AE8">
              <w:rPr>
                <w:b/>
                <w:bCs/>
                <w:szCs w:val="24"/>
                <w:lang w:val="en-US"/>
              </w:rPr>
              <w:instrText>versus</w:instrText>
            </w:r>
            <w:r w:rsidR="00053AE8" w:rsidRPr="002B3AE7">
              <w:rPr>
                <w:b/>
                <w:bCs/>
                <w:szCs w:val="24"/>
              </w:rPr>
              <w:instrText xml:space="preserve"> 56%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CAI</w:instrText>
            </w:r>
            <w:r w:rsidR="00053AE8" w:rsidRPr="002B3AE7">
              <w:rPr>
                <w:b/>
                <w:bCs/>
                <w:szCs w:val="24"/>
              </w:rPr>
              <w:instrText xml:space="preserve"> </w:instrText>
            </w:r>
            <w:r w:rsidR="00053AE8">
              <w:rPr>
                <w:b/>
                <w:bCs/>
                <w:szCs w:val="24"/>
                <w:lang w:val="en-US"/>
              </w:rPr>
              <w:instrText>and CA, respectively. Differences in acute chemotherapy-related toxicity were significant, however. Prognostic factor analysis confirmed the relevance of the International Prognostic Index and revealed that stage IVB, low hemoglobin, low lymphocyte count, high age and male gender were associated with a poor prognosis CONCLUSION The rapidly alternating hybrid CAI did not give superior results when compared with the standard regimen CA in advanced-stage HD.","author":[{"dropping-particle":"","family":"Sieber","given":"M","non-dropping-particle":"","parse-names":false,"suffix":""},{"dropping-particle":"","family":"Tesch","given":"H","non-dropping-particle":"","parse-names":false,"suffix":""},{"dropping-particle":"","family":"Pfistner","given":"B","non-dropping-particle":"","parse-names":false,"suffix":""},{"dropping-particle":"","family":"Rueffer","given":"U","non-dropping-particle":"","parse-names":false,"suffix":""},{"dropping-particle":"","family":"Paulus","given":"U","non-dropping-particle":"","parse-names":false,"suffix":""},{"dropping-particle":"","family":"Munker","given":"R","non-dropping-particle":"","parse-names":false,"suffix":""},{"dropping-particle":"","family":"Hermann","given":"R","non-dropping-particle":"","parse-names":false,"suffix":""},{"dropping-particle":"","family":"Doelken","given":"G","non-dropping-particle":"","parse-names":false,"suffix":""},{"dropping-particle":"","family":"Koch","given":"P","non-dropping-particle":"","parse-names":false,"suffix":""},{"dropping-particle":"","family":"Oertel","given":"J","non-dropping-particle":"","parse-names":false,"suffix":""},{"dropping-particle":"","family":"Roller","given":"S","non-dropping-particle":"","parse-names":false,"suffix":""},{"dropping-particle":"","family":"Worst","given":"P","non-dropping-particle":"","parse-names":false,"suffix":""},{"dropping-particle":"","family":"Bischof","given":"H","non-dropping-particle":"","parse-names":false,"suffix":""},{"dropping-particle":"","family":"Glunz","given":"A","non-dropping-particle":"","parse-names":false,"suffix":""},{"dropping-particle":"","family":"Greil","given":"R","non-dropping-particle":"","parse-names":false,"suffix":""},{"dropping-particle":"","family":"Kalle","given":"K","non-dropping-particle":"von","parse-names":false,"suffix":""},{"dropping-particle":"","family":"Schalk","given":"K P","non-dropping-particle":"","parse-names":false,"suffix":""},{"dropping-particle":"","family":"Hasenclever","given":"D","non-dropping-particle":"","parse-names":false,"suffix":""},{"dropping-particle":"","family":"Brosteanu","given":"O","non-dropping-particle":"","parse-names":false,"suffix":""},{"dropping-particle":"","family":"Duehmke","given":"E","non-dropping-particle":"","parse-names":false,"suffix":""},{"dropping-particle":"","family":"Georgii","given":"A","non-dropping-particle":"","parse-names":false,"suffix":""},{"dropping-particle":"","family":"Engert","given":"A","non-dropping-particle":"","parse-names":false,"suffix":""},{"dropping-particle":"","family":"Loeffler","given":"M","non-dropping-particle":"","parse-names":false,"suffix":""},{"dropping-particle":"","family":"Diehl","given":"V","non-dropping-particle":"","parse-names":false,"suffix":""},{"dropping-particle":"","family":"Mueller","given":"R P","non-dropping-particle":"","parse-names":false,"suffix":""},{"dropping-particle":"","family":"Willich","given":"N","non-dropping-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Fischer</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R</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Hansmann</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M</w:instrText>
            </w:r>
            <w:r w:rsidR="00053AE8" w:rsidRPr="002B3AE7">
              <w:rPr>
                <w:b/>
                <w:bCs/>
                <w:szCs w:val="24"/>
              </w:rPr>
              <w:instrText xml:space="preserve"> </w:instrText>
            </w:r>
            <w:r w:rsidR="00053AE8">
              <w:rPr>
                <w:b/>
                <w:bCs/>
                <w:szCs w:val="24"/>
                <w:lang w:val="en-US"/>
              </w:rPr>
              <w:instrText>L</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tein</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H</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chober</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T</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Koch</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B</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German</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Study</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Annal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oncology</w:instrText>
            </w:r>
            <w:r w:rsidR="00053AE8" w:rsidRPr="002B3AE7">
              <w:rPr>
                <w:b/>
                <w:bCs/>
                <w:szCs w:val="24"/>
              </w:rPr>
              <w:instrText xml:space="preserve"> : </w:instrText>
            </w:r>
            <w:r w:rsidR="00053AE8">
              <w:rPr>
                <w:b/>
                <w:bCs/>
                <w:szCs w:val="24"/>
                <w:lang w:val="en-US"/>
              </w:rPr>
              <w:instrText>official</w:instrText>
            </w:r>
            <w:r w:rsidR="00053AE8" w:rsidRPr="002B3AE7">
              <w:rPr>
                <w:b/>
                <w:bCs/>
                <w:szCs w:val="24"/>
              </w:rPr>
              <w:instrText xml:space="preserve"> </w:instrText>
            </w:r>
            <w:r w:rsidR="00053AE8">
              <w:rPr>
                <w:b/>
                <w:bCs/>
                <w:szCs w:val="24"/>
                <w:lang w:val="en-US"/>
              </w:rPr>
              <w:instrText>journal</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European</w:instrText>
            </w:r>
            <w:r w:rsidR="00053AE8" w:rsidRPr="002B3AE7">
              <w:rPr>
                <w:b/>
                <w:bCs/>
                <w:szCs w:val="24"/>
              </w:rPr>
              <w:instrText xml:space="preserve"> </w:instrText>
            </w:r>
            <w:r w:rsidR="00053AE8">
              <w:rPr>
                <w:b/>
                <w:bCs/>
                <w:szCs w:val="24"/>
                <w:lang w:val="en-US"/>
              </w:rPr>
              <w:instrText>Society</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Medical</w:instrText>
            </w:r>
            <w:r w:rsidR="00053AE8" w:rsidRPr="002B3AE7">
              <w:rPr>
                <w:b/>
                <w:bCs/>
                <w:szCs w:val="24"/>
              </w:rPr>
              <w:instrText xml:space="preserve"> </w:instrText>
            </w:r>
            <w:r w:rsidR="00053AE8">
              <w:rPr>
                <w:b/>
                <w:bCs/>
                <w:szCs w:val="24"/>
                <w:lang w:val="en-US"/>
              </w:rPr>
              <w:instrText>Oncology</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w:instrText>
            </w:r>
            <w:r w:rsidR="00053AE8" w:rsidRPr="002B3AE7">
              <w:rPr>
                <w:b/>
                <w:bCs/>
                <w:szCs w:val="24"/>
              </w:rPr>
              <w:instrText>":"2","</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2004","2"]]},"</w:instrText>
            </w:r>
            <w:r w:rsidR="00053AE8">
              <w:rPr>
                <w:b/>
                <w:bCs/>
                <w:szCs w:val="24"/>
                <w:lang w:val="en-US"/>
              </w:rPr>
              <w:instrText>page</w:instrText>
            </w:r>
            <w:r w:rsidR="00053AE8" w:rsidRPr="002B3AE7">
              <w:rPr>
                <w:b/>
                <w:bCs/>
                <w:szCs w:val="24"/>
              </w:rPr>
              <w:instrText>":"276-82","</w:instrText>
            </w:r>
            <w:r w:rsidR="00053AE8">
              <w:rPr>
                <w:b/>
                <w:bCs/>
                <w:szCs w:val="24"/>
                <w:lang w:val="en-US"/>
              </w:rPr>
              <w:instrText>title</w:instrText>
            </w:r>
            <w:r w:rsidR="00053AE8" w:rsidRPr="002B3AE7">
              <w:rPr>
                <w:b/>
                <w:bCs/>
                <w:szCs w:val="24"/>
              </w:rPr>
              <w:instrText>":"</w:instrText>
            </w:r>
            <w:r w:rsidR="00053AE8">
              <w:rPr>
                <w:b/>
                <w:bCs/>
                <w:szCs w:val="24"/>
                <w:lang w:val="en-US"/>
              </w:rPr>
              <w:instrText>Treatmen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advanc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disease</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COPP</w:instrText>
            </w:r>
            <w:r w:rsidR="00053AE8" w:rsidRPr="002B3AE7">
              <w:rPr>
                <w:b/>
                <w:bCs/>
                <w:szCs w:val="24"/>
              </w:rPr>
              <w:instrText>/</w:instrText>
            </w:r>
            <w:r w:rsidR="00053AE8">
              <w:rPr>
                <w:b/>
                <w:bCs/>
                <w:szCs w:val="24"/>
                <w:lang w:val="en-US"/>
              </w:rPr>
              <w:instrText>ABV</w:instrText>
            </w:r>
            <w:r w:rsidR="00053AE8" w:rsidRPr="002B3AE7">
              <w:rPr>
                <w:b/>
                <w:bCs/>
                <w:szCs w:val="24"/>
              </w:rPr>
              <w:instrText>/</w:instrText>
            </w:r>
            <w:r w:rsidR="00053AE8">
              <w:rPr>
                <w:b/>
                <w:bCs/>
                <w:szCs w:val="24"/>
                <w:lang w:val="en-US"/>
              </w:rPr>
              <w:instrText>IMEP</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COPP</w:instrText>
            </w:r>
            <w:r w:rsidR="00053AE8" w:rsidRPr="002B3AE7">
              <w:rPr>
                <w:b/>
                <w:bCs/>
                <w:szCs w:val="24"/>
              </w:rPr>
              <w:instrText>/</w:instrText>
            </w:r>
            <w:r w:rsidR="00053AE8">
              <w:rPr>
                <w:b/>
                <w:bCs/>
                <w:szCs w:val="24"/>
                <w:lang w:val="en-US"/>
              </w:rPr>
              <w:instrText>ABVD</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onsolidating</w:instrText>
            </w:r>
            <w:r w:rsidR="00053AE8" w:rsidRPr="002B3AE7">
              <w:rPr>
                <w:b/>
                <w:bCs/>
                <w:szCs w:val="24"/>
              </w:rPr>
              <w:instrText xml:space="preserve"> </w:instrText>
            </w:r>
            <w:r w:rsidR="00053AE8">
              <w:rPr>
                <w:b/>
                <w:bCs/>
                <w:szCs w:val="24"/>
                <w:lang w:val="en-US"/>
              </w:rPr>
              <w:instrText>radiotherapy</w:instrText>
            </w:r>
            <w:r w:rsidR="00053AE8" w:rsidRPr="002B3AE7">
              <w:rPr>
                <w:b/>
                <w:bCs/>
                <w:szCs w:val="24"/>
              </w:rPr>
              <w:instrText xml:space="preserve">: </w:instrText>
            </w:r>
            <w:r w:rsidR="00053AE8">
              <w:rPr>
                <w:b/>
                <w:bCs/>
                <w:szCs w:val="24"/>
                <w:lang w:val="en-US"/>
              </w:rPr>
              <w:instrText>final</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German</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Study</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 xml:space="preserve"> </w:instrText>
            </w:r>
            <w:r w:rsidR="00053AE8">
              <w:rPr>
                <w:b/>
                <w:bCs/>
                <w:szCs w:val="24"/>
                <w:lang w:val="en-US"/>
              </w:rPr>
              <w:instrText>HD</w:instrText>
            </w:r>
            <w:r w:rsidR="00053AE8" w:rsidRPr="002B3AE7">
              <w:rPr>
                <w:b/>
                <w:bCs/>
                <w:szCs w:val="24"/>
              </w:rPr>
              <w:instrText xml:space="preserve">6 </w:instrText>
            </w:r>
            <w:r w:rsidR="00053AE8">
              <w:rPr>
                <w:b/>
                <w:bCs/>
                <w:szCs w:val="24"/>
                <w:lang w:val="en-US"/>
              </w:rPr>
              <w:instrText>trial</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15"},"</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5</w:instrText>
            </w:r>
            <w:r w:rsidR="00053AE8">
              <w:rPr>
                <w:b/>
                <w:bCs/>
                <w:szCs w:val="24"/>
                <w:lang w:val="en-US"/>
              </w:rPr>
              <w:instrText>ccb</w:instrText>
            </w:r>
            <w:r w:rsidR="00053AE8" w:rsidRPr="002B3AE7">
              <w:rPr>
                <w:b/>
                <w:bCs/>
                <w:szCs w:val="24"/>
              </w:rPr>
              <w:instrText>07</w:instrText>
            </w:r>
            <w:r w:rsidR="00053AE8">
              <w:rPr>
                <w:b/>
                <w:bCs/>
                <w:szCs w:val="24"/>
                <w:lang w:val="en-US"/>
              </w:rPr>
              <w:instrText>ba</w:instrText>
            </w:r>
            <w:r w:rsidR="00053AE8" w:rsidRPr="002B3AE7">
              <w:rPr>
                <w:b/>
                <w:bCs/>
                <w:szCs w:val="24"/>
              </w:rPr>
              <w:instrText>-9905-3</w:instrText>
            </w:r>
            <w:r w:rsidR="00053AE8">
              <w:rPr>
                <w:b/>
                <w:bCs/>
                <w:szCs w:val="24"/>
                <w:lang w:val="en-US"/>
              </w:rPr>
              <w:instrText>cd</w:instrText>
            </w:r>
            <w:r w:rsidR="00053AE8" w:rsidRPr="002B3AE7">
              <w:rPr>
                <w:b/>
                <w:bCs/>
                <w:szCs w:val="24"/>
              </w:rPr>
              <w:instrText>3-</w:instrText>
            </w:r>
            <w:r w:rsidR="00053AE8">
              <w:rPr>
                <w:b/>
                <w:bCs/>
                <w:szCs w:val="24"/>
                <w:lang w:val="en-US"/>
              </w:rPr>
              <w:instrText>a</w:instrText>
            </w:r>
            <w:r w:rsidR="00053AE8" w:rsidRPr="002B3AE7">
              <w:rPr>
                <w:b/>
                <w:bCs/>
                <w:szCs w:val="24"/>
              </w:rPr>
              <w:instrText>278-500</w:instrText>
            </w:r>
            <w:r w:rsidR="00053AE8">
              <w:rPr>
                <w:b/>
                <w:bCs/>
                <w:szCs w:val="24"/>
                <w:lang w:val="en-US"/>
              </w:rPr>
              <w:instrText>b</w:instrText>
            </w:r>
            <w:r w:rsidR="00053AE8" w:rsidRPr="002B3AE7">
              <w:rPr>
                <w:b/>
                <w:bCs/>
                <w:szCs w:val="24"/>
              </w:rPr>
              <w:instrText>4289</w:instrText>
            </w:r>
            <w:r w:rsidR="00053AE8">
              <w:rPr>
                <w:b/>
                <w:bCs/>
                <w:szCs w:val="24"/>
                <w:lang w:val="en-US"/>
              </w:rPr>
              <w:instrText>a</w:instrText>
            </w:r>
            <w:r w:rsidR="00053AE8" w:rsidRPr="002B3AE7">
              <w:rPr>
                <w:b/>
                <w:bCs/>
                <w:szCs w:val="24"/>
              </w:rPr>
              <w:instrText>154"]}],"</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26]","</w:instrText>
            </w:r>
            <w:r w:rsidR="00053AE8">
              <w:rPr>
                <w:b/>
                <w:bCs/>
                <w:szCs w:val="24"/>
                <w:lang w:val="en-US"/>
              </w:rPr>
              <w:instrText>plainTextFormattedCitation</w:instrText>
            </w:r>
            <w:r w:rsidR="00053AE8" w:rsidRPr="002B3AE7">
              <w:rPr>
                <w:b/>
                <w:bCs/>
                <w:szCs w:val="24"/>
              </w:rPr>
              <w:instrText>":"[126]","</w:instrText>
            </w:r>
            <w:r w:rsidR="00053AE8">
              <w:rPr>
                <w:b/>
                <w:bCs/>
                <w:szCs w:val="24"/>
                <w:lang w:val="en-US"/>
              </w:rPr>
              <w:instrText>previouslyFormattedCitation</w:instrText>
            </w:r>
            <w:r w:rsidR="00053AE8" w:rsidRPr="002B3AE7">
              <w:rPr>
                <w:b/>
                <w:bCs/>
                <w:szCs w:val="24"/>
              </w:rPr>
              <w:instrText>":"[126]"},"</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EC281E" w:rsidRPr="002F4348">
              <w:rPr>
                <w:b/>
                <w:bCs/>
                <w:szCs w:val="24"/>
                <w:lang w:val="en-US"/>
              </w:rPr>
              <w:fldChar w:fldCharType="separate"/>
            </w:r>
            <w:r w:rsidR="00A60C8A" w:rsidRPr="00A60C8A">
              <w:rPr>
                <w:bCs/>
                <w:noProof/>
                <w:szCs w:val="24"/>
              </w:rPr>
              <w:t>[126]</w:t>
            </w:r>
            <w:r w:rsidR="00EC281E" w:rsidRPr="002F4348">
              <w:rPr>
                <w:b/>
                <w:bCs/>
                <w:szCs w:val="24"/>
                <w:lang w:val="en-US"/>
              </w:rPr>
              <w:fldChar w:fldCharType="end"/>
            </w:r>
          </w:p>
        </w:tc>
      </w:tr>
      <w:tr w:rsidR="00D977B1" w:rsidRPr="002F4348" w14:paraId="19461E63"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hideMark/>
          </w:tcPr>
          <w:p w14:paraId="270652D6" w14:textId="77777777" w:rsidR="00D977B1" w:rsidRPr="002F4348" w:rsidRDefault="00D977B1" w:rsidP="004C0214">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8A491B1" w14:textId="77777777" w:rsidR="00D977B1" w:rsidRPr="002F4348" w:rsidRDefault="00D977B1" w:rsidP="004C0214">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C7604C0" w14:textId="77777777" w:rsidR="00D977B1" w:rsidRPr="002F4348" w:rsidRDefault="00D977B1" w:rsidP="004C0214">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6A0FE3B" w14:textId="77777777" w:rsidR="00D977B1" w:rsidRPr="002F4348" w:rsidRDefault="00D977B1" w:rsidP="004C0214">
            <w:pPr>
              <w:spacing w:line="240" w:lineRule="auto"/>
              <w:ind w:firstLine="0"/>
              <w:jc w:val="left"/>
              <w:rPr>
                <w:szCs w:val="24"/>
              </w:rPr>
            </w:pPr>
            <w:r w:rsidRPr="002F4348">
              <w:rPr>
                <w:szCs w:val="24"/>
              </w:rPr>
              <w:t>Дни введения</w:t>
            </w:r>
          </w:p>
        </w:tc>
      </w:tr>
      <w:tr w:rsidR="00D977B1" w:rsidRPr="002F4348" w14:paraId="23728D58"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hideMark/>
          </w:tcPr>
          <w:p w14:paraId="320886AB" w14:textId="77777777" w:rsidR="00D977B1" w:rsidRPr="002F4348" w:rsidRDefault="00D977B1" w:rsidP="004C0214">
            <w:pPr>
              <w:spacing w:line="240" w:lineRule="auto"/>
              <w:ind w:firstLine="0"/>
              <w:jc w:val="left"/>
              <w:rPr>
                <w:szCs w:val="24"/>
              </w:rPr>
            </w:pPr>
            <w:r w:rsidRPr="002F4348">
              <w:rPr>
                <w:szCs w:val="24"/>
              </w:rPr>
              <w:t>Циклофосфамид**</w:t>
            </w:r>
          </w:p>
        </w:tc>
        <w:tc>
          <w:tcPr>
            <w:tcW w:w="2339" w:type="dxa"/>
            <w:tcBorders>
              <w:top w:val="single" w:sz="4" w:space="0" w:color="auto"/>
              <w:left w:val="single" w:sz="4" w:space="0" w:color="auto"/>
              <w:bottom w:val="single" w:sz="4" w:space="0" w:color="auto"/>
              <w:right w:val="single" w:sz="4" w:space="0" w:color="auto"/>
            </w:tcBorders>
          </w:tcPr>
          <w:p w14:paraId="0C232BA3" w14:textId="77777777" w:rsidR="00D977B1" w:rsidRPr="002F4348" w:rsidRDefault="00D977B1" w:rsidP="004C0214">
            <w:pPr>
              <w:spacing w:line="240" w:lineRule="auto"/>
              <w:ind w:firstLine="0"/>
              <w:jc w:val="left"/>
              <w:rPr>
                <w:szCs w:val="24"/>
              </w:rPr>
            </w:pPr>
            <w:r w:rsidRPr="002F4348">
              <w:rPr>
                <w:szCs w:val="24"/>
              </w:rPr>
              <w:t>6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C4DB3B4" w14:textId="77777777" w:rsidR="00D977B1" w:rsidRPr="002F4348" w:rsidRDefault="00D977B1" w:rsidP="004C0214">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BF3CFAB" w14:textId="77777777" w:rsidR="00D977B1" w:rsidRPr="002F4348" w:rsidRDefault="00D977B1" w:rsidP="004C0214">
            <w:pPr>
              <w:spacing w:line="240" w:lineRule="auto"/>
              <w:ind w:firstLine="0"/>
              <w:jc w:val="left"/>
              <w:rPr>
                <w:szCs w:val="24"/>
              </w:rPr>
            </w:pPr>
            <w:r w:rsidRPr="002F4348">
              <w:rPr>
                <w:szCs w:val="24"/>
              </w:rPr>
              <w:t>1, 8</w:t>
            </w:r>
          </w:p>
        </w:tc>
      </w:tr>
      <w:tr w:rsidR="00B006A6" w:rsidRPr="002F4348" w14:paraId="0072DC20"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hideMark/>
          </w:tcPr>
          <w:p w14:paraId="7CA5219C" w14:textId="77777777" w:rsidR="00B006A6" w:rsidRPr="002F4348" w:rsidRDefault="00B006A6" w:rsidP="00B006A6">
            <w:pPr>
              <w:spacing w:line="240" w:lineRule="auto"/>
              <w:ind w:firstLine="0"/>
              <w:jc w:val="left"/>
              <w:rPr>
                <w:szCs w:val="24"/>
              </w:rPr>
            </w:pPr>
            <w:r w:rsidRPr="002F4348">
              <w:rPr>
                <w:szCs w:val="24"/>
              </w:rPr>
              <w:t>Прокарбазин**</w:t>
            </w:r>
          </w:p>
        </w:tc>
        <w:tc>
          <w:tcPr>
            <w:tcW w:w="2339" w:type="dxa"/>
            <w:tcBorders>
              <w:top w:val="single" w:sz="4" w:space="0" w:color="auto"/>
              <w:left w:val="single" w:sz="4" w:space="0" w:color="auto"/>
              <w:bottom w:val="single" w:sz="4" w:space="0" w:color="auto"/>
              <w:right w:val="single" w:sz="4" w:space="0" w:color="auto"/>
            </w:tcBorders>
            <w:hideMark/>
          </w:tcPr>
          <w:p w14:paraId="66076A29" w14:textId="77777777" w:rsidR="00B006A6" w:rsidRPr="002F4348" w:rsidRDefault="00B006A6" w:rsidP="00B006A6">
            <w:pPr>
              <w:spacing w:line="240" w:lineRule="auto"/>
              <w:ind w:firstLine="0"/>
              <w:jc w:val="left"/>
              <w:rPr>
                <w:szCs w:val="24"/>
                <w:vertAlign w:val="subscript"/>
              </w:rPr>
            </w:pPr>
            <w:r w:rsidRPr="002F4348">
              <w:rPr>
                <w:szCs w:val="24"/>
              </w:rPr>
              <w:t>100 мг/м</w:t>
            </w:r>
            <w:r w:rsidRPr="002F4348">
              <w:rPr>
                <w:szCs w:val="24"/>
                <w:vertAlign w:val="superscript"/>
              </w:rPr>
              <w:t xml:space="preserve">2 </w:t>
            </w:r>
            <w:r w:rsidRPr="002F4348">
              <w:rPr>
                <w:szCs w:val="24"/>
                <w:vertAlign w:val="superscript"/>
              </w:rPr>
              <w:softHyphen/>
            </w:r>
          </w:p>
        </w:tc>
        <w:tc>
          <w:tcPr>
            <w:tcW w:w="2339" w:type="dxa"/>
            <w:tcBorders>
              <w:top w:val="single" w:sz="4" w:space="0" w:color="auto"/>
              <w:left w:val="single" w:sz="4" w:space="0" w:color="auto"/>
              <w:bottom w:val="single" w:sz="4" w:space="0" w:color="auto"/>
              <w:right w:val="single" w:sz="4" w:space="0" w:color="auto"/>
            </w:tcBorders>
            <w:hideMark/>
          </w:tcPr>
          <w:p w14:paraId="458096EA" w14:textId="77777777" w:rsidR="00B006A6" w:rsidRPr="002F4348" w:rsidRDefault="00B006A6" w:rsidP="00B006A6">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hideMark/>
          </w:tcPr>
          <w:p w14:paraId="712A57B0" w14:textId="77777777" w:rsidR="00B006A6" w:rsidRPr="002F4348" w:rsidRDefault="00B006A6" w:rsidP="00B006A6">
            <w:pPr>
              <w:spacing w:line="240" w:lineRule="auto"/>
              <w:ind w:firstLine="0"/>
              <w:jc w:val="left"/>
              <w:rPr>
                <w:szCs w:val="24"/>
              </w:rPr>
            </w:pPr>
            <w:r w:rsidRPr="002F4348">
              <w:rPr>
                <w:szCs w:val="24"/>
              </w:rPr>
              <w:t>1-14</w:t>
            </w:r>
          </w:p>
        </w:tc>
      </w:tr>
      <w:tr w:rsidR="00D977B1" w:rsidRPr="002F4348" w14:paraId="680AD2C8"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tcPr>
          <w:p w14:paraId="51735B5D" w14:textId="77777777" w:rsidR="00D977B1" w:rsidRPr="002F4348" w:rsidRDefault="00D977B1" w:rsidP="00D977B1">
            <w:pPr>
              <w:spacing w:line="240" w:lineRule="auto"/>
              <w:ind w:firstLine="0"/>
              <w:jc w:val="left"/>
              <w:rPr>
                <w:szCs w:val="24"/>
              </w:rPr>
            </w:pPr>
            <w:r w:rsidRPr="002F4348">
              <w:rPr>
                <w:szCs w:val="24"/>
              </w:rPr>
              <w:t>Винкристин</w:t>
            </w:r>
          </w:p>
        </w:tc>
        <w:tc>
          <w:tcPr>
            <w:tcW w:w="2339" w:type="dxa"/>
            <w:tcBorders>
              <w:top w:val="single" w:sz="4" w:space="0" w:color="auto"/>
              <w:left w:val="single" w:sz="4" w:space="0" w:color="auto"/>
              <w:bottom w:val="single" w:sz="4" w:space="0" w:color="auto"/>
              <w:right w:val="single" w:sz="4" w:space="0" w:color="auto"/>
            </w:tcBorders>
          </w:tcPr>
          <w:p w14:paraId="5184F147" w14:textId="77777777" w:rsidR="00D977B1" w:rsidRPr="002F4348" w:rsidRDefault="00D977B1" w:rsidP="00D977B1">
            <w:pPr>
              <w:spacing w:line="240" w:lineRule="auto"/>
              <w:ind w:firstLine="0"/>
              <w:jc w:val="left"/>
              <w:rPr>
                <w:szCs w:val="24"/>
              </w:rPr>
            </w:pPr>
            <w:r w:rsidRPr="002F4348">
              <w:rPr>
                <w:szCs w:val="24"/>
              </w:rPr>
              <w:t>1,4 мг/м</w:t>
            </w:r>
            <w:r w:rsidRPr="002F4348">
              <w:rPr>
                <w:szCs w:val="24"/>
                <w:vertAlign w:val="superscript"/>
              </w:rPr>
              <w:t>2</w:t>
            </w:r>
            <w:r w:rsidRPr="002F4348">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742904B6" w14:textId="77777777" w:rsidR="00D977B1" w:rsidRPr="002F4348" w:rsidRDefault="00D977B1" w:rsidP="00D977B1">
            <w:pPr>
              <w:spacing w:line="240" w:lineRule="auto"/>
              <w:ind w:firstLine="0"/>
              <w:jc w:val="left"/>
              <w:rPr>
                <w:szCs w:val="24"/>
              </w:rPr>
            </w:pPr>
            <w:r w:rsidRPr="002F4348">
              <w:rPr>
                <w:szCs w:val="24"/>
              </w:rPr>
              <w:t>в/в, за 5-10 мин</w:t>
            </w:r>
          </w:p>
        </w:tc>
        <w:tc>
          <w:tcPr>
            <w:tcW w:w="2339" w:type="dxa"/>
            <w:tcBorders>
              <w:top w:val="single" w:sz="4" w:space="0" w:color="auto"/>
              <w:left w:val="single" w:sz="4" w:space="0" w:color="auto"/>
              <w:bottom w:val="single" w:sz="4" w:space="0" w:color="auto"/>
              <w:right w:val="single" w:sz="4" w:space="0" w:color="auto"/>
            </w:tcBorders>
          </w:tcPr>
          <w:p w14:paraId="64A6A4BD" w14:textId="77777777" w:rsidR="00D977B1" w:rsidRPr="002F4348" w:rsidRDefault="00D977B1" w:rsidP="00D977B1">
            <w:pPr>
              <w:spacing w:line="240" w:lineRule="auto"/>
              <w:ind w:firstLine="0"/>
              <w:jc w:val="left"/>
              <w:rPr>
                <w:szCs w:val="24"/>
              </w:rPr>
            </w:pPr>
            <w:r w:rsidRPr="002F4348">
              <w:rPr>
                <w:szCs w:val="24"/>
              </w:rPr>
              <w:t>1, 8</w:t>
            </w:r>
          </w:p>
        </w:tc>
      </w:tr>
      <w:tr w:rsidR="00D977B1" w:rsidRPr="002F4348" w14:paraId="709868F8" w14:textId="77777777" w:rsidTr="004C0214">
        <w:trPr>
          <w:trHeight w:val="329"/>
        </w:trPr>
        <w:tc>
          <w:tcPr>
            <w:tcW w:w="2339" w:type="dxa"/>
            <w:tcBorders>
              <w:top w:val="single" w:sz="4" w:space="0" w:color="auto"/>
              <w:left w:val="single" w:sz="4" w:space="0" w:color="auto"/>
              <w:bottom w:val="single" w:sz="4" w:space="0" w:color="auto"/>
              <w:right w:val="single" w:sz="4" w:space="0" w:color="auto"/>
            </w:tcBorders>
          </w:tcPr>
          <w:p w14:paraId="0245209F" w14:textId="77777777" w:rsidR="00D977B1" w:rsidRPr="002F4348" w:rsidRDefault="00D977B1" w:rsidP="004C0214">
            <w:pPr>
              <w:spacing w:line="240" w:lineRule="auto"/>
              <w:ind w:firstLine="0"/>
              <w:jc w:val="left"/>
              <w:rPr>
                <w:szCs w:val="24"/>
              </w:rPr>
            </w:pPr>
            <w:r w:rsidRPr="002F4348">
              <w:rPr>
                <w:szCs w:val="24"/>
              </w:rPr>
              <w:t>Преднилозон**</w:t>
            </w:r>
          </w:p>
        </w:tc>
        <w:tc>
          <w:tcPr>
            <w:tcW w:w="2339" w:type="dxa"/>
            <w:tcBorders>
              <w:top w:val="single" w:sz="4" w:space="0" w:color="auto"/>
              <w:left w:val="single" w:sz="4" w:space="0" w:color="auto"/>
              <w:bottom w:val="single" w:sz="4" w:space="0" w:color="auto"/>
              <w:right w:val="single" w:sz="4" w:space="0" w:color="auto"/>
            </w:tcBorders>
          </w:tcPr>
          <w:p w14:paraId="31011EB2" w14:textId="77777777" w:rsidR="00D977B1" w:rsidRPr="002F4348" w:rsidRDefault="00D977B1" w:rsidP="004C0214">
            <w:pPr>
              <w:spacing w:line="240" w:lineRule="auto"/>
              <w:ind w:firstLine="0"/>
              <w:jc w:val="left"/>
              <w:rPr>
                <w:szCs w:val="24"/>
              </w:rPr>
            </w:pPr>
            <w:r w:rsidRPr="002F4348">
              <w:rPr>
                <w:szCs w:val="24"/>
              </w:rPr>
              <w:t>4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3036F95" w14:textId="77777777" w:rsidR="00D977B1" w:rsidRPr="002F4348" w:rsidRDefault="00D977B1" w:rsidP="004C0214">
            <w:pPr>
              <w:spacing w:line="240" w:lineRule="auto"/>
              <w:ind w:firstLine="0"/>
              <w:jc w:val="left"/>
              <w:rPr>
                <w:szCs w:val="24"/>
              </w:rPr>
            </w:pPr>
            <w:r w:rsidRPr="002F4348">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05DC543D" w14:textId="77777777" w:rsidR="00D977B1" w:rsidRPr="002F4348" w:rsidRDefault="00D977B1" w:rsidP="004C0214">
            <w:pPr>
              <w:spacing w:line="240" w:lineRule="auto"/>
              <w:ind w:firstLine="0"/>
              <w:jc w:val="left"/>
              <w:rPr>
                <w:szCs w:val="24"/>
              </w:rPr>
            </w:pPr>
            <w:r w:rsidRPr="002F4348">
              <w:rPr>
                <w:szCs w:val="24"/>
              </w:rPr>
              <w:t>1-14</w:t>
            </w:r>
          </w:p>
        </w:tc>
      </w:tr>
      <w:tr w:rsidR="00D977B1" w:rsidRPr="002F4348" w14:paraId="73AE7764" w14:textId="77777777" w:rsidTr="004C0214">
        <w:tc>
          <w:tcPr>
            <w:tcW w:w="9356" w:type="dxa"/>
            <w:gridSpan w:val="4"/>
            <w:tcBorders>
              <w:top w:val="single" w:sz="4" w:space="0" w:color="auto"/>
              <w:left w:val="single" w:sz="4" w:space="0" w:color="auto"/>
              <w:bottom w:val="single" w:sz="4" w:space="0" w:color="auto"/>
              <w:right w:val="single" w:sz="4" w:space="0" w:color="auto"/>
            </w:tcBorders>
            <w:vAlign w:val="center"/>
          </w:tcPr>
          <w:p w14:paraId="21FFF6DE" w14:textId="77777777" w:rsidR="00D977B1" w:rsidRPr="002F4348" w:rsidRDefault="00D977B1" w:rsidP="004C0214">
            <w:pPr>
              <w:spacing w:line="240" w:lineRule="auto"/>
              <w:ind w:firstLine="0"/>
              <w:jc w:val="left"/>
              <w:rPr>
                <w:szCs w:val="24"/>
              </w:rPr>
            </w:pPr>
            <w:r w:rsidRPr="002F4348">
              <w:rPr>
                <w:szCs w:val="24"/>
              </w:rPr>
              <w:t>Лечение возобновляется на 29 день</w:t>
            </w:r>
          </w:p>
        </w:tc>
      </w:tr>
    </w:tbl>
    <w:p w14:paraId="072721E1" w14:textId="77777777" w:rsidR="00D977B1" w:rsidRPr="002F4348" w:rsidRDefault="00D977B1"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3E2397" w:rsidRPr="002F4348" w14:paraId="009EC400" w14:textId="77777777" w:rsidTr="003E2397">
        <w:trPr>
          <w:trHeight w:val="329"/>
        </w:trPr>
        <w:tc>
          <w:tcPr>
            <w:tcW w:w="9356" w:type="dxa"/>
            <w:gridSpan w:val="4"/>
            <w:tcBorders>
              <w:top w:val="nil"/>
              <w:left w:val="nil"/>
              <w:bottom w:val="single" w:sz="4" w:space="0" w:color="auto"/>
              <w:right w:val="nil"/>
            </w:tcBorders>
          </w:tcPr>
          <w:p w14:paraId="034B739B" w14:textId="77777777" w:rsidR="003E2397" w:rsidRPr="002F4348" w:rsidRDefault="003E2397" w:rsidP="003E2397">
            <w:pPr>
              <w:spacing w:line="240" w:lineRule="auto"/>
              <w:ind w:firstLine="0"/>
              <w:jc w:val="left"/>
              <w:rPr>
                <w:b/>
                <w:bCs/>
                <w:szCs w:val="24"/>
              </w:rPr>
            </w:pPr>
            <w:r w:rsidRPr="002F4348">
              <w:rPr>
                <w:b/>
                <w:bCs/>
                <w:szCs w:val="24"/>
                <w:lang w:val="en-US"/>
              </w:rPr>
              <w:t>IVDG</w:t>
            </w:r>
            <w:r w:rsidR="00EC281E" w:rsidRPr="002F4348">
              <w:rPr>
                <w:b/>
                <w:bCs/>
                <w:szCs w:val="24"/>
              </w:rPr>
              <w:t xml:space="preserve"> </w:t>
            </w:r>
            <w:r w:rsidR="00EC281E" w:rsidRPr="002F4348">
              <w:rPr>
                <w:b/>
                <w:bCs/>
                <w:szCs w:val="24"/>
              </w:rPr>
              <w:fldChar w:fldCharType="begin" w:fldLock="1"/>
            </w:r>
            <w:r w:rsidR="002F6413" w:rsidRPr="002F4348">
              <w:rPr>
                <w:b/>
                <w:bCs/>
                <w:szCs w:val="24"/>
              </w:rPr>
              <w:instrText>ADDIN CSL_CITATION {"citationItems":[{"id":"ITEM-1","itemData":{"author":[{"dropping-particle":"","family":"Капланов","given":"К.Д.","non-dropping-particle":"","parse-names":false,"suffix":""},{"dropping-particle":"","family":"Клиточенко","given":"Т.Ю.","non-dropping-particle":"","parse-names":false,"suffix":""},{"dropping-particle":"","family":"Шипаева","given":"А.Л.","non-dropping-particle":"","parse-names":false,"suffix":""},{"dropping-particle":"","family":"Широкова","given":"М.Н.","non-dropping-particle":"","parse-names":false,"suffix":""},{"dropping-particle":"","family":"Матвеева","given":"И.В.","non-dropping-particle":"","parse-names":false,"suffix":""},{"dropping-particle":"","family":"Лавришина","given":"Н.Б.","non-dropping-particle":"","parse-names":false,"suffix":""}],"container-title":"Клиническая онкогематология","id":"ITEM-1","issue":"3","issued":{"date-parts":[["2017"]]},"page":"358-365","title":"Программа IVDG — возможный выбор первой линии терапии лимфомы Ходжкина у пациентов пожилого возраста с сопутствующими сердечно-сосудистыми и легочными заболеваниями","type":"article-journal","volume":"10"},"uris":["http://www.mendeley.com/documents/?uuid=6a5167bd-4499-47fa-b764-82b4fd232768"]}],"mendeley":{"formattedCitation":"[38]","plainTextFormattedCitation":"[38]","previouslyFormattedCitation":"[38]"},"properties":{"noteIndex":0},"schema":"https://github.com/citation-style-language/schema/raw/master/csl-citation.json"}</w:instrText>
            </w:r>
            <w:r w:rsidR="00EC281E" w:rsidRPr="002F4348">
              <w:rPr>
                <w:b/>
                <w:bCs/>
                <w:szCs w:val="24"/>
              </w:rPr>
              <w:fldChar w:fldCharType="separate"/>
            </w:r>
            <w:r w:rsidR="00EC281E" w:rsidRPr="002F4348">
              <w:rPr>
                <w:bCs/>
                <w:noProof/>
                <w:szCs w:val="24"/>
              </w:rPr>
              <w:t>[38]</w:t>
            </w:r>
            <w:r w:rsidR="00EC281E" w:rsidRPr="002F4348">
              <w:rPr>
                <w:b/>
                <w:bCs/>
                <w:szCs w:val="24"/>
              </w:rPr>
              <w:fldChar w:fldCharType="end"/>
            </w:r>
          </w:p>
        </w:tc>
      </w:tr>
      <w:tr w:rsidR="003E2397" w:rsidRPr="002F4348" w14:paraId="5F4EE93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5D1DA70" w14:textId="77777777" w:rsidR="003E2397" w:rsidRPr="002F4348" w:rsidRDefault="003E2397" w:rsidP="003E2397">
            <w:pPr>
              <w:spacing w:line="240" w:lineRule="auto"/>
              <w:ind w:firstLine="0"/>
              <w:jc w:val="left"/>
              <w:rPr>
                <w:szCs w:val="24"/>
              </w:rPr>
            </w:pPr>
            <w:r w:rsidRPr="002F4348">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EB5F27E" w14:textId="77777777" w:rsidR="003E2397" w:rsidRPr="002F4348" w:rsidRDefault="003E2397" w:rsidP="003E2397">
            <w:pPr>
              <w:spacing w:line="240" w:lineRule="auto"/>
              <w:ind w:firstLine="0"/>
              <w:jc w:val="left"/>
              <w:rPr>
                <w:szCs w:val="24"/>
              </w:rPr>
            </w:pPr>
            <w:r w:rsidRPr="002F4348">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524A383" w14:textId="77777777" w:rsidR="003E2397" w:rsidRPr="002F4348" w:rsidRDefault="003E2397" w:rsidP="003E2397">
            <w:pPr>
              <w:spacing w:line="240" w:lineRule="auto"/>
              <w:ind w:firstLine="0"/>
              <w:jc w:val="left"/>
              <w:rPr>
                <w:szCs w:val="24"/>
              </w:rPr>
            </w:pPr>
            <w:r w:rsidRPr="002F4348">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9A1CD54" w14:textId="77777777" w:rsidR="003E2397" w:rsidRPr="002F4348" w:rsidRDefault="003E2397" w:rsidP="003E2397">
            <w:pPr>
              <w:spacing w:line="240" w:lineRule="auto"/>
              <w:ind w:firstLine="0"/>
              <w:jc w:val="left"/>
              <w:rPr>
                <w:szCs w:val="24"/>
              </w:rPr>
            </w:pPr>
            <w:r w:rsidRPr="002F4348">
              <w:rPr>
                <w:szCs w:val="24"/>
              </w:rPr>
              <w:t>Дни введения</w:t>
            </w:r>
          </w:p>
        </w:tc>
      </w:tr>
      <w:tr w:rsidR="003E2397" w:rsidRPr="002F4348" w14:paraId="211F964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715559FD" w14:textId="77777777" w:rsidR="003E2397" w:rsidRPr="002F4348" w:rsidRDefault="003E2397" w:rsidP="003E2397">
            <w:pPr>
              <w:spacing w:line="240" w:lineRule="auto"/>
              <w:ind w:firstLine="0"/>
              <w:jc w:val="left"/>
              <w:rPr>
                <w:szCs w:val="24"/>
              </w:rPr>
            </w:pPr>
            <w:r w:rsidRPr="002F4348">
              <w:rPr>
                <w:szCs w:val="24"/>
              </w:rPr>
              <w:t>Идарубиц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726A208A" w14:textId="77777777" w:rsidR="003E2397" w:rsidRPr="002F4348" w:rsidRDefault="003E2397" w:rsidP="003E2397">
            <w:pPr>
              <w:spacing w:line="240" w:lineRule="auto"/>
              <w:ind w:firstLine="0"/>
              <w:jc w:val="left"/>
              <w:rPr>
                <w:szCs w:val="24"/>
              </w:rPr>
            </w:pPr>
            <w:r w:rsidRPr="002F4348">
              <w:rPr>
                <w:szCs w:val="24"/>
              </w:rPr>
              <w:t>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C6F420B" w14:textId="77777777" w:rsidR="003E2397" w:rsidRPr="002F4348" w:rsidRDefault="003E2397"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345A034" w14:textId="77777777" w:rsidR="003E2397" w:rsidRPr="002F4348" w:rsidRDefault="003E2397" w:rsidP="003E2397">
            <w:pPr>
              <w:spacing w:line="240" w:lineRule="auto"/>
              <w:ind w:firstLine="0"/>
              <w:jc w:val="left"/>
              <w:rPr>
                <w:szCs w:val="24"/>
              </w:rPr>
            </w:pPr>
            <w:r w:rsidRPr="002F4348">
              <w:rPr>
                <w:szCs w:val="24"/>
              </w:rPr>
              <w:t>1, 15</w:t>
            </w:r>
          </w:p>
        </w:tc>
      </w:tr>
      <w:tr w:rsidR="003E2397" w:rsidRPr="002F4348" w14:paraId="2B328E6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3D4DBCA" w14:textId="77777777" w:rsidR="003E2397" w:rsidRPr="002F4348" w:rsidRDefault="003E2397" w:rsidP="003E2397">
            <w:pPr>
              <w:spacing w:line="240" w:lineRule="auto"/>
              <w:ind w:firstLine="0"/>
              <w:jc w:val="left"/>
              <w:rPr>
                <w:szCs w:val="24"/>
              </w:rPr>
            </w:pPr>
            <w:r w:rsidRPr="002F4348">
              <w:rPr>
                <w:szCs w:val="24"/>
              </w:rPr>
              <w:t>Винбласт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2800B57E" w14:textId="77777777" w:rsidR="003E2397" w:rsidRPr="002F4348" w:rsidRDefault="003E2397" w:rsidP="003E2397">
            <w:pPr>
              <w:spacing w:line="240" w:lineRule="auto"/>
              <w:ind w:firstLine="0"/>
              <w:jc w:val="left"/>
              <w:rPr>
                <w:szCs w:val="24"/>
              </w:rPr>
            </w:pPr>
            <w:r w:rsidRPr="002F4348">
              <w:rPr>
                <w:szCs w:val="24"/>
              </w:rPr>
              <w:t>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E3F65D6" w14:textId="77777777" w:rsidR="003E2397" w:rsidRPr="002F4348" w:rsidRDefault="003E2397"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1328C06" w14:textId="77777777" w:rsidR="003E2397" w:rsidRPr="002F4348" w:rsidRDefault="003E2397" w:rsidP="003E2397">
            <w:pPr>
              <w:spacing w:line="240" w:lineRule="auto"/>
              <w:ind w:firstLine="0"/>
              <w:jc w:val="left"/>
              <w:rPr>
                <w:szCs w:val="24"/>
              </w:rPr>
            </w:pPr>
            <w:r w:rsidRPr="002F4348">
              <w:rPr>
                <w:szCs w:val="24"/>
              </w:rPr>
              <w:t>1, 15</w:t>
            </w:r>
          </w:p>
        </w:tc>
      </w:tr>
      <w:tr w:rsidR="003E2397" w:rsidRPr="002F4348" w14:paraId="5D7C80A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D8D1506" w14:textId="77777777" w:rsidR="003E2397" w:rsidRPr="002F4348" w:rsidRDefault="003E2397" w:rsidP="003E2397">
            <w:pPr>
              <w:spacing w:line="240" w:lineRule="auto"/>
              <w:ind w:firstLine="0"/>
              <w:jc w:val="left"/>
              <w:rPr>
                <w:szCs w:val="24"/>
              </w:rPr>
            </w:pPr>
            <w:r w:rsidRPr="002F4348">
              <w:rPr>
                <w:szCs w:val="24"/>
              </w:rPr>
              <w:t>Дакарбаз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tcPr>
          <w:p w14:paraId="386C75B3" w14:textId="77777777" w:rsidR="003E2397" w:rsidRPr="002F4348" w:rsidRDefault="003E2397" w:rsidP="003E2397">
            <w:pPr>
              <w:spacing w:line="240" w:lineRule="auto"/>
              <w:ind w:firstLine="0"/>
              <w:jc w:val="left"/>
              <w:rPr>
                <w:szCs w:val="24"/>
              </w:rPr>
            </w:pPr>
            <w:r w:rsidRPr="002F4348">
              <w:rPr>
                <w:szCs w:val="24"/>
              </w:rPr>
              <w:t>375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3EC2ACC" w14:textId="77777777" w:rsidR="003E2397" w:rsidRPr="002F4348" w:rsidRDefault="003E2397"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63294A0" w14:textId="77777777" w:rsidR="003E2397" w:rsidRPr="002F4348" w:rsidRDefault="003E2397" w:rsidP="003E2397">
            <w:pPr>
              <w:spacing w:line="240" w:lineRule="auto"/>
              <w:ind w:firstLine="0"/>
              <w:jc w:val="left"/>
              <w:rPr>
                <w:szCs w:val="24"/>
              </w:rPr>
            </w:pPr>
            <w:r w:rsidRPr="002F4348">
              <w:rPr>
                <w:szCs w:val="24"/>
              </w:rPr>
              <w:t>1, 15</w:t>
            </w:r>
          </w:p>
        </w:tc>
      </w:tr>
      <w:tr w:rsidR="003E2397" w:rsidRPr="002F4348" w14:paraId="75F7A0A3"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0C60B8A0" w14:textId="77777777" w:rsidR="003E2397" w:rsidRPr="002F4348" w:rsidRDefault="003E2397" w:rsidP="003E2397">
            <w:pPr>
              <w:spacing w:line="240" w:lineRule="auto"/>
              <w:ind w:firstLine="0"/>
              <w:jc w:val="left"/>
              <w:rPr>
                <w:szCs w:val="24"/>
              </w:rPr>
            </w:pPr>
            <w:r w:rsidRPr="002F4348">
              <w:rPr>
                <w:szCs w:val="24"/>
              </w:rPr>
              <w:t>Гемцитабин</w:t>
            </w:r>
            <w:r w:rsidR="00D254F2" w:rsidRPr="002F4348">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759794CF" w14:textId="77777777" w:rsidR="003E2397" w:rsidRPr="002F4348" w:rsidRDefault="003E2397" w:rsidP="003E2397">
            <w:pPr>
              <w:spacing w:line="240" w:lineRule="auto"/>
              <w:ind w:firstLine="0"/>
              <w:jc w:val="left"/>
              <w:rPr>
                <w:szCs w:val="24"/>
              </w:rPr>
            </w:pPr>
            <w:r w:rsidRPr="002F4348">
              <w:rPr>
                <w:szCs w:val="24"/>
              </w:rPr>
              <w:t>800 мг/м</w:t>
            </w:r>
            <w:r w:rsidRPr="002F43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334BC5D" w14:textId="77777777" w:rsidR="003E2397" w:rsidRPr="002F4348" w:rsidRDefault="003E2397" w:rsidP="003E2397">
            <w:pPr>
              <w:spacing w:line="240" w:lineRule="auto"/>
              <w:ind w:firstLine="0"/>
              <w:jc w:val="left"/>
              <w:rPr>
                <w:szCs w:val="24"/>
              </w:rPr>
            </w:pPr>
            <w:r w:rsidRPr="002F4348">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292B1CAB" w14:textId="77777777" w:rsidR="003E2397" w:rsidRPr="002F4348" w:rsidRDefault="003E2397" w:rsidP="003E2397">
            <w:pPr>
              <w:spacing w:line="240" w:lineRule="auto"/>
              <w:ind w:firstLine="0"/>
              <w:jc w:val="left"/>
              <w:rPr>
                <w:szCs w:val="24"/>
              </w:rPr>
            </w:pPr>
            <w:r w:rsidRPr="002F4348">
              <w:rPr>
                <w:szCs w:val="24"/>
              </w:rPr>
              <w:t>1, 15</w:t>
            </w:r>
          </w:p>
        </w:tc>
      </w:tr>
      <w:tr w:rsidR="003E2397" w:rsidRPr="00EA5B5D" w14:paraId="05464AE2"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37DA8939" w14:textId="77777777" w:rsidR="003E2397" w:rsidRPr="002F4348" w:rsidRDefault="003E2397" w:rsidP="003E2397">
            <w:pPr>
              <w:spacing w:line="240" w:lineRule="auto"/>
              <w:ind w:firstLine="0"/>
              <w:jc w:val="left"/>
              <w:rPr>
                <w:szCs w:val="24"/>
              </w:rPr>
            </w:pPr>
            <w:r w:rsidRPr="002F4348">
              <w:rPr>
                <w:szCs w:val="24"/>
              </w:rPr>
              <w:t>Лечение возобновляется на 2</w:t>
            </w:r>
            <w:r w:rsidR="002177F4" w:rsidRPr="002F4348">
              <w:rPr>
                <w:szCs w:val="24"/>
              </w:rPr>
              <w:t>9</w:t>
            </w:r>
            <w:r w:rsidRPr="002F4348">
              <w:rPr>
                <w:szCs w:val="24"/>
              </w:rPr>
              <w:t xml:space="preserve"> день</w:t>
            </w:r>
          </w:p>
          <w:p w14:paraId="55CF1ADC" w14:textId="77777777" w:rsidR="003E2397" w:rsidRPr="003E2397" w:rsidRDefault="003E2397" w:rsidP="003E2397">
            <w:pPr>
              <w:spacing w:line="240" w:lineRule="auto"/>
              <w:ind w:firstLine="0"/>
              <w:jc w:val="left"/>
              <w:rPr>
                <w:szCs w:val="24"/>
              </w:rPr>
            </w:pPr>
            <w:r w:rsidRPr="002F4348">
              <w:rPr>
                <w:szCs w:val="24"/>
              </w:rPr>
              <w:t>Редукция дозы гемцитабина</w:t>
            </w:r>
            <w:r w:rsidR="004D11D3" w:rsidRPr="002F4348">
              <w:rPr>
                <w:szCs w:val="24"/>
              </w:rPr>
              <w:t>**</w:t>
            </w:r>
            <w:r w:rsidRPr="002F4348">
              <w:rPr>
                <w:szCs w:val="24"/>
              </w:rPr>
              <w:t xml:space="preserve"> до 500 мг/м</w:t>
            </w:r>
            <w:r w:rsidRPr="002F4348">
              <w:rPr>
                <w:szCs w:val="24"/>
                <w:vertAlign w:val="superscript"/>
              </w:rPr>
              <w:t>2</w:t>
            </w:r>
            <w:r w:rsidRPr="002F4348">
              <w:rPr>
                <w:szCs w:val="24"/>
              </w:rPr>
              <w:t>, дакарбазина</w:t>
            </w:r>
            <w:r w:rsidR="004D11D3" w:rsidRPr="002F4348">
              <w:rPr>
                <w:szCs w:val="24"/>
              </w:rPr>
              <w:t>**</w:t>
            </w:r>
            <w:r w:rsidRPr="002F4348">
              <w:rPr>
                <w:szCs w:val="24"/>
              </w:rPr>
              <w:t xml:space="preserve"> — до 300 мг/м</w:t>
            </w:r>
            <w:r w:rsidRPr="002F4348">
              <w:rPr>
                <w:szCs w:val="24"/>
                <w:vertAlign w:val="superscript"/>
              </w:rPr>
              <w:t>2</w:t>
            </w:r>
            <w:r w:rsidRPr="002F4348">
              <w:rPr>
                <w:szCs w:val="24"/>
              </w:rPr>
              <w:t xml:space="preserve"> предусмотрена при числе лейкоцитов &lt; 2 × 10</w:t>
            </w:r>
            <w:r w:rsidRPr="002F4348">
              <w:rPr>
                <w:szCs w:val="24"/>
                <w:vertAlign w:val="superscript"/>
              </w:rPr>
              <w:t>9</w:t>
            </w:r>
            <w:r w:rsidRPr="002F4348">
              <w:rPr>
                <w:szCs w:val="24"/>
              </w:rPr>
              <w:t>/л и/или тромбоцитов &lt; 75 × 10</w:t>
            </w:r>
            <w:r w:rsidRPr="002F4348">
              <w:rPr>
                <w:szCs w:val="24"/>
                <w:vertAlign w:val="superscript"/>
              </w:rPr>
              <w:t>9</w:t>
            </w:r>
            <w:r w:rsidRPr="002F4348">
              <w:rPr>
                <w:szCs w:val="24"/>
              </w:rPr>
              <w:t>/л ко дню очередного введения препаратов, т. е. ко времени окончания перерыва или при лейкопении IV степени по критериям ВОЗ длительностью &gt; 4 дней в период предыдущего цикла.</w:t>
            </w:r>
          </w:p>
        </w:tc>
      </w:tr>
    </w:tbl>
    <w:p w14:paraId="74B37539" w14:textId="77777777" w:rsidR="003E2397" w:rsidRPr="000709E2" w:rsidRDefault="003E2397"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3E2397" w:rsidRPr="00EA5B5D" w14:paraId="0C87A9AD" w14:textId="77777777" w:rsidTr="003E2397">
        <w:trPr>
          <w:trHeight w:val="329"/>
        </w:trPr>
        <w:tc>
          <w:tcPr>
            <w:tcW w:w="9356" w:type="dxa"/>
            <w:gridSpan w:val="4"/>
            <w:tcBorders>
              <w:top w:val="nil"/>
              <w:left w:val="nil"/>
              <w:bottom w:val="single" w:sz="4" w:space="0" w:color="auto"/>
              <w:right w:val="nil"/>
            </w:tcBorders>
          </w:tcPr>
          <w:p w14:paraId="23A50398" w14:textId="35D1EF4B" w:rsidR="003E2397" w:rsidRPr="005B03CD" w:rsidRDefault="002177F4" w:rsidP="003E2397">
            <w:pPr>
              <w:spacing w:line="240" w:lineRule="auto"/>
              <w:ind w:firstLine="0"/>
              <w:jc w:val="left"/>
              <w:rPr>
                <w:b/>
                <w:bCs/>
                <w:szCs w:val="24"/>
              </w:rPr>
            </w:pPr>
            <w:r>
              <w:rPr>
                <w:b/>
                <w:bCs/>
                <w:szCs w:val="24"/>
                <w:lang w:val="en-US"/>
              </w:rPr>
              <w:t>VEPEMB</w:t>
            </w:r>
            <w:r w:rsidR="002F6413">
              <w:rPr>
                <w:b/>
                <w:bCs/>
                <w:szCs w:val="24"/>
              </w:rPr>
              <w:t xml:space="preserve"> </w:t>
            </w:r>
            <w:r w:rsidR="002F6413">
              <w:rPr>
                <w:b/>
                <w:bCs/>
                <w:szCs w:val="24"/>
              </w:rPr>
              <w:fldChar w:fldCharType="begin" w:fldLock="1"/>
            </w:r>
            <w:r w:rsidR="00053AE8">
              <w:rPr>
                <w:b/>
                <w:bCs/>
                <w:szCs w:val="24"/>
              </w:rPr>
              <w:instrText>ADDIN CSL_CITATION {"citationItems":[{"id":"ITEM-1","itemData":{"DOI":"10.1111/bjh.13904","ISSN":"00071048","abstract":"Survival rates for elderly Hodgkin Lymphoma (HL) have not improved substantially in recent years, mainly because of a lack of prospective randomized studies, due to difficulties in enrolling patients. Between 2002 and 2006, 54 untreated HL patients, aged between 65 and 80 years and considered 'non-frail' according to a comprehensive geriatric evaluation, were enrolled into a phase III randomized trial to compare a reduced-intensity regimen (vinblastine, cyclophosphamide, procarbazine, prednisone, etoposide, mitoxantrone, bleomycin; VEPEMB) with standard ABVD (adriamycin, bleomycin, vinblastine, dacarbazine). Primary endpoint was progression-free survival (PFS). Seventeen patients were in early stage (I-IIA), while 37 were advanced stage. Median age was 72 years and median follow-up was 76 months. Five-year PFS rates were 48% vs. 70% [adjusted Hazard ratio (HR) = 2·19, 95% confidence interval (CI) = 0·94-5·10, P = 0·068] and 5-year overall survival (OS) rates were 63% vs. 77% (adjusted HR = 1·67, 95% CI = 0·69-4·03, P = 0·254) for VEPEMB compared to ABVD. Overall treatment-related mortality was 4%. World Health Organization grade 4 cardiac and lung toxicity occurred in four patients treated with ABVD versus no cases in the VEPEMB arm. Standard ABVD regimen resulted in better PFS and OS than the VEPEMB, although the differences were not statistically significant. The low toxicity of both treatments was probably attributable to stringent selection of patients based on a Comprehensive Geriatric Assessment that excluded frail patients.","author":[{"dropping-particle":"","family":"Zallio","given":"Francesco","non-dropping-particle":"","parse-names":false,"suffix":""},{"dropping-particle":"","family":"Tamiazzo","given":"Stefania","non-dropping-particle":"","parse-names":false,"suffix":""},{"dropping-particle":"","family":"Monagheddu","given":"Chiara","non-dropping-particle":"","parse-names":false,"suffix":""},{"dropping-particle":"","family":"Merli","given":"Francesco","non-dropping-particle":"","parse-names":false,"suffix":""},{"dropping-particle":"","family":"Ilariucci","given":"Fiorella","non-dropping-particle":"","parse-names":false,"suffix":""},{"dropping-particle":"","family":"Stelitano","given":"Caterina","non-dropping-particle":"","parse-names":false,"suffix":""},{"dropping-particle":"","family":"Liberati","given":"Anna Marina","non-dropping-particle":"","parse-names":false,"suffix":""},{"dropping-particle":"","family":"Mannina","given":"Donato","non-dropping-particle":"","parse-names":false,"suffix":""},{"dropping-particle":"","family":"Vitolo","given":"Umberto","non-dropping-particle":"","parse-names":false,"suffix":""},{"dropping-particle":"","family":"Angelucci","given":"Emanuele","non-dropping-particle":"","parse-names":false,"suffix":""},{"dropping-particle":"","family":"Rota Scalabrini","given":"Delia","non-dropping-particle":"","parse-names":false,"suffix":""},{"dropping-particle":"","family":"Vallisa","given":"Daniele","non-dropping-particle":"","parse-names":false,"suffix":""},{"dropping-particle":"","family":"Bellei","given":"Monica","non-dropping-particle":"","parse-names":false,"suffix":""},{"dropping-particle":"","family":"Bari","given":"Alessia","non-dropping-particle":"","parse-names":false,"suffix":""},{"dropping-particle":"","family":"Ciccone","given":"Giovannino","non-dropping-particle":"","parse-names":false,"suffix":""},{"dropping-particle":"","family":"Salvi","given":"Flavia","non-dropping-particle":"","parse-names":false,"suffix":""},{"dropping-particle":"","family":"Levis","given":"Alessandro","non-dropping-particle":"","parse-names":false,"suffix":""}],"container-title":"British Journal of Haematology","id":"ITEM-1","issue":"6","issued":{"date-parts":[["2016","3","1"]]},"page":"879-888","publisher":"Blackwell Publishing Ltd","title":"Reduced intensity VEPEMB regimen compared with standard ABVD in elderly Hodgkin lymphoma patients: results from a randomized trial on behalf of the Fondazione Italiana Linfomi (FIL)","type":"article-journal","volume":"172"},"uris":["http://www.mendeley.com/documents/?uuid=16fb9586-013c-3daa-a2c9-374e7bc5b233"]}],"mendeley":{"formattedCitation":"[127]","plainTextFormattedCitation":"[127]","previouslyFormattedCitation":"[127]"},"properties":{"noteIndex":0},"schema":"https://github.com/citation-style-language/schema/raw/master/csl-citation.json"}</w:instrText>
            </w:r>
            <w:r w:rsidR="002F6413">
              <w:rPr>
                <w:b/>
                <w:bCs/>
                <w:szCs w:val="24"/>
              </w:rPr>
              <w:fldChar w:fldCharType="separate"/>
            </w:r>
            <w:r w:rsidR="00A60C8A" w:rsidRPr="00A60C8A">
              <w:rPr>
                <w:bCs/>
                <w:noProof/>
                <w:szCs w:val="24"/>
              </w:rPr>
              <w:t>[127]</w:t>
            </w:r>
            <w:r w:rsidR="002F6413">
              <w:rPr>
                <w:b/>
                <w:bCs/>
                <w:szCs w:val="24"/>
              </w:rPr>
              <w:fldChar w:fldCharType="end"/>
            </w:r>
          </w:p>
        </w:tc>
      </w:tr>
      <w:tr w:rsidR="003E2397" w:rsidRPr="00EA5B5D" w14:paraId="3EAC30DB"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B8501F4" w14:textId="77777777" w:rsidR="003E2397" w:rsidRPr="00EA5B5D" w:rsidRDefault="003E2397" w:rsidP="003E2397">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8A8B8A5" w14:textId="77777777" w:rsidR="003E2397" w:rsidRPr="00EA5B5D" w:rsidRDefault="003E2397" w:rsidP="003E2397">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BC064F7" w14:textId="77777777" w:rsidR="003E2397" w:rsidRPr="00EA5B5D" w:rsidRDefault="003E2397" w:rsidP="003E2397">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EEE1518" w14:textId="77777777" w:rsidR="003E2397" w:rsidRPr="00EA5B5D" w:rsidRDefault="003E2397" w:rsidP="003E2397">
            <w:pPr>
              <w:spacing w:line="240" w:lineRule="auto"/>
              <w:ind w:firstLine="0"/>
              <w:jc w:val="left"/>
              <w:rPr>
                <w:szCs w:val="24"/>
              </w:rPr>
            </w:pPr>
            <w:r w:rsidRPr="00EA5B5D">
              <w:rPr>
                <w:szCs w:val="24"/>
              </w:rPr>
              <w:t>Дни введения</w:t>
            </w:r>
          </w:p>
        </w:tc>
      </w:tr>
      <w:tr w:rsidR="002177F4" w:rsidRPr="00EA5B5D" w14:paraId="5937C754"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EDB1434" w14:textId="77777777" w:rsidR="002177F4" w:rsidRPr="002177F4" w:rsidRDefault="002177F4" w:rsidP="002177F4">
            <w:pPr>
              <w:spacing w:line="240" w:lineRule="auto"/>
              <w:ind w:firstLine="0"/>
              <w:jc w:val="left"/>
              <w:rPr>
                <w:szCs w:val="24"/>
              </w:rPr>
            </w:pPr>
            <w:r w:rsidRPr="002177F4">
              <w:rPr>
                <w:szCs w:val="24"/>
              </w:rPr>
              <w:t>Винбластин</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5A2F624" w14:textId="77777777" w:rsidR="002177F4" w:rsidRPr="002177F4" w:rsidRDefault="002177F4" w:rsidP="002177F4">
            <w:pPr>
              <w:spacing w:line="240" w:lineRule="auto"/>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7C9A89B" w14:textId="77777777" w:rsidR="002177F4" w:rsidRPr="002177F4" w:rsidRDefault="002177F4" w:rsidP="002177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E5620DE" w14:textId="77777777" w:rsidR="002177F4" w:rsidRPr="002177F4" w:rsidRDefault="002177F4" w:rsidP="002177F4">
            <w:pPr>
              <w:spacing w:line="240" w:lineRule="auto"/>
              <w:ind w:firstLine="0"/>
              <w:jc w:val="left"/>
              <w:rPr>
                <w:szCs w:val="24"/>
              </w:rPr>
            </w:pPr>
            <w:r w:rsidRPr="002177F4">
              <w:rPr>
                <w:szCs w:val="24"/>
              </w:rPr>
              <w:t>1</w:t>
            </w:r>
          </w:p>
        </w:tc>
      </w:tr>
      <w:tr w:rsidR="002177F4" w:rsidRPr="00EA5B5D" w14:paraId="7AF9B16D"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4BE6C3D2" w14:textId="77777777" w:rsidR="002177F4" w:rsidRPr="002177F4" w:rsidRDefault="002177F4" w:rsidP="002177F4">
            <w:pPr>
              <w:spacing w:line="240" w:lineRule="auto"/>
              <w:ind w:firstLine="0"/>
              <w:jc w:val="left"/>
              <w:rPr>
                <w:szCs w:val="24"/>
              </w:rPr>
            </w:pPr>
            <w:r w:rsidRPr="002177F4">
              <w:rPr>
                <w:szCs w:val="24"/>
              </w:rPr>
              <w:t>Циклофосфамид</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6EF3351D" w14:textId="77777777" w:rsidR="002177F4" w:rsidRPr="002177F4" w:rsidRDefault="002177F4" w:rsidP="002177F4">
            <w:pPr>
              <w:spacing w:line="240" w:lineRule="auto"/>
              <w:ind w:firstLine="0"/>
              <w:jc w:val="left"/>
              <w:rPr>
                <w:szCs w:val="24"/>
              </w:rPr>
            </w:pPr>
            <w:r w:rsidRPr="002177F4">
              <w:rPr>
                <w:szCs w:val="24"/>
              </w:rPr>
              <w:t>5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34993F9" w14:textId="77777777" w:rsidR="002177F4" w:rsidRPr="002177F4" w:rsidRDefault="002177F4" w:rsidP="002177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38BE6371" w14:textId="77777777" w:rsidR="002177F4" w:rsidRPr="002177F4" w:rsidRDefault="002177F4" w:rsidP="002177F4">
            <w:pPr>
              <w:spacing w:line="240" w:lineRule="auto"/>
              <w:ind w:firstLine="0"/>
              <w:jc w:val="left"/>
              <w:rPr>
                <w:szCs w:val="24"/>
              </w:rPr>
            </w:pPr>
            <w:r w:rsidRPr="002177F4">
              <w:rPr>
                <w:szCs w:val="24"/>
              </w:rPr>
              <w:t>1</w:t>
            </w:r>
          </w:p>
        </w:tc>
      </w:tr>
      <w:tr w:rsidR="002177F4" w:rsidRPr="00EA5B5D" w14:paraId="4E3FE07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818AF76" w14:textId="77777777" w:rsidR="002177F4" w:rsidRPr="002177F4" w:rsidRDefault="002177F4" w:rsidP="002177F4">
            <w:pPr>
              <w:spacing w:line="240" w:lineRule="auto"/>
              <w:ind w:firstLine="0"/>
              <w:jc w:val="left"/>
              <w:rPr>
                <w:szCs w:val="24"/>
              </w:rPr>
            </w:pPr>
            <w:r w:rsidRPr="002177F4">
              <w:rPr>
                <w:szCs w:val="24"/>
              </w:rPr>
              <w:t>Прокарбазин</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46102E4A" w14:textId="77777777" w:rsidR="002177F4" w:rsidRPr="002177F4" w:rsidRDefault="002177F4" w:rsidP="002177F4">
            <w:pPr>
              <w:spacing w:line="240" w:lineRule="auto"/>
              <w:ind w:firstLine="0"/>
              <w:jc w:val="left"/>
              <w:rPr>
                <w:szCs w:val="24"/>
              </w:rPr>
            </w:pPr>
            <w:r w:rsidRPr="002177F4">
              <w:rPr>
                <w:szCs w:val="24"/>
              </w:rPr>
              <w:t>1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5CCA05A" w14:textId="77777777" w:rsidR="002177F4" w:rsidRPr="002177F4" w:rsidRDefault="002177F4" w:rsidP="002177F4">
            <w:pPr>
              <w:spacing w:line="240" w:lineRule="auto"/>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463083DF" w14:textId="77777777" w:rsidR="002177F4" w:rsidRPr="002177F4" w:rsidRDefault="002177F4" w:rsidP="002177F4">
            <w:pPr>
              <w:spacing w:line="240" w:lineRule="auto"/>
              <w:ind w:firstLine="0"/>
              <w:jc w:val="left"/>
              <w:rPr>
                <w:szCs w:val="24"/>
              </w:rPr>
            </w:pPr>
            <w:r w:rsidRPr="002177F4">
              <w:rPr>
                <w:szCs w:val="24"/>
              </w:rPr>
              <w:t>1-</w:t>
            </w:r>
            <w:r w:rsidR="002F6413">
              <w:rPr>
                <w:szCs w:val="24"/>
              </w:rPr>
              <w:t>5</w:t>
            </w:r>
          </w:p>
        </w:tc>
      </w:tr>
      <w:tr w:rsidR="002177F4" w:rsidRPr="00EA5B5D" w14:paraId="04DECA1A"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039443DA" w14:textId="77777777" w:rsidR="002177F4" w:rsidRPr="002177F4" w:rsidRDefault="002177F4" w:rsidP="002177F4">
            <w:pPr>
              <w:spacing w:line="240" w:lineRule="auto"/>
              <w:ind w:firstLine="0"/>
              <w:jc w:val="left"/>
              <w:rPr>
                <w:szCs w:val="24"/>
              </w:rPr>
            </w:pPr>
            <w:r w:rsidRPr="002177F4">
              <w:rPr>
                <w:szCs w:val="24"/>
              </w:rPr>
              <w:t>Преднизолон</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9FBC242" w14:textId="77777777" w:rsidR="002177F4" w:rsidRPr="002177F4" w:rsidRDefault="002177F4" w:rsidP="002177F4">
            <w:pPr>
              <w:spacing w:line="240" w:lineRule="auto"/>
              <w:ind w:firstLine="0"/>
              <w:jc w:val="left"/>
              <w:rPr>
                <w:szCs w:val="24"/>
              </w:rPr>
            </w:pPr>
            <w:r w:rsidRPr="002177F4">
              <w:rPr>
                <w:szCs w:val="24"/>
              </w:rPr>
              <w:t>3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A58436D" w14:textId="77777777" w:rsidR="002177F4" w:rsidRPr="002177F4" w:rsidRDefault="002177F4" w:rsidP="002177F4">
            <w:pPr>
              <w:spacing w:line="240" w:lineRule="auto"/>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71FAA8E" w14:textId="77777777" w:rsidR="002177F4" w:rsidRPr="002177F4" w:rsidRDefault="002177F4" w:rsidP="002177F4">
            <w:pPr>
              <w:spacing w:line="240" w:lineRule="auto"/>
              <w:ind w:firstLine="0"/>
              <w:jc w:val="left"/>
              <w:rPr>
                <w:szCs w:val="24"/>
              </w:rPr>
            </w:pPr>
            <w:r w:rsidRPr="002177F4">
              <w:rPr>
                <w:szCs w:val="24"/>
              </w:rPr>
              <w:t>1-5</w:t>
            </w:r>
          </w:p>
        </w:tc>
      </w:tr>
      <w:tr w:rsidR="002177F4" w:rsidRPr="00EA5B5D" w14:paraId="2713804D"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1FC09FB" w14:textId="77777777" w:rsidR="002177F4" w:rsidRPr="002177F4" w:rsidRDefault="002177F4" w:rsidP="002177F4">
            <w:pPr>
              <w:spacing w:line="240" w:lineRule="auto"/>
              <w:ind w:firstLine="0"/>
              <w:jc w:val="left"/>
              <w:rPr>
                <w:szCs w:val="24"/>
              </w:rPr>
            </w:pPr>
            <w:r w:rsidRPr="002177F4">
              <w:rPr>
                <w:szCs w:val="24"/>
              </w:rPr>
              <w:t>Этопозид</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D17C769" w14:textId="77777777" w:rsidR="002177F4" w:rsidRPr="002177F4" w:rsidRDefault="002177F4" w:rsidP="002177F4">
            <w:pPr>
              <w:spacing w:line="240" w:lineRule="auto"/>
              <w:ind w:firstLine="0"/>
              <w:jc w:val="left"/>
              <w:rPr>
                <w:szCs w:val="24"/>
              </w:rPr>
            </w:pPr>
            <w:r w:rsidRPr="002177F4">
              <w:rPr>
                <w:szCs w:val="24"/>
              </w:rPr>
              <w:t>6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449F045" w14:textId="77777777" w:rsidR="002177F4" w:rsidRPr="002177F4" w:rsidRDefault="002177F4" w:rsidP="002177F4">
            <w:pPr>
              <w:spacing w:line="240" w:lineRule="auto"/>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3935AE9" w14:textId="77777777" w:rsidR="002177F4" w:rsidRPr="002177F4" w:rsidRDefault="002177F4" w:rsidP="002177F4">
            <w:pPr>
              <w:spacing w:line="240" w:lineRule="auto"/>
              <w:ind w:firstLine="0"/>
              <w:jc w:val="left"/>
              <w:rPr>
                <w:szCs w:val="24"/>
              </w:rPr>
            </w:pPr>
            <w:r w:rsidRPr="002177F4">
              <w:rPr>
                <w:szCs w:val="24"/>
              </w:rPr>
              <w:t xml:space="preserve">15-19  </w:t>
            </w:r>
          </w:p>
        </w:tc>
      </w:tr>
      <w:tr w:rsidR="002177F4" w:rsidRPr="00EA5B5D" w14:paraId="65FFF2B1"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322DD3C7" w14:textId="77777777" w:rsidR="002177F4" w:rsidRPr="002177F4" w:rsidRDefault="002177F4" w:rsidP="002177F4">
            <w:pPr>
              <w:spacing w:line="240" w:lineRule="auto"/>
              <w:ind w:firstLine="0"/>
              <w:jc w:val="left"/>
              <w:rPr>
                <w:szCs w:val="24"/>
              </w:rPr>
            </w:pPr>
            <w:r w:rsidRPr="002177F4">
              <w:rPr>
                <w:szCs w:val="24"/>
              </w:rPr>
              <w:t>Митоксантрон</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23224FEA" w14:textId="77777777" w:rsidR="002177F4" w:rsidRPr="002177F4" w:rsidRDefault="002177F4" w:rsidP="002177F4">
            <w:pPr>
              <w:spacing w:line="240" w:lineRule="auto"/>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6607695" w14:textId="77777777" w:rsidR="002177F4" w:rsidRPr="002177F4" w:rsidRDefault="002177F4" w:rsidP="002177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6DB22345" w14:textId="77777777" w:rsidR="002177F4" w:rsidRPr="002177F4" w:rsidRDefault="002177F4" w:rsidP="002177F4">
            <w:pPr>
              <w:spacing w:line="240" w:lineRule="auto"/>
              <w:ind w:firstLine="0"/>
              <w:jc w:val="left"/>
              <w:rPr>
                <w:szCs w:val="24"/>
              </w:rPr>
            </w:pPr>
            <w:r w:rsidRPr="002177F4">
              <w:rPr>
                <w:szCs w:val="24"/>
              </w:rPr>
              <w:t>15</w:t>
            </w:r>
          </w:p>
        </w:tc>
      </w:tr>
      <w:tr w:rsidR="002177F4" w:rsidRPr="00EA5B5D" w14:paraId="016D608F"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70E6E68" w14:textId="77777777" w:rsidR="002177F4" w:rsidRPr="002177F4" w:rsidRDefault="002177F4" w:rsidP="002177F4">
            <w:pPr>
              <w:spacing w:line="240" w:lineRule="auto"/>
              <w:ind w:firstLine="0"/>
              <w:jc w:val="left"/>
              <w:rPr>
                <w:szCs w:val="24"/>
              </w:rPr>
            </w:pPr>
            <w:r w:rsidRPr="002177F4">
              <w:rPr>
                <w:szCs w:val="24"/>
              </w:rPr>
              <w:t>Блеомицин</w:t>
            </w:r>
            <w:r w:rsidR="00D254F2" w:rsidRPr="005B03CD">
              <w:rPr>
                <w:szCs w:val="24"/>
              </w:rPr>
              <w:t>**</w:t>
            </w:r>
          </w:p>
        </w:tc>
        <w:tc>
          <w:tcPr>
            <w:tcW w:w="2339" w:type="dxa"/>
            <w:tcBorders>
              <w:top w:val="single" w:sz="4" w:space="0" w:color="auto"/>
              <w:left w:val="single" w:sz="4" w:space="0" w:color="auto"/>
              <w:bottom w:val="single" w:sz="4" w:space="0" w:color="auto"/>
              <w:right w:val="single" w:sz="4" w:space="0" w:color="auto"/>
            </w:tcBorders>
          </w:tcPr>
          <w:p w14:paraId="6FAE5A27" w14:textId="77777777" w:rsidR="002177F4" w:rsidRPr="002177F4" w:rsidRDefault="002177F4" w:rsidP="002177F4">
            <w:pPr>
              <w:spacing w:line="240" w:lineRule="auto"/>
              <w:ind w:firstLine="0"/>
              <w:jc w:val="left"/>
              <w:rPr>
                <w:szCs w:val="24"/>
              </w:rPr>
            </w:pPr>
            <w:r w:rsidRPr="002177F4">
              <w:rPr>
                <w:szCs w:val="24"/>
              </w:rPr>
              <w:t>1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EC58A39" w14:textId="77777777" w:rsidR="002177F4" w:rsidRPr="002177F4" w:rsidRDefault="002177F4" w:rsidP="002177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B547084" w14:textId="77777777" w:rsidR="002177F4" w:rsidRPr="002177F4" w:rsidRDefault="002177F4" w:rsidP="002177F4">
            <w:pPr>
              <w:spacing w:line="240" w:lineRule="auto"/>
              <w:ind w:firstLine="0"/>
              <w:jc w:val="left"/>
              <w:rPr>
                <w:szCs w:val="24"/>
              </w:rPr>
            </w:pPr>
            <w:r w:rsidRPr="002177F4">
              <w:rPr>
                <w:szCs w:val="24"/>
              </w:rPr>
              <w:t>15</w:t>
            </w:r>
          </w:p>
        </w:tc>
      </w:tr>
      <w:tr w:rsidR="002177F4" w:rsidRPr="00EA5B5D" w14:paraId="03B120BA"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5C1DF0F0" w14:textId="77777777" w:rsidR="002177F4" w:rsidRPr="002177F4" w:rsidRDefault="002177F4" w:rsidP="002177F4">
            <w:pPr>
              <w:spacing w:line="240" w:lineRule="auto"/>
              <w:ind w:firstLine="0"/>
              <w:jc w:val="left"/>
              <w:rPr>
                <w:szCs w:val="24"/>
              </w:rPr>
            </w:pPr>
            <w:r w:rsidRPr="00EA5B5D">
              <w:rPr>
                <w:szCs w:val="24"/>
              </w:rPr>
              <w:t xml:space="preserve">Лечение возобновляется на </w:t>
            </w:r>
            <w:r w:rsidRPr="005B03CD">
              <w:rPr>
                <w:szCs w:val="24"/>
              </w:rPr>
              <w:t>2</w:t>
            </w:r>
            <w:r>
              <w:rPr>
                <w:szCs w:val="24"/>
              </w:rPr>
              <w:t>9</w:t>
            </w:r>
            <w:r w:rsidRPr="005B03CD">
              <w:rPr>
                <w:szCs w:val="24"/>
              </w:rPr>
              <w:t xml:space="preserve"> </w:t>
            </w:r>
            <w:r>
              <w:rPr>
                <w:szCs w:val="24"/>
              </w:rPr>
              <w:t>день</w:t>
            </w:r>
          </w:p>
        </w:tc>
      </w:tr>
    </w:tbl>
    <w:p w14:paraId="3D412FF9" w14:textId="77777777" w:rsidR="003E2397" w:rsidRPr="000709E2" w:rsidRDefault="003E2397" w:rsidP="002648A0">
      <w:pPr>
        <w:ind w:left="709"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2177F4" w:rsidRPr="002648A0" w14:paraId="396287C7" w14:textId="77777777" w:rsidTr="00B16826">
        <w:trPr>
          <w:trHeight w:val="329"/>
        </w:trPr>
        <w:tc>
          <w:tcPr>
            <w:tcW w:w="9356" w:type="dxa"/>
            <w:gridSpan w:val="4"/>
            <w:tcBorders>
              <w:top w:val="nil"/>
              <w:left w:val="nil"/>
              <w:bottom w:val="single" w:sz="4" w:space="0" w:color="auto"/>
              <w:right w:val="nil"/>
            </w:tcBorders>
          </w:tcPr>
          <w:p w14:paraId="08DA4A56" w14:textId="309C9F39" w:rsidR="002177F4" w:rsidRPr="00574AC0" w:rsidRDefault="002177F4" w:rsidP="00B16826">
            <w:pPr>
              <w:spacing w:line="240" w:lineRule="auto"/>
              <w:ind w:firstLine="0"/>
              <w:jc w:val="left"/>
              <w:rPr>
                <w:b/>
                <w:bCs/>
                <w:szCs w:val="24"/>
              </w:rPr>
            </w:pPr>
            <w:r>
              <w:rPr>
                <w:b/>
                <w:bCs/>
                <w:szCs w:val="24"/>
                <w:lang w:val="en-US"/>
              </w:rPr>
              <w:t>CVP</w:t>
            </w:r>
            <w:r w:rsidR="008358F4" w:rsidRPr="005B03CD">
              <w:rPr>
                <w:b/>
                <w:bCs/>
                <w:szCs w:val="24"/>
              </w:rPr>
              <w:t xml:space="preserve"> </w:t>
            </w:r>
            <w:r w:rsidR="00574AC0">
              <w:rPr>
                <w:b/>
                <w:bCs/>
                <w:szCs w:val="24"/>
                <w:lang w:val="en-US"/>
              </w:rPr>
              <w:fldChar w:fldCharType="begin" w:fldLock="1"/>
            </w:r>
            <w:r w:rsidR="00053AE8">
              <w:rPr>
                <w:b/>
                <w:bCs/>
                <w:szCs w:val="24"/>
                <w:lang w:val="en-US"/>
              </w:rPr>
              <w:instrText>ADDIN</w:instrText>
            </w:r>
            <w:r w:rsidR="00053AE8" w:rsidRPr="002B3AE7">
              <w:rPr>
                <w:b/>
                <w:bCs/>
                <w:szCs w:val="24"/>
              </w:rPr>
              <w:instrText xml:space="preserve"> </w:instrText>
            </w:r>
            <w:r w:rsidR="00053AE8">
              <w:rPr>
                <w:b/>
                <w:bCs/>
                <w:szCs w:val="24"/>
                <w:lang w:val="en-US"/>
              </w:rPr>
              <w:instrText>CSL</w:instrText>
            </w:r>
            <w:r w:rsidR="00053AE8" w:rsidRPr="002B3AE7">
              <w:rPr>
                <w:b/>
                <w:bCs/>
                <w:szCs w:val="24"/>
              </w:rPr>
              <w:instrText>_</w:instrText>
            </w:r>
            <w:r w:rsidR="00053AE8">
              <w:rPr>
                <w:b/>
                <w:bCs/>
                <w:szCs w:val="24"/>
                <w:lang w:val="en-US"/>
              </w:rPr>
              <w:instrText>CITATION</w:instrText>
            </w:r>
            <w:r w:rsidR="00053AE8" w:rsidRPr="002B3AE7">
              <w:rPr>
                <w:b/>
                <w:bCs/>
                <w:szCs w:val="24"/>
              </w:rPr>
              <w:instrText xml:space="preserve"> {"</w:instrText>
            </w:r>
            <w:r w:rsidR="00053AE8">
              <w:rPr>
                <w:b/>
                <w:bCs/>
                <w:szCs w:val="24"/>
                <w:lang w:val="en-US"/>
              </w:rPr>
              <w:instrText>citationItems</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temData</w:instrText>
            </w:r>
            <w:r w:rsidR="00053AE8" w:rsidRPr="002B3AE7">
              <w:rPr>
                <w:b/>
                <w:bCs/>
                <w:szCs w:val="24"/>
              </w:rPr>
              <w:instrText>":{"</w:instrText>
            </w:r>
            <w:r w:rsidR="00053AE8">
              <w:rPr>
                <w:b/>
                <w:bCs/>
                <w:szCs w:val="24"/>
                <w:lang w:val="en-US"/>
              </w:rPr>
              <w:instrText>ISSN</w:instrText>
            </w:r>
            <w:r w:rsidR="00053AE8" w:rsidRPr="002B3AE7">
              <w:rPr>
                <w:b/>
                <w:bCs/>
                <w:szCs w:val="24"/>
              </w:rPr>
              <w:instrText>":"0390-6078","</w:instrText>
            </w:r>
            <w:r w:rsidR="00053AE8">
              <w:rPr>
                <w:b/>
                <w:bCs/>
                <w:szCs w:val="24"/>
                <w:lang w:val="en-US"/>
              </w:rPr>
              <w:instrText>PMID</w:instrText>
            </w:r>
            <w:r w:rsidR="00053AE8" w:rsidRPr="002B3AE7">
              <w:rPr>
                <w:b/>
                <w:bCs/>
                <w:szCs w:val="24"/>
              </w:rPr>
              <w:instrText>":"8952159","</w:instrText>
            </w:r>
            <w:r w:rsidR="00053AE8">
              <w:rPr>
                <w:b/>
                <w:bCs/>
                <w:szCs w:val="24"/>
                <w:lang w:val="en-US"/>
              </w:rPr>
              <w:instrText>abstract</w:instrText>
            </w:r>
            <w:r w:rsidR="00053AE8" w:rsidRPr="002B3AE7">
              <w:rPr>
                <w:b/>
                <w:bCs/>
                <w:szCs w:val="24"/>
              </w:rPr>
              <w:instrText>":"</w:instrText>
            </w:r>
            <w:r w:rsidR="00053AE8">
              <w:rPr>
                <w:b/>
                <w:bCs/>
                <w:szCs w:val="24"/>
                <w:lang w:val="en-US"/>
              </w:rPr>
              <w:instrText>BACKGROUN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disease</w:instrText>
            </w:r>
            <w:r w:rsidR="00053AE8" w:rsidRPr="002B3AE7">
              <w:rPr>
                <w:b/>
                <w:bCs/>
                <w:szCs w:val="24"/>
              </w:rPr>
              <w:instrText xml:space="preserve"> (</w:instrText>
            </w:r>
            <w:r w:rsidR="00053AE8">
              <w:rPr>
                <w:b/>
                <w:bCs/>
                <w:szCs w:val="24"/>
                <w:lang w:val="en-US"/>
              </w:rPr>
              <w:instrText>HD</w:instrText>
            </w:r>
            <w:r w:rsidR="00053AE8" w:rsidRPr="002B3AE7">
              <w:rPr>
                <w:b/>
                <w:bCs/>
                <w:szCs w:val="24"/>
              </w:rPr>
              <w:instrText xml:space="preserve">) </w:instrText>
            </w:r>
            <w:r w:rsidR="00053AE8">
              <w:rPr>
                <w:b/>
                <w:bCs/>
                <w:szCs w:val="24"/>
                <w:lang w:val="en-US"/>
              </w:rPr>
              <w:instrText>after</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age</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65 </w:instrText>
            </w:r>
            <w:r w:rsidR="00053AE8">
              <w:rPr>
                <w:b/>
                <w:bCs/>
                <w:szCs w:val="24"/>
                <w:lang w:val="en-US"/>
              </w:rPr>
              <w:instrText>years</w:instrText>
            </w:r>
            <w:r w:rsidR="00053AE8" w:rsidRPr="002B3AE7">
              <w:rPr>
                <w:b/>
                <w:bCs/>
                <w:szCs w:val="24"/>
              </w:rPr>
              <w:instrText xml:space="preserve"> </w:instrText>
            </w:r>
            <w:r w:rsidR="00053AE8">
              <w:rPr>
                <w:b/>
                <w:bCs/>
                <w:szCs w:val="24"/>
                <w:lang w:val="en-US"/>
              </w:rPr>
              <w:instrText>is</w:instrText>
            </w:r>
            <w:r w:rsidR="00053AE8" w:rsidRPr="002B3AE7">
              <w:rPr>
                <w:b/>
                <w:bCs/>
                <w:szCs w:val="24"/>
              </w:rPr>
              <w:instrText xml:space="preserve"> </w:instrText>
            </w:r>
            <w:r w:rsidR="00053AE8">
              <w:rPr>
                <w:b/>
                <w:bCs/>
                <w:szCs w:val="24"/>
                <w:lang w:val="en-US"/>
              </w:rPr>
              <w:instrText>uncommo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there</w:instrText>
            </w:r>
            <w:r w:rsidR="00053AE8" w:rsidRPr="002B3AE7">
              <w:rPr>
                <w:b/>
                <w:bCs/>
                <w:szCs w:val="24"/>
              </w:rPr>
              <w:instrText xml:space="preserve"> </w:instrText>
            </w:r>
            <w:r w:rsidR="00053AE8">
              <w:rPr>
                <w:b/>
                <w:bCs/>
                <w:szCs w:val="24"/>
                <w:lang w:val="en-US"/>
              </w:rPr>
              <w:instrText>are</w:instrText>
            </w:r>
            <w:r w:rsidR="00053AE8" w:rsidRPr="002B3AE7">
              <w:rPr>
                <w:b/>
                <w:bCs/>
                <w:szCs w:val="24"/>
              </w:rPr>
              <w:instrText xml:space="preserve"> </w:instrText>
            </w:r>
            <w:r w:rsidR="00053AE8">
              <w:rPr>
                <w:b/>
                <w:bCs/>
                <w:szCs w:val="24"/>
                <w:lang w:val="en-US"/>
              </w:rPr>
              <w:instrText>no</w:instrText>
            </w:r>
            <w:r w:rsidR="00053AE8" w:rsidRPr="002B3AE7">
              <w:rPr>
                <w:b/>
                <w:bCs/>
                <w:szCs w:val="24"/>
              </w:rPr>
              <w:instrText xml:space="preserve"> </w:instrText>
            </w:r>
            <w:r w:rsidR="00053AE8">
              <w:rPr>
                <w:b/>
                <w:bCs/>
                <w:szCs w:val="24"/>
                <w:lang w:val="en-US"/>
              </w:rPr>
              <w:instrText>published</w:instrText>
            </w:r>
            <w:r w:rsidR="00053AE8" w:rsidRPr="002B3AE7">
              <w:rPr>
                <w:b/>
                <w:bCs/>
                <w:szCs w:val="24"/>
              </w:rPr>
              <w:instrText xml:space="preserve"> </w:instrText>
            </w:r>
            <w:r w:rsidR="00053AE8">
              <w:rPr>
                <w:b/>
                <w:bCs/>
                <w:szCs w:val="24"/>
                <w:lang w:val="en-US"/>
              </w:rPr>
              <w:instrText>data</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chemotherapy</w:instrText>
            </w:r>
            <w:r w:rsidR="00053AE8" w:rsidRPr="002B3AE7">
              <w:rPr>
                <w:b/>
                <w:bCs/>
                <w:szCs w:val="24"/>
              </w:rPr>
              <w:instrText xml:space="preserve"> </w:instrText>
            </w:r>
            <w:r w:rsidR="00053AE8">
              <w:rPr>
                <w:b/>
                <w:bCs/>
                <w:szCs w:val="24"/>
                <w:lang w:val="en-US"/>
              </w:rPr>
              <w:instrText>regimens</w:instrText>
            </w:r>
            <w:r w:rsidR="00053AE8" w:rsidRPr="002B3AE7">
              <w:rPr>
                <w:b/>
                <w:bCs/>
                <w:szCs w:val="24"/>
              </w:rPr>
              <w:instrText xml:space="preserve"> </w:instrText>
            </w:r>
            <w:r w:rsidR="00053AE8">
              <w:rPr>
                <w:b/>
                <w:bCs/>
                <w:szCs w:val="24"/>
                <w:lang w:val="en-US"/>
              </w:rPr>
              <w:instrText>devised</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elderly</w:instrText>
            </w:r>
            <w:r w:rsidR="00053AE8" w:rsidRPr="002B3AE7">
              <w:rPr>
                <w:b/>
                <w:bCs/>
                <w:szCs w:val="24"/>
              </w:rPr>
              <w:instrText xml:space="preserve"> </w:instrText>
            </w:r>
            <w:r w:rsidR="00053AE8">
              <w:rPr>
                <w:b/>
                <w:bCs/>
                <w:szCs w:val="24"/>
                <w:lang w:val="en-US"/>
              </w:rPr>
              <w:instrText>HD</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METHODS</w:instrText>
            </w:r>
            <w:r w:rsidR="00053AE8" w:rsidRPr="002B3AE7">
              <w:rPr>
                <w:b/>
                <w:bCs/>
                <w:szCs w:val="24"/>
              </w:rPr>
              <w:instrText xml:space="preserve"> </w:instrText>
            </w:r>
            <w:r w:rsidR="00053AE8">
              <w:rPr>
                <w:b/>
                <w:bCs/>
                <w:szCs w:val="24"/>
                <w:lang w:val="en-US"/>
              </w:rPr>
              <w:instrText>From</w:instrText>
            </w:r>
            <w:r w:rsidR="00053AE8" w:rsidRPr="002B3AE7">
              <w:rPr>
                <w:b/>
                <w:bCs/>
                <w:szCs w:val="24"/>
              </w:rPr>
              <w:instrText xml:space="preserve"> 1990 </w:instrText>
            </w:r>
            <w:r w:rsidR="00053AE8">
              <w:rPr>
                <w:b/>
                <w:bCs/>
                <w:szCs w:val="24"/>
                <w:lang w:val="en-US"/>
              </w:rPr>
              <w:instrText>to</w:instrText>
            </w:r>
            <w:r w:rsidR="00053AE8" w:rsidRPr="002B3AE7">
              <w:rPr>
                <w:b/>
                <w:bCs/>
                <w:szCs w:val="24"/>
              </w:rPr>
              <w:instrText xml:space="preserve"> 1993, 25 </w:instrText>
            </w:r>
            <w:r w:rsidR="00053AE8">
              <w:rPr>
                <w:b/>
                <w:bCs/>
                <w:szCs w:val="24"/>
                <w:lang w:val="en-US"/>
              </w:rPr>
              <w:instrText>elderly</w:instrText>
            </w:r>
            <w:r w:rsidR="00053AE8" w:rsidRPr="002B3AE7">
              <w:rPr>
                <w:b/>
                <w:bCs/>
                <w:szCs w:val="24"/>
              </w:rPr>
              <w:instrText xml:space="preserve"> </w:instrText>
            </w:r>
            <w:r w:rsidR="00053AE8">
              <w:rPr>
                <w:b/>
                <w:bCs/>
                <w:szCs w:val="24"/>
                <w:lang w:val="en-US"/>
              </w:rPr>
              <w:instrText>HD</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CVP</w:instrText>
            </w:r>
            <w:r w:rsidR="00053AE8" w:rsidRPr="002B3AE7">
              <w:rPr>
                <w:b/>
                <w:bCs/>
                <w:szCs w:val="24"/>
              </w:rPr>
              <w:instrText>/</w:instrText>
            </w:r>
            <w:r w:rsidR="00053AE8">
              <w:rPr>
                <w:b/>
                <w:bCs/>
                <w:szCs w:val="24"/>
                <w:lang w:val="en-US"/>
              </w:rPr>
              <w:instrText>CEB</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chlorambucil</w:instrText>
            </w:r>
            <w:r w:rsidR="00053AE8" w:rsidRPr="002B3AE7">
              <w:rPr>
                <w:b/>
                <w:bCs/>
                <w:szCs w:val="24"/>
              </w:rPr>
              <w:instrText xml:space="preserve"> 6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w:instrText>
            </w:r>
            <w:r w:rsidR="00053AE8">
              <w:rPr>
                <w:b/>
                <w:bCs/>
                <w:szCs w:val="24"/>
                <w:lang w:val="en-US"/>
              </w:rPr>
              <w:instrText>o</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hrough</w:instrText>
            </w:r>
            <w:r w:rsidR="00053AE8" w:rsidRPr="002B3AE7">
              <w:rPr>
                <w:b/>
                <w:bCs/>
                <w:szCs w:val="24"/>
              </w:rPr>
              <w:instrText xml:space="preserve"> 7, </w:instrText>
            </w:r>
            <w:r w:rsidR="00053AE8">
              <w:rPr>
                <w:b/>
                <w:bCs/>
                <w:szCs w:val="24"/>
                <w:lang w:val="en-US"/>
              </w:rPr>
              <w:instrText>vinblastine</w:instrText>
            </w:r>
            <w:r w:rsidR="00053AE8" w:rsidRPr="002B3AE7">
              <w:rPr>
                <w:b/>
                <w:bCs/>
                <w:szCs w:val="24"/>
              </w:rPr>
              <w:instrText xml:space="preserve"> 6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i</w:instrText>
            </w:r>
            <w:r w:rsidR="00053AE8" w:rsidRPr="002B3AE7">
              <w:rPr>
                <w:b/>
                <w:bCs/>
                <w:szCs w:val="24"/>
              </w:rPr>
              <w:instrText>.</w:instrText>
            </w:r>
            <w:r w:rsidR="00053AE8">
              <w:rPr>
                <w:b/>
                <w:bCs/>
                <w:szCs w:val="24"/>
                <w:lang w:val="en-US"/>
              </w:rPr>
              <w:instrText>v</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w:instrText>
            </w:r>
            <w:r w:rsidR="00053AE8" w:rsidRPr="002B3AE7">
              <w:rPr>
                <w:b/>
                <w:bCs/>
                <w:szCs w:val="24"/>
              </w:rPr>
              <w:instrText xml:space="preserve"> 1, </w:instrText>
            </w:r>
            <w:r w:rsidR="00053AE8">
              <w:rPr>
                <w:b/>
                <w:bCs/>
                <w:szCs w:val="24"/>
                <w:lang w:val="en-US"/>
              </w:rPr>
              <w:instrText>procarbazine</w:instrText>
            </w:r>
            <w:r w:rsidR="00053AE8" w:rsidRPr="002B3AE7">
              <w:rPr>
                <w:b/>
                <w:bCs/>
                <w:szCs w:val="24"/>
              </w:rPr>
              <w:instrText xml:space="preserve"> 100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w:instrText>
            </w:r>
            <w:r w:rsidR="00053AE8">
              <w:rPr>
                <w:b/>
                <w:bCs/>
                <w:szCs w:val="24"/>
                <w:lang w:val="en-US"/>
              </w:rPr>
              <w:instrText>o</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hrough</w:instrText>
            </w:r>
            <w:r w:rsidR="00053AE8" w:rsidRPr="002B3AE7">
              <w:rPr>
                <w:b/>
                <w:bCs/>
                <w:szCs w:val="24"/>
              </w:rPr>
              <w:instrText xml:space="preserve"> 7, </w:instrText>
            </w:r>
            <w:r w:rsidR="00053AE8">
              <w:rPr>
                <w:b/>
                <w:bCs/>
                <w:szCs w:val="24"/>
                <w:lang w:val="en-US"/>
              </w:rPr>
              <w:instrText>prednisone</w:instrText>
            </w:r>
            <w:r w:rsidR="00053AE8" w:rsidRPr="002B3AE7">
              <w:rPr>
                <w:b/>
                <w:bCs/>
                <w:szCs w:val="24"/>
              </w:rPr>
              <w:instrText xml:space="preserve"> 30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w:instrText>
            </w:r>
            <w:r w:rsidR="00053AE8">
              <w:rPr>
                <w:b/>
                <w:bCs/>
                <w:szCs w:val="24"/>
                <w:lang w:val="en-US"/>
              </w:rPr>
              <w:instrText>o</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hrough</w:instrText>
            </w:r>
            <w:r w:rsidR="00053AE8" w:rsidRPr="002B3AE7">
              <w:rPr>
                <w:b/>
                <w:bCs/>
                <w:szCs w:val="24"/>
              </w:rPr>
              <w:instrText xml:space="preserve"> 7, </w:instrText>
            </w:r>
            <w:r w:rsidR="00053AE8">
              <w:rPr>
                <w:b/>
                <w:bCs/>
                <w:szCs w:val="24"/>
                <w:lang w:val="en-US"/>
              </w:rPr>
              <w:instrText>cyclophosphamide</w:instrText>
            </w:r>
            <w:r w:rsidR="00053AE8" w:rsidRPr="002B3AE7">
              <w:rPr>
                <w:b/>
                <w:bCs/>
                <w:szCs w:val="24"/>
              </w:rPr>
              <w:instrText xml:space="preserve"> 500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i</w:instrText>
            </w:r>
            <w:r w:rsidR="00053AE8" w:rsidRPr="002B3AE7">
              <w:rPr>
                <w:b/>
                <w:bCs/>
                <w:szCs w:val="24"/>
              </w:rPr>
              <w:instrText>.</w:instrText>
            </w:r>
            <w:r w:rsidR="00053AE8">
              <w:rPr>
                <w:b/>
                <w:bCs/>
                <w:szCs w:val="24"/>
                <w:lang w:val="en-US"/>
              </w:rPr>
              <w:instrText>v</w:instrText>
            </w:r>
            <w:r w:rsidR="00053AE8" w:rsidRPr="002B3AE7">
              <w:rPr>
                <w:b/>
                <w:bCs/>
                <w:szCs w:val="24"/>
              </w:rPr>
              <w:instrText xml:space="preserve">. </w:instrText>
            </w:r>
            <w:r w:rsidR="00053AE8">
              <w:rPr>
                <w:b/>
                <w:bCs/>
                <w:szCs w:val="24"/>
                <w:lang w:val="en-US"/>
              </w:rPr>
              <w:instrText>day</w:instrText>
            </w:r>
            <w:r w:rsidR="00053AE8" w:rsidRPr="002B3AE7">
              <w:rPr>
                <w:b/>
                <w:bCs/>
                <w:szCs w:val="24"/>
              </w:rPr>
              <w:instrText xml:space="preserve"> 15, </w:instrText>
            </w:r>
            <w:r w:rsidR="00053AE8">
              <w:rPr>
                <w:b/>
                <w:bCs/>
                <w:szCs w:val="24"/>
                <w:lang w:val="en-US"/>
              </w:rPr>
              <w:instrText>etoposide</w:instrText>
            </w:r>
            <w:r w:rsidR="00053AE8" w:rsidRPr="002B3AE7">
              <w:rPr>
                <w:b/>
                <w:bCs/>
                <w:szCs w:val="24"/>
              </w:rPr>
              <w:instrText xml:space="preserve"> 70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i</w:instrText>
            </w:r>
            <w:r w:rsidR="00053AE8" w:rsidRPr="002B3AE7">
              <w:rPr>
                <w:b/>
                <w:bCs/>
                <w:szCs w:val="24"/>
              </w:rPr>
              <w:instrText>.</w:instrText>
            </w:r>
            <w:r w:rsidR="00053AE8">
              <w:rPr>
                <w:b/>
                <w:bCs/>
                <w:szCs w:val="24"/>
                <w:lang w:val="en-US"/>
              </w:rPr>
              <w:instrText>v</w:instrText>
            </w:r>
            <w:r w:rsidR="00053AE8" w:rsidRPr="002B3AE7">
              <w:rPr>
                <w:b/>
                <w:bCs/>
                <w:szCs w:val="24"/>
              </w:rPr>
              <w:instrText xml:space="preserve">. </w:instrText>
            </w:r>
            <w:r w:rsidR="00053AE8">
              <w:rPr>
                <w:b/>
                <w:bCs/>
                <w:szCs w:val="24"/>
                <w:lang w:val="en-US"/>
              </w:rPr>
              <w:instrText>day</w:instrText>
            </w:r>
            <w:r w:rsidR="00053AE8" w:rsidRPr="002B3AE7">
              <w:rPr>
                <w:b/>
                <w:bCs/>
                <w:szCs w:val="24"/>
              </w:rPr>
              <w:instrText xml:space="preserve"> 15, </w:instrText>
            </w:r>
            <w:r w:rsidR="00053AE8">
              <w:rPr>
                <w:b/>
                <w:bCs/>
                <w:szCs w:val="24"/>
                <w:lang w:val="en-US"/>
              </w:rPr>
              <w:instrText>bleomycin</w:instrText>
            </w:r>
            <w:r w:rsidR="00053AE8" w:rsidRPr="002B3AE7">
              <w:rPr>
                <w:b/>
                <w:bCs/>
                <w:szCs w:val="24"/>
              </w:rPr>
              <w:instrText xml:space="preserve"> 10 </w:instrText>
            </w:r>
            <w:r w:rsidR="00053AE8">
              <w:rPr>
                <w:b/>
                <w:bCs/>
                <w:szCs w:val="24"/>
                <w:lang w:val="en-US"/>
              </w:rPr>
              <w:instrText>mg</w:instrText>
            </w:r>
            <w:r w:rsidR="00053AE8" w:rsidRPr="002B3AE7">
              <w:rPr>
                <w:b/>
                <w:bCs/>
                <w:szCs w:val="24"/>
              </w:rPr>
              <w:instrText>/</w:instrText>
            </w:r>
            <w:r w:rsidR="00053AE8">
              <w:rPr>
                <w:b/>
                <w:bCs/>
                <w:szCs w:val="24"/>
                <w:lang w:val="en-US"/>
              </w:rPr>
              <w:instrText>sqm</w:instrText>
            </w:r>
            <w:r w:rsidR="00053AE8" w:rsidRPr="002B3AE7">
              <w:rPr>
                <w:b/>
                <w:bCs/>
                <w:szCs w:val="24"/>
              </w:rPr>
              <w:instrText xml:space="preserve"> </w:instrText>
            </w:r>
            <w:r w:rsidR="00053AE8">
              <w:rPr>
                <w:b/>
                <w:bCs/>
                <w:szCs w:val="24"/>
                <w:lang w:val="en-US"/>
              </w:rPr>
              <w:instrText>i</w:instrText>
            </w:r>
            <w:r w:rsidR="00053AE8" w:rsidRPr="002B3AE7">
              <w:rPr>
                <w:b/>
                <w:bCs/>
                <w:szCs w:val="24"/>
              </w:rPr>
              <w:instrText>.</w:instrText>
            </w:r>
            <w:r w:rsidR="00053AE8">
              <w:rPr>
                <w:b/>
                <w:bCs/>
                <w:szCs w:val="24"/>
                <w:lang w:val="en-US"/>
              </w:rPr>
              <w:instrText>v</w:instrText>
            </w:r>
            <w:r w:rsidR="00053AE8" w:rsidRPr="002B3AE7">
              <w:rPr>
                <w:b/>
                <w:bCs/>
                <w:szCs w:val="24"/>
              </w:rPr>
              <w:instrText xml:space="preserve">. </w:instrText>
            </w:r>
            <w:r w:rsidR="00053AE8">
              <w:rPr>
                <w:b/>
                <w:bCs/>
                <w:szCs w:val="24"/>
                <w:lang w:val="en-US"/>
              </w:rPr>
              <w:instrText>day</w:instrText>
            </w:r>
            <w:r w:rsidR="00053AE8" w:rsidRPr="002B3AE7">
              <w:rPr>
                <w:b/>
                <w:bCs/>
                <w:szCs w:val="24"/>
              </w:rPr>
              <w:instrText xml:space="preserve"> 15. </w:instrText>
            </w:r>
            <w:r w:rsidR="00053AE8">
              <w:rPr>
                <w:b/>
                <w:bCs/>
                <w:szCs w:val="24"/>
                <w:lang w:val="en-US"/>
              </w:rPr>
              <w:instrText>Each</w:instrText>
            </w:r>
            <w:r w:rsidR="00053AE8" w:rsidRPr="002B3AE7">
              <w:rPr>
                <w:b/>
                <w:bCs/>
                <w:szCs w:val="24"/>
              </w:rPr>
              <w:instrText xml:space="preserve"> </w:instrText>
            </w:r>
            <w:r w:rsidR="00053AE8">
              <w:rPr>
                <w:b/>
                <w:bCs/>
                <w:szCs w:val="24"/>
                <w:lang w:val="en-US"/>
              </w:rPr>
              <w:instrText>course</w:instrText>
            </w:r>
            <w:r w:rsidR="00053AE8" w:rsidRPr="002B3AE7">
              <w:rPr>
                <w:b/>
                <w:bCs/>
                <w:szCs w:val="24"/>
              </w:rPr>
              <w:instrText xml:space="preserve"> </w:instrText>
            </w:r>
            <w:r w:rsidR="00053AE8">
              <w:rPr>
                <w:b/>
                <w:bCs/>
                <w:szCs w:val="24"/>
                <w:lang w:val="en-US"/>
              </w:rPr>
              <w:instrText>was</w:instrText>
            </w:r>
            <w:r w:rsidR="00053AE8" w:rsidRPr="002B3AE7">
              <w:rPr>
                <w:b/>
                <w:bCs/>
                <w:szCs w:val="24"/>
              </w:rPr>
              <w:instrText xml:space="preserve"> </w:instrText>
            </w:r>
            <w:r w:rsidR="00053AE8">
              <w:rPr>
                <w:b/>
                <w:bCs/>
                <w:szCs w:val="24"/>
                <w:lang w:val="en-US"/>
              </w:rPr>
              <w:instrText>repeated</w:instrText>
            </w:r>
            <w:r w:rsidR="00053AE8" w:rsidRPr="002B3AE7">
              <w:rPr>
                <w:b/>
                <w:bCs/>
                <w:szCs w:val="24"/>
              </w:rPr>
              <w:instrText xml:space="preserve"> </w:instrText>
            </w:r>
            <w:r w:rsidR="00053AE8">
              <w:rPr>
                <w:b/>
                <w:bCs/>
                <w:szCs w:val="24"/>
                <w:lang w:val="en-US"/>
              </w:rPr>
              <w:instrText>every</w:instrText>
            </w:r>
            <w:r w:rsidR="00053AE8" w:rsidRPr="002B3AE7">
              <w:rPr>
                <w:b/>
                <w:bCs/>
                <w:szCs w:val="24"/>
              </w:rPr>
              <w:instrText xml:space="preserve"> 4 </w:instrText>
            </w:r>
            <w:r w:rsidR="00053AE8">
              <w:rPr>
                <w:b/>
                <w:bCs/>
                <w:szCs w:val="24"/>
                <w:lang w:val="en-US"/>
              </w:rPr>
              <w:instrText>weeks</w:instrText>
            </w:r>
            <w:r w:rsidR="00053AE8" w:rsidRPr="002B3AE7">
              <w:rPr>
                <w:b/>
                <w:bCs/>
                <w:szCs w:val="24"/>
              </w:rPr>
              <w:instrText xml:space="preserve">. </w:instrText>
            </w:r>
            <w:r w:rsidR="00053AE8">
              <w:rPr>
                <w:b/>
                <w:bCs/>
                <w:szCs w:val="24"/>
                <w:lang w:val="en-US"/>
              </w:rPr>
              <w:instrText>Stage</w:instrText>
            </w:r>
            <w:r w:rsidR="00053AE8" w:rsidRPr="002B3AE7">
              <w:rPr>
                <w:b/>
                <w:bCs/>
                <w:szCs w:val="24"/>
              </w:rPr>
              <w:instrText xml:space="preserve"> </w:instrText>
            </w:r>
            <w:r w:rsidR="00053AE8">
              <w:rPr>
                <w:b/>
                <w:bCs/>
                <w:szCs w:val="24"/>
                <w:lang w:val="en-US"/>
              </w:rPr>
              <w:instrText>I</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II</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3 </w:instrText>
            </w:r>
            <w:r w:rsidR="00053AE8">
              <w:rPr>
                <w:b/>
                <w:bCs/>
                <w:szCs w:val="24"/>
                <w:lang w:val="en-US"/>
              </w:rPr>
              <w:instrText>courses</w:instrText>
            </w:r>
            <w:r w:rsidR="00053AE8" w:rsidRPr="002B3AE7">
              <w:rPr>
                <w:b/>
                <w:bCs/>
                <w:szCs w:val="24"/>
              </w:rPr>
              <w:instrText xml:space="preserve"> </w:instrText>
            </w:r>
            <w:r w:rsidR="00053AE8">
              <w:rPr>
                <w:b/>
                <w:bCs/>
                <w:szCs w:val="24"/>
                <w:lang w:val="en-US"/>
              </w:rPr>
              <w:instrText>followed</w:instrText>
            </w:r>
            <w:r w:rsidR="00053AE8" w:rsidRPr="002B3AE7">
              <w:rPr>
                <w:b/>
                <w:bCs/>
                <w:szCs w:val="24"/>
              </w:rPr>
              <w:instrText xml:space="preserve"> </w:instrText>
            </w:r>
            <w:r w:rsidR="00053AE8">
              <w:rPr>
                <w:b/>
                <w:bCs/>
                <w:szCs w:val="24"/>
                <w:lang w:val="en-US"/>
              </w:rPr>
              <w:instrText>by</w:instrText>
            </w:r>
            <w:r w:rsidR="00053AE8" w:rsidRPr="002B3AE7">
              <w:rPr>
                <w:b/>
                <w:bCs/>
                <w:szCs w:val="24"/>
              </w:rPr>
              <w:instrText xml:space="preserve"> </w:instrText>
            </w:r>
            <w:r w:rsidR="00053AE8">
              <w:rPr>
                <w:b/>
                <w:bCs/>
                <w:szCs w:val="24"/>
                <w:lang w:val="en-US"/>
              </w:rPr>
              <w:instrText>involved</w:instrText>
            </w:r>
            <w:r w:rsidR="00053AE8" w:rsidRPr="002B3AE7">
              <w:rPr>
                <w:b/>
                <w:bCs/>
                <w:szCs w:val="24"/>
              </w:rPr>
              <w:instrText xml:space="preserve"> </w:instrText>
            </w:r>
            <w:r w:rsidR="00053AE8">
              <w:rPr>
                <w:b/>
                <w:bCs/>
                <w:szCs w:val="24"/>
                <w:lang w:val="en-US"/>
              </w:rPr>
              <w:instrText>field</w:instrText>
            </w:r>
            <w:r w:rsidR="00053AE8" w:rsidRPr="002B3AE7">
              <w:rPr>
                <w:b/>
                <w:bCs/>
                <w:szCs w:val="24"/>
              </w:rPr>
              <w:instrText xml:space="preserve"> </w:instrText>
            </w:r>
            <w:r w:rsidR="00053AE8">
              <w:rPr>
                <w:b/>
                <w:bCs/>
                <w:szCs w:val="24"/>
                <w:lang w:val="en-US"/>
              </w:rPr>
              <w:instrText>radiotherapy</w:instrText>
            </w:r>
            <w:r w:rsidR="00053AE8" w:rsidRPr="002B3AE7">
              <w:rPr>
                <w:b/>
                <w:bCs/>
                <w:szCs w:val="24"/>
              </w:rPr>
              <w:instrText xml:space="preserve">, </w:instrText>
            </w:r>
            <w:r w:rsidR="00053AE8">
              <w:rPr>
                <w:b/>
                <w:bCs/>
                <w:szCs w:val="24"/>
                <w:lang w:val="en-US"/>
              </w:rPr>
              <w:instrText>while</w:instrText>
            </w:r>
            <w:r w:rsidR="00053AE8" w:rsidRPr="002B3AE7">
              <w:rPr>
                <w:b/>
                <w:bCs/>
                <w:szCs w:val="24"/>
              </w:rPr>
              <w:instrText xml:space="preserve"> </w:instrText>
            </w:r>
            <w:r w:rsidR="00053AE8">
              <w:rPr>
                <w:b/>
                <w:bCs/>
                <w:szCs w:val="24"/>
                <w:lang w:val="en-US"/>
              </w:rPr>
              <w:instrText>more</w:instrText>
            </w:r>
            <w:r w:rsidR="00053AE8" w:rsidRPr="002B3AE7">
              <w:rPr>
                <w:b/>
                <w:bCs/>
                <w:szCs w:val="24"/>
              </w:rPr>
              <w:instrText xml:space="preserve"> </w:instrText>
            </w:r>
            <w:r w:rsidR="00053AE8">
              <w:rPr>
                <w:b/>
                <w:bCs/>
                <w:szCs w:val="24"/>
                <w:lang w:val="en-US"/>
              </w:rPr>
              <w:instrText>advanced</w:instrText>
            </w:r>
            <w:r w:rsidR="00053AE8" w:rsidRPr="002B3AE7">
              <w:rPr>
                <w:b/>
                <w:bCs/>
                <w:szCs w:val="24"/>
              </w:rPr>
              <w:instrText xml:space="preserve"> </w:instrText>
            </w:r>
            <w:r w:rsidR="00053AE8">
              <w:rPr>
                <w:b/>
                <w:bCs/>
                <w:szCs w:val="24"/>
                <w:lang w:val="en-US"/>
              </w:rPr>
              <w:instrText>stag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received</w:instrText>
            </w:r>
            <w:r w:rsidR="00053AE8" w:rsidRPr="002B3AE7">
              <w:rPr>
                <w:b/>
                <w:bCs/>
                <w:szCs w:val="24"/>
              </w:rPr>
              <w:instrText xml:space="preserve"> 6 </w:instrText>
            </w:r>
            <w:r w:rsidR="00053AE8">
              <w:rPr>
                <w:b/>
                <w:bCs/>
                <w:szCs w:val="24"/>
                <w:lang w:val="en-US"/>
              </w:rPr>
              <w:instrText>course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radiotherapy</w:instrText>
            </w:r>
            <w:r w:rsidR="00053AE8" w:rsidRPr="002B3AE7">
              <w:rPr>
                <w:b/>
                <w:bCs/>
                <w:szCs w:val="24"/>
              </w:rPr>
              <w:instrText xml:space="preserve"> </w:instrText>
            </w:r>
            <w:r w:rsidR="00053AE8">
              <w:rPr>
                <w:b/>
                <w:bCs/>
                <w:szCs w:val="24"/>
                <w:lang w:val="en-US"/>
              </w:rPr>
              <w:instrText>was</w:instrText>
            </w:r>
            <w:r w:rsidR="00053AE8" w:rsidRPr="002B3AE7">
              <w:rPr>
                <w:b/>
                <w:bCs/>
                <w:szCs w:val="24"/>
              </w:rPr>
              <w:instrText xml:space="preserve"> </w:instrText>
            </w:r>
            <w:r w:rsidR="00053AE8">
              <w:rPr>
                <w:b/>
                <w:bCs/>
                <w:szCs w:val="24"/>
                <w:lang w:val="en-US"/>
              </w:rPr>
              <w:instrText>limited</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bulky</w:instrText>
            </w:r>
            <w:r w:rsidR="00053AE8" w:rsidRPr="002B3AE7">
              <w:rPr>
                <w:b/>
                <w:bCs/>
                <w:szCs w:val="24"/>
              </w:rPr>
              <w:instrText xml:space="preserve"> </w:instrText>
            </w:r>
            <w:r w:rsidR="00053AE8">
              <w:rPr>
                <w:b/>
                <w:bCs/>
                <w:szCs w:val="24"/>
                <w:lang w:val="en-US"/>
              </w:rPr>
              <w:instrText>areas</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CVP</w:instrText>
            </w:r>
            <w:r w:rsidR="00053AE8" w:rsidRPr="002B3AE7">
              <w:rPr>
                <w:b/>
                <w:bCs/>
                <w:szCs w:val="24"/>
              </w:rPr>
              <w:instrText>/</w:instrText>
            </w:r>
            <w:r w:rsidR="00053AE8">
              <w:rPr>
                <w:b/>
                <w:bCs/>
                <w:szCs w:val="24"/>
                <w:lang w:val="en-US"/>
              </w:rPr>
              <w:instrText>CEB</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are</w:instrText>
            </w:r>
            <w:r w:rsidR="00053AE8" w:rsidRPr="002B3AE7">
              <w:rPr>
                <w:b/>
                <w:bCs/>
                <w:szCs w:val="24"/>
              </w:rPr>
              <w:instrText xml:space="preserve"> </w:instrText>
            </w:r>
            <w:r w:rsidR="00053AE8">
              <w:rPr>
                <w:b/>
                <w:bCs/>
                <w:szCs w:val="24"/>
                <w:lang w:val="en-US"/>
              </w:rPr>
              <w:instrText>retrospectively</w:instrText>
            </w:r>
            <w:r w:rsidR="00053AE8" w:rsidRPr="002B3AE7">
              <w:rPr>
                <w:b/>
                <w:bCs/>
                <w:szCs w:val="24"/>
              </w:rPr>
              <w:instrText xml:space="preserve"> </w:instrText>
            </w:r>
            <w:r w:rsidR="00053AE8">
              <w:rPr>
                <w:b/>
                <w:bCs/>
                <w:szCs w:val="24"/>
                <w:lang w:val="en-US"/>
              </w:rPr>
              <w:instrText>compared</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those</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74 </w:instrText>
            </w:r>
            <w:r w:rsidR="00053AE8">
              <w:rPr>
                <w:b/>
                <w:bCs/>
                <w:szCs w:val="24"/>
                <w:lang w:val="en-US"/>
              </w:rPr>
              <w:instrText>elderly</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between</w:instrText>
            </w:r>
            <w:r w:rsidR="00053AE8" w:rsidRPr="002B3AE7">
              <w:rPr>
                <w:b/>
                <w:bCs/>
                <w:szCs w:val="24"/>
              </w:rPr>
              <w:instrText xml:space="preserve"> 1982 </w:instrText>
            </w:r>
            <w:r w:rsidR="00053AE8">
              <w:rPr>
                <w:b/>
                <w:bCs/>
                <w:szCs w:val="24"/>
                <w:lang w:val="en-US"/>
              </w:rPr>
              <w:instrText>and</w:instrText>
            </w:r>
            <w:r w:rsidR="00053AE8" w:rsidRPr="002B3AE7">
              <w:rPr>
                <w:b/>
                <w:bCs/>
                <w:szCs w:val="24"/>
              </w:rPr>
              <w:instrText xml:space="preserve"> 1989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subdivided</w:instrText>
            </w:r>
            <w:r w:rsidR="00053AE8" w:rsidRPr="002B3AE7">
              <w:rPr>
                <w:b/>
                <w:bCs/>
                <w:szCs w:val="24"/>
              </w:rPr>
              <w:instrText xml:space="preserve"> </w:instrText>
            </w:r>
            <w:r w:rsidR="00053AE8">
              <w:rPr>
                <w:b/>
                <w:bCs/>
                <w:szCs w:val="24"/>
                <w:lang w:val="en-US"/>
              </w:rPr>
              <w:instrText>into</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following</w:instrText>
            </w:r>
            <w:r w:rsidR="00053AE8" w:rsidRPr="002B3AE7">
              <w:rPr>
                <w:b/>
                <w:bCs/>
                <w:szCs w:val="24"/>
              </w:rPr>
              <w:instrText xml:space="preserve"> 2 </w:instrText>
            </w:r>
            <w:r w:rsidR="00053AE8">
              <w:rPr>
                <w:b/>
                <w:bCs/>
                <w:szCs w:val="24"/>
                <w:lang w:val="en-US"/>
              </w:rPr>
              <w:instrText>groups</w:instrText>
            </w:r>
            <w:r w:rsidR="00053AE8" w:rsidRPr="002B3AE7">
              <w:rPr>
                <w:b/>
                <w:bCs/>
                <w:szCs w:val="24"/>
              </w:rPr>
              <w:instrText xml:space="preserve">: 32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according</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same</w:instrText>
            </w:r>
            <w:r w:rsidR="00053AE8" w:rsidRPr="002B3AE7">
              <w:rPr>
                <w:b/>
                <w:bCs/>
                <w:szCs w:val="24"/>
              </w:rPr>
              <w:instrText xml:space="preserve"> </w:instrText>
            </w:r>
            <w:r w:rsidR="00053AE8">
              <w:rPr>
                <w:b/>
                <w:bCs/>
                <w:szCs w:val="24"/>
                <w:lang w:val="en-US"/>
              </w:rPr>
              <w:instrText>therapy</w:instrText>
            </w:r>
            <w:r w:rsidR="00053AE8" w:rsidRPr="002B3AE7">
              <w:rPr>
                <w:b/>
                <w:bCs/>
                <w:szCs w:val="24"/>
              </w:rPr>
              <w:instrText xml:space="preserve"> </w:instrText>
            </w:r>
            <w:r w:rsidR="00053AE8">
              <w:rPr>
                <w:b/>
                <w:bCs/>
                <w:szCs w:val="24"/>
                <w:lang w:val="en-US"/>
              </w:rPr>
              <w:instrText>used</w:instrText>
            </w:r>
            <w:r w:rsidR="00053AE8" w:rsidRPr="002B3AE7">
              <w:rPr>
                <w:b/>
                <w:bCs/>
                <w:szCs w:val="24"/>
              </w:rPr>
              <w:instrText xml:space="preserve"> </w:instrText>
            </w:r>
            <w:r w:rsidR="00053AE8">
              <w:rPr>
                <w:b/>
                <w:bCs/>
                <w:szCs w:val="24"/>
                <w:lang w:val="en-US"/>
              </w:rPr>
              <w:instrText>at</w:instrText>
            </w:r>
            <w:r w:rsidR="00053AE8" w:rsidRPr="002B3AE7">
              <w:rPr>
                <w:b/>
                <w:bCs/>
                <w:szCs w:val="24"/>
              </w:rPr>
              <w:instrText xml:space="preserve"> </w:instrText>
            </w:r>
            <w:r w:rsidR="00053AE8">
              <w:rPr>
                <w:b/>
                <w:bCs/>
                <w:szCs w:val="24"/>
                <w:lang w:val="en-US"/>
              </w:rPr>
              <w:instrText>that</w:instrText>
            </w:r>
            <w:r w:rsidR="00053AE8" w:rsidRPr="002B3AE7">
              <w:rPr>
                <w:b/>
                <w:bCs/>
                <w:szCs w:val="24"/>
              </w:rPr>
              <w:instrText xml:space="preserve"> </w:instrText>
            </w:r>
            <w:r w:rsidR="00053AE8">
              <w:rPr>
                <w:b/>
                <w:bCs/>
                <w:szCs w:val="24"/>
                <w:lang w:val="en-US"/>
              </w:rPr>
              <w:instrText>time</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younger</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42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given</w:instrText>
            </w:r>
            <w:r w:rsidR="00053AE8" w:rsidRPr="002B3AE7">
              <w:rPr>
                <w:b/>
                <w:bCs/>
                <w:szCs w:val="24"/>
              </w:rPr>
              <w:instrText xml:space="preserve"> </w:instrText>
            </w:r>
            <w:r w:rsidR="00053AE8">
              <w:rPr>
                <w:b/>
                <w:bCs/>
                <w:szCs w:val="24"/>
                <w:lang w:val="en-US"/>
              </w:rPr>
              <w:instrText>alternative low aggressivity or palliative treatment. RESULTS CVP/CEB is a well-tolerated regimen, with only 1 (4%) toxic death and 2 (8%) protocol violations/interruptions. The CVP/CEB complete remission rate (73%) compares favorably with our previous groups of patients, mainly because of the lower toxic death rate. However, the CVP/CEB relapse-free survival rate is lower than that of patients treated with more aggressive conventional regimens (47% vs. 77%, p &lt; 0.02). The CVP/CEB overall survival and event-free survival rates are 55% and 32%, respectively, and they are not statistically different from those of patients treated before 1990. CONCLUSIONS CVP/CEB is a well-tolerated low toxicity regimen with a high CR rate. The relapse rate is high and event-free survival is comparable to that of patients treated conventionally. Our results suggest the need for individualized treatment criteria for older patients with HD.","author":[{"dropping-particle":"","family":"Levis","given":"A","non-dropping-particle":"","parse-names":false,"suffix":""},{"dropping-particle":"","family":"Depaoli","given":"L","non-dropping-particle":"","parse-names":false,"suffix":""},{"dropping-particle":"","family":"Bertini","given":"M","non-dropping-particle":"","parse-names":false,"suffix":""},{"dropping-particle":"","family":"Botto","given":"B","non-dropping-particle":"","parse-names":false,"suffix":""},{"dropping-particle":"","family":"Ciravegna","given":"G","non-dropping-particle":"","parse-names":false,"suffix":""},{"dropping-particle":"","family":"Freilone","given":"R","non-dropping-particle":"","parse-names":false,"suffix":""},{"dropping-particle":"","family":"Gallamini","given":"A","non-dropping-particle":"","parse-names":false,"suffix":""},{"dropping-particle":"","family":"Gavarotti","given":"P","non-dropping-particle":"","parse-names":false,"suffix":""},{"dropping-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Ricard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U</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Rota</w:instrText>
            </w:r>
            <w:r w:rsidR="00053AE8" w:rsidRPr="002B3AE7">
              <w:rPr>
                <w:b/>
                <w:bCs/>
                <w:szCs w:val="24"/>
              </w:rPr>
              <w:instrText xml:space="preserve"> </w:instrText>
            </w:r>
            <w:r w:rsidR="00053AE8">
              <w:rPr>
                <w:b/>
                <w:bCs/>
                <w:szCs w:val="24"/>
                <w:lang w:val="en-US"/>
              </w:rPr>
              <w:instrText>Scalabrin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D</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alomone</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alv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F</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Vitol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U</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Piler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annazzar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G</w:instrText>
            </w:r>
            <w:r w:rsidR="00053AE8" w:rsidRPr="002B3AE7">
              <w:rPr>
                <w:b/>
                <w:bCs/>
                <w:szCs w:val="24"/>
              </w:rPr>
              <w:instrText xml:space="preserve"> </w:instrText>
            </w:r>
            <w:r w:rsidR="00053AE8">
              <w:rPr>
                <w:b/>
                <w:bCs/>
                <w:szCs w:val="24"/>
                <w:lang w:val="en-US"/>
              </w:rPr>
              <w:instrText>L</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Resegott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L</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Haematologica</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w:instrText>
            </w:r>
            <w:r w:rsidR="00053AE8" w:rsidRPr="002B3AE7">
              <w:rPr>
                <w:b/>
                <w:bCs/>
                <w:szCs w:val="24"/>
              </w:rPr>
              <w:instrText>":"5","</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0"]]},"</w:instrText>
            </w:r>
            <w:r w:rsidR="00053AE8">
              <w:rPr>
                <w:b/>
                <w:bCs/>
                <w:szCs w:val="24"/>
                <w:lang w:val="en-US"/>
              </w:rPr>
              <w:instrText>page</w:instrText>
            </w:r>
            <w:r w:rsidR="00053AE8" w:rsidRPr="002B3AE7">
              <w:rPr>
                <w:b/>
                <w:bCs/>
                <w:szCs w:val="24"/>
              </w:rPr>
              <w:instrText>":"450-6","</w:instrText>
            </w:r>
            <w:r w:rsidR="00053AE8">
              <w:rPr>
                <w:b/>
                <w:bCs/>
                <w:szCs w:val="24"/>
                <w:lang w:val="en-US"/>
              </w:rPr>
              <w:instrText>title</w:instrText>
            </w:r>
            <w:r w:rsidR="00053AE8" w:rsidRPr="002B3AE7">
              <w:rPr>
                <w:b/>
                <w:bCs/>
                <w:szCs w:val="24"/>
              </w:rPr>
              <w:instrText>":"</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low</w:instrText>
            </w:r>
            <w:r w:rsidR="00053AE8" w:rsidRPr="002B3AE7">
              <w:rPr>
                <w:b/>
                <w:bCs/>
                <w:szCs w:val="24"/>
              </w:rPr>
              <w:instrText xml:space="preserve"> </w:instrText>
            </w:r>
            <w:r w:rsidR="00053AE8">
              <w:rPr>
                <w:b/>
                <w:bCs/>
                <w:szCs w:val="24"/>
                <w:lang w:val="en-US"/>
              </w:rPr>
              <w:instrText>aggressivity</w:instrText>
            </w:r>
            <w:r w:rsidR="00053AE8" w:rsidRPr="002B3AE7">
              <w:rPr>
                <w:b/>
                <w:bCs/>
                <w:szCs w:val="24"/>
              </w:rPr>
              <w:instrText xml:space="preserve"> </w:instrText>
            </w:r>
            <w:r w:rsidR="00053AE8">
              <w:rPr>
                <w:b/>
                <w:bCs/>
                <w:szCs w:val="24"/>
                <w:lang w:val="en-US"/>
              </w:rPr>
              <w:instrText>chemotherapy</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CVP</w:instrText>
            </w:r>
            <w:r w:rsidR="00053AE8" w:rsidRPr="002B3AE7">
              <w:rPr>
                <w:b/>
                <w:bCs/>
                <w:szCs w:val="24"/>
              </w:rPr>
              <w:instrText>/</w:instrText>
            </w:r>
            <w:r w:rsidR="00053AE8">
              <w:rPr>
                <w:b/>
                <w:bCs/>
                <w:szCs w:val="24"/>
                <w:lang w:val="en-US"/>
              </w:rPr>
              <w:instrText>CEB</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elderly</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diseas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81"},"</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9</w:instrText>
            </w:r>
            <w:r w:rsidR="00053AE8">
              <w:rPr>
                <w:b/>
                <w:bCs/>
                <w:szCs w:val="24"/>
                <w:lang w:val="en-US"/>
              </w:rPr>
              <w:instrText>e</w:instrText>
            </w:r>
            <w:r w:rsidR="00053AE8" w:rsidRPr="002B3AE7">
              <w:rPr>
                <w:b/>
                <w:bCs/>
                <w:szCs w:val="24"/>
              </w:rPr>
              <w:instrText>8113</w:instrText>
            </w:r>
            <w:r w:rsidR="00053AE8">
              <w:rPr>
                <w:b/>
                <w:bCs/>
                <w:szCs w:val="24"/>
                <w:lang w:val="en-US"/>
              </w:rPr>
              <w:instrText>b</w:instrText>
            </w:r>
            <w:r w:rsidR="00053AE8" w:rsidRPr="002B3AE7">
              <w:rPr>
                <w:b/>
                <w:bCs/>
                <w:szCs w:val="24"/>
              </w:rPr>
              <w:instrText>2-3</w:instrText>
            </w:r>
            <w:r w:rsidR="00053AE8">
              <w:rPr>
                <w:b/>
                <w:bCs/>
                <w:szCs w:val="24"/>
                <w:lang w:val="en-US"/>
              </w:rPr>
              <w:instrText>e</w:instrText>
            </w:r>
            <w:r w:rsidR="00053AE8" w:rsidRPr="002B3AE7">
              <w:rPr>
                <w:b/>
                <w:bCs/>
                <w:szCs w:val="24"/>
              </w:rPr>
              <w:instrText>9</w:instrText>
            </w:r>
            <w:r w:rsidR="00053AE8">
              <w:rPr>
                <w:b/>
                <w:bCs/>
                <w:szCs w:val="24"/>
                <w:lang w:val="en-US"/>
              </w:rPr>
              <w:instrText>b</w:instrText>
            </w:r>
            <w:r w:rsidR="00053AE8" w:rsidRPr="002B3AE7">
              <w:rPr>
                <w:b/>
                <w:bCs/>
                <w:szCs w:val="24"/>
              </w:rPr>
              <w:instrText>-32</w:instrText>
            </w:r>
            <w:r w:rsidR="00053AE8">
              <w:rPr>
                <w:b/>
                <w:bCs/>
                <w:szCs w:val="24"/>
                <w:lang w:val="en-US"/>
              </w:rPr>
              <w:instrText>d</w:instrText>
            </w:r>
            <w:r w:rsidR="00053AE8" w:rsidRPr="002B3AE7">
              <w:rPr>
                <w:b/>
                <w:bCs/>
                <w:szCs w:val="24"/>
              </w:rPr>
              <w:instrText>7-817</w:instrText>
            </w:r>
            <w:r w:rsidR="00053AE8">
              <w:rPr>
                <w:b/>
                <w:bCs/>
                <w:szCs w:val="24"/>
                <w:lang w:val="en-US"/>
              </w:rPr>
              <w:instrText>d</w:instrText>
            </w:r>
            <w:r w:rsidR="00053AE8" w:rsidRPr="002B3AE7">
              <w:rPr>
                <w:b/>
                <w:bCs/>
                <w:szCs w:val="24"/>
              </w:rPr>
              <w:instrText>-</w:instrText>
            </w:r>
            <w:r w:rsidR="00053AE8">
              <w:rPr>
                <w:b/>
                <w:bCs/>
                <w:szCs w:val="24"/>
                <w:lang w:val="en-US"/>
              </w:rPr>
              <w:instrText>e</w:instrText>
            </w:r>
            <w:r w:rsidR="00053AE8" w:rsidRPr="002B3AE7">
              <w:rPr>
                <w:b/>
                <w:bCs/>
                <w:szCs w:val="24"/>
              </w:rPr>
              <w:instrText>1</w:instrText>
            </w:r>
            <w:r w:rsidR="00053AE8">
              <w:rPr>
                <w:b/>
                <w:bCs/>
                <w:szCs w:val="24"/>
                <w:lang w:val="en-US"/>
              </w:rPr>
              <w:instrText>b</w:instrText>
            </w:r>
            <w:r w:rsidR="00053AE8" w:rsidRPr="002B3AE7">
              <w:rPr>
                <w:b/>
                <w:bCs/>
                <w:szCs w:val="24"/>
              </w:rPr>
              <w:instrText>6</w:instrText>
            </w:r>
            <w:r w:rsidR="00053AE8">
              <w:rPr>
                <w:b/>
                <w:bCs/>
                <w:szCs w:val="24"/>
                <w:lang w:val="en-US"/>
              </w:rPr>
              <w:instrText>ee</w:instrText>
            </w:r>
            <w:r w:rsidR="00053AE8" w:rsidRPr="002B3AE7">
              <w:rPr>
                <w:b/>
                <w:bCs/>
                <w:szCs w:val="24"/>
              </w:rPr>
              <w:instrText>5</w:instrText>
            </w:r>
            <w:r w:rsidR="00053AE8">
              <w:rPr>
                <w:b/>
                <w:bCs/>
                <w:szCs w:val="24"/>
                <w:lang w:val="en-US"/>
              </w:rPr>
              <w:instrText>d</w:instrText>
            </w:r>
            <w:r w:rsidR="00053AE8" w:rsidRPr="002B3AE7">
              <w:rPr>
                <w:b/>
                <w:bCs/>
                <w:szCs w:val="24"/>
              </w:rPr>
              <w:instrText>1</w:instrText>
            </w:r>
            <w:r w:rsidR="00053AE8">
              <w:rPr>
                <w:b/>
                <w:bCs/>
                <w:szCs w:val="24"/>
                <w:lang w:val="en-US"/>
              </w:rPr>
              <w:instrText>dd</w:instrText>
            </w:r>
            <w:r w:rsidR="00053AE8" w:rsidRPr="002B3AE7">
              <w:rPr>
                <w:b/>
                <w:bCs/>
                <w:szCs w:val="24"/>
              </w:rPr>
              <w:instrText>0"]}],"</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28]","</w:instrText>
            </w:r>
            <w:r w:rsidR="00053AE8">
              <w:rPr>
                <w:b/>
                <w:bCs/>
                <w:szCs w:val="24"/>
                <w:lang w:val="en-US"/>
              </w:rPr>
              <w:instrText>plainTextFormattedCitation</w:instrText>
            </w:r>
            <w:r w:rsidR="00053AE8" w:rsidRPr="002B3AE7">
              <w:rPr>
                <w:b/>
                <w:bCs/>
                <w:szCs w:val="24"/>
              </w:rPr>
              <w:instrText>":"[128]","</w:instrText>
            </w:r>
            <w:r w:rsidR="00053AE8">
              <w:rPr>
                <w:b/>
                <w:bCs/>
                <w:szCs w:val="24"/>
                <w:lang w:val="en-US"/>
              </w:rPr>
              <w:instrText>previouslyFormattedCitation</w:instrText>
            </w:r>
            <w:r w:rsidR="00053AE8" w:rsidRPr="002B3AE7">
              <w:rPr>
                <w:b/>
                <w:bCs/>
                <w:szCs w:val="24"/>
              </w:rPr>
              <w:instrText>":"[128]"},"</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574AC0">
              <w:rPr>
                <w:b/>
                <w:bCs/>
                <w:szCs w:val="24"/>
                <w:lang w:val="en-US"/>
              </w:rPr>
              <w:fldChar w:fldCharType="separate"/>
            </w:r>
            <w:r w:rsidR="00A60C8A" w:rsidRPr="00A60C8A">
              <w:rPr>
                <w:bCs/>
                <w:noProof/>
                <w:szCs w:val="24"/>
              </w:rPr>
              <w:t>[128]</w:t>
            </w:r>
            <w:r w:rsidR="00574AC0">
              <w:rPr>
                <w:b/>
                <w:bCs/>
                <w:szCs w:val="24"/>
                <w:lang w:val="en-US"/>
              </w:rPr>
              <w:fldChar w:fldCharType="end"/>
            </w:r>
          </w:p>
        </w:tc>
      </w:tr>
      <w:tr w:rsidR="002177F4" w:rsidRPr="00EA5B5D" w14:paraId="6B875F8A"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13FFC286" w14:textId="77777777" w:rsidR="002177F4" w:rsidRPr="00EA5B5D" w:rsidRDefault="002177F4"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5D6515D" w14:textId="77777777" w:rsidR="002177F4" w:rsidRPr="00EA5B5D" w:rsidRDefault="002177F4"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9FC4FF4" w14:textId="77777777" w:rsidR="002177F4" w:rsidRPr="00EA5B5D" w:rsidRDefault="002177F4"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F93FE15" w14:textId="77777777" w:rsidR="002177F4" w:rsidRPr="00EA5B5D" w:rsidRDefault="002177F4" w:rsidP="00B16826">
            <w:pPr>
              <w:spacing w:line="240" w:lineRule="auto"/>
              <w:ind w:firstLine="0"/>
              <w:jc w:val="left"/>
              <w:rPr>
                <w:szCs w:val="24"/>
              </w:rPr>
            </w:pPr>
            <w:r w:rsidRPr="00EA5B5D">
              <w:rPr>
                <w:szCs w:val="24"/>
              </w:rPr>
              <w:t>Дни введения</w:t>
            </w:r>
          </w:p>
        </w:tc>
      </w:tr>
      <w:tr w:rsidR="002177F4" w:rsidRPr="00EA5B5D" w14:paraId="651B801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3693156" w14:textId="77777777" w:rsidR="002177F4" w:rsidRPr="002177F4" w:rsidRDefault="002177F4" w:rsidP="002177F4">
            <w:pPr>
              <w:spacing w:line="240" w:lineRule="auto"/>
              <w:ind w:firstLine="0"/>
              <w:jc w:val="left"/>
              <w:rPr>
                <w:szCs w:val="24"/>
              </w:rPr>
            </w:pPr>
            <w:r w:rsidRPr="002177F4">
              <w:rPr>
                <w:szCs w:val="24"/>
              </w:rPr>
              <w:t>Циклофосфа</w:t>
            </w:r>
            <w:r w:rsidR="00EC0391">
              <w:rPr>
                <w:szCs w:val="24"/>
              </w:rPr>
              <w:t>мид</w:t>
            </w:r>
            <w:r w:rsidR="00D254F2" w:rsidRPr="00574AC0">
              <w:rPr>
                <w:szCs w:val="24"/>
              </w:rPr>
              <w:t>**</w:t>
            </w:r>
          </w:p>
        </w:tc>
        <w:tc>
          <w:tcPr>
            <w:tcW w:w="2339" w:type="dxa"/>
            <w:tcBorders>
              <w:top w:val="single" w:sz="4" w:space="0" w:color="auto"/>
              <w:left w:val="single" w:sz="4" w:space="0" w:color="auto"/>
              <w:bottom w:val="single" w:sz="4" w:space="0" w:color="auto"/>
              <w:right w:val="single" w:sz="4" w:space="0" w:color="auto"/>
            </w:tcBorders>
          </w:tcPr>
          <w:p w14:paraId="359681FD" w14:textId="77777777" w:rsidR="002177F4" w:rsidRPr="002177F4" w:rsidRDefault="002177F4" w:rsidP="002177F4">
            <w:pPr>
              <w:spacing w:line="240" w:lineRule="auto"/>
              <w:ind w:firstLine="0"/>
              <w:jc w:val="left"/>
              <w:rPr>
                <w:szCs w:val="24"/>
              </w:rPr>
            </w:pPr>
            <w:r w:rsidRPr="002177F4">
              <w:rPr>
                <w:szCs w:val="24"/>
              </w:rPr>
              <w:t>10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A05A744" w14:textId="77777777" w:rsidR="002177F4" w:rsidRPr="002177F4" w:rsidRDefault="002177F4" w:rsidP="002177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75EECC2B" w14:textId="77777777" w:rsidR="002177F4" w:rsidRPr="002177F4" w:rsidRDefault="002177F4" w:rsidP="002177F4">
            <w:pPr>
              <w:spacing w:line="240" w:lineRule="auto"/>
              <w:ind w:firstLine="0"/>
              <w:jc w:val="left"/>
              <w:rPr>
                <w:szCs w:val="24"/>
              </w:rPr>
            </w:pPr>
            <w:r w:rsidRPr="002177F4">
              <w:rPr>
                <w:szCs w:val="24"/>
              </w:rPr>
              <w:t>1</w:t>
            </w:r>
          </w:p>
        </w:tc>
      </w:tr>
      <w:tr w:rsidR="002177F4" w:rsidRPr="00EA5B5D" w14:paraId="47E2353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B0EA0FD" w14:textId="77777777" w:rsidR="002177F4" w:rsidRPr="002177F4" w:rsidRDefault="002177F4" w:rsidP="002177F4">
            <w:pPr>
              <w:spacing w:line="240" w:lineRule="auto"/>
              <w:ind w:firstLine="0"/>
              <w:jc w:val="left"/>
              <w:rPr>
                <w:szCs w:val="24"/>
              </w:rPr>
            </w:pPr>
            <w:r w:rsidRPr="002177F4">
              <w:rPr>
                <w:szCs w:val="24"/>
              </w:rPr>
              <w:t>Винбластин</w:t>
            </w:r>
            <w:r w:rsidR="00D254F2" w:rsidRPr="00574AC0">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2B42FC8D" w14:textId="77777777" w:rsidR="002177F4" w:rsidRPr="002177F4" w:rsidRDefault="002177F4" w:rsidP="002177F4">
            <w:pPr>
              <w:spacing w:line="240" w:lineRule="auto"/>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3DF83C4" w14:textId="77777777" w:rsidR="002177F4" w:rsidRPr="002177F4" w:rsidRDefault="002177F4" w:rsidP="002177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70CEC82C" w14:textId="77777777" w:rsidR="002177F4" w:rsidRPr="002177F4" w:rsidRDefault="002177F4" w:rsidP="002177F4">
            <w:pPr>
              <w:spacing w:line="240" w:lineRule="auto"/>
              <w:ind w:firstLine="0"/>
              <w:jc w:val="left"/>
              <w:rPr>
                <w:szCs w:val="24"/>
              </w:rPr>
            </w:pPr>
            <w:r w:rsidRPr="002177F4">
              <w:rPr>
                <w:szCs w:val="24"/>
              </w:rPr>
              <w:t>1</w:t>
            </w:r>
          </w:p>
        </w:tc>
      </w:tr>
      <w:tr w:rsidR="002177F4" w:rsidRPr="00EA5B5D" w14:paraId="1DE35079"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4C219611" w14:textId="77777777" w:rsidR="002177F4" w:rsidRPr="00574AC0" w:rsidRDefault="002177F4" w:rsidP="002177F4">
            <w:pPr>
              <w:spacing w:line="240" w:lineRule="auto"/>
              <w:ind w:firstLine="0"/>
              <w:jc w:val="left"/>
              <w:rPr>
                <w:szCs w:val="24"/>
              </w:rPr>
            </w:pPr>
            <w:r w:rsidRPr="002177F4">
              <w:rPr>
                <w:szCs w:val="24"/>
              </w:rPr>
              <w:t>Преднизолон</w:t>
            </w:r>
            <w:r w:rsidR="00D254F2" w:rsidRPr="00574AC0">
              <w:rPr>
                <w:szCs w:val="24"/>
              </w:rPr>
              <w:t>**</w:t>
            </w:r>
          </w:p>
        </w:tc>
        <w:tc>
          <w:tcPr>
            <w:tcW w:w="2339" w:type="dxa"/>
            <w:tcBorders>
              <w:top w:val="single" w:sz="4" w:space="0" w:color="auto"/>
              <w:left w:val="single" w:sz="4" w:space="0" w:color="auto"/>
              <w:bottom w:val="single" w:sz="4" w:space="0" w:color="auto"/>
              <w:right w:val="single" w:sz="4" w:space="0" w:color="auto"/>
            </w:tcBorders>
          </w:tcPr>
          <w:p w14:paraId="3F86DE65" w14:textId="77777777" w:rsidR="002177F4" w:rsidRPr="002177F4" w:rsidRDefault="002177F4" w:rsidP="002177F4">
            <w:pPr>
              <w:spacing w:line="240" w:lineRule="auto"/>
              <w:ind w:firstLine="0"/>
              <w:jc w:val="left"/>
              <w:rPr>
                <w:szCs w:val="24"/>
              </w:rPr>
            </w:pPr>
            <w:r w:rsidRPr="002177F4">
              <w:rPr>
                <w:szCs w:val="24"/>
              </w:rPr>
              <w:t>4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40EA8D3" w14:textId="77777777" w:rsidR="002177F4" w:rsidRPr="002177F4" w:rsidRDefault="002177F4" w:rsidP="002177F4">
            <w:pPr>
              <w:spacing w:line="240" w:lineRule="auto"/>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316F8237" w14:textId="77777777" w:rsidR="002177F4" w:rsidRPr="002177F4" w:rsidRDefault="002177F4" w:rsidP="002177F4">
            <w:pPr>
              <w:spacing w:line="240" w:lineRule="auto"/>
              <w:ind w:firstLine="0"/>
              <w:jc w:val="left"/>
              <w:rPr>
                <w:szCs w:val="24"/>
              </w:rPr>
            </w:pPr>
            <w:r w:rsidRPr="002177F4">
              <w:rPr>
                <w:szCs w:val="24"/>
              </w:rPr>
              <w:t>1-5</w:t>
            </w:r>
          </w:p>
        </w:tc>
      </w:tr>
      <w:tr w:rsidR="002177F4" w:rsidRPr="00EA5B5D" w14:paraId="057262BB" w14:textId="77777777" w:rsidTr="00B16826">
        <w:tc>
          <w:tcPr>
            <w:tcW w:w="9356" w:type="dxa"/>
            <w:gridSpan w:val="4"/>
            <w:tcBorders>
              <w:top w:val="single" w:sz="4" w:space="0" w:color="auto"/>
              <w:left w:val="single" w:sz="4" w:space="0" w:color="auto"/>
              <w:bottom w:val="single" w:sz="4" w:space="0" w:color="auto"/>
              <w:right w:val="single" w:sz="4" w:space="0" w:color="auto"/>
            </w:tcBorders>
            <w:vAlign w:val="center"/>
          </w:tcPr>
          <w:p w14:paraId="3492F94A" w14:textId="77777777" w:rsidR="002177F4" w:rsidRPr="002177F4" w:rsidRDefault="002177F4" w:rsidP="002177F4">
            <w:pPr>
              <w:spacing w:line="240" w:lineRule="auto"/>
              <w:ind w:firstLine="0"/>
              <w:jc w:val="left"/>
              <w:rPr>
                <w:szCs w:val="24"/>
              </w:rPr>
            </w:pPr>
            <w:r w:rsidRPr="00EA5B5D">
              <w:rPr>
                <w:szCs w:val="24"/>
              </w:rPr>
              <w:t xml:space="preserve">Лечение возобновляется на </w:t>
            </w:r>
            <w:r w:rsidRPr="00574AC0">
              <w:rPr>
                <w:szCs w:val="24"/>
              </w:rPr>
              <w:t>22</w:t>
            </w:r>
            <w:r>
              <w:rPr>
                <w:szCs w:val="24"/>
              </w:rPr>
              <w:t xml:space="preserve"> день</w:t>
            </w:r>
          </w:p>
        </w:tc>
      </w:tr>
    </w:tbl>
    <w:p w14:paraId="1042410E" w14:textId="77777777" w:rsidR="002177F4" w:rsidRPr="000709E2" w:rsidRDefault="002177F4" w:rsidP="008358F4">
      <w:pPr>
        <w:ind w:left="709" w:firstLine="0"/>
      </w:pPr>
    </w:p>
    <w:p w14:paraId="58C67480" w14:textId="77777777" w:rsidR="00C12369" w:rsidRDefault="00C12369" w:rsidP="00C12369">
      <w:pPr>
        <w:pStyle w:val="afd"/>
        <w:ind w:firstLine="0"/>
        <w:rPr>
          <w:b/>
          <w:bCs/>
          <w:u w:val="single"/>
        </w:rPr>
      </w:pPr>
      <w:r w:rsidRPr="00C12369">
        <w:rPr>
          <w:b/>
          <w:bCs/>
          <w:u w:val="single"/>
        </w:rPr>
        <w:t>3.</w:t>
      </w:r>
      <w:r>
        <w:rPr>
          <w:b/>
          <w:bCs/>
          <w:u w:val="single"/>
        </w:rPr>
        <w:t>3.</w:t>
      </w:r>
      <w:r w:rsidR="00D254F2">
        <w:rPr>
          <w:b/>
          <w:bCs/>
          <w:u w:val="single"/>
        </w:rPr>
        <w:t>4</w:t>
      </w:r>
      <w:r>
        <w:rPr>
          <w:b/>
          <w:bCs/>
          <w:u w:val="single"/>
        </w:rPr>
        <w:t xml:space="preserve"> </w:t>
      </w:r>
      <w:r w:rsidRPr="00571482">
        <w:rPr>
          <w:b/>
          <w:bCs/>
          <w:u w:val="single"/>
        </w:rPr>
        <w:t>Схемы</w:t>
      </w:r>
      <w:r w:rsidR="006E172F">
        <w:rPr>
          <w:b/>
          <w:bCs/>
          <w:u w:val="single"/>
        </w:rPr>
        <w:t xml:space="preserve"> второй линии</w:t>
      </w:r>
      <w:r>
        <w:rPr>
          <w:b/>
          <w:bCs/>
          <w:u w:val="single"/>
        </w:rPr>
        <w:t xml:space="preserve"> терапии лимфомы Ходжкина</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C12369" w:rsidRPr="00EA5B5D" w14:paraId="7C2522F8" w14:textId="77777777" w:rsidTr="00B16826">
        <w:trPr>
          <w:trHeight w:val="329"/>
        </w:trPr>
        <w:tc>
          <w:tcPr>
            <w:tcW w:w="9356" w:type="dxa"/>
            <w:gridSpan w:val="4"/>
            <w:tcBorders>
              <w:top w:val="nil"/>
              <w:left w:val="nil"/>
              <w:bottom w:val="single" w:sz="4" w:space="0" w:color="auto"/>
              <w:right w:val="nil"/>
            </w:tcBorders>
          </w:tcPr>
          <w:p w14:paraId="5070381A" w14:textId="71A31DB1" w:rsidR="00C12369" w:rsidRPr="002415BA" w:rsidRDefault="00C12369" w:rsidP="00B16826">
            <w:pPr>
              <w:spacing w:line="240" w:lineRule="auto"/>
              <w:ind w:firstLine="0"/>
              <w:jc w:val="left"/>
              <w:rPr>
                <w:b/>
                <w:bCs/>
                <w:szCs w:val="24"/>
              </w:rPr>
            </w:pPr>
            <w:r>
              <w:rPr>
                <w:b/>
                <w:bCs/>
                <w:szCs w:val="24"/>
                <w:lang w:val="en-US"/>
              </w:rPr>
              <w:t>IGEV</w:t>
            </w:r>
            <w:r w:rsidR="002415BA" w:rsidRPr="005B03CD">
              <w:rPr>
                <w:b/>
                <w:bCs/>
                <w:szCs w:val="24"/>
              </w:rPr>
              <w:t xml:space="preserve"> </w:t>
            </w:r>
            <w:r w:rsidR="002415BA">
              <w:rPr>
                <w:b/>
                <w:bCs/>
                <w:szCs w:val="24"/>
                <w:lang w:val="en-US"/>
              </w:rPr>
              <w:fldChar w:fldCharType="begin" w:fldLock="1"/>
            </w:r>
            <w:r w:rsidR="00053AE8">
              <w:rPr>
                <w:b/>
                <w:bCs/>
                <w:szCs w:val="24"/>
                <w:lang w:val="en-US"/>
              </w:rPr>
              <w:instrText>ADDIN</w:instrText>
            </w:r>
            <w:r w:rsidR="00053AE8" w:rsidRPr="002B3AE7">
              <w:rPr>
                <w:b/>
                <w:bCs/>
                <w:szCs w:val="24"/>
              </w:rPr>
              <w:instrText xml:space="preserve"> </w:instrText>
            </w:r>
            <w:r w:rsidR="00053AE8">
              <w:rPr>
                <w:b/>
                <w:bCs/>
                <w:szCs w:val="24"/>
                <w:lang w:val="en-US"/>
              </w:rPr>
              <w:instrText>CSL</w:instrText>
            </w:r>
            <w:r w:rsidR="00053AE8" w:rsidRPr="002B3AE7">
              <w:rPr>
                <w:b/>
                <w:bCs/>
                <w:szCs w:val="24"/>
              </w:rPr>
              <w:instrText>_</w:instrText>
            </w:r>
            <w:r w:rsidR="00053AE8">
              <w:rPr>
                <w:b/>
                <w:bCs/>
                <w:szCs w:val="24"/>
                <w:lang w:val="en-US"/>
              </w:rPr>
              <w:instrText>CITATION</w:instrText>
            </w:r>
            <w:r w:rsidR="00053AE8" w:rsidRPr="002B3AE7">
              <w:rPr>
                <w:b/>
                <w:bCs/>
                <w:szCs w:val="24"/>
              </w:rPr>
              <w:instrText xml:space="preserve"> {"</w:instrText>
            </w:r>
            <w:r w:rsidR="00053AE8">
              <w:rPr>
                <w:b/>
                <w:bCs/>
                <w:szCs w:val="24"/>
                <w:lang w:val="en-US"/>
              </w:rPr>
              <w:instrText>citationItems</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temData</w:instrText>
            </w:r>
            <w:r w:rsidR="00053AE8" w:rsidRPr="002B3AE7">
              <w:rPr>
                <w:b/>
                <w:bCs/>
                <w:szCs w:val="24"/>
              </w:rPr>
              <w:instrText>":{"</w:instrText>
            </w:r>
            <w:r w:rsidR="00053AE8">
              <w:rPr>
                <w:b/>
                <w:bCs/>
                <w:szCs w:val="24"/>
                <w:lang w:val="en-US"/>
              </w:rPr>
              <w:instrText>DOI</w:instrText>
            </w:r>
            <w:r w:rsidR="00053AE8" w:rsidRPr="002B3AE7">
              <w:rPr>
                <w:b/>
                <w:bCs/>
                <w:szCs w:val="24"/>
              </w:rPr>
              <w:instrText>":"10.3324/</w:instrText>
            </w:r>
            <w:r w:rsidR="00053AE8">
              <w:rPr>
                <w:b/>
                <w:bCs/>
                <w:szCs w:val="24"/>
                <w:lang w:val="en-US"/>
              </w:rPr>
              <w:instrText>haematol</w:instrText>
            </w:r>
            <w:r w:rsidR="00053AE8" w:rsidRPr="002B3AE7">
              <w:rPr>
                <w:b/>
                <w:bCs/>
                <w:szCs w:val="24"/>
              </w:rPr>
              <w:instrText>.10661","</w:instrText>
            </w:r>
            <w:r w:rsidR="00053AE8">
              <w:rPr>
                <w:b/>
                <w:bCs/>
                <w:szCs w:val="24"/>
                <w:lang w:val="en-US"/>
              </w:rPr>
              <w:instrText>ISSN</w:instrText>
            </w:r>
            <w:r w:rsidR="00053AE8" w:rsidRPr="002B3AE7">
              <w:rPr>
                <w:b/>
                <w:bCs/>
                <w:szCs w:val="24"/>
              </w:rPr>
              <w:instrText>":"03906078","</w:instrText>
            </w:r>
            <w:r w:rsidR="00053AE8">
              <w:rPr>
                <w:b/>
                <w:bCs/>
                <w:szCs w:val="24"/>
                <w:lang w:val="en-US"/>
              </w:rPr>
              <w:instrText>PMID</w:instrText>
            </w:r>
            <w:r w:rsidR="00053AE8" w:rsidRPr="002B3AE7">
              <w:rPr>
                <w:b/>
                <w:bCs/>
                <w:szCs w:val="24"/>
              </w:rPr>
              <w:instrText>":"17229633","</w:instrText>
            </w:r>
            <w:r w:rsidR="00053AE8">
              <w:rPr>
                <w:b/>
                <w:bCs/>
                <w:szCs w:val="24"/>
                <w:lang w:val="en-US"/>
              </w:rPr>
              <w:instrText>abstract</w:instrText>
            </w:r>
            <w:r w:rsidR="00053AE8" w:rsidRPr="002B3AE7">
              <w:rPr>
                <w:b/>
                <w:bCs/>
                <w:szCs w:val="24"/>
              </w:rPr>
              <w:instrText>":"</w:instrText>
            </w:r>
            <w:r w:rsidR="00053AE8">
              <w:rPr>
                <w:b/>
                <w:bCs/>
                <w:szCs w:val="24"/>
                <w:lang w:val="en-US"/>
              </w:rPr>
              <w:instrText>Background</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Objectives</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pre</w:instrText>
            </w:r>
            <w:r w:rsidR="00053AE8" w:rsidRPr="002B3AE7">
              <w:rPr>
                <w:b/>
                <w:bCs/>
                <w:szCs w:val="24"/>
              </w:rPr>
              <w:instrText>-</w:instrText>
            </w:r>
            <w:r w:rsidR="00053AE8">
              <w:rPr>
                <w:b/>
                <w:bCs/>
                <w:szCs w:val="24"/>
                <w:lang w:val="en-US"/>
              </w:rPr>
              <w:instrText>transplant</w:instrText>
            </w:r>
            <w:r w:rsidR="00053AE8" w:rsidRPr="002B3AE7">
              <w:rPr>
                <w:b/>
                <w:bCs/>
                <w:szCs w:val="24"/>
              </w:rPr>
              <w:instrText xml:space="preserve"> </w:instrText>
            </w:r>
            <w:r w:rsidR="00053AE8">
              <w:rPr>
                <w:b/>
                <w:bCs/>
                <w:szCs w:val="24"/>
                <w:lang w:val="en-US"/>
              </w:rPr>
              <w:instrText>salvage</w:instrText>
            </w:r>
            <w:r w:rsidR="00053AE8" w:rsidRPr="002B3AE7">
              <w:rPr>
                <w:b/>
                <w:bCs/>
                <w:szCs w:val="24"/>
              </w:rPr>
              <w:instrText xml:space="preserve"> </w:instrText>
            </w:r>
            <w:r w:rsidR="00053AE8">
              <w:rPr>
                <w:b/>
                <w:bCs/>
                <w:szCs w:val="24"/>
                <w:lang w:val="en-US"/>
              </w:rPr>
              <w:instrText>chemotherapy</w:instrText>
            </w:r>
            <w:r w:rsidR="00053AE8" w:rsidRPr="002B3AE7">
              <w:rPr>
                <w:b/>
                <w:bCs/>
                <w:szCs w:val="24"/>
              </w:rPr>
              <w:instrText xml:space="preserve"> </w:instrText>
            </w:r>
            <w:r w:rsidR="00053AE8">
              <w:rPr>
                <w:b/>
                <w:bCs/>
                <w:szCs w:val="24"/>
                <w:lang w:val="en-US"/>
              </w:rPr>
              <w:instrText>remains</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most</w:instrText>
            </w:r>
            <w:r w:rsidR="00053AE8" w:rsidRPr="002B3AE7">
              <w:rPr>
                <w:b/>
                <w:bCs/>
                <w:szCs w:val="24"/>
              </w:rPr>
              <w:instrText xml:space="preserve"> </w:instrText>
            </w:r>
            <w:r w:rsidR="00053AE8">
              <w:rPr>
                <w:b/>
                <w:bCs/>
                <w:szCs w:val="24"/>
                <w:lang w:val="en-US"/>
              </w:rPr>
              <w:instrText>important</w:instrText>
            </w:r>
            <w:r w:rsidR="00053AE8" w:rsidRPr="002B3AE7">
              <w:rPr>
                <w:b/>
                <w:bCs/>
                <w:szCs w:val="24"/>
              </w:rPr>
              <w:instrText xml:space="preserve"> </w:instrText>
            </w:r>
            <w:r w:rsidR="00053AE8">
              <w:rPr>
                <w:b/>
                <w:bCs/>
                <w:szCs w:val="24"/>
                <w:lang w:val="en-US"/>
              </w:rPr>
              <w:instrText>prognostic</w:instrText>
            </w:r>
            <w:r w:rsidR="00053AE8" w:rsidRPr="002B3AE7">
              <w:rPr>
                <w:b/>
                <w:bCs/>
                <w:szCs w:val="24"/>
              </w:rPr>
              <w:instrText xml:space="preserve"> </w:instrText>
            </w:r>
            <w:r w:rsidR="00053AE8">
              <w:rPr>
                <w:b/>
                <w:bCs/>
                <w:szCs w:val="24"/>
                <w:lang w:val="en-US"/>
              </w:rPr>
              <w:instrText>factor</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outcome</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relaps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new</w:instrText>
            </w:r>
            <w:r w:rsidR="00053AE8" w:rsidRPr="002B3AE7">
              <w:rPr>
                <w:b/>
                <w:bCs/>
                <w:szCs w:val="24"/>
              </w:rPr>
              <w:instrText xml:space="preserve"> </w:instrText>
            </w:r>
            <w:r w:rsidR="00053AE8">
              <w:rPr>
                <w:b/>
                <w:bCs/>
                <w:szCs w:val="24"/>
                <w:lang w:val="en-US"/>
              </w:rPr>
              <w:instrText>induction</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are</w:instrText>
            </w:r>
            <w:r w:rsidR="00053AE8" w:rsidRPr="002B3AE7">
              <w:rPr>
                <w:b/>
                <w:bCs/>
                <w:szCs w:val="24"/>
              </w:rPr>
              <w:instrText xml:space="preserve"> </w:instrText>
            </w:r>
            <w:r w:rsidR="00053AE8">
              <w:rPr>
                <w:b/>
                <w:bCs/>
                <w:szCs w:val="24"/>
                <w:lang w:val="en-US"/>
              </w:rPr>
              <w:instrText>reported</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term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rates</w:instrText>
            </w:r>
            <w:r w:rsidR="00053AE8" w:rsidRPr="002B3AE7">
              <w:rPr>
                <w:b/>
                <w:bCs/>
                <w:szCs w:val="24"/>
              </w:rPr>
              <w:instrText xml:space="preserve">, </w:instrText>
            </w:r>
            <w:r w:rsidR="00053AE8">
              <w:rPr>
                <w:b/>
                <w:bCs/>
                <w:szCs w:val="24"/>
                <w:lang w:val="en-US"/>
              </w:rPr>
              <w:instrText>toxicity</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stem</w:instrText>
            </w:r>
            <w:r w:rsidR="00053AE8" w:rsidRPr="002B3AE7">
              <w:rPr>
                <w:b/>
                <w:bCs/>
                <w:szCs w:val="24"/>
              </w:rPr>
              <w:instrText xml:space="preserve"> </w:instrText>
            </w:r>
            <w:r w:rsidR="00053AE8">
              <w:rPr>
                <w:b/>
                <w:bCs/>
                <w:szCs w:val="24"/>
                <w:lang w:val="en-US"/>
              </w:rPr>
              <w:instrText>cell</w:instrText>
            </w:r>
            <w:r w:rsidR="00053AE8" w:rsidRPr="002B3AE7">
              <w:rPr>
                <w:b/>
                <w:bCs/>
                <w:szCs w:val="24"/>
              </w:rPr>
              <w:instrText xml:space="preserve"> </w:instrText>
            </w:r>
            <w:r w:rsidR="00053AE8">
              <w:rPr>
                <w:b/>
                <w:bCs/>
                <w:szCs w:val="24"/>
                <w:lang w:val="en-US"/>
              </w:rPr>
              <w:instrText>mobilization</w:instrText>
            </w:r>
            <w:r w:rsidR="00053AE8" w:rsidRPr="002B3AE7">
              <w:rPr>
                <w:b/>
                <w:bCs/>
                <w:szCs w:val="24"/>
              </w:rPr>
              <w:instrText xml:space="preserve">. </w:instrText>
            </w:r>
            <w:r w:rsidR="00053AE8">
              <w:rPr>
                <w:b/>
                <w:bCs/>
                <w:szCs w:val="24"/>
                <w:lang w:val="en-US"/>
              </w:rPr>
              <w:instrText>Desig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Methods</w:instrText>
            </w:r>
            <w:r w:rsidR="00053AE8" w:rsidRPr="002B3AE7">
              <w:rPr>
                <w:b/>
                <w:bCs/>
                <w:szCs w:val="24"/>
              </w:rPr>
              <w:instrText xml:space="preserve">: </w:instrText>
            </w:r>
            <w:r w:rsidR="00053AE8">
              <w:rPr>
                <w:b/>
                <w:bCs/>
                <w:szCs w:val="24"/>
                <w:lang w:val="en-US"/>
              </w:rPr>
              <w:instrText>Ninety</w:instrText>
            </w:r>
            <w:r w:rsidR="00053AE8" w:rsidRPr="002B3AE7">
              <w:rPr>
                <w:b/>
                <w:bCs/>
                <w:szCs w:val="24"/>
              </w:rPr>
              <w:instrText>-</w:instrText>
            </w:r>
            <w:r w:rsidR="00053AE8">
              <w:rPr>
                <w:b/>
                <w:bCs/>
                <w:szCs w:val="24"/>
                <w:lang w:val="en-US"/>
              </w:rPr>
              <w:instrText>on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relaps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prospectively</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salvage</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consisting</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ifosfamide</w:instrText>
            </w:r>
            <w:r w:rsidR="00053AE8" w:rsidRPr="002B3AE7">
              <w:rPr>
                <w:b/>
                <w:bCs/>
                <w:szCs w:val="24"/>
              </w:rPr>
              <w:instrText xml:space="preserve"> 2000 </w:instrText>
            </w:r>
            <w:r w:rsidR="00053AE8">
              <w:rPr>
                <w:b/>
                <w:bCs/>
                <w:szCs w:val="24"/>
                <w:lang w:val="en-US"/>
              </w:rPr>
              <w:instrText>mg</w:instrText>
            </w:r>
            <w:r w:rsidR="00053AE8" w:rsidRPr="002B3AE7">
              <w:rPr>
                <w:b/>
                <w:bCs/>
                <w:szCs w:val="24"/>
              </w:rPr>
              <w:instrText>/</w:instrText>
            </w:r>
            <w:r w:rsidR="00053AE8">
              <w:rPr>
                <w:b/>
                <w:bCs/>
                <w:szCs w:val="24"/>
                <w:lang w:val="en-US"/>
              </w:rPr>
              <w:instrText>m</w:instrText>
            </w:r>
            <w:r w:rsidR="00053AE8" w:rsidRPr="002B3AE7">
              <w:rPr>
                <w:b/>
                <w:bCs/>
                <w:szCs w:val="24"/>
              </w:rPr>
              <w:instrText xml:space="preserve">2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o</w:instrText>
            </w:r>
            <w:r w:rsidR="00053AE8" w:rsidRPr="002B3AE7">
              <w:rPr>
                <w:b/>
                <w:bCs/>
                <w:szCs w:val="24"/>
              </w:rPr>
              <w:instrText xml:space="preserve"> 4, </w:instrText>
            </w:r>
            <w:r w:rsidR="00053AE8">
              <w:rPr>
                <w:b/>
                <w:bCs/>
                <w:szCs w:val="24"/>
                <w:lang w:val="en-US"/>
              </w:rPr>
              <w:instrText>gemcitabine</w:instrText>
            </w:r>
            <w:r w:rsidR="00053AE8" w:rsidRPr="002B3AE7">
              <w:rPr>
                <w:b/>
                <w:bCs/>
                <w:szCs w:val="24"/>
              </w:rPr>
              <w:instrText xml:space="preserve"> 800 </w:instrText>
            </w:r>
            <w:r w:rsidR="00053AE8">
              <w:rPr>
                <w:b/>
                <w:bCs/>
                <w:szCs w:val="24"/>
                <w:lang w:val="en-US"/>
              </w:rPr>
              <w:instrText>mg</w:instrText>
            </w:r>
            <w:r w:rsidR="00053AE8" w:rsidRPr="002B3AE7">
              <w:rPr>
                <w:b/>
                <w:bCs/>
                <w:szCs w:val="24"/>
              </w:rPr>
              <w:instrText>/</w:instrText>
            </w:r>
            <w:r w:rsidR="00053AE8">
              <w:rPr>
                <w:b/>
                <w:bCs/>
                <w:szCs w:val="24"/>
                <w:lang w:val="en-US"/>
              </w:rPr>
              <w:instrText>m</w:instrText>
            </w:r>
            <w:r w:rsidR="00053AE8" w:rsidRPr="002B3AE7">
              <w:rPr>
                <w:b/>
                <w:bCs/>
                <w:szCs w:val="24"/>
              </w:rPr>
              <w:instrText xml:space="preserve">2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and</w:instrText>
            </w:r>
            <w:r w:rsidR="00053AE8" w:rsidRPr="002B3AE7">
              <w:rPr>
                <w:b/>
                <w:bCs/>
                <w:szCs w:val="24"/>
              </w:rPr>
              <w:instrText xml:space="preserve"> 4, </w:instrText>
            </w:r>
            <w:r w:rsidR="00053AE8">
              <w:rPr>
                <w:b/>
                <w:bCs/>
                <w:szCs w:val="24"/>
                <w:lang w:val="en-US"/>
              </w:rPr>
              <w:instrText>vinorelbine</w:instrText>
            </w:r>
            <w:r w:rsidR="00053AE8" w:rsidRPr="002B3AE7">
              <w:rPr>
                <w:b/>
                <w:bCs/>
                <w:szCs w:val="24"/>
              </w:rPr>
              <w:instrText xml:space="preserve"> 20 </w:instrText>
            </w:r>
            <w:r w:rsidR="00053AE8">
              <w:rPr>
                <w:b/>
                <w:bCs/>
                <w:szCs w:val="24"/>
                <w:lang w:val="en-US"/>
              </w:rPr>
              <w:instrText>mg</w:instrText>
            </w:r>
            <w:r w:rsidR="00053AE8" w:rsidRPr="002B3AE7">
              <w:rPr>
                <w:b/>
                <w:bCs/>
                <w:szCs w:val="24"/>
              </w:rPr>
              <w:instrText>/</w:instrText>
            </w:r>
            <w:r w:rsidR="00053AE8">
              <w:rPr>
                <w:b/>
                <w:bCs/>
                <w:szCs w:val="24"/>
                <w:lang w:val="en-US"/>
              </w:rPr>
              <w:instrText>m</w:instrText>
            </w:r>
            <w:r w:rsidR="00053AE8" w:rsidRPr="002B3AE7">
              <w:rPr>
                <w:b/>
                <w:bCs/>
                <w:szCs w:val="24"/>
              </w:rPr>
              <w:instrText xml:space="preserve">2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w:instrText>
            </w:r>
            <w:r w:rsidR="00053AE8" w:rsidRPr="002B3AE7">
              <w:rPr>
                <w:b/>
                <w:bCs/>
                <w:szCs w:val="24"/>
              </w:rPr>
              <w:instrText xml:space="preserve"> 1,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prednisolone</w:instrText>
            </w:r>
            <w:r w:rsidR="00053AE8" w:rsidRPr="002B3AE7">
              <w:rPr>
                <w:b/>
                <w:bCs/>
                <w:szCs w:val="24"/>
              </w:rPr>
              <w:instrText xml:space="preserve"> 100 </w:instrText>
            </w:r>
            <w:r w:rsidR="00053AE8">
              <w:rPr>
                <w:b/>
                <w:bCs/>
                <w:szCs w:val="24"/>
                <w:lang w:val="en-US"/>
              </w:rPr>
              <w:instrText>mg</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ays</w:instrText>
            </w:r>
            <w:r w:rsidR="00053AE8" w:rsidRPr="002B3AE7">
              <w:rPr>
                <w:b/>
                <w:bCs/>
                <w:szCs w:val="24"/>
              </w:rPr>
              <w:instrText xml:space="preserve"> 1 </w:instrText>
            </w:r>
            <w:r w:rsidR="00053AE8">
              <w:rPr>
                <w:b/>
                <w:bCs/>
                <w:szCs w:val="24"/>
                <w:lang w:val="en-US"/>
              </w:rPr>
              <w:instrText>to</w:instrText>
            </w:r>
            <w:r w:rsidR="00053AE8" w:rsidRPr="002B3AE7">
              <w:rPr>
                <w:b/>
                <w:bCs/>
                <w:szCs w:val="24"/>
              </w:rPr>
              <w:instrText xml:space="preserve"> 4 (</w:instrText>
            </w:r>
            <w:r w:rsidR="00053AE8">
              <w:rPr>
                <w:b/>
                <w:bCs/>
                <w:szCs w:val="24"/>
                <w:lang w:val="en-US"/>
              </w:rPr>
              <w:instrText>IGEV</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Forty</w:instrText>
            </w:r>
            <w:r w:rsidR="00053AE8" w:rsidRPr="002B3AE7">
              <w:rPr>
                <w:b/>
                <w:bCs/>
                <w:szCs w:val="24"/>
              </w:rPr>
              <w:instrText>-</w:instrText>
            </w:r>
            <w:r w:rsidR="00053AE8">
              <w:rPr>
                <w:b/>
                <w:bCs/>
                <w:szCs w:val="24"/>
                <w:lang w:val="en-US"/>
              </w:rPr>
              <w:instrText>nin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53.8%) </w:instrText>
            </w:r>
            <w:r w:rsidR="00053AE8">
              <w:rPr>
                <w:b/>
                <w:bCs/>
                <w:szCs w:val="24"/>
                <w:lang w:val="en-US"/>
              </w:rPr>
              <w:instrText>achieved</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complete</w:instrText>
            </w:r>
            <w:r w:rsidR="00053AE8" w:rsidRPr="002B3AE7">
              <w:rPr>
                <w:b/>
                <w:bCs/>
                <w:szCs w:val="24"/>
              </w:rPr>
              <w:instrText xml:space="preserve"> </w:instrText>
            </w:r>
            <w:r w:rsidR="00053AE8">
              <w:rPr>
                <w:b/>
                <w:bCs/>
                <w:szCs w:val="24"/>
                <w:lang w:val="en-US"/>
              </w:rPr>
              <w:instrText>remissio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25 (27.5%)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partial</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an</w:instrText>
            </w:r>
            <w:r w:rsidR="00053AE8" w:rsidRPr="002B3AE7">
              <w:rPr>
                <w:b/>
                <w:bCs/>
                <w:szCs w:val="24"/>
              </w:rPr>
              <w:instrText xml:space="preserve"> </w:instrText>
            </w:r>
            <w:r w:rsidR="00053AE8">
              <w:rPr>
                <w:b/>
                <w:bCs/>
                <w:szCs w:val="24"/>
                <w:lang w:val="en-US"/>
              </w:rPr>
              <w:instrText>overall</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rate</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81.3%.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multivariate</w:instrText>
            </w:r>
            <w:r w:rsidR="00053AE8" w:rsidRPr="002B3AE7">
              <w:rPr>
                <w:b/>
                <w:bCs/>
                <w:szCs w:val="24"/>
              </w:rPr>
              <w:instrText xml:space="preserve"> </w:instrText>
            </w:r>
            <w:r w:rsidR="00053AE8">
              <w:rPr>
                <w:b/>
                <w:bCs/>
                <w:szCs w:val="24"/>
                <w:lang w:val="en-US"/>
              </w:rPr>
              <w:instrText>analysis</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last</w:instrText>
            </w:r>
            <w:r w:rsidR="00053AE8" w:rsidRPr="002B3AE7">
              <w:rPr>
                <w:b/>
                <w:bCs/>
                <w:szCs w:val="24"/>
              </w:rPr>
              <w:instrText xml:space="preserve"> </w:instrText>
            </w:r>
            <w:r w:rsidR="00053AE8">
              <w:rPr>
                <w:b/>
                <w:bCs/>
                <w:szCs w:val="24"/>
                <w:lang w:val="en-US"/>
              </w:rPr>
              <w:instrText>chemotherapy</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 xml:space="preserve">&lt;0.0001)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involvemen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3 </w:instrText>
            </w:r>
            <w:r w:rsidR="00053AE8">
              <w:rPr>
                <w:b/>
                <w:bCs/>
                <w:szCs w:val="24"/>
                <w:lang w:val="en-US"/>
              </w:rPr>
              <w:instrText>sites</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 xml:space="preserve">&lt;0.049)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most</w:instrText>
            </w:r>
            <w:r w:rsidR="00053AE8" w:rsidRPr="002B3AE7">
              <w:rPr>
                <w:b/>
                <w:bCs/>
                <w:szCs w:val="24"/>
              </w:rPr>
              <w:instrText xml:space="preserve"> </w:instrText>
            </w:r>
            <w:r w:rsidR="00053AE8">
              <w:rPr>
                <w:b/>
                <w:bCs/>
                <w:szCs w:val="24"/>
                <w:lang w:val="en-US"/>
              </w:rPr>
              <w:instrText>important</w:instrText>
            </w:r>
            <w:r w:rsidR="00053AE8" w:rsidRPr="002B3AE7">
              <w:rPr>
                <w:b/>
                <w:bCs/>
                <w:szCs w:val="24"/>
              </w:rPr>
              <w:instrText xml:space="preserve"> </w:instrText>
            </w:r>
            <w:r w:rsidR="00053AE8">
              <w:rPr>
                <w:b/>
                <w:bCs/>
                <w:szCs w:val="24"/>
                <w:lang w:val="en-US"/>
              </w:rPr>
              <w:instrText>prognostic</w:instrText>
            </w:r>
            <w:r w:rsidR="00053AE8" w:rsidRPr="002B3AE7">
              <w:rPr>
                <w:b/>
                <w:bCs/>
                <w:szCs w:val="24"/>
              </w:rPr>
              <w:instrText xml:space="preserve"> </w:instrText>
            </w:r>
            <w:r w:rsidR="00053AE8">
              <w:rPr>
                <w:b/>
                <w:bCs/>
                <w:szCs w:val="24"/>
                <w:lang w:val="en-US"/>
              </w:rPr>
              <w:instrText>factors</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Adequate</w:instrText>
            </w:r>
            <w:r w:rsidR="00053AE8" w:rsidRPr="002B3AE7">
              <w:rPr>
                <w:b/>
                <w:bCs/>
                <w:szCs w:val="24"/>
              </w:rPr>
              <w:instrText xml:space="preserve"> </w:instrText>
            </w:r>
            <w:r w:rsidR="00053AE8">
              <w:rPr>
                <w:b/>
                <w:bCs/>
                <w:szCs w:val="24"/>
                <w:lang w:val="en-US"/>
              </w:rPr>
              <w:instrText>CD</w:instrText>
            </w:r>
            <w:r w:rsidR="00053AE8" w:rsidRPr="002B3AE7">
              <w:rPr>
                <w:b/>
                <w:bCs/>
                <w:szCs w:val="24"/>
              </w:rPr>
              <w:instrText xml:space="preserve">34+ </w:instrText>
            </w:r>
            <w:r w:rsidR="00053AE8">
              <w:rPr>
                <w:b/>
                <w:bCs/>
                <w:szCs w:val="24"/>
                <w:lang w:val="en-US"/>
              </w:rPr>
              <w:instrText>cell</w:instrText>
            </w:r>
            <w:r w:rsidR="00053AE8" w:rsidRPr="002B3AE7">
              <w:rPr>
                <w:b/>
                <w:bCs/>
                <w:szCs w:val="24"/>
              </w:rPr>
              <w:instrText xml:space="preserve"> </w:instrText>
            </w:r>
            <w:r w:rsidR="00053AE8">
              <w:rPr>
                <w:b/>
                <w:bCs/>
                <w:szCs w:val="24"/>
                <w:lang w:val="en-US"/>
              </w:rPr>
              <w:instrText>collection</w:instrText>
            </w:r>
            <w:r w:rsidR="00053AE8" w:rsidRPr="002B3AE7">
              <w:rPr>
                <w:b/>
                <w:bCs/>
                <w:szCs w:val="24"/>
              </w:rPr>
              <w:instrText xml:space="preserve"> </w:instrText>
            </w:r>
            <w:r w:rsidR="00053AE8">
              <w:rPr>
                <w:b/>
                <w:bCs/>
                <w:szCs w:val="24"/>
                <w:lang w:val="en-US"/>
              </w:rPr>
              <w:instrText>was</w:instrText>
            </w:r>
            <w:r w:rsidR="00053AE8" w:rsidRPr="002B3AE7">
              <w:rPr>
                <w:b/>
                <w:bCs/>
                <w:szCs w:val="24"/>
              </w:rPr>
              <w:instrText xml:space="preserve"> </w:instrText>
            </w:r>
            <w:r w:rsidR="00053AE8">
              <w:rPr>
                <w:b/>
                <w:bCs/>
                <w:szCs w:val="24"/>
                <w:lang w:val="en-US"/>
              </w:rPr>
              <w:instrText>achieved</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78 </w:instrText>
            </w:r>
            <w:r w:rsidR="00053AE8">
              <w:rPr>
                <w:b/>
                <w:bCs/>
                <w:szCs w:val="24"/>
                <w:lang w:val="en-US"/>
              </w:rPr>
              <w:instrText>ou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79 (98.7%) </w:instrText>
            </w:r>
            <w:r w:rsidR="00053AE8">
              <w:rPr>
                <w:b/>
                <w:bCs/>
                <w:szCs w:val="24"/>
                <w:lang w:val="en-US"/>
              </w:rPr>
              <w:instrText>mobilized</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So</w:instrText>
            </w:r>
            <w:r w:rsidR="00053AE8" w:rsidRPr="002B3AE7">
              <w:rPr>
                <w:b/>
                <w:bCs/>
                <w:szCs w:val="24"/>
              </w:rPr>
              <w:instrText xml:space="preserve"> </w:instrText>
            </w:r>
            <w:r w:rsidR="00053AE8">
              <w:rPr>
                <w:b/>
                <w:bCs/>
                <w:szCs w:val="24"/>
                <w:lang w:val="en-US"/>
              </w:rPr>
              <w:instrText>far</w:instrText>
            </w:r>
            <w:r w:rsidR="00053AE8" w:rsidRPr="002B3AE7">
              <w:rPr>
                <w:b/>
                <w:bCs/>
                <w:szCs w:val="24"/>
              </w:rPr>
              <w:instrText xml:space="preserve">, </w:instrText>
            </w:r>
            <w:r w:rsidR="00053AE8">
              <w:rPr>
                <w:b/>
                <w:bCs/>
                <w:szCs w:val="24"/>
                <w:lang w:val="en-US"/>
              </w:rPr>
              <w:instrText>no</w:instrText>
            </w:r>
            <w:r w:rsidR="00053AE8" w:rsidRPr="002B3AE7">
              <w:rPr>
                <w:b/>
                <w:bCs/>
                <w:szCs w:val="24"/>
              </w:rPr>
              <w:instrText xml:space="preserve"> </w:instrText>
            </w:r>
            <w:r w:rsidR="00053AE8">
              <w:rPr>
                <w:b/>
                <w:bCs/>
                <w:szCs w:val="24"/>
                <w:lang w:val="en-US"/>
              </w:rPr>
              <w:instrText>treatment</w:instrText>
            </w:r>
            <w:r w:rsidR="00053AE8" w:rsidRPr="002B3AE7">
              <w:rPr>
                <w:b/>
                <w:bCs/>
                <w:szCs w:val="24"/>
              </w:rPr>
              <w:instrText>-</w:instrText>
            </w:r>
            <w:r w:rsidR="00053AE8">
              <w:rPr>
                <w:b/>
                <w:bCs/>
                <w:szCs w:val="24"/>
                <w:lang w:val="en-US"/>
              </w:rPr>
              <w:instrText>related</w:instrText>
            </w:r>
            <w:r w:rsidR="00053AE8" w:rsidRPr="002B3AE7">
              <w:rPr>
                <w:b/>
                <w:bCs/>
                <w:szCs w:val="24"/>
              </w:rPr>
              <w:instrText xml:space="preserve"> </w:instrText>
            </w:r>
            <w:r w:rsidR="00053AE8">
              <w:rPr>
                <w:b/>
                <w:bCs/>
                <w:szCs w:val="24"/>
                <w:lang w:val="en-US"/>
              </w:rPr>
              <w:instrText>death</w:instrText>
            </w:r>
            <w:r w:rsidR="00053AE8" w:rsidRPr="002B3AE7">
              <w:rPr>
                <w:b/>
                <w:bCs/>
                <w:szCs w:val="24"/>
              </w:rPr>
              <w:instrText xml:space="preserve"> </w:instrText>
            </w:r>
            <w:r w:rsidR="00053AE8">
              <w:rPr>
                <w:b/>
                <w:bCs/>
                <w:szCs w:val="24"/>
                <w:lang w:val="en-US"/>
              </w:rPr>
              <w:instrText>has</w:instrText>
            </w:r>
            <w:r w:rsidR="00053AE8" w:rsidRPr="002B3AE7">
              <w:rPr>
                <w:b/>
                <w:bCs/>
                <w:szCs w:val="24"/>
              </w:rPr>
              <w:instrText xml:space="preserve"> </w:instrText>
            </w:r>
            <w:r w:rsidR="00053AE8">
              <w:rPr>
                <w:b/>
                <w:bCs/>
                <w:szCs w:val="24"/>
                <w:lang w:val="en-US"/>
              </w:rPr>
              <w:instrText>been</w:instrText>
            </w:r>
            <w:r w:rsidR="00053AE8" w:rsidRPr="002B3AE7">
              <w:rPr>
                <w:b/>
                <w:bCs/>
                <w:szCs w:val="24"/>
              </w:rPr>
              <w:instrText xml:space="preserve"> </w:instrText>
            </w:r>
            <w:r w:rsidR="00053AE8">
              <w:rPr>
                <w:b/>
                <w:bCs/>
                <w:szCs w:val="24"/>
                <w:lang w:val="en-US"/>
              </w:rPr>
              <w:instrText>documented</w:instrText>
            </w:r>
            <w:r w:rsidR="00053AE8" w:rsidRPr="002B3AE7">
              <w:rPr>
                <w:b/>
                <w:bCs/>
                <w:szCs w:val="24"/>
              </w:rPr>
              <w:instrText xml:space="preserve">. </w:instrText>
            </w:r>
            <w:r w:rsidR="00053AE8">
              <w:rPr>
                <w:b/>
                <w:bCs/>
                <w:szCs w:val="24"/>
                <w:lang w:val="en-US"/>
              </w:rPr>
              <w:instrText>Thirteen</w:instrText>
            </w:r>
            <w:r w:rsidR="00053AE8" w:rsidRPr="002B3AE7">
              <w:rPr>
                <w:b/>
                <w:bCs/>
                <w:szCs w:val="24"/>
              </w:rPr>
              <w:instrText xml:space="preserve"> (4.2%) </w:instrText>
            </w:r>
            <w:r w:rsidR="00053AE8">
              <w:rPr>
                <w:b/>
                <w:bCs/>
                <w:szCs w:val="24"/>
                <w:lang w:val="en-US"/>
              </w:rPr>
              <w:instrText>and</w:instrText>
            </w:r>
            <w:r w:rsidR="00053AE8" w:rsidRPr="002B3AE7">
              <w:rPr>
                <w:b/>
                <w:bCs/>
                <w:szCs w:val="24"/>
              </w:rPr>
              <w:instrText xml:space="preserve"> 27 (8.6%) </w:instrText>
            </w:r>
            <w:r w:rsidR="00053AE8">
              <w:rPr>
                <w:b/>
                <w:bCs/>
                <w:szCs w:val="24"/>
                <w:lang w:val="en-US"/>
              </w:rPr>
              <w:instrText>ou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313 </w:instrText>
            </w:r>
            <w:r w:rsidR="00053AE8">
              <w:rPr>
                <w:b/>
                <w:bCs/>
                <w:szCs w:val="24"/>
                <w:lang w:val="en-US"/>
              </w:rPr>
              <w:instrText>evaluated</w:instrText>
            </w:r>
            <w:r w:rsidR="00053AE8" w:rsidRPr="002B3AE7">
              <w:rPr>
                <w:b/>
                <w:bCs/>
                <w:szCs w:val="24"/>
              </w:rPr>
              <w:instrText xml:space="preserve"> </w:instrText>
            </w:r>
            <w:r w:rsidR="00053AE8">
              <w:rPr>
                <w:b/>
                <w:bCs/>
                <w:szCs w:val="24"/>
                <w:lang w:val="en-US"/>
              </w:rPr>
              <w:instrText>cycles had to be delayed or reduced, respectively, mainly because of neutropenia and thrombocytopenia. No grade 4 non-hematologic toxicity was observed, except for one episode of mucositis. Interpretation and Conclusions: The high response rate, in particular the complete remission rate, the low toxicity profile, and the very high mobilizing potential of the IGEV regimen strongly suggest that patients with relapsed/refractory Hodgkin's lymphoma may benefit from the use of this salvage induction regimen. ©2007 Ferrata Storti Foundation.","author":[{"dropping-particle":"","family":"Santoro","given":"Armando","non-dropping-particle":"","parse-names":false,"suffix":""},{"dropping-particle":"","family":"Magagnoli","given":"Massimo","non-dropping-particle":"","parse-names":false,"suffix":""},{"dropping-particle":"","family":"Spina","given":"Michele","non-dropping-particle":"","parse-names":false,"suffix":""},{"dropping-particle":"","family":"Pinotti","given":"Graziella","non-dropping-particle":"","parse-names":false,"suffix":""},{"dropping-particle":"","family":"Siracusano","given":"Licia","non-dropping-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Michiel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Mariagrazi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Nozza</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ndre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arina</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Barbar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Morengh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Emanuel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Castagna</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Luc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Tirell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Umberto</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Balzarott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Monic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Haematologica</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w:instrText>
            </w:r>
            <w:r w:rsidR="00053AE8" w:rsidRPr="002B3AE7">
              <w:rPr>
                <w:b/>
                <w:bCs/>
                <w:szCs w:val="24"/>
              </w:rPr>
              <w:instrText>":"1","</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2007","1"]]},"</w:instrText>
            </w:r>
            <w:r w:rsidR="00053AE8">
              <w:rPr>
                <w:b/>
                <w:bCs/>
                <w:szCs w:val="24"/>
                <w:lang w:val="en-US"/>
              </w:rPr>
              <w:instrText>page</w:instrText>
            </w:r>
            <w:r w:rsidR="00053AE8" w:rsidRPr="002B3AE7">
              <w:rPr>
                <w:b/>
                <w:bCs/>
                <w:szCs w:val="24"/>
              </w:rPr>
              <w:instrText>":"35-41","</w:instrText>
            </w:r>
            <w:r w:rsidR="00053AE8">
              <w:rPr>
                <w:b/>
                <w:bCs/>
                <w:szCs w:val="24"/>
                <w:lang w:val="en-US"/>
              </w:rPr>
              <w:instrText>title</w:instrText>
            </w:r>
            <w:r w:rsidR="00053AE8" w:rsidRPr="002B3AE7">
              <w:rPr>
                <w:b/>
                <w:bCs/>
                <w:szCs w:val="24"/>
              </w:rPr>
              <w:instrText>":"</w:instrText>
            </w:r>
            <w:r w:rsidR="00053AE8">
              <w:rPr>
                <w:b/>
                <w:bCs/>
                <w:szCs w:val="24"/>
                <w:lang w:val="en-US"/>
              </w:rPr>
              <w:instrText>Ifosfamide</w:instrText>
            </w:r>
            <w:r w:rsidR="00053AE8" w:rsidRPr="002B3AE7">
              <w:rPr>
                <w:b/>
                <w:bCs/>
                <w:szCs w:val="24"/>
              </w:rPr>
              <w:instrText xml:space="preserve">, </w:instrText>
            </w:r>
            <w:r w:rsidR="00053AE8">
              <w:rPr>
                <w:b/>
                <w:bCs/>
                <w:szCs w:val="24"/>
                <w:lang w:val="en-US"/>
              </w:rPr>
              <w:instrText>gemcitab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vinorelbine</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new</w:instrText>
            </w:r>
            <w:r w:rsidR="00053AE8" w:rsidRPr="002B3AE7">
              <w:rPr>
                <w:b/>
                <w:bCs/>
                <w:szCs w:val="24"/>
              </w:rPr>
              <w:instrText xml:space="preserve"> </w:instrText>
            </w:r>
            <w:r w:rsidR="00053AE8">
              <w:rPr>
                <w:b/>
                <w:bCs/>
                <w:szCs w:val="24"/>
                <w:lang w:val="en-US"/>
              </w:rPr>
              <w:instrText>induction</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relaps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92"},"</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w:instrText>
            </w:r>
            <w:r w:rsidR="00053AE8">
              <w:rPr>
                <w:b/>
                <w:bCs/>
                <w:szCs w:val="24"/>
                <w:lang w:val="en-US"/>
              </w:rPr>
              <w:instrText>a</w:instrText>
            </w:r>
            <w:r w:rsidR="00053AE8" w:rsidRPr="002B3AE7">
              <w:rPr>
                <w:b/>
                <w:bCs/>
                <w:szCs w:val="24"/>
              </w:rPr>
              <w:instrText>0</w:instrText>
            </w:r>
            <w:r w:rsidR="00053AE8">
              <w:rPr>
                <w:b/>
                <w:bCs/>
                <w:szCs w:val="24"/>
                <w:lang w:val="en-US"/>
              </w:rPr>
              <w:instrText>b</w:instrText>
            </w:r>
            <w:r w:rsidR="00053AE8" w:rsidRPr="002B3AE7">
              <w:rPr>
                <w:b/>
                <w:bCs/>
                <w:szCs w:val="24"/>
              </w:rPr>
              <w:instrText>0</w:instrText>
            </w:r>
            <w:r w:rsidR="00053AE8">
              <w:rPr>
                <w:b/>
                <w:bCs/>
                <w:szCs w:val="24"/>
                <w:lang w:val="en-US"/>
              </w:rPr>
              <w:instrText>aeda</w:instrText>
            </w:r>
            <w:r w:rsidR="00053AE8" w:rsidRPr="002B3AE7">
              <w:rPr>
                <w:b/>
                <w:bCs/>
                <w:szCs w:val="24"/>
              </w:rPr>
              <w:instrText>-1</w:instrText>
            </w:r>
            <w:r w:rsidR="00053AE8">
              <w:rPr>
                <w:b/>
                <w:bCs/>
                <w:szCs w:val="24"/>
                <w:lang w:val="en-US"/>
              </w:rPr>
              <w:instrText>f</w:instrText>
            </w:r>
            <w:r w:rsidR="00053AE8" w:rsidRPr="002B3AE7">
              <w:rPr>
                <w:b/>
                <w:bCs/>
                <w:szCs w:val="24"/>
              </w:rPr>
              <w:instrText>4</w:instrText>
            </w:r>
            <w:r w:rsidR="00053AE8">
              <w:rPr>
                <w:b/>
                <w:bCs/>
                <w:szCs w:val="24"/>
                <w:lang w:val="en-US"/>
              </w:rPr>
              <w:instrText>f</w:instrText>
            </w:r>
            <w:r w:rsidR="00053AE8" w:rsidRPr="002B3AE7">
              <w:rPr>
                <w:b/>
                <w:bCs/>
                <w:szCs w:val="24"/>
              </w:rPr>
              <w:instrText>-35</w:instrText>
            </w:r>
            <w:r w:rsidR="00053AE8">
              <w:rPr>
                <w:b/>
                <w:bCs/>
                <w:szCs w:val="24"/>
                <w:lang w:val="en-US"/>
              </w:rPr>
              <w:instrText>fd</w:instrText>
            </w:r>
            <w:r w:rsidR="00053AE8" w:rsidRPr="002B3AE7">
              <w:rPr>
                <w:b/>
                <w:bCs/>
                <w:szCs w:val="24"/>
              </w:rPr>
              <w:instrText>-9263-2</w:instrText>
            </w:r>
            <w:r w:rsidR="00053AE8">
              <w:rPr>
                <w:b/>
                <w:bCs/>
                <w:szCs w:val="24"/>
                <w:lang w:val="en-US"/>
              </w:rPr>
              <w:instrText>f</w:instrText>
            </w:r>
            <w:r w:rsidR="00053AE8" w:rsidRPr="002B3AE7">
              <w:rPr>
                <w:b/>
                <w:bCs/>
                <w:szCs w:val="24"/>
              </w:rPr>
              <w:instrText>5473940</w:instrText>
            </w:r>
            <w:r w:rsidR="00053AE8">
              <w:rPr>
                <w:b/>
                <w:bCs/>
                <w:szCs w:val="24"/>
                <w:lang w:val="en-US"/>
              </w:rPr>
              <w:instrText>f</w:instrText>
            </w:r>
            <w:r w:rsidR="00053AE8" w:rsidRPr="002B3AE7">
              <w:rPr>
                <w:b/>
                <w:bCs/>
                <w:szCs w:val="24"/>
              </w:rPr>
              <w:instrText>23"]}],"</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29]","</w:instrText>
            </w:r>
            <w:r w:rsidR="00053AE8">
              <w:rPr>
                <w:b/>
                <w:bCs/>
                <w:szCs w:val="24"/>
                <w:lang w:val="en-US"/>
              </w:rPr>
              <w:instrText>plainTextFormattedCitation</w:instrText>
            </w:r>
            <w:r w:rsidR="00053AE8" w:rsidRPr="002B3AE7">
              <w:rPr>
                <w:b/>
                <w:bCs/>
                <w:szCs w:val="24"/>
              </w:rPr>
              <w:instrText>":"[129]","</w:instrText>
            </w:r>
            <w:r w:rsidR="00053AE8">
              <w:rPr>
                <w:b/>
                <w:bCs/>
                <w:szCs w:val="24"/>
                <w:lang w:val="en-US"/>
              </w:rPr>
              <w:instrText>previouslyFormattedCitation</w:instrText>
            </w:r>
            <w:r w:rsidR="00053AE8" w:rsidRPr="002B3AE7">
              <w:rPr>
                <w:b/>
                <w:bCs/>
                <w:szCs w:val="24"/>
              </w:rPr>
              <w:instrText>":"[129]"},"</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2415BA">
              <w:rPr>
                <w:b/>
                <w:bCs/>
                <w:szCs w:val="24"/>
                <w:lang w:val="en-US"/>
              </w:rPr>
              <w:fldChar w:fldCharType="separate"/>
            </w:r>
            <w:r w:rsidR="00A60C8A" w:rsidRPr="00A60C8A">
              <w:rPr>
                <w:bCs/>
                <w:noProof/>
                <w:szCs w:val="24"/>
              </w:rPr>
              <w:t>[129]</w:t>
            </w:r>
            <w:r w:rsidR="002415BA">
              <w:rPr>
                <w:b/>
                <w:bCs/>
                <w:szCs w:val="24"/>
                <w:lang w:val="en-US"/>
              </w:rPr>
              <w:fldChar w:fldCharType="end"/>
            </w:r>
          </w:p>
        </w:tc>
      </w:tr>
      <w:tr w:rsidR="00C12369" w:rsidRPr="00EA5B5D" w14:paraId="0A538567"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7BB8904" w14:textId="77777777" w:rsidR="00C12369" w:rsidRPr="00EA5B5D" w:rsidRDefault="00C12369"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0844149" w14:textId="77777777" w:rsidR="00C12369" w:rsidRPr="00EA5B5D" w:rsidRDefault="00C12369"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CC95766" w14:textId="77777777" w:rsidR="00C12369" w:rsidRPr="00EA5B5D" w:rsidRDefault="00C12369"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32AC1A4" w14:textId="77777777" w:rsidR="00C12369" w:rsidRPr="00EA5B5D" w:rsidRDefault="00C12369" w:rsidP="00B16826">
            <w:pPr>
              <w:spacing w:line="240" w:lineRule="auto"/>
              <w:ind w:firstLine="0"/>
              <w:jc w:val="left"/>
              <w:rPr>
                <w:szCs w:val="24"/>
              </w:rPr>
            </w:pPr>
            <w:r w:rsidRPr="00EA5B5D">
              <w:rPr>
                <w:szCs w:val="24"/>
              </w:rPr>
              <w:t>Дни введения</w:t>
            </w:r>
          </w:p>
        </w:tc>
      </w:tr>
      <w:tr w:rsidR="00C12369" w:rsidRPr="00EA5B5D" w14:paraId="13502B56"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1316535" w14:textId="77777777" w:rsidR="00C12369" w:rsidRPr="00C12369" w:rsidRDefault="002415BA" w:rsidP="00C12369">
            <w:pPr>
              <w:spacing w:line="240" w:lineRule="auto"/>
              <w:ind w:firstLine="0"/>
              <w:jc w:val="left"/>
              <w:rPr>
                <w:szCs w:val="24"/>
              </w:rPr>
            </w:pPr>
            <w:r>
              <w:rPr>
                <w:szCs w:val="24"/>
              </w:rPr>
              <w:t>Преднизолон</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1F048337" w14:textId="77777777" w:rsidR="00C12369" w:rsidRPr="00C12369" w:rsidRDefault="002415BA" w:rsidP="00C12369">
            <w:pPr>
              <w:spacing w:line="240" w:lineRule="auto"/>
              <w:ind w:firstLine="0"/>
              <w:jc w:val="left"/>
              <w:rPr>
                <w:szCs w:val="24"/>
              </w:rPr>
            </w:pPr>
            <w:r>
              <w:rPr>
                <w:szCs w:val="24"/>
              </w:rPr>
              <w:t>100</w:t>
            </w:r>
            <w:r w:rsidR="00C12369" w:rsidRPr="00C12369">
              <w:rPr>
                <w:szCs w:val="24"/>
              </w:rPr>
              <w:t xml:space="preserve"> мг</w:t>
            </w:r>
          </w:p>
        </w:tc>
        <w:tc>
          <w:tcPr>
            <w:tcW w:w="2339" w:type="dxa"/>
            <w:tcBorders>
              <w:top w:val="single" w:sz="4" w:space="0" w:color="auto"/>
              <w:left w:val="single" w:sz="4" w:space="0" w:color="auto"/>
              <w:bottom w:val="single" w:sz="4" w:space="0" w:color="auto"/>
              <w:right w:val="single" w:sz="4" w:space="0" w:color="auto"/>
            </w:tcBorders>
            <w:hideMark/>
          </w:tcPr>
          <w:p w14:paraId="0B2A8A1C" w14:textId="77777777" w:rsidR="00C12369" w:rsidRPr="00C12369" w:rsidRDefault="002415BA" w:rsidP="00C12369">
            <w:pPr>
              <w:spacing w:line="240" w:lineRule="auto"/>
              <w:ind w:firstLine="0"/>
              <w:jc w:val="left"/>
              <w:rPr>
                <w:szCs w:val="24"/>
              </w:rPr>
            </w:pPr>
            <w:r>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7A00FF54" w14:textId="77777777" w:rsidR="00C12369" w:rsidRPr="00C12369" w:rsidRDefault="00C12369" w:rsidP="00C12369">
            <w:pPr>
              <w:spacing w:line="240" w:lineRule="auto"/>
              <w:ind w:firstLine="0"/>
              <w:jc w:val="left"/>
              <w:rPr>
                <w:szCs w:val="24"/>
              </w:rPr>
            </w:pPr>
            <w:r w:rsidRPr="00C12369">
              <w:rPr>
                <w:szCs w:val="24"/>
              </w:rPr>
              <w:t>1-</w:t>
            </w:r>
            <w:r w:rsidR="002415BA">
              <w:rPr>
                <w:szCs w:val="24"/>
              </w:rPr>
              <w:t>4</w:t>
            </w:r>
          </w:p>
        </w:tc>
      </w:tr>
      <w:tr w:rsidR="00C12369" w:rsidRPr="00EA5B5D" w14:paraId="56032DA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059B326D" w14:textId="77777777" w:rsidR="00C12369" w:rsidRPr="00C12369" w:rsidRDefault="00C12369" w:rsidP="00C12369">
            <w:pPr>
              <w:spacing w:line="240" w:lineRule="auto"/>
              <w:ind w:firstLine="0"/>
              <w:jc w:val="left"/>
              <w:rPr>
                <w:szCs w:val="24"/>
              </w:rPr>
            </w:pPr>
            <w:r w:rsidRPr="00C12369">
              <w:rPr>
                <w:szCs w:val="24"/>
              </w:rPr>
              <w:t>Ифосфамид</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2DEA2B35" w14:textId="77777777" w:rsidR="00C12369" w:rsidRPr="00C12369" w:rsidRDefault="00C12369" w:rsidP="00C12369">
            <w:pPr>
              <w:spacing w:line="240" w:lineRule="auto"/>
              <w:ind w:firstLine="0"/>
              <w:jc w:val="left"/>
              <w:rPr>
                <w:szCs w:val="24"/>
              </w:rPr>
            </w:pPr>
            <w:r w:rsidRPr="00C12369">
              <w:rPr>
                <w:szCs w:val="24"/>
              </w:rPr>
              <w:t>200</w:t>
            </w:r>
            <w:r w:rsidR="002415BA" w:rsidRPr="005B03CD">
              <w:rPr>
                <w:szCs w:val="24"/>
              </w:rPr>
              <w:t>0</w:t>
            </w:r>
            <w:r w:rsidRPr="00C12369">
              <w:rPr>
                <w:szCs w:val="24"/>
              </w:rPr>
              <w:t xml:space="preserve"> м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B885F28" w14:textId="77777777" w:rsidR="00C12369" w:rsidRPr="00C12369" w:rsidRDefault="00C12369" w:rsidP="00C12369">
            <w:pPr>
              <w:spacing w:line="240" w:lineRule="auto"/>
              <w:ind w:firstLine="0"/>
              <w:jc w:val="left"/>
              <w:rPr>
                <w:szCs w:val="24"/>
              </w:rPr>
            </w:pPr>
            <w:r w:rsidRPr="00C12369">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09B73F47" w14:textId="77777777" w:rsidR="00C12369" w:rsidRPr="00C12369" w:rsidRDefault="00C12369" w:rsidP="00C12369">
            <w:pPr>
              <w:spacing w:line="240" w:lineRule="auto"/>
              <w:ind w:firstLine="0"/>
              <w:jc w:val="left"/>
              <w:rPr>
                <w:szCs w:val="24"/>
              </w:rPr>
            </w:pPr>
            <w:r w:rsidRPr="00C12369">
              <w:rPr>
                <w:szCs w:val="24"/>
              </w:rPr>
              <w:t>1-4</w:t>
            </w:r>
          </w:p>
        </w:tc>
      </w:tr>
      <w:tr w:rsidR="00C12369" w:rsidRPr="00EA5B5D" w14:paraId="79EDAA99"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52FC5077" w14:textId="77777777" w:rsidR="00C12369" w:rsidRPr="00C12369" w:rsidRDefault="00C12369" w:rsidP="00C12369">
            <w:pPr>
              <w:spacing w:line="240" w:lineRule="auto"/>
              <w:ind w:firstLine="0"/>
              <w:jc w:val="left"/>
              <w:rPr>
                <w:szCs w:val="24"/>
              </w:rPr>
            </w:pPr>
            <w:r w:rsidRPr="00C12369">
              <w:rPr>
                <w:szCs w:val="24"/>
              </w:rPr>
              <w:t>Винорелбин</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34A7C06B" w14:textId="77777777" w:rsidR="00C12369" w:rsidRPr="00C12369" w:rsidRDefault="00C12369" w:rsidP="00C12369">
            <w:pPr>
              <w:spacing w:line="240" w:lineRule="auto"/>
              <w:ind w:firstLine="0"/>
              <w:jc w:val="left"/>
              <w:rPr>
                <w:szCs w:val="24"/>
              </w:rPr>
            </w:pPr>
            <w:r w:rsidRPr="00C12369">
              <w:rPr>
                <w:szCs w:val="24"/>
              </w:rPr>
              <w:t>20 м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28DA4E3" w14:textId="77777777" w:rsidR="00C12369" w:rsidRPr="00C12369" w:rsidRDefault="00C12369" w:rsidP="00C12369">
            <w:pPr>
              <w:spacing w:line="240" w:lineRule="auto"/>
              <w:ind w:firstLine="0"/>
              <w:jc w:val="left"/>
              <w:rPr>
                <w:szCs w:val="24"/>
              </w:rPr>
            </w:pPr>
            <w:r w:rsidRPr="00C12369">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EFB4E0A" w14:textId="77777777" w:rsidR="00C12369" w:rsidRPr="00C12369" w:rsidRDefault="00C12369" w:rsidP="00C12369">
            <w:pPr>
              <w:spacing w:line="240" w:lineRule="auto"/>
              <w:ind w:firstLine="0"/>
              <w:jc w:val="left"/>
              <w:rPr>
                <w:szCs w:val="24"/>
              </w:rPr>
            </w:pPr>
            <w:r w:rsidRPr="00C12369">
              <w:rPr>
                <w:szCs w:val="24"/>
              </w:rPr>
              <w:t>1</w:t>
            </w:r>
          </w:p>
        </w:tc>
      </w:tr>
      <w:tr w:rsidR="00C12369" w:rsidRPr="00EA5B5D" w14:paraId="69D7974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2DB6AF09" w14:textId="77777777" w:rsidR="00C12369" w:rsidRPr="00C12369" w:rsidRDefault="00C12369" w:rsidP="00C12369">
            <w:pPr>
              <w:spacing w:line="240" w:lineRule="auto"/>
              <w:ind w:firstLine="0"/>
              <w:jc w:val="left"/>
              <w:rPr>
                <w:szCs w:val="24"/>
              </w:rPr>
            </w:pPr>
            <w:r w:rsidRPr="00C12369">
              <w:rPr>
                <w:szCs w:val="24"/>
              </w:rPr>
              <w:t>Гемцитабин</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5465C50F" w14:textId="77777777" w:rsidR="00C12369" w:rsidRPr="00C12369" w:rsidRDefault="00C12369" w:rsidP="00C12369">
            <w:pPr>
              <w:spacing w:line="240" w:lineRule="auto"/>
              <w:ind w:firstLine="0"/>
              <w:jc w:val="left"/>
              <w:rPr>
                <w:szCs w:val="24"/>
              </w:rPr>
            </w:pPr>
            <w:r w:rsidRPr="00C12369">
              <w:rPr>
                <w:szCs w:val="24"/>
              </w:rPr>
              <w:t>800 м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F45B3A7" w14:textId="77777777" w:rsidR="00C12369" w:rsidRPr="00C12369" w:rsidRDefault="00C12369" w:rsidP="00C12369">
            <w:pPr>
              <w:spacing w:line="240" w:lineRule="auto"/>
              <w:ind w:firstLine="0"/>
              <w:jc w:val="left"/>
              <w:rPr>
                <w:szCs w:val="24"/>
              </w:rPr>
            </w:pPr>
            <w:r w:rsidRPr="00C12369">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1009FA64" w14:textId="77777777" w:rsidR="00C12369" w:rsidRPr="00C12369" w:rsidRDefault="00C12369" w:rsidP="00C12369">
            <w:pPr>
              <w:spacing w:line="240" w:lineRule="auto"/>
              <w:ind w:firstLine="0"/>
              <w:jc w:val="left"/>
              <w:rPr>
                <w:szCs w:val="24"/>
              </w:rPr>
            </w:pPr>
            <w:r w:rsidRPr="00C12369">
              <w:rPr>
                <w:szCs w:val="24"/>
              </w:rPr>
              <w:t>1,</w:t>
            </w:r>
            <w:r w:rsidRPr="002415BA">
              <w:rPr>
                <w:szCs w:val="24"/>
              </w:rPr>
              <w:t xml:space="preserve"> </w:t>
            </w:r>
            <w:r w:rsidR="002415BA" w:rsidRPr="005B03CD">
              <w:rPr>
                <w:szCs w:val="24"/>
              </w:rPr>
              <w:t>4</w:t>
            </w:r>
          </w:p>
        </w:tc>
      </w:tr>
      <w:tr w:rsidR="00C12369" w:rsidRPr="00EA5B5D" w14:paraId="1C239ED2" w14:textId="77777777" w:rsidTr="00B16826">
        <w:trPr>
          <w:trHeight w:val="329"/>
        </w:trPr>
        <w:tc>
          <w:tcPr>
            <w:tcW w:w="9356" w:type="dxa"/>
            <w:gridSpan w:val="4"/>
            <w:tcBorders>
              <w:top w:val="nil"/>
              <w:left w:val="nil"/>
              <w:bottom w:val="single" w:sz="4" w:space="0" w:color="auto"/>
              <w:right w:val="nil"/>
            </w:tcBorders>
          </w:tcPr>
          <w:p w14:paraId="0ED48865" w14:textId="77777777" w:rsidR="00015B13" w:rsidRPr="002415BA" w:rsidRDefault="00015B13" w:rsidP="00B16826">
            <w:pPr>
              <w:spacing w:line="240" w:lineRule="auto"/>
              <w:ind w:firstLine="0"/>
              <w:jc w:val="left"/>
              <w:rPr>
                <w:b/>
                <w:bCs/>
                <w:szCs w:val="24"/>
              </w:rPr>
            </w:pPr>
          </w:p>
          <w:p w14:paraId="0A81443D" w14:textId="6C12EDB1" w:rsidR="00C12369" w:rsidRPr="002415BA" w:rsidRDefault="00C12369" w:rsidP="00B16826">
            <w:pPr>
              <w:spacing w:line="240" w:lineRule="auto"/>
              <w:ind w:firstLine="0"/>
              <w:jc w:val="left"/>
              <w:rPr>
                <w:b/>
                <w:bCs/>
                <w:szCs w:val="24"/>
              </w:rPr>
            </w:pPr>
            <w:r>
              <w:rPr>
                <w:b/>
                <w:bCs/>
                <w:szCs w:val="24"/>
                <w:lang w:val="en-US"/>
              </w:rPr>
              <w:t>DHAP</w:t>
            </w:r>
            <w:r w:rsidR="002415BA" w:rsidRPr="005B03CD">
              <w:rPr>
                <w:b/>
                <w:bCs/>
                <w:szCs w:val="24"/>
              </w:rPr>
              <w:t xml:space="preserve"> </w:t>
            </w:r>
            <w:r w:rsidR="002415BA">
              <w:rPr>
                <w:b/>
                <w:bCs/>
                <w:szCs w:val="24"/>
                <w:lang w:val="en-US"/>
              </w:rPr>
              <w:fldChar w:fldCharType="begin" w:fldLock="1"/>
            </w:r>
            <w:r w:rsidR="00053AE8">
              <w:rPr>
                <w:b/>
                <w:bCs/>
                <w:szCs w:val="24"/>
                <w:lang w:val="en-US"/>
              </w:rPr>
              <w:instrText>ADDIN</w:instrText>
            </w:r>
            <w:r w:rsidR="00053AE8" w:rsidRPr="002B3AE7">
              <w:rPr>
                <w:b/>
                <w:bCs/>
                <w:szCs w:val="24"/>
              </w:rPr>
              <w:instrText xml:space="preserve"> </w:instrText>
            </w:r>
            <w:r w:rsidR="00053AE8">
              <w:rPr>
                <w:b/>
                <w:bCs/>
                <w:szCs w:val="24"/>
                <w:lang w:val="en-US"/>
              </w:rPr>
              <w:instrText>CSL</w:instrText>
            </w:r>
            <w:r w:rsidR="00053AE8" w:rsidRPr="002B3AE7">
              <w:rPr>
                <w:b/>
                <w:bCs/>
                <w:szCs w:val="24"/>
              </w:rPr>
              <w:instrText>_</w:instrText>
            </w:r>
            <w:r w:rsidR="00053AE8">
              <w:rPr>
                <w:b/>
                <w:bCs/>
                <w:szCs w:val="24"/>
                <w:lang w:val="en-US"/>
              </w:rPr>
              <w:instrText>CITATION</w:instrText>
            </w:r>
            <w:r w:rsidR="00053AE8" w:rsidRPr="002B3AE7">
              <w:rPr>
                <w:b/>
                <w:bCs/>
                <w:szCs w:val="24"/>
              </w:rPr>
              <w:instrText xml:space="preserve"> {"</w:instrText>
            </w:r>
            <w:r w:rsidR="00053AE8">
              <w:rPr>
                <w:b/>
                <w:bCs/>
                <w:szCs w:val="24"/>
                <w:lang w:val="en-US"/>
              </w:rPr>
              <w:instrText>citationItems</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temData</w:instrText>
            </w:r>
            <w:r w:rsidR="00053AE8" w:rsidRPr="002B3AE7">
              <w:rPr>
                <w:b/>
                <w:bCs/>
                <w:szCs w:val="24"/>
              </w:rPr>
              <w:instrText>":{"</w:instrText>
            </w:r>
            <w:r w:rsidR="00053AE8">
              <w:rPr>
                <w:b/>
                <w:bCs/>
                <w:szCs w:val="24"/>
                <w:lang w:val="en-US"/>
              </w:rPr>
              <w:instrText>DOI</w:instrText>
            </w:r>
            <w:r w:rsidR="00053AE8" w:rsidRPr="002B3AE7">
              <w:rPr>
                <w:b/>
                <w:bCs/>
                <w:szCs w:val="24"/>
              </w:rPr>
              <w:instrText>":"10.3904/</w:instrText>
            </w:r>
            <w:r w:rsidR="00053AE8">
              <w:rPr>
                <w:b/>
                <w:bCs/>
                <w:szCs w:val="24"/>
                <w:lang w:val="en-US"/>
              </w:rPr>
              <w:instrText>kjim</w:instrText>
            </w:r>
            <w:r w:rsidR="00053AE8" w:rsidRPr="002B3AE7">
              <w:rPr>
                <w:b/>
                <w:bCs/>
                <w:szCs w:val="24"/>
              </w:rPr>
              <w:instrText>.2016.163","</w:instrText>
            </w:r>
            <w:r w:rsidR="00053AE8">
              <w:rPr>
                <w:b/>
                <w:bCs/>
                <w:szCs w:val="24"/>
                <w:lang w:val="en-US"/>
              </w:rPr>
              <w:instrText>ISSN</w:instrText>
            </w:r>
            <w:r w:rsidR="00053AE8" w:rsidRPr="002B3AE7">
              <w:rPr>
                <w:b/>
                <w:bCs/>
                <w:szCs w:val="24"/>
              </w:rPr>
              <w:instrText>":"20056648","</w:instrText>
            </w:r>
            <w:r w:rsidR="00053AE8">
              <w:rPr>
                <w:b/>
                <w:bCs/>
                <w:szCs w:val="24"/>
                <w:lang w:val="en-US"/>
              </w:rPr>
              <w:instrText>abstract</w:instrText>
            </w:r>
            <w:r w:rsidR="00053AE8" w:rsidRPr="002B3AE7">
              <w:rPr>
                <w:b/>
                <w:bCs/>
                <w:szCs w:val="24"/>
              </w:rPr>
              <w:instrText>":"</w:instrText>
            </w:r>
            <w:r w:rsidR="00053AE8">
              <w:rPr>
                <w:b/>
                <w:bCs/>
                <w:szCs w:val="24"/>
                <w:lang w:val="en-US"/>
              </w:rPr>
              <w:instrText>Background</w:instrText>
            </w:r>
            <w:r w:rsidR="00053AE8" w:rsidRPr="002B3AE7">
              <w:rPr>
                <w:b/>
                <w:bCs/>
                <w:szCs w:val="24"/>
              </w:rPr>
              <w:instrText>/</w:instrText>
            </w:r>
            <w:r w:rsidR="00053AE8">
              <w:rPr>
                <w:b/>
                <w:bCs/>
                <w:szCs w:val="24"/>
                <w:lang w:val="en-US"/>
              </w:rPr>
              <w:instrText>Aims</w:instrText>
            </w:r>
            <w:r w:rsidR="00053AE8" w:rsidRPr="002B3AE7">
              <w:rPr>
                <w:b/>
                <w:bCs/>
                <w:szCs w:val="24"/>
              </w:rPr>
              <w:instrText xml:space="preserve">: </w:instrText>
            </w:r>
            <w:r w:rsidR="00053AE8">
              <w:rPr>
                <w:b/>
                <w:bCs/>
                <w:szCs w:val="24"/>
                <w:lang w:val="en-US"/>
              </w:rPr>
              <w:instrText>Data</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dexamethasone</w:instrText>
            </w:r>
            <w:r w:rsidR="00053AE8" w:rsidRPr="002B3AE7">
              <w:rPr>
                <w:b/>
                <w:bCs/>
                <w:szCs w:val="24"/>
              </w:rPr>
              <w:instrText xml:space="preserve">, </w:instrText>
            </w:r>
            <w:r w:rsidR="00053AE8">
              <w:rPr>
                <w:b/>
                <w:bCs/>
                <w:szCs w:val="24"/>
                <w:lang w:val="en-US"/>
              </w:rPr>
              <w:instrText>cytarab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isplatin</w:instrText>
            </w:r>
            <w:r w:rsidR="00053AE8" w:rsidRPr="002B3AE7">
              <w:rPr>
                <w:b/>
                <w:bCs/>
                <w:szCs w:val="24"/>
              </w:rPr>
              <w:instrText xml:space="preserve"> (</w:instrText>
            </w:r>
            <w:r w:rsidR="00053AE8">
              <w:rPr>
                <w:b/>
                <w:bCs/>
                <w:szCs w:val="24"/>
                <w:lang w:val="en-US"/>
              </w:rPr>
              <w:instrText>DHAP</w:instrText>
            </w:r>
            <w:r w:rsidR="00053AE8" w:rsidRPr="002B3AE7">
              <w:rPr>
                <w:b/>
                <w:bCs/>
                <w:szCs w:val="24"/>
              </w:rPr>
              <w:instrText xml:space="preserve">) </w:instrText>
            </w:r>
            <w:r w:rsidR="00053AE8">
              <w:rPr>
                <w:b/>
                <w:bCs/>
                <w:szCs w:val="24"/>
                <w:lang w:val="en-US"/>
              </w:rPr>
              <w:instrText>as</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mobilization</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compared</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high</w:instrText>
            </w:r>
            <w:r w:rsidR="00053AE8" w:rsidRPr="002B3AE7">
              <w:rPr>
                <w:b/>
                <w:bCs/>
                <w:szCs w:val="24"/>
              </w:rPr>
              <w:instrText>-</w:instrText>
            </w:r>
            <w:r w:rsidR="00053AE8">
              <w:rPr>
                <w:b/>
                <w:bCs/>
                <w:szCs w:val="24"/>
                <w:lang w:val="en-US"/>
              </w:rPr>
              <w:instrText>dose</w:instrText>
            </w:r>
            <w:r w:rsidR="00053AE8" w:rsidRPr="002B3AE7">
              <w:rPr>
                <w:b/>
                <w:bCs/>
                <w:szCs w:val="24"/>
              </w:rPr>
              <w:instrText xml:space="preserve"> </w:instrText>
            </w:r>
            <w:r w:rsidR="00053AE8">
              <w:rPr>
                <w:b/>
                <w:bCs/>
                <w:szCs w:val="24"/>
                <w:lang w:val="en-US"/>
              </w:rPr>
              <w:instrText>cyclophosphamide</w:instrText>
            </w:r>
            <w:r w:rsidR="00053AE8" w:rsidRPr="002B3AE7">
              <w:rPr>
                <w:b/>
                <w:bCs/>
                <w:szCs w:val="24"/>
              </w:rPr>
              <w:instrText xml:space="preserve"> (</w:instrText>
            </w:r>
            <w:r w:rsidR="00053AE8">
              <w:rPr>
                <w:b/>
                <w:bCs/>
                <w:szCs w:val="24"/>
                <w:lang w:val="en-US"/>
              </w:rPr>
              <w:instrText>HDC</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up</w:instrText>
            </w:r>
            <w:r w:rsidR="00053AE8" w:rsidRPr="002B3AE7">
              <w:rPr>
                <w:b/>
                <w:bCs/>
                <w:szCs w:val="24"/>
              </w:rPr>
              <w:instrText>-</w:instrText>
            </w:r>
            <w:r w:rsidR="00053AE8">
              <w:rPr>
                <w:b/>
                <w:bCs/>
                <w:szCs w:val="24"/>
                <w:lang w:val="en-US"/>
              </w:rPr>
              <w:instrText>front</w:instrText>
            </w:r>
            <w:r w:rsidR="00053AE8" w:rsidRPr="002B3AE7">
              <w:rPr>
                <w:b/>
                <w:bCs/>
                <w:szCs w:val="24"/>
              </w:rPr>
              <w:instrText xml:space="preserve"> </w:instrText>
            </w:r>
            <w:r w:rsidR="00053AE8">
              <w:rPr>
                <w:b/>
                <w:bCs/>
                <w:szCs w:val="24"/>
                <w:lang w:val="en-US"/>
              </w:rPr>
              <w:instrText>autologous</w:instrText>
            </w:r>
            <w:r w:rsidR="00053AE8" w:rsidRPr="002B3AE7">
              <w:rPr>
                <w:b/>
                <w:bCs/>
                <w:szCs w:val="24"/>
              </w:rPr>
              <w:instrText xml:space="preserve"> </w:instrText>
            </w:r>
            <w:r w:rsidR="00053AE8">
              <w:rPr>
                <w:b/>
                <w:bCs/>
                <w:szCs w:val="24"/>
                <w:lang w:val="en-US"/>
              </w:rPr>
              <w:instrText>stem</w:instrText>
            </w:r>
            <w:r w:rsidR="00053AE8" w:rsidRPr="002B3AE7">
              <w:rPr>
                <w:b/>
                <w:bCs/>
                <w:szCs w:val="24"/>
              </w:rPr>
              <w:instrText xml:space="preserve"> </w:instrText>
            </w:r>
            <w:r w:rsidR="00053AE8">
              <w:rPr>
                <w:b/>
                <w:bCs/>
                <w:szCs w:val="24"/>
                <w:lang w:val="en-US"/>
              </w:rPr>
              <w:instrText>cell</w:instrText>
            </w:r>
            <w:r w:rsidR="00053AE8" w:rsidRPr="002B3AE7">
              <w:rPr>
                <w:b/>
                <w:bCs/>
                <w:szCs w:val="24"/>
              </w:rPr>
              <w:instrText xml:space="preserve"> </w:instrText>
            </w:r>
            <w:r w:rsidR="00053AE8">
              <w:rPr>
                <w:b/>
                <w:bCs/>
                <w:szCs w:val="24"/>
                <w:lang w:val="en-US"/>
              </w:rPr>
              <w:instrText>transplantation</w:instrText>
            </w:r>
            <w:r w:rsidR="00053AE8" w:rsidRPr="002B3AE7">
              <w:rPr>
                <w:b/>
                <w:bCs/>
                <w:szCs w:val="24"/>
              </w:rPr>
              <w:instrText xml:space="preserve"> (</w:instrText>
            </w:r>
            <w:r w:rsidR="00053AE8">
              <w:rPr>
                <w:b/>
                <w:bCs/>
                <w:szCs w:val="24"/>
                <w:lang w:val="en-US"/>
              </w:rPr>
              <w:instrText>ASCT</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non</w:instrText>
            </w:r>
            <w:r w:rsidR="00053AE8" w:rsidRPr="002B3AE7">
              <w:rPr>
                <w:b/>
                <w:bCs/>
                <w:szCs w:val="24"/>
              </w:rPr>
              <w:instrText>-</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NHL</w:instrText>
            </w:r>
            <w:r w:rsidR="00053AE8" w:rsidRPr="002B3AE7">
              <w:rPr>
                <w:b/>
                <w:bCs/>
                <w:szCs w:val="24"/>
              </w:rPr>
              <w:instrText xml:space="preserve">) </w:instrText>
            </w:r>
            <w:r w:rsidR="00053AE8">
              <w:rPr>
                <w:b/>
                <w:bCs/>
                <w:szCs w:val="24"/>
                <w:lang w:val="en-US"/>
              </w:rPr>
              <w:instrText>is</w:instrText>
            </w:r>
            <w:r w:rsidR="00053AE8" w:rsidRPr="002B3AE7">
              <w:rPr>
                <w:b/>
                <w:bCs/>
                <w:szCs w:val="24"/>
              </w:rPr>
              <w:instrText xml:space="preserve"> </w:instrText>
            </w:r>
            <w:r w:rsidR="00053AE8">
              <w:rPr>
                <w:b/>
                <w:bCs/>
                <w:szCs w:val="24"/>
                <w:lang w:val="en-US"/>
              </w:rPr>
              <w:instrText>limited</w:instrText>
            </w:r>
            <w:r w:rsidR="00053AE8" w:rsidRPr="002B3AE7">
              <w:rPr>
                <w:b/>
                <w:bCs/>
                <w:szCs w:val="24"/>
              </w:rPr>
              <w:instrText xml:space="preserve">. </w:instrText>
            </w:r>
            <w:r w:rsidR="00053AE8">
              <w:rPr>
                <w:b/>
                <w:bCs/>
                <w:szCs w:val="24"/>
                <w:lang w:val="en-US"/>
              </w:rPr>
              <w:instrText>Methods</w:instrText>
            </w:r>
            <w:r w:rsidR="00053AE8" w:rsidRPr="002B3AE7">
              <w:rPr>
                <w:b/>
                <w:bCs/>
                <w:szCs w:val="24"/>
              </w:rPr>
              <w:instrText xml:space="preserve">: </w:instrText>
            </w:r>
            <w:r w:rsidR="00053AE8">
              <w:rPr>
                <w:b/>
                <w:bCs/>
                <w:szCs w:val="24"/>
                <w:lang w:val="en-US"/>
              </w:rPr>
              <w:instrText>Consecutiv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aggressive</w:instrText>
            </w:r>
            <w:r w:rsidR="00053AE8" w:rsidRPr="002B3AE7">
              <w:rPr>
                <w:b/>
                <w:bCs/>
                <w:szCs w:val="24"/>
              </w:rPr>
              <w:instrText xml:space="preserve"> </w:instrText>
            </w:r>
            <w:r w:rsidR="00053AE8">
              <w:rPr>
                <w:b/>
                <w:bCs/>
                <w:szCs w:val="24"/>
                <w:lang w:val="en-US"/>
              </w:rPr>
              <w:instrText>NHL</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cyclophosphamide</w:instrText>
            </w:r>
            <w:r w:rsidR="00053AE8" w:rsidRPr="002B3AE7">
              <w:rPr>
                <w:b/>
                <w:bCs/>
                <w:szCs w:val="24"/>
              </w:rPr>
              <w:instrText xml:space="preserve">, </w:instrText>
            </w:r>
            <w:r w:rsidR="00053AE8">
              <w:rPr>
                <w:b/>
                <w:bCs/>
                <w:szCs w:val="24"/>
                <w:lang w:val="en-US"/>
              </w:rPr>
              <w:instrText>doxorubicin</w:instrText>
            </w:r>
            <w:r w:rsidR="00053AE8" w:rsidRPr="002B3AE7">
              <w:rPr>
                <w:b/>
                <w:bCs/>
                <w:szCs w:val="24"/>
              </w:rPr>
              <w:instrText xml:space="preserve">, </w:instrText>
            </w:r>
            <w:r w:rsidR="00053AE8">
              <w:rPr>
                <w:b/>
                <w:bCs/>
                <w:szCs w:val="24"/>
                <w:lang w:val="en-US"/>
              </w:rPr>
              <w:instrText>vincrist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prednisone</w:instrText>
            </w:r>
            <w:r w:rsidR="00053AE8" w:rsidRPr="002B3AE7">
              <w:rPr>
                <w:b/>
                <w:bCs/>
                <w:szCs w:val="24"/>
              </w:rPr>
              <w:instrText xml:space="preserve"> (</w:instrText>
            </w:r>
            <w:r w:rsidR="00053AE8">
              <w:rPr>
                <w:b/>
                <w:bCs/>
                <w:szCs w:val="24"/>
                <w:lang w:val="en-US"/>
              </w:rPr>
              <w:instrText>CHOP</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rituximab</w:instrText>
            </w:r>
            <w:r w:rsidR="00053AE8" w:rsidRPr="002B3AE7">
              <w:rPr>
                <w:b/>
                <w:bCs/>
                <w:szCs w:val="24"/>
              </w:rPr>
              <w:instrText>-</w:instrText>
            </w:r>
            <w:r w:rsidR="00053AE8">
              <w:rPr>
                <w:b/>
                <w:bCs/>
                <w:szCs w:val="24"/>
                <w:lang w:val="en-US"/>
              </w:rPr>
              <w:instrText>CHOP</w:instrText>
            </w:r>
            <w:r w:rsidR="00053AE8" w:rsidRPr="002B3AE7">
              <w:rPr>
                <w:b/>
                <w:bCs/>
                <w:szCs w:val="24"/>
              </w:rPr>
              <w:instrText xml:space="preserve"> </w:instrText>
            </w:r>
            <w:r w:rsidR="00053AE8">
              <w:rPr>
                <w:b/>
                <w:bCs/>
                <w:szCs w:val="24"/>
                <w:lang w:val="en-US"/>
              </w:rPr>
              <w:instrText>who</w:instrText>
            </w:r>
            <w:r w:rsidR="00053AE8" w:rsidRPr="002B3AE7">
              <w:rPr>
                <w:b/>
                <w:bCs/>
                <w:szCs w:val="24"/>
              </w:rPr>
              <w:instrText xml:space="preserve"> </w:instrText>
            </w:r>
            <w:r w:rsidR="00053AE8">
              <w:rPr>
                <w:b/>
                <w:bCs/>
                <w:szCs w:val="24"/>
                <w:lang w:val="en-US"/>
              </w:rPr>
              <w:instrText>underwent</w:instrText>
            </w:r>
            <w:r w:rsidR="00053AE8" w:rsidRPr="002B3AE7">
              <w:rPr>
                <w:b/>
                <w:bCs/>
                <w:szCs w:val="24"/>
              </w:rPr>
              <w:instrText xml:space="preserve"> </w:instrText>
            </w:r>
            <w:r w:rsidR="00053AE8">
              <w:rPr>
                <w:b/>
                <w:bCs/>
                <w:szCs w:val="24"/>
                <w:lang w:val="en-US"/>
              </w:rPr>
              <w:instrText>chemomobilization</w:instrText>
            </w:r>
            <w:r w:rsidR="00053AE8" w:rsidRPr="002B3AE7">
              <w:rPr>
                <w:b/>
                <w:bCs/>
                <w:szCs w:val="24"/>
              </w:rPr>
              <w:instrText xml:space="preserve"> </w:instrText>
            </w:r>
            <w:r w:rsidR="00053AE8">
              <w:rPr>
                <w:b/>
                <w:bCs/>
                <w:szCs w:val="24"/>
                <w:lang w:val="en-US"/>
              </w:rPr>
              <w:instrText>using</w:instrText>
            </w:r>
            <w:r w:rsidR="00053AE8" w:rsidRPr="002B3AE7">
              <w:rPr>
                <w:b/>
                <w:bCs/>
                <w:szCs w:val="24"/>
              </w:rPr>
              <w:instrText xml:space="preserve"> </w:instrText>
            </w:r>
            <w:r w:rsidR="00053AE8">
              <w:rPr>
                <w:b/>
                <w:bCs/>
                <w:szCs w:val="24"/>
                <w:lang w:val="en-US"/>
              </w:rPr>
              <w:instrText>HDC</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DHAP</w:instrText>
            </w:r>
            <w:r w:rsidR="00053AE8" w:rsidRPr="002B3AE7">
              <w:rPr>
                <w:b/>
                <w:bCs/>
                <w:szCs w:val="24"/>
              </w:rPr>
              <w:instrText xml:space="preserve"> </w:instrText>
            </w:r>
            <w:r w:rsidR="00053AE8">
              <w:rPr>
                <w:b/>
                <w:bCs/>
                <w:szCs w:val="24"/>
                <w:lang w:val="en-US"/>
              </w:rPr>
              <w:instrText>plus</w:instrText>
            </w:r>
            <w:r w:rsidR="00053AE8" w:rsidRPr="002B3AE7">
              <w:rPr>
                <w:b/>
                <w:bCs/>
                <w:szCs w:val="24"/>
              </w:rPr>
              <w:instrText xml:space="preserve"> </w:instrText>
            </w:r>
            <w:r w:rsidR="00053AE8">
              <w:rPr>
                <w:b/>
                <w:bCs/>
                <w:szCs w:val="24"/>
                <w:lang w:val="en-US"/>
              </w:rPr>
              <w:instrText>granulocyte</w:instrText>
            </w:r>
            <w:r w:rsidR="00053AE8" w:rsidRPr="002B3AE7">
              <w:rPr>
                <w:b/>
                <w:bCs/>
                <w:szCs w:val="24"/>
              </w:rPr>
              <w:instrText>-</w:instrText>
            </w:r>
            <w:r w:rsidR="00053AE8">
              <w:rPr>
                <w:b/>
                <w:bCs/>
                <w:szCs w:val="24"/>
                <w:lang w:val="en-US"/>
              </w:rPr>
              <w:instrText>col</w:instrText>
            </w:r>
            <w:r w:rsidR="00053AE8" w:rsidRPr="002B3AE7">
              <w:rPr>
                <w:b/>
                <w:bCs/>
                <w:szCs w:val="24"/>
              </w:rPr>
              <w:instrText>-</w:instrText>
            </w:r>
            <w:r w:rsidR="00053AE8">
              <w:rPr>
                <w:b/>
                <w:bCs/>
                <w:szCs w:val="24"/>
                <w:lang w:val="en-US"/>
              </w:rPr>
              <w:instrText>ony</w:instrText>
            </w:r>
            <w:r w:rsidR="00053AE8" w:rsidRPr="002B3AE7">
              <w:rPr>
                <w:b/>
                <w:bCs/>
                <w:szCs w:val="24"/>
              </w:rPr>
              <w:instrText xml:space="preserve"> </w:instrText>
            </w:r>
            <w:r w:rsidR="00053AE8">
              <w:rPr>
                <w:b/>
                <w:bCs/>
                <w:szCs w:val="24"/>
                <w:lang w:val="en-US"/>
              </w:rPr>
              <w:instrText>stimulating</w:instrText>
            </w:r>
            <w:r w:rsidR="00053AE8" w:rsidRPr="002B3AE7">
              <w:rPr>
                <w:b/>
                <w:bCs/>
                <w:szCs w:val="24"/>
              </w:rPr>
              <w:instrText xml:space="preserve"> </w:instrText>
            </w:r>
            <w:r w:rsidR="00053AE8">
              <w:rPr>
                <w:b/>
                <w:bCs/>
                <w:szCs w:val="24"/>
                <w:lang w:val="en-US"/>
              </w:rPr>
              <w:instrText>factor</w:instrText>
            </w:r>
            <w:r w:rsidR="00053AE8" w:rsidRPr="002B3AE7">
              <w:rPr>
                <w:b/>
                <w:bCs/>
                <w:szCs w:val="24"/>
              </w:rPr>
              <w:instrText xml:space="preserve"> (</w:instrText>
            </w:r>
            <w:r w:rsidR="00053AE8">
              <w:rPr>
                <w:b/>
                <w:bCs/>
                <w:szCs w:val="24"/>
                <w:lang w:val="en-US"/>
              </w:rPr>
              <w:instrText>G</w:instrText>
            </w:r>
            <w:r w:rsidR="00053AE8" w:rsidRPr="002B3AE7">
              <w:rPr>
                <w:b/>
                <w:bCs/>
                <w:szCs w:val="24"/>
              </w:rPr>
              <w:instrText>-</w:instrText>
            </w:r>
            <w:r w:rsidR="00053AE8">
              <w:rPr>
                <w:b/>
                <w:bCs/>
                <w:szCs w:val="24"/>
                <w:lang w:val="en-US"/>
              </w:rPr>
              <w:instrText>CSF</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up</w:instrText>
            </w:r>
            <w:r w:rsidR="00053AE8" w:rsidRPr="002B3AE7">
              <w:rPr>
                <w:b/>
                <w:bCs/>
                <w:szCs w:val="24"/>
              </w:rPr>
              <w:instrText>-</w:instrText>
            </w:r>
            <w:r w:rsidR="00053AE8">
              <w:rPr>
                <w:b/>
                <w:bCs/>
                <w:szCs w:val="24"/>
                <w:lang w:val="en-US"/>
              </w:rPr>
              <w:instrText>front</w:instrText>
            </w:r>
            <w:r w:rsidR="00053AE8" w:rsidRPr="002B3AE7">
              <w:rPr>
                <w:b/>
                <w:bCs/>
                <w:szCs w:val="24"/>
              </w:rPr>
              <w:instrText xml:space="preserve"> </w:instrText>
            </w:r>
            <w:r w:rsidR="00053AE8">
              <w:rPr>
                <w:b/>
                <w:bCs/>
                <w:szCs w:val="24"/>
                <w:lang w:val="en-US"/>
              </w:rPr>
              <w:instrText>ASCT</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enrolled</w:instrText>
            </w:r>
            <w:r w:rsidR="00053AE8" w:rsidRPr="002B3AE7">
              <w:rPr>
                <w:b/>
                <w:bCs/>
                <w:szCs w:val="24"/>
              </w:rPr>
              <w:instrText xml:space="preserve"> </w:instrText>
            </w:r>
            <w:r w:rsidR="00053AE8">
              <w:rPr>
                <w:b/>
                <w:bCs/>
                <w:szCs w:val="24"/>
                <w:lang w:val="en-US"/>
              </w:rPr>
              <w:instrText>from</w:instrText>
            </w:r>
            <w:r w:rsidR="00053AE8" w:rsidRPr="002B3AE7">
              <w:rPr>
                <w:b/>
                <w:bCs/>
                <w:szCs w:val="24"/>
              </w:rPr>
              <w:instrText xml:space="preserve"> </w:instrText>
            </w:r>
            <w:r w:rsidR="00053AE8">
              <w:rPr>
                <w:b/>
                <w:bCs/>
                <w:szCs w:val="24"/>
                <w:lang w:val="en-US"/>
              </w:rPr>
              <w:instrText>three</w:instrText>
            </w:r>
            <w:r w:rsidR="00053AE8" w:rsidRPr="002B3AE7">
              <w:rPr>
                <w:b/>
                <w:bCs/>
                <w:szCs w:val="24"/>
              </w:rPr>
              <w:instrText xml:space="preserve"> </w:instrText>
            </w:r>
            <w:r w:rsidR="00053AE8">
              <w:rPr>
                <w:b/>
                <w:bCs/>
                <w:szCs w:val="24"/>
                <w:lang w:val="en-US"/>
              </w:rPr>
              <w:instrText>institutions</w:instrText>
            </w:r>
            <w:r w:rsidR="00053AE8" w:rsidRPr="002B3AE7">
              <w:rPr>
                <w:b/>
                <w:bCs/>
                <w:szCs w:val="24"/>
              </w:rPr>
              <w:instrText xml:space="preserve"> </w:instrText>
            </w:r>
            <w:r w:rsidR="00053AE8">
              <w:rPr>
                <w:b/>
                <w:bCs/>
                <w:szCs w:val="24"/>
                <w:lang w:val="en-US"/>
              </w:rPr>
              <w:instrText>between</w:instrText>
            </w:r>
            <w:r w:rsidR="00053AE8" w:rsidRPr="002B3AE7">
              <w:rPr>
                <w:b/>
                <w:bCs/>
                <w:szCs w:val="24"/>
              </w:rPr>
              <w:instrText xml:space="preserve"> 2004 </w:instrText>
            </w:r>
            <w:r w:rsidR="00053AE8">
              <w:rPr>
                <w:b/>
                <w:bCs/>
                <w:szCs w:val="24"/>
                <w:lang w:val="en-US"/>
              </w:rPr>
              <w:instrText>and</w:instrText>
            </w:r>
            <w:r w:rsidR="00053AE8" w:rsidRPr="002B3AE7">
              <w:rPr>
                <w:b/>
                <w:bCs/>
                <w:szCs w:val="24"/>
              </w:rPr>
              <w:instrText xml:space="preserve"> 2014.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Ninety</w:instrText>
            </w:r>
            <w:r w:rsidR="00053AE8" w:rsidRPr="002B3AE7">
              <w:rPr>
                <w:b/>
                <w:bCs/>
                <w:szCs w:val="24"/>
              </w:rPr>
              <w:instrText>-</w:instrText>
            </w:r>
            <w:r w:rsidR="00053AE8">
              <w:rPr>
                <w:b/>
                <w:bCs/>
                <w:szCs w:val="24"/>
                <w:lang w:val="en-US"/>
              </w:rPr>
              <w:instrText>six</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57 </w:instrText>
            </w:r>
            <w:r w:rsidR="00053AE8">
              <w:rPr>
                <w:b/>
                <w:bCs/>
                <w:szCs w:val="24"/>
                <w:lang w:val="en-US"/>
              </w:rPr>
              <w:instrText>men</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included</w:instrText>
            </w:r>
            <w:r w:rsidR="00053AE8" w:rsidRPr="002B3AE7">
              <w:rPr>
                <w:b/>
                <w:bCs/>
                <w:szCs w:val="24"/>
              </w:rPr>
              <w:instrText xml:space="preserve">. </w:instrText>
            </w:r>
            <w:r w:rsidR="00053AE8">
              <w:rPr>
                <w:b/>
                <w:bCs/>
                <w:szCs w:val="24"/>
                <w:lang w:val="en-US"/>
              </w:rPr>
              <w:instrText>Sixty</w:instrText>
            </w:r>
            <w:r w:rsidR="00053AE8" w:rsidRPr="002B3AE7">
              <w:rPr>
                <w:b/>
                <w:bCs/>
                <w:szCs w:val="24"/>
              </w:rPr>
              <w:instrText>-</w:instrText>
            </w:r>
            <w:r w:rsidR="00053AE8">
              <w:rPr>
                <w:b/>
                <w:bCs/>
                <w:szCs w:val="24"/>
                <w:lang w:val="en-US"/>
              </w:rPr>
              <w:instrText>fiv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67.7%) </w:instrText>
            </w:r>
            <w:r w:rsidR="00053AE8">
              <w:rPr>
                <w:b/>
                <w:bCs/>
                <w:szCs w:val="24"/>
                <w:lang w:val="en-US"/>
              </w:rPr>
              <w:instrText>received</w:instrText>
            </w:r>
            <w:r w:rsidR="00053AE8" w:rsidRPr="002B3AE7">
              <w:rPr>
                <w:b/>
                <w:bCs/>
                <w:szCs w:val="24"/>
              </w:rPr>
              <w:instrText xml:space="preserve"> </w:instrText>
            </w:r>
            <w:r w:rsidR="00053AE8">
              <w:rPr>
                <w:b/>
                <w:bCs/>
                <w:szCs w:val="24"/>
                <w:lang w:val="en-US"/>
              </w:rPr>
              <w:instrText>HDC</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31 ( 32.3%), </w:instrText>
            </w:r>
            <w:r w:rsidR="00053AE8">
              <w:rPr>
                <w:b/>
                <w:bCs/>
                <w:szCs w:val="24"/>
                <w:lang w:val="en-US"/>
              </w:rPr>
              <w:instrText>DHAP</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total</w:instrText>
            </w:r>
            <w:r w:rsidR="00053AE8" w:rsidRPr="002B3AE7">
              <w:rPr>
                <w:b/>
                <w:bCs/>
                <w:szCs w:val="24"/>
              </w:rPr>
              <w:instrText xml:space="preserve"> </w:instrText>
            </w:r>
            <w:r w:rsidR="00053AE8">
              <w:rPr>
                <w:b/>
                <w:bCs/>
                <w:szCs w:val="24"/>
                <w:lang w:val="en-US"/>
              </w:rPr>
              <w:instrText>CD</w:instrText>
            </w:r>
            <w:r w:rsidR="00053AE8" w:rsidRPr="002B3AE7">
              <w:rPr>
                <w:b/>
                <w:bCs/>
                <w:szCs w:val="24"/>
              </w:rPr>
              <w:instrText xml:space="preserve">34+ </w:instrText>
            </w:r>
            <w:r w:rsidR="00053AE8">
              <w:rPr>
                <w:b/>
                <w:bCs/>
                <w:szCs w:val="24"/>
                <w:lang w:val="en-US"/>
              </w:rPr>
              <w:instrText>cells</w:instrText>
            </w:r>
            <w:r w:rsidR="00053AE8" w:rsidRPr="002B3AE7">
              <w:rPr>
                <w:b/>
                <w:bCs/>
                <w:szCs w:val="24"/>
              </w:rPr>
              <w:instrText xml:space="preserve"> </w:instrText>
            </w:r>
            <w:r w:rsidR="00053AE8">
              <w:rPr>
                <w:b/>
                <w:bCs/>
                <w:szCs w:val="24"/>
                <w:lang w:val="en-US"/>
              </w:rPr>
              <w:instrText>mobilized</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significantly</w:instrText>
            </w:r>
            <w:r w:rsidR="00053AE8" w:rsidRPr="002B3AE7">
              <w:rPr>
                <w:b/>
                <w:bCs/>
                <w:szCs w:val="24"/>
              </w:rPr>
              <w:instrText xml:space="preserve"> </w:instrText>
            </w:r>
            <w:r w:rsidR="00053AE8">
              <w:rPr>
                <w:b/>
                <w:bCs/>
                <w:szCs w:val="24"/>
                <w:lang w:val="en-US"/>
              </w:rPr>
              <w:instrText>higher</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receiving</w:instrText>
            </w:r>
            <w:r w:rsidR="00053AE8" w:rsidRPr="002B3AE7">
              <w:rPr>
                <w:b/>
                <w:bCs/>
                <w:szCs w:val="24"/>
              </w:rPr>
              <w:instrText xml:space="preserve"> </w:instrText>
            </w:r>
            <w:r w:rsidR="00053AE8">
              <w:rPr>
                <w:b/>
                <w:bCs/>
                <w:szCs w:val="24"/>
                <w:lang w:val="en-US"/>
              </w:rPr>
              <w:instrText>DHAP</w:instrText>
            </w:r>
            <w:r w:rsidR="00053AE8" w:rsidRPr="002B3AE7">
              <w:rPr>
                <w:b/>
                <w:bCs/>
                <w:szCs w:val="24"/>
              </w:rPr>
              <w:instrText xml:space="preserve"> (16.1 </w:instrText>
            </w:r>
            <w:r w:rsidR="00053AE8">
              <w:rPr>
                <w:b/>
                <w:bCs/>
                <w:szCs w:val="24"/>
                <w:lang w:val="en-US"/>
              </w:rPr>
              <w:instrText>vs</w:instrText>
            </w:r>
            <w:r w:rsidR="00053AE8" w:rsidRPr="002B3AE7">
              <w:rPr>
                <w:b/>
                <w:bCs/>
                <w:szCs w:val="24"/>
              </w:rPr>
              <w:instrText>. 6.1 × 106/</w:instrText>
            </w:r>
            <w:r w:rsidR="00053AE8">
              <w:rPr>
                <w:b/>
                <w:bCs/>
                <w:szCs w:val="24"/>
                <w:lang w:val="en-US"/>
              </w:rPr>
              <w:instrText>kg</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 xml:space="preserve"> = 0.001). </w:instrText>
            </w:r>
            <w:r w:rsidR="00053AE8">
              <w:rPr>
                <w:b/>
                <w:bCs/>
                <w:szCs w:val="24"/>
                <w:lang w:val="en-US"/>
              </w:rPr>
              <w:instrText>Mor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achieved</w:instrText>
            </w:r>
            <w:r w:rsidR="00053AE8" w:rsidRPr="002B3AE7">
              <w:rPr>
                <w:b/>
                <w:bCs/>
                <w:szCs w:val="24"/>
              </w:rPr>
              <w:instrText xml:space="preserve"> </w:instrText>
            </w:r>
            <w:r w:rsidR="00053AE8">
              <w:rPr>
                <w:b/>
                <w:bCs/>
                <w:szCs w:val="24"/>
                <w:lang w:val="en-US"/>
              </w:rPr>
              <w:instrText>successful</w:instrText>
            </w:r>
            <w:r w:rsidR="00053AE8" w:rsidRPr="002B3AE7">
              <w:rPr>
                <w:b/>
                <w:bCs/>
                <w:szCs w:val="24"/>
              </w:rPr>
              <w:instrText xml:space="preserve"> </w:instrText>
            </w:r>
            <w:r w:rsidR="00053AE8">
              <w:rPr>
                <w:b/>
                <w:bCs/>
                <w:szCs w:val="24"/>
                <w:lang w:val="en-US"/>
              </w:rPr>
              <w:instrText>mobilization</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DHAP</w:instrText>
            </w:r>
            <w:r w:rsidR="00053AE8" w:rsidRPr="002B3AE7">
              <w:rPr>
                <w:b/>
                <w:bCs/>
                <w:szCs w:val="24"/>
              </w:rPr>
              <w:instrText xml:space="preserve"> (</w:instrText>
            </w:r>
            <w:r w:rsidR="00053AE8">
              <w:rPr>
                <w:b/>
                <w:bCs/>
                <w:szCs w:val="24"/>
                <w:lang w:val="en-US"/>
              </w:rPr>
              <w:instrText>CD</w:instrText>
            </w:r>
            <w:r w:rsidR="00053AE8" w:rsidRPr="002B3AE7">
              <w:rPr>
                <w:b/>
                <w:bCs/>
                <w:szCs w:val="24"/>
              </w:rPr>
              <w:instrText xml:space="preserve">34+ </w:instrText>
            </w:r>
            <w:r w:rsidR="00053AE8">
              <w:rPr>
                <w:b/>
                <w:bCs/>
                <w:szCs w:val="24"/>
                <w:lang w:val="en-US"/>
              </w:rPr>
              <w:instrText>cells</w:instrText>
            </w:r>
            <w:r w:rsidR="00053AE8" w:rsidRPr="002B3AE7">
              <w:rPr>
                <w:b/>
                <w:bCs/>
                <w:szCs w:val="24"/>
              </w:rPr>
              <w:instrText xml:space="preserve"> ≥ 5.0 × 106/</w:instrText>
            </w:r>
            <w:r w:rsidR="00053AE8">
              <w:rPr>
                <w:b/>
                <w:bCs/>
                <w:szCs w:val="24"/>
                <w:lang w:val="en-US"/>
              </w:rPr>
              <w:instrText>kg</w:instrText>
            </w:r>
            <w:r w:rsidR="00053AE8" w:rsidRPr="002B3AE7">
              <w:rPr>
                <w:b/>
                <w:bCs/>
                <w:szCs w:val="24"/>
              </w:rPr>
              <w:instrText xml:space="preserve">) </w:instrText>
            </w:r>
            <w:r w:rsidR="00053AE8">
              <w:rPr>
                <w:b/>
                <w:bCs/>
                <w:szCs w:val="24"/>
                <w:lang w:val="en-US"/>
              </w:rPr>
              <w:instrText>compared</w:instrText>
            </w:r>
            <w:r w:rsidR="00053AE8" w:rsidRPr="002B3AE7">
              <w:rPr>
                <w:b/>
                <w:bCs/>
                <w:szCs w:val="24"/>
              </w:rPr>
              <w:instrText xml:space="preserve"> </w:instrText>
            </w:r>
            <w:r w:rsidR="00053AE8">
              <w:rPr>
                <w:b/>
                <w:bCs/>
                <w:szCs w:val="24"/>
                <w:lang w:val="en-US"/>
              </w:rPr>
              <w:instrText>to</w:instrText>
            </w:r>
            <w:r w:rsidR="00053AE8" w:rsidRPr="002B3AE7">
              <w:rPr>
                <w:b/>
                <w:bCs/>
                <w:szCs w:val="24"/>
              </w:rPr>
              <w:instrText xml:space="preserve"> </w:instrText>
            </w:r>
            <w:r w:rsidR="00053AE8">
              <w:rPr>
                <w:b/>
                <w:bCs/>
                <w:szCs w:val="24"/>
                <w:lang w:val="en-US"/>
              </w:rPr>
              <w:instrText>HDC</w:instrText>
            </w:r>
            <w:r w:rsidR="00053AE8" w:rsidRPr="002B3AE7">
              <w:rPr>
                <w:b/>
                <w:bCs/>
                <w:szCs w:val="24"/>
              </w:rPr>
              <w:instrText xml:space="preserve"> (87.1% </w:instrText>
            </w:r>
            <w:r w:rsidR="00053AE8">
              <w:rPr>
                <w:b/>
                <w:bCs/>
                <w:szCs w:val="24"/>
                <w:lang w:val="en-US"/>
              </w:rPr>
              <w:instrText>vs</w:instrText>
            </w:r>
            <w:r w:rsidR="00053AE8" w:rsidRPr="002B3AE7">
              <w:rPr>
                <w:b/>
                <w:bCs/>
                <w:szCs w:val="24"/>
              </w:rPr>
              <w:instrText xml:space="preserve">. 61.5%, </w:instrText>
            </w:r>
            <w:r w:rsidR="00053AE8">
              <w:rPr>
                <w:b/>
                <w:bCs/>
                <w:szCs w:val="24"/>
                <w:lang w:val="en-US"/>
              </w:rPr>
              <w:instrText>respectively</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 xml:space="preserve"> = 0.011), </w:instrText>
            </w:r>
            <w:r w:rsidR="00053AE8">
              <w:rPr>
                <w:b/>
                <w:bCs/>
                <w:szCs w:val="24"/>
                <w:lang w:val="en-US"/>
              </w:rPr>
              <w:instrText>particularly</w:instrText>
            </w:r>
            <w:r w:rsidR="00053AE8" w:rsidRPr="002B3AE7">
              <w:rPr>
                <w:b/>
                <w:bCs/>
                <w:szCs w:val="24"/>
              </w:rPr>
              <w:instrText xml:space="preserve"> </w:instrText>
            </w:r>
            <w:r w:rsidR="00053AE8">
              <w:rPr>
                <w:b/>
                <w:bCs/>
                <w:szCs w:val="24"/>
                <w:lang w:val="en-US"/>
              </w:rPr>
              <w:instrText>within</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first</w:instrText>
            </w:r>
            <w:r w:rsidR="00053AE8" w:rsidRPr="002B3AE7">
              <w:rPr>
                <w:b/>
                <w:bCs/>
                <w:szCs w:val="24"/>
              </w:rPr>
              <w:instrText xml:space="preserve"> </w:instrText>
            </w:r>
            <w:r w:rsidR="00053AE8">
              <w:rPr>
                <w:b/>
                <w:bCs/>
                <w:szCs w:val="24"/>
                <w:lang w:val="en-US"/>
              </w:rPr>
              <w:instrText>two</w:instrText>
            </w:r>
            <w:r w:rsidR="00053AE8" w:rsidRPr="002B3AE7">
              <w:rPr>
                <w:b/>
                <w:bCs/>
                <w:szCs w:val="24"/>
              </w:rPr>
              <w:instrText xml:space="preserve"> </w:instrText>
            </w:r>
            <w:r w:rsidR="00053AE8">
              <w:rPr>
                <w:b/>
                <w:bCs/>
                <w:szCs w:val="24"/>
                <w:lang w:val="en-US"/>
              </w:rPr>
              <w:instrText>session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apheresis</w:instrText>
            </w:r>
            <w:r w:rsidR="00053AE8" w:rsidRPr="002B3AE7">
              <w:rPr>
                <w:b/>
                <w:bCs/>
                <w:szCs w:val="24"/>
              </w:rPr>
              <w:instrText xml:space="preserve"> (64.5% </w:instrText>
            </w:r>
            <w:r w:rsidR="00053AE8">
              <w:rPr>
                <w:b/>
                <w:bCs/>
                <w:szCs w:val="24"/>
                <w:lang w:val="en-US"/>
              </w:rPr>
              <w:instrText>vs</w:instrText>
            </w:r>
            <w:r w:rsidR="00053AE8" w:rsidRPr="002B3AE7">
              <w:rPr>
                <w:b/>
                <w:bCs/>
                <w:szCs w:val="24"/>
              </w:rPr>
              <w:instrText xml:space="preserve">. 32.3%, </w:instrText>
            </w:r>
            <w:r w:rsidR="00053AE8">
              <w:rPr>
                <w:b/>
                <w:bCs/>
                <w:szCs w:val="24"/>
                <w:lang w:val="en-US"/>
              </w:rPr>
              <w:instrText>respectively</w:instrText>
            </w:r>
            <w:r w:rsidR="00053AE8" w:rsidRPr="002B3AE7">
              <w:rPr>
                <w:b/>
                <w:bCs/>
                <w:szCs w:val="24"/>
              </w:rPr>
              <w:instrText xml:space="preserve">; </w:instrText>
            </w:r>
            <w:r w:rsidR="00053AE8">
              <w:rPr>
                <w:b/>
                <w:bCs/>
                <w:szCs w:val="24"/>
                <w:lang w:val="en-US"/>
              </w:rPr>
              <w:instrText>p</w:instrText>
            </w:r>
            <w:r w:rsidR="00053AE8" w:rsidRPr="002B3AE7">
              <w:rPr>
                <w:b/>
                <w:bCs/>
                <w:szCs w:val="24"/>
              </w:rPr>
              <w:instrText xml:space="preserve"> = 0.003). </w:instrText>
            </w:r>
            <w:r w:rsidR="00053AE8">
              <w:rPr>
                <w:b/>
                <w:bCs/>
                <w:szCs w:val="24"/>
                <w:lang w:val="en-US"/>
              </w:rPr>
              <w:instrText>Mobilization</w:instrText>
            </w:r>
            <w:r w:rsidR="00053AE8" w:rsidRPr="002B3AE7">
              <w:rPr>
                <w:b/>
                <w:bCs/>
                <w:szCs w:val="24"/>
              </w:rPr>
              <w:instrText xml:space="preserve"> </w:instrText>
            </w:r>
            <w:r w:rsidR="00053AE8">
              <w:rPr>
                <w:b/>
                <w:bCs/>
                <w:szCs w:val="24"/>
                <w:lang w:val="en-US"/>
              </w:rPr>
              <w:instrText>failure</w:instrText>
            </w:r>
            <w:r w:rsidR="00053AE8" w:rsidRPr="002B3AE7">
              <w:rPr>
                <w:b/>
                <w:bCs/>
                <w:szCs w:val="24"/>
              </w:rPr>
              <w:instrText xml:space="preserve"> </w:instrText>
            </w:r>
            <w:r w:rsidR="00053AE8">
              <w:rPr>
                <w:b/>
                <w:bCs/>
                <w:szCs w:val="24"/>
                <w:lang w:val="en-US"/>
              </w:rPr>
              <w:instrText>rate</w:instrText>
            </w:r>
            <w:r w:rsidR="00053AE8" w:rsidRPr="002B3AE7">
              <w:rPr>
                <w:b/>
                <w:bCs/>
                <w:szCs w:val="24"/>
              </w:rPr>
              <w:instrText xml:space="preserve"> (</w:instrText>
            </w:r>
            <w:r w:rsidR="00053AE8">
              <w:rPr>
                <w:b/>
                <w:bCs/>
                <w:szCs w:val="24"/>
                <w:lang w:val="en-US"/>
              </w:rPr>
              <w:instrText>CD</w:instrText>
            </w:r>
            <w:r w:rsidR="00053AE8" w:rsidRPr="002B3AE7">
              <w:rPr>
                <w:b/>
                <w:bCs/>
                <w:szCs w:val="24"/>
              </w:rPr>
              <w:instrText xml:space="preserve">34+ </w:instrText>
            </w:r>
            <w:r w:rsidR="00053AE8">
              <w:rPr>
                <w:b/>
                <w:bCs/>
                <w:szCs w:val="24"/>
                <w:lang w:val="en-US"/>
              </w:rPr>
              <w:instrText>cells</w:instrText>
            </w:r>
            <w:r w:rsidR="00053AE8" w:rsidRPr="002B3AE7">
              <w:rPr>
                <w:b/>
                <w:bCs/>
                <w:szCs w:val="24"/>
              </w:rPr>
              <w:instrText xml:space="preserve"> &lt; 2.0 × 106/</w:instrText>
            </w:r>
            <w:r w:rsidR="00053AE8">
              <w:rPr>
                <w:b/>
                <w:bCs/>
                <w:szCs w:val="24"/>
                <w:lang w:val="en-US"/>
              </w:rPr>
              <w:instrText>kg</w:instrText>
            </w:r>
            <w:r w:rsidR="00053AE8" w:rsidRPr="002B3AE7">
              <w:rPr>
                <w:b/>
                <w:bCs/>
                <w:szCs w:val="24"/>
              </w:rPr>
              <w:instrText xml:space="preserve">) </w:instrText>
            </w:r>
            <w:r w:rsidR="00053AE8">
              <w:rPr>
                <w:b/>
                <w:bCs/>
                <w:szCs w:val="24"/>
                <w:lang w:val="en-US"/>
              </w:rPr>
              <w:instrText>was</w:instrText>
            </w:r>
            <w:r w:rsidR="00053AE8" w:rsidRPr="002B3AE7">
              <w:rPr>
                <w:b/>
                <w:bCs/>
                <w:szCs w:val="24"/>
              </w:rPr>
              <w:instrText xml:space="preserve"> </w:instrText>
            </w:r>
            <w:r w:rsidR="00053AE8">
              <w:rPr>
                <w:b/>
                <w:bCs/>
                <w:szCs w:val="24"/>
                <w:lang w:val="en-US"/>
              </w:rPr>
              <w:instrText>significantly</w:instrText>
            </w:r>
            <w:r w:rsidR="00053AE8" w:rsidRPr="002B3AE7">
              <w:rPr>
                <w:b/>
                <w:bCs/>
                <w:szCs w:val="24"/>
              </w:rPr>
              <w:instrText xml:space="preserve"> </w:instrText>
            </w:r>
            <w:r w:rsidR="00053AE8">
              <w:rPr>
                <w:b/>
                <w:bCs/>
                <w:szCs w:val="24"/>
                <w:lang w:val="en-US"/>
              </w:rPr>
              <w:instrText>higher</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receiving</w:instrText>
            </w:r>
            <w:r w:rsidR="00053AE8" w:rsidRPr="002B3AE7">
              <w:rPr>
                <w:b/>
                <w:bCs/>
                <w:szCs w:val="24"/>
              </w:rPr>
              <w:instrText xml:space="preserve"> </w:instrText>
            </w:r>
            <w:r w:rsidR="00053AE8">
              <w:rPr>
                <w:b/>
                <w:bCs/>
                <w:szCs w:val="24"/>
                <w:lang w:val="en-US"/>
              </w:rPr>
              <w:instrText>HDC</w:instrText>
            </w:r>
            <w:r w:rsidR="00053AE8" w:rsidRPr="002B3AE7">
              <w:rPr>
                <w:b/>
                <w:bCs/>
                <w:szCs w:val="24"/>
              </w:rPr>
              <w:instrText xml:space="preserve"> (20.</w:instrText>
            </w:r>
            <w:r w:rsidR="00053AE8">
              <w:rPr>
                <w:b/>
                <w:bCs/>
                <w:szCs w:val="24"/>
                <w:lang w:val="en-US"/>
              </w:rPr>
              <w:instrText>0% vs. 3.2%, p = 0.032). On multivariate analysis, the DHAP regimen (odds ratio, 4.12; 95% confidence interval, 1.12 to 15.17) was an independent predictor of successful mobilization. During chemomobilization, patients receiving HDC experienced more episodes of febrile neutropenia compared to patients receiving DHAP (32.3% vs. 12.9%, p = 0.043). Conclusions: The DHAP regimen was associated with a signif icantly higher efficacy for stem cell mobilization and lower frequency of febrile neutropenia. Therefore, DHAP plus G-CSF is an effective for mobilization in patients with aggressive NHL who were candidates for up-front ASCT.","author":[{"dropping-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Jeon</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So</w:instrText>
            </w:r>
            <w:r w:rsidR="00053AE8" w:rsidRPr="002B3AE7">
              <w:rPr>
                <w:b/>
                <w:bCs/>
                <w:szCs w:val="24"/>
              </w:rPr>
              <w:instrText xml:space="preserve"> </w:instrText>
            </w:r>
            <w:r w:rsidR="00053AE8">
              <w:rPr>
                <w:b/>
                <w:bCs/>
                <w:szCs w:val="24"/>
                <w:lang w:val="en-US"/>
              </w:rPr>
              <w:instrText>Yeo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Yhim</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Ho</w:instrText>
            </w:r>
            <w:r w:rsidR="00053AE8" w:rsidRPr="002B3AE7">
              <w:rPr>
                <w:b/>
                <w:bCs/>
                <w:szCs w:val="24"/>
              </w:rPr>
              <w:instrText xml:space="preserve"> </w:instrText>
            </w:r>
            <w:r w:rsidR="00053AE8">
              <w:rPr>
                <w:b/>
                <w:bCs/>
                <w:szCs w:val="24"/>
                <w:lang w:val="en-US"/>
              </w:rPr>
              <w:instrText>Young</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Kim</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Hee</w:instrText>
            </w:r>
            <w:r w:rsidR="00053AE8" w:rsidRPr="002B3AE7">
              <w:rPr>
                <w:b/>
                <w:bCs/>
                <w:szCs w:val="24"/>
              </w:rPr>
              <w:instrText xml:space="preserve"> </w:instrText>
            </w:r>
            <w:r w:rsidR="00053AE8">
              <w:rPr>
                <w:b/>
                <w:bCs/>
                <w:szCs w:val="24"/>
                <w:lang w:val="en-US"/>
              </w:rPr>
              <w:instrText>Su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Kim</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Jeong</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Yang</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Deok</w:instrText>
            </w:r>
            <w:r w:rsidR="00053AE8" w:rsidRPr="002B3AE7">
              <w:rPr>
                <w:b/>
                <w:bCs/>
                <w:szCs w:val="24"/>
              </w:rPr>
              <w:instrText xml:space="preserve"> </w:instrText>
            </w:r>
            <w:r w:rsidR="00053AE8">
              <w:rPr>
                <w:b/>
                <w:bCs/>
                <w:szCs w:val="24"/>
                <w:lang w:val="en-US"/>
              </w:rPr>
              <w:instrText>Hwa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Kwak</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Jae</w:instrText>
            </w:r>
            <w:r w:rsidR="00053AE8" w:rsidRPr="002B3AE7">
              <w:rPr>
                <w:b/>
                <w:bCs/>
                <w:szCs w:val="24"/>
              </w:rPr>
              <w:instrText xml:space="preserve"> </w:instrText>
            </w:r>
            <w:r w:rsidR="00053AE8">
              <w:rPr>
                <w:b/>
                <w:bCs/>
                <w:szCs w:val="24"/>
                <w:lang w:val="en-US"/>
              </w:rPr>
              <w:instrText>Yong</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Korean</w:instrText>
            </w:r>
            <w:r w:rsidR="00053AE8" w:rsidRPr="002B3AE7">
              <w:rPr>
                <w:b/>
                <w:bCs/>
                <w:szCs w:val="24"/>
              </w:rPr>
              <w:instrText xml:space="preserve"> </w:instrText>
            </w:r>
            <w:r w:rsidR="00053AE8">
              <w:rPr>
                <w:b/>
                <w:bCs/>
                <w:szCs w:val="24"/>
                <w:lang w:val="en-US"/>
              </w:rPr>
              <w:instrText>Journal</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Internal</w:instrText>
            </w:r>
            <w:r w:rsidR="00053AE8" w:rsidRPr="002B3AE7">
              <w:rPr>
                <w:b/>
                <w:bCs/>
                <w:szCs w:val="24"/>
              </w:rPr>
              <w:instrText xml:space="preserve"> </w:instrText>
            </w:r>
            <w:r w:rsidR="00053AE8">
              <w:rPr>
                <w:b/>
                <w:bCs/>
                <w:szCs w:val="24"/>
                <w:lang w:val="en-US"/>
              </w:rPr>
              <w:instrText>Medicine</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w:instrText>
            </w:r>
            <w:r w:rsidR="00053AE8" w:rsidRPr="002B3AE7">
              <w:rPr>
                <w:b/>
                <w:bCs/>
                <w:szCs w:val="24"/>
              </w:rPr>
              <w:instrText>":"6","</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2018","11","1"]]},"</w:instrText>
            </w:r>
            <w:r w:rsidR="00053AE8">
              <w:rPr>
                <w:b/>
                <w:bCs/>
                <w:szCs w:val="24"/>
                <w:lang w:val="en-US"/>
              </w:rPr>
              <w:instrText>page</w:instrText>
            </w:r>
            <w:r w:rsidR="00053AE8" w:rsidRPr="002B3AE7">
              <w:rPr>
                <w:b/>
                <w:bCs/>
                <w:szCs w:val="24"/>
              </w:rPr>
              <w:instrText>":"1169-1181","</w:instrText>
            </w:r>
            <w:r w:rsidR="00053AE8">
              <w:rPr>
                <w:b/>
                <w:bCs/>
                <w:szCs w:val="24"/>
                <w:lang w:val="en-US"/>
              </w:rPr>
              <w:instrText>publisher</w:instrText>
            </w:r>
            <w:r w:rsidR="00053AE8" w:rsidRPr="002B3AE7">
              <w:rPr>
                <w:b/>
                <w:bCs/>
                <w:szCs w:val="24"/>
              </w:rPr>
              <w:instrText>":"</w:instrText>
            </w:r>
            <w:r w:rsidR="00053AE8">
              <w:rPr>
                <w:b/>
                <w:bCs/>
                <w:szCs w:val="24"/>
                <w:lang w:val="en-US"/>
              </w:rPr>
              <w:instrText>Korean</w:instrText>
            </w:r>
            <w:r w:rsidR="00053AE8" w:rsidRPr="002B3AE7">
              <w:rPr>
                <w:b/>
                <w:bCs/>
                <w:szCs w:val="24"/>
              </w:rPr>
              <w:instrText xml:space="preserve"> </w:instrText>
            </w:r>
            <w:r w:rsidR="00053AE8">
              <w:rPr>
                <w:b/>
                <w:bCs/>
                <w:szCs w:val="24"/>
                <w:lang w:val="en-US"/>
              </w:rPr>
              <w:instrText>Association</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Internal</w:instrText>
            </w:r>
            <w:r w:rsidR="00053AE8" w:rsidRPr="002B3AE7">
              <w:rPr>
                <w:b/>
                <w:bCs/>
                <w:szCs w:val="24"/>
              </w:rPr>
              <w:instrText xml:space="preserve"> </w:instrText>
            </w:r>
            <w:r w:rsidR="00053AE8">
              <w:rPr>
                <w:b/>
                <w:bCs/>
                <w:szCs w:val="24"/>
                <w:lang w:val="en-US"/>
              </w:rPr>
              <w:instrText>Medicine</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effec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dexamethasone</w:instrText>
            </w:r>
            <w:r w:rsidR="00053AE8" w:rsidRPr="002B3AE7">
              <w:rPr>
                <w:b/>
                <w:bCs/>
                <w:szCs w:val="24"/>
              </w:rPr>
              <w:instrText xml:space="preserve">, </w:instrText>
            </w:r>
            <w:r w:rsidR="00053AE8">
              <w:rPr>
                <w:b/>
                <w:bCs/>
                <w:szCs w:val="24"/>
                <w:lang w:val="en-US"/>
              </w:rPr>
              <w:instrText>cytarab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isplatin</w:instrText>
            </w:r>
            <w:r w:rsidR="00053AE8" w:rsidRPr="002B3AE7">
              <w:rPr>
                <w:b/>
                <w:bCs/>
                <w:szCs w:val="24"/>
              </w:rPr>
              <w:instrText xml:space="preserve"> (</w:instrText>
            </w:r>
            <w:r w:rsidR="00053AE8">
              <w:rPr>
                <w:b/>
                <w:bCs/>
                <w:szCs w:val="24"/>
                <w:lang w:val="en-US"/>
              </w:rPr>
              <w:instrText>Dhap</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on</w:instrText>
            </w:r>
            <w:r w:rsidR="00053AE8" w:rsidRPr="002B3AE7">
              <w:rPr>
                <w:b/>
                <w:bCs/>
                <w:szCs w:val="24"/>
              </w:rPr>
              <w:instrText xml:space="preserve"> </w:instrText>
            </w:r>
            <w:r w:rsidR="00053AE8">
              <w:rPr>
                <w:b/>
                <w:bCs/>
                <w:szCs w:val="24"/>
                <w:lang w:val="en-US"/>
              </w:rPr>
              <w:instrText>stem</w:instrText>
            </w:r>
            <w:r w:rsidR="00053AE8" w:rsidRPr="002B3AE7">
              <w:rPr>
                <w:b/>
                <w:bCs/>
                <w:szCs w:val="24"/>
              </w:rPr>
              <w:instrText xml:space="preserve"> </w:instrText>
            </w:r>
            <w:r w:rsidR="00053AE8">
              <w:rPr>
                <w:b/>
                <w:bCs/>
                <w:szCs w:val="24"/>
                <w:lang w:val="en-US"/>
              </w:rPr>
              <w:instrText>cell</w:instrText>
            </w:r>
            <w:r w:rsidR="00053AE8" w:rsidRPr="002B3AE7">
              <w:rPr>
                <w:b/>
                <w:bCs/>
                <w:szCs w:val="24"/>
              </w:rPr>
              <w:instrText xml:space="preserve"> </w:instrText>
            </w:r>
            <w:r w:rsidR="00053AE8">
              <w:rPr>
                <w:b/>
                <w:bCs/>
                <w:szCs w:val="24"/>
                <w:lang w:val="en-US"/>
              </w:rPr>
              <w:instrText>mobilizatio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transplant</w:instrText>
            </w:r>
            <w:r w:rsidR="00053AE8" w:rsidRPr="002B3AE7">
              <w:rPr>
                <w:b/>
                <w:bCs/>
                <w:szCs w:val="24"/>
              </w:rPr>
              <w:instrText xml:space="preserve"> </w:instrText>
            </w:r>
            <w:r w:rsidR="00053AE8">
              <w:rPr>
                <w:b/>
                <w:bCs/>
                <w:szCs w:val="24"/>
                <w:lang w:val="en-US"/>
              </w:rPr>
              <w:instrText>outcome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non</w:instrText>
            </w:r>
            <w:r w:rsidR="00053AE8" w:rsidRPr="002B3AE7">
              <w:rPr>
                <w:b/>
                <w:bCs/>
                <w:szCs w:val="24"/>
              </w:rPr>
              <w:instrText>-</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who</w:instrText>
            </w:r>
            <w:r w:rsidR="00053AE8" w:rsidRPr="002B3AE7">
              <w:rPr>
                <w:b/>
                <w:bCs/>
                <w:szCs w:val="24"/>
              </w:rPr>
              <w:instrText xml:space="preserve"> </w:instrText>
            </w:r>
            <w:r w:rsidR="00053AE8">
              <w:rPr>
                <w:b/>
                <w:bCs/>
                <w:szCs w:val="24"/>
                <w:lang w:val="en-US"/>
              </w:rPr>
              <w:instrText>are</w:instrText>
            </w:r>
            <w:r w:rsidR="00053AE8" w:rsidRPr="002B3AE7">
              <w:rPr>
                <w:b/>
                <w:bCs/>
                <w:szCs w:val="24"/>
              </w:rPr>
              <w:instrText xml:space="preserve"> </w:instrText>
            </w:r>
            <w:r w:rsidR="00053AE8">
              <w:rPr>
                <w:b/>
                <w:bCs/>
                <w:szCs w:val="24"/>
                <w:lang w:val="en-US"/>
              </w:rPr>
              <w:instrText>candidates</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up</w:instrText>
            </w:r>
            <w:r w:rsidR="00053AE8" w:rsidRPr="002B3AE7">
              <w:rPr>
                <w:b/>
                <w:bCs/>
                <w:szCs w:val="24"/>
              </w:rPr>
              <w:instrText>-</w:instrText>
            </w:r>
            <w:r w:rsidR="00053AE8">
              <w:rPr>
                <w:b/>
                <w:bCs/>
                <w:szCs w:val="24"/>
                <w:lang w:val="en-US"/>
              </w:rPr>
              <w:instrText>front</w:instrText>
            </w:r>
            <w:r w:rsidR="00053AE8" w:rsidRPr="002B3AE7">
              <w:rPr>
                <w:b/>
                <w:bCs/>
                <w:szCs w:val="24"/>
              </w:rPr>
              <w:instrText xml:space="preserve"> </w:instrText>
            </w:r>
            <w:r w:rsidR="00053AE8">
              <w:rPr>
                <w:b/>
                <w:bCs/>
                <w:szCs w:val="24"/>
                <w:lang w:val="en-US"/>
              </w:rPr>
              <w:instrText>autologous</w:instrText>
            </w:r>
            <w:r w:rsidR="00053AE8" w:rsidRPr="002B3AE7">
              <w:rPr>
                <w:b/>
                <w:bCs/>
                <w:szCs w:val="24"/>
              </w:rPr>
              <w:instrText xml:space="preserve"> </w:instrText>
            </w:r>
            <w:r w:rsidR="00053AE8">
              <w:rPr>
                <w:b/>
                <w:bCs/>
                <w:szCs w:val="24"/>
                <w:lang w:val="en-US"/>
              </w:rPr>
              <w:instrText>stem</w:instrText>
            </w:r>
            <w:r w:rsidR="00053AE8" w:rsidRPr="002B3AE7">
              <w:rPr>
                <w:b/>
                <w:bCs/>
                <w:szCs w:val="24"/>
              </w:rPr>
              <w:instrText xml:space="preserve"> </w:instrText>
            </w:r>
            <w:r w:rsidR="00053AE8">
              <w:rPr>
                <w:b/>
                <w:bCs/>
                <w:szCs w:val="24"/>
                <w:lang w:val="en-US"/>
              </w:rPr>
              <w:instrText>cell</w:instrText>
            </w:r>
            <w:r w:rsidR="00053AE8" w:rsidRPr="002B3AE7">
              <w:rPr>
                <w:b/>
                <w:bCs/>
                <w:szCs w:val="24"/>
              </w:rPr>
              <w:instrText xml:space="preserve"> </w:instrText>
            </w:r>
            <w:r w:rsidR="00053AE8">
              <w:rPr>
                <w:b/>
                <w:bCs/>
                <w:szCs w:val="24"/>
                <w:lang w:val="en-US"/>
              </w:rPr>
              <w:instrText>transplantation</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33"},"</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2</w:instrText>
            </w:r>
            <w:r w:rsidR="00053AE8">
              <w:rPr>
                <w:b/>
                <w:bCs/>
                <w:szCs w:val="24"/>
                <w:lang w:val="en-US"/>
              </w:rPr>
              <w:instrText>a</w:instrText>
            </w:r>
            <w:r w:rsidR="00053AE8" w:rsidRPr="002B3AE7">
              <w:rPr>
                <w:b/>
                <w:bCs/>
                <w:szCs w:val="24"/>
              </w:rPr>
              <w:instrText>7993</w:instrText>
            </w:r>
            <w:r w:rsidR="00053AE8">
              <w:rPr>
                <w:b/>
                <w:bCs/>
                <w:szCs w:val="24"/>
                <w:lang w:val="en-US"/>
              </w:rPr>
              <w:instrText>f</w:instrText>
            </w:r>
            <w:r w:rsidR="00053AE8" w:rsidRPr="002B3AE7">
              <w:rPr>
                <w:b/>
                <w:bCs/>
                <w:szCs w:val="24"/>
              </w:rPr>
              <w:instrText>5-2</w:instrText>
            </w:r>
            <w:r w:rsidR="00053AE8">
              <w:rPr>
                <w:b/>
                <w:bCs/>
                <w:szCs w:val="24"/>
                <w:lang w:val="en-US"/>
              </w:rPr>
              <w:instrText>ecf</w:instrText>
            </w:r>
            <w:r w:rsidR="00053AE8" w:rsidRPr="002B3AE7">
              <w:rPr>
                <w:b/>
                <w:bCs/>
                <w:szCs w:val="24"/>
              </w:rPr>
              <w:instrText>-3771-</w:instrText>
            </w:r>
            <w:r w:rsidR="00053AE8">
              <w:rPr>
                <w:b/>
                <w:bCs/>
                <w:szCs w:val="24"/>
                <w:lang w:val="en-US"/>
              </w:rPr>
              <w:instrText>a</w:instrText>
            </w:r>
            <w:r w:rsidR="00053AE8" w:rsidRPr="002B3AE7">
              <w:rPr>
                <w:b/>
                <w:bCs/>
                <w:szCs w:val="24"/>
              </w:rPr>
              <w:instrText>28</w:instrText>
            </w:r>
            <w:r w:rsidR="00053AE8">
              <w:rPr>
                <w:b/>
                <w:bCs/>
                <w:szCs w:val="24"/>
                <w:lang w:val="en-US"/>
              </w:rPr>
              <w:instrText>f</w:instrText>
            </w:r>
            <w:r w:rsidR="00053AE8" w:rsidRPr="002B3AE7">
              <w:rPr>
                <w:b/>
                <w:bCs/>
                <w:szCs w:val="24"/>
              </w:rPr>
              <w:instrText>-</w:instrText>
            </w:r>
            <w:r w:rsidR="00053AE8">
              <w:rPr>
                <w:b/>
                <w:bCs/>
                <w:szCs w:val="24"/>
                <w:lang w:val="en-US"/>
              </w:rPr>
              <w:instrText>f</w:instrText>
            </w:r>
            <w:r w:rsidR="00053AE8" w:rsidRPr="002B3AE7">
              <w:rPr>
                <w:b/>
                <w:bCs/>
                <w:szCs w:val="24"/>
              </w:rPr>
              <w:instrText>2928</w:instrText>
            </w:r>
            <w:r w:rsidR="00053AE8">
              <w:rPr>
                <w:b/>
                <w:bCs/>
                <w:szCs w:val="24"/>
                <w:lang w:val="en-US"/>
              </w:rPr>
              <w:instrText>e</w:instrText>
            </w:r>
            <w:r w:rsidR="00053AE8" w:rsidRPr="002B3AE7">
              <w:rPr>
                <w:b/>
                <w:bCs/>
                <w:szCs w:val="24"/>
              </w:rPr>
              <w:instrText>09</w:instrText>
            </w:r>
            <w:r w:rsidR="00053AE8">
              <w:rPr>
                <w:b/>
                <w:bCs/>
                <w:szCs w:val="24"/>
                <w:lang w:val="en-US"/>
              </w:rPr>
              <w:instrText>c</w:instrText>
            </w:r>
            <w:r w:rsidR="00053AE8" w:rsidRPr="002B3AE7">
              <w:rPr>
                <w:b/>
                <w:bCs/>
                <w:szCs w:val="24"/>
              </w:rPr>
              <w:instrText>27</w:instrText>
            </w:r>
            <w:r w:rsidR="00053AE8">
              <w:rPr>
                <w:b/>
                <w:bCs/>
                <w:szCs w:val="24"/>
                <w:lang w:val="en-US"/>
              </w:rPr>
              <w:instrText>a</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30]","</w:instrText>
            </w:r>
            <w:r w:rsidR="00053AE8">
              <w:rPr>
                <w:b/>
                <w:bCs/>
                <w:szCs w:val="24"/>
                <w:lang w:val="en-US"/>
              </w:rPr>
              <w:instrText>plainTextFormattedCitation</w:instrText>
            </w:r>
            <w:r w:rsidR="00053AE8" w:rsidRPr="002B3AE7">
              <w:rPr>
                <w:b/>
                <w:bCs/>
                <w:szCs w:val="24"/>
              </w:rPr>
              <w:instrText>":"[130]","</w:instrText>
            </w:r>
            <w:r w:rsidR="00053AE8">
              <w:rPr>
                <w:b/>
                <w:bCs/>
                <w:szCs w:val="24"/>
                <w:lang w:val="en-US"/>
              </w:rPr>
              <w:instrText>previouslyFormattedCitation</w:instrText>
            </w:r>
            <w:r w:rsidR="00053AE8" w:rsidRPr="002B3AE7">
              <w:rPr>
                <w:b/>
                <w:bCs/>
                <w:szCs w:val="24"/>
              </w:rPr>
              <w:instrText>":"[130]"},"</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2415BA">
              <w:rPr>
                <w:b/>
                <w:bCs/>
                <w:szCs w:val="24"/>
                <w:lang w:val="en-US"/>
              </w:rPr>
              <w:fldChar w:fldCharType="separate"/>
            </w:r>
            <w:r w:rsidR="00A60C8A" w:rsidRPr="00A60C8A">
              <w:rPr>
                <w:bCs/>
                <w:noProof/>
                <w:szCs w:val="24"/>
              </w:rPr>
              <w:t>[130]</w:t>
            </w:r>
            <w:r w:rsidR="002415BA">
              <w:rPr>
                <w:b/>
                <w:bCs/>
                <w:szCs w:val="24"/>
                <w:lang w:val="en-US"/>
              </w:rPr>
              <w:fldChar w:fldCharType="end"/>
            </w:r>
          </w:p>
        </w:tc>
      </w:tr>
      <w:tr w:rsidR="00C12369" w:rsidRPr="00EA5B5D" w14:paraId="36DCD6F5"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1D909CC8" w14:textId="77777777" w:rsidR="00C12369" w:rsidRPr="00EA5B5D" w:rsidRDefault="00C12369"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FDB6ADD" w14:textId="77777777" w:rsidR="00C12369" w:rsidRPr="00EA5B5D" w:rsidRDefault="00C12369"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F9F81B1" w14:textId="77777777" w:rsidR="00C12369" w:rsidRPr="00EA5B5D" w:rsidRDefault="00C12369"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53F423D" w14:textId="77777777" w:rsidR="00C12369" w:rsidRPr="00EA5B5D" w:rsidRDefault="00C12369" w:rsidP="00B16826">
            <w:pPr>
              <w:spacing w:line="240" w:lineRule="auto"/>
              <w:ind w:firstLine="0"/>
              <w:jc w:val="left"/>
              <w:rPr>
                <w:szCs w:val="24"/>
              </w:rPr>
            </w:pPr>
            <w:r w:rsidRPr="00EA5B5D">
              <w:rPr>
                <w:szCs w:val="24"/>
              </w:rPr>
              <w:t>Дни введения</w:t>
            </w:r>
          </w:p>
        </w:tc>
      </w:tr>
      <w:tr w:rsidR="00C12369" w:rsidRPr="00EA5B5D" w14:paraId="45E44B4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12F42B4" w14:textId="77777777" w:rsidR="00C12369" w:rsidRPr="00C12369" w:rsidRDefault="00C12369" w:rsidP="00C12369">
            <w:pPr>
              <w:spacing w:line="240" w:lineRule="auto"/>
              <w:ind w:firstLine="0"/>
              <w:jc w:val="left"/>
              <w:rPr>
                <w:szCs w:val="24"/>
              </w:rPr>
            </w:pPr>
            <w:r w:rsidRPr="00C12369">
              <w:rPr>
                <w:szCs w:val="24"/>
              </w:rPr>
              <w:t>Дексаметазон</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1D1EDB18" w14:textId="77777777" w:rsidR="00C12369" w:rsidRPr="00C12369" w:rsidRDefault="00C12369" w:rsidP="00C12369">
            <w:pPr>
              <w:spacing w:line="240" w:lineRule="auto"/>
              <w:ind w:firstLine="0"/>
              <w:jc w:val="left"/>
              <w:rPr>
                <w:szCs w:val="24"/>
              </w:rPr>
            </w:pPr>
            <w:r w:rsidRPr="00C12369">
              <w:rPr>
                <w:szCs w:val="24"/>
              </w:rPr>
              <w:t>40 мг</w:t>
            </w:r>
          </w:p>
        </w:tc>
        <w:tc>
          <w:tcPr>
            <w:tcW w:w="2339" w:type="dxa"/>
            <w:tcBorders>
              <w:top w:val="single" w:sz="4" w:space="0" w:color="auto"/>
              <w:left w:val="single" w:sz="4" w:space="0" w:color="auto"/>
              <w:bottom w:val="single" w:sz="4" w:space="0" w:color="auto"/>
              <w:right w:val="single" w:sz="4" w:space="0" w:color="auto"/>
            </w:tcBorders>
            <w:hideMark/>
          </w:tcPr>
          <w:p w14:paraId="43C7EA2E" w14:textId="77777777" w:rsidR="00C12369" w:rsidRPr="00C12369" w:rsidRDefault="00C12369" w:rsidP="00C12369">
            <w:pPr>
              <w:spacing w:line="240" w:lineRule="auto"/>
              <w:ind w:firstLine="0"/>
              <w:jc w:val="left"/>
              <w:rPr>
                <w:szCs w:val="24"/>
              </w:rPr>
            </w:pPr>
            <w:r w:rsidRPr="00C12369">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676FC4F8" w14:textId="77777777" w:rsidR="00C12369" w:rsidRPr="00C12369" w:rsidRDefault="00C12369" w:rsidP="00C12369">
            <w:pPr>
              <w:spacing w:line="240" w:lineRule="auto"/>
              <w:ind w:firstLine="0"/>
              <w:jc w:val="left"/>
              <w:rPr>
                <w:szCs w:val="24"/>
              </w:rPr>
            </w:pPr>
            <w:r w:rsidRPr="00C12369">
              <w:rPr>
                <w:szCs w:val="24"/>
              </w:rPr>
              <w:t>1-4</w:t>
            </w:r>
          </w:p>
        </w:tc>
      </w:tr>
      <w:tr w:rsidR="00C12369" w:rsidRPr="00EA5B5D" w14:paraId="5538AF21"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2283C21" w14:textId="77777777" w:rsidR="00C12369" w:rsidRPr="00C12369" w:rsidRDefault="000E2605" w:rsidP="00C12369">
            <w:pPr>
              <w:spacing w:line="240" w:lineRule="auto"/>
              <w:ind w:firstLine="0"/>
              <w:jc w:val="left"/>
              <w:rPr>
                <w:szCs w:val="24"/>
              </w:rPr>
            </w:pPr>
            <w:r w:rsidRPr="002415BA">
              <w:rPr>
                <w:szCs w:val="24"/>
              </w:rPr>
              <w:t>#</w:t>
            </w:r>
            <w:r w:rsidR="00C12369" w:rsidRPr="00C12369">
              <w:rPr>
                <w:szCs w:val="24"/>
              </w:rPr>
              <w:t>Цисплатин</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3C97A251" w14:textId="77777777" w:rsidR="00C12369" w:rsidRPr="00C12369" w:rsidRDefault="00C12369" w:rsidP="00C12369">
            <w:pPr>
              <w:spacing w:line="240" w:lineRule="auto"/>
              <w:ind w:firstLine="0"/>
              <w:jc w:val="left"/>
              <w:rPr>
                <w:szCs w:val="24"/>
              </w:rPr>
            </w:pPr>
            <w:r w:rsidRPr="00C12369">
              <w:rPr>
                <w:szCs w:val="24"/>
              </w:rPr>
              <w:t>100 м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203ADF96" w14:textId="77777777" w:rsidR="00C12369" w:rsidRPr="00C12369" w:rsidRDefault="00C12369" w:rsidP="00C12369">
            <w:pPr>
              <w:spacing w:line="240" w:lineRule="auto"/>
              <w:ind w:firstLine="0"/>
              <w:jc w:val="left"/>
              <w:rPr>
                <w:szCs w:val="24"/>
              </w:rPr>
            </w:pPr>
            <w:r w:rsidRPr="00C12369">
              <w:rPr>
                <w:szCs w:val="24"/>
              </w:rPr>
              <w:t>в/в кап.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0DA02F06" w14:textId="77777777" w:rsidR="00C12369" w:rsidRPr="00C12369" w:rsidRDefault="00C12369" w:rsidP="00C12369">
            <w:pPr>
              <w:spacing w:line="240" w:lineRule="auto"/>
              <w:ind w:firstLine="0"/>
              <w:jc w:val="left"/>
              <w:rPr>
                <w:szCs w:val="24"/>
              </w:rPr>
            </w:pPr>
            <w:r w:rsidRPr="00C12369">
              <w:rPr>
                <w:szCs w:val="24"/>
              </w:rPr>
              <w:t>1</w:t>
            </w:r>
          </w:p>
        </w:tc>
      </w:tr>
      <w:tr w:rsidR="00C12369" w:rsidRPr="00EA5B5D" w14:paraId="158AA03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7AA3566F" w14:textId="77777777" w:rsidR="00C12369" w:rsidRPr="00C12369" w:rsidRDefault="00C12369" w:rsidP="00C12369">
            <w:pPr>
              <w:spacing w:line="240" w:lineRule="auto"/>
              <w:ind w:firstLine="0"/>
              <w:jc w:val="left"/>
              <w:rPr>
                <w:szCs w:val="24"/>
              </w:rPr>
            </w:pPr>
            <w:r w:rsidRPr="00C12369">
              <w:rPr>
                <w:szCs w:val="24"/>
              </w:rPr>
              <w:t>Цитарабин</w:t>
            </w:r>
            <w:r w:rsidR="00D254F2"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6737CB2B" w14:textId="77777777" w:rsidR="00C12369" w:rsidRPr="00C12369" w:rsidRDefault="00C12369" w:rsidP="00C12369">
            <w:pPr>
              <w:spacing w:line="240" w:lineRule="auto"/>
              <w:ind w:firstLine="0"/>
              <w:jc w:val="left"/>
              <w:rPr>
                <w:szCs w:val="24"/>
              </w:rPr>
            </w:pPr>
            <w:r w:rsidRPr="00C12369">
              <w:rPr>
                <w:szCs w:val="24"/>
              </w:rPr>
              <w:t>2 г/м</w:t>
            </w:r>
            <w:r w:rsidRPr="00C12369">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27A31B9" w14:textId="77777777" w:rsidR="00C12369" w:rsidRPr="00C12369" w:rsidRDefault="00C12369" w:rsidP="00C12369">
            <w:pPr>
              <w:spacing w:line="240" w:lineRule="auto"/>
              <w:ind w:firstLine="0"/>
              <w:jc w:val="left"/>
              <w:rPr>
                <w:szCs w:val="24"/>
              </w:rPr>
            </w:pPr>
            <w:r w:rsidRPr="00C12369">
              <w:rPr>
                <w:szCs w:val="24"/>
              </w:rPr>
              <w:t>в/в кап. 2 раза в день</w:t>
            </w:r>
          </w:p>
        </w:tc>
        <w:tc>
          <w:tcPr>
            <w:tcW w:w="2339" w:type="dxa"/>
            <w:tcBorders>
              <w:top w:val="single" w:sz="4" w:space="0" w:color="auto"/>
              <w:left w:val="single" w:sz="4" w:space="0" w:color="auto"/>
              <w:bottom w:val="single" w:sz="4" w:space="0" w:color="auto"/>
              <w:right w:val="single" w:sz="4" w:space="0" w:color="auto"/>
            </w:tcBorders>
          </w:tcPr>
          <w:p w14:paraId="04D25EC7" w14:textId="77777777" w:rsidR="00C12369" w:rsidRPr="00C12369" w:rsidRDefault="00C12369" w:rsidP="00C12369">
            <w:pPr>
              <w:spacing w:line="240" w:lineRule="auto"/>
              <w:ind w:firstLine="0"/>
              <w:jc w:val="left"/>
              <w:rPr>
                <w:szCs w:val="24"/>
              </w:rPr>
            </w:pPr>
            <w:r w:rsidRPr="00C12369">
              <w:rPr>
                <w:szCs w:val="24"/>
              </w:rPr>
              <w:t>2</w:t>
            </w:r>
          </w:p>
        </w:tc>
      </w:tr>
      <w:tr w:rsidR="001E738E" w:rsidRPr="00EA5B5D" w14:paraId="6B8B3F39" w14:textId="77777777" w:rsidTr="00B16826">
        <w:trPr>
          <w:trHeight w:val="329"/>
        </w:trPr>
        <w:tc>
          <w:tcPr>
            <w:tcW w:w="9356" w:type="dxa"/>
            <w:gridSpan w:val="4"/>
            <w:tcBorders>
              <w:top w:val="nil"/>
              <w:left w:val="nil"/>
              <w:bottom w:val="single" w:sz="4" w:space="0" w:color="auto"/>
              <w:right w:val="nil"/>
            </w:tcBorders>
          </w:tcPr>
          <w:p w14:paraId="0231CA29" w14:textId="77777777" w:rsidR="00015B13" w:rsidRPr="002415BA" w:rsidRDefault="00015B13" w:rsidP="00B16826">
            <w:pPr>
              <w:spacing w:line="240" w:lineRule="auto"/>
              <w:ind w:firstLine="0"/>
              <w:jc w:val="left"/>
              <w:rPr>
                <w:b/>
                <w:bCs/>
                <w:szCs w:val="24"/>
              </w:rPr>
            </w:pPr>
          </w:p>
          <w:p w14:paraId="4B252863" w14:textId="65BA8641" w:rsidR="001E738E" w:rsidRPr="001E738E" w:rsidRDefault="001E738E" w:rsidP="00B16826">
            <w:pPr>
              <w:spacing w:line="240" w:lineRule="auto"/>
              <w:ind w:firstLine="0"/>
              <w:jc w:val="left"/>
              <w:rPr>
                <w:b/>
                <w:bCs/>
                <w:szCs w:val="24"/>
              </w:rPr>
            </w:pPr>
            <w:r>
              <w:rPr>
                <w:b/>
                <w:bCs/>
                <w:szCs w:val="24"/>
                <w:lang w:val="en-US"/>
              </w:rPr>
              <w:t>ESHAP</w:t>
            </w:r>
            <w:r w:rsidR="002415BA" w:rsidRPr="005B03CD">
              <w:rPr>
                <w:b/>
                <w:bCs/>
                <w:szCs w:val="24"/>
              </w:rPr>
              <w:t xml:space="preserve"> </w:t>
            </w:r>
            <w:r w:rsidR="002415BA">
              <w:rPr>
                <w:b/>
                <w:bCs/>
                <w:szCs w:val="24"/>
                <w:lang w:val="en-US"/>
              </w:rPr>
              <w:fldChar w:fldCharType="begin" w:fldLock="1"/>
            </w:r>
            <w:r w:rsidR="00053AE8">
              <w:rPr>
                <w:b/>
                <w:bCs/>
                <w:szCs w:val="24"/>
                <w:lang w:val="en-US"/>
              </w:rPr>
              <w:instrText>ADDIN</w:instrText>
            </w:r>
            <w:r w:rsidR="00053AE8" w:rsidRPr="002B3AE7">
              <w:rPr>
                <w:b/>
                <w:bCs/>
                <w:szCs w:val="24"/>
              </w:rPr>
              <w:instrText xml:space="preserve"> </w:instrText>
            </w:r>
            <w:r w:rsidR="00053AE8">
              <w:rPr>
                <w:b/>
                <w:bCs/>
                <w:szCs w:val="24"/>
                <w:lang w:val="en-US"/>
              </w:rPr>
              <w:instrText>CSL</w:instrText>
            </w:r>
            <w:r w:rsidR="00053AE8" w:rsidRPr="002B3AE7">
              <w:rPr>
                <w:b/>
                <w:bCs/>
                <w:szCs w:val="24"/>
              </w:rPr>
              <w:instrText>_</w:instrText>
            </w:r>
            <w:r w:rsidR="00053AE8">
              <w:rPr>
                <w:b/>
                <w:bCs/>
                <w:szCs w:val="24"/>
                <w:lang w:val="en-US"/>
              </w:rPr>
              <w:instrText>CITATION</w:instrText>
            </w:r>
            <w:r w:rsidR="00053AE8" w:rsidRPr="002B3AE7">
              <w:rPr>
                <w:b/>
                <w:bCs/>
                <w:szCs w:val="24"/>
              </w:rPr>
              <w:instrText xml:space="preserve"> {"</w:instrText>
            </w:r>
            <w:r w:rsidR="00053AE8">
              <w:rPr>
                <w:b/>
                <w:bCs/>
                <w:szCs w:val="24"/>
                <w:lang w:val="en-US"/>
              </w:rPr>
              <w:instrText>citationItems</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temData</w:instrText>
            </w:r>
            <w:r w:rsidR="00053AE8" w:rsidRPr="002B3AE7">
              <w:rPr>
                <w:b/>
                <w:bCs/>
                <w:szCs w:val="24"/>
              </w:rPr>
              <w:instrText>":{"</w:instrText>
            </w:r>
            <w:r w:rsidR="00053AE8">
              <w:rPr>
                <w:b/>
                <w:bCs/>
                <w:szCs w:val="24"/>
                <w:lang w:val="en-US"/>
              </w:rPr>
              <w:instrText>ISSN</w:instrText>
            </w:r>
            <w:r w:rsidR="00053AE8" w:rsidRPr="002B3AE7">
              <w:rPr>
                <w:b/>
                <w:bCs/>
                <w:szCs w:val="24"/>
              </w:rPr>
              <w:instrText>":"2008-3009","</w:instrText>
            </w:r>
            <w:r w:rsidR="00053AE8">
              <w:rPr>
                <w:b/>
                <w:bCs/>
                <w:szCs w:val="24"/>
                <w:lang w:val="en-US"/>
              </w:rPr>
              <w:instrText>PMID</w:instrText>
            </w:r>
            <w:r w:rsidR="00053AE8" w:rsidRPr="002B3AE7">
              <w:rPr>
                <w:b/>
                <w:bCs/>
                <w:szCs w:val="24"/>
              </w:rPr>
              <w:instrText>":"25802695","</w:instrText>
            </w:r>
            <w:r w:rsidR="00053AE8">
              <w:rPr>
                <w:b/>
                <w:bCs/>
                <w:szCs w:val="24"/>
                <w:lang w:val="en-US"/>
              </w:rPr>
              <w:instrText>abstract</w:instrText>
            </w:r>
            <w:r w:rsidR="00053AE8" w:rsidRPr="002B3AE7">
              <w:rPr>
                <w:b/>
                <w:bCs/>
                <w:szCs w:val="24"/>
              </w:rPr>
              <w:instrText>":"</w:instrText>
            </w:r>
            <w:r w:rsidR="00053AE8">
              <w:rPr>
                <w:b/>
                <w:bCs/>
                <w:szCs w:val="24"/>
                <w:lang w:val="en-US"/>
              </w:rPr>
              <w:instrText>BACKGROUND</w:instrText>
            </w:r>
            <w:r w:rsidR="00053AE8" w:rsidRPr="002B3AE7">
              <w:rPr>
                <w:b/>
                <w:bCs/>
                <w:szCs w:val="24"/>
              </w:rPr>
              <w:instrText xml:space="preserve"> </w:instrText>
            </w:r>
            <w:r w:rsidR="00053AE8">
              <w:rPr>
                <w:b/>
                <w:bCs/>
                <w:szCs w:val="24"/>
                <w:lang w:val="en-US"/>
              </w:rPr>
              <w:instrText>Despite</w:instrText>
            </w:r>
            <w:r w:rsidR="00053AE8" w:rsidRPr="002B3AE7">
              <w:rPr>
                <w:b/>
                <w:bCs/>
                <w:szCs w:val="24"/>
              </w:rPr>
              <w:instrText xml:space="preserve"> </w:instrText>
            </w:r>
            <w:r w:rsidR="00053AE8">
              <w:rPr>
                <w:b/>
                <w:bCs/>
                <w:szCs w:val="24"/>
                <w:lang w:val="en-US"/>
              </w:rPr>
              <w:instrText>multiple</w:instrText>
            </w:r>
            <w:r w:rsidR="00053AE8" w:rsidRPr="002B3AE7">
              <w:rPr>
                <w:b/>
                <w:bCs/>
                <w:szCs w:val="24"/>
              </w:rPr>
              <w:instrText xml:space="preserve"> </w:instrText>
            </w:r>
            <w:r w:rsidR="00053AE8">
              <w:rPr>
                <w:b/>
                <w:bCs/>
                <w:szCs w:val="24"/>
                <w:lang w:val="en-US"/>
              </w:rPr>
              <w:instrText>published</w:instrText>
            </w:r>
            <w:r w:rsidR="00053AE8" w:rsidRPr="002B3AE7">
              <w:rPr>
                <w:b/>
                <w:bCs/>
                <w:szCs w:val="24"/>
              </w:rPr>
              <w:instrText xml:space="preserve"> </w:instrText>
            </w:r>
            <w:r w:rsidR="00053AE8">
              <w:rPr>
                <w:b/>
                <w:bCs/>
                <w:szCs w:val="24"/>
                <w:lang w:val="en-US"/>
              </w:rPr>
              <w:instrText>studies</w:instrText>
            </w:r>
            <w:r w:rsidR="00053AE8" w:rsidRPr="002B3AE7">
              <w:rPr>
                <w:b/>
                <w:bCs/>
                <w:szCs w:val="24"/>
              </w:rPr>
              <w:instrText xml:space="preserve"> </w:instrText>
            </w:r>
            <w:r w:rsidR="00053AE8">
              <w:rPr>
                <w:b/>
                <w:bCs/>
                <w:szCs w:val="24"/>
                <w:lang w:val="en-US"/>
              </w:rPr>
              <w:instrText>reporting</w:instrText>
            </w:r>
            <w:r w:rsidR="00053AE8" w:rsidRPr="002B3AE7">
              <w:rPr>
                <w:b/>
                <w:bCs/>
                <w:szCs w:val="24"/>
              </w:rPr>
              <w:instrText xml:space="preserve"> </w:instrText>
            </w:r>
            <w:r w:rsidR="00053AE8">
              <w:rPr>
                <w:b/>
                <w:bCs/>
                <w:szCs w:val="24"/>
                <w:lang w:val="en-US"/>
              </w:rPr>
              <w:instrText>result</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salvage</w:instrText>
            </w:r>
            <w:r w:rsidR="00053AE8" w:rsidRPr="002B3AE7">
              <w:rPr>
                <w:b/>
                <w:bCs/>
                <w:szCs w:val="24"/>
              </w:rPr>
              <w:instrText xml:space="preserve"> </w:instrText>
            </w:r>
            <w:r w:rsidR="00053AE8">
              <w:rPr>
                <w:b/>
                <w:bCs/>
                <w:szCs w:val="24"/>
                <w:lang w:val="en-US"/>
              </w:rPr>
              <w:instrText>regimens</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relapsed</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there</w:instrText>
            </w:r>
            <w:r w:rsidR="00053AE8" w:rsidRPr="002B3AE7">
              <w:rPr>
                <w:b/>
                <w:bCs/>
                <w:szCs w:val="24"/>
              </w:rPr>
              <w:instrText xml:space="preserve"> </w:instrText>
            </w:r>
            <w:r w:rsidR="00053AE8">
              <w:rPr>
                <w:b/>
                <w:bCs/>
                <w:szCs w:val="24"/>
                <w:lang w:val="en-US"/>
              </w:rPr>
              <w:instrText>are</w:instrText>
            </w:r>
            <w:r w:rsidR="00053AE8" w:rsidRPr="002B3AE7">
              <w:rPr>
                <w:b/>
                <w:bCs/>
                <w:szCs w:val="24"/>
              </w:rPr>
              <w:instrText xml:space="preserve"> </w:instrText>
            </w:r>
            <w:r w:rsidR="00053AE8">
              <w:rPr>
                <w:b/>
                <w:bCs/>
                <w:szCs w:val="24"/>
                <w:lang w:val="en-US"/>
              </w:rPr>
              <w:instrText>no</w:instrText>
            </w:r>
            <w:r w:rsidR="00053AE8" w:rsidRPr="002B3AE7">
              <w:rPr>
                <w:b/>
                <w:bCs/>
                <w:szCs w:val="24"/>
              </w:rPr>
              <w:instrText xml:space="preserve"> </w:instrText>
            </w:r>
            <w:r w:rsidR="00053AE8">
              <w:rPr>
                <w:b/>
                <w:bCs/>
                <w:szCs w:val="24"/>
                <w:lang w:val="en-US"/>
              </w:rPr>
              <w:instrText>comparison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different</w:instrText>
            </w:r>
            <w:r w:rsidR="00053AE8" w:rsidRPr="002B3AE7">
              <w:rPr>
                <w:b/>
                <w:bCs/>
                <w:szCs w:val="24"/>
              </w:rPr>
              <w:instrText xml:space="preserve"> </w:instrText>
            </w:r>
            <w:r w:rsidR="00053AE8">
              <w:rPr>
                <w:b/>
                <w:bCs/>
                <w:szCs w:val="24"/>
                <w:lang w:val="en-US"/>
              </w:rPr>
              <w:instrText>combinations</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METHODS</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Total</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44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identified</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relaps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considered</w:instrText>
            </w:r>
            <w:r w:rsidR="00053AE8" w:rsidRPr="002B3AE7">
              <w:rPr>
                <w:b/>
                <w:bCs/>
                <w:szCs w:val="24"/>
              </w:rPr>
              <w:instrText xml:space="preserve"> </w:instrText>
            </w:r>
            <w:r w:rsidR="00053AE8">
              <w:rPr>
                <w:b/>
                <w:bCs/>
                <w:szCs w:val="24"/>
                <w:lang w:val="en-US"/>
              </w:rPr>
              <w:instrText>eligible</w:instrText>
            </w:r>
            <w:r w:rsidR="00053AE8" w:rsidRPr="002B3AE7">
              <w:rPr>
                <w:b/>
                <w:bCs/>
                <w:szCs w:val="24"/>
              </w:rPr>
              <w:instrText xml:space="preserve"> </w:instrText>
            </w:r>
            <w:r w:rsidR="00053AE8">
              <w:rPr>
                <w:b/>
                <w:bCs/>
                <w:szCs w:val="24"/>
                <w:lang w:val="en-US"/>
              </w:rPr>
              <w:instrText>for</w:instrText>
            </w:r>
            <w:r w:rsidR="00053AE8" w:rsidRPr="002B3AE7">
              <w:rPr>
                <w:b/>
                <w:bCs/>
                <w:szCs w:val="24"/>
              </w:rPr>
              <w:instrText xml:space="preserve"> </w:instrText>
            </w:r>
            <w:r w:rsidR="00053AE8">
              <w:rPr>
                <w:b/>
                <w:bCs/>
                <w:szCs w:val="24"/>
                <w:lang w:val="en-US"/>
              </w:rPr>
              <w:instrText>this</w:instrText>
            </w:r>
            <w:r w:rsidR="00053AE8" w:rsidRPr="002B3AE7">
              <w:rPr>
                <w:b/>
                <w:bCs/>
                <w:szCs w:val="24"/>
              </w:rPr>
              <w:instrText xml:space="preserve"> </w:instrText>
            </w:r>
            <w:r w:rsidR="00053AE8">
              <w:rPr>
                <w:b/>
                <w:bCs/>
                <w:szCs w:val="24"/>
                <w:lang w:val="en-US"/>
              </w:rPr>
              <w:instrText>study</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randomly</w:instrText>
            </w:r>
            <w:r w:rsidR="00053AE8" w:rsidRPr="002B3AE7">
              <w:rPr>
                <w:b/>
                <w:bCs/>
                <w:szCs w:val="24"/>
              </w:rPr>
              <w:instrText xml:space="preserve"> </w:instrText>
            </w:r>
            <w:r w:rsidR="00053AE8">
              <w:rPr>
                <w:b/>
                <w:bCs/>
                <w:szCs w:val="24"/>
                <w:lang w:val="en-US"/>
              </w:rPr>
              <w:instrText>divided</w:instrText>
            </w:r>
            <w:r w:rsidR="00053AE8" w:rsidRPr="002B3AE7">
              <w:rPr>
                <w:b/>
                <w:bCs/>
                <w:szCs w:val="24"/>
              </w:rPr>
              <w:instrText xml:space="preserve"> </w:instrText>
            </w:r>
            <w:r w:rsidR="00053AE8">
              <w:rPr>
                <w:b/>
                <w:bCs/>
                <w:szCs w:val="24"/>
                <w:lang w:val="en-US"/>
              </w:rPr>
              <w:instrText>into</w:instrText>
            </w:r>
            <w:r w:rsidR="00053AE8" w:rsidRPr="002B3AE7">
              <w:rPr>
                <w:b/>
                <w:bCs/>
                <w:szCs w:val="24"/>
              </w:rPr>
              <w:instrText xml:space="preserve"> </w:instrText>
            </w:r>
            <w:r w:rsidR="00053AE8">
              <w:rPr>
                <w:b/>
                <w:bCs/>
                <w:szCs w:val="24"/>
                <w:lang w:val="en-US"/>
              </w:rPr>
              <w:instrText>two</w:instrText>
            </w:r>
            <w:r w:rsidR="00053AE8" w:rsidRPr="002B3AE7">
              <w:rPr>
                <w:b/>
                <w:bCs/>
                <w:szCs w:val="24"/>
              </w:rPr>
              <w:instrText xml:space="preserve"> </w:instrText>
            </w:r>
            <w:r w:rsidR="00053AE8">
              <w:rPr>
                <w:b/>
                <w:bCs/>
                <w:szCs w:val="24"/>
                <w:lang w:val="en-US"/>
              </w:rPr>
              <w:instrText>group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22, </w:instrText>
            </w:r>
            <w:r w:rsidR="00053AE8">
              <w:rPr>
                <w:b/>
                <w:bCs/>
                <w:szCs w:val="24"/>
                <w:lang w:val="en-US"/>
              </w:rPr>
              <w:instrText>one</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which</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treated</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GDP</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gemcitabine</w:instrText>
            </w:r>
            <w:r w:rsidR="00053AE8" w:rsidRPr="002B3AE7">
              <w:rPr>
                <w:b/>
                <w:bCs/>
                <w:szCs w:val="24"/>
              </w:rPr>
              <w:instrText xml:space="preserve">, </w:instrText>
            </w:r>
            <w:r w:rsidR="00053AE8">
              <w:rPr>
                <w:b/>
                <w:bCs/>
                <w:szCs w:val="24"/>
                <w:lang w:val="en-US"/>
              </w:rPr>
              <w:instrText>dexamethaso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isplati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other</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EHSAP</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etoposide</w:instrText>
            </w:r>
            <w:r w:rsidR="00053AE8" w:rsidRPr="002B3AE7">
              <w:rPr>
                <w:b/>
                <w:bCs/>
                <w:szCs w:val="24"/>
              </w:rPr>
              <w:instrText xml:space="preserve">, </w:instrText>
            </w:r>
            <w:r w:rsidR="00053AE8">
              <w:rPr>
                <w:b/>
                <w:bCs/>
                <w:szCs w:val="24"/>
                <w:lang w:val="en-US"/>
              </w:rPr>
              <w:instrText>methyl</w:instrText>
            </w:r>
            <w:r w:rsidR="00053AE8" w:rsidRPr="002B3AE7">
              <w:rPr>
                <w:b/>
                <w:bCs/>
                <w:szCs w:val="24"/>
              </w:rPr>
              <w:instrText xml:space="preserve"> </w:instrText>
            </w:r>
            <w:r w:rsidR="00053AE8">
              <w:rPr>
                <w:b/>
                <w:bCs/>
                <w:szCs w:val="24"/>
                <w:lang w:val="en-US"/>
              </w:rPr>
              <w:instrText>prednisolone</w:instrText>
            </w:r>
            <w:r w:rsidR="00053AE8" w:rsidRPr="002B3AE7">
              <w:rPr>
                <w:b/>
                <w:bCs/>
                <w:szCs w:val="24"/>
              </w:rPr>
              <w:instrText xml:space="preserve">, </w:instrText>
            </w:r>
            <w:r w:rsidR="00053AE8">
              <w:rPr>
                <w:b/>
                <w:bCs/>
                <w:szCs w:val="24"/>
                <w:lang w:val="en-US"/>
              </w:rPr>
              <w:instrText>cisplatin</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cytarabine</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 xml:space="preserve"> </w:instrText>
            </w:r>
            <w:r w:rsidR="00053AE8">
              <w:rPr>
                <w:b/>
                <w:bCs/>
                <w:szCs w:val="24"/>
                <w:lang w:val="en-US"/>
              </w:rPr>
              <w:instrText>prospective</w:instrText>
            </w:r>
            <w:r w:rsidR="00053AE8" w:rsidRPr="002B3AE7">
              <w:rPr>
                <w:b/>
                <w:bCs/>
                <w:szCs w:val="24"/>
              </w:rPr>
              <w:instrText xml:space="preserve"> </w:instrText>
            </w:r>
            <w:r w:rsidR="00053AE8">
              <w:rPr>
                <w:b/>
                <w:bCs/>
                <w:szCs w:val="24"/>
                <w:lang w:val="en-US"/>
              </w:rPr>
              <w:instrText>manner</w:instrText>
            </w:r>
            <w:r w:rsidR="00053AE8" w:rsidRPr="002B3AE7">
              <w:rPr>
                <w:b/>
                <w:bCs/>
                <w:szCs w:val="24"/>
              </w:rPr>
              <w:instrText xml:space="preserve">. </w:instrText>
            </w:r>
            <w:r w:rsidR="00053AE8">
              <w:rPr>
                <w:b/>
                <w:bCs/>
                <w:szCs w:val="24"/>
                <w:lang w:val="en-US"/>
              </w:rPr>
              <w:instrText>The</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each</w:instrText>
            </w:r>
            <w:r w:rsidR="00053AE8" w:rsidRPr="002B3AE7">
              <w:rPr>
                <w:b/>
                <w:bCs/>
                <w:szCs w:val="24"/>
              </w:rPr>
              <w:instrText xml:space="preserve"> </w:instrText>
            </w:r>
            <w:r w:rsidR="00053AE8">
              <w:rPr>
                <w:b/>
                <w:bCs/>
                <w:szCs w:val="24"/>
                <w:lang w:val="en-US"/>
              </w:rPr>
              <w:instrText>group</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w:instrText>
            </w:r>
            <w:r w:rsidR="00053AE8">
              <w:rPr>
                <w:b/>
                <w:bCs/>
                <w:szCs w:val="24"/>
                <w:lang w:val="en-US"/>
              </w:rPr>
              <w:instrText>compared</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There</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27.3% </w:instrText>
            </w:r>
            <w:r w:rsidR="00053AE8">
              <w:rPr>
                <w:b/>
                <w:bCs/>
                <w:szCs w:val="24"/>
                <w:lang w:val="en-US"/>
              </w:rPr>
              <w:instrText>complete</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31.8% </w:instrText>
            </w:r>
            <w:r w:rsidR="00053AE8">
              <w:rPr>
                <w:b/>
                <w:bCs/>
                <w:szCs w:val="24"/>
                <w:lang w:val="en-US"/>
              </w:rPr>
              <w:instrText>more</w:instrText>
            </w:r>
            <w:r w:rsidR="00053AE8" w:rsidRPr="002B3AE7">
              <w:rPr>
                <w:b/>
                <w:bCs/>
                <w:szCs w:val="24"/>
              </w:rPr>
              <w:instrText xml:space="preserve"> </w:instrText>
            </w:r>
            <w:r w:rsidR="00053AE8">
              <w:rPr>
                <w:b/>
                <w:bCs/>
                <w:szCs w:val="24"/>
                <w:lang w:val="en-US"/>
              </w:rPr>
              <w:instrText>than</w:instrText>
            </w:r>
            <w:r w:rsidR="00053AE8" w:rsidRPr="002B3AE7">
              <w:rPr>
                <w:b/>
                <w:bCs/>
                <w:szCs w:val="24"/>
              </w:rPr>
              <w:instrText xml:space="preserve"> 50%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40.9% </w:instrText>
            </w:r>
            <w:r w:rsidR="00053AE8">
              <w:rPr>
                <w:b/>
                <w:bCs/>
                <w:szCs w:val="24"/>
                <w:lang w:val="en-US"/>
              </w:rPr>
              <w:instrText>no</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GDP</w:instrText>
            </w:r>
            <w:r w:rsidR="00053AE8" w:rsidRPr="002B3AE7">
              <w:rPr>
                <w:b/>
                <w:bCs/>
                <w:szCs w:val="24"/>
              </w:rPr>
              <w:instrText xml:space="preserve">. </w:instrText>
            </w:r>
            <w:r w:rsidR="00053AE8">
              <w:rPr>
                <w:b/>
                <w:bCs/>
                <w:szCs w:val="24"/>
                <w:lang w:val="en-US"/>
              </w:rPr>
              <w:instrText>ESHAP</w:instrText>
            </w:r>
            <w:r w:rsidR="00053AE8" w:rsidRPr="002B3AE7">
              <w:rPr>
                <w:b/>
                <w:bCs/>
                <w:szCs w:val="24"/>
              </w:rPr>
              <w:instrText xml:space="preserve"> </w:instrText>
            </w:r>
            <w:r w:rsidR="00053AE8">
              <w:rPr>
                <w:b/>
                <w:bCs/>
                <w:szCs w:val="24"/>
                <w:lang w:val="en-US"/>
              </w:rPr>
              <w:instrText>results</w:instrText>
            </w:r>
            <w:r w:rsidR="00053AE8" w:rsidRPr="002B3AE7">
              <w:rPr>
                <w:b/>
                <w:bCs/>
                <w:szCs w:val="24"/>
              </w:rPr>
              <w:instrText xml:space="preserve"> </w:instrText>
            </w:r>
            <w:r w:rsidR="00053AE8">
              <w:rPr>
                <w:b/>
                <w:bCs/>
                <w:szCs w:val="24"/>
                <w:lang w:val="en-US"/>
              </w:rPr>
              <w:instrText>were</w:instrText>
            </w:r>
            <w:r w:rsidR="00053AE8" w:rsidRPr="002B3AE7">
              <w:rPr>
                <w:b/>
                <w:bCs/>
                <w:szCs w:val="24"/>
              </w:rPr>
              <w:instrText xml:space="preserve"> 29.5%, 24% </w:instrText>
            </w:r>
            <w:r w:rsidR="00053AE8">
              <w:rPr>
                <w:b/>
                <w:bCs/>
                <w:szCs w:val="24"/>
                <w:lang w:val="en-US"/>
              </w:rPr>
              <w:instrText>and</w:instrText>
            </w:r>
            <w:r w:rsidR="00053AE8" w:rsidRPr="002B3AE7">
              <w:rPr>
                <w:b/>
                <w:bCs/>
                <w:szCs w:val="24"/>
              </w:rPr>
              <w:instrText xml:space="preserve"> 45.5%, </w:instrText>
            </w:r>
            <w:r w:rsidR="00053AE8">
              <w:rPr>
                <w:b/>
                <w:bCs/>
                <w:szCs w:val="24"/>
                <w:lang w:val="en-US"/>
              </w:rPr>
              <w:instrText>respectively</w:instrText>
            </w:r>
            <w:r w:rsidR="00053AE8" w:rsidRPr="002B3AE7">
              <w:rPr>
                <w:b/>
                <w:bCs/>
                <w:szCs w:val="24"/>
              </w:rPr>
              <w:instrText xml:space="preserve">. </w:instrText>
            </w:r>
            <w:r w:rsidR="00053AE8">
              <w:rPr>
                <w:b/>
                <w:bCs/>
                <w:szCs w:val="24"/>
                <w:lang w:val="en-US"/>
              </w:rPr>
              <w:instrText>CONCLUSION</w:instrText>
            </w:r>
            <w:r w:rsidR="00053AE8" w:rsidRPr="002B3AE7">
              <w:rPr>
                <w:b/>
                <w:bCs/>
                <w:szCs w:val="24"/>
              </w:rPr>
              <w:instrText xml:space="preserve"> </w:instrText>
            </w:r>
            <w:r w:rsidR="00053AE8">
              <w:rPr>
                <w:b/>
                <w:bCs/>
                <w:szCs w:val="24"/>
                <w:lang w:val="en-US"/>
              </w:rPr>
              <w:instrText>There</w:instrText>
            </w:r>
            <w:r w:rsidR="00053AE8" w:rsidRPr="002B3AE7">
              <w:rPr>
                <w:b/>
                <w:bCs/>
                <w:szCs w:val="24"/>
              </w:rPr>
              <w:instrText xml:space="preserve"> </w:instrText>
            </w:r>
            <w:r w:rsidR="00053AE8">
              <w:rPr>
                <w:b/>
                <w:bCs/>
                <w:szCs w:val="24"/>
                <w:lang w:val="en-US"/>
              </w:rPr>
              <w:instrText>is</w:instrText>
            </w:r>
            <w:r w:rsidR="00053AE8" w:rsidRPr="002B3AE7">
              <w:rPr>
                <w:b/>
                <w:bCs/>
                <w:szCs w:val="24"/>
              </w:rPr>
              <w:instrText xml:space="preserve"> </w:instrText>
            </w:r>
            <w:r w:rsidR="00053AE8">
              <w:rPr>
                <w:b/>
                <w:bCs/>
                <w:szCs w:val="24"/>
                <w:lang w:val="en-US"/>
              </w:rPr>
              <w:instrText>no</w:instrText>
            </w:r>
            <w:r w:rsidR="00053AE8" w:rsidRPr="002B3AE7">
              <w:rPr>
                <w:b/>
                <w:bCs/>
                <w:szCs w:val="24"/>
              </w:rPr>
              <w:instrText xml:space="preserve"> </w:instrText>
            </w:r>
            <w:r w:rsidR="00053AE8">
              <w:rPr>
                <w:b/>
                <w:bCs/>
                <w:szCs w:val="24"/>
                <w:lang w:val="en-US"/>
              </w:rPr>
              <w:instrText>significant</w:instrText>
            </w:r>
            <w:r w:rsidR="00053AE8" w:rsidRPr="002B3AE7">
              <w:rPr>
                <w:b/>
                <w:bCs/>
                <w:szCs w:val="24"/>
              </w:rPr>
              <w:instrText xml:space="preserve"> </w:instrText>
            </w:r>
            <w:r w:rsidR="00053AE8">
              <w:rPr>
                <w:b/>
                <w:bCs/>
                <w:szCs w:val="24"/>
                <w:lang w:val="en-US"/>
              </w:rPr>
              <w:instrText>difference</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response</w:instrText>
            </w:r>
            <w:r w:rsidR="00053AE8" w:rsidRPr="002B3AE7">
              <w:rPr>
                <w:b/>
                <w:bCs/>
                <w:szCs w:val="24"/>
              </w:rPr>
              <w:instrText xml:space="preserve"> </w:instrText>
            </w:r>
            <w:r w:rsidR="00053AE8">
              <w:rPr>
                <w:b/>
                <w:bCs/>
                <w:szCs w:val="24"/>
                <w:lang w:val="en-US"/>
              </w:rPr>
              <w:instrText>rate</w:instrText>
            </w:r>
            <w:r w:rsidR="00053AE8" w:rsidRPr="002B3AE7">
              <w:rPr>
                <w:b/>
                <w:bCs/>
                <w:szCs w:val="24"/>
              </w:rPr>
              <w:instrText xml:space="preserve"> </w:instrText>
            </w:r>
            <w:r w:rsidR="00053AE8">
              <w:rPr>
                <w:b/>
                <w:bCs/>
                <w:szCs w:val="24"/>
                <w:lang w:val="en-US"/>
              </w:rPr>
              <w:instrText>between</w:instrText>
            </w:r>
            <w:r w:rsidR="00053AE8" w:rsidRPr="002B3AE7">
              <w:rPr>
                <w:b/>
                <w:bCs/>
                <w:szCs w:val="24"/>
              </w:rPr>
              <w:instrText xml:space="preserve"> </w:instrText>
            </w:r>
            <w:r w:rsidR="00053AE8">
              <w:rPr>
                <w:b/>
                <w:bCs/>
                <w:szCs w:val="24"/>
                <w:lang w:val="en-US"/>
              </w:rPr>
              <w:instrText>GDP</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ESHAP</w:instrText>
            </w:r>
            <w:r w:rsidR="00053AE8" w:rsidRPr="002B3AE7">
              <w:rPr>
                <w:b/>
                <w:bCs/>
                <w:szCs w:val="24"/>
              </w:rPr>
              <w:instrText xml:space="preserve"> </w:instrText>
            </w:r>
            <w:r w:rsidR="00053AE8">
              <w:rPr>
                <w:b/>
                <w:bCs/>
                <w:szCs w:val="24"/>
                <w:lang w:val="en-US"/>
              </w:rPr>
              <w:instrText>regimens</w:instrText>
            </w:r>
            <w:r w:rsidR="00053AE8" w:rsidRPr="002B3AE7">
              <w:rPr>
                <w:b/>
                <w:bCs/>
                <w:szCs w:val="24"/>
              </w:rPr>
              <w:instrText xml:space="preserve"> </w:instrText>
            </w:r>
            <w:r w:rsidR="00053AE8">
              <w:rPr>
                <w:b/>
                <w:bCs/>
                <w:szCs w:val="24"/>
                <w:lang w:val="en-US"/>
              </w:rPr>
              <w:instrText>as</w:instrText>
            </w:r>
            <w:r w:rsidR="00053AE8" w:rsidRPr="002B3AE7">
              <w:rPr>
                <w:b/>
                <w:bCs/>
                <w:szCs w:val="24"/>
              </w:rPr>
              <w:instrText xml:space="preserve"> </w:instrText>
            </w:r>
            <w:r w:rsidR="00053AE8">
              <w:rPr>
                <w:b/>
                <w:bCs/>
                <w:szCs w:val="24"/>
                <w:lang w:val="en-US"/>
              </w:rPr>
              <w:instrText>salvage</w:instrText>
            </w:r>
            <w:r w:rsidR="00053AE8" w:rsidRPr="002B3AE7">
              <w:rPr>
                <w:b/>
                <w:bCs/>
                <w:szCs w:val="24"/>
              </w:rPr>
              <w:instrText xml:space="preserve"> </w:instrText>
            </w:r>
            <w:r w:rsidR="00053AE8">
              <w:rPr>
                <w:b/>
                <w:bCs/>
                <w:szCs w:val="24"/>
                <w:lang w:val="en-US"/>
              </w:rPr>
              <w:instrText>chemotherapy</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or</w:instrText>
            </w:r>
            <w:r w:rsidR="00053AE8" w:rsidRPr="002B3AE7">
              <w:rPr>
                <w:b/>
                <w:bCs/>
                <w:szCs w:val="24"/>
              </w:rPr>
              <w:instrText xml:space="preserve"> </w:instrText>
            </w:r>
            <w:r w:rsidR="00053AE8">
              <w:rPr>
                <w:b/>
                <w:bCs/>
                <w:szCs w:val="24"/>
                <w:lang w:val="en-US"/>
              </w:rPr>
              <w:instrText>relapsed</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w:instrText>
            </w:r>
            <w:r w:rsidR="00053AE8">
              <w:rPr>
                <w:b/>
                <w:bCs/>
                <w:szCs w:val="24"/>
                <w:lang w:val="en-US"/>
              </w:rPr>
              <w:instrText>s</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w:instrText>
            </w:r>
            <w:r w:rsidR="00053AE8">
              <w:rPr>
                <w:b/>
                <w:bCs/>
                <w:szCs w:val="24"/>
                <w:lang w:val="en-US"/>
              </w:rPr>
              <w:instrText>author</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Ramz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Mani</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Rezvani</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liraz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dropping-particle":"","family":"Dehghani","given":"Mehdi","non-dropping-particle":"","parse-names":false,"suffix":""}],"container-title":"International journal of hematology-oncology and stem cell research","id":"ITEM-1","issue":"1","issued":{"date-parts":[["2015","1","1"]]},"page":"10-4","publisher":"Tehran University of Medical Sciences","title":"GDP versus ESHAP Regimen in Relapsed and/or Refractory Hodgkin lymphoma: A Comparison Study.","type":"article-journal","volume":"9"},"uris":["http://www.mendeley.com/documents/?uuid=45c0b22a-b58d-32c2-abd1-f7950018055f"]}],"mendeley":{"formattedCitation":"[131]","plainTextFormattedCitation":"[131]","previouslyFormattedCitation":"[131]"},"properties":{"noteIndex":0},"schema":"https://github.com/citation-style-language/schema/raw/master/csl-citation.json"}</w:instrText>
            </w:r>
            <w:r w:rsidR="002415BA">
              <w:rPr>
                <w:b/>
                <w:bCs/>
                <w:szCs w:val="24"/>
                <w:lang w:val="en-US"/>
              </w:rPr>
              <w:fldChar w:fldCharType="separate"/>
            </w:r>
            <w:r w:rsidR="00A60C8A" w:rsidRPr="00A60C8A">
              <w:rPr>
                <w:bCs/>
                <w:noProof/>
                <w:szCs w:val="24"/>
                <w:lang w:val="en-US"/>
              </w:rPr>
              <w:t>[131]</w:t>
            </w:r>
            <w:r w:rsidR="002415BA">
              <w:rPr>
                <w:b/>
                <w:bCs/>
                <w:szCs w:val="24"/>
                <w:lang w:val="en-US"/>
              </w:rPr>
              <w:fldChar w:fldCharType="end"/>
            </w:r>
          </w:p>
        </w:tc>
      </w:tr>
      <w:tr w:rsidR="001E738E" w:rsidRPr="00EA5B5D" w14:paraId="58AC0CB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80555B5" w14:textId="77777777" w:rsidR="001E738E" w:rsidRPr="00EA5B5D" w:rsidRDefault="001E738E"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FB5DF16" w14:textId="77777777" w:rsidR="001E738E" w:rsidRPr="00EA5B5D" w:rsidRDefault="001E738E"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F3C4321" w14:textId="77777777" w:rsidR="001E738E" w:rsidRPr="00EA5B5D" w:rsidRDefault="001E738E"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5E837A9" w14:textId="77777777" w:rsidR="001E738E" w:rsidRPr="00EA5B5D" w:rsidRDefault="001E738E" w:rsidP="00B16826">
            <w:pPr>
              <w:spacing w:line="240" w:lineRule="auto"/>
              <w:ind w:firstLine="0"/>
              <w:jc w:val="left"/>
              <w:rPr>
                <w:szCs w:val="24"/>
              </w:rPr>
            </w:pPr>
            <w:r w:rsidRPr="00EA5B5D">
              <w:rPr>
                <w:szCs w:val="24"/>
              </w:rPr>
              <w:t>Дни введения</w:t>
            </w:r>
          </w:p>
        </w:tc>
      </w:tr>
      <w:tr w:rsidR="001E738E" w:rsidRPr="00EA5B5D" w14:paraId="2C7759E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B7166EE" w14:textId="77777777" w:rsidR="001E738E" w:rsidRPr="001E738E" w:rsidRDefault="001E738E" w:rsidP="001E738E">
            <w:pPr>
              <w:spacing w:line="240" w:lineRule="auto"/>
              <w:ind w:firstLine="0"/>
              <w:jc w:val="left"/>
              <w:rPr>
                <w:szCs w:val="24"/>
              </w:rPr>
            </w:pPr>
            <w:r w:rsidRPr="001E738E">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2886A21D" w14:textId="77777777" w:rsidR="001E738E" w:rsidRPr="001E738E" w:rsidRDefault="001E738E" w:rsidP="001E738E">
            <w:pPr>
              <w:spacing w:line="240" w:lineRule="auto"/>
              <w:ind w:firstLine="0"/>
              <w:jc w:val="left"/>
              <w:rPr>
                <w:szCs w:val="24"/>
              </w:rPr>
            </w:pPr>
            <w:r w:rsidRPr="001E738E">
              <w:rPr>
                <w:szCs w:val="24"/>
              </w:rPr>
              <w:t>4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005EA5B"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DFC8B44" w14:textId="77777777" w:rsidR="001E738E" w:rsidRPr="001E738E" w:rsidRDefault="001E738E" w:rsidP="001E738E">
            <w:pPr>
              <w:spacing w:line="240" w:lineRule="auto"/>
              <w:ind w:firstLine="0"/>
              <w:jc w:val="left"/>
              <w:rPr>
                <w:szCs w:val="24"/>
              </w:rPr>
            </w:pPr>
            <w:r w:rsidRPr="001E738E">
              <w:rPr>
                <w:szCs w:val="24"/>
              </w:rPr>
              <w:t>1-4</w:t>
            </w:r>
          </w:p>
        </w:tc>
      </w:tr>
      <w:tr w:rsidR="001E738E" w:rsidRPr="00EA5B5D" w14:paraId="28BA9016"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9C03D6A" w14:textId="77777777" w:rsidR="001E738E" w:rsidRPr="001E738E" w:rsidRDefault="001E738E" w:rsidP="001E738E">
            <w:pPr>
              <w:spacing w:line="240" w:lineRule="auto"/>
              <w:ind w:firstLine="0"/>
              <w:jc w:val="left"/>
              <w:rPr>
                <w:szCs w:val="24"/>
              </w:rPr>
            </w:pPr>
            <w:r w:rsidRPr="001E738E">
              <w:rPr>
                <w:szCs w:val="24"/>
              </w:rPr>
              <w:t>Метилпреднизоло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5F01178C" w14:textId="77777777" w:rsidR="001E738E" w:rsidRPr="001E738E" w:rsidRDefault="001E738E" w:rsidP="001E738E">
            <w:pPr>
              <w:spacing w:line="240" w:lineRule="auto"/>
              <w:ind w:firstLine="0"/>
              <w:jc w:val="left"/>
              <w:rPr>
                <w:szCs w:val="24"/>
              </w:rPr>
            </w:pPr>
            <w:r w:rsidRPr="001E738E">
              <w:rPr>
                <w:szCs w:val="24"/>
              </w:rPr>
              <w:t>500 мг</w:t>
            </w:r>
          </w:p>
        </w:tc>
        <w:tc>
          <w:tcPr>
            <w:tcW w:w="2339" w:type="dxa"/>
            <w:tcBorders>
              <w:top w:val="single" w:sz="4" w:space="0" w:color="auto"/>
              <w:left w:val="single" w:sz="4" w:space="0" w:color="auto"/>
              <w:bottom w:val="single" w:sz="4" w:space="0" w:color="auto"/>
              <w:right w:val="single" w:sz="4" w:space="0" w:color="auto"/>
            </w:tcBorders>
            <w:hideMark/>
          </w:tcPr>
          <w:p w14:paraId="47F1426E"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0D8E575F" w14:textId="77777777" w:rsidR="001E738E" w:rsidRPr="001E738E" w:rsidRDefault="001E738E" w:rsidP="001E738E">
            <w:pPr>
              <w:spacing w:line="240" w:lineRule="auto"/>
              <w:ind w:firstLine="0"/>
              <w:jc w:val="left"/>
              <w:rPr>
                <w:szCs w:val="24"/>
              </w:rPr>
            </w:pPr>
            <w:r w:rsidRPr="001E738E">
              <w:rPr>
                <w:szCs w:val="24"/>
              </w:rPr>
              <w:t>1-</w:t>
            </w:r>
            <w:r w:rsidR="002415BA">
              <w:rPr>
                <w:szCs w:val="24"/>
                <w:lang w:val="en-US"/>
              </w:rPr>
              <w:t>4</w:t>
            </w:r>
          </w:p>
        </w:tc>
      </w:tr>
      <w:tr w:rsidR="001E738E" w:rsidRPr="00EA5B5D" w14:paraId="004032D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183654CA" w14:textId="77777777" w:rsidR="001E738E" w:rsidRPr="001E738E" w:rsidRDefault="000E2605" w:rsidP="001E738E">
            <w:pPr>
              <w:spacing w:line="240" w:lineRule="auto"/>
              <w:ind w:firstLine="0"/>
              <w:jc w:val="left"/>
              <w:rPr>
                <w:szCs w:val="24"/>
              </w:rPr>
            </w:pPr>
            <w:r w:rsidRPr="002415BA">
              <w:rPr>
                <w:szCs w:val="24"/>
              </w:rPr>
              <w:t>#</w:t>
            </w:r>
            <w:r w:rsidR="001E738E" w:rsidRPr="001E738E">
              <w:rPr>
                <w:szCs w:val="24"/>
              </w:rPr>
              <w:t>Цисплат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775F9715" w14:textId="77777777" w:rsidR="001E738E" w:rsidRPr="001E738E" w:rsidRDefault="001E738E" w:rsidP="001E738E">
            <w:pPr>
              <w:spacing w:line="240" w:lineRule="auto"/>
              <w:ind w:firstLine="0"/>
              <w:jc w:val="left"/>
              <w:rPr>
                <w:szCs w:val="24"/>
              </w:rPr>
            </w:pPr>
            <w:r w:rsidRPr="001E738E">
              <w:rPr>
                <w:szCs w:val="24"/>
              </w:rPr>
              <w:t>25 мг/м</w:t>
            </w:r>
            <w:r w:rsidRPr="001E738E">
              <w:rPr>
                <w:szCs w:val="24"/>
                <w:vertAlign w:val="superscript"/>
              </w:rPr>
              <w:t>2</w:t>
            </w:r>
            <w:r w:rsidRPr="001E738E">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2933E855" w14:textId="77777777" w:rsidR="001E738E" w:rsidRPr="001E738E" w:rsidRDefault="001E738E" w:rsidP="001E738E">
            <w:pPr>
              <w:spacing w:line="240" w:lineRule="auto"/>
              <w:ind w:firstLine="0"/>
              <w:jc w:val="left"/>
              <w:rPr>
                <w:szCs w:val="24"/>
              </w:rPr>
            </w:pPr>
            <w:r w:rsidRPr="001E738E">
              <w:rPr>
                <w:szCs w:val="24"/>
              </w:rPr>
              <w:t>в/в непрерывная инфузия</w:t>
            </w:r>
          </w:p>
        </w:tc>
        <w:tc>
          <w:tcPr>
            <w:tcW w:w="2339" w:type="dxa"/>
            <w:tcBorders>
              <w:top w:val="single" w:sz="4" w:space="0" w:color="auto"/>
              <w:left w:val="single" w:sz="4" w:space="0" w:color="auto"/>
              <w:bottom w:val="single" w:sz="4" w:space="0" w:color="auto"/>
              <w:right w:val="single" w:sz="4" w:space="0" w:color="auto"/>
            </w:tcBorders>
          </w:tcPr>
          <w:p w14:paraId="4764C757" w14:textId="77777777" w:rsidR="001E738E" w:rsidRPr="001E738E" w:rsidRDefault="001E738E" w:rsidP="001E738E">
            <w:pPr>
              <w:spacing w:line="240" w:lineRule="auto"/>
              <w:ind w:firstLine="0"/>
              <w:jc w:val="left"/>
              <w:rPr>
                <w:szCs w:val="24"/>
              </w:rPr>
            </w:pPr>
            <w:r w:rsidRPr="001E738E">
              <w:rPr>
                <w:szCs w:val="24"/>
              </w:rPr>
              <w:t>1-4</w:t>
            </w:r>
          </w:p>
        </w:tc>
      </w:tr>
      <w:tr w:rsidR="001E738E" w:rsidRPr="00EA5B5D" w14:paraId="22BF8308"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39EC3575" w14:textId="77777777" w:rsidR="001E738E" w:rsidRPr="001E738E" w:rsidRDefault="001E738E" w:rsidP="001E738E">
            <w:pPr>
              <w:spacing w:line="240" w:lineRule="auto"/>
              <w:ind w:firstLine="0"/>
              <w:jc w:val="left"/>
              <w:rPr>
                <w:szCs w:val="24"/>
              </w:rPr>
            </w:pPr>
            <w:r w:rsidRPr="001E738E">
              <w:rPr>
                <w:szCs w:val="24"/>
              </w:rPr>
              <w:t>Цитараб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35CB95EF" w14:textId="77777777" w:rsidR="001E738E" w:rsidRPr="001E738E" w:rsidRDefault="001E738E" w:rsidP="001E738E">
            <w:pPr>
              <w:spacing w:line="240" w:lineRule="auto"/>
              <w:ind w:firstLine="0"/>
              <w:jc w:val="left"/>
              <w:rPr>
                <w:szCs w:val="24"/>
              </w:rPr>
            </w:pPr>
            <w:r w:rsidRPr="001E738E">
              <w:rPr>
                <w:szCs w:val="24"/>
              </w:rPr>
              <w:t>2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E43BE2D"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7E3A1B5" w14:textId="77777777" w:rsidR="001E738E" w:rsidRPr="001E738E" w:rsidRDefault="001E738E" w:rsidP="001E738E">
            <w:pPr>
              <w:spacing w:line="240" w:lineRule="auto"/>
              <w:ind w:firstLine="0"/>
              <w:jc w:val="left"/>
              <w:rPr>
                <w:szCs w:val="24"/>
              </w:rPr>
            </w:pPr>
            <w:r w:rsidRPr="001E738E">
              <w:rPr>
                <w:szCs w:val="24"/>
              </w:rPr>
              <w:t>5</w:t>
            </w:r>
          </w:p>
        </w:tc>
      </w:tr>
      <w:tr w:rsidR="001E738E" w:rsidRPr="00EA5B5D" w14:paraId="1B554E3B" w14:textId="77777777" w:rsidTr="00B16826">
        <w:trPr>
          <w:trHeight w:val="329"/>
        </w:trPr>
        <w:tc>
          <w:tcPr>
            <w:tcW w:w="9356" w:type="dxa"/>
            <w:gridSpan w:val="4"/>
            <w:tcBorders>
              <w:top w:val="nil"/>
              <w:left w:val="nil"/>
              <w:bottom w:val="single" w:sz="4" w:space="0" w:color="auto"/>
              <w:right w:val="nil"/>
            </w:tcBorders>
          </w:tcPr>
          <w:p w14:paraId="2812A16D" w14:textId="77777777" w:rsidR="00015B13" w:rsidRPr="002415BA" w:rsidRDefault="00015B13" w:rsidP="00B16826">
            <w:pPr>
              <w:spacing w:line="240" w:lineRule="auto"/>
              <w:ind w:firstLine="0"/>
              <w:jc w:val="left"/>
              <w:rPr>
                <w:b/>
                <w:bCs/>
                <w:szCs w:val="24"/>
              </w:rPr>
            </w:pPr>
          </w:p>
          <w:p w14:paraId="6DC78C11" w14:textId="55A88656" w:rsidR="001E738E" w:rsidRPr="002415BA" w:rsidRDefault="001E738E" w:rsidP="00B16826">
            <w:pPr>
              <w:spacing w:line="240" w:lineRule="auto"/>
              <w:ind w:firstLine="0"/>
              <w:jc w:val="left"/>
              <w:rPr>
                <w:b/>
                <w:bCs/>
                <w:szCs w:val="24"/>
              </w:rPr>
            </w:pPr>
            <w:r>
              <w:rPr>
                <w:b/>
                <w:bCs/>
                <w:szCs w:val="24"/>
                <w:lang w:val="en-US"/>
              </w:rPr>
              <w:t>ICE</w:t>
            </w:r>
            <w:r w:rsidR="002415BA">
              <w:rPr>
                <w:b/>
                <w:bCs/>
                <w:szCs w:val="24"/>
                <w:lang w:val="en-US"/>
              </w:rPr>
              <w:t xml:space="preserve"> </w:t>
            </w:r>
            <w:r w:rsidR="002415BA">
              <w:rPr>
                <w:b/>
                <w:bCs/>
                <w:szCs w:val="24"/>
                <w:lang w:val="en-US"/>
              </w:rPr>
              <w:fldChar w:fldCharType="begin" w:fldLock="1"/>
            </w:r>
            <w:r w:rsidR="00053AE8">
              <w:rPr>
                <w:b/>
                <w:bCs/>
                <w:szCs w:val="24"/>
                <w:lang w:val="en-US"/>
              </w:rPr>
              <w:instrText>ADDIN CSL_CITATION {"citationItems":[{"id":"ITEM-1","itemData":{"DOI":"10.1080/10428194.2017.1359741","ISSN":"10292403","abstract":"This phase-I/phase-II study evaluated panobinostat in combination with ifosfamide, carboplatin, etoposide (P-ICE) in relapsed/refractory classical Hodgkin lymphoma. During phase I, panobinostat was given daily on Monday/Wednesday/Friday starting one week prior to Cycle 1 (C1) of ICE and during two weeks of C1-2 of ICE (Schedule A). No DLT was observed at 30 mg. However, frequent (84%) grade-4 thrombocytopenia during second week prompted us to omit the second week of panobinostat 30mg (Schedule B) for phase II, where this regimen was compared to ICE. In the randomized phase-II study, CR was seen in 9/11 (82%) and 8/12 (67%) for P-ICE and ICE, respectively (p=.64). Grade-4 neutropenia (55% vs. 8%) and thrombocytopenia (100% vs. 33%) were more common in P-ICE. In summary, combination therapy using panobinostat produced high CR rate at the cost of greater bone marrow toxicity. Investigation of panobinostat with less myelosuppressive agents is of interest.","author":[{"dropping-particle":"","family":"Hu","given":"Bei","non-dropping-particle":"","parse-names":false,"suffix":""},{"dropping-particle":"","family":"Younes","given":"Anas","non-dropping-particle":"","parse-names":false,"suffix":""},{"dropping-particle":"","family":"Westin","given":"Jason R.","non-dropping-particle":"","parse-names":false,"suffix":""},{"dropping-particle":"","family":"Turturro","given":"Francesco","non-dropping-particle":"","parse-names":false,"suffix":""},{"dropping-particle":"","family":"Claret","given":"Linda","non-dropping-particle":"","parse-names":false,"suffix":""},{"dropping-particle":"","family":"Feng","given":"Lei","non-dropping-particle":"","parse-names":false,"suffix":""},{"dropping-particle":"","family":"Fowler","given":"Nathan","non-dropping-particle":"","parse-names":false,"suffix":""},{"dropping-particle":"","family":"Neelapu","given":"Sattva","non-dropping-particle":"","parse-names":false,"suffix":""},{"dropping-particle":"","family":"Romaguera","given":"Jorge","non-dropping-particle":"","parse-names":false,"suffix":""},{"dropping-particle":"","family":"Hagemeister","given":"Fredrick B.","non-dropping-particle":"","parse-names":false,"suffix":""},{"dropping-particle":"","family":"Rodriguez","given":"Maria Alma","non-dropping-particle":"","parse-names":false,"suffix":""},{"dropping-particle":"","family":"Samaniego","given":"Felipe","non-dropping-particle":"","parse-names":false,"suffix":""},{"dropping-particle":"","family":"Fayad","given":"Luis E.","non-dropping-particle":"","parse-names":false,"suffix":""},{"dropping-particle":"","family":"Copeland","given":"Amanda R.","non-dropping-particle":"","parse-names":false,"suffix":""},{"dropping-particle":"","family":"Nastoupil","given":"Loretta J.","non-dropping-particle":"","parse-names":false,"suffix":""},{"dropping-particle":"","family":"Nieto","given":"Yago","non-dropping-particle":"","parse-names":false,"suffix":""},{"dropping-particle":"","family":"Fanale","given":"Michelle A.","non-dropping-particle":"","parse-names":false,"suffix":""},{"dropping-particle":"","family":"Oki","given":"Yasuhiro","non-dropping-particle":"","parse-names":false,"suffix":""}],"container-title":"Leukemia and Lymphoma","id":"ITEM-1","issue":"4","issued":{"date-parts":[["2018","8","10"]]},"page":"863-870","publisher":"Taylor and Francis Ltd","title":"Phase-I and randomized phase-II trial of panobinostat in combination with ICE (Ifosfamide, carboplatin, etoposide) in relapsed or refractory classical hodgkin lymphoma","type":"article-journal","volume":"59"},"uris":["http://www.mendeley.com/documents/?uuid=115e0a6b-5d45-3444-9185-badf5a7b389a"]}],"mendeley":{"formattedCitation":"[132]","plainTextFormattedCitation":"[132]","previouslyFormattedCitation":"[132]"},"properties":{"noteIndex":0},"schema":"https://github.com/citation-style-language/schema/raw/master/csl-citation.json"}</w:instrText>
            </w:r>
            <w:r w:rsidR="002415BA">
              <w:rPr>
                <w:b/>
                <w:bCs/>
                <w:szCs w:val="24"/>
                <w:lang w:val="en-US"/>
              </w:rPr>
              <w:fldChar w:fldCharType="separate"/>
            </w:r>
            <w:r w:rsidR="00A60C8A" w:rsidRPr="00A60C8A">
              <w:rPr>
                <w:bCs/>
                <w:noProof/>
                <w:szCs w:val="24"/>
                <w:lang w:val="en-US"/>
              </w:rPr>
              <w:t>[132]</w:t>
            </w:r>
            <w:r w:rsidR="002415BA">
              <w:rPr>
                <w:b/>
                <w:bCs/>
                <w:szCs w:val="24"/>
                <w:lang w:val="en-US"/>
              </w:rPr>
              <w:fldChar w:fldCharType="end"/>
            </w:r>
          </w:p>
        </w:tc>
      </w:tr>
      <w:tr w:rsidR="001E738E" w:rsidRPr="00EA5B5D" w14:paraId="50DB4B32"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2A6F032" w14:textId="77777777" w:rsidR="001E738E" w:rsidRPr="00EA5B5D" w:rsidRDefault="001E738E"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95981EF" w14:textId="77777777" w:rsidR="001E738E" w:rsidRPr="00EA5B5D" w:rsidRDefault="001E738E"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9DA8A84" w14:textId="77777777" w:rsidR="001E738E" w:rsidRPr="00EA5B5D" w:rsidRDefault="001E738E"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0009184" w14:textId="77777777" w:rsidR="001E738E" w:rsidRPr="00EA5B5D" w:rsidRDefault="001E738E" w:rsidP="00B16826">
            <w:pPr>
              <w:spacing w:line="240" w:lineRule="auto"/>
              <w:ind w:firstLine="0"/>
              <w:jc w:val="left"/>
              <w:rPr>
                <w:szCs w:val="24"/>
              </w:rPr>
            </w:pPr>
            <w:r w:rsidRPr="00EA5B5D">
              <w:rPr>
                <w:szCs w:val="24"/>
              </w:rPr>
              <w:t>Дни введения</w:t>
            </w:r>
          </w:p>
        </w:tc>
      </w:tr>
      <w:tr w:rsidR="001E738E" w:rsidRPr="00EA5B5D" w14:paraId="4C0E6F6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07E099A1" w14:textId="77777777" w:rsidR="001E738E" w:rsidRPr="00015B13" w:rsidRDefault="00015B13" w:rsidP="001E738E">
            <w:pPr>
              <w:spacing w:line="240" w:lineRule="auto"/>
              <w:ind w:firstLine="0"/>
              <w:jc w:val="left"/>
              <w:rPr>
                <w:szCs w:val="24"/>
              </w:rPr>
            </w:pPr>
            <w:r>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4E726E82" w14:textId="77777777" w:rsidR="001E738E" w:rsidRPr="001E738E" w:rsidRDefault="001E738E" w:rsidP="001E738E">
            <w:pPr>
              <w:spacing w:line="240" w:lineRule="auto"/>
              <w:ind w:firstLine="0"/>
              <w:jc w:val="left"/>
              <w:rPr>
                <w:szCs w:val="24"/>
              </w:rPr>
            </w:pPr>
            <w:r w:rsidRPr="001E738E">
              <w:rPr>
                <w:szCs w:val="24"/>
              </w:rPr>
              <w:t>1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170653D6"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8CAEDB7" w14:textId="77777777" w:rsidR="001E738E" w:rsidRPr="001E738E" w:rsidRDefault="001E738E" w:rsidP="001E738E">
            <w:pPr>
              <w:spacing w:line="240" w:lineRule="auto"/>
              <w:ind w:firstLine="0"/>
              <w:jc w:val="left"/>
              <w:rPr>
                <w:szCs w:val="24"/>
              </w:rPr>
            </w:pPr>
            <w:r w:rsidRPr="001E738E">
              <w:rPr>
                <w:szCs w:val="24"/>
              </w:rPr>
              <w:t>1-3</w:t>
            </w:r>
          </w:p>
        </w:tc>
      </w:tr>
      <w:tr w:rsidR="001E738E" w:rsidRPr="00EA5B5D" w14:paraId="3E4B7CAD"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0D5A2A7" w14:textId="77777777" w:rsidR="001E738E" w:rsidRPr="001E738E" w:rsidRDefault="001E738E" w:rsidP="001E738E">
            <w:pPr>
              <w:spacing w:line="240" w:lineRule="auto"/>
              <w:ind w:firstLine="0"/>
              <w:jc w:val="left"/>
              <w:rPr>
                <w:szCs w:val="24"/>
              </w:rPr>
            </w:pPr>
            <w:r w:rsidRPr="001E738E">
              <w:rPr>
                <w:szCs w:val="24"/>
              </w:rPr>
              <w:t>Ифосфам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7ECDDCBF" w14:textId="77777777" w:rsidR="001E738E" w:rsidRPr="001E738E" w:rsidRDefault="001E738E" w:rsidP="001E738E">
            <w:pPr>
              <w:spacing w:line="240" w:lineRule="auto"/>
              <w:ind w:firstLine="0"/>
              <w:jc w:val="left"/>
              <w:rPr>
                <w:szCs w:val="24"/>
              </w:rPr>
            </w:pPr>
            <w:r w:rsidRPr="001E738E">
              <w:rPr>
                <w:szCs w:val="24"/>
              </w:rPr>
              <w:t>5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A9A83CC" w14:textId="77777777" w:rsidR="001E738E" w:rsidRPr="001E738E" w:rsidRDefault="001E738E" w:rsidP="001E738E">
            <w:pPr>
              <w:spacing w:line="240" w:lineRule="auto"/>
              <w:ind w:firstLine="0"/>
              <w:jc w:val="left"/>
              <w:rPr>
                <w:szCs w:val="24"/>
              </w:rPr>
            </w:pPr>
            <w:r w:rsidRPr="001E738E">
              <w:rPr>
                <w:szCs w:val="24"/>
              </w:rPr>
              <w:t>в/в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54BEFF0D" w14:textId="77777777" w:rsidR="001E738E" w:rsidRPr="002415BA" w:rsidRDefault="002415BA" w:rsidP="001E738E">
            <w:pPr>
              <w:spacing w:line="240" w:lineRule="auto"/>
              <w:ind w:firstLine="0"/>
              <w:jc w:val="left"/>
              <w:rPr>
                <w:szCs w:val="24"/>
                <w:lang w:val="en-US"/>
              </w:rPr>
            </w:pPr>
            <w:r>
              <w:rPr>
                <w:szCs w:val="24"/>
                <w:lang w:val="en-US"/>
              </w:rPr>
              <w:t>1</w:t>
            </w:r>
          </w:p>
        </w:tc>
      </w:tr>
      <w:tr w:rsidR="001E738E" w:rsidRPr="00EA5B5D" w14:paraId="50E7BA18"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70FAC25A" w14:textId="77777777" w:rsidR="001E738E" w:rsidRPr="001E738E" w:rsidRDefault="000E2605" w:rsidP="001E738E">
            <w:pPr>
              <w:spacing w:line="240" w:lineRule="auto"/>
              <w:ind w:firstLine="0"/>
              <w:jc w:val="left"/>
              <w:rPr>
                <w:szCs w:val="24"/>
              </w:rPr>
            </w:pPr>
            <w:r w:rsidRPr="002415BA">
              <w:rPr>
                <w:szCs w:val="24"/>
              </w:rPr>
              <w:t>#</w:t>
            </w:r>
            <w:r w:rsidR="001E738E" w:rsidRPr="001E738E">
              <w:rPr>
                <w:szCs w:val="24"/>
              </w:rPr>
              <w:t>Карбоплат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5EFED7CD" w14:textId="77777777" w:rsidR="001E738E" w:rsidRPr="002415BA" w:rsidRDefault="002415BA" w:rsidP="001E738E">
            <w:pPr>
              <w:spacing w:line="240" w:lineRule="auto"/>
              <w:ind w:firstLine="0"/>
              <w:jc w:val="left"/>
              <w:rPr>
                <w:szCs w:val="24"/>
                <w:vertAlign w:val="superscript"/>
                <w:lang w:val="en-US"/>
              </w:rPr>
            </w:pPr>
            <w:r>
              <w:rPr>
                <w:szCs w:val="24"/>
                <w:lang w:val="en-US"/>
              </w:rPr>
              <w:t>AUC 5</w:t>
            </w:r>
          </w:p>
        </w:tc>
        <w:tc>
          <w:tcPr>
            <w:tcW w:w="2339" w:type="dxa"/>
            <w:tcBorders>
              <w:top w:val="single" w:sz="4" w:space="0" w:color="auto"/>
              <w:left w:val="single" w:sz="4" w:space="0" w:color="auto"/>
              <w:bottom w:val="single" w:sz="4" w:space="0" w:color="auto"/>
              <w:right w:val="single" w:sz="4" w:space="0" w:color="auto"/>
            </w:tcBorders>
          </w:tcPr>
          <w:p w14:paraId="71A9BCE5"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17C08CD6" w14:textId="77777777" w:rsidR="001E738E" w:rsidRPr="002415BA" w:rsidRDefault="002415BA" w:rsidP="001E738E">
            <w:pPr>
              <w:spacing w:line="240" w:lineRule="auto"/>
              <w:ind w:firstLine="0"/>
              <w:jc w:val="left"/>
              <w:rPr>
                <w:szCs w:val="24"/>
                <w:lang w:val="en-US"/>
              </w:rPr>
            </w:pPr>
            <w:r>
              <w:rPr>
                <w:szCs w:val="24"/>
                <w:lang w:val="en-US"/>
              </w:rPr>
              <w:t>1</w:t>
            </w:r>
          </w:p>
        </w:tc>
      </w:tr>
      <w:tr w:rsidR="001E738E" w:rsidRPr="00EA5B5D" w14:paraId="28C72504" w14:textId="77777777" w:rsidTr="00B16826">
        <w:trPr>
          <w:trHeight w:val="329"/>
        </w:trPr>
        <w:tc>
          <w:tcPr>
            <w:tcW w:w="9356" w:type="dxa"/>
            <w:gridSpan w:val="4"/>
            <w:tcBorders>
              <w:top w:val="nil"/>
              <w:left w:val="nil"/>
              <w:bottom w:val="single" w:sz="4" w:space="0" w:color="auto"/>
              <w:right w:val="nil"/>
            </w:tcBorders>
          </w:tcPr>
          <w:p w14:paraId="64DB0814" w14:textId="77777777" w:rsidR="00015B13" w:rsidRPr="002415BA" w:rsidRDefault="00015B13" w:rsidP="00B16826">
            <w:pPr>
              <w:spacing w:line="240" w:lineRule="auto"/>
              <w:ind w:firstLine="0"/>
              <w:jc w:val="left"/>
              <w:rPr>
                <w:b/>
                <w:bCs/>
                <w:szCs w:val="24"/>
              </w:rPr>
            </w:pPr>
          </w:p>
          <w:p w14:paraId="41D1CD8B" w14:textId="5265D0CE" w:rsidR="001E738E" w:rsidRPr="002415BA" w:rsidRDefault="001E738E" w:rsidP="00B16826">
            <w:pPr>
              <w:spacing w:line="240" w:lineRule="auto"/>
              <w:ind w:firstLine="0"/>
              <w:jc w:val="left"/>
              <w:rPr>
                <w:b/>
                <w:bCs/>
                <w:szCs w:val="24"/>
              </w:rPr>
            </w:pPr>
            <w:r>
              <w:rPr>
                <w:b/>
                <w:bCs/>
                <w:szCs w:val="24"/>
                <w:lang w:val="en-US"/>
              </w:rPr>
              <w:t>GDP</w:t>
            </w:r>
            <w:r w:rsidR="002415BA">
              <w:rPr>
                <w:b/>
                <w:bCs/>
                <w:szCs w:val="24"/>
                <w:lang w:val="en-US"/>
              </w:rPr>
              <w:t xml:space="preserve"> </w:t>
            </w:r>
            <w:r w:rsidR="002415BA">
              <w:rPr>
                <w:b/>
                <w:bCs/>
                <w:szCs w:val="24"/>
                <w:lang w:val="en-US"/>
              </w:rPr>
              <w:fldChar w:fldCharType="begin" w:fldLock="1"/>
            </w:r>
            <w:r w:rsidR="00053AE8">
              <w:rPr>
                <w:b/>
                <w:bCs/>
                <w:szCs w:val="24"/>
                <w:lang w:val="en-US"/>
              </w:rPr>
              <w:instrText>ADDIN CSL_CITATION {"citationItems":[{"id":"ITEM-1","itemData":{"ISSN":"2008-3009","PMID":"25802695","abstract":"BACKGROUND Despite multiple published studies reporting result of salvage regimens for relapsed and refractory Hodgkin's lymphoma, there are no comparisons of different combinations. PATIENTS AND METHODS A Total of 44 patients identified with refractory or relapsed Hodgkin's Lymphoma were considered eligible for this study. The Patients were randomly divided into two groups of 22, one of which were treated with GDP regimen (gemcitabine, dexamethasone and cisplatin) and the other with EHSAP regimen (etoposide, methyl prednisolone, cisplatin and cytarabine) in a prospective manner. The results of each group were compared. RESULTS There were 27.3% complete response, 31.8% more than 50% response, and 40.9% no response with GDP. ESHAP results were 29.5%, 24% and 45.5%, respectively. CONCLUSION There is no significant difference in response rate between GDP and ESHAP regimens as salvage chemotherapy in refractory or relapsed Hodgkin's Lymphoma.","author":[{"dropping-particle":"","family":"Ramzi","given":"Mani","non-dropping-particle":"","parse-names":false,"suffix":""},{"dropping-particle":"","family":"Rezvani","given":"Aliraza","non-dropping-particle":"","parse-names":false,"suffix":""},{"dropping-particle":"","family":"Dehghani","given":"Mehdi","non-dropping-particle":"","parse-names":false,"suffix":""}],"container-title":"International journal of hematology-oncology and stem cell research","id":"ITEM-1","issue":"1","issued":{"date-parts":[["2015","1","1"]]},"page":"10-4","publisher":"Tehran University of Medical Sciences","title":"GDP versus ESHAP Regimen in Relapsed and/or Refractory Hodgkin lymphoma: A Comparison Study.","type":"article-journal","volume":"9"},"uris":["http://www.mendeley.com/documents/?uuid=45c0b22a-b58d-32c2-abd1-f7950018055f"]}],"mendeley":{"formattedCitation":"[131]","plainTextFormattedCitation":"[131]","previouslyFormattedCitation":"[131]"},"properties":{"noteIndex":0},"schema":"https://github.com/citation-style-language/schema/raw/master/csl-citation.json"}</w:instrText>
            </w:r>
            <w:r w:rsidR="002415BA">
              <w:rPr>
                <w:b/>
                <w:bCs/>
                <w:szCs w:val="24"/>
                <w:lang w:val="en-US"/>
              </w:rPr>
              <w:fldChar w:fldCharType="separate"/>
            </w:r>
            <w:r w:rsidR="00A60C8A" w:rsidRPr="00A60C8A">
              <w:rPr>
                <w:bCs/>
                <w:noProof/>
                <w:szCs w:val="24"/>
                <w:lang w:val="en-US"/>
              </w:rPr>
              <w:t>[131]</w:t>
            </w:r>
            <w:r w:rsidR="002415BA">
              <w:rPr>
                <w:b/>
                <w:bCs/>
                <w:szCs w:val="24"/>
                <w:lang w:val="en-US"/>
              </w:rPr>
              <w:fldChar w:fldCharType="end"/>
            </w:r>
          </w:p>
        </w:tc>
      </w:tr>
      <w:tr w:rsidR="001E738E" w:rsidRPr="00EA5B5D" w14:paraId="093D414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AE3C3EB" w14:textId="77777777" w:rsidR="001E738E" w:rsidRPr="00EA5B5D" w:rsidRDefault="001E738E"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EE01ACA" w14:textId="77777777" w:rsidR="001E738E" w:rsidRPr="00EA5B5D" w:rsidRDefault="001E738E"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6707A25" w14:textId="77777777" w:rsidR="001E738E" w:rsidRPr="00EA5B5D" w:rsidRDefault="001E738E"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40AB136" w14:textId="77777777" w:rsidR="001E738E" w:rsidRPr="00EA5B5D" w:rsidRDefault="001E738E" w:rsidP="00B16826">
            <w:pPr>
              <w:spacing w:line="240" w:lineRule="auto"/>
              <w:ind w:firstLine="0"/>
              <w:jc w:val="left"/>
              <w:rPr>
                <w:szCs w:val="24"/>
              </w:rPr>
            </w:pPr>
            <w:r w:rsidRPr="00EA5B5D">
              <w:rPr>
                <w:szCs w:val="24"/>
              </w:rPr>
              <w:t>Дни введения</w:t>
            </w:r>
          </w:p>
        </w:tc>
      </w:tr>
      <w:tr w:rsidR="001E738E" w:rsidRPr="00EA5B5D" w14:paraId="4CA0A1C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0DFF1B44" w14:textId="77777777" w:rsidR="001E738E" w:rsidRPr="001E738E" w:rsidRDefault="000E2605" w:rsidP="001E738E">
            <w:pPr>
              <w:spacing w:line="240" w:lineRule="auto"/>
              <w:ind w:firstLine="0"/>
              <w:jc w:val="left"/>
              <w:rPr>
                <w:szCs w:val="24"/>
              </w:rPr>
            </w:pPr>
            <w:r w:rsidRPr="002415BA">
              <w:rPr>
                <w:szCs w:val="24"/>
              </w:rPr>
              <w:t>#</w:t>
            </w:r>
            <w:r w:rsidR="001E738E" w:rsidRPr="001E738E">
              <w:rPr>
                <w:szCs w:val="24"/>
              </w:rPr>
              <w:t>Цисплатин</w:t>
            </w:r>
            <w:r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EC5AF96" w14:textId="77777777" w:rsidR="001E738E" w:rsidRPr="001E738E" w:rsidRDefault="002415BA" w:rsidP="001E738E">
            <w:pPr>
              <w:spacing w:line="240" w:lineRule="auto"/>
              <w:ind w:firstLine="0"/>
              <w:jc w:val="left"/>
              <w:rPr>
                <w:szCs w:val="24"/>
              </w:rPr>
            </w:pPr>
            <w:r>
              <w:rPr>
                <w:szCs w:val="24"/>
                <w:lang w:val="en-US"/>
              </w:rPr>
              <w:t>75</w:t>
            </w:r>
            <w:r w:rsidR="001E738E" w:rsidRPr="001E738E">
              <w:rPr>
                <w:szCs w:val="24"/>
              </w:rPr>
              <w:t xml:space="preserve"> мг/м</w:t>
            </w:r>
            <w:r w:rsidR="001E738E"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0EDC397"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4C75573D" w14:textId="77777777" w:rsidR="001E738E" w:rsidRPr="001E738E" w:rsidRDefault="001E738E" w:rsidP="001E738E">
            <w:pPr>
              <w:spacing w:line="240" w:lineRule="auto"/>
              <w:ind w:firstLine="0"/>
              <w:jc w:val="left"/>
              <w:rPr>
                <w:szCs w:val="24"/>
              </w:rPr>
            </w:pPr>
            <w:r w:rsidRPr="001E738E">
              <w:rPr>
                <w:szCs w:val="24"/>
              </w:rPr>
              <w:t>1</w:t>
            </w:r>
          </w:p>
        </w:tc>
      </w:tr>
      <w:tr w:rsidR="001E738E" w:rsidRPr="00EA5B5D" w14:paraId="53222E0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96AB78A" w14:textId="77777777" w:rsidR="001E738E" w:rsidRPr="001E738E" w:rsidRDefault="001E738E" w:rsidP="001E738E">
            <w:pPr>
              <w:spacing w:line="240" w:lineRule="auto"/>
              <w:ind w:firstLine="0"/>
              <w:jc w:val="left"/>
              <w:rPr>
                <w:szCs w:val="24"/>
              </w:rPr>
            </w:pPr>
            <w:r w:rsidRPr="001E738E">
              <w:rPr>
                <w:szCs w:val="24"/>
              </w:rPr>
              <w:t>Гемцитаб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1E101315" w14:textId="77777777" w:rsidR="001E738E" w:rsidRPr="001E738E" w:rsidRDefault="001E738E" w:rsidP="001E738E">
            <w:pPr>
              <w:spacing w:line="240" w:lineRule="auto"/>
              <w:ind w:firstLine="0"/>
              <w:jc w:val="left"/>
              <w:rPr>
                <w:szCs w:val="24"/>
              </w:rPr>
            </w:pPr>
            <w:r w:rsidRPr="001E738E">
              <w:rPr>
                <w:szCs w:val="24"/>
              </w:rPr>
              <w:t>1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9B8E052"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7482A5DE" w14:textId="77777777" w:rsidR="001E738E" w:rsidRPr="001E738E" w:rsidRDefault="001E738E" w:rsidP="001E738E">
            <w:pPr>
              <w:spacing w:line="240" w:lineRule="auto"/>
              <w:ind w:firstLine="0"/>
              <w:jc w:val="left"/>
              <w:rPr>
                <w:szCs w:val="24"/>
              </w:rPr>
            </w:pPr>
            <w:r w:rsidRPr="001E738E">
              <w:rPr>
                <w:szCs w:val="24"/>
              </w:rPr>
              <w:t>1, 8</w:t>
            </w:r>
          </w:p>
        </w:tc>
      </w:tr>
      <w:tr w:rsidR="001E738E" w:rsidRPr="00EA5B5D" w14:paraId="04D59C6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tcPr>
          <w:p w14:paraId="614DCB64" w14:textId="77777777" w:rsidR="001E738E" w:rsidRPr="001E738E" w:rsidRDefault="001E738E" w:rsidP="001E738E">
            <w:pPr>
              <w:spacing w:line="240" w:lineRule="auto"/>
              <w:ind w:firstLine="0"/>
              <w:jc w:val="left"/>
              <w:rPr>
                <w:szCs w:val="24"/>
              </w:rPr>
            </w:pPr>
            <w:r w:rsidRPr="001E738E">
              <w:rPr>
                <w:szCs w:val="24"/>
              </w:rPr>
              <w:t>Дексаметазо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080A249" w14:textId="77777777" w:rsidR="001E738E" w:rsidRPr="001E738E" w:rsidRDefault="001E738E" w:rsidP="001E738E">
            <w:pPr>
              <w:spacing w:line="240" w:lineRule="auto"/>
              <w:ind w:firstLine="0"/>
              <w:jc w:val="left"/>
              <w:rPr>
                <w:szCs w:val="24"/>
              </w:rPr>
            </w:pPr>
            <w:r w:rsidRPr="001E738E">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61DE6DA9" w14:textId="77777777" w:rsidR="001E738E" w:rsidRPr="001E738E" w:rsidRDefault="001E738E" w:rsidP="001E738E">
            <w:pPr>
              <w:spacing w:line="240" w:lineRule="auto"/>
              <w:ind w:firstLine="0"/>
              <w:jc w:val="left"/>
              <w:rPr>
                <w:szCs w:val="24"/>
              </w:rPr>
            </w:pPr>
            <w:r w:rsidRPr="001E738E">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2D21CD81" w14:textId="77777777" w:rsidR="001E738E" w:rsidRPr="001E738E" w:rsidRDefault="001E738E" w:rsidP="001E738E">
            <w:pPr>
              <w:spacing w:line="240" w:lineRule="auto"/>
              <w:ind w:firstLine="0"/>
              <w:jc w:val="left"/>
              <w:rPr>
                <w:szCs w:val="24"/>
              </w:rPr>
            </w:pPr>
            <w:r w:rsidRPr="001E738E">
              <w:rPr>
                <w:szCs w:val="24"/>
              </w:rPr>
              <w:t>1-4</w:t>
            </w:r>
          </w:p>
        </w:tc>
      </w:tr>
      <w:tr w:rsidR="001E738E" w:rsidRPr="00EA5B5D" w14:paraId="10B6D380" w14:textId="77777777" w:rsidTr="00B16826">
        <w:trPr>
          <w:trHeight w:val="329"/>
        </w:trPr>
        <w:tc>
          <w:tcPr>
            <w:tcW w:w="9356" w:type="dxa"/>
            <w:gridSpan w:val="4"/>
            <w:tcBorders>
              <w:top w:val="nil"/>
              <w:left w:val="nil"/>
              <w:bottom w:val="single" w:sz="4" w:space="0" w:color="auto"/>
              <w:right w:val="nil"/>
            </w:tcBorders>
          </w:tcPr>
          <w:p w14:paraId="11DD6998" w14:textId="77777777" w:rsidR="00015B13" w:rsidRPr="002415BA" w:rsidRDefault="00015B13" w:rsidP="00B16826">
            <w:pPr>
              <w:spacing w:line="240" w:lineRule="auto"/>
              <w:ind w:firstLine="0"/>
              <w:jc w:val="left"/>
              <w:rPr>
                <w:b/>
                <w:bCs/>
                <w:szCs w:val="24"/>
              </w:rPr>
            </w:pPr>
          </w:p>
          <w:p w14:paraId="7628A7B5" w14:textId="5212C259" w:rsidR="001E738E" w:rsidRPr="002415BA" w:rsidRDefault="001E738E" w:rsidP="00B16826">
            <w:pPr>
              <w:spacing w:line="240" w:lineRule="auto"/>
              <w:ind w:firstLine="0"/>
              <w:jc w:val="left"/>
              <w:rPr>
                <w:b/>
                <w:bCs/>
                <w:szCs w:val="24"/>
              </w:rPr>
            </w:pPr>
            <w:r>
              <w:rPr>
                <w:b/>
                <w:bCs/>
                <w:szCs w:val="24"/>
                <w:lang w:val="en-US"/>
              </w:rPr>
              <w:t>GemOX</w:t>
            </w:r>
            <w:r w:rsidR="002415BA">
              <w:rPr>
                <w:b/>
                <w:bCs/>
                <w:szCs w:val="24"/>
                <w:lang w:val="en-US"/>
              </w:rPr>
              <w:t xml:space="preserve"> </w:t>
            </w:r>
            <w:r w:rsidR="002415BA">
              <w:rPr>
                <w:b/>
                <w:bCs/>
                <w:szCs w:val="24"/>
                <w:lang w:val="en-US"/>
              </w:rPr>
              <w:fldChar w:fldCharType="begin" w:fldLock="1"/>
            </w:r>
            <w:r w:rsidR="00053AE8">
              <w:rPr>
                <w:b/>
                <w:bCs/>
                <w:szCs w:val="24"/>
                <w:lang w:val="en-US"/>
              </w:rPr>
              <w:instrText>ADDIN CSL_CITATION {"citationItems":[{"id":"ITEM-1","itemData":{"DOI":"10.2147/OTT.S70264","ISSN":"11786930","abstract":"Background: Most Hodgkin lymphomas (HL) can be cured with current strategies. However, one-third of the cases do not respond or relapse and need salvage regimens. We report the results of a retrospective study using the gemcitabine and oxaliplatinum (GemOx) regimen.\nMethods: Patients who relapsed or failed to achieve complete response were eligible and received GemOx salvage therapy. To avoid selection bias and thus to overcome the retrospective nature of the study, all treated patients were included from the pharmacy database.\nResults: Between 2003-2013, 24 HL patients-relapsing (number [n]=12) or refractory (n=12)-were included, receiving a total of 26 induction treatments with GemOx. Mean previous regimens were 2.38 (42% relapsing after autologous transplantation). Median follow-up was 37 months, and 71% responded (38% of patients achieved complete response). The factors related to better progression-free survival were: B symptoms; response to GemOx; and consolidation with stem cell transplantation. Grades 1 and 2 neurological toxicity was present in 17% of patients. Hematological toxicity was common, with grades 3 and 4 neutropenia (25%) and thrombocytopenia (34%) observed. Progression-free survival was better in patients consolidated with stem cell transplantation. The peripheral blood stem cell collection after GemOx was successful for all candidates.\nConclusion: 1) The GemOx regimen is effective in relapsed or refractory HL with manageable toxicity. 2) No mobilization failures were observed. 3) Consolidation after response is needed. 4) Its efficacy and favorable toxicity profile might make multiple administrations possible in several recurrences in HL.","author":[{"dropping-particle":"","family":"Gutierrez","given":"Antonio","non-dropping-particle":"","parse-names":false,"suffix":""},{"dropping-particle":"","family":"Rodriguez","given":"Jose","non-dropping-particle":"","parse-names":false,"suffix":""},{"dropping-particle":"","family":"Martinez-Serra","given":"Jordi","non-dropping-particle":"","parse-names":false,"suffix":""},{"dropping-particle":"","family":"Gines","given":"Jordi","non-dropping-particle":"","parse-names":false,"suffix":""},{"dropping-particle":"","family":"Paredes","given":"Pilar","non-dropping-particle":"","parse-names":false,"suffix":""},{"dropping-particle":"","family":"Garcia","given":"Florencia","non-dropping-particle":"","parse-names":false,"suffix":""},{"dropping-particle":"","family":"Vercher","given":"Javier","non-dropping-particle":"","parse-names":false,"suffix":""},{"dropping-particle":"","family":"Balanzat","given":"Josep","non-dropping-particle":"","parse-names":false,"suffix":""},{"dropping-particle":"","family":"Campo","given":"Raquel","non-dropping-particle":"Del","parse-names":false,"suffix":""},{"dropping-particle":"","family":"Galan","given":"Pilar","non-dropping-particle":"","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Morey</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Miguel</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amp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ntoni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Nov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Andres</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Bent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Leyre</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Garc</w:instrText>
            </w:r>
            <w:r w:rsidR="00053AE8" w:rsidRPr="002B3AE7">
              <w:rPr>
                <w:b/>
                <w:bCs/>
                <w:szCs w:val="24"/>
              </w:rPr>
              <w:instrText>í</w:instrText>
            </w:r>
            <w:r w:rsidR="00053AE8">
              <w:rPr>
                <w:b/>
                <w:bCs/>
                <w:szCs w:val="24"/>
                <w:lang w:val="en-US"/>
              </w:rPr>
              <w:instrText>a</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Luci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Bargay</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Joa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Besalduch</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Joa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OncoTargets</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Therapy</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2014","11","13"]]},"</w:instrText>
            </w:r>
            <w:r w:rsidR="00053AE8">
              <w:rPr>
                <w:b/>
                <w:bCs/>
                <w:szCs w:val="24"/>
                <w:lang w:val="en-US"/>
              </w:rPr>
              <w:instrText>page</w:instrText>
            </w:r>
            <w:r w:rsidR="00053AE8" w:rsidRPr="002B3AE7">
              <w:rPr>
                <w:b/>
                <w:bCs/>
                <w:szCs w:val="24"/>
              </w:rPr>
              <w:instrText>":"2093-2100","</w:instrText>
            </w:r>
            <w:r w:rsidR="00053AE8">
              <w:rPr>
                <w:b/>
                <w:bCs/>
                <w:szCs w:val="24"/>
                <w:lang w:val="en-US"/>
              </w:rPr>
              <w:instrText>publisher</w:instrText>
            </w:r>
            <w:r w:rsidR="00053AE8" w:rsidRPr="002B3AE7">
              <w:rPr>
                <w:b/>
                <w:bCs/>
                <w:szCs w:val="24"/>
              </w:rPr>
              <w:instrText>":"</w:instrText>
            </w:r>
            <w:r w:rsidR="00053AE8">
              <w:rPr>
                <w:b/>
                <w:bCs/>
                <w:szCs w:val="24"/>
                <w:lang w:val="en-US"/>
              </w:rPr>
              <w:instrText>Dove</w:instrText>
            </w:r>
            <w:r w:rsidR="00053AE8" w:rsidRPr="002B3AE7">
              <w:rPr>
                <w:b/>
                <w:bCs/>
                <w:szCs w:val="24"/>
              </w:rPr>
              <w:instrText xml:space="preserve"> </w:instrText>
            </w:r>
            <w:r w:rsidR="00053AE8">
              <w:rPr>
                <w:b/>
                <w:bCs/>
                <w:szCs w:val="24"/>
                <w:lang w:val="en-US"/>
              </w:rPr>
              <w:instrText>Medical</w:instrText>
            </w:r>
            <w:r w:rsidR="00053AE8" w:rsidRPr="002B3AE7">
              <w:rPr>
                <w:b/>
                <w:bCs/>
                <w:szCs w:val="24"/>
              </w:rPr>
              <w:instrText xml:space="preserve"> </w:instrText>
            </w:r>
            <w:r w:rsidR="00053AE8">
              <w:rPr>
                <w:b/>
                <w:bCs/>
                <w:szCs w:val="24"/>
                <w:lang w:val="en-US"/>
              </w:rPr>
              <w:instrText>Press</w:instrText>
            </w:r>
            <w:r w:rsidR="00053AE8" w:rsidRPr="002B3AE7">
              <w:rPr>
                <w:b/>
                <w:bCs/>
                <w:szCs w:val="24"/>
              </w:rPr>
              <w:instrText xml:space="preserve"> </w:instrText>
            </w:r>
            <w:r w:rsidR="00053AE8">
              <w:rPr>
                <w:b/>
                <w:bCs/>
                <w:szCs w:val="24"/>
                <w:lang w:val="en-US"/>
              </w:rPr>
              <w:instrText>Ltd</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Gemcitabine</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oxaliplatinum</w:instrText>
            </w:r>
            <w:r w:rsidR="00053AE8" w:rsidRPr="002B3AE7">
              <w:rPr>
                <w:b/>
                <w:bCs/>
                <w:szCs w:val="24"/>
              </w:rPr>
              <w:instrText xml:space="preserve">: </w:instrText>
            </w:r>
            <w:r w:rsidR="00053AE8">
              <w:rPr>
                <w:b/>
                <w:bCs/>
                <w:szCs w:val="24"/>
                <w:lang w:val="en-US"/>
              </w:rPr>
              <w:instrText>An</w:instrText>
            </w:r>
            <w:r w:rsidR="00053AE8" w:rsidRPr="002B3AE7">
              <w:rPr>
                <w:b/>
                <w:bCs/>
                <w:szCs w:val="24"/>
              </w:rPr>
              <w:instrText xml:space="preserve"> </w:instrText>
            </w:r>
            <w:r w:rsidR="00053AE8">
              <w:rPr>
                <w:b/>
                <w:bCs/>
                <w:szCs w:val="24"/>
                <w:lang w:val="en-US"/>
              </w:rPr>
              <w:instrText>effective</w:instrText>
            </w:r>
            <w:r w:rsidR="00053AE8" w:rsidRPr="002B3AE7">
              <w:rPr>
                <w:b/>
                <w:bCs/>
                <w:szCs w:val="24"/>
              </w:rPr>
              <w:instrText xml:space="preserve"> </w:instrText>
            </w:r>
            <w:r w:rsidR="00053AE8">
              <w:rPr>
                <w:b/>
                <w:bCs/>
                <w:szCs w:val="24"/>
                <w:lang w:val="en-US"/>
              </w:rPr>
              <w:instrText>regimen</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refractory</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relapsing</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7"},"</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w:instrText>
            </w:r>
            <w:r w:rsidR="00053AE8">
              <w:rPr>
                <w:b/>
                <w:bCs/>
                <w:szCs w:val="24"/>
                <w:lang w:val="en-US"/>
              </w:rPr>
              <w:instrText>e</w:instrText>
            </w:r>
            <w:r w:rsidR="00053AE8" w:rsidRPr="002B3AE7">
              <w:rPr>
                <w:b/>
                <w:bCs/>
                <w:szCs w:val="24"/>
              </w:rPr>
              <w:instrText>9</w:instrText>
            </w:r>
            <w:r w:rsidR="00053AE8">
              <w:rPr>
                <w:b/>
                <w:bCs/>
                <w:szCs w:val="24"/>
                <w:lang w:val="en-US"/>
              </w:rPr>
              <w:instrText>cc</w:instrText>
            </w:r>
            <w:r w:rsidR="00053AE8" w:rsidRPr="002B3AE7">
              <w:rPr>
                <w:b/>
                <w:bCs/>
                <w:szCs w:val="24"/>
              </w:rPr>
              <w:instrText>0973-2</w:instrText>
            </w:r>
            <w:r w:rsidR="00053AE8">
              <w:rPr>
                <w:b/>
                <w:bCs/>
                <w:szCs w:val="24"/>
                <w:lang w:val="en-US"/>
              </w:rPr>
              <w:instrText>f</w:instrText>
            </w:r>
            <w:r w:rsidR="00053AE8" w:rsidRPr="002B3AE7">
              <w:rPr>
                <w:b/>
                <w:bCs/>
                <w:szCs w:val="24"/>
              </w:rPr>
              <w:instrText>51-34</w:instrText>
            </w:r>
            <w:r w:rsidR="00053AE8">
              <w:rPr>
                <w:b/>
                <w:bCs/>
                <w:szCs w:val="24"/>
                <w:lang w:val="en-US"/>
              </w:rPr>
              <w:instrText>cc</w:instrText>
            </w:r>
            <w:r w:rsidR="00053AE8" w:rsidRPr="002B3AE7">
              <w:rPr>
                <w:b/>
                <w:bCs/>
                <w:szCs w:val="24"/>
              </w:rPr>
              <w:instrText>-</w:instrText>
            </w:r>
            <w:r w:rsidR="00053AE8">
              <w:rPr>
                <w:b/>
                <w:bCs/>
                <w:szCs w:val="24"/>
                <w:lang w:val="en-US"/>
              </w:rPr>
              <w:instrText>bc</w:instrText>
            </w:r>
            <w:r w:rsidR="00053AE8" w:rsidRPr="002B3AE7">
              <w:rPr>
                <w:b/>
                <w:bCs/>
                <w:szCs w:val="24"/>
              </w:rPr>
              <w:instrText>6</w:instrText>
            </w:r>
            <w:r w:rsidR="00053AE8">
              <w:rPr>
                <w:b/>
                <w:bCs/>
                <w:szCs w:val="24"/>
                <w:lang w:val="en-US"/>
              </w:rPr>
              <w:instrText>a</w:instrText>
            </w:r>
            <w:r w:rsidR="00053AE8" w:rsidRPr="002B3AE7">
              <w:rPr>
                <w:b/>
                <w:bCs/>
                <w:szCs w:val="24"/>
              </w:rPr>
              <w:instrText>-</w:instrText>
            </w:r>
            <w:r w:rsidR="00053AE8">
              <w:rPr>
                <w:b/>
                <w:bCs/>
                <w:szCs w:val="24"/>
                <w:lang w:val="en-US"/>
              </w:rPr>
              <w:instrText>fda</w:instrText>
            </w:r>
            <w:r w:rsidR="00053AE8" w:rsidRPr="002B3AE7">
              <w:rPr>
                <w:b/>
                <w:bCs/>
                <w:szCs w:val="24"/>
              </w:rPr>
              <w:instrText>89</w:instrText>
            </w:r>
            <w:r w:rsidR="00053AE8">
              <w:rPr>
                <w:b/>
                <w:bCs/>
                <w:szCs w:val="24"/>
                <w:lang w:val="en-US"/>
              </w:rPr>
              <w:instrText>c</w:instrText>
            </w:r>
            <w:r w:rsidR="00053AE8" w:rsidRPr="002B3AE7">
              <w:rPr>
                <w:b/>
                <w:bCs/>
                <w:szCs w:val="24"/>
              </w:rPr>
              <w:instrText>931</w:instrText>
            </w:r>
            <w:r w:rsidR="00053AE8">
              <w:rPr>
                <w:b/>
                <w:bCs/>
                <w:szCs w:val="24"/>
                <w:lang w:val="en-US"/>
              </w:rPr>
              <w:instrText>adb</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33]","</w:instrText>
            </w:r>
            <w:r w:rsidR="00053AE8">
              <w:rPr>
                <w:b/>
                <w:bCs/>
                <w:szCs w:val="24"/>
                <w:lang w:val="en-US"/>
              </w:rPr>
              <w:instrText>plainTextFormattedCitation</w:instrText>
            </w:r>
            <w:r w:rsidR="00053AE8" w:rsidRPr="002B3AE7">
              <w:rPr>
                <w:b/>
                <w:bCs/>
                <w:szCs w:val="24"/>
              </w:rPr>
              <w:instrText>":"[133]","</w:instrText>
            </w:r>
            <w:r w:rsidR="00053AE8">
              <w:rPr>
                <w:b/>
                <w:bCs/>
                <w:szCs w:val="24"/>
                <w:lang w:val="en-US"/>
              </w:rPr>
              <w:instrText>previouslyFormattedCitation</w:instrText>
            </w:r>
            <w:r w:rsidR="00053AE8" w:rsidRPr="002B3AE7">
              <w:rPr>
                <w:b/>
                <w:bCs/>
                <w:szCs w:val="24"/>
              </w:rPr>
              <w:instrText>":"[133]"},"</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2415BA">
              <w:rPr>
                <w:b/>
                <w:bCs/>
                <w:szCs w:val="24"/>
                <w:lang w:val="en-US"/>
              </w:rPr>
              <w:fldChar w:fldCharType="separate"/>
            </w:r>
            <w:r w:rsidR="00A60C8A" w:rsidRPr="00A60C8A">
              <w:rPr>
                <w:bCs/>
                <w:noProof/>
                <w:szCs w:val="24"/>
              </w:rPr>
              <w:t>[133]</w:t>
            </w:r>
            <w:r w:rsidR="002415BA">
              <w:rPr>
                <w:b/>
                <w:bCs/>
                <w:szCs w:val="24"/>
                <w:lang w:val="en-US"/>
              </w:rPr>
              <w:fldChar w:fldCharType="end"/>
            </w:r>
          </w:p>
        </w:tc>
      </w:tr>
      <w:tr w:rsidR="001E738E" w:rsidRPr="00EA5B5D" w14:paraId="7F526885"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0DC9C02" w14:textId="77777777" w:rsidR="001E738E" w:rsidRPr="00EA5B5D" w:rsidRDefault="001E738E"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A59CFA5" w14:textId="77777777" w:rsidR="001E738E" w:rsidRPr="00EA5B5D" w:rsidRDefault="001E738E"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27FBB65" w14:textId="77777777" w:rsidR="001E738E" w:rsidRPr="00EA5B5D" w:rsidRDefault="001E738E"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944CBFD" w14:textId="77777777" w:rsidR="001E738E" w:rsidRPr="00EA5B5D" w:rsidRDefault="001E738E" w:rsidP="00B16826">
            <w:pPr>
              <w:spacing w:line="240" w:lineRule="auto"/>
              <w:ind w:firstLine="0"/>
              <w:jc w:val="left"/>
              <w:rPr>
                <w:szCs w:val="24"/>
              </w:rPr>
            </w:pPr>
            <w:r w:rsidRPr="00EA5B5D">
              <w:rPr>
                <w:szCs w:val="24"/>
              </w:rPr>
              <w:t>Дни введения</w:t>
            </w:r>
          </w:p>
        </w:tc>
      </w:tr>
      <w:tr w:rsidR="001E738E" w:rsidRPr="00EA5B5D" w14:paraId="7774877F"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1780BEB0" w14:textId="77777777" w:rsidR="001E738E" w:rsidRPr="001E738E" w:rsidRDefault="001E738E" w:rsidP="001E738E">
            <w:pPr>
              <w:spacing w:line="240" w:lineRule="auto"/>
              <w:ind w:firstLine="0"/>
              <w:jc w:val="left"/>
              <w:rPr>
                <w:szCs w:val="24"/>
              </w:rPr>
            </w:pPr>
            <w:r w:rsidRPr="001E738E">
              <w:rPr>
                <w:szCs w:val="24"/>
              </w:rPr>
              <w:t>Гемцитаб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41202FE4" w14:textId="77777777" w:rsidR="001E738E" w:rsidRPr="001E738E" w:rsidRDefault="001E738E" w:rsidP="001E738E">
            <w:pPr>
              <w:spacing w:line="240" w:lineRule="auto"/>
              <w:ind w:firstLine="0"/>
              <w:jc w:val="left"/>
              <w:rPr>
                <w:szCs w:val="24"/>
              </w:rPr>
            </w:pPr>
            <w:r w:rsidRPr="001E738E">
              <w:rPr>
                <w:szCs w:val="24"/>
              </w:rPr>
              <w:t>100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ADA2263"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D65DA4C" w14:textId="77777777" w:rsidR="001E738E" w:rsidRPr="001E738E" w:rsidRDefault="001E738E" w:rsidP="001E738E">
            <w:pPr>
              <w:spacing w:line="240" w:lineRule="auto"/>
              <w:ind w:firstLine="0"/>
              <w:jc w:val="left"/>
              <w:rPr>
                <w:szCs w:val="24"/>
              </w:rPr>
            </w:pPr>
            <w:r w:rsidRPr="001E738E">
              <w:rPr>
                <w:szCs w:val="24"/>
              </w:rPr>
              <w:t>1</w:t>
            </w:r>
          </w:p>
        </w:tc>
      </w:tr>
      <w:tr w:rsidR="001E738E" w:rsidRPr="00EA5B5D" w14:paraId="34AFCBA4"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4C7F16EF" w14:textId="77777777" w:rsidR="001E738E" w:rsidRPr="001E738E" w:rsidRDefault="002554A5" w:rsidP="001E738E">
            <w:pPr>
              <w:spacing w:line="240" w:lineRule="auto"/>
              <w:ind w:firstLine="0"/>
              <w:jc w:val="left"/>
              <w:rPr>
                <w:szCs w:val="24"/>
              </w:rPr>
            </w:pPr>
            <w:r w:rsidRPr="002415BA">
              <w:rPr>
                <w:szCs w:val="24"/>
              </w:rPr>
              <w:t>#</w:t>
            </w:r>
            <w:r w:rsidR="001E738E" w:rsidRPr="001E738E">
              <w:rPr>
                <w:szCs w:val="24"/>
              </w:rPr>
              <w:t>Оксалиплат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29FBC25" w14:textId="77777777" w:rsidR="001E738E" w:rsidRPr="001E738E" w:rsidRDefault="001E738E" w:rsidP="001E738E">
            <w:pPr>
              <w:spacing w:line="240" w:lineRule="auto"/>
              <w:ind w:firstLine="0"/>
              <w:jc w:val="left"/>
              <w:rPr>
                <w:szCs w:val="24"/>
              </w:rPr>
            </w:pPr>
            <w:r w:rsidRPr="001E738E">
              <w:rPr>
                <w:szCs w:val="24"/>
              </w:rPr>
              <w:t>1</w:t>
            </w:r>
            <w:r w:rsidR="002415BA" w:rsidRPr="002415BA">
              <w:rPr>
                <w:szCs w:val="24"/>
              </w:rPr>
              <w:t>0</w:t>
            </w:r>
            <w:r w:rsidRPr="001E738E">
              <w:rPr>
                <w:szCs w:val="24"/>
              </w:rPr>
              <w:t>0 мг/м</w:t>
            </w:r>
            <w:r w:rsidRPr="001E738E">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501B1CF" w14:textId="77777777" w:rsidR="001E738E" w:rsidRPr="001E738E" w:rsidRDefault="001E738E" w:rsidP="001E738E">
            <w:pPr>
              <w:spacing w:line="240" w:lineRule="auto"/>
              <w:ind w:firstLine="0"/>
              <w:jc w:val="left"/>
              <w:rPr>
                <w:szCs w:val="24"/>
              </w:rPr>
            </w:pPr>
            <w:r w:rsidRPr="001E738E">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2D0F07ED" w14:textId="77777777" w:rsidR="001E738E" w:rsidRPr="001E738E" w:rsidRDefault="001E738E" w:rsidP="001E738E">
            <w:pPr>
              <w:spacing w:line="240" w:lineRule="auto"/>
              <w:ind w:firstLine="0"/>
              <w:jc w:val="left"/>
              <w:rPr>
                <w:szCs w:val="24"/>
              </w:rPr>
            </w:pPr>
            <w:r w:rsidRPr="001E738E">
              <w:rPr>
                <w:szCs w:val="24"/>
              </w:rPr>
              <w:t>1</w:t>
            </w:r>
          </w:p>
        </w:tc>
      </w:tr>
    </w:tbl>
    <w:p w14:paraId="5724236D" w14:textId="77777777" w:rsidR="00D84C86" w:rsidRDefault="00D84C86"/>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D84C86" w:rsidRPr="00EA5B5D" w14:paraId="7FD9C901" w14:textId="77777777" w:rsidTr="00F533A5">
        <w:trPr>
          <w:trHeight w:val="329"/>
        </w:trPr>
        <w:tc>
          <w:tcPr>
            <w:tcW w:w="9356" w:type="dxa"/>
            <w:gridSpan w:val="4"/>
            <w:tcBorders>
              <w:top w:val="nil"/>
              <w:left w:val="nil"/>
              <w:bottom w:val="single" w:sz="4" w:space="0" w:color="auto"/>
              <w:right w:val="nil"/>
            </w:tcBorders>
          </w:tcPr>
          <w:p w14:paraId="206FE610" w14:textId="1A33B666" w:rsidR="00D84C86" w:rsidRPr="009D018C" w:rsidRDefault="00D84C86" w:rsidP="00F533A5">
            <w:pPr>
              <w:spacing w:line="240" w:lineRule="auto"/>
              <w:ind w:firstLine="0"/>
              <w:jc w:val="left"/>
              <w:rPr>
                <w:b/>
                <w:bCs/>
                <w:szCs w:val="24"/>
              </w:rPr>
            </w:pPr>
            <w:r>
              <w:rPr>
                <w:b/>
                <w:bCs/>
                <w:szCs w:val="24"/>
                <w:lang w:val="en-US"/>
              </w:rPr>
              <w:t>IEP</w:t>
            </w:r>
            <w:r w:rsidR="002415BA" w:rsidRPr="002415BA">
              <w:rPr>
                <w:b/>
                <w:bCs/>
                <w:szCs w:val="24"/>
              </w:rPr>
              <w:t xml:space="preserve"> </w:t>
            </w:r>
            <w:r w:rsidR="005B03CD">
              <w:rPr>
                <w:b/>
                <w:bCs/>
                <w:szCs w:val="24"/>
              </w:rPr>
              <w:fldChar w:fldCharType="begin" w:fldLock="1"/>
            </w:r>
            <w:r w:rsidR="00053AE8">
              <w:rPr>
                <w:b/>
                <w:bCs/>
                <w:szCs w:val="24"/>
              </w:rPr>
              <w:instrText>ADDIN CSL_CITATION {"citationItems":[{"id":"ITEM-1","itemData":{"DOI":"10.1200/JCO.2005.07.930","ISSN":"0732183X","abstract":"Purpose: To evaluate a salvage therapy (ST-HD-86) for patients with progressive and relapsed Hodgkin's disease after primary treatment in the pediatric DAL/GPOH studies. The essential chemotherapeutic regimens were ifosfamide, etoposide, and prednisone (IEP) and doxorubicin, bleomycin, vinblastine, and dacarbazine (ABVD). Methods: One hundred seventy-six patients with progression (n = 51) or first relapse (n = 125) were enrolled by 67 centers. The median time from initial diagnosis to progression/relapse was 1.1 year (range, 0.1 to 15.3 years), and the patients' median age was 14.7 years (range, 4.3 to 24.5 years). Salvage chemotherapy consisted of two to three cycles of IEP alternating with one to two cycles of ABVD supplemented in part by one to two cycles of cyclophosphamide, vincristine, procarbazine, and prednisone or lomustine (CCNU), etoposide, and prednimustine. Radiotherapy was given to involved areas using individualized doses. In the 1990s, additional high-dose chemotherapy with autologous stem-cell transplantation (SCT) was introduced for patients with unfavorable prognosis. Results: Disease-free survival (DFS) and overall survival (OS) after 10 years are 62% and 75%, respectively (SE, 4% each). Of 176 patients, 73 suffered second events. The risk-factor analysis revealed the time to progression/relapse as the strongest prognostic factor (P = .0001). Patients with progression have an inferior outcome (DFS, 41%; OS, 51%), whereas patients with late relapse (&gt; 12 months after end of therapy) do well (DFS, 86%; OS, 90%), although none of them received SCT in second remission. Conclusion: The result can be considered favorable. Whereas the salvage strategy for progressive disease has to be optimized further, it is possible to reduce intensity and avoid SCT in late relapses after Hodgkin's disease in childhood/adolescence. © 2005 by American Society of Clinical Oncology.","author":[{"dropping-particle":"","family":"Schellong","given":"Günther","non-dropping-particle":"","parse-names":false,"suffix":""},{"dropping-particle":"","family":"Dörffel","given":"Wolfgang","non-dropping-particle":"","parse-names":false,"suffix":""},{"dropping-particle":"","family":"Claviez","given":"Alexander","non-dropping-particle":"","parse-names":false,"suffix":""},{"dropping-particle":"","family":"Körholz","given":"Dieter","non-dropping-particle":"","parse-names":false,"suffix":""},{"dropping-particle":"","family":"Mann","given":"Georg","non-dropping-particle":"","parse-names":false,"suffix":""},{"dropping-particle":"","family":"Scheel-Walter","given":"Hans G.","non-dropping-particle":"","parse-names":false,"suffix":""},{"dropping-particle":"","family":"Bökkerink","given":"Jos P.M.","non-dropping-particle":"","parse-names":false,"suffix":""},{"dropping-particle":"","family":"Riepenhausen","given":"Marianne","non-dropping-particle":"","parse-names":false,"suffix":""},{"dropping-particle":"","family":"Lüders","given":"Heike","non-dropping-particle":"","parse-names":false,"suffix":""},{"dropping-particle":"","family":"Pötter","given":"Richard","non-dropping-particle":"","parse-names":false,"suffix":""},{"dropping-particle":"","family":"Rühl","given":"Ursula","non-dropping-particle":"","parse-names":false,"suffix":""}],"container-title":"Journal of Clinical Oncology","id":"ITEM-1","issue":"25","issued":{"date-parts":[["2005","9","1"]]},"page":"6181-6189","title":"Salvage therapy of progressive and recurrent Hodgkin's disease: Results from a multicenter study of the pediatric DAL/GPOH-HD Study Group","type":"article-journal","volume":"23"},"uris":["http://www.mendeley.com/documents/?uuid=7b24d9e2-9187-4bfb-a9a8-fea6aa591c0e"]}],"mendeley":{"formattedCitation":"[134]","plainTextFormattedCitation":"[134]","previouslyFormattedCitation":"[134]"},"properties":{"noteIndex":0},"schema":"https://github.com/citation-style-language/schema/raw/master/csl-citation.json"}</w:instrText>
            </w:r>
            <w:r w:rsidR="005B03CD">
              <w:rPr>
                <w:b/>
                <w:bCs/>
                <w:szCs w:val="24"/>
              </w:rPr>
              <w:fldChar w:fldCharType="separate"/>
            </w:r>
            <w:r w:rsidR="00A60C8A" w:rsidRPr="00A60C8A">
              <w:rPr>
                <w:bCs/>
                <w:noProof/>
                <w:szCs w:val="24"/>
              </w:rPr>
              <w:t>[134]</w:t>
            </w:r>
            <w:r w:rsidR="005B03CD">
              <w:rPr>
                <w:b/>
                <w:bCs/>
                <w:szCs w:val="24"/>
              </w:rPr>
              <w:fldChar w:fldCharType="end"/>
            </w:r>
          </w:p>
        </w:tc>
      </w:tr>
      <w:tr w:rsidR="00D84C86" w:rsidRPr="00EA5B5D" w14:paraId="52C3DF67"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6101195B" w14:textId="77777777" w:rsidR="00D84C86" w:rsidRPr="00EA5B5D" w:rsidRDefault="00D84C86" w:rsidP="00F533A5">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236AAC7" w14:textId="77777777" w:rsidR="00D84C86" w:rsidRPr="00EA5B5D" w:rsidRDefault="00D84C86" w:rsidP="00F533A5">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06424B4B" w14:textId="77777777" w:rsidR="00D84C86" w:rsidRPr="00EA5B5D" w:rsidRDefault="00D84C86" w:rsidP="00F533A5">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84F3C2A" w14:textId="77777777" w:rsidR="00D84C86" w:rsidRPr="00EA5B5D" w:rsidRDefault="00D84C86" w:rsidP="00F533A5">
            <w:pPr>
              <w:spacing w:line="240" w:lineRule="auto"/>
              <w:ind w:firstLine="0"/>
              <w:jc w:val="left"/>
              <w:rPr>
                <w:szCs w:val="24"/>
              </w:rPr>
            </w:pPr>
            <w:r w:rsidRPr="00EA5B5D">
              <w:rPr>
                <w:szCs w:val="24"/>
              </w:rPr>
              <w:t>Дни введения</w:t>
            </w:r>
          </w:p>
        </w:tc>
      </w:tr>
      <w:tr w:rsidR="00D84C86" w:rsidRPr="00EA5B5D" w14:paraId="0FFFBE1B"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3F5E6043" w14:textId="77777777" w:rsidR="00D84C86" w:rsidRPr="00D84C86" w:rsidRDefault="00D84C86" w:rsidP="00D84C86">
            <w:pPr>
              <w:spacing w:line="240" w:lineRule="auto"/>
              <w:ind w:firstLine="0"/>
              <w:jc w:val="left"/>
              <w:rPr>
                <w:szCs w:val="24"/>
              </w:rPr>
            </w:pPr>
            <w:r w:rsidRPr="00D84C86">
              <w:rPr>
                <w:szCs w:val="24"/>
              </w:rPr>
              <w:t>Ифосфам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229FCF1F" w14:textId="77777777" w:rsidR="00D84C86" w:rsidRPr="00D84C86" w:rsidRDefault="00D84C86" w:rsidP="00D84C86">
            <w:pPr>
              <w:spacing w:line="240" w:lineRule="auto"/>
              <w:ind w:firstLine="0"/>
              <w:jc w:val="left"/>
              <w:rPr>
                <w:szCs w:val="24"/>
              </w:rPr>
            </w:pPr>
            <w:r w:rsidRPr="00D84C86">
              <w:rPr>
                <w:szCs w:val="24"/>
              </w:rPr>
              <w:t>2000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7D99780" w14:textId="77777777" w:rsidR="00D84C86" w:rsidRPr="00D84C86" w:rsidRDefault="00D84C86" w:rsidP="00D84C86">
            <w:pPr>
              <w:spacing w:line="240" w:lineRule="auto"/>
              <w:ind w:firstLine="0"/>
              <w:jc w:val="left"/>
              <w:rPr>
                <w:szCs w:val="24"/>
              </w:rPr>
            </w:pPr>
            <w:r w:rsidRPr="00D84C86">
              <w:rPr>
                <w:szCs w:val="24"/>
              </w:rPr>
              <w:t>в/в суточной инфузией (с месной)</w:t>
            </w:r>
          </w:p>
        </w:tc>
        <w:tc>
          <w:tcPr>
            <w:tcW w:w="2339" w:type="dxa"/>
            <w:tcBorders>
              <w:top w:val="single" w:sz="4" w:space="0" w:color="auto"/>
              <w:left w:val="single" w:sz="4" w:space="0" w:color="auto"/>
              <w:bottom w:val="single" w:sz="4" w:space="0" w:color="auto"/>
              <w:right w:val="single" w:sz="4" w:space="0" w:color="auto"/>
            </w:tcBorders>
          </w:tcPr>
          <w:p w14:paraId="2195EF08" w14:textId="77777777" w:rsidR="00D84C86" w:rsidRPr="002415BA" w:rsidRDefault="00D84C86" w:rsidP="00D84C86">
            <w:pPr>
              <w:spacing w:line="240" w:lineRule="auto"/>
              <w:ind w:firstLine="0"/>
              <w:jc w:val="left"/>
              <w:rPr>
                <w:szCs w:val="24"/>
              </w:rPr>
            </w:pPr>
            <w:r w:rsidRPr="002415BA">
              <w:rPr>
                <w:szCs w:val="24"/>
              </w:rPr>
              <w:t>1-5</w:t>
            </w:r>
          </w:p>
        </w:tc>
      </w:tr>
      <w:tr w:rsidR="00D84C86" w:rsidRPr="00EA5B5D" w14:paraId="2D0503D7"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612CCE20" w14:textId="77777777" w:rsidR="00D84C86" w:rsidRPr="00D84C86" w:rsidRDefault="00D84C86" w:rsidP="00D84C86">
            <w:pPr>
              <w:spacing w:line="240" w:lineRule="auto"/>
              <w:ind w:firstLine="0"/>
              <w:jc w:val="left"/>
              <w:rPr>
                <w:szCs w:val="24"/>
              </w:rPr>
            </w:pPr>
            <w:r w:rsidRPr="00D84C86">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0EEC83EF" w14:textId="77777777" w:rsidR="00D84C86" w:rsidRPr="00D84C86" w:rsidRDefault="00D84C86" w:rsidP="00D84C86">
            <w:pPr>
              <w:spacing w:line="240" w:lineRule="auto"/>
              <w:ind w:firstLine="0"/>
              <w:jc w:val="left"/>
              <w:rPr>
                <w:szCs w:val="24"/>
              </w:rPr>
            </w:pPr>
            <w:r w:rsidRPr="00D84C86">
              <w:rPr>
                <w:szCs w:val="24"/>
              </w:rPr>
              <w:t>125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28E274A" w14:textId="77777777" w:rsidR="00D84C86" w:rsidRPr="00D84C86" w:rsidRDefault="00D84C86" w:rsidP="00D84C86">
            <w:pPr>
              <w:spacing w:line="240" w:lineRule="auto"/>
              <w:ind w:firstLine="0"/>
              <w:jc w:val="left"/>
              <w:rPr>
                <w:szCs w:val="24"/>
              </w:rPr>
            </w:pPr>
            <w:r w:rsidRPr="00D84C86">
              <w:rPr>
                <w:szCs w:val="24"/>
              </w:rPr>
              <w:t xml:space="preserve">в/в </w:t>
            </w:r>
            <w:r>
              <w:rPr>
                <w:szCs w:val="24"/>
              </w:rPr>
              <w:t xml:space="preserve">в течение 2 час </w:t>
            </w:r>
          </w:p>
        </w:tc>
        <w:tc>
          <w:tcPr>
            <w:tcW w:w="2339" w:type="dxa"/>
            <w:tcBorders>
              <w:top w:val="single" w:sz="4" w:space="0" w:color="auto"/>
              <w:left w:val="single" w:sz="4" w:space="0" w:color="auto"/>
              <w:bottom w:val="single" w:sz="4" w:space="0" w:color="auto"/>
              <w:right w:val="single" w:sz="4" w:space="0" w:color="auto"/>
            </w:tcBorders>
          </w:tcPr>
          <w:p w14:paraId="428615F4" w14:textId="77777777" w:rsidR="00D84C86" w:rsidRPr="005B03CD" w:rsidRDefault="00D84C86" w:rsidP="00D84C86">
            <w:pPr>
              <w:spacing w:line="240" w:lineRule="auto"/>
              <w:ind w:firstLine="0"/>
              <w:jc w:val="left"/>
              <w:rPr>
                <w:szCs w:val="24"/>
              </w:rPr>
            </w:pPr>
            <w:r w:rsidRPr="005B03CD">
              <w:rPr>
                <w:szCs w:val="24"/>
              </w:rPr>
              <w:t>1-5</w:t>
            </w:r>
          </w:p>
        </w:tc>
      </w:tr>
      <w:tr w:rsidR="00D84C86" w:rsidRPr="00EA5B5D" w14:paraId="6F570128"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34710C8C" w14:textId="77777777" w:rsidR="00D84C86" w:rsidRPr="00D84C86" w:rsidRDefault="00D84C86" w:rsidP="00D84C86">
            <w:pPr>
              <w:spacing w:line="240" w:lineRule="auto"/>
              <w:ind w:firstLine="0"/>
              <w:jc w:val="left"/>
              <w:rPr>
                <w:szCs w:val="24"/>
              </w:rPr>
            </w:pPr>
            <w:r w:rsidRPr="00D84C86">
              <w:rPr>
                <w:szCs w:val="24"/>
              </w:rPr>
              <w:t>Преднизоло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6FFB2E99" w14:textId="77777777" w:rsidR="00D84C86" w:rsidRPr="00D84C86" w:rsidRDefault="00D84C86" w:rsidP="00D84C86">
            <w:pPr>
              <w:spacing w:line="240" w:lineRule="auto"/>
              <w:ind w:firstLine="0"/>
              <w:jc w:val="left"/>
              <w:rPr>
                <w:szCs w:val="24"/>
              </w:rPr>
            </w:pPr>
            <w:r w:rsidRPr="00D84C86">
              <w:rPr>
                <w:szCs w:val="24"/>
              </w:rPr>
              <w:t>100 мг/м</w:t>
            </w:r>
            <w:r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2379853" w14:textId="77777777" w:rsidR="00D84C86" w:rsidRPr="00D84C86" w:rsidRDefault="00D84C86" w:rsidP="00D84C86">
            <w:pPr>
              <w:spacing w:line="240" w:lineRule="auto"/>
              <w:ind w:firstLine="0"/>
              <w:jc w:val="left"/>
              <w:rPr>
                <w:szCs w:val="24"/>
              </w:rPr>
            </w:pPr>
            <w:r w:rsidRPr="00D84C86">
              <w:rPr>
                <w:szCs w:val="24"/>
              </w:rPr>
              <w:t xml:space="preserve">в/в или </w:t>
            </w:r>
            <w:r>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79DB5BA0" w14:textId="77777777" w:rsidR="00D84C86" w:rsidRPr="005B03CD" w:rsidRDefault="00D84C86" w:rsidP="00D84C86">
            <w:pPr>
              <w:spacing w:line="240" w:lineRule="auto"/>
              <w:ind w:firstLine="0"/>
              <w:jc w:val="left"/>
              <w:rPr>
                <w:szCs w:val="24"/>
              </w:rPr>
            </w:pPr>
            <w:r w:rsidRPr="005B03CD">
              <w:rPr>
                <w:szCs w:val="24"/>
              </w:rPr>
              <w:t>1-5</w:t>
            </w:r>
          </w:p>
        </w:tc>
      </w:tr>
    </w:tbl>
    <w:p w14:paraId="77D45B6E" w14:textId="77777777" w:rsidR="00D84C86" w:rsidRPr="005B03CD" w:rsidRDefault="00D84C86" w:rsidP="00D84C86">
      <w:pPr>
        <w:ind w:firstLine="0"/>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1E738E" w:rsidRPr="00EA5B5D" w14:paraId="6209EF38" w14:textId="77777777" w:rsidTr="00B16826">
        <w:trPr>
          <w:trHeight w:val="329"/>
        </w:trPr>
        <w:tc>
          <w:tcPr>
            <w:tcW w:w="9356" w:type="dxa"/>
            <w:gridSpan w:val="4"/>
            <w:tcBorders>
              <w:top w:val="nil"/>
              <w:left w:val="nil"/>
              <w:bottom w:val="single" w:sz="4" w:space="0" w:color="auto"/>
              <w:right w:val="nil"/>
            </w:tcBorders>
          </w:tcPr>
          <w:p w14:paraId="28C48D90" w14:textId="77777777" w:rsidR="00015B13" w:rsidRDefault="00015B13" w:rsidP="00B16826">
            <w:pPr>
              <w:spacing w:line="240" w:lineRule="auto"/>
              <w:ind w:firstLine="0"/>
              <w:jc w:val="left"/>
              <w:rPr>
                <w:b/>
                <w:bCs/>
                <w:szCs w:val="24"/>
              </w:rPr>
            </w:pPr>
          </w:p>
          <w:p w14:paraId="177797DE" w14:textId="77777777" w:rsidR="001E738E" w:rsidRPr="001E738E" w:rsidRDefault="001E738E" w:rsidP="00B16826">
            <w:pPr>
              <w:spacing w:line="240" w:lineRule="auto"/>
              <w:ind w:firstLine="0"/>
              <w:jc w:val="left"/>
              <w:rPr>
                <w:b/>
                <w:bCs/>
                <w:szCs w:val="24"/>
              </w:rPr>
            </w:pPr>
            <w:r>
              <w:rPr>
                <w:b/>
                <w:bCs/>
                <w:szCs w:val="24"/>
              </w:rPr>
              <w:t>Монотерапия брентуксимабом ведотином</w:t>
            </w:r>
            <w:r w:rsidR="00B02E17">
              <w:rPr>
                <w:b/>
                <w:bCs/>
                <w:szCs w:val="24"/>
              </w:rPr>
              <w:t>**</w:t>
            </w:r>
            <w:r w:rsidR="00745458">
              <w:rPr>
                <w:b/>
                <w:bCs/>
                <w:szCs w:val="24"/>
              </w:rPr>
              <w:t xml:space="preserve"> </w:t>
            </w:r>
            <w:r w:rsidR="00745458">
              <w:fldChar w:fldCharType="begin" w:fldLock="1"/>
            </w:r>
            <w:r w:rsidR="00745458">
              <w:instrText>ADDIN CSL_CITATION {"citationItems":[{"id":"ITEM-1","itemData":{"DOI":"10.1182/blood-2016-02-699850","ISSN":"1528-0020","PMID":"27432875","abstract":"Presented here are the 5-year end-of-study results from the pivotal phase 2 trial of brentuximab vedotin in patients with relapsed/refractory (R/R) Hodgkin lymphoma (HL) after failed hematopoietic autologous stem cell transplantation. At 5 years, the overall patient population (N = 102) had an estimated overall survival (OS) rate of 41% (95% confidence interval [CI]: 31-51) and progression-free survival (PFS) rate of 22% (95% CI: 13-31). Patients who achieved a complete response (CR) to brentuximab vedotin (N = 34) had estimated OS and PFS rates of 64% (95% CI: 48-80%) and 52% (95% CI: 34-69%), respectively. The median OS and PFS were not reached in CR patients, with 13 patients (38% of all CR patients) remaining in follow-up and in remission at study closure. Of the 13 patients, 4 received consolidative hematopoietic allogeneic stem cell transplant, and 9 (9% of all enrolled patients) remain in sustained CR without receiving any further anticancer therapy after treatment with brentuximab vedotin. Of the patients who experienced treatment-emergent peripheral neuropathy, 88% experienced either resolution (73%) or improvement (14%) in symptoms. These 5-year follow-up data demonstrate that a subset of patients with R/R HL who obtained CR with single-agent brentuximab vedotin achieved long-term disease control and may potentially be cured. The trial was registered at www.clinicaltrials.gov as #NCT00848926.","author":[{"dropping-particle":"","family":"Chen","given":"Robert","non-dropping-particle":"","parse-names":false,"suffix":""},{"dropping-particle":"","family":"Gopal","given":"Ajay K","non-dropping-particle":"","parse-names":false,"suffix":""},{"dropping-particle":"","family":"Smith","given":"Scott E","non-dropping-particle":"","parse-names":false,"suffix":""},{"dropping-particle":"","family":"Ansell","given":"Stephen M","non-dropping-particle":"","parse-names":false,"suffix":""},{"dropping-particle":"","family":"Rosenblatt","given":"Joseph D","non-dropping-particle":"","parse-names":false,"suffix":""},{"dropping-particle":"","family":"Savage","given":"Kerry J","non-dropping-particle":"","parse-names":false,"suffix":""},{"dropping-particle":"","family":"Connors","given":"Joseph M","non-dropping-particle":"","parse-names":false,"suffix":""},{"dropping-particle":"","family":"Engert","given":"Andreas","non-dropping-particle":"","parse-names":false,"suffix":""},{"dropping-particle":"","family":"Larsen","given":"Emily K","non-dropping-particle":"","parse-names":false,"suffix":""},{"dropping-particle":"","family":"Huebner","given":"Dirk","non-dropping-particle":"","parse-names":false,"suffix":""},{"dropping-particle":"","family":"Fong","given":"Abraham","non-dropping-particle":"","parse-names":false,"suffix":""},{"dropping-particle":"","family":"Younes","given":"Anas","non-dropping-particle":"","parse-names":false,"suffix":""}],"container-title":"Blood","id":"ITEM-1","issue":"12","issued":{"date-parts":[["2016"]]},"page":"1562-6","title":"Five-year survival and durability results of brentuximab vedotin in patients with relapsed or refractory Hodgkin lymphoma.","type":"article-journal","volume":"128"},"uris":["http://www.mendeley.com/documents/?uuid=7171a4cf-18c2-3866-b256-6fdc24b1baff","http://www.mendeley.com/documents/?uuid=08f7825f-084c-46b8-9a17-db8c6aa474d5"]}],"mendeley":{"formattedCitation":"[44]","plainTextFormattedCitation":"[44]","previouslyFormattedCitation":"[44]"},"properties":{"noteIndex":0},"schema":"https://github.com/citation-style-language/schema/raw/master/csl-citation.json"}</w:instrText>
            </w:r>
            <w:r w:rsidR="00745458">
              <w:fldChar w:fldCharType="separate"/>
            </w:r>
            <w:r w:rsidR="00745458" w:rsidRPr="0046092E">
              <w:rPr>
                <w:noProof/>
              </w:rPr>
              <w:t>[44]</w:t>
            </w:r>
            <w:r w:rsidR="00745458">
              <w:fldChar w:fldCharType="end"/>
            </w:r>
          </w:p>
        </w:tc>
      </w:tr>
      <w:tr w:rsidR="001E738E" w:rsidRPr="00EA5B5D" w14:paraId="050BEB8D"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22B33CD" w14:textId="77777777" w:rsidR="001E738E" w:rsidRPr="00EA5B5D" w:rsidRDefault="001E738E"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E6F0DFF" w14:textId="77777777" w:rsidR="001E738E" w:rsidRPr="00EA5B5D" w:rsidRDefault="001E738E"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578D743" w14:textId="77777777" w:rsidR="001E738E" w:rsidRPr="00EA5B5D" w:rsidRDefault="001E738E"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7E70732" w14:textId="77777777" w:rsidR="001E738E" w:rsidRPr="00EA5B5D" w:rsidRDefault="001E738E" w:rsidP="00B16826">
            <w:pPr>
              <w:spacing w:line="240" w:lineRule="auto"/>
              <w:ind w:firstLine="0"/>
              <w:jc w:val="left"/>
              <w:rPr>
                <w:szCs w:val="24"/>
              </w:rPr>
            </w:pPr>
            <w:r w:rsidRPr="00EA5B5D">
              <w:rPr>
                <w:szCs w:val="24"/>
              </w:rPr>
              <w:t>Дни введения</w:t>
            </w:r>
          </w:p>
        </w:tc>
      </w:tr>
      <w:tr w:rsidR="001E738E" w:rsidRPr="00EA5B5D" w14:paraId="0D49A445"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558204B" w14:textId="77777777" w:rsidR="001E738E" w:rsidRPr="005B03CD" w:rsidRDefault="001E738E" w:rsidP="00B16826">
            <w:pPr>
              <w:spacing w:line="240" w:lineRule="auto"/>
              <w:ind w:firstLine="0"/>
              <w:jc w:val="left"/>
              <w:rPr>
                <w:szCs w:val="24"/>
              </w:rPr>
            </w:pPr>
            <w:r>
              <w:rPr>
                <w:szCs w:val="24"/>
              </w:rPr>
              <w:t>Брентуксимаб ведот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10DBAD33" w14:textId="77777777" w:rsidR="001E738E" w:rsidRPr="00EA5B5D" w:rsidRDefault="001E738E" w:rsidP="00B16826">
            <w:pPr>
              <w:spacing w:line="240" w:lineRule="auto"/>
              <w:ind w:firstLine="0"/>
              <w:jc w:val="left"/>
              <w:rPr>
                <w:szCs w:val="24"/>
              </w:rPr>
            </w:pPr>
            <w:r>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569029BC" w14:textId="77777777" w:rsidR="001E738E" w:rsidRPr="00EA5B5D" w:rsidRDefault="001260FA" w:rsidP="00B16826">
            <w:pPr>
              <w:spacing w:line="240" w:lineRule="auto"/>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739DF194" w14:textId="77777777" w:rsidR="001E738E" w:rsidRPr="00EA5B5D" w:rsidRDefault="001260FA" w:rsidP="00B16826">
            <w:pPr>
              <w:spacing w:line="240" w:lineRule="auto"/>
              <w:ind w:firstLine="0"/>
              <w:jc w:val="left"/>
              <w:rPr>
                <w:szCs w:val="24"/>
              </w:rPr>
            </w:pPr>
            <w:r>
              <w:rPr>
                <w:szCs w:val="24"/>
              </w:rPr>
              <w:t>1</w:t>
            </w:r>
          </w:p>
        </w:tc>
      </w:tr>
      <w:tr w:rsidR="001260FA" w:rsidRPr="001260FA" w14:paraId="2B72FBF3" w14:textId="77777777" w:rsidTr="001260FA">
        <w:trPr>
          <w:trHeight w:val="2089"/>
        </w:trPr>
        <w:tc>
          <w:tcPr>
            <w:tcW w:w="9356" w:type="dxa"/>
            <w:gridSpan w:val="4"/>
            <w:tcBorders>
              <w:top w:val="single" w:sz="4" w:space="0" w:color="auto"/>
              <w:left w:val="single" w:sz="4" w:space="0" w:color="auto"/>
              <w:bottom w:val="single" w:sz="4" w:space="0" w:color="auto"/>
              <w:right w:val="single" w:sz="4" w:space="0" w:color="auto"/>
            </w:tcBorders>
          </w:tcPr>
          <w:p w14:paraId="5D2F94F3" w14:textId="77777777" w:rsidR="001260FA" w:rsidRPr="001260FA" w:rsidRDefault="001260FA" w:rsidP="001260FA">
            <w:pPr>
              <w:spacing w:line="240" w:lineRule="auto"/>
              <w:ind w:firstLine="0"/>
              <w:jc w:val="left"/>
              <w:rPr>
                <w:szCs w:val="24"/>
              </w:rPr>
            </w:pPr>
            <w:r w:rsidRPr="001260FA">
              <w:rPr>
                <w:szCs w:val="24"/>
              </w:rPr>
              <w:t>Введения повторяются каждые 3 недели.</w:t>
            </w:r>
          </w:p>
          <w:p w14:paraId="05721CBA" w14:textId="77777777" w:rsidR="001260FA" w:rsidRPr="001260FA" w:rsidRDefault="001260FA" w:rsidP="001260FA">
            <w:pPr>
              <w:spacing w:line="240" w:lineRule="auto"/>
              <w:ind w:firstLine="0"/>
              <w:jc w:val="left"/>
              <w:rPr>
                <w:szCs w:val="24"/>
              </w:rPr>
            </w:pPr>
            <w:r w:rsidRPr="001260FA">
              <w:rPr>
                <w:szCs w:val="24"/>
              </w:rPr>
              <w:t xml:space="preserve">Если масса тела пациента превышает 100 кг, при расчете дозы следует использовать значение массы 100 кг. </w:t>
            </w:r>
          </w:p>
          <w:p w14:paraId="05C4B502" w14:textId="77777777" w:rsidR="001260FA" w:rsidRPr="001260FA" w:rsidRDefault="001260FA" w:rsidP="001260FA">
            <w:pPr>
              <w:spacing w:line="240" w:lineRule="auto"/>
              <w:ind w:firstLine="0"/>
              <w:jc w:val="left"/>
              <w:rPr>
                <w:szCs w:val="24"/>
              </w:rPr>
            </w:pPr>
            <w:r w:rsidRPr="001260FA">
              <w:rPr>
                <w:szCs w:val="24"/>
              </w:rPr>
              <w:t xml:space="preserve">У </w:t>
            </w:r>
            <w:r w:rsidR="00B02E17">
              <w:rPr>
                <w:szCs w:val="24"/>
              </w:rPr>
              <w:t>пациентов</w:t>
            </w:r>
            <w:r w:rsidRPr="001260FA">
              <w:rPr>
                <w:szCs w:val="24"/>
              </w:rPr>
              <w:t>, не кандидатов на ВХТ с аутоТГСК</w:t>
            </w:r>
            <w:r>
              <w:rPr>
                <w:szCs w:val="24"/>
              </w:rPr>
              <w:t>,</w:t>
            </w:r>
            <w:r w:rsidRPr="001260FA">
              <w:rPr>
                <w:szCs w:val="24"/>
              </w:rPr>
              <w:t xml:space="preserve"> при достижении стабилизации или при положительной динамике заболевания лечение продолжают до 16, но не менее 8 циклов, при отсутствии прогрессирования и с оценкой чувствительности каждые 4 введения.  Полная длительность лечения составляет приблизительно 1 год.</w:t>
            </w:r>
          </w:p>
          <w:p w14:paraId="6660D25C" w14:textId="77777777" w:rsidR="001260FA" w:rsidRPr="001260FA" w:rsidRDefault="001260FA" w:rsidP="001260FA">
            <w:pPr>
              <w:spacing w:line="240" w:lineRule="auto"/>
              <w:ind w:firstLine="0"/>
              <w:jc w:val="left"/>
              <w:rPr>
                <w:szCs w:val="24"/>
              </w:rPr>
            </w:pPr>
          </w:p>
        </w:tc>
      </w:tr>
      <w:tr w:rsidR="001260FA" w:rsidRPr="00EA5B5D" w14:paraId="316E9DBA" w14:textId="77777777" w:rsidTr="00B16826">
        <w:trPr>
          <w:trHeight w:val="329"/>
        </w:trPr>
        <w:tc>
          <w:tcPr>
            <w:tcW w:w="9356" w:type="dxa"/>
            <w:gridSpan w:val="4"/>
            <w:tcBorders>
              <w:top w:val="nil"/>
              <w:left w:val="nil"/>
              <w:bottom w:val="single" w:sz="4" w:space="0" w:color="auto"/>
              <w:right w:val="nil"/>
            </w:tcBorders>
          </w:tcPr>
          <w:p w14:paraId="75385BA9" w14:textId="77777777" w:rsidR="00015B13" w:rsidRDefault="00015B13" w:rsidP="00B16826">
            <w:pPr>
              <w:spacing w:line="240" w:lineRule="auto"/>
              <w:ind w:firstLine="0"/>
              <w:jc w:val="left"/>
              <w:rPr>
                <w:b/>
                <w:bCs/>
                <w:szCs w:val="24"/>
              </w:rPr>
            </w:pPr>
          </w:p>
          <w:p w14:paraId="0E21600D" w14:textId="3FBAE814" w:rsidR="001260FA" w:rsidRPr="00EA5B5D" w:rsidRDefault="001260FA" w:rsidP="00B16826">
            <w:pPr>
              <w:spacing w:line="240" w:lineRule="auto"/>
              <w:ind w:firstLine="0"/>
              <w:jc w:val="left"/>
              <w:rPr>
                <w:b/>
                <w:bCs/>
                <w:szCs w:val="24"/>
              </w:rPr>
            </w:pPr>
            <w:r>
              <w:rPr>
                <w:b/>
                <w:bCs/>
                <w:szCs w:val="24"/>
              </w:rPr>
              <w:t>Монотерапия ниволумабом</w:t>
            </w:r>
            <w:r w:rsidR="00B02E17">
              <w:rPr>
                <w:b/>
                <w:bCs/>
                <w:szCs w:val="24"/>
              </w:rPr>
              <w:t>**</w:t>
            </w:r>
            <w:r w:rsidR="00745458">
              <w:rPr>
                <w:b/>
                <w:bCs/>
                <w:szCs w:val="24"/>
              </w:rPr>
              <w:t xml:space="preserve"> </w:t>
            </w:r>
            <w:r w:rsidR="00745458">
              <w:fldChar w:fldCharType="begin" w:fldLock="1"/>
            </w:r>
            <w:r w:rsidR="00053AE8">
              <w:instrText>ADDIN CSL_CITATION {"citationItems":[{"id":"ITEM-1","itemData":{"DOI":"10.1016/S1470-2045(16)30167-X","ISSN":"1474-5488","PMID":"27451390","abstract":"BACKGROUND Malignant cells of classical Hodgkin's lymphoma are characterised by genetic alterations at the 9p24.1 locus, leading to overexpression of PD-1 ligands and evasion of immune surveillance. In a phase 1b study, nivolumab, a PD-1-blocking antibody, produced a high response in patients with relapsed and refractory classical Hodgkin's lymphoma, with an acceptable safety profile. We aimed to assess the clinical benefit and safety of nivolumab monotherapy in patients with classical Hodgkin's lymphoma after failure of both autologous stem-cell transplantation and brentuximab vedotin. METHODS In this ongoing, single-arm phase 2 study, adult patients (aged ≥18 years) with recurrent classical Hodgkin's lymphoma who had failed to respond to autologous stem-cell transplantation and had either relapsed after or failed to respond to brentuximab vedotin, and with an Eastern Cooperative Oncology Group performance status score of 0 or 1, were enrolled from 34 hospitals and academic centres across Europe and North America. Patients were given nivolumab intravenously over 60 min at 3 mg/kg every 2 weeks until progression, death, unacceptable toxicity, or withdrawal from study. The primary endpoint was objective response following a prespecified minimum follow-up period of 6 months, assessed by an independent radiological review committee (IRRC). All patients who received at least one dose of nivolumab were included in the primary and safety analyses. This trial is registered with ClinicalTrials.gov, number NCT02181738. FINDINGS Among 80 treated patients recruited between Aug 26, 2014, and Feb 20, 2015, the median number of previous therapies was four (IQR 4-7). At a median follow-up of 8·9 months (IQR 7·8-9·9), 53 (66·3%, 95% CI 54·8-76·4) of 80 patients achieved an IRRC-assessed objective response. The most common drug-related adverse events (those that occurred in ≥15% of patients) included fatigue (20 [25%] patients), infusion-related reaction (16 [20%]), and rash (13 [16%]). The most common drug-related grade 3 or 4 adverse events were neutropenia (four [5%] patients) and increased lipase concentrations (four [5%]). The most common serious adverse event (any grade) was pyrexia (three [4%] patients). Three patients died during the study; none of these deaths were judged to be treatment related. INTERPRETATION Nivolumab resulted in frequent responses with an acceptable safety profile in patients with classical Hodgkin's lymphoma who progressed after autologous…","author":[{"dropping-particle":"","family":"Younes","given":"Anas","non-dropping-particle":"","parse-names":false,"suffix":""},{"dropping-particle":"","family":"Santoro","given":"Armando","non-dropping-particle":"","parse-names":false,"suffix":""},{"dropping-particle":"","family":"Shipp","given":"Margaret","non-dropping-particle":"","parse-names":false,"suffix":""},{"dropping-particle":"","family":"Zinzani","given":"Pier Luigi","non-dropping-particle":"","parse-names":false,"suffix":""},{"dropping-particle":"","family":"Timmerman","given":"John M","non-dropping-particle":"","parse-names":false,"suffix":""},{"dropping-particle":"","family":"Ansell","given":"Stephen","non-dropping-particle":"","parse-names":false,"suffix":""},{"dropping-particle":"","family":"Armand","given":"Philippe","non-dropping-particle":"","parse-names":false,"suffix":""},{"dropping-particle":"","family":"Fanale","given":"Michelle","non-dropping-particle":"","parse-names":false,"suffix":""},{"dropping-particle":"","family":"Ratanatharathorn","given":"Voravit","non-dropping-particle":"","parse-names":false,"suffix":""},{"dropping-particle":"","family":"Kuruvilla","given":"John","non-dropping-particle":"","parse-names":false,"suffix":""},{"dropping-particle":"","family":"Cohen","given":"Jonathon B","non-dropping-particle":"","parse-names":false,"suffix":""},{"dropping-particle":"","family":"Collins","given":"Graham","non-dropping-particle":"","parse-names":false,"suffix":""},{"dropping-particle":"","family":"Savage","given":"Kerry J","non-dropping-particle":"","parse-names":false,"suffix":""},{"dropping-particle":"","family":"Trneny","given":"Marek","non-dropping-particle":"","parse-names":false,"suffix":""},{"dropping-particle":"","family":"Kato","given":"Kazunobu","non-dropping-particle":"","parse-names":false,"suffix":""},{"dropping-particle":"","family":"Farsaci","given":"Benedetto","non-dropping-particle":"","parse-names":false,"suffix":""},{"dropping-particle":"","family":"Parker","given":"Susan M","non-dropping-particle":"","parse-names":false,"suffix":""},{"dropping-particle":"","family":"Rodig","given":"Scott","non-dropping-particle":"","parse-names":false,"suffix":""},{"dropping-particle":"","family":"Roemer","given":"Margaretha G M","non-dropping-particle":"","parse-names":false,"suffix":""},{"dropping-particle":"","family":"Ligon","given":"Azra H","non-dropping-particle":"","parse-names":false,"suffix":""},{"dropping-particle":"","family":"Engert","given":"Andreas","non-dropping-particle":"","parse-names":false,"suffix":""}],"container-title":"The Lancet. Oncology","id":"ITEM-1","issue":"9","issued":{"date-parts":[["2016","9"]]},"page":"1283-94","title":"Nivolumab for classical Hodgkin's lymphoma after failure of both autologous stem-cell transplantation and brentuximab vedotin: a multicentre, multicohort, single-arm phase 2 trial.","type":"article-journal","volume":"17"},"uris":["http://www.mendeley.com/documents/?uuid=a494de98-ec50-3dd7-ad11-20b34ee03662","http://www.mendeley.com/documents/?uuid=d9e0e8e4-df22-4b85-bca6-6eec8a89d71f"]},{"id":"ITEM-2","itemData":{"DOI":"10.1093/annonc/mdy408","ISSN":"15698041","PMID":"30215677","abstract":"Background: A nivolumab monotherapy flat-dosing regimen of 480 mg every 4 weeks (Q4W) has been approved in several markets, including the United States, Canada, and European Union, as an alternative dosing regimen for several indications. Approvals of this Q4W regimen were based on population pharmacokinetic (PK) analyses, established flat exposure–response relationships, and clinical safety. The objective of this study was to compare the PK exposure of 480 mg Q4W with 3 mg/kg every 2 weeks (Q2W) and 240 mg Q2W using modeling and simulation, and to evaluate clinical safety of the Q4W regimen. Patients and methods: Nivolumab PK exposure for the 480 mg Q4W schedule was simulated for 3817 patients across multiple tumor types and compared with those for the 3 mg/kg Q2W and 240 mg Q2W schedules. The safety profile of the Q4W schedule was assessed by analysis of clinical data from 61 patients who transitioned to nivolumab 480 mg Q4W from 3 mg/kg Q2W during four phase III clinical trials. Results: Compared with 3 mg/kg Q2W, nivolumab 480 mg Q4W produced similar time-averaged concentration, approximately 16% lower trough concentration, and 45% higher peak concentration at steady state. The peak concentration for 480 mg Q4W was significantly lower than that of 10 mg/kg Q2W, a dose previously shown to have an acceptable tolerability and safety profile. Treatment-related adverse events (TRAEs) that started after transitioning from 3 mg/kg Q2W to 480 mg Q4W were reported in 14.8% of patients, with 1.6% of patients reporting grades 3–4 TRAEs. Pooled safety data for these patients are consistent with those for the 3 mg/kg Q2W schedules, and no new safety signals were identified.","author":[{"dropping-particle":"V.","family":"Long","given":"G.","non-dropping-particle":"","parse-names":false,"suffix":""},{"dropping-particle":"","family":"Tykodi","given":"S. S.","non-dropping-particle":"","parse-names":false,"suffix":""},{"dropping-particle":"","family":"Schneider","given":"J. G.","non-dropping-particle":"","parse-names":false,"suffix":""},{"dropping-particle":"","family":"Garbe","given":"C.","non-dropping-particle":"","parse-names":false,"suffix":""},{"dropping-particle":"","family":"Gravis","given":"G.","non-dropping-particle":"","parse-names":false,"suffix":""},{"dropping-particle":"","family":"Rashford","given":"M.","non-dropping-particle":"","parse-names":false,"suffix":""},{"dropping-particle":"","family":"Agrawal","given":"S.","non-dropping-particle":"","parse-names":false,"suffix":""},{"dropping-particle":"","family":"Grigoryeva","given":"E.","non-dropping-particle":"","parse-names":false,"suffix":""},{"dropping-particle":"","family":"Bello","given":"A.","non-dropping-particle":"","parse-names":false,"suffix":""},{"dropping-particle":"","family":"Roy","given":"A.","non-dropping-particle":"","parse-names":false,"suffix":""},{"dropping-particle":"","family":"Rollin","given":"L.","non-dropping-particle":"","parse-names":false,"suffix":""},{"dropping-particle":"","family":"Zhao","given":"X.","non-dropping-particle":"","parse-names":false,"suffix":""}],"container-title":"Annals of Oncology","id":"ITEM-2","issue":"11","issued":{"date-parts":[["2018"]]},"page":"2208-2213","publisher":"Oxford University Press","title":"Assessment of nivolumab exposure and clinical safety of 480 mg every 4 weeks flat-dosing schedule in patients with cancer","type":"article-journal","volume":"29"},"uris":["http://www.mendeley.com/documents/?uuid=f346112d-6c20-32c0-9571-816a535c9bfe"]}],"mendeley":{"formattedCitation":"[45,135]","plainTextFormattedCitation":"[45,135]","previouslyFormattedCitation":"[45,135]"},"properties":{"noteIndex":0},"schema":"https://github.com/citation-style-language/schema/raw/master/csl-citation.json"}</w:instrText>
            </w:r>
            <w:r w:rsidR="00745458">
              <w:fldChar w:fldCharType="separate"/>
            </w:r>
            <w:r w:rsidR="00A60C8A" w:rsidRPr="00A60C8A">
              <w:rPr>
                <w:noProof/>
              </w:rPr>
              <w:t>[45,135]</w:t>
            </w:r>
            <w:r w:rsidR="00745458">
              <w:fldChar w:fldCharType="end"/>
            </w:r>
          </w:p>
        </w:tc>
      </w:tr>
      <w:tr w:rsidR="001260FA" w:rsidRPr="00EA5B5D" w14:paraId="309A20B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BA5BB96" w14:textId="77777777" w:rsidR="001260FA" w:rsidRPr="00EA5B5D" w:rsidRDefault="001260FA"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01A7396" w14:textId="77777777" w:rsidR="001260FA" w:rsidRPr="00EA5B5D" w:rsidRDefault="001260FA"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1D11257" w14:textId="77777777" w:rsidR="001260FA" w:rsidRPr="00EA5B5D" w:rsidRDefault="001260FA"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CB96D12" w14:textId="77777777" w:rsidR="001260FA" w:rsidRPr="00EA5B5D" w:rsidRDefault="001260FA" w:rsidP="00B16826">
            <w:pPr>
              <w:spacing w:line="240" w:lineRule="auto"/>
              <w:ind w:firstLine="0"/>
              <w:jc w:val="left"/>
              <w:rPr>
                <w:szCs w:val="24"/>
              </w:rPr>
            </w:pPr>
            <w:r w:rsidRPr="00EA5B5D">
              <w:rPr>
                <w:szCs w:val="24"/>
              </w:rPr>
              <w:t>Дни введения</w:t>
            </w:r>
          </w:p>
        </w:tc>
      </w:tr>
      <w:tr w:rsidR="001260FA" w:rsidRPr="00EA5B5D" w14:paraId="0FAD979C"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23E693EE" w14:textId="77777777" w:rsidR="001260FA" w:rsidRPr="002415BA" w:rsidRDefault="001260FA" w:rsidP="00B16826">
            <w:pPr>
              <w:spacing w:line="240" w:lineRule="auto"/>
              <w:ind w:firstLine="0"/>
              <w:jc w:val="left"/>
              <w:rPr>
                <w:szCs w:val="24"/>
              </w:rPr>
            </w:pPr>
            <w:r>
              <w:rPr>
                <w:szCs w:val="24"/>
              </w:rPr>
              <w:t>Ниволумаб</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5FC5DDD0" w14:textId="2F0A32BE" w:rsidR="001260FA" w:rsidRPr="00EA5B5D" w:rsidRDefault="001260FA" w:rsidP="00B16826">
            <w:pPr>
              <w:spacing w:line="240" w:lineRule="auto"/>
              <w:ind w:firstLine="0"/>
              <w:jc w:val="left"/>
              <w:rPr>
                <w:szCs w:val="24"/>
              </w:rPr>
            </w:pPr>
            <w:r>
              <w:rPr>
                <w:szCs w:val="24"/>
              </w:rPr>
              <w:t>3 мг/кг</w:t>
            </w:r>
            <w:r w:rsidR="009D018C">
              <w:rPr>
                <w:szCs w:val="24"/>
              </w:rPr>
              <w:t xml:space="preserve"> или 240 мг независимо от массы тела или 480 мг независимо от массы тела</w:t>
            </w:r>
          </w:p>
        </w:tc>
        <w:tc>
          <w:tcPr>
            <w:tcW w:w="2339" w:type="dxa"/>
            <w:tcBorders>
              <w:top w:val="single" w:sz="4" w:space="0" w:color="auto"/>
              <w:left w:val="single" w:sz="4" w:space="0" w:color="auto"/>
              <w:bottom w:val="single" w:sz="4" w:space="0" w:color="auto"/>
              <w:right w:val="single" w:sz="4" w:space="0" w:color="auto"/>
            </w:tcBorders>
            <w:hideMark/>
          </w:tcPr>
          <w:p w14:paraId="44DB51EC" w14:textId="77777777" w:rsidR="001260FA" w:rsidRPr="00EA5B5D" w:rsidRDefault="001260FA" w:rsidP="00B16826">
            <w:pPr>
              <w:spacing w:line="240" w:lineRule="auto"/>
              <w:ind w:firstLine="0"/>
              <w:jc w:val="left"/>
              <w:rPr>
                <w:szCs w:val="24"/>
              </w:rPr>
            </w:pPr>
            <w:r>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2CE2B103" w14:textId="77777777" w:rsidR="001260FA" w:rsidRPr="00EA5B5D" w:rsidRDefault="001260FA" w:rsidP="00B16826">
            <w:pPr>
              <w:spacing w:line="240" w:lineRule="auto"/>
              <w:ind w:firstLine="0"/>
              <w:jc w:val="left"/>
              <w:rPr>
                <w:szCs w:val="24"/>
              </w:rPr>
            </w:pPr>
            <w:r>
              <w:rPr>
                <w:szCs w:val="24"/>
              </w:rPr>
              <w:t>1</w:t>
            </w:r>
          </w:p>
        </w:tc>
      </w:tr>
      <w:tr w:rsidR="001260FA" w:rsidRPr="00EA5B5D" w14:paraId="73D24C21" w14:textId="77777777" w:rsidTr="00B16826">
        <w:tc>
          <w:tcPr>
            <w:tcW w:w="9356" w:type="dxa"/>
            <w:gridSpan w:val="4"/>
            <w:tcBorders>
              <w:top w:val="single" w:sz="4" w:space="0" w:color="auto"/>
              <w:left w:val="single" w:sz="4" w:space="0" w:color="auto"/>
              <w:bottom w:val="single" w:sz="4" w:space="0" w:color="auto"/>
              <w:right w:val="single" w:sz="4" w:space="0" w:color="auto"/>
            </w:tcBorders>
            <w:vAlign w:val="center"/>
          </w:tcPr>
          <w:p w14:paraId="119DF525" w14:textId="747941F4" w:rsidR="001260FA" w:rsidRPr="00EA5B5D" w:rsidRDefault="001260FA" w:rsidP="00B16826">
            <w:pPr>
              <w:spacing w:line="240" w:lineRule="auto"/>
              <w:ind w:firstLine="0"/>
              <w:jc w:val="left"/>
              <w:rPr>
                <w:szCs w:val="24"/>
              </w:rPr>
            </w:pPr>
            <w:r w:rsidRPr="00EA5B5D">
              <w:rPr>
                <w:szCs w:val="24"/>
              </w:rPr>
              <w:t xml:space="preserve">Лечение возобновляется на </w:t>
            </w:r>
            <w:r>
              <w:rPr>
                <w:szCs w:val="24"/>
              </w:rPr>
              <w:t>15 день</w:t>
            </w:r>
            <w:r w:rsidR="009D018C">
              <w:rPr>
                <w:szCs w:val="24"/>
              </w:rPr>
              <w:t xml:space="preserve"> (для дозы 3 мг/кг или 240 мг) или на 29 день (для дозы 480 мг)</w:t>
            </w:r>
          </w:p>
        </w:tc>
      </w:tr>
      <w:tr w:rsidR="001260FA" w:rsidRPr="00EA5B5D" w14:paraId="2783041D" w14:textId="77777777" w:rsidTr="00B16826">
        <w:trPr>
          <w:trHeight w:val="329"/>
        </w:trPr>
        <w:tc>
          <w:tcPr>
            <w:tcW w:w="9356" w:type="dxa"/>
            <w:gridSpan w:val="4"/>
            <w:tcBorders>
              <w:top w:val="nil"/>
              <w:left w:val="nil"/>
              <w:bottom w:val="single" w:sz="4" w:space="0" w:color="auto"/>
              <w:right w:val="nil"/>
            </w:tcBorders>
          </w:tcPr>
          <w:p w14:paraId="65BF76F6" w14:textId="77777777" w:rsidR="00015B13" w:rsidRDefault="00015B13" w:rsidP="00B16826">
            <w:pPr>
              <w:spacing w:line="240" w:lineRule="auto"/>
              <w:ind w:firstLine="0"/>
              <w:jc w:val="left"/>
              <w:rPr>
                <w:b/>
                <w:bCs/>
                <w:szCs w:val="24"/>
              </w:rPr>
            </w:pPr>
          </w:p>
          <w:p w14:paraId="7D43A7A3" w14:textId="77777777" w:rsidR="001260FA" w:rsidRPr="00EA5B5D" w:rsidRDefault="001260FA" w:rsidP="00B16826">
            <w:pPr>
              <w:spacing w:line="240" w:lineRule="auto"/>
              <w:ind w:firstLine="0"/>
              <w:jc w:val="left"/>
              <w:rPr>
                <w:b/>
                <w:bCs/>
                <w:szCs w:val="24"/>
              </w:rPr>
            </w:pPr>
            <w:r>
              <w:rPr>
                <w:b/>
                <w:bCs/>
                <w:szCs w:val="24"/>
              </w:rPr>
              <w:t>Монотерапия пембролизумабом</w:t>
            </w:r>
            <w:r w:rsidR="00745458">
              <w:rPr>
                <w:b/>
                <w:bCs/>
                <w:szCs w:val="24"/>
              </w:rPr>
              <w:t xml:space="preserve"> </w:t>
            </w:r>
            <w:r w:rsidR="00745458">
              <w:fldChar w:fldCharType="begin" w:fldLock="1"/>
            </w:r>
            <w:r w:rsidR="002C6C01">
              <w:instrText>ADDIN CSL_CITATION {"citationItems":[{"id":"ITEM-1","itemData":{"DOI":"10.1182/blood.2019000324","ISSN":"15280020","PMID":"31409671","abstract":"Programmed death-1 inhibitors are approved for patients with relapsed or refractory classic Hodgkin lymphoma (RRcHL). We present the 2-year follow-up of the phase 2 KEYNOTE-087 study of pembrolizumab in 210 patients, based on HL progression after autologous stem cell transplantation (ASCT) and subsequent brentuximab vedotin (BV; cohort 1); salvage chemotherapy and BV, with ineligibility for SCT owing to chemorefractory disease (cohort 2); and progression after SCT without BV (cohort 3). With a median follow-up of 27.6 months, the objective response rate (ORR) by blinded independent central review was 71.9% (95% CI, 65.3-77.9), the complete response rate (CRR) was 27.6%, and the partial response (PR) rate was 44.3%. Median duration of response was 16.5 months (range, 0.01 to 27.01 [1, no progressive disease at last assessment]) in all patients, 22.1 months in cohort 1, 11.1 months in cohort 2, and 24.4 months in cohort 3. Median progression-free survival was not reached in all patients with CR: 13.8 months (95% CI, 12.0-22.1) for patients with PR and 10.9 months (95% CI, 5.6-11.1) for patients with stable disease. Median overall survival was not reached in all patients or in any cohort. Treatment-related adverse events (TRAEs) of any grade occurred in 153 (72.9%) patients; grades 3 and 4 occurred in 25 (12.0%) patients; none resulted in death. Results confirmed effective antitumor activity, durability of response, and manageable safety of pembrolizumab monotherapy in RRcHL, regardless of prior treatment and including chemoresistant cHL. This trial was registered at www.clinicaltrials.gov as #NCT02453594.","author":[{"dropping-particle":"","family":"Chen","given":"Robert","non-dropping-particle":"","parse-names":false,"suffix":""},{"dropping-particle":"","family":"Zinzani","given":"Pier Luigi","non-dropping-particle":"","parse-names":false,"suffix":""},{"dropping-particle":"","family":"Lee","given":"Hun Ju","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dropping-particle":"","family":"Tresckow","given":"Bastian","non-dropping-particle":"von","parse-names":false,"suffix":""},{"dropping-particle":"","family":"Shipp","given":"Margaret A.","non-dropping-particle":"","parse-names":false,"suffix":""},{"dropping-particle":"","family":"Lin","given":"Jianxin","non-dropping-particle":"","parse-names":false,"suffix":""},{"dropping-particle":"","family":"Kim","given":"Eunhee","non-dropping-particle":"","parse-names":false,"suffix":""},{"dropping-particle":"","family":"Nahar","given":"Akash","non-dropping-particle":"","parse-names":false,"suffix":""},{"dropping-particle":"","family":"Balakumaran","given":"Arun","non-dropping-particle":"","parse-names":false,"suffix":""},{"dropping-particle":"","family":"Moskowitz","given":"Craig H.","non-dropping-particle":"","parse-names":false,"suffix":""}],"container-title":"Blood","id":"ITEM-1","issue":"14","issued":{"date-parts":[["2019","10","3"]]},"page":"1144-1153","publisher":"American Society of Hematology","title":"Pembrolizumab in relapsed or refractory Hodgkin lymphoma: 2-year follow-up of KEYNOTE-087","type":"article-journal","volume":"134"},"uris":["http://www.mendeley.com/documents/?uuid=f2031b43-55c1-3827-b6cd-dd3d64001e2d","http://www.mendeley.com/documents/?uuid=4808eeb8-029e-4456-a838-b008e5a88272"]}],"mendeley":{"formattedCitation":"[46]","plainTextFormattedCitation":"[46]","previouslyFormattedCitation":"[46]"},"properties":{"noteIndex":0},"schema":"https://github.com/citation-style-language/schema/raw/master/csl-citation.json"}</w:instrText>
            </w:r>
            <w:r w:rsidR="00745458">
              <w:fldChar w:fldCharType="separate"/>
            </w:r>
            <w:r w:rsidR="00745458" w:rsidRPr="0046092E">
              <w:rPr>
                <w:noProof/>
              </w:rPr>
              <w:t>[46]</w:t>
            </w:r>
            <w:r w:rsidR="00745458">
              <w:fldChar w:fldCharType="end"/>
            </w:r>
          </w:p>
        </w:tc>
      </w:tr>
      <w:tr w:rsidR="001260FA" w:rsidRPr="00EA5B5D" w14:paraId="5721506B"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68419597" w14:textId="77777777" w:rsidR="001260FA" w:rsidRPr="00EA5B5D" w:rsidRDefault="001260FA" w:rsidP="00B1682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7149F84" w14:textId="77777777" w:rsidR="001260FA" w:rsidRPr="00EA5B5D" w:rsidRDefault="001260FA" w:rsidP="00B1682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D3866BE" w14:textId="77777777" w:rsidR="001260FA" w:rsidRPr="00EA5B5D" w:rsidRDefault="001260FA" w:rsidP="00B1682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7CA4E0E" w14:textId="77777777" w:rsidR="001260FA" w:rsidRPr="00EA5B5D" w:rsidRDefault="001260FA" w:rsidP="00B16826">
            <w:pPr>
              <w:spacing w:line="240" w:lineRule="auto"/>
              <w:ind w:firstLine="0"/>
              <w:jc w:val="left"/>
              <w:rPr>
                <w:szCs w:val="24"/>
              </w:rPr>
            </w:pPr>
            <w:r w:rsidRPr="00EA5B5D">
              <w:rPr>
                <w:szCs w:val="24"/>
              </w:rPr>
              <w:t>Дни введения</w:t>
            </w:r>
          </w:p>
        </w:tc>
      </w:tr>
      <w:tr w:rsidR="001260FA" w:rsidRPr="00EA5B5D" w14:paraId="7EC2A70E" w14:textId="77777777" w:rsidTr="00B1682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416F0D7" w14:textId="77777777" w:rsidR="001260FA" w:rsidRPr="002415BA" w:rsidRDefault="001260FA" w:rsidP="00B16826">
            <w:pPr>
              <w:spacing w:line="240" w:lineRule="auto"/>
              <w:ind w:firstLine="0"/>
              <w:jc w:val="left"/>
              <w:rPr>
                <w:szCs w:val="24"/>
              </w:rPr>
            </w:pPr>
            <w:r>
              <w:rPr>
                <w:szCs w:val="24"/>
              </w:rPr>
              <w:t>Пембролизумаб</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6F222505" w14:textId="77777777" w:rsidR="001260FA" w:rsidRPr="00EA5B5D" w:rsidRDefault="001260FA" w:rsidP="00B16826">
            <w:pPr>
              <w:spacing w:line="240" w:lineRule="auto"/>
              <w:ind w:firstLine="0"/>
              <w:jc w:val="left"/>
              <w:rPr>
                <w:szCs w:val="24"/>
              </w:rPr>
            </w:pPr>
            <w:r>
              <w:rPr>
                <w:szCs w:val="24"/>
              </w:rPr>
              <w:t>200 мг</w:t>
            </w:r>
          </w:p>
        </w:tc>
        <w:tc>
          <w:tcPr>
            <w:tcW w:w="2339" w:type="dxa"/>
            <w:tcBorders>
              <w:top w:val="single" w:sz="4" w:space="0" w:color="auto"/>
              <w:left w:val="single" w:sz="4" w:space="0" w:color="auto"/>
              <w:bottom w:val="single" w:sz="4" w:space="0" w:color="auto"/>
              <w:right w:val="single" w:sz="4" w:space="0" w:color="auto"/>
            </w:tcBorders>
            <w:hideMark/>
          </w:tcPr>
          <w:p w14:paraId="0BF32482" w14:textId="77777777" w:rsidR="001260FA" w:rsidRPr="00EA5B5D" w:rsidRDefault="001260FA" w:rsidP="00B16826">
            <w:pPr>
              <w:spacing w:line="240" w:lineRule="auto"/>
              <w:ind w:firstLine="0"/>
              <w:jc w:val="left"/>
              <w:rPr>
                <w:szCs w:val="24"/>
              </w:rPr>
            </w:pPr>
            <w:r>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09CC5417" w14:textId="77777777" w:rsidR="001260FA" w:rsidRPr="00EA5B5D" w:rsidRDefault="001260FA" w:rsidP="00B16826">
            <w:pPr>
              <w:spacing w:line="240" w:lineRule="auto"/>
              <w:ind w:firstLine="0"/>
              <w:jc w:val="left"/>
              <w:rPr>
                <w:szCs w:val="24"/>
              </w:rPr>
            </w:pPr>
            <w:r>
              <w:rPr>
                <w:szCs w:val="24"/>
              </w:rPr>
              <w:t>1</w:t>
            </w:r>
          </w:p>
        </w:tc>
      </w:tr>
      <w:tr w:rsidR="001260FA" w:rsidRPr="00EA5B5D" w14:paraId="02CBD83D" w14:textId="77777777" w:rsidTr="00B16826">
        <w:tc>
          <w:tcPr>
            <w:tcW w:w="9356" w:type="dxa"/>
            <w:gridSpan w:val="4"/>
            <w:tcBorders>
              <w:top w:val="single" w:sz="4" w:space="0" w:color="auto"/>
              <w:left w:val="single" w:sz="4" w:space="0" w:color="auto"/>
              <w:bottom w:val="single" w:sz="4" w:space="0" w:color="auto"/>
              <w:right w:val="single" w:sz="4" w:space="0" w:color="auto"/>
            </w:tcBorders>
            <w:vAlign w:val="center"/>
          </w:tcPr>
          <w:p w14:paraId="0C8FC6D7" w14:textId="77777777" w:rsidR="001260FA" w:rsidRPr="00EA5B5D" w:rsidRDefault="001260FA" w:rsidP="00B16826">
            <w:pPr>
              <w:spacing w:line="240" w:lineRule="auto"/>
              <w:ind w:firstLine="0"/>
              <w:jc w:val="left"/>
              <w:rPr>
                <w:szCs w:val="24"/>
              </w:rPr>
            </w:pPr>
            <w:r w:rsidRPr="00EA5B5D">
              <w:rPr>
                <w:szCs w:val="24"/>
              </w:rPr>
              <w:t xml:space="preserve">Лечение возобновляется на </w:t>
            </w:r>
            <w:r>
              <w:rPr>
                <w:szCs w:val="24"/>
              </w:rPr>
              <w:t>22 день</w:t>
            </w:r>
          </w:p>
        </w:tc>
      </w:tr>
    </w:tbl>
    <w:p w14:paraId="61333D20" w14:textId="77777777" w:rsidR="00A07386" w:rsidRDefault="00A07386" w:rsidP="00A07386">
      <w:pPr>
        <w:pStyle w:val="afd"/>
        <w:ind w:firstLine="0"/>
        <w:rPr>
          <w:b/>
          <w:bCs/>
          <w:u w:val="single"/>
        </w:rPr>
      </w:pPr>
      <w:r w:rsidRPr="007A344D">
        <w:rPr>
          <w:b/>
          <w:bCs/>
          <w:u w:val="single"/>
        </w:rPr>
        <w:t>3.3.</w:t>
      </w:r>
      <w:r>
        <w:rPr>
          <w:b/>
          <w:bCs/>
          <w:u w:val="single"/>
        </w:rPr>
        <w:t>5</w:t>
      </w:r>
      <w:r w:rsidRPr="007A344D">
        <w:rPr>
          <w:b/>
          <w:bCs/>
          <w:u w:val="single"/>
        </w:rPr>
        <w:t xml:space="preserve"> Схемы терапии </w:t>
      </w:r>
      <w:r>
        <w:rPr>
          <w:b/>
          <w:bCs/>
          <w:u w:val="single"/>
        </w:rPr>
        <w:t xml:space="preserve">пациентов с нодулярной </w:t>
      </w:r>
      <w:r w:rsidRPr="007A344D">
        <w:rPr>
          <w:b/>
          <w:bCs/>
          <w:u w:val="single"/>
        </w:rPr>
        <w:t>лимфомой Ходжкина</w:t>
      </w:r>
      <w:r>
        <w:rPr>
          <w:b/>
          <w:bCs/>
          <w:u w:val="single"/>
        </w:rPr>
        <w:t xml:space="preserve"> с лимфоидным преобладание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A07386" w:rsidRPr="00EA5B5D" w14:paraId="3C9656DD" w14:textId="77777777" w:rsidTr="007C3C41">
        <w:trPr>
          <w:trHeight w:val="329"/>
        </w:trPr>
        <w:tc>
          <w:tcPr>
            <w:tcW w:w="9356" w:type="dxa"/>
            <w:gridSpan w:val="4"/>
            <w:tcBorders>
              <w:top w:val="nil"/>
              <w:left w:val="nil"/>
              <w:bottom w:val="single" w:sz="4" w:space="0" w:color="auto"/>
              <w:right w:val="nil"/>
            </w:tcBorders>
          </w:tcPr>
          <w:p w14:paraId="05BCF1D6" w14:textId="77777777" w:rsidR="00A07386" w:rsidRPr="002415BA" w:rsidRDefault="00A07386" w:rsidP="007C3C41">
            <w:pPr>
              <w:spacing w:line="240" w:lineRule="auto"/>
              <w:ind w:firstLine="0"/>
              <w:jc w:val="left"/>
              <w:rPr>
                <w:b/>
                <w:bCs/>
                <w:szCs w:val="24"/>
              </w:rPr>
            </w:pPr>
            <w:r>
              <w:rPr>
                <w:b/>
                <w:bCs/>
                <w:szCs w:val="24"/>
                <w:lang w:val="en-US"/>
              </w:rPr>
              <w:t>R</w:t>
            </w:r>
            <w:r w:rsidRPr="002415BA">
              <w:rPr>
                <w:b/>
                <w:bCs/>
                <w:szCs w:val="24"/>
              </w:rPr>
              <w:t>-</w:t>
            </w:r>
            <w:r>
              <w:rPr>
                <w:b/>
                <w:bCs/>
                <w:szCs w:val="24"/>
                <w:lang w:val="en-US"/>
              </w:rPr>
              <w:t>CHOP</w:t>
            </w:r>
            <w:r w:rsidR="00B8782E">
              <w:rPr>
                <w:b/>
                <w:bCs/>
                <w:szCs w:val="24"/>
              </w:rPr>
              <w:t xml:space="preserve"> </w:t>
            </w:r>
            <w:r w:rsidR="00B8782E">
              <w:fldChar w:fldCharType="begin" w:fldLock="1"/>
            </w:r>
            <w:r w:rsidR="00B8782E">
              <w:instrText>ADDIN CSL_CITATION {"citationItems":[{"id":"ITEM-1","itemData":{"DOI":"10.1182/blood-2017-02-766121","ISSN":"15280020","abstract":"© 2017 by The American Society of Hematology. Nodular lymphocyte Hodgkin lymphoma (NLPHL) is a rare disease for which the optimal therapy is unknown. We hypothesized that rituximab plus cyclophosphamide, doxorubicin, vincristine, and prednisone (R-CHOP) could decrease rates of relapse and transformation. We retrospectively reviewed patients with NLPHL diagnosed between 1995 and 2015 confirmed by central pathologic review. Fifty-nine had sufficient treatment and follow-up data for analysis. We described progression-free survival (PFS), overall survival (OS), and histologic transformation according to treatment strategy and explored prognostic factors for PFS and OS. The median age at diagnosis was 41 years; 75% were male, and 61% had a typical growth pattern. Twenty-seven patients were treated with R-CHOP with an overall response rate of 100% (complete responses 89%). The median follow-up was 6.7 years, and the estimated 5- and 10-year PFS rates for patients treated with R-CHOP were 88.5% (95% confidence interval [CI], 68.4% to 96.1%) and 59.3 (95% CI, 25.3% to 89.1%), respectively. Excluding patients with histologic transformation at diagnosis, the 5-year cumulative incidence of histologic transformation was 2% (95% CI, 87% to 100%). No patient treated with R-CHOP experienced transformation. A high-risk score from the German Hodgkin Study Group was adversely prognostic for OS (P 5 .036), whereas male sex and splenic involvement were adversely prognostic for PFS (P 5 .006 and .002, respectively) but not OS. Our data support a potential role for R-CHOP in patients with NLPHL. Larger prospective trials are needed to define the optimal chemotherapy regimen.","author":[{"dropping-particle":"","family":"Fanale","given":"Michelle A.","non-dropping-particle":"","parse-names":false,"suffix":""},{"dropping-particle":"","family":"Cheah","given":"Chan Yoon","non-dropping-particle":"","parse-names":false,"suffix":""},{"dropping-particle":"","family":"Rich","given":"Amy","non-dropping-particle":"","parse-names":false,"suffix":""},{"dropping-particle":"","family":"Medeiros","given":"L. Jeffrey","non-dropping-particle":"","parse-names":false,"suffix":""},{"dropping-particle":"","family":"Lai","given":"Chao Ming","non-dropping-particle":"","parse-names":false,"suffix":""},{"dropping-particle":"","family":"Oki","given":"Yasuhiro","non-dropping-particle":"","parse-names":false,"suffix":""},{"dropping-particle":"","family":"Romaguera","given":"Jorge E.","non-dropping-particle":"","parse-names":false,"suffix":""},{"dropping-particle":"","family":"Fayad","given":"Luis E.","non-dropping-particle":"","parse-names":false,"suffix":""},{"dropping-particle":"","family":"Hagemeister","given":"F. B.","non-dropping-particle":"","parse-names":false,"suffix":""},{"dropping-particle":"","family":"Samaniego","given":"Felipe","non-dropping-particle":"","parse-names":false,"suffix":""},{"dropping-particle":"","family":"Rodriguez","given":"Maria A.","non-dropping-particle":"","parse-names":false,"suffix":""},{"dropping-particle":"","family":"Neelapu","given":"Sattva S.","non-dropping-particle":"","parse-names":false,"suffix":""},{"dropping-particle":"","family":"Lee","given":"Hun J.","non-dropping-particle":"","parse-names":false,"suffix":""},{"dropping-particle":"","family":"Nastoupil","given":"Loretta","non-dropping-particle":"","parse-names":false,"suffix":""},{"dropping-particle":"","family":"Fowler","given":"Nathan H.","non-dropping-particle":"","parse-names":false,"suffix":""},{"dropping-particle":"","family":"Turturro","given":"Francesco","non-dropping-particle":"","parse-names":false,"suffix":""},{"dropping-particle":"","family":"Westin","given":"Jason R.","non-dropping-particle":"","parse-names":false,"suffix":""},{"dropping-particle":"","family":"Wang","given":"Michael L.","non-dropping-particle":"","parse-names":false,"suffix":""},{"dropping-particle":"","family":"McLaughlin","given":"Peter","non-dropping-particle":"","parse-names":false,"suffix":""},{"dropping-particle":"","family":"Pinnix","given":"Chelsea C.","non-dropping-particle":"","parse-names":false,"suffix":""},{"dropping-particle":"","family":"Milgrom","given":"Sarah A.","non-dropping-particle":"","parse-names":false,"suffix":""},{"dropping-particle":"","family":"Dabaja","given":"Bouthaina","non-dropping-particle":"","parse-names":false,"suffix":""},{"dropping-particle":"","family":"Horowitz","given":"Sandra B.","non-dropping-particle":"","parse-names":false,"suffix":""},{"dropping-particle":"","family":"Younes","given":"Anas","non-dropping-particle":"","parse-names":false,"suffix":""}],"container-title":"Blood","id":"ITEM-1","issued":{"date-parts":[["2017"]]},"title":"Encouraging activity for R-CHOP in advanced stage nodular lymphocyte–predominant Hodgkin lymphoma","type":"article-journal"},"uris":["http://www.mendeley.com/documents/?uuid=4629b39a-27e6-3217-9bbd-7fc4330c3b8f","http://www.mendeley.com/documents/?uuid=8f53ae39-3441-45a8-8028-aab12a7c2c5c"]}],"mendeley":{"formattedCitation":"[56]","plainTextFormattedCitation":"[56]","previouslyFormattedCitation":"[56]"},"properties":{"noteIndex":0},"schema":"https://github.com/citation-style-language/schema/raw/master/csl-citation.json"}</w:instrText>
            </w:r>
            <w:r w:rsidR="00B8782E">
              <w:fldChar w:fldCharType="separate"/>
            </w:r>
            <w:r w:rsidR="00B8782E" w:rsidRPr="00B5143A">
              <w:rPr>
                <w:noProof/>
              </w:rPr>
              <w:t>[56]</w:t>
            </w:r>
            <w:r w:rsidR="00B8782E">
              <w:fldChar w:fldCharType="end"/>
            </w:r>
            <w:r w:rsidR="00B8782E" w:rsidRPr="00370263">
              <w:rPr>
                <w:lang w:val="en-US"/>
              </w:rPr>
              <w:t>.</w:t>
            </w:r>
          </w:p>
        </w:tc>
      </w:tr>
      <w:tr w:rsidR="00A07386" w:rsidRPr="00EA5B5D" w14:paraId="6A01D0F0"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6E8F37FF" w14:textId="77777777" w:rsidR="00A07386" w:rsidRPr="00EA5B5D" w:rsidRDefault="00A07386" w:rsidP="007C3C41">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7641811" w14:textId="77777777" w:rsidR="00A07386" w:rsidRPr="00EA5B5D" w:rsidRDefault="00A07386" w:rsidP="007C3C41">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5FC0358" w14:textId="77777777" w:rsidR="00A07386" w:rsidRPr="00EA5B5D" w:rsidRDefault="00A07386" w:rsidP="007C3C41">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018FF2A" w14:textId="77777777" w:rsidR="00A07386" w:rsidRPr="00EA5B5D" w:rsidRDefault="00A07386" w:rsidP="007C3C41">
            <w:pPr>
              <w:spacing w:line="240" w:lineRule="auto"/>
              <w:ind w:firstLine="0"/>
              <w:jc w:val="left"/>
              <w:rPr>
                <w:szCs w:val="24"/>
              </w:rPr>
            </w:pPr>
            <w:r w:rsidRPr="00EA5B5D">
              <w:rPr>
                <w:szCs w:val="24"/>
              </w:rPr>
              <w:t>Дни введения</w:t>
            </w:r>
          </w:p>
        </w:tc>
      </w:tr>
      <w:tr w:rsidR="00A07386" w:rsidRPr="00EA5B5D" w14:paraId="091B26DB"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62B9697E" w14:textId="77777777" w:rsidR="00A07386" w:rsidRPr="002415BA" w:rsidRDefault="00A07386" w:rsidP="007C3C41">
            <w:pPr>
              <w:spacing w:line="240" w:lineRule="auto"/>
              <w:ind w:firstLine="0"/>
              <w:jc w:val="left"/>
              <w:rPr>
                <w:szCs w:val="24"/>
              </w:rPr>
            </w:pPr>
            <w:r w:rsidRPr="002415BA">
              <w:rPr>
                <w:szCs w:val="24"/>
              </w:rPr>
              <w:t>#</w:t>
            </w:r>
            <w:r>
              <w:rPr>
                <w:szCs w:val="24"/>
              </w:rPr>
              <w:t>Ритуксимаб</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7E10EC99" w14:textId="77777777" w:rsidR="00A07386" w:rsidRPr="003E2397" w:rsidRDefault="00A07386" w:rsidP="007C3C41">
            <w:pPr>
              <w:spacing w:line="240" w:lineRule="auto"/>
              <w:ind w:firstLine="0"/>
              <w:jc w:val="left"/>
              <w:rPr>
                <w:szCs w:val="24"/>
              </w:rPr>
            </w:pPr>
            <w:r>
              <w:rPr>
                <w:szCs w:val="24"/>
              </w:rPr>
              <w:t>375</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A51A403" w14:textId="77777777" w:rsidR="00A07386" w:rsidRPr="003E2397" w:rsidRDefault="00A07386" w:rsidP="007C3C41">
            <w:pPr>
              <w:spacing w:line="240" w:lineRule="auto"/>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590DFFCC" w14:textId="77777777" w:rsidR="00A07386" w:rsidRPr="003E2397" w:rsidRDefault="00A07386" w:rsidP="007C3C41">
            <w:pPr>
              <w:spacing w:line="240" w:lineRule="auto"/>
              <w:ind w:firstLine="0"/>
              <w:jc w:val="left"/>
              <w:rPr>
                <w:szCs w:val="24"/>
              </w:rPr>
            </w:pPr>
            <w:r>
              <w:rPr>
                <w:szCs w:val="24"/>
              </w:rPr>
              <w:t>0 или 1</w:t>
            </w:r>
          </w:p>
        </w:tc>
      </w:tr>
      <w:tr w:rsidR="00A07386" w:rsidRPr="00EA5B5D" w14:paraId="3DFA9F46"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71AE48B1" w14:textId="77777777" w:rsidR="00A07386" w:rsidRPr="003E2397" w:rsidRDefault="00A07386" w:rsidP="007C3C41">
            <w:pPr>
              <w:spacing w:line="240" w:lineRule="auto"/>
              <w:ind w:firstLine="0"/>
              <w:jc w:val="left"/>
              <w:rPr>
                <w:szCs w:val="24"/>
              </w:rPr>
            </w:pPr>
            <w:r>
              <w:rPr>
                <w:szCs w:val="24"/>
              </w:rPr>
              <w:t>Доксорубицин</w:t>
            </w:r>
            <w:r w:rsidRPr="00D254F2">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4627A3CA" w14:textId="77777777" w:rsidR="00A07386" w:rsidRPr="003E2397" w:rsidRDefault="00A07386" w:rsidP="007C3C41">
            <w:pPr>
              <w:spacing w:line="240" w:lineRule="auto"/>
              <w:ind w:firstLine="0"/>
              <w:jc w:val="left"/>
              <w:rPr>
                <w:szCs w:val="24"/>
              </w:rPr>
            </w:pPr>
            <w:r>
              <w:rPr>
                <w:szCs w:val="24"/>
              </w:rPr>
              <w:t>50</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9C34F07" w14:textId="77777777" w:rsidR="00A07386" w:rsidRPr="003E2397" w:rsidRDefault="00A07386" w:rsidP="007C3C41">
            <w:pPr>
              <w:spacing w:line="240" w:lineRule="auto"/>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hideMark/>
          </w:tcPr>
          <w:p w14:paraId="54BBA6CB" w14:textId="77777777" w:rsidR="00A07386" w:rsidRPr="003E2397" w:rsidRDefault="00A07386" w:rsidP="007C3C41">
            <w:pPr>
              <w:spacing w:line="240" w:lineRule="auto"/>
              <w:ind w:firstLine="0"/>
              <w:jc w:val="left"/>
              <w:rPr>
                <w:szCs w:val="24"/>
              </w:rPr>
            </w:pPr>
            <w:r w:rsidRPr="003E2397">
              <w:rPr>
                <w:szCs w:val="24"/>
              </w:rPr>
              <w:t>1</w:t>
            </w:r>
          </w:p>
        </w:tc>
      </w:tr>
      <w:tr w:rsidR="00A07386" w:rsidRPr="00EA5B5D" w14:paraId="46FD845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52BD1EFD" w14:textId="77777777" w:rsidR="00A07386" w:rsidRPr="003E2397" w:rsidRDefault="00A07386" w:rsidP="007C3C41">
            <w:pPr>
              <w:spacing w:line="240" w:lineRule="auto"/>
              <w:ind w:firstLine="0"/>
              <w:jc w:val="left"/>
              <w:rPr>
                <w:szCs w:val="24"/>
              </w:rPr>
            </w:pPr>
            <w:r>
              <w:rPr>
                <w:szCs w:val="24"/>
              </w:rPr>
              <w:t>Циклофосфамид</w:t>
            </w:r>
            <w:r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3C5AB297" w14:textId="77777777" w:rsidR="00A07386" w:rsidRPr="003E2397" w:rsidRDefault="00A07386" w:rsidP="007C3C41">
            <w:pPr>
              <w:spacing w:line="240" w:lineRule="auto"/>
              <w:ind w:firstLine="0"/>
              <w:jc w:val="left"/>
              <w:rPr>
                <w:szCs w:val="24"/>
              </w:rPr>
            </w:pPr>
            <w:r>
              <w:rPr>
                <w:szCs w:val="24"/>
              </w:rPr>
              <w:t xml:space="preserve">750 </w:t>
            </w:r>
            <w:r w:rsidRPr="003E2397">
              <w:rPr>
                <w:szCs w:val="24"/>
              </w:rPr>
              <w:t>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E822D28" w14:textId="77777777" w:rsidR="00A07386" w:rsidRPr="003E2397" w:rsidRDefault="00A07386" w:rsidP="007C3C41">
            <w:pPr>
              <w:spacing w:line="240" w:lineRule="auto"/>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630B63B8" w14:textId="77777777" w:rsidR="00A07386" w:rsidRPr="003E2397" w:rsidRDefault="00A07386" w:rsidP="007C3C41">
            <w:pPr>
              <w:spacing w:line="240" w:lineRule="auto"/>
              <w:ind w:firstLine="0"/>
              <w:jc w:val="left"/>
              <w:rPr>
                <w:szCs w:val="24"/>
              </w:rPr>
            </w:pPr>
            <w:r w:rsidRPr="003E2397">
              <w:rPr>
                <w:szCs w:val="24"/>
              </w:rPr>
              <w:t>1</w:t>
            </w:r>
          </w:p>
        </w:tc>
      </w:tr>
      <w:tr w:rsidR="00A07386" w:rsidRPr="00EA5B5D" w14:paraId="2941B53A"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06CB49DD" w14:textId="77777777" w:rsidR="00A07386" w:rsidRDefault="00A07386" w:rsidP="007C3C41">
            <w:pPr>
              <w:spacing w:line="240" w:lineRule="auto"/>
              <w:ind w:firstLine="0"/>
              <w:jc w:val="left"/>
              <w:rPr>
                <w:szCs w:val="24"/>
              </w:rPr>
            </w:pPr>
            <w:r>
              <w:rPr>
                <w:szCs w:val="24"/>
              </w:rPr>
              <w:t>Винкристин</w:t>
            </w:r>
            <w:r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3FDD5C9B" w14:textId="77777777" w:rsidR="00A07386" w:rsidRPr="003E2397" w:rsidRDefault="00A07386" w:rsidP="007C3C41">
            <w:pPr>
              <w:spacing w:line="240" w:lineRule="auto"/>
              <w:ind w:firstLine="0"/>
              <w:jc w:val="left"/>
              <w:rPr>
                <w:szCs w:val="24"/>
              </w:rPr>
            </w:pPr>
            <w:r w:rsidRPr="00CC7927">
              <w:rPr>
                <w:szCs w:val="24"/>
              </w:rPr>
              <w:t>1,4 мг/м</w:t>
            </w:r>
            <w:r w:rsidRPr="00CC7927">
              <w:rPr>
                <w:szCs w:val="24"/>
                <w:vertAlign w:val="superscript"/>
              </w:rPr>
              <w:t>2</w:t>
            </w:r>
            <w:r w:rsidRPr="00CC7927">
              <w:rPr>
                <w:szCs w:val="24"/>
              </w:rPr>
              <w:t xml:space="preserve"> (не более 2 мг)</w:t>
            </w:r>
          </w:p>
        </w:tc>
        <w:tc>
          <w:tcPr>
            <w:tcW w:w="2339" w:type="dxa"/>
            <w:tcBorders>
              <w:top w:val="single" w:sz="4" w:space="0" w:color="auto"/>
              <w:left w:val="single" w:sz="4" w:space="0" w:color="auto"/>
              <w:bottom w:val="single" w:sz="4" w:space="0" w:color="auto"/>
              <w:right w:val="single" w:sz="4" w:space="0" w:color="auto"/>
            </w:tcBorders>
          </w:tcPr>
          <w:p w14:paraId="2A367E6D" w14:textId="77777777" w:rsidR="00A07386" w:rsidRPr="003E2397" w:rsidRDefault="00A07386" w:rsidP="007C3C41">
            <w:pPr>
              <w:spacing w:line="240" w:lineRule="auto"/>
              <w:ind w:firstLine="0"/>
              <w:jc w:val="left"/>
              <w:rPr>
                <w:szCs w:val="24"/>
              </w:rPr>
            </w:pPr>
            <w:r>
              <w:rPr>
                <w:szCs w:val="24"/>
              </w:rPr>
              <w:t>в/в, за 5-10 мин</w:t>
            </w:r>
          </w:p>
        </w:tc>
        <w:tc>
          <w:tcPr>
            <w:tcW w:w="2339" w:type="dxa"/>
            <w:tcBorders>
              <w:top w:val="single" w:sz="4" w:space="0" w:color="auto"/>
              <w:left w:val="single" w:sz="4" w:space="0" w:color="auto"/>
              <w:bottom w:val="single" w:sz="4" w:space="0" w:color="auto"/>
              <w:right w:val="single" w:sz="4" w:space="0" w:color="auto"/>
            </w:tcBorders>
          </w:tcPr>
          <w:p w14:paraId="079CE674" w14:textId="77777777" w:rsidR="00A07386" w:rsidRPr="003E2397" w:rsidRDefault="00A07386" w:rsidP="007C3C41">
            <w:pPr>
              <w:spacing w:line="240" w:lineRule="auto"/>
              <w:ind w:firstLine="0"/>
              <w:jc w:val="left"/>
              <w:rPr>
                <w:szCs w:val="24"/>
              </w:rPr>
            </w:pPr>
            <w:r>
              <w:rPr>
                <w:szCs w:val="24"/>
              </w:rPr>
              <w:t>1</w:t>
            </w:r>
          </w:p>
        </w:tc>
      </w:tr>
      <w:tr w:rsidR="00A07386" w:rsidRPr="00EA5B5D" w14:paraId="0C8BE14C"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58D237AD" w14:textId="77777777" w:rsidR="00A07386" w:rsidRPr="003E2397" w:rsidRDefault="00A07386" w:rsidP="007C3C41">
            <w:pPr>
              <w:spacing w:line="240" w:lineRule="auto"/>
              <w:ind w:firstLine="0"/>
              <w:jc w:val="left"/>
              <w:rPr>
                <w:szCs w:val="24"/>
              </w:rPr>
            </w:pPr>
            <w:r w:rsidRPr="003E2397">
              <w:rPr>
                <w:szCs w:val="24"/>
              </w:rPr>
              <w:t>Преднилозон</w:t>
            </w:r>
            <w:r w:rsidRPr="00D254F2">
              <w:rPr>
                <w:szCs w:val="24"/>
              </w:rPr>
              <w:t>**</w:t>
            </w:r>
          </w:p>
        </w:tc>
        <w:tc>
          <w:tcPr>
            <w:tcW w:w="2339" w:type="dxa"/>
            <w:tcBorders>
              <w:top w:val="single" w:sz="4" w:space="0" w:color="auto"/>
              <w:left w:val="single" w:sz="4" w:space="0" w:color="auto"/>
              <w:bottom w:val="single" w:sz="4" w:space="0" w:color="auto"/>
              <w:right w:val="single" w:sz="4" w:space="0" w:color="auto"/>
            </w:tcBorders>
          </w:tcPr>
          <w:p w14:paraId="13AEDE3D" w14:textId="77777777" w:rsidR="00A07386" w:rsidRPr="003E2397" w:rsidRDefault="00A07386" w:rsidP="007C3C41">
            <w:pPr>
              <w:spacing w:line="240" w:lineRule="auto"/>
              <w:ind w:firstLine="0"/>
              <w:jc w:val="left"/>
              <w:rPr>
                <w:szCs w:val="24"/>
              </w:rPr>
            </w:pPr>
            <w:r>
              <w:rPr>
                <w:szCs w:val="24"/>
              </w:rPr>
              <w:t>100</w:t>
            </w:r>
            <w:r w:rsidRPr="003E2397">
              <w:rPr>
                <w:szCs w:val="24"/>
              </w:rPr>
              <w:t xml:space="preserve"> мг</w:t>
            </w:r>
          </w:p>
        </w:tc>
        <w:tc>
          <w:tcPr>
            <w:tcW w:w="2339" w:type="dxa"/>
            <w:tcBorders>
              <w:top w:val="single" w:sz="4" w:space="0" w:color="auto"/>
              <w:left w:val="single" w:sz="4" w:space="0" w:color="auto"/>
              <w:bottom w:val="single" w:sz="4" w:space="0" w:color="auto"/>
              <w:right w:val="single" w:sz="4" w:space="0" w:color="auto"/>
            </w:tcBorders>
          </w:tcPr>
          <w:p w14:paraId="36907D56" w14:textId="77777777" w:rsidR="00A07386" w:rsidRPr="003E2397" w:rsidRDefault="00A07386" w:rsidP="007C3C41">
            <w:pPr>
              <w:spacing w:line="240" w:lineRule="auto"/>
              <w:ind w:firstLine="0"/>
              <w:jc w:val="left"/>
              <w:rPr>
                <w:szCs w:val="24"/>
              </w:rPr>
            </w:pPr>
            <w:r w:rsidRPr="003E2397">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0252867" w14:textId="77777777" w:rsidR="00A07386" w:rsidRPr="003E2397" w:rsidRDefault="00A07386" w:rsidP="007C3C41">
            <w:pPr>
              <w:spacing w:line="240" w:lineRule="auto"/>
              <w:ind w:firstLine="0"/>
              <w:jc w:val="left"/>
              <w:rPr>
                <w:szCs w:val="24"/>
              </w:rPr>
            </w:pPr>
            <w:r w:rsidRPr="003E2397">
              <w:rPr>
                <w:szCs w:val="24"/>
              </w:rPr>
              <w:t>1-</w:t>
            </w:r>
            <w:r>
              <w:rPr>
                <w:szCs w:val="24"/>
              </w:rPr>
              <w:t>5</w:t>
            </w:r>
          </w:p>
        </w:tc>
      </w:tr>
      <w:tr w:rsidR="00A07386" w:rsidRPr="00EA5B5D" w14:paraId="0234184D"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6D4EC6F8" w14:textId="77777777" w:rsidR="008358F4" w:rsidRPr="00EA5B5D" w:rsidRDefault="00A07386" w:rsidP="007C3C41">
            <w:pPr>
              <w:spacing w:line="240" w:lineRule="auto"/>
              <w:ind w:firstLine="0"/>
              <w:jc w:val="left"/>
              <w:rPr>
                <w:szCs w:val="24"/>
              </w:rPr>
            </w:pPr>
            <w:r w:rsidRPr="00EA5B5D">
              <w:rPr>
                <w:szCs w:val="24"/>
              </w:rPr>
              <w:t xml:space="preserve">Лечение возобновляется на </w:t>
            </w:r>
            <w:r>
              <w:rPr>
                <w:szCs w:val="24"/>
              </w:rPr>
              <w:t>22 день</w:t>
            </w:r>
          </w:p>
        </w:tc>
      </w:tr>
    </w:tbl>
    <w:p w14:paraId="2394ED5C" w14:textId="77777777" w:rsidR="008358F4" w:rsidRDefault="008358F4" w:rsidP="002648A0">
      <w:pPr>
        <w:pStyle w:val="afd"/>
        <w:spacing w:beforeAutospacing="0" w:afterAutospacing="0" w:line="360" w:lineRule="auto"/>
        <w:ind w:firstLine="0"/>
        <w:rPr>
          <w:b/>
          <w:bCs/>
          <w:u w:val="single"/>
        </w:rPr>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8358F4" w:rsidRPr="00EA5B5D" w14:paraId="191795FB" w14:textId="77777777" w:rsidTr="004126B6">
        <w:trPr>
          <w:trHeight w:val="329"/>
        </w:trPr>
        <w:tc>
          <w:tcPr>
            <w:tcW w:w="9356" w:type="dxa"/>
            <w:gridSpan w:val="4"/>
            <w:tcBorders>
              <w:top w:val="nil"/>
              <w:left w:val="nil"/>
              <w:bottom w:val="single" w:sz="4" w:space="0" w:color="auto"/>
              <w:right w:val="nil"/>
            </w:tcBorders>
          </w:tcPr>
          <w:p w14:paraId="23629C6C" w14:textId="77777777" w:rsidR="008358F4" w:rsidRPr="002648A0" w:rsidRDefault="008358F4" w:rsidP="004126B6">
            <w:pPr>
              <w:spacing w:line="240" w:lineRule="auto"/>
              <w:ind w:firstLine="0"/>
              <w:jc w:val="left"/>
              <w:rPr>
                <w:b/>
                <w:bCs/>
                <w:szCs w:val="24"/>
              </w:rPr>
            </w:pPr>
            <w:r>
              <w:rPr>
                <w:b/>
                <w:bCs/>
                <w:szCs w:val="24"/>
                <w:lang w:val="en-US"/>
              </w:rPr>
              <w:t>R</w:t>
            </w:r>
            <w:r w:rsidRPr="002648A0">
              <w:rPr>
                <w:b/>
                <w:bCs/>
                <w:szCs w:val="24"/>
              </w:rPr>
              <w:t>-</w:t>
            </w:r>
            <w:r>
              <w:rPr>
                <w:b/>
                <w:bCs/>
                <w:szCs w:val="24"/>
                <w:lang w:val="en-US"/>
              </w:rPr>
              <w:t>CVP</w:t>
            </w:r>
            <w:r w:rsidRPr="002648A0">
              <w:rPr>
                <w:b/>
                <w:bCs/>
                <w:szCs w:val="24"/>
              </w:rPr>
              <w:t xml:space="preserve"> (</w:t>
            </w:r>
            <w:r>
              <w:rPr>
                <w:b/>
                <w:bCs/>
                <w:szCs w:val="24"/>
              </w:rPr>
              <w:t>дозировки для детей и подростков с НЛХЛП)</w:t>
            </w:r>
            <w:r w:rsidR="00B8782E">
              <w:rPr>
                <w:b/>
                <w:bCs/>
                <w:szCs w:val="24"/>
              </w:rPr>
              <w:t xml:space="preserve"> </w:t>
            </w:r>
            <w:r w:rsidR="002451FA">
              <w:fldChar w:fldCharType="begin" w:fldLock="1"/>
            </w:r>
            <w:r w:rsidR="002451FA">
              <w:instrText>ADDIN CSL_CITATION {"citationItems":[{"id":"ITEM-1","itemData":{"DOI":"10.1016/j.ejca.2011.10.018","ISSN":"09598049","abstract":"Purpose: To examine whether three cycles of a low-intensity chemotherapy consisting of cyclophosphamide [500 mg/m 2 - day 1], vinblastine [6 mg/m 2 - days 1 and 8] and prednisolone [40 mg/m 2 - days 1-7] (CVP) is safe and therapeutically effective in children and adolescents with early stage nodular lymphocyte predominant Hodgkin lymphoma [nLPHL]. Patients and methods: Fifty-five children and adolescents with early stage nLPHL [median age 13 years, range 4-17 years] diagnosed between June 2005 and October 2010 in the UK and France are the subjects of this report. Staging investigations included conventional cross sectional as well as 18 fluro-deoxyglucose [FDG] PET imaging. Histology was confirmed as nLPHL by an expert pathology panel. Results: Of the 45 patients, who received CVP as first line treatment, 36 [80%, 95% Confidence Interval [CI]: (68; 92)] either achieved a complete remission [CR] or CR unconfirmed [CRu], the remaining nine patients achieved a partial response. All nine subsequently achieved CR with salvage chemotherapy [n = 7] or radiotherapy [n = 2]. Ten patients received CVP at relapse after primary treatment that consisted of surgery alone and all achieved CR. To date, only three patients have relapsed after CVP chemotherapy and all had received CVP as first line treatment at initial diagnosis. The 40-month freedom from treatment failure and overall survival for the entire cohort were 75.4% (SE ± 6%) and 100%, respectively. No significant early toxicity was observed. Conclusions: Our results show that CVP is an effective chemotherapy regimen in children and adolescents with early stage nLPHL that is well tolerated with minimal acute toxicity. © 2011 Elsevier Ltd. All rights reserved.","author":[{"dropping-particle":"","family":"Shankar","given":"Ananth","non-dropping-particle":"","parse-names":false,"suffix":""},{"dropping-particle":"","family":"Hall","given":"Georgina W.","non-dropping-particle":"","parse-names":false,"suffix":""},{"dropping-particle":"","family":"Gorde-Grosjean","given":"Stephanie","non-dropping-particle":"","parse-names":false,"suffix":""},{"dropping-particle":"","family":"Hasenclever","given":"Dirk","non-dropping-particle":"","parse-names":false,"suffix":""},{"dropping-particle":"","family":"Leblanc","given":"Thierry","non-dropping-particle":"","parse-names":false,"suffix":""},{"dropping-particle":"","family":"Hayward","given":"Janis","non-dropping-particle":"","parse-names":false,"suffix":""},{"dropping-particle":"","family":"Lambilliotte","given":"Anne","non-dropping-particle":"","parse-names":false,"suffix":""},{"dropping-particle":"","family":"Daw","given":"Stephen","non-dropping-particle":"","parse-names":false,"suffix":""},{"dropping-particle":"","family":"Perel","given":"Yves","non-dropping-particle":"","parse-names":false,"suffix":""},{"dropping-particle":"","family":"McCarthy","given":"Keith","non-dropping-particle":"","parse-names":false,"suffix":""},{"dropping-particle":"","family":"Lejars","given":"Odile","non-dropping-particle":"","parse-names":false,"suffix":""},{"dropping-particle":"","family":"Coulomb","given":"Aurore","non-dropping-particle":"","parse-names":false,"suffix":""},{"dropping-particle":"","family":"Oberlin","given":"W. Odile","non-dropping-particle":"","parse-names":false,"suffix":""},{"dropping-particle":"","family":"Wallace","given":"W. Hamish","non-dropping-particle":"","parse-names":false,"suffix":""},{"dropping-particle":"","family":"Landman-Parker","given":"Judith","non-dropping-particle":"","parse-names":false,"suffix":""}],"container-title":"European Journal of Cancer","id":"ITEM-1","issue":"11","issued":{"date-parts":[["2012","7"]]},"page":"1700-1706","title":"Treatment outcome after low intensity chemotherapy [CVP] in children and adolescents with early stage nodular lymphocyte predominant Hodgkin's lymphoma - An Anglo-French collaborative report","type":"article-journal","volume":"48"},"uris":["http://www.mendeley.com/documents/?uuid=2a3717b9-ce82-3fd9-b87c-12d372e48e32","http://www.mendeley.com/documents/?uuid=822696d9-f260-4edf-9a87-4671cd75b270"]}],"mendeley":{"formattedCitation":"[55]","plainTextFormattedCitation":"[55]","previouslyFormattedCitation":"[55]"},"properties":{"noteIndex":0},"schema":"https://github.com/citation-style-language/schema/raw/master/csl-citation.json"}</w:instrText>
            </w:r>
            <w:r w:rsidR="002451FA">
              <w:fldChar w:fldCharType="separate"/>
            </w:r>
            <w:r w:rsidR="002451FA" w:rsidRPr="00B5143A">
              <w:rPr>
                <w:noProof/>
              </w:rPr>
              <w:t>[55]</w:t>
            </w:r>
            <w:r w:rsidR="002451FA">
              <w:fldChar w:fldCharType="end"/>
            </w:r>
          </w:p>
        </w:tc>
      </w:tr>
      <w:tr w:rsidR="008358F4" w:rsidRPr="00EA5B5D" w14:paraId="096C156D"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hideMark/>
          </w:tcPr>
          <w:p w14:paraId="38E1813F" w14:textId="77777777" w:rsidR="008358F4" w:rsidRPr="00EA5B5D" w:rsidRDefault="008358F4" w:rsidP="004126B6">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E28172B" w14:textId="77777777" w:rsidR="008358F4" w:rsidRPr="00EA5B5D" w:rsidRDefault="008358F4" w:rsidP="004126B6">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30D98D3" w14:textId="77777777" w:rsidR="008358F4" w:rsidRPr="00EA5B5D" w:rsidRDefault="008358F4" w:rsidP="004126B6">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5BACA613" w14:textId="77777777" w:rsidR="008358F4" w:rsidRPr="00EA5B5D" w:rsidRDefault="008358F4" w:rsidP="004126B6">
            <w:pPr>
              <w:spacing w:line="240" w:lineRule="auto"/>
              <w:ind w:firstLine="0"/>
              <w:jc w:val="left"/>
              <w:rPr>
                <w:szCs w:val="24"/>
              </w:rPr>
            </w:pPr>
            <w:r w:rsidRPr="00EA5B5D">
              <w:rPr>
                <w:szCs w:val="24"/>
              </w:rPr>
              <w:t>Дни введения</w:t>
            </w:r>
          </w:p>
        </w:tc>
      </w:tr>
      <w:tr w:rsidR="008358F4" w:rsidRPr="00EA5B5D" w14:paraId="34484F28"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tcPr>
          <w:p w14:paraId="127EA701" w14:textId="77777777" w:rsidR="008358F4" w:rsidRPr="002177F4" w:rsidRDefault="008358F4" w:rsidP="008358F4">
            <w:pPr>
              <w:spacing w:line="240" w:lineRule="auto"/>
              <w:ind w:firstLine="0"/>
              <w:jc w:val="left"/>
              <w:rPr>
                <w:szCs w:val="24"/>
              </w:rPr>
            </w:pPr>
            <w:r w:rsidRPr="002415BA">
              <w:rPr>
                <w:szCs w:val="24"/>
              </w:rPr>
              <w:t>#</w:t>
            </w:r>
            <w:r>
              <w:rPr>
                <w:szCs w:val="24"/>
              </w:rPr>
              <w:t>Ритуксимаб</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1FD991E1" w14:textId="77777777" w:rsidR="008358F4" w:rsidRPr="002177F4" w:rsidRDefault="008358F4" w:rsidP="008358F4">
            <w:pPr>
              <w:spacing w:line="240" w:lineRule="auto"/>
              <w:ind w:firstLine="0"/>
              <w:jc w:val="left"/>
              <w:rPr>
                <w:szCs w:val="24"/>
              </w:rPr>
            </w:pPr>
            <w:r>
              <w:rPr>
                <w:szCs w:val="24"/>
              </w:rPr>
              <w:t>375</w:t>
            </w:r>
            <w:r w:rsidRPr="003E2397">
              <w:rPr>
                <w:szCs w:val="24"/>
              </w:rPr>
              <w:t xml:space="preserve"> мг/м</w:t>
            </w:r>
            <w:r w:rsidRPr="003E2397">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8BE2745" w14:textId="77777777" w:rsidR="008358F4" w:rsidRPr="002177F4" w:rsidRDefault="008358F4" w:rsidP="008358F4">
            <w:pPr>
              <w:spacing w:line="240" w:lineRule="auto"/>
              <w:ind w:firstLine="0"/>
              <w:jc w:val="left"/>
              <w:rPr>
                <w:szCs w:val="24"/>
              </w:rPr>
            </w:pPr>
            <w:r w:rsidRPr="003E2397">
              <w:rPr>
                <w:szCs w:val="24"/>
              </w:rPr>
              <w:t>в/в</w:t>
            </w:r>
            <w:r>
              <w:rPr>
                <w:szCs w:val="24"/>
              </w:rPr>
              <w:t xml:space="preserve"> кап.</w:t>
            </w:r>
          </w:p>
        </w:tc>
        <w:tc>
          <w:tcPr>
            <w:tcW w:w="2339" w:type="dxa"/>
            <w:tcBorders>
              <w:top w:val="single" w:sz="4" w:space="0" w:color="auto"/>
              <w:left w:val="single" w:sz="4" w:space="0" w:color="auto"/>
              <w:bottom w:val="single" w:sz="4" w:space="0" w:color="auto"/>
              <w:right w:val="single" w:sz="4" w:space="0" w:color="auto"/>
            </w:tcBorders>
          </w:tcPr>
          <w:p w14:paraId="31F58DA9" w14:textId="77777777" w:rsidR="008358F4" w:rsidRPr="002177F4" w:rsidRDefault="008358F4" w:rsidP="008358F4">
            <w:pPr>
              <w:spacing w:line="240" w:lineRule="auto"/>
              <w:ind w:firstLine="0"/>
              <w:jc w:val="left"/>
              <w:rPr>
                <w:szCs w:val="24"/>
              </w:rPr>
            </w:pPr>
            <w:r>
              <w:rPr>
                <w:szCs w:val="24"/>
              </w:rPr>
              <w:t>0 или 1</w:t>
            </w:r>
          </w:p>
        </w:tc>
      </w:tr>
      <w:tr w:rsidR="008358F4" w:rsidRPr="00EA5B5D" w14:paraId="0D362B5F"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hideMark/>
          </w:tcPr>
          <w:p w14:paraId="5511854D" w14:textId="77777777" w:rsidR="008358F4" w:rsidRPr="002177F4" w:rsidRDefault="008358F4" w:rsidP="008358F4">
            <w:pPr>
              <w:spacing w:line="240" w:lineRule="auto"/>
              <w:ind w:firstLine="0"/>
              <w:jc w:val="left"/>
              <w:rPr>
                <w:szCs w:val="24"/>
              </w:rPr>
            </w:pPr>
            <w:r w:rsidRPr="002177F4">
              <w:rPr>
                <w:szCs w:val="24"/>
              </w:rPr>
              <w:t>Циклофосфа</w:t>
            </w:r>
            <w:r>
              <w:rPr>
                <w:szCs w:val="24"/>
              </w:rPr>
              <w:t>мид</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1C33B7A9" w14:textId="77777777" w:rsidR="008358F4" w:rsidRPr="002177F4" w:rsidRDefault="008358F4" w:rsidP="008358F4">
            <w:pPr>
              <w:spacing w:line="240" w:lineRule="auto"/>
              <w:ind w:firstLine="0"/>
              <w:jc w:val="left"/>
              <w:rPr>
                <w:szCs w:val="24"/>
              </w:rPr>
            </w:pPr>
            <w:r>
              <w:rPr>
                <w:szCs w:val="24"/>
              </w:rPr>
              <w:t>5</w:t>
            </w:r>
            <w:r w:rsidRPr="002177F4">
              <w:rPr>
                <w:szCs w:val="24"/>
              </w:rPr>
              <w:t>0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7199C53" w14:textId="77777777" w:rsidR="008358F4" w:rsidRPr="002177F4" w:rsidRDefault="008358F4" w:rsidP="008358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7C8ECC07" w14:textId="77777777" w:rsidR="008358F4" w:rsidRPr="002177F4" w:rsidRDefault="008358F4" w:rsidP="008358F4">
            <w:pPr>
              <w:spacing w:line="240" w:lineRule="auto"/>
              <w:ind w:firstLine="0"/>
              <w:jc w:val="left"/>
              <w:rPr>
                <w:szCs w:val="24"/>
              </w:rPr>
            </w:pPr>
            <w:r w:rsidRPr="002177F4">
              <w:rPr>
                <w:szCs w:val="24"/>
              </w:rPr>
              <w:t>1</w:t>
            </w:r>
          </w:p>
        </w:tc>
      </w:tr>
      <w:tr w:rsidR="008358F4" w:rsidRPr="00EA5B5D" w14:paraId="5F079A12"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hideMark/>
          </w:tcPr>
          <w:p w14:paraId="722A94AE" w14:textId="77777777" w:rsidR="008358F4" w:rsidRPr="002177F4" w:rsidRDefault="008358F4" w:rsidP="008358F4">
            <w:pPr>
              <w:spacing w:line="240" w:lineRule="auto"/>
              <w:ind w:firstLine="0"/>
              <w:jc w:val="left"/>
              <w:rPr>
                <w:szCs w:val="24"/>
              </w:rPr>
            </w:pPr>
            <w:r w:rsidRPr="002177F4">
              <w:rPr>
                <w:szCs w:val="24"/>
              </w:rPr>
              <w:t>Винбластин</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hideMark/>
          </w:tcPr>
          <w:p w14:paraId="6696C7C0" w14:textId="77777777" w:rsidR="008358F4" w:rsidRPr="002177F4" w:rsidRDefault="008358F4" w:rsidP="008358F4">
            <w:pPr>
              <w:spacing w:line="240" w:lineRule="auto"/>
              <w:ind w:firstLine="0"/>
              <w:jc w:val="left"/>
              <w:rPr>
                <w:szCs w:val="24"/>
              </w:rPr>
            </w:pPr>
            <w:r w:rsidRPr="002177F4">
              <w:rPr>
                <w:szCs w:val="24"/>
              </w:rPr>
              <w:t>6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17A0A5C" w14:textId="77777777" w:rsidR="008358F4" w:rsidRPr="002177F4" w:rsidRDefault="008358F4" w:rsidP="008358F4">
            <w:pPr>
              <w:spacing w:line="240" w:lineRule="auto"/>
              <w:ind w:firstLine="0"/>
              <w:jc w:val="left"/>
              <w:rPr>
                <w:szCs w:val="24"/>
              </w:rPr>
            </w:pPr>
            <w:r w:rsidRPr="002177F4">
              <w:rPr>
                <w:szCs w:val="24"/>
              </w:rPr>
              <w:t>в/в</w:t>
            </w:r>
          </w:p>
        </w:tc>
        <w:tc>
          <w:tcPr>
            <w:tcW w:w="2339" w:type="dxa"/>
            <w:tcBorders>
              <w:top w:val="single" w:sz="4" w:space="0" w:color="auto"/>
              <w:left w:val="single" w:sz="4" w:space="0" w:color="auto"/>
              <w:bottom w:val="single" w:sz="4" w:space="0" w:color="auto"/>
              <w:right w:val="single" w:sz="4" w:space="0" w:color="auto"/>
            </w:tcBorders>
            <w:hideMark/>
          </w:tcPr>
          <w:p w14:paraId="01EC3DB2" w14:textId="77777777" w:rsidR="008358F4" w:rsidRPr="002177F4" w:rsidRDefault="008358F4" w:rsidP="008358F4">
            <w:pPr>
              <w:spacing w:line="240" w:lineRule="auto"/>
              <w:ind w:firstLine="0"/>
              <w:jc w:val="left"/>
              <w:rPr>
                <w:szCs w:val="24"/>
              </w:rPr>
            </w:pPr>
            <w:r w:rsidRPr="002177F4">
              <w:rPr>
                <w:szCs w:val="24"/>
              </w:rPr>
              <w:t>1</w:t>
            </w:r>
            <w:r>
              <w:rPr>
                <w:szCs w:val="24"/>
              </w:rPr>
              <w:t>, 8</w:t>
            </w:r>
          </w:p>
        </w:tc>
      </w:tr>
      <w:tr w:rsidR="008358F4" w:rsidRPr="00EA5B5D" w14:paraId="194F9A71" w14:textId="77777777" w:rsidTr="004126B6">
        <w:trPr>
          <w:trHeight w:val="329"/>
        </w:trPr>
        <w:tc>
          <w:tcPr>
            <w:tcW w:w="2339" w:type="dxa"/>
            <w:tcBorders>
              <w:top w:val="single" w:sz="4" w:space="0" w:color="auto"/>
              <w:left w:val="single" w:sz="4" w:space="0" w:color="auto"/>
              <w:bottom w:val="single" w:sz="4" w:space="0" w:color="auto"/>
              <w:right w:val="single" w:sz="4" w:space="0" w:color="auto"/>
            </w:tcBorders>
          </w:tcPr>
          <w:p w14:paraId="41AE9E86" w14:textId="77777777" w:rsidR="008358F4" w:rsidRPr="002415BA" w:rsidRDefault="008358F4" w:rsidP="008358F4">
            <w:pPr>
              <w:spacing w:line="240" w:lineRule="auto"/>
              <w:ind w:firstLine="0"/>
              <w:jc w:val="left"/>
              <w:rPr>
                <w:szCs w:val="24"/>
              </w:rPr>
            </w:pPr>
            <w:r w:rsidRPr="002177F4">
              <w:rPr>
                <w:szCs w:val="24"/>
              </w:rPr>
              <w:t>Преднизолон</w:t>
            </w:r>
            <w:r w:rsidRPr="002415BA">
              <w:rPr>
                <w:szCs w:val="24"/>
              </w:rPr>
              <w:t>**</w:t>
            </w:r>
          </w:p>
        </w:tc>
        <w:tc>
          <w:tcPr>
            <w:tcW w:w="2339" w:type="dxa"/>
            <w:tcBorders>
              <w:top w:val="single" w:sz="4" w:space="0" w:color="auto"/>
              <w:left w:val="single" w:sz="4" w:space="0" w:color="auto"/>
              <w:bottom w:val="single" w:sz="4" w:space="0" w:color="auto"/>
              <w:right w:val="single" w:sz="4" w:space="0" w:color="auto"/>
            </w:tcBorders>
          </w:tcPr>
          <w:p w14:paraId="6304606E" w14:textId="77777777" w:rsidR="008358F4" w:rsidRPr="002177F4" w:rsidRDefault="008358F4" w:rsidP="008358F4">
            <w:pPr>
              <w:spacing w:line="240" w:lineRule="auto"/>
              <w:ind w:firstLine="0"/>
              <w:jc w:val="left"/>
              <w:rPr>
                <w:szCs w:val="24"/>
              </w:rPr>
            </w:pPr>
            <w:r w:rsidRPr="002177F4">
              <w:rPr>
                <w:szCs w:val="24"/>
              </w:rPr>
              <w:t>40 мг/м</w:t>
            </w:r>
            <w:r w:rsidRPr="002177F4">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9F44F6D" w14:textId="77777777" w:rsidR="008358F4" w:rsidRPr="002177F4" w:rsidRDefault="008358F4" w:rsidP="008358F4">
            <w:pPr>
              <w:spacing w:line="240" w:lineRule="auto"/>
              <w:ind w:firstLine="0"/>
              <w:jc w:val="left"/>
              <w:rPr>
                <w:szCs w:val="24"/>
              </w:rPr>
            </w:pPr>
            <w:r w:rsidRPr="002177F4">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C97DEEA" w14:textId="77777777" w:rsidR="008358F4" w:rsidRPr="002415BA" w:rsidRDefault="008358F4" w:rsidP="008358F4">
            <w:pPr>
              <w:spacing w:line="240" w:lineRule="auto"/>
              <w:ind w:firstLine="0"/>
              <w:jc w:val="left"/>
              <w:rPr>
                <w:szCs w:val="24"/>
              </w:rPr>
            </w:pPr>
            <w:r w:rsidRPr="002177F4">
              <w:rPr>
                <w:szCs w:val="24"/>
              </w:rPr>
              <w:t>1-</w:t>
            </w:r>
            <w:r>
              <w:rPr>
                <w:szCs w:val="24"/>
              </w:rPr>
              <w:t>8</w:t>
            </w:r>
          </w:p>
        </w:tc>
      </w:tr>
      <w:tr w:rsidR="008358F4" w:rsidRPr="00EA5B5D" w14:paraId="655C4E20" w14:textId="77777777" w:rsidTr="004126B6">
        <w:tc>
          <w:tcPr>
            <w:tcW w:w="9356" w:type="dxa"/>
            <w:gridSpan w:val="4"/>
            <w:tcBorders>
              <w:top w:val="single" w:sz="4" w:space="0" w:color="auto"/>
              <w:left w:val="single" w:sz="4" w:space="0" w:color="auto"/>
              <w:bottom w:val="single" w:sz="4" w:space="0" w:color="auto"/>
              <w:right w:val="single" w:sz="4" w:space="0" w:color="auto"/>
            </w:tcBorders>
            <w:vAlign w:val="center"/>
          </w:tcPr>
          <w:p w14:paraId="1DE49607" w14:textId="77777777" w:rsidR="008358F4" w:rsidRPr="002177F4" w:rsidRDefault="008358F4" w:rsidP="008358F4">
            <w:pPr>
              <w:spacing w:line="240" w:lineRule="auto"/>
              <w:ind w:firstLine="0"/>
              <w:jc w:val="left"/>
              <w:rPr>
                <w:szCs w:val="24"/>
              </w:rPr>
            </w:pPr>
            <w:r w:rsidRPr="00EA5B5D">
              <w:rPr>
                <w:szCs w:val="24"/>
              </w:rPr>
              <w:t xml:space="preserve">Лечение возобновляется на </w:t>
            </w:r>
            <w:r w:rsidRPr="002415BA">
              <w:rPr>
                <w:szCs w:val="24"/>
              </w:rPr>
              <w:t>22</w:t>
            </w:r>
            <w:r>
              <w:rPr>
                <w:szCs w:val="24"/>
              </w:rPr>
              <w:t xml:space="preserve"> день</w:t>
            </w:r>
          </w:p>
        </w:tc>
      </w:tr>
    </w:tbl>
    <w:p w14:paraId="212E1BAF" w14:textId="77777777" w:rsidR="00D84C86" w:rsidRDefault="00D84C86" w:rsidP="00D84C86">
      <w:pPr>
        <w:pStyle w:val="afd"/>
        <w:ind w:firstLine="0"/>
        <w:rPr>
          <w:b/>
          <w:bCs/>
          <w:u w:val="single"/>
        </w:rPr>
      </w:pPr>
      <w:r w:rsidRPr="00C12369">
        <w:rPr>
          <w:b/>
          <w:bCs/>
          <w:u w:val="single"/>
        </w:rPr>
        <w:t>3.</w:t>
      </w:r>
      <w:r>
        <w:rPr>
          <w:b/>
          <w:bCs/>
          <w:u w:val="single"/>
        </w:rPr>
        <w:t>3.</w:t>
      </w:r>
      <w:r w:rsidR="00D254F2">
        <w:rPr>
          <w:b/>
          <w:bCs/>
          <w:u w:val="single"/>
        </w:rPr>
        <w:t>6</w:t>
      </w:r>
      <w:r>
        <w:rPr>
          <w:b/>
          <w:bCs/>
          <w:u w:val="single"/>
        </w:rPr>
        <w:t xml:space="preserve"> Режимы кондиционирования при аутоТГСК </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D84C86" w:rsidRPr="000C0218" w14:paraId="00A4B54C" w14:textId="77777777" w:rsidTr="00F533A5">
        <w:trPr>
          <w:trHeight w:val="329"/>
        </w:trPr>
        <w:tc>
          <w:tcPr>
            <w:tcW w:w="9356" w:type="dxa"/>
            <w:gridSpan w:val="4"/>
            <w:tcBorders>
              <w:top w:val="nil"/>
              <w:left w:val="nil"/>
              <w:bottom w:val="single" w:sz="4" w:space="0" w:color="auto"/>
              <w:right w:val="nil"/>
            </w:tcBorders>
          </w:tcPr>
          <w:p w14:paraId="00E8DE4C" w14:textId="7C33FE72" w:rsidR="00D84C86" w:rsidRPr="000C0218" w:rsidRDefault="00F43101" w:rsidP="00F533A5">
            <w:pPr>
              <w:spacing w:line="240" w:lineRule="auto"/>
              <w:ind w:firstLine="0"/>
              <w:jc w:val="left"/>
              <w:rPr>
                <w:b/>
                <w:bCs/>
                <w:szCs w:val="24"/>
              </w:rPr>
            </w:pPr>
            <w:r>
              <w:rPr>
                <w:b/>
                <w:bCs/>
                <w:szCs w:val="24"/>
                <w:lang w:val="en-US"/>
              </w:rPr>
              <w:t>BEAM</w:t>
            </w:r>
            <w:r w:rsidR="00BC002F" w:rsidRPr="0024417B">
              <w:rPr>
                <w:b/>
                <w:bCs/>
                <w:szCs w:val="24"/>
              </w:rPr>
              <w:t xml:space="preserve"> </w:t>
            </w:r>
            <w:r w:rsidR="00BC002F">
              <w:rPr>
                <w:b/>
                <w:bCs/>
                <w:szCs w:val="24"/>
                <w:lang w:val="en-US"/>
              </w:rPr>
              <w:fldChar w:fldCharType="begin" w:fldLock="1"/>
            </w:r>
            <w:r w:rsidR="00053AE8">
              <w:rPr>
                <w:b/>
                <w:bCs/>
                <w:szCs w:val="24"/>
                <w:lang w:val="en-US"/>
              </w:rPr>
              <w:instrText>ADDIN CSL_CITATION {"citationItems":[{"id":"ITEM-1","itemData":{"DOI":"10.1016/j.bbmt.2019.01.032","ISSN":"15236536","abstract":"High-dose chemotherapy followed by autologous hematopoietic stem cell transplant (AHSCT) is a standard of care for patients with relapsed Hodgkin lymphoma. Different conditioning regimens before AHSCT have been used, with the 2 most common being BEAM (carmustine, etoposide, cytarabine, and melphalan) and BUCYVP16 (busulfan, cyclophosphamide, and etoposide). We retrospectively compared the outcomes of patients treated with BEAM (n = 128) or BUCYVP16 (n = 105) followed by AHSCT. After a median follow-up of 4.2 years for BEAM and 3.8 for BUCYVP16 from AHSCT, the 5-year cumulative incidence of relapse was 29% with BEAM compared with 56% with BUCYVP16 (P &lt; .001). Median progression free survival (PFS) and overall survival (OS) were not reached with BEAM and were 2.0 and 7.8 years with BUCYVP16, respectively. Improved PFS (P &lt; .001) and OS (P = .001) were observed with BEAM for patients who needed transplant within 24 months from diagnosis and for patients not in complete remission (non-CR; P = .001 and P &lt; .001, respectively) at AHSCT. In this large retrospective comparison the use of BEAM conditioning before AHSCT resulted in a statistically significant improved PFS and OS and lower relapse compared with BUCYVP16. This supports the use of BEAM as a frontline conditioning regimen before AHSCT for early relapsed and non-CR Hodgkin lymphoma.","author":[{"dropping-particle":"","family":"Singer","given":"Sara","non-dropping-particle":"","parse-names":false,"suffix":""},{"dropping-particle":"","family":"Dean","given":"Robert","non-dropping-particle":"","parse-names":false,"suffix":""},{"dropping-particle":"","family":"Zhao","given":"Qiuhong","non-dropping-particle":"","parse-names":false,"suffix":""},{"dropping-particle":"","family":"Sharma","given":"Nidhi","non-dropping-particle":"","parse-names":false,"suffix":""},{"dropping-particle":"","family":"Abounader","given":"Donna","non-dropping-particle":"","parse-names":false,"suffix":""},{"dropping-particle":"","family":"Elder","given":"Patrick","non-dropping-particle":"","parse-names":false,"suffix":""},{"dropping-particle":"","family":"Hofmeister","given":"Craig C.","non-dropping-particle":"","parse-names":false,"suffix":""},{"dropping-particle":"","family":"Benson","given":"Don M.","non-dropping-particle":"","parse-names":false,"suffix":""},{"dropping-particle":"","family":"Rosko","given":"Ashley","non-dropping-particle":"","parse-names":false,"suffix":""},{"dropping-particle":"","family":"Penza","given":"Sam","non-dropping-particle":"","parse-names":false,"suffix":""},{"dropping-particle":"","family":"Andritsos","given":"Leslie","non-dropping-particle":"","parse-names":false,"suffix":""},{"dropping-particle":"","family":"Vasu","given":"Sumithira","non-dropping-particle":"","parse-names":false,"suffix":""},{"dropping-particle":"","family":"Jaglowski","given":"Samantha","non-dropping-particle":"","parse-names":false,"suffix":""},{"dropping-particle":"","family":"William","given":"Basem M.","non-dropping-particle":"","parse-names":false,"suffix":""},{"dropping-particle":"","family":"Bolwell","given":"Brian","non-dropping-particle":"","parse-names":false,"suffix":""},{"dropping-particle":"","family":"Pohlman","given":"Brad","non-dropping-particle":"","parse-names":false,"suffix":""},{"dropping-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Kalaycio</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Matt</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Jagadeesh</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Deep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Hill</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Brian</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Sobecks</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Ronald</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Devine</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Steven</w:instrText>
            </w:r>
            <w:r w:rsidR="00053AE8" w:rsidRPr="002B3AE7">
              <w:rPr>
                <w:b/>
                <w:bCs/>
                <w:szCs w:val="24"/>
              </w:rPr>
              <w:instrText xml:space="preserve"> </w:instrText>
            </w:r>
            <w:r w:rsidR="00053AE8">
              <w:rPr>
                <w:b/>
                <w:bCs/>
                <w:szCs w:val="24"/>
                <w:lang w:val="en-US"/>
              </w:rPr>
              <w:instrText>M</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Majhail</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Navneet</w:instrText>
            </w:r>
            <w:r w:rsidR="00053AE8" w:rsidRPr="002B3AE7">
              <w:rPr>
                <w:b/>
                <w:bCs/>
                <w:szCs w:val="24"/>
              </w:rPr>
              <w:instrText xml:space="preserve"> </w:instrText>
            </w:r>
            <w:r w:rsidR="00053AE8">
              <w:rPr>
                <w:b/>
                <w:bCs/>
                <w:szCs w:val="24"/>
                <w:lang w:val="en-US"/>
              </w:rPr>
              <w:instrText>S</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family</w:instrText>
            </w:r>
            <w:r w:rsidR="00053AE8" w:rsidRPr="002B3AE7">
              <w:rPr>
                <w:b/>
                <w:bCs/>
                <w:szCs w:val="24"/>
              </w:rPr>
              <w:instrText>":"</w:instrText>
            </w:r>
            <w:r w:rsidR="00053AE8">
              <w:rPr>
                <w:b/>
                <w:bCs/>
                <w:szCs w:val="24"/>
                <w:lang w:val="en-US"/>
              </w:rPr>
              <w:instrText>Efebera</w:instrText>
            </w:r>
            <w:r w:rsidR="00053AE8" w:rsidRPr="002B3AE7">
              <w:rPr>
                <w:b/>
                <w:bCs/>
                <w:szCs w:val="24"/>
              </w:rPr>
              <w:instrText>","</w:instrText>
            </w:r>
            <w:r w:rsidR="00053AE8">
              <w:rPr>
                <w:b/>
                <w:bCs/>
                <w:szCs w:val="24"/>
                <w:lang w:val="en-US"/>
              </w:rPr>
              <w:instrText>given</w:instrText>
            </w:r>
            <w:r w:rsidR="00053AE8" w:rsidRPr="002B3AE7">
              <w:rPr>
                <w:b/>
                <w:bCs/>
                <w:szCs w:val="24"/>
              </w:rPr>
              <w:instrText>":"</w:instrText>
            </w:r>
            <w:r w:rsidR="00053AE8">
              <w:rPr>
                <w:b/>
                <w:bCs/>
                <w:szCs w:val="24"/>
                <w:lang w:val="en-US"/>
              </w:rPr>
              <w:instrText>Yvonne</w:instrText>
            </w:r>
            <w:r w:rsidR="00053AE8" w:rsidRPr="002B3AE7">
              <w:rPr>
                <w:b/>
                <w:bCs/>
                <w:szCs w:val="24"/>
              </w:rPr>
              <w:instrText xml:space="preserve"> </w:instrText>
            </w:r>
            <w:r w:rsidR="00053AE8">
              <w:rPr>
                <w:b/>
                <w:bCs/>
                <w:szCs w:val="24"/>
                <w:lang w:val="en-US"/>
              </w:rPr>
              <w:instrText>A</w:instrText>
            </w:r>
            <w:r w:rsidR="00053AE8" w:rsidRPr="002B3AE7">
              <w:rPr>
                <w:b/>
                <w:bCs/>
                <w:szCs w:val="24"/>
              </w:rPr>
              <w:instrText>.","</w:instrText>
            </w:r>
            <w:r w:rsidR="00053AE8">
              <w:rPr>
                <w:b/>
                <w:bCs/>
                <w:szCs w:val="24"/>
                <w:lang w:val="en-US"/>
              </w:rPr>
              <w:instrText>non</w:instrText>
            </w:r>
            <w:r w:rsidR="00053AE8" w:rsidRPr="002B3AE7">
              <w:rPr>
                <w:b/>
                <w:bCs/>
                <w:szCs w:val="24"/>
              </w:rPr>
              <w:instrText>-</w:instrText>
            </w:r>
            <w:r w:rsidR="00053AE8">
              <w:rPr>
                <w:b/>
                <w:bCs/>
                <w:szCs w:val="24"/>
                <w:lang w:val="en-US"/>
              </w:rPr>
              <w:instrText>dropping</w:instrText>
            </w:r>
            <w:r w:rsidR="00053AE8" w:rsidRPr="002B3AE7">
              <w:rPr>
                <w:b/>
                <w:bCs/>
                <w:szCs w:val="24"/>
              </w:rPr>
              <w:instrText>-</w:instrText>
            </w:r>
            <w:r w:rsidR="00053AE8">
              <w:rPr>
                <w:b/>
                <w:bCs/>
                <w:szCs w:val="24"/>
                <w:lang w:val="en-US"/>
              </w:rPr>
              <w:instrText>particle</w:instrText>
            </w:r>
            <w:r w:rsidR="00053AE8" w:rsidRPr="002B3AE7">
              <w:rPr>
                <w:b/>
                <w:bCs/>
                <w:szCs w:val="24"/>
              </w:rPr>
              <w:instrText>":"","</w:instrText>
            </w:r>
            <w:r w:rsidR="00053AE8">
              <w:rPr>
                <w:b/>
                <w:bCs/>
                <w:szCs w:val="24"/>
                <w:lang w:val="en-US"/>
              </w:rPr>
              <w:instrText>parse</w:instrText>
            </w:r>
            <w:r w:rsidR="00053AE8" w:rsidRPr="002B3AE7">
              <w:rPr>
                <w:b/>
                <w:bCs/>
                <w:szCs w:val="24"/>
              </w:rPr>
              <w:instrText>-</w:instrText>
            </w:r>
            <w:r w:rsidR="00053AE8">
              <w:rPr>
                <w:b/>
                <w:bCs/>
                <w:szCs w:val="24"/>
                <w:lang w:val="en-US"/>
              </w:rPr>
              <w:instrText>names</w:instrText>
            </w:r>
            <w:r w:rsidR="00053AE8" w:rsidRPr="002B3AE7">
              <w:rPr>
                <w:b/>
                <w:bCs/>
                <w:szCs w:val="24"/>
              </w:rPr>
              <w:instrText>":</w:instrText>
            </w:r>
            <w:r w:rsidR="00053AE8">
              <w:rPr>
                <w:b/>
                <w:bCs/>
                <w:szCs w:val="24"/>
                <w:lang w:val="en-US"/>
              </w:rPr>
              <w:instrText>false</w:instrText>
            </w:r>
            <w:r w:rsidR="00053AE8" w:rsidRPr="002B3AE7">
              <w:rPr>
                <w:b/>
                <w:bCs/>
                <w:szCs w:val="24"/>
              </w:rPr>
              <w:instrText>,"</w:instrText>
            </w:r>
            <w:r w:rsidR="00053AE8">
              <w:rPr>
                <w:b/>
                <w:bCs/>
                <w:szCs w:val="24"/>
                <w:lang w:val="en-US"/>
              </w:rPr>
              <w:instrText>suffix</w:instrText>
            </w:r>
            <w:r w:rsidR="00053AE8" w:rsidRPr="002B3AE7">
              <w:rPr>
                <w:b/>
                <w:bCs/>
                <w:szCs w:val="24"/>
              </w:rPr>
              <w:instrText>":""}],"</w:instrText>
            </w:r>
            <w:r w:rsidR="00053AE8">
              <w:rPr>
                <w:b/>
                <w:bCs/>
                <w:szCs w:val="24"/>
                <w:lang w:val="en-US"/>
              </w:rPr>
              <w:instrText>container</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Biology</w:instrText>
            </w:r>
            <w:r w:rsidR="00053AE8" w:rsidRPr="002B3AE7">
              <w:rPr>
                <w:b/>
                <w:bCs/>
                <w:szCs w:val="24"/>
              </w:rPr>
              <w:instrText xml:space="preserve"> </w:instrText>
            </w:r>
            <w:r w:rsidR="00053AE8">
              <w:rPr>
                <w:b/>
                <w:bCs/>
                <w:szCs w:val="24"/>
                <w:lang w:val="en-US"/>
              </w:rPr>
              <w:instrText>of</w:instrText>
            </w:r>
            <w:r w:rsidR="00053AE8" w:rsidRPr="002B3AE7">
              <w:rPr>
                <w:b/>
                <w:bCs/>
                <w:szCs w:val="24"/>
              </w:rPr>
              <w:instrText xml:space="preserve"> </w:instrText>
            </w:r>
            <w:r w:rsidR="00053AE8">
              <w:rPr>
                <w:b/>
                <w:bCs/>
                <w:szCs w:val="24"/>
                <w:lang w:val="en-US"/>
              </w:rPr>
              <w:instrText>Blood</w:instrText>
            </w:r>
            <w:r w:rsidR="00053AE8" w:rsidRPr="002B3AE7">
              <w:rPr>
                <w:b/>
                <w:bCs/>
                <w:szCs w:val="24"/>
              </w:rPr>
              <w:instrText xml:space="preserve"> </w:instrText>
            </w:r>
            <w:r w:rsidR="00053AE8">
              <w:rPr>
                <w:b/>
                <w:bCs/>
                <w:szCs w:val="24"/>
                <w:lang w:val="en-US"/>
              </w:rPr>
              <w:instrText>and</w:instrText>
            </w:r>
            <w:r w:rsidR="00053AE8" w:rsidRPr="002B3AE7">
              <w:rPr>
                <w:b/>
                <w:bCs/>
                <w:szCs w:val="24"/>
              </w:rPr>
              <w:instrText xml:space="preserve"> </w:instrText>
            </w:r>
            <w:r w:rsidR="00053AE8">
              <w:rPr>
                <w:b/>
                <w:bCs/>
                <w:szCs w:val="24"/>
                <w:lang w:val="en-US"/>
              </w:rPr>
              <w:instrText>Marrow</w:instrText>
            </w:r>
            <w:r w:rsidR="00053AE8" w:rsidRPr="002B3AE7">
              <w:rPr>
                <w:b/>
                <w:bCs/>
                <w:szCs w:val="24"/>
              </w:rPr>
              <w:instrText xml:space="preserve"> </w:instrText>
            </w:r>
            <w:r w:rsidR="00053AE8">
              <w:rPr>
                <w:b/>
                <w:bCs/>
                <w:szCs w:val="24"/>
                <w:lang w:val="en-US"/>
              </w:rPr>
              <w:instrText>Transplantation</w:instrText>
            </w:r>
            <w:r w:rsidR="00053AE8" w:rsidRPr="002B3AE7">
              <w:rPr>
                <w:b/>
                <w:bCs/>
                <w:szCs w:val="24"/>
              </w:rPr>
              <w:instrText>","</w:instrText>
            </w:r>
            <w:r w:rsidR="00053AE8">
              <w:rPr>
                <w:b/>
                <w:bCs/>
                <w:szCs w:val="24"/>
                <w:lang w:val="en-US"/>
              </w:rPr>
              <w:instrText>id</w:instrText>
            </w:r>
            <w:r w:rsidR="00053AE8" w:rsidRPr="002B3AE7">
              <w:rPr>
                <w:b/>
                <w:bCs/>
                <w:szCs w:val="24"/>
              </w:rPr>
              <w:instrText>":"</w:instrText>
            </w:r>
            <w:r w:rsidR="00053AE8">
              <w:rPr>
                <w:b/>
                <w:bCs/>
                <w:szCs w:val="24"/>
                <w:lang w:val="en-US"/>
              </w:rPr>
              <w:instrText>ITEM</w:instrText>
            </w:r>
            <w:r w:rsidR="00053AE8" w:rsidRPr="002B3AE7">
              <w:rPr>
                <w:b/>
                <w:bCs/>
                <w:szCs w:val="24"/>
              </w:rPr>
              <w:instrText>-1","</w:instrText>
            </w:r>
            <w:r w:rsidR="00053AE8">
              <w:rPr>
                <w:b/>
                <w:bCs/>
                <w:szCs w:val="24"/>
                <w:lang w:val="en-US"/>
              </w:rPr>
              <w:instrText>issue</w:instrText>
            </w:r>
            <w:r w:rsidR="00053AE8" w:rsidRPr="002B3AE7">
              <w:rPr>
                <w:b/>
                <w:bCs/>
                <w:szCs w:val="24"/>
              </w:rPr>
              <w:instrText>":"6","</w:instrText>
            </w:r>
            <w:r w:rsidR="00053AE8">
              <w:rPr>
                <w:b/>
                <w:bCs/>
                <w:szCs w:val="24"/>
                <w:lang w:val="en-US"/>
              </w:rPr>
              <w:instrText>issued</w:instrText>
            </w:r>
            <w:r w:rsidR="00053AE8" w:rsidRPr="002B3AE7">
              <w:rPr>
                <w:b/>
                <w:bCs/>
                <w:szCs w:val="24"/>
              </w:rPr>
              <w:instrText>":{"</w:instrText>
            </w:r>
            <w:r w:rsidR="00053AE8">
              <w:rPr>
                <w:b/>
                <w:bCs/>
                <w:szCs w:val="24"/>
                <w:lang w:val="en-US"/>
              </w:rPr>
              <w:instrText>date</w:instrText>
            </w:r>
            <w:r w:rsidR="00053AE8" w:rsidRPr="002B3AE7">
              <w:rPr>
                <w:b/>
                <w:bCs/>
                <w:szCs w:val="24"/>
              </w:rPr>
              <w:instrText>-</w:instrText>
            </w:r>
            <w:r w:rsidR="00053AE8">
              <w:rPr>
                <w:b/>
                <w:bCs/>
                <w:szCs w:val="24"/>
                <w:lang w:val="en-US"/>
              </w:rPr>
              <w:instrText>parts</w:instrText>
            </w:r>
            <w:r w:rsidR="00053AE8" w:rsidRPr="002B3AE7">
              <w:rPr>
                <w:b/>
                <w:bCs/>
                <w:szCs w:val="24"/>
              </w:rPr>
              <w:instrText>":[["2019","6","1"]]},"</w:instrText>
            </w:r>
            <w:r w:rsidR="00053AE8">
              <w:rPr>
                <w:b/>
                <w:bCs/>
                <w:szCs w:val="24"/>
                <w:lang w:val="en-US"/>
              </w:rPr>
              <w:instrText>page</w:instrText>
            </w:r>
            <w:r w:rsidR="00053AE8" w:rsidRPr="002B3AE7">
              <w:rPr>
                <w:b/>
                <w:bCs/>
                <w:szCs w:val="24"/>
              </w:rPr>
              <w:instrText>":"1107-1115","</w:instrText>
            </w:r>
            <w:r w:rsidR="00053AE8">
              <w:rPr>
                <w:b/>
                <w:bCs/>
                <w:szCs w:val="24"/>
                <w:lang w:val="en-US"/>
              </w:rPr>
              <w:instrText>publisher</w:instrText>
            </w:r>
            <w:r w:rsidR="00053AE8" w:rsidRPr="002B3AE7">
              <w:rPr>
                <w:b/>
                <w:bCs/>
                <w:szCs w:val="24"/>
              </w:rPr>
              <w:instrText>":"</w:instrText>
            </w:r>
            <w:r w:rsidR="00053AE8">
              <w:rPr>
                <w:b/>
                <w:bCs/>
                <w:szCs w:val="24"/>
                <w:lang w:val="en-US"/>
              </w:rPr>
              <w:instrText>Elsevier</w:instrText>
            </w:r>
            <w:r w:rsidR="00053AE8" w:rsidRPr="002B3AE7">
              <w:rPr>
                <w:b/>
                <w:bCs/>
                <w:szCs w:val="24"/>
              </w:rPr>
              <w:instrText xml:space="preserve"> </w:instrText>
            </w:r>
            <w:r w:rsidR="00053AE8">
              <w:rPr>
                <w:b/>
                <w:bCs/>
                <w:szCs w:val="24"/>
                <w:lang w:val="en-US"/>
              </w:rPr>
              <w:instrText>Inc</w:instrText>
            </w:r>
            <w:r w:rsidR="00053AE8" w:rsidRPr="002B3AE7">
              <w:rPr>
                <w:b/>
                <w:bCs/>
                <w:szCs w:val="24"/>
              </w:rPr>
              <w:instrText>.","</w:instrText>
            </w:r>
            <w:r w:rsidR="00053AE8">
              <w:rPr>
                <w:b/>
                <w:bCs/>
                <w:szCs w:val="24"/>
                <w:lang w:val="en-US"/>
              </w:rPr>
              <w:instrText>title</w:instrText>
            </w:r>
            <w:r w:rsidR="00053AE8" w:rsidRPr="002B3AE7">
              <w:rPr>
                <w:b/>
                <w:bCs/>
                <w:szCs w:val="24"/>
              </w:rPr>
              <w:instrText>":"</w:instrText>
            </w:r>
            <w:r w:rsidR="00053AE8">
              <w:rPr>
                <w:b/>
                <w:bCs/>
                <w:szCs w:val="24"/>
                <w:lang w:val="en-US"/>
              </w:rPr>
              <w:instrText>BEAM</w:instrText>
            </w:r>
            <w:r w:rsidR="00053AE8" w:rsidRPr="002B3AE7">
              <w:rPr>
                <w:b/>
                <w:bCs/>
                <w:szCs w:val="24"/>
              </w:rPr>
              <w:instrText xml:space="preserve"> </w:instrText>
            </w:r>
            <w:r w:rsidR="00053AE8">
              <w:rPr>
                <w:b/>
                <w:bCs/>
                <w:szCs w:val="24"/>
                <w:lang w:val="en-US"/>
              </w:rPr>
              <w:instrText>versus</w:instrText>
            </w:r>
            <w:r w:rsidR="00053AE8" w:rsidRPr="002B3AE7">
              <w:rPr>
                <w:b/>
                <w:bCs/>
                <w:szCs w:val="24"/>
              </w:rPr>
              <w:instrText xml:space="preserve"> </w:instrText>
            </w:r>
            <w:r w:rsidR="00053AE8">
              <w:rPr>
                <w:b/>
                <w:bCs/>
                <w:szCs w:val="24"/>
                <w:lang w:val="en-US"/>
              </w:rPr>
              <w:instrText>BUCYVP</w:instrText>
            </w:r>
            <w:r w:rsidR="00053AE8" w:rsidRPr="002B3AE7">
              <w:rPr>
                <w:b/>
                <w:bCs/>
                <w:szCs w:val="24"/>
              </w:rPr>
              <w:instrText xml:space="preserve">16 </w:instrText>
            </w:r>
            <w:r w:rsidR="00053AE8">
              <w:rPr>
                <w:b/>
                <w:bCs/>
                <w:szCs w:val="24"/>
                <w:lang w:val="en-US"/>
              </w:rPr>
              <w:instrText>Conditioning</w:instrText>
            </w:r>
            <w:r w:rsidR="00053AE8" w:rsidRPr="002B3AE7">
              <w:rPr>
                <w:b/>
                <w:bCs/>
                <w:szCs w:val="24"/>
              </w:rPr>
              <w:instrText xml:space="preserve"> </w:instrText>
            </w:r>
            <w:r w:rsidR="00053AE8">
              <w:rPr>
                <w:b/>
                <w:bCs/>
                <w:szCs w:val="24"/>
                <w:lang w:val="en-US"/>
              </w:rPr>
              <w:instrText>before</w:instrText>
            </w:r>
            <w:r w:rsidR="00053AE8" w:rsidRPr="002B3AE7">
              <w:rPr>
                <w:b/>
                <w:bCs/>
                <w:szCs w:val="24"/>
              </w:rPr>
              <w:instrText xml:space="preserve"> </w:instrText>
            </w:r>
            <w:r w:rsidR="00053AE8">
              <w:rPr>
                <w:b/>
                <w:bCs/>
                <w:szCs w:val="24"/>
                <w:lang w:val="en-US"/>
              </w:rPr>
              <w:instrText>Autologous</w:instrText>
            </w:r>
            <w:r w:rsidR="00053AE8" w:rsidRPr="002B3AE7">
              <w:rPr>
                <w:b/>
                <w:bCs/>
                <w:szCs w:val="24"/>
              </w:rPr>
              <w:instrText xml:space="preserve"> </w:instrText>
            </w:r>
            <w:r w:rsidR="00053AE8">
              <w:rPr>
                <w:b/>
                <w:bCs/>
                <w:szCs w:val="24"/>
                <w:lang w:val="en-US"/>
              </w:rPr>
              <w:instrText>Hematopoietic</w:instrText>
            </w:r>
            <w:r w:rsidR="00053AE8" w:rsidRPr="002B3AE7">
              <w:rPr>
                <w:b/>
                <w:bCs/>
                <w:szCs w:val="24"/>
              </w:rPr>
              <w:instrText xml:space="preserve"> </w:instrText>
            </w:r>
            <w:r w:rsidR="00053AE8">
              <w:rPr>
                <w:b/>
                <w:bCs/>
                <w:szCs w:val="24"/>
                <w:lang w:val="en-US"/>
              </w:rPr>
              <w:instrText>Stem</w:instrText>
            </w:r>
            <w:r w:rsidR="00053AE8" w:rsidRPr="002B3AE7">
              <w:rPr>
                <w:b/>
                <w:bCs/>
                <w:szCs w:val="24"/>
              </w:rPr>
              <w:instrText xml:space="preserve"> </w:instrText>
            </w:r>
            <w:r w:rsidR="00053AE8">
              <w:rPr>
                <w:b/>
                <w:bCs/>
                <w:szCs w:val="24"/>
                <w:lang w:val="en-US"/>
              </w:rPr>
              <w:instrText>Cell</w:instrText>
            </w:r>
            <w:r w:rsidR="00053AE8" w:rsidRPr="002B3AE7">
              <w:rPr>
                <w:b/>
                <w:bCs/>
                <w:szCs w:val="24"/>
              </w:rPr>
              <w:instrText xml:space="preserve"> </w:instrText>
            </w:r>
            <w:r w:rsidR="00053AE8">
              <w:rPr>
                <w:b/>
                <w:bCs/>
                <w:szCs w:val="24"/>
                <w:lang w:val="en-US"/>
              </w:rPr>
              <w:instrText>Transplant</w:instrText>
            </w:r>
            <w:r w:rsidR="00053AE8" w:rsidRPr="002B3AE7">
              <w:rPr>
                <w:b/>
                <w:bCs/>
                <w:szCs w:val="24"/>
              </w:rPr>
              <w:instrText xml:space="preserve"> </w:instrText>
            </w:r>
            <w:r w:rsidR="00053AE8">
              <w:rPr>
                <w:b/>
                <w:bCs/>
                <w:szCs w:val="24"/>
                <w:lang w:val="en-US"/>
              </w:rPr>
              <w:instrText>in</w:instrText>
            </w:r>
            <w:r w:rsidR="00053AE8" w:rsidRPr="002B3AE7">
              <w:rPr>
                <w:b/>
                <w:bCs/>
                <w:szCs w:val="24"/>
              </w:rPr>
              <w:instrText xml:space="preserve"> </w:instrText>
            </w:r>
            <w:r w:rsidR="00053AE8">
              <w:rPr>
                <w:b/>
                <w:bCs/>
                <w:szCs w:val="24"/>
                <w:lang w:val="en-US"/>
              </w:rPr>
              <w:instrText>Patients</w:instrText>
            </w:r>
            <w:r w:rsidR="00053AE8" w:rsidRPr="002B3AE7">
              <w:rPr>
                <w:b/>
                <w:bCs/>
                <w:szCs w:val="24"/>
              </w:rPr>
              <w:instrText xml:space="preserve"> </w:instrText>
            </w:r>
            <w:r w:rsidR="00053AE8">
              <w:rPr>
                <w:b/>
                <w:bCs/>
                <w:szCs w:val="24"/>
                <w:lang w:val="en-US"/>
              </w:rPr>
              <w:instrText>with</w:instrText>
            </w:r>
            <w:r w:rsidR="00053AE8" w:rsidRPr="002B3AE7">
              <w:rPr>
                <w:b/>
                <w:bCs/>
                <w:szCs w:val="24"/>
              </w:rPr>
              <w:instrText xml:space="preserve"> </w:instrText>
            </w:r>
            <w:r w:rsidR="00053AE8">
              <w:rPr>
                <w:b/>
                <w:bCs/>
                <w:szCs w:val="24"/>
                <w:lang w:val="en-US"/>
              </w:rPr>
              <w:instrText>Hodgkin</w:instrText>
            </w:r>
            <w:r w:rsidR="00053AE8" w:rsidRPr="002B3AE7">
              <w:rPr>
                <w:b/>
                <w:bCs/>
                <w:szCs w:val="24"/>
              </w:rPr>
              <w:instrText xml:space="preserve"> </w:instrText>
            </w:r>
            <w:r w:rsidR="00053AE8">
              <w:rPr>
                <w:b/>
                <w:bCs/>
                <w:szCs w:val="24"/>
                <w:lang w:val="en-US"/>
              </w:rPr>
              <w:instrText>Lymphoma</w:instrText>
            </w:r>
            <w:r w:rsidR="00053AE8" w:rsidRPr="002B3AE7">
              <w:rPr>
                <w:b/>
                <w:bCs/>
                <w:szCs w:val="24"/>
              </w:rPr>
              <w:instrText>","</w:instrText>
            </w:r>
            <w:r w:rsidR="00053AE8">
              <w:rPr>
                <w:b/>
                <w:bCs/>
                <w:szCs w:val="24"/>
                <w:lang w:val="en-US"/>
              </w:rPr>
              <w:instrText>type</w:instrText>
            </w:r>
            <w:r w:rsidR="00053AE8" w:rsidRPr="002B3AE7">
              <w:rPr>
                <w:b/>
                <w:bCs/>
                <w:szCs w:val="24"/>
              </w:rPr>
              <w:instrText>":"</w:instrText>
            </w:r>
            <w:r w:rsidR="00053AE8">
              <w:rPr>
                <w:b/>
                <w:bCs/>
                <w:szCs w:val="24"/>
                <w:lang w:val="en-US"/>
              </w:rPr>
              <w:instrText>article</w:instrText>
            </w:r>
            <w:r w:rsidR="00053AE8" w:rsidRPr="002B3AE7">
              <w:rPr>
                <w:b/>
                <w:bCs/>
                <w:szCs w:val="24"/>
              </w:rPr>
              <w:instrText>-</w:instrText>
            </w:r>
            <w:r w:rsidR="00053AE8">
              <w:rPr>
                <w:b/>
                <w:bCs/>
                <w:szCs w:val="24"/>
                <w:lang w:val="en-US"/>
              </w:rPr>
              <w:instrText>journal</w:instrText>
            </w:r>
            <w:r w:rsidR="00053AE8" w:rsidRPr="002B3AE7">
              <w:rPr>
                <w:b/>
                <w:bCs/>
                <w:szCs w:val="24"/>
              </w:rPr>
              <w:instrText>","</w:instrText>
            </w:r>
            <w:r w:rsidR="00053AE8">
              <w:rPr>
                <w:b/>
                <w:bCs/>
                <w:szCs w:val="24"/>
                <w:lang w:val="en-US"/>
              </w:rPr>
              <w:instrText>volume</w:instrText>
            </w:r>
            <w:r w:rsidR="00053AE8" w:rsidRPr="002B3AE7">
              <w:rPr>
                <w:b/>
                <w:bCs/>
                <w:szCs w:val="24"/>
              </w:rPr>
              <w:instrText>":"25"},"</w:instrText>
            </w:r>
            <w:r w:rsidR="00053AE8">
              <w:rPr>
                <w:b/>
                <w:bCs/>
                <w:szCs w:val="24"/>
                <w:lang w:val="en-US"/>
              </w:rPr>
              <w:instrText>uris</w:instrText>
            </w:r>
            <w:r w:rsidR="00053AE8" w:rsidRPr="002B3AE7">
              <w:rPr>
                <w:b/>
                <w:bCs/>
                <w:szCs w:val="24"/>
              </w:rPr>
              <w:instrText>":["</w:instrText>
            </w:r>
            <w:r w:rsidR="00053AE8">
              <w:rPr>
                <w:b/>
                <w:bCs/>
                <w:szCs w:val="24"/>
                <w:lang w:val="en-US"/>
              </w:rPr>
              <w:instrText>http</w:instrText>
            </w:r>
            <w:r w:rsidR="00053AE8" w:rsidRPr="002B3AE7">
              <w:rPr>
                <w:b/>
                <w:bCs/>
                <w:szCs w:val="24"/>
              </w:rPr>
              <w:instrText>://</w:instrText>
            </w:r>
            <w:r w:rsidR="00053AE8">
              <w:rPr>
                <w:b/>
                <w:bCs/>
                <w:szCs w:val="24"/>
                <w:lang w:val="en-US"/>
              </w:rPr>
              <w:instrText>www</w:instrText>
            </w:r>
            <w:r w:rsidR="00053AE8" w:rsidRPr="002B3AE7">
              <w:rPr>
                <w:b/>
                <w:bCs/>
                <w:szCs w:val="24"/>
              </w:rPr>
              <w:instrText>.</w:instrText>
            </w:r>
            <w:r w:rsidR="00053AE8">
              <w:rPr>
                <w:b/>
                <w:bCs/>
                <w:szCs w:val="24"/>
                <w:lang w:val="en-US"/>
              </w:rPr>
              <w:instrText>mendeley</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documents</w:instrText>
            </w:r>
            <w:r w:rsidR="00053AE8" w:rsidRPr="002B3AE7">
              <w:rPr>
                <w:b/>
                <w:bCs/>
                <w:szCs w:val="24"/>
              </w:rPr>
              <w:instrText>/?</w:instrText>
            </w:r>
            <w:r w:rsidR="00053AE8">
              <w:rPr>
                <w:b/>
                <w:bCs/>
                <w:szCs w:val="24"/>
                <w:lang w:val="en-US"/>
              </w:rPr>
              <w:instrText>uuid</w:instrText>
            </w:r>
            <w:r w:rsidR="00053AE8" w:rsidRPr="002B3AE7">
              <w:rPr>
                <w:b/>
                <w:bCs/>
                <w:szCs w:val="24"/>
              </w:rPr>
              <w:instrText>=56</w:instrText>
            </w:r>
            <w:r w:rsidR="00053AE8">
              <w:rPr>
                <w:b/>
                <w:bCs/>
                <w:szCs w:val="24"/>
                <w:lang w:val="en-US"/>
              </w:rPr>
              <w:instrText>e</w:instrText>
            </w:r>
            <w:r w:rsidR="00053AE8" w:rsidRPr="002B3AE7">
              <w:rPr>
                <w:b/>
                <w:bCs/>
                <w:szCs w:val="24"/>
              </w:rPr>
              <w:instrText>75788-5</w:instrText>
            </w:r>
            <w:r w:rsidR="00053AE8">
              <w:rPr>
                <w:b/>
                <w:bCs/>
                <w:szCs w:val="24"/>
                <w:lang w:val="en-US"/>
              </w:rPr>
              <w:instrText>b</w:instrText>
            </w:r>
            <w:r w:rsidR="00053AE8" w:rsidRPr="002B3AE7">
              <w:rPr>
                <w:b/>
                <w:bCs/>
                <w:szCs w:val="24"/>
              </w:rPr>
              <w:instrText>8</w:instrText>
            </w:r>
            <w:r w:rsidR="00053AE8">
              <w:rPr>
                <w:b/>
                <w:bCs/>
                <w:szCs w:val="24"/>
                <w:lang w:val="en-US"/>
              </w:rPr>
              <w:instrText>c</w:instrText>
            </w:r>
            <w:r w:rsidR="00053AE8" w:rsidRPr="002B3AE7">
              <w:rPr>
                <w:b/>
                <w:bCs/>
                <w:szCs w:val="24"/>
              </w:rPr>
              <w:instrText>-3</w:instrText>
            </w:r>
            <w:r w:rsidR="00053AE8">
              <w:rPr>
                <w:b/>
                <w:bCs/>
                <w:szCs w:val="24"/>
                <w:lang w:val="en-US"/>
              </w:rPr>
              <w:instrText>f</w:instrText>
            </w:r>
            <w:r w:rsidR="00053AE8" w:rsidRPr="002B3AE7">
              <w:rPr>
                <w:b/>
                <w:bCs/>
                <w:szCs w:val="24"/>
              </w:rPr>
              <w:instrText>86-</w:instrText>
            </w:r>
            <w:r w:rsidR="00053AE8">
              <w:rPr>
                <w:b/>
                <w:bCs/>
                <w:szCs w:val="24"/>
                <w:lang w:val="en-US"/>
              </w:rPr>
              <w:instrText>a</w:instrText>
            </w:r>
            <w:r w:rsidR="00053AE8" w:rsidRPr="002B3AE7">
              <w:rPr>
                <w:b/>
                <w:bCs/>
                <w:szCs w:val="24"/>
              </w:rPr>
              <w:instrText>270-4851</w:instrText>
            </w:r>
            <w:r w:rsidR="00053AE8">
              <w:rPr>
                <w:b/>
                <w:bCs/>
                <w:szCs w:val="24"/>
                <w:lang w:val="en-US"/>
              </w:rPr>
              <w:instrText>b</w:instrText>
            </w:r>
            <w:r w:rsidR="00053AE8" w:rsidRPr="002B3AE7">
              <w:rPr>
                <w:b/>
                <w:bCs/>
                <w:szCs w:val="24"/>
              </w:rPr>
              <w:instrText>64</w:instrText>
            </w:r>
            <w:r w:rsidR="00053AE8">
              <w:rPr>
                <w:b/>
                <w:bCs/>
                <w:szCs w:val="24"/>
                <w:lang w:val="en-US"/>
              </w:rPr>
              <w:instrText>ae</w:instrText>
            </w:r>
            <w:r w:rsidR="00053AE8" w:rsidRPr="002B3AE7">
              <w:rPr>
                <w:b/>
                <w:bCs/>
                <w:szCs w:val="24"/>
              </w:rPr>
              <w:instrText>340"]}],"</w:instrText>
            </w:r>
            <w:r w:rsidR="00053AE8">
              <w:rPr>
                <w:b/>
                <w:bCs/>
                <w:szCs w:val="24"/>
                <w:lang w:val="en-US"/>
              </w:rPr>
              <w:instrText>mendeley</w:instrText>
            </w:r>
            <w:r w:rsidR="00053AE8" w:rsidRPr="002B3AE7">
              <w:rPr>
                <w:b/>
                <w:bCs/>
                <w:szCs w:val="24"/>
              </w:rPr>
              <w:instrText>":{"</w:instrText>
            </w:r>
            <w:r w:rsidR="00053AE8">
              <w:rPr>
                <w:b/>
                <w:bCs/>
                <w:szCs w:val="24"/>
                <w:lang w:val="en-US"/>
              </w:rPr>
              <w:instrText>formattedCitation</w:instrText>
            </w:r>
            <w:r w:rsidR="00053AE8" w:rsidRPr="002B3AE7">
              <w:rPr>
                <w:b/>
                <w:bCs/>
                <w:szCs w:val="24"/>
              </w:rPr>
              <w:instrText>":"[136]","</w:instrText>
            </w:r>
            <w:r w:rsidR="00053AE8">
              <w:rPr>
                <w:b/>
                <w:bCs/>
                <w:szCs w:val="24"/>
                <w:lang w:val="en-US"/>
              </w:rPr>
              <w:instrText>plainTextFormattedCitation</w:instrText>
            </w:r>
            <w:r w:rsidR="00053AE8" w:rsidRPr="002B3AE7">
              <w:rPr>
                <w:b/>
                <w:bCs/>
                <w:szCs w:val="24"/>
              </w:rPr>
              <w:instrText>":"[136]","</w:instrText>
            </w:r>
            <w:r w:rsidR="00053AE8">
              <w:rPr>
                <w:b/>
                <w:bCs/>
                <w:szCs w:val="24"/>
                <w:lang w:val="en-US"/>
              </w:rPr>
              <w:instrText>previouslyFormattedCitation</w:instrText>
            </w:r>
            <w:r w:rsidR="00053AE8" w:rsidRPr="002B3AE7">
              <w:rPr>
                <w:b/>
                <w:bCs/>
                <w:szCs w:val="24"/>
              </w:rPr>
              <w:instrText>":"[136]"},"</w:instrText>
            </w:r>
            <w:r w:rsidR="00053AE8">
              <w:rPr>
                <w:b/>
                <w:bCs/>
                <w:szCs w:val="24"/>
                <w:lang w:val="en-US"/>
              </w:rPr>
              <w:instrText>properties</w:instrText>
            </w:r>
            <w:r w:rsidR="00053AE8" w:rsidRPr="002B3AE7">
              <w:rPr>
                <w:b/>
                <w:bCs/>
                <w:szCs w:val="24"/>
              </w:rPr>
              <w:instrText>":{"</w:instrText>
            </w:r>
            <w:r w:rsidR="00053AE8">
              <w:rPr>
                <w:b/>
                <w:bCs/>
                <w:szCs w:val="24"/>
                <w:lang w:val="en-US"/>
              </w:rPr>
              <w:instrText>noteIndex</w:instrText>
            </w:r>
            <w:r w:rsidR="00053AE8" w:rsidRPr="002B3AE7">
              <w:rPr>
                <w:b/>
                <w:bCs/>
                <w:szCs w:val="24"/>
              </w:rPr>
              <w:instrText>":0},"</w:instrText>
            </w:r>
            <w:r w:rsidR="00053AE8">
              <w:rPr>
                <w:b/>
                <w:bCs/>
                <w:szCs w:val="24"/>
                <w:lang w:val="en-US"/>
              </w:rPr>
              <w:instrText>schema</w:instrText>
            </w:r>
            <w:r w:rsidR="00053AE8" w:rsidRPr="002B3AE7">
              <w:rPr>
                <w:b/>
                <w:bCs/>
                <w:szCs w:val="24"/>
              </w:rPr>
              <w:instrText>":"</w:instrText>
            </w:r>
            <w:r w:rsidR="00053AE8">
              <w:rPr>
                <w:b/>
                <w:bCs/>
                <w:szCs w:val="24"/>
                <w:lang w:val="en-US"/>
              </w:rPr>
              <w:instrText>https</w:instrText>
            </w:r>
            <w:r w:rsidR="00053AE8" w:rsidRPr="002B3AE7">
              <w:rPr>
                <w:b/>
                <w:bCs/>
                <w:szCs w:val="24"/>
              </w:rPr>
              <w:instrText>://</w:instrText>
            </w:r>
            <w:r w:rsidR="00053AE8">
              <w:rPr>
                <w:b/>
                <w:bCs/>
                <w:szCs w:val="24"/>
                <w:lang w:val="en-US"/>
              </w:rPr>
              <w:instrText>github</w:instrText>
            </w:r>
            <w:r w:rsidR="00053AE8" w:rsidRPr="002B3AE7">
              <w:rPr>
                <w:b/>
                <w:bCs/>
                <w:szCs w:val="24"/>
              </w:rPr>
              <w:instrText>.</w:instrText>
            </w:r>
            <w:r w:rsidR="00053AE8">
              <w:rPr>
                <w:b/>
                <w:bCs/>
                <w:szCs w:val="24"/>
                <w:lang w:val="en-US"/>
              </w:rPr>
              <w:instrText>com</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style</w:instrText>
            </w:r>
            <w:r w:rsidR="00053AE8" w:rsidRPr="002B3AE7">
              <w:rPr>
                <w:b/>
                <w:bCs/>
                <w:szCs w:val="24"/>
              </w:rPr>
              <w:instrText>-</w:instrText>
            </w:r>
            <w:r w:rsidR="00053AE8">
              <w:rPr>
                <w:b/>
                <w:bCs/>
                <w:szCs w:val="24"/>
                <w:lang w:val="en-US"/>
              </w:rPr>
              <w:instrText>language</w:instrText>
            </w:r>
            <w:r w:rsidR="00053AE8" w:rsidRPr="002B3AE7">
              <w:rPr>
                <w:b/>
                <w:bCs/>
                <w:szCs w:val="24"/>
              </w:rPr>
              <w:instrText>/</w:instrText>
            </w:r>
            <w:r w:rsidR="00053AE8">
              <w:rPr>
                <w:b/>
                <w:bCs/>
                <w:szCs w:val="24"/>
                <w:lang w:val="en-US"/>
              </w:rPr>
              <w:instrText>schema</w:instrText>
            </w:r>
            <w:r w:rsidR="00053AE8" w:rsidRPr="002B3AE7">
              <w:rPr>
                <w:b/>
                <w:bCs/>
                <w:szCs w:val="24"/>
              </w:rPr>
              <w:instrText>/</w:instrText>
            </w:r>
            <w:r w:rsidR="00053AE8">
              <w:rPr>
                <w:b/>
                <w:bCs/>
                <w:szCs w:val="24"/>
                <w:lang w:val="en-US"/>
              </w:rPr>
              <w:instrText>raw</w:instrText>
            </w:r>
            <w:r w:rsidR="00053AE8" w:rsidRPr="002B3AE7">
              <w:rPr>
                <w:b/>
                <w:bCs/>
                <w:szCs w:val="24"/>
              </w:rPr>
              <w:instrText>/</w:instrText>
            </w:r>
            <w:r w:rsidR="00053AE8">
              <w:rPr>
                <w:b/>
                <w:bCs/>
                <w:szCs w:val="24"/>
                <w:lang w:val="en-US"/>
              </w:rPr>
              <w:instrText>master</w:instrText>
            </w:r>
            <w:r w:rsidR="00053AE8" w:rsidRPr="002B3AE7">
              <w:rPr>
                <w:b/>
                <w:bCs/>
                <w:szCs w:val="24"/>
              </w:rPr>
              <w:instrText>/</w:instrText>
            </w:r>
            <w:r w:rsidR="00053AE8">
              <w:rPr>
                <w:b/>
                <w:bCs/>
                <w:szCs w:val="24"/>
                <w:lang w:val="en-US"/>
              </w:rPr>
              <w:instrText>csl</w:instrText>
            </w:r>
            <w:r w:rsidR="00053AE8" w:rsidRPr="002B3AE7">
              <w:rPr>
                <w:b/>
                <w:bCs/>
                <w:szCs w:val="24"/>
              </w:rPr>
              <w:instrText>-</w:instrText>
            </w:r>
            <w:r w:rsidR="00053AE8">
              <w:rPr>
                <w:b/>
                <w:bCs/>
                <w:szCs w:val="24"/>
                <w:lang w:val="en-US"/>
              </w:rPr>
              <w:instrText>citation</w:instrText>
            </w:r>
            <w:r w:rsidR="00053AE8" w:rsidRPr="002B3AE7">
              <w:rPr>
                <w:b/>
                <w:bCs/>
                <w:szCs w:val="24"/>
              </w:rPr>
              <w:instrText>.</w:instrText>
            </w:r>
            <w:r w:rsidR="00053AE8">
              <w:rPr>
                <w:b/>
                <w:bCs/>
                <w:szCs w:val="24"/>
                <w:lang w:val="en-US"/>
              </w:rPr>
              <w:instrText>json</w:instrText>
            </w:r>
            <w:r w:rsidR="00053AE8" w:rsidRPr="002B3AE7">
              <w:rPr>
                <w:b/>
                <w:bCs/>
                <w:szCs w:val="24"/>
              </w:rPr>
              <w:instrText>"}</w:instrText>
            </w:r>
            <w:r w:rsidR="00BC002F">
              <w:rPr>
                <w:b/>
                <w:bCs/>
                <w:szCs w:val="24"/>
                <w:lang w:val="en-US"/>
              </w:rPr>
              <w:fldChar w:fldCharType="separate"/>
            </w:r>
            <w:r w:rsidR="00A60C8A" w:rsidRPr="00A60C8A">
              <w:rPr>
                <w:bCs/>
                <w:noProof/>
                <w:szCs w:val="24"/>
              </w:rPr>
              <w:t>[136]</w:t>
            </w:r>
            <w:r w:rsidR="00BC002F">
              <w:rPr>
                <w:b/>
                <w:bCs/>
                <w:szCs w:val="24"/>
                <w:lang w:val="en-US"/>
              </w:rPr>
              <w:fldChar w:fldCharType="end"/>
            </w:r>
          </w:p>
        </w:tc>
      </w:tr>
      <w:tr w:rsidR="00D84C86" w:rsidRPr="000C0218" w14:paraId="55184BBD"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49CBD41D" w14:textId="77777777" w:rsidR="00D84C86" w:rsidRPr="000C0218" w:rsidRDefault="00D84C86" w:rsidP="00F533A5">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B954805" w14:textId="77777777" w:rsidR="00D84C86" w:rsidRPr="000C0218" w:rsidRDefault="00D84C86" w:rsidP="00F533A5">
            <w:pPr>
              <w:spacing w:line="240" w:lineRule="auto"/>
              <w:ind w:firstLine="0"/>
              <w:jc w:val="left"/>
              <w:rPr>
                <w:szCs w:val="24"/>
              </w:rPr>
            </w:pPr>
            <w:r w:rsidRPr="00EA5B5D">
              <w:rPr>
                <w:szCs w:val="24"/>
              </w:rPr>
              <w:t>Стандартная</w:t>
            </w:r>
            <w:r w:rsidRPr="000C0218">
              <w:rPr>
                <w:szCs w:val="24"/>
              </w:rPr>
              <w:t xml:space="preserve"> </w:t>
            </w:r>
            <w:r w:rsidRPr="00EA5B5D">
              <w:rPr>
                <w:szCs w:val="24"/>
              </w:rPr>
              <w:t>доза</w:t>
            </w:r>
          </w:p>
        </w:tc>
        <w:tc>
          <w:tcPr>
            <w:tcW w:w="2339" w:type="dxa"/>
            <w:tcBorders>
              <w:top w:val="single" w:sz="4" w:space="0" w:color="auto"/>
              <w:left w:val="single" w:sz="4" w:space="0" w:color="auto"/>
              <w:bottom w:val="single" w:sz="4" w:space="0" w:color="auto"/>
              <w:right w:val="single" w:sz="4" w:space="0" w:color="auto"/>
            </w:tcBorders>
            <w:hideMark/>
          </w:tcPr>
          <w:p w14:paraId="18F8AD21" w14:textId="77777777" w:rsidR="00D84C86" w:rsidRPr="000C0218" w:rsidRDefault="00D84C86" w:rsidP="00F533A5">
            <w:pPr>
              <w:spacing w:line="240" w:lineRule="auto"/>
              <w:ind w:firstLine="0"/>
              <w:jc w:val="left"/>
              <w:rPr>
                <w:szCs w:val="24"/>
              </w:rPr>
            </w:pPr>
            <w:r w:rsidRPr="00EA5B5D">
              <w:rPr>
                <w:szCs w:val="24"/>
              </w:rPr>
              <w:t>Путь</w:t>
            </w:r>
            <w:r w:rsidRPr="000C0218">
              <w:rPr>
                <w:szCs w:val="24"/>
              </w:rPr>
              <w:t xml:space="preserve"> </w:t>
            </w:r>
            <w:r w:rsidRPr="00EA5B5D">
              <w:rPr>
                <w:szCs w:val="24"/>
              </w:rPr>
              <w:t>введения</w:t>
            </w:r>
          </w:p>
        </w:tc>
        <w:tc>
          <w:tcPr>
            <w:tcW w:w="2339" w:type="dxa"/>
            <w:tcBorders>
              <w:top w:val="single" w:sz="4" w:space="0" w:color="auto"/>
              <w:left w:val="single" w:sz="4" w:space="0" w:color="auto"/>
              <w:bottom w:val="single" w:sz="4" w:space="0" w:color="auto"/>
              <w:right w:val="single" w:sz="4" w:space="0" w:color="auto"/>
            </w:tcBorders>
            <w:hideMark/>
          </w:tcPr>
          <w:p w14:paraId="17167F24" w14:textId="77777777" w:rsidR="00D84C86" w:rsidRPr="000C0218" w:rsidRDefault="00D84C86" w:rsidP="00F533A5">
            <w:pPr>
              <w:spacing w:line="240" w:lineRule="auto"/>
              <w:ind w:firstLine="0"/>
              <w:jc w:val="left"/>
              <w:rPr>
                <w:szCs w:val="24"/>
              </w:rPr>
            </w:pPr>
            <w:r w:rsidRPr="00EA5B5D">
              <w:rPr>
                <w:szCs w:val="24"/>
              </w:rPr>
              <w:t>Дни</w:t>
            </w:r>
            <w:r w:rsidRPr="000C0218">
              <w:rPr>
                <w:szCs w:val="24"/>
              </w:rPr>
              <w:t xml:space="preserve"> </w:t>
            </w:r>
            <w:r w:rsidRPr="00EA5B5D">
              <w:rPr>
                <w:szCs w:val="24"/>
              </w:rPr>
              <w:t>введения</w:t>
            </w:r>
          </w:p>
        </w:tc>
      </w:tr>
      <w:tr w:rsidR="00D84C86" w:rsidRPr="000C0218" w14:paraId="0F53D356"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201E6C53" w14:textId="77777777" w:rsidR="00D84C86" w:rsidRPr="000C0218" w:rsidRDefault="00D84C86" w:rsidP="00D84C86">
            <w:pPr>
              <w:spacing w:line="240" w:lineRule="auto"/>
              <w:ind w:firstLine="0"/>
              <w:jc w:val="left"/>
              <w:rPr>
                <w:szCs w:val="24"/>
              </w:rPr>
            </w:pPr>
            <w:r w:rsidRPr="00D84C86">
              <w:rPr>
                <w:szCs w:val="24"/>
              </w:rPr>
              <w:t>Кармустин</w:t>
            </w:r>
            <w:r w:rsidR="000E2605"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4A2E7DC0" w14:textId="77777777" w:rsidR="00D84C86" w:rsidRPr="000C0218" w:rsidRDefault="00D84C86" w:rsidP="00D84C86">
            <w:pPr>
              <w:spacing w:line="240" w:lineRule="auto"/>
              <w:ind w:firstLine="0"/>
              <w:jc w:val="left"/>
              <w:rPr>
                <w:szCs w:val="24"/>
              </w:rPr>
            </w:pPr>
            <w:r w:rsidRPr="000C0218">
              <w:rPr>
                <w:szCs w:val="24"/>
              </w:rPr>
              <w:t xml:space="preserve">300 </w:t>
            </w:r>
            <w:r w:rsidRPr="00D84C86">
              <w:rPr>
                <w:szCs w:val="24"/>
              </w:rPr>
              <w:t>мг</w:t>
            </w:r>
            <w:r w:rsidRPr="000C0218">
              <w:rPr>
                <w:szCs w:val="24"/>
              </w:rPr>
              <w:t>/</w:t>
            </w:r>
            <w:r w:rsidRPr="00D84C86">
              <w:rPr>
                <w:szCs w:val="24"/>
              </w:rPr>
              <w:t>м</w:t>
            </w:r>
            <w:r w:rsidRPr="000C021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49B012B" w14:textId="77777777" w:rsidR="00D84C86" w:rsidRPr="000C0218" w:rsidRDefault="00D84C86" w:rsidP="00D84C86">
            <w:pPr>
              <w:spacing w:line="240" w:lineRule="auto"/>
              <w:ind w:firstLine="0"/>
              <w:jc w:val="left"/>
              <w:rPr>
                <w:szCs w:val="24"/>
              </w:rPr>
            </w:pPr>
            <w:r w:rsidRPr="00D84C86">
              <w:rPr>
                <w:szCs w:val="24"/>
              </w:rPr>
              <w:t>в</w:t>
            </w:r>
            <w:r w:rsidRPr="000C0218">
              <w:rPr>
                <w:szCs w:val="24"/>
              </w:rPr>
              <w:t>/</w:t>
            </w:r>
            <w:r w:rsidRPr="00D84C86">
              <w:rPr>
                <w:szCs w:val="24"/>
              </w:rPr>
              <w:t>в</w:t>
            </w:r>
            <w:r w:rsidRPr="000C0218">
              <w:rPr>
                <w:szCs w:val="24"/>
              </w:rPr>
              <w:t xml:space="preserve"> </w:t>
            </w:r>
            <w:r w:rsidRPr="00D84C86">
              <w:rPr>
                <w:szCs w:val="24"/>
              </w:rPr>
              <w:t>кап</w:t>
            </w:r>
            <w:r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7988C754" w14:textId="77777777" w:rsidR="00D84C86" w:rsidRPr="000C0218" w:rsidRDefault="00D84C86" w:rsidP="00D84C86">
            <w:pPr>
              <w:spacing w:line="240" w:lineRule="auto"/>
              <w:ind w:firstLine="0"/>
              <w:jc w:val="left"/>
              <w:rPr>
                <w:szCs w:val="24"/>
              </w:rPr>
            </w:pPr>
            <w:r w:rsidRPr="000C0218">
              <w:rPr>
                <w:szCs w:val="24"/>
              </w:rPr>
              <w:t>-6</w:t>
            </w:r>
          </w:p>
        </w:tc>
      </w:tr>
      <w:tr w:rsidR="00D84C86" w:rsidRPr="000C0218" w14:paraId="04C5B5AF"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1DDF3A6C" w14:textId="77777777" w:rsidR="00D84C86" w:rsidRPr="000C0218" w:rsidRDefault="00D84C86" w:rsidP="00D84C86">
            <w:pPr>
              <w:spacing w:line="240" w:lineRule="auto"/>
              <w:ind w:firstLine="0"/>
              <w:jc w:val="left"/>
              <w:rPr>
                <w:szCs w:val="24"/>
              </w:rPr>
            </w:pPr>
            <w:r w:rsidRPr="00D84C86">
              <w:rPr>
                <w:szCs w:val="24"/>
              </w:rPr>
              <w:t>Цит</w:t>
            </w:r>
            <w:r w:rsidR="00F43101">
              <w:rPr>
                <w:szCs w:val="24"/>
              </w:rPr>
              <w:t>арабин</w:t>
            </w:r>
            <w:r w:rsidR="000E2605"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17D11335" w14:textId="77777777" w:rsidR="00D84C86" w:rsidRPr="000C0218" w:rsidRDefault="00D84C86" w:rsidP="00D84C86">
            <w:pPr>
              <w:spacing w:line="240" w:lineRule="auto"/>
              <w:ind w:firstLine="0"/>
              <w:jc w:val="left"/>
              <w:rPr>
                <w:szCs w:val="24"/>
              </w:rPr>
            </w:pPr>
            <w:r w:rsidRPr="000C0218">
              <w:rPr>
                <w:szCs w:val="24"/>
              </w:rPr>
              <w:t xml:space="preserve">100 </w:t>
            </w:r>
            <w:r w:rsidRPr="00D84C86">
              <w:rPr>
                <w:szCs w:val="24"/>
              </w:rPr>
              <w:t>мг</w:t>
            </w:r>
            <w:r w:rsidRPr="000C0218">
              <w:rPr>
                <w:szCs w:val="24"/>
              </w:rPr>
              <w:t>/</w:t>
            </w:r>
            <w:r w:rsidRPr="00D84C86">
              <w:rPr>
                <w:szCs w:val="24"/>
              </w:rPr>
              <w:t>м</w:t>
            </w:r>
            <w:r w:rsidRPr="000C0218">
              <w:rPr>
                <w:szCs w:val="24"/>
                <w:vertAlign w:val="superscript"/>
              </w:rPr>
              <w:t>2</w:t>
            </w:r>
            <w:r w:rsidRPr="000C0218">
              <w:rPr>
                <w:szCs w:val="24"/>
              </w:rPr>
              <w:t xml:space="preserve"> </w:t>
            </w:r>
            <w:r w:rsidRPr="00D84C86">
              <w:rPr>
                <w:szCs w:val="24"/>
              </w:rPr>
              <w:t>каждые</w:t>
            </w:r>
            <w:r w:rsidRPr="000C0218">
              <w:rPr>
                <w:szCs w:val="24"/>
              </w:rPr>
              <w:t xml:space="preserve"> 12 </w:t>
            </w:r>
            <w:r w:rsidRPr="00D84C86">
              <w:rPr>
                <w:szCs w:val="24"/>
              </w:rPr>
              <w:t>часов</w:t>
            </w:r>
          </w:p>
        </w:tc>
        <w:tc>
          <w:tcPr>
            <w:tcW w:w="2339" w:type="dxa"/>
            <w:tcBorders>
              <w:top w:val="single" w:sz="4" w:space="0" w:color="auto"/>
              <w:left w:val="single" w:sz="4" w:space="0" w:color="auto"/>
              <w:bottom w:val="single" w:sz="4" w:space="0" w:color="auto"/>
              <w:right w:val="single" w:sz="4" w:space="0" w:color="auto"/>
            </w:tcBorders>
          </w:tcPr>
          <w:p w14:paraId="4ADAA727" w14:textId="77777777" w:rsidR="00D84C86" w:rsidRPr="000C0218" w:rsidRDefault="00D84C86" w:rsidP="00D84C86">
            <w:pPr>
              <w:spacing w:line="240" w:lineRule="auto"/>
              <w:ind w:firstLine="0"/>
              <w:jc w:val="left"/>
              <w:rPr>
                <w:szCs w:val="24"/>
              </w:rPr>
            </w:pPr>
            <w:r w:rsidRPr="00D84C86">
              <w:rPr>
                <w:szCs w:val="24"/>
              </w:rPr>
              <w:t>в</w:t>
            </w:r>
            <w:r w:rsidRPr="000C0218">
              <w:rPr>
                <w:szCs w:val="24"/>
              </w:rPr>
              <w:t>/</w:t>
            </w:r>
            <w:r w:rsidRPr="00D84C86">
              <w:rPr>
                <w:szCs w:val="24"/>
              </w:rPr>
              <w:t>в</w:t>
            </w:r>
            <w:r w:rsidRPr="000C0218">
              <w:rPr>
                <w:szCs w:val="24"/>
              </w:rPr>
              <w:t xml:space="preserve"> </w:t>
            </w:r>
            <w:r w:rsidRPr="00D84C86">
              <w:rPr>
                <w:szCs w:val="24"/>
              </w:rPr>
              <w:t>кап</w:t>
            </w:r>
            <w:r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414B6746" w14:textId="77777777" w:rsidR="00D84C86" w:rsidRPr="000C0218" w:rsidRDefault="00D84C86" w:rsidP="00D84C86">
            <w:pPr>
              <w:spacing w:line="240" w:lineRule="auto"/>
              <w:ind w:firstLine="0"/>
              <w:jc w:val="left"/>
              <w:rPr>
                <w:szCs w:val="24"/>
              </w:rPr>
            </w:pPr>
            <w:r w:rsidRPr="000C0218">
              <w:rPr>
                <w:szCs w:val="24"/>
              </w:rPr>
              <w:t>-5 - -2</w:t>
            </w:r>
          </w:p>
        </w:tc>
      </w:tr>
      <w:tr w:rsidR="00D84C86" w:rsidRPr="000C0218" w14:paraId="0FE5A99C"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2FD7B877" w14:textId="77777777" w:rsidR="00D84C86" w:rsidRPr="000C0218" w:rsidRDefault="00D84C86" w:rsidP="00D84C86">
            <w:pPr>
              <w:spacing w:line="240" w:lineRule="auto"/>
              <w:ind w:firstLine="0"/>
              <w:jc w:val="left"/>
              <w:rPr>
                <w:szCs w:val="24"/>
              </w:rPr>
            </w:pPr>
            <w:r w:rsidRPr="00D84C86">
              <w:rPr>
                <w:szCs w:val="24"/>
              </w:rPr>
              <w:t>Этопозид</w:t>
            </w:r>
            <w:r w:rsidR="000E2605"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01CC886C" w14:textId="77777777" w:rsidR="00D84C86" w:rsidRPr="000C0218" w:rsidRDefault="00D84C86" w:rsidP="00D84C86">
            <w:pPr>
              <w:spacing w:line="240" w:lineRule="auto"/>
              <w:ind w:firstLine="0"/>
              <w:jc w:val="left"/>
              <w:rPr>
                <w:szCs w:val="24"/>
              </w:rPr>
            </w:pPr>
            <w:r w:rsidRPr="000C0218">
              <w:rPr>
                <w:szCs w:val="24"/>
              </w:rPr>
              <w:t xml:space="preserve">100 </w:t>
            </w:r>
            <w:r w:rsidRPr="00D84C86">
              <w:rPr>
                <w:szCs w:val="24"/>
              </w:rPr>
              <w:t>мг</w:t>
            </w:r>
            <w:r w:rsidRPr="000C0218">
              <w:rPr>
                <w:szCs w:val="24"/>
              </w:rPr>
              <w:t>/</w:t>
            </w:r>
            <w:r w:rsidRPr="00D84C86">
              <w:rPr>
                <w:szCs w:val="24"/>
              </w:rPr>
              <w:t>м</w:t>
            </w:r>
            <w:r w:rsidRPr="000C021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E9A4CE3" w14:textId="77777777" w:rsidR="00D84C86" w:rsidRPr="000C0218" w:rsidRDefault="00D84C86" w:rsidP="00D84C86">
            <w:pPr>
              <w:spacing w:line="240" w:lineRule="auto"/>
              <w:ind w:firstLine="0"/>
              <w:jc w:val="left"/>
              <w:rPr>
                <w:szCs w:val="24"/>
              </w:rPr>
            </w:pPr>
            <w:r w:rsidRPr="00D84C86">
              <w:rPr>
                <w:szCs w:val="24"/>
              </w:rPr>
              <w:t>в</w:t>
            </w:r>
            <w:r w:rsidRPr="000C0218">
              <w:rPr>
                <w:szCs w:val="24"/>
              </w:rPr>
              <w:t>/</w:t>
            </w:r>
            <w:r w:rsidRPr="00D84C86">
              <w:rPr>
                <w:szCs w:val="24"/>
              </w:rPr>
              <w:t>в</w:t>
            </w:r>
            <w:r w:rsidRPr="000C0218">
              <w:rPr>
                <w:szCs w:val="24"/>
              </w:rPr>
              <w:t xml:space="preserve"> </w:t>
            </w:r>
            <w:r w:rsidRPr="00D84C86">
              <w:rPr>
                <w:szCs w:val="24"/>
              </w:rPr>
              <w:t>кап</w:t>
            </w:r>
            <w:r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2084560B" w14:textId="77777777" w:rsidR="00D84C86" w:rsidRPr="000C0218" w:rsidRDefault="00D84C86" w:rsidP="00D84C86">
            <w:pPr>
              <w:spacing w:line="240" w:lineRule="auto"/>
              <w:ind w:firstLine="0"/>
              <w:jc w:val="left"/>
              <w:rPr>
                <w:szCs w:val="24"/>
              </w:rPr>
            </w:pPr>
            <w:r w:rsidRPr="000C0218">
              <w:rPr>
                <w:szCs w:val="24"/>
              </w:rPr>
              <w:t>-5 - -2</w:t>
            </w:r>
          </w:p>
        </w:tc>
      </w:tr>
      <w:tr w:rsidR="00D84C86" w:rsidRPr="000C0218" w14:paraId="3C589525"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78A86F54" w14:textId="77777777" w:rsidR="00D84C86" w:rsidRPr="000C0218" w:rsidRDefault="00D84C86" w:rsidP="00D84C86">
            <w:pPr>
              <w:spacing w:line="240" w:lineRule="auto"/>
              <w:ind w:firstLine="0"/>
              <w:jc w:val="left"/>
              <w:rPr>
                <w:szCs w:val="24"/>
              </w:rPr>
            </w:pPr>
            <w:r w:rsidRPr="00D84C86">
              <w:rPr>
                <w:szCs w:val="24"/>
              </w:rPr>
              <w:t>Мелфалан</w:t>
            </w:r>
            <w:r w:rsidR="000E2605"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70C3E96A" w14:textId="77777777" w:rsidR="00D84C86" w:rsidRPr="000C0218" w:rsidRDefault="00D84C86" w:rsidP="00D84C86">
            <w:pPr>
              <w:spacing w:line="240" w:lineRule="auto"/>
              <w:ind w:firstLine="0"/>
              <w:jc w:val="left"/>
              <w:rPr>
                <w:szCs w:val="24"/>
              </w:rPr>
            </w:pPr>
            <w:r w:rsidRPr="000C0218">
              <w:rPr>
                <w:szCs w:val="24"/>
              </w:rPr>
              <w:t xml:space="preserve">140 </w:t>
            </w:r>
            <w:r w:rsidRPr="00D84C86">
              <w:rPr>
                <w:szCs w:val="24"/>
              </w:rPr>
              <w:t>мг</w:t>
            </w:r>
            <w:r w:rsidRPr="000C0218">
              <w:rPr>
                <w:szCs w:val="24"/>
              </w:rPr>
              <w:t>/</w:t>
            </w:r>
            <w:r w:rsidRPr="00D84C86">
              <w:rPr>
                <w:szCs w:val="24"/>
              </w:rPr>
              <w:t>м</w:t>
            </w:r>
            <w:r w:rsidRPr="000C021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6DE8A1C" w14:textId="77777777" w:rsidR="00D84C86" w:rsidRPr="000C0218" w:rsidRDefault="00D84C86" w:rsidP="00D84C86">
            <w:pPr>
              <w:spacing w:line="240" w:lineRule="auto"/>
              <w:ind w:firstLine="0"/>
              <w:jc w:val="left"/>
              <w:rPr>
                <w:szCs w:val="24"/>
              </w:rPr>
            </w:pPr>
            <w:r w:rsidRPr="00D84C86">
              <w:rPr>
                <w:szCs w:val="24"/>
              </w:rPr>
              <w:t>в</w:t>
            </w:r>
            <w:r w:rsidRPr="000C0218">
              <w:rPr>
                <w:szCs w:val="24"/>
              </w:rPr>
              <w:t>/</w:t>
            </w:r>
            <w:r w:rsidRPr="00D84C86">
              <w:rPr>
                <w:szCs w:val="24"/>
              </w:rPr>
              <w:t>в</w:t>
            </w:r>
            <w:r w:rsidRPr="000C0218">
              <w:rPr>
                <w:szCs w:val="24"/>
              </w:rPr>
              <w:t xml:space="preserve"> </w:t>
            </w:r>
            <w:r w:rsidRPr="00D84C86">
              <w:rPr>
                <w:szCs w:val="24"/>
              </w:rPr>
              <w:t>кап</w:t>
            </w:r>
            <w:r w:rsidRPr="000C0218">
              <w:rPr>
                <w:szCs w:val="24"/>
              </w:rPr>
              <w:t>.</w:t>
            </w:r>
          </w:p>
        </w:tc>
        <w:tc>
          <w:tcPr>
            <w:tcW w:w="2339" w:type="dxa"/>
            <w:tcBorders>
              <w:top w:val="single" w:sz="4" w:space="0" w:color="auto"/>
              <w:left w:val="single" w:sz="4" w:space="0" w:color="auto"/>
              <w:bottom w:val="single" w:sz="4" w:space="0" w:color="auto"/>
              <w:right w:val="single" w:sz="4" w:space="0" w:color="auto"/>
            </w:tcBorders>
          </w:tcPr>
          <w:p w14:paraId="42651EBA" w14:textId="77777777" w:rsidR="00D84C86" w:rsidRPr="000C0218" w:rsidRDefault="00D84C86" w:rsidP="00D84C86">
            <w:pPr>
              <w:spacing w:line="240" w:lineRule="auto"/>
              <w:ind w:firstLine="0"/>
              <w:jc w:val="left"/>
              <w:rPr>
                <w:szCs w:val="24"/>
              </w:rPr>
            </w:pPr>
            <w:r w:rsidRPr="000C0218">
              <w:rPr>
                <w:szCs w:val="24"/>
              </w:rPr>
              <w:t>-1</w:t>
            </w:r>
          </w:p>
        </w:tc>
      </w:tr>
      <w:tr w:rsidR="00F43101" w:rsidRPr="00EA5B5D" w14:paraId="4C2674DF" w14:textId="77777777" w:rsidTr="00F533A5">
        <w:trPr>
          <w:trHeight w:val="329"/>
        </w:trPr>
        <w:tc>
          <w:tcPr>
            <w:tcW w:w="9356" w:type="dxa"/>
            <w:gridSpan w:val="4"/>
            <w:tcBorders>
              <w:top w:val="nil"/>
              <w:left w:val="nil"/>
              <w:bottom w:val="single" w:sz="4" w:space="0" w:color="auto"/>
              <w:right w:val="nil"/>
            </w:tcBorders>
          </w:tcPr>
          <w:p w14:paraId="2D5E8289" w14:textId="77777777" w:rsidR="00D254F2" w:rsidRPr="000C0218" w:rsidRDefault="00D254F2" w:rsidP="00F533A5">
            <w:pPr>
              <w:spacing w:line="240" w:lineRule="auto"/>
              <w:ind w:firstLine="0"/>
              <w:jc w:val="left"/>
              <w:rPr>
                <w:b/>
                <w:bCs/>
                <w:szCs w:val="24"/>
              </w:rPr>
            </w:pPr>
          </w:p>
          <w:p w14:paraId="1DC2904C" w14:textId="31501A6B" w:rsidR="00F43101" w:rsidRPr="00BC002F" w:rsidRDefault="00F43101" w:rsidP="00F533A5">
            <w:pPr>
              <w:spacing w:line="240" w:lineRule="auto"/>
              <w:ind w:firstLine="0"/>
              <w:jc w:val="left"/>
              <w:rPr>
                <w:b/>
                <w:bCs/>
                <w:szCs w:val="24"/>
              </w:rPr>
            </w:pPr>
            <w:r>
              <w:rPr>
                <w:b/>
                <w:bCs/>
                <w:szCs w:val="24"/>
                <w:lang w:val="en-US"/>
              </w:rPr>
              <w:t>CBV</w:t>
            </w:r>
            <w:r w:rsidR="00BC002F" w:rsidRPr="000C0218">
              <w:rPr>
                <w:b/>
                <w:bCs/>
                <w:szCs w:val="24"/>
              </w:rPr>
              <w:t xml:space="preserve"> </w:t>
            </w:r>
            <w:r w:rsidR="00BC002F">
              <w:rPr>
                <w:b/>
                <w:bCs/>
                <w:szCs w:val="24"/>
                <w:lang w:val="en-US"/>
              </w:rPr>
              <w:fldChar w:fldCharType="begin" w:fldLock="1"/>
            </w:r>
            <w:r w:rsidR="005B03CD">
              <w:rPr>
                <w:b/>
                <w:bCs/>
                <w:szCs w:val="24"/>
                <w:lang w:val="en-US"/>
              </w:rPr>
              <w:instrText>ADDIN</w:instrText>
            </w:r>
            <w:r w:rsidR="005B03CD" w:rsidRPr="000C0218">
              <w:rPr>
                <w:b/>
                <w:bCs/>
                <w:szCs w:val="24"/>
              </w:rPr>
              <w:instrText xml:space="preserve"> </w:instrText>
            </w:r>
            <w:r w:rsidR="005B03CD">
              <w:rPr>
                <w:b/>
                <w:bCs/>
                <w:szCs w:val="24"/>
                <w:lang w:val="en-US"/>
              </w:rPr>
              <w:instrText>CSL</w:instrText>
            </w:r>
            <w:r w:rsidR="005B03CD" w:rsidRPr="000C0218">
              <w:rPr>
                <w:b/>
                <w:bCs/>
                <w:szCs w:val="24"/>
              </w:rPr>
              <w:instrText>_</w:instrText>
            </w:r>
            <w:r w:rsidR="005B03CD">
              <w:rPr>
                <w:b/>
                <w:bCs/>
                <w:szCs w:val="24"/>
                <w:lang w:val="en-US"/>
              </w:rPr>
              <w:instrText>CITATION</w:instrText>
            </w:r>
            <w:r w:rsidR="006278EC">
              <w:rPr>
                <w:b/>
                <w:bCs/>
                <w:szCs w:val="24"/>
              </w:rPr>
              <w:instrText>с</w:instrText>
            </w:r>
            <w:r w:rsidR="005B03CD">
              <w:rPr>
                <w:b/>
                <w:bCs/>
                <w:szCs w:val="24"/>
                <w:lang w:val="en-US"/>
              </w:rPr>
              <w:instrText>citationItems</w:instrText>
            </w:r>
            <w:r w:rsidR="005B03CD" w:rsidRPr="000C0218">
              <w:rPr>
                <w:b/>
                <w:bCs/>
                <w:szCs w:val="24"/>
              </w:rPr>
              <w:instrText>":[{"</w:instrText>
            </w:r>
            <w:r w:rsidR="005B03CD">
              <w:rPr>
                <w:b/>
                <w:bCs/>
                <w:szCs w:val="24"/>
                <w:lang w:val="en-US"/>
              </w:rPr>
              <w:instrText>id</w:instrText>
            </w:r>
            <w:r w:rsidR="005B03CD" w:rsidRPr="000C0218">
              <w:rPr>
                <w:b/>
                <w:bCs/>
                <w:szCs w:val="24"/>
              </w:rPr>
              <w:instrText>":"</w:instrText>
            </w:r>
            <w:r w:rsidR="005B03CD">
              <w:rPr>
                <w:b/>
                <w:bCs/>
                <w:szCs w:val="24"/>
                <w:lang w:val="en-US"/>
              </w:rPr>
              <w:instrText>ITEM</w:instrText>
            </w:r>
            <w:r w:rsidR="005B03CD" w:rsidRPr="000C0218">
              <w:rPr>
                <w:b/>
                <w:bCs/>
                <w:szCs w:val="24"/>
              </w:rPr>
              <w:instrText>-1","</w:instrText>
            </w:r>
            <w:r w:rsidR="005B03CD">
              <w:rPr>
                <w:b/>
                <w:bCs/>
                <w:szCs w:val="24"/>
                <w:lang w:val="en-US"/>
              </w:rPr>
              <w:instrText>itemData</w:instrText>
            </w:r>
            <w:r w:rsidR="005B03CD" w:rsidRPr="000C0218">
              <w:rPr>
                <w:b/>
                <w:bCs/>
                <w:szCs w:val="24"/>
              </w:rPr>
              <w:instrText>":{"</w:instrText>
            </w:r>
            <w:r w:rsidR="005B03CD">
              <w:rPr>
                <w:b/>
                <w:bCs/>
                <w:szCs w:val="24"/>
                <w:lang w:val="en-US"/>
              </w:rPr>
              <w:instrText>DOI</w:instrText>
            </w:r>
            <w:r w:rsidR="005B03CD" w:rsidRPr="000C0218">
              <w:rPr>
                <w:b/>
                <w:bCs/>
                <w:szCs w:val="24"/>
              </w:rPr>
              <w:instrText>":"10.1038/</w:instrText>
            </w:r>
            <w:r w:rsidR="005B03CD">
              <w:rPr>
                <w:b/>
                <w:bCs/>
                <w:szCs w:val="24"/>
                <w:lang w:val="en-US"/>
              </w:rPr>
              <w:instrText>sj</w:instrText>
            </w:r>
            <w:r w:rsidR="005B03CD" w:rsidRPr="000C0218">
              <w:rPr>
                <w:b/>
                <w:bCs/>
                <w:szCs w:val="24"/>
              </w:rPr>
              <w:instrText>.</w:instrText>
            </w:r>
            <w:r w:rsidR="005B03CD">
              <w:rPr>
                <w:b/>
                <w:bCs/>
                <w:szCs w:val="24"/>
                <w:lang w:val="en-US"/>
              </w:rPr>
              <w:instrText>bmt</w:instrText>
            </w:r>
            <w:r w:rsidR="005B03CD" w:rsidRPr="000C0218">
              <w:rPr>
                <w:b/>
                <w:bCs/>
                <w:szCs w:val="24"/>
              </w:rPr>
              <w:instrText>.1701790","</w:instrText>
            </w:r>
            <w:r w:rsidR="005B03CD">
              <w:rPr>
                <w:b/>
                <w:bCs/>
                <w:szCs w:val="24"/>
                <w:lang w:val="en-US"/>
              </w:rPr>
              <w:instrText>ISSN</w:instrText>
            </w:r>
            <w:r w:rsidR="005B03CD" w:rsidRPr="000C0218">
              <w:rPr>
                <w:b/>
                <w:bCs/>
                <w:szCs w:val="24"/>
              </w:rPr>
              <w:instrText>":"02683369","</w:instrText>
            </w:r>
            <w:r w:rsidR="005B03CD">
              <w:rPr>
                <w:b/>
                <w:bCs/>
                <w:szCs w:val="24"/>
                <w:lang w:val="en-US"/>
              </w:rPr>
              <w:instrText>abstract</w:instrText>
            </w:r>
            <w:r w:rsidR="005B03CD" w:rsidRPr="000C0218">
              <w:rPr>
                <w:b/>
                <w:bCs/>
                <w:szCs w:val="24"/>
              </w:rPr>
              <w:instrText>":"</w:instrText>
            </w:r>
            <w:r w:rsidR="005B03CD">
              <w:rPr>
                <w:b/>
                <w:bCs/>
                <w:szCs w:val="24"/>
                <w:lang w:val="en-US"/>
              </w:rPr>
              <w:instrText>This</w:instrText>
            </w:r>
            <w:r w:rsidR="005B03CD" w:rsidRPr="000C0218">
              <w:rPr>
                <w:b/>
                <w:bCs/>
                <w:szCs w:val="24"/>
              </w:rPr>
              <w:instrText xml:space="preserve"> </w:instrText>
            </w:r>
            <w:r w:rsidR="005B03CD">
              <w:rPr>
                <w:b/>
                <w:bCs/>
                <w:szCs w:val="24"/>
                <w:lang w:val="en-US"/>
              </w:rPr>
              <w:instrText>analysis</w:instrText>
            </w:r>
            <w:r w:rsidR="005B03CD" w:rsidRPr="000C0218">
              <w:rPr>
                <w:b/>
                <w:bCs/>
                <w:szCs w:val="24"/>
              </w:rPr>
              <w:instrText xml:space="preserve"> </w:instrText>
            </w:r>
            <w:r w:rsidR="005B03CD">
              <w:rPr>
                <w:b/>
                <w:bCs/>
                <w:szCs w:val="24"/>
                <w:lang w:val="en-US"/>
              </w:rPr>
              <w:instrText>compares</w:instrText>
            </w:r>
            <w:r w:rsidR="005B03CD" w:rsidRPr="000C0218">
              <w:rPr>
                <w:b/>
                <w:bCs/>
                <w:szCs w:val="24"/>
              </w:rPr>
              <w:instrText xml:space="preserve"> </w:instrText>
            </w:r>
            <w:r w:rsidR="005B03CD">
              <w:rPr>
                <w:b/>
                <w:bCs/>
                <w:szCs w:val="24"/>
                <w:lang w:val="en-US"/>
              </w:rPr>
              <w:instrText>the</w:instrText>
            </w:r>
            <w:r w:rsidR="005B03CD" w:rsidRPr="000C0218">
              <w:rPr>
                <w:b/>
                <w:bCs/>
                <w:szCs w:val="24"/>
              </w:rPr>
              <w:instrText xml:space="preserve"> </w:instrText>
            </w:r>
            <w:r w:rsidR="005B03CD">
              <w:rPr>
                <w:b/>
                <w:bCs/>
                <w:szCs w:val="24"/>
                <w:lang w:val="en-US"/>
              </w:rPr>
              <w:instrText>regimen</w:instrText>
            </w:r>
            <w:r w:rsidR="005B03CD" w:rsidRPr="000C0218">
              <w:rPr>
                <w:b/>
                <w:bCs/>
                <w:szCs w:val="24"/>
              </w:rPr>
              <w:instrText>-</w:instrText>
            </w:r>
            <w:r w:rsidR="005B03CD">
              <w:rPr>
                <w:b/>
                <w:bCs/>
                <w:szCs w:val="24"/>
                <w:lang w:val="en-US"/>
              </w:rPr>
              <w:instrText>related</w:instrText>
            </w:r>
            <w:r w:rsidR="005B03CD" w:rsidRPr="000C0218">
              <w:rPr>
                <w:b/>
                <w:bCs/>
                <w:szCs w:val="24"/>
              </w:rPr>
              <w:instrText xml:space="preserve"> </w:instrText>
            </w:r>
            <w:r w:rsidR="005B03CD">
              <w:rPr>
                <w:b/>
                <w:bCs/>
                <w:szCs w:val="24"/>
                <w:lang w:val="en-US"/>
              </w:rPr>
              <w:instrText>toxicity</w:instrText>
            </w:r>
            <w:r w:rsidR="005B03CD" w:rsidRPr="000C0218">
              <w:rPr>
                <w:b/>
                <w:bCs/>
                <w:szCs w:val="24"/>
              </w:rPr>
              <w:instrText xml:space="preserve"> (</w:instrText>
            </w:r>
            <w:r w:rsidR="005B03CD">
              <w:rPr>
                <w:b/>
                <w:bCs/>
                <w:szCs w:val="24"/>
                <w:lang w:val="en-US"/>
              </w:rPr>
              <w:instrText>RRT</w:instrText>
            </w:r>
            <w:r w:rsidR="005B03CD" w:rsidRPr="000C0218">
              <w:rPr>
                <w:b/>
                <w:bCs/>
                <w:szCs w:val="24"/>
              </w:rPr>
              <w:instrText xml:space="preserve">) </w:instrText>
            </w:r>
            <w:r w:rsidR="005B03CD">
              <w:rPr>
                <w:b/>
                <w:bCs/>
                <w:szCs w:val="24"/>
                <w:lang w:val="en-US"/>
              </w:rPr>
              <w:instrText>and</w:instrText>
            </w:r>
            <w:r w:rsidR="005B03CD" w:rsidRPr="000C0218">
              <w:rPr>
                <w:b/>
                <w:bCs/>
                <w:szCs w:val="24"/>
              </w:rPr>
              <w:instrText xml:space="preserve"> </w:instrText>
            </w:r>
            <w:r w:rsidR="005B03CD">
              <w:rPr>
                <w:b/>
                <w:bCs/>
                <w:szCs w:val="24"/>
                <w:lang w:val="en-US"/>
              </w:rPr>
              <w:instrText>overall</w:instrText>
            </w:r>
            <w:r w:rsidR="005B03CD" w:rsidRPr="000C0218">
              <w:rPr>
                <w:b/>
                <w:bCs/>
                <w:szCs w:val="24"/>
              </w:rPr>
              <w:instrText xml:space="preserve"> </w:instrText>
            </w:r>
            <w:r w:rsidR="005B03CD">
              <w:rPr>
                <w:b/>
                <w:bCs/>
                <w:szCs w:val="24"/>
                <w:lang w:val="en-US"/>
              </w:rPr>
              <w:instrText>non</w:instrText>
            </w:r>
            <w:r w:rsidR="005B03CD" w:rsidRPr="000C0218">
              <w:rPr>
                <w:b/>
                <w:bCs/>
                <w:szCs w:val="24"/>
              </w:rPr>
              <w:instrText>-</w:instrText>
            </w:r>
            <w:r w:rsidR="005B03CD">
              <w:rPr>
                <w:b/>
                <w:bCs/>
                <w:szCs w:val="24"/>
                <w:lang w:val="en-US"/>
              </w:rPr>
              <w:instrText>relapse</w:instrText>
            </w:r>
            <w:r w:rsidR="005B03CD" w:rsidRPr="000C0218">
              <w:rPr>
                <w:b/>
                <w:bCs/>
                <w:szCs w:val="24"/>
              </w:rPr>
              <w:instrText xml:space="preserve"> </w:instrText>
            </w:r>
            <w:r w:rsidR="005B03CD">
              <w:rPr>
                <w:b/>
                <w:bCs/>
                <w:szCs w:val="24"/>
                <w:lang w:val="en-US"/>
              </w:rPr>
              <w:instrText>mortality</w:instrText>
            </w:r>
            <w:r w:rsidR="005B03CD" w:rsidRPr="000C0218">
              <w:rPr>
                <w:b/>
                <w:bCs/>
                <w:szCs w:val="24"/>
              </w:rPr>
              <w:instrText xml:space="preserve"> (</w:instrText>
            </w:r>
            <w:r w:rsidR="005B03CD">
              <w:rPr>
                <w:b/>
                <w:bCs/>
                <w:szCs w:val="24"/>
                <w:lang w:val="en-US"/>
              </w:rPr>
              <w:instrText>NRM</w:instrText>
            </w:r>
            <w:r w:rsidR="005B03CD" w:rsidRPr="000C0218">
              <w:rPr>
                <w:b/>
                <w:bCs/>
                <w:szCs w:val="24"/>
              </w:rPr>
              <w:instrText xml:space="preserve">) </w:instrText>
            </w:r>
            <w:r w:rsidR="005B03CD">
              <w:rPr>
                <w:b/>
                <w:bCs/>
                <w:szCs w:val="24"/>
                <w:lang w:val="en-US"/>
              </w:rPr>
              <w:instrText>in</w:instrText>
            </w:r>
            <w:r w:rsidR="005B03CD" w:rsidRPr="000C0218">
              <w:rPr>
                <w:b/>
                <w:bCs/>
                <w:szCs w:val="24"/>
              </w:rPr>
              <w:instrText xml:space="preserve"> </w:instrText>
            </w:r>
            <w:r w:rsidR="005B03CD">
              <w:rPr>
                <w:b/>
                <w:bCs/>
                <w:szCs w:val="24"/>
                <w:lang w:val="en-US"/>
              </w:rPr>
              <w:instrText>Hodgkin</w:instrText>
            </w:r>
            <w:r w:rsidR="005B03CD" w:rsidRPr="000C0218">
              <w:rPr>
                <w:b/>
                <w:bCs/>
                <w:szCs w:val="24"/>
              </w:rPr>
              <w:instrText>'</w:instrText>
            </w:r>
            <w:r w:rsidR="005B03CD">
              <w:rPr>
                <w:b/>
                <w:bCs/>
                <w:szCs w:val="24"/>
                <w:lang w:val="en-US"/>
              </w:rPr>
              <w:instrText>s</w:instrText>
            </w:r>
            <w:r w:rsidR="005B03CD" w:rsidRPr="000C0218">
              <w:rPr>
                <w:b/>
                <w:bCs/>
                <w:szCs w:val="24"/>
              </w:rPr>
              <w:instrText xml:space="preserve"> </w:instrText>
            </w:r>
            <w:r w:rsidR="005B03CD">
              <w:rPr>
                <w:b/>
                <w:bCs/>
                <w:szCs w:val="24"/>
                <w:lang w:val="en-US"/>
              </w:rPr>
              <w:instrText>disease</w:instrText>
            </w:r>
            <w:r w:rsidR="005B03CD" w:rsidRPr="000C0218">
              <w:rPr>
                <w:b/>
                <w:bCs/>
                <w:szCs w:val="24"/>
              </w:rPr>
              <w:instrText xml:space="preserve"> </w:instrText>
            </w:r>
            <w:r w:rsidR="005B03CD">
              <w:rPr>
                <w:b/>
                <w:bCs/>
                <w:szCs w:val="24"/>
                <w:lang w:val="en-US"/>
              </w:rPr>
              <w:instrText>patients</w:instrText>
            </w:r>
            <w:r w:rsidR="005B03CD" w:rsidRPr="000C0218">
              <w:rPr>
                <w:b/>
                <w:bCs/>
                <w:szCs w:val="24"/>
              </w:rPr>
              <w:instrText xml:space="preserve"> </w:instrText>
            </w:r>
            <w:r w:rsidR="005B03CD">
              <w:rPr>
                <w:b/>
                <w:bCs/>
                <w:szCs w:val="24"/>
                <w:lang w:val="en-US"/>
              </w:rPr>
              <w:instrText>conditioned</w:instrText>
            </w:r>
            <w:r w:rsidR="005B03CD" w:rsidRPr="000C0218">
              <w:rPr>
                <w:b/>
                <w:bCs/>
                <w:szCs w:val="24"/>
              </w:rPr>
              <w:instrText xml:space="preserve"> </w:instrText>
            </w:r>
            <w:r w:rsidR="005B03CD">
              <w:rPr>
                <w:b/>
                <w:bCs/>
                <w:szCs w:val="24"/>
                <w:lang w:val="en-US"/>
              </w:rPr>
              <w:instrText>with</w:instrText>
            </w:r>
            <w:r w:rsidR="005B03CD" w:rsidRPr="000C0218">
              <w:rPr>
                <w:b/>
                <w:bCs/>
                <w:szCs w:val="24"/>
              </w:rPr>
              <w:instrText xml:space="preserve"> </w:instrText>
            </w:r>
            <w:r w:rsidR="005B03CD">
              <w:rPr>
                <w:b/>
                <w:bCs/>
                <w:szCs w:val="24"/>
                <w:lang w:val="en-US"/>
              </w:rPr>
              <w:instrText>either</w:instrText>
            </w:r>
            <w:r w:rsidR="005B03CD" w:rsidRPr="000C0218">
              <w:rPr>
                <w:b/>
                <w:bCs/>
                <w:szCs w:val="24"/>
              </w:rPr>
              <w:instrText xml:space="preserve"> </w:instrText>
            </w:r>
            <w:r w:rsidR="005B03CD">
              <w:rPr>
                <w:b/>
                <w:bCs/>
                <w:szCs w:val="24"/>
                <w:lang w:val="en-US"/>
              </w:rPr>
              <w:instrText>CBV</w:instrText>
            </w:r>
            <w:r w:rsidR="005B03CD" w:rsidRPr="000C0218">
              <w:rPr>
                <w:b/>
                <w:bCs/>
                <w:szCs w:val="24"/>
              </w:rPr>
              <w:instrText xml:space="preserve"> (</w:instrText>
            </w:r>
            <w:r w:rsidR="005B03CD">
              <w:rPr>
                <w:b/>
                <w:bCs/>
                <w:szCs w:val="24"/>
                <w:lang w:val="en-US"/>
              </w:rPr>
              <w:instrText>cyclophosphamide</w:instrText>
            </w:r>
            <w:r w:rsidR="005B03CD" w:rsidRPr="000C0218">
              <w:rPr>
                <w:b/>
                <w:bCs/>
                <w:szCs w:val="24"/>
              </w:rPr>
              <w:instrText xml:space="preserve">, </w:instrText>
            </w:r>
            <w:r w:rsidR="005B03CD">
              <w:rPr>
                <w:b/>
                <w:bCs/>
                <w:szCs w:val="24"/>
                <w:lang w:val="en-US"/>
              </w:rPr>
              <w:instrText>BCNU</w:instrText>
            </w:r>
            <w:r w:rsidR="005B03CD" w:rsidRPr="000C0218">
              <w:rPr>
                <w:b/>
                <w:bCs/>
                <w:szCs w:val="24"/>
              </w:rPr>
              <w:instrText xml:space="preserve"> (</w:instrText>
            </w:r>
            <w:r w:rsidR="005B03CD">
              <w:rPr>
                <w:b/>
                <w:bCs/>
                <w:szCs w:val="24"/>
                <w:lang w:val="en-US"/>
              </w:rPr>
              <w:instrText>carmustine</w:instrText>
            </w:r>
            <w:r w:rsidR="005B03CD" w:rsidRPr="000C0218">
              <w:rPr>
                <w:b/>
                <w:bCs/>
                <w:szCs w:val="24"/>
              </w:rPr>
              <w:instrText xml:space="preserve">), </w:instrText>
            </w:r>
            <w:r w:rsidR="005B03CD">
              <w:rPr>
                <w:b/>
                <w:bCs/>
                <w:szCs w:val="24"/>
                <w:lang w:val="en-US"/>
              </w:rPr>
              <w:instrText>and</w:instrText>
            </w:r>
            <w:r w:rsidR="005B03CD" w:rsidRPr="000C0218">
              <w:rPr>
                <w:b/>
                <w:bCs/>
                <w:szCs w:val="24"/>
              </w:rPr>
              <w:instrText xml:space="preserve"> </w:instrText>
            </w:r>
            <w:r w:rsidR="005B03CD">
              <w:rPr>
                <w:b/>
                <w:bCs/>
                <w:szCs w:val="24"/>
                <w:lang w:val="en-US"/>
              </w:rPr>
              <w:instrText>VP</w:instrText>
            </w:r>
            <w:r w:rsidR="005B03CD" w:rsidRPr="000C0218">
              <w:rPr>
                <w:b/>
                <w:bCs/>
                <w:szCs w:val="24"/>
              </w:rPr>
              <w:instrText>16-213 (</w:instrText>
            </w:r>
            <w:r w:rsidR="005B03CD">
              <w:rPr>
                <w:b/>
                <w:bCs/>
                <w:szCs w:val="24"/>
                <w:lang w:val="en-US"/>
              </w:rPr>
              <w:instrText>etoposide</w:instrText>
            </w:r>
            <w:r w:rsidR="005B03CD" w:rsidRPr="000C0218">
              <w:rPr>
                <w:b/>
                <w:bCs/>
                <w:szCs w:val="24"/>
              </w:rPr>
              <w:instrText xml:space="preserve">)) (26 </w:instrText>
            </w:r>
            <w:r w:rsidR="005B03CD">
              <w:rPr>
                <w:b/>
                <w:bCs/>
                <w:szCs w:val="24"/>
                <w:lang w:val="en-US"/>
              </w:rPr>
              <w:instrText>patients</w:instrText>
            </w:r>
            <w:r w:rsidR="005B03CD" w:rsidRPr="000C0218">
              <w:rPr>
                <w:b/>
                <w:bCs/>
                <w:szCs w:val="24"/>
              </w:rPr>
              <w:instrText xml:space="preserve">) </w:instrText>
            </w:r>
            <w:r w:rsidR="005B03CD">
              <w:rPr>
                <w:b/>
                <w:bCs/>
                <w:szCs w:val="24"/>
                <w:lang w:val="en-US"/>
              </w:rPr>
              <w:instrText>or</w:instrText>
            </w:r>
            <w:r w:rsidR="005B03CD" w:rsidRPr="000C0218">
              <w:rPr>
                <w:b/>
                <w:bCs/>
                <w:szCs w:val="24"/>
              </w:rPr>
              <w:instrText xml:space="preserve"> </w:instrText>
            </w:r>
            <w:r w:rsidR="005B03CD">
              <w:rPr>
                <w:b/>
                <w:bCs/>
                <w:szCs w:val="24"/>
                <w:lang w:val="en-US"/>
              </w:rPr>
              <w:instrText>CBVP</w:instrText>
            </w:r>
            <w:r w:rsidR="005B03CD" w:rsidRPr="000C0218">
              <w:rPr>
                <w:b/>
                <w:bCs/>
                <w:szCs w:val="24"/>
              </w:rPr>
              <w:instrText xml:space="preserve"> (</w:instrText>
            </w:r>
            <w:r w:rsidR="005B03CD">
              <w:rPr>
                <w:b/>
                <w:bCs/>
                <w:szCs w:val="24"/>
                <w:lang w:val="en-US"/>
              </w:rPr>
              <w:instrText>CBV</w:instrText>
            </w:r>
            <w:r w:rsidR="005B03CD" w:rsidRPr="000C0218">
              <w:rPr>
                <w:b/>
                <w:bCs/>
                <w:szCs w:val="24"/>
              </w:rPr>
              <w:instrText xml:space="preserve"> + </w:instrText>
            </w:r>
            <w:r w:rsidR="005B03CD">
              <w:rPr>
                <w:b/>
                <w:bCs/>
                <w:szCs w:val="24"/>
                <w:lang w:val="en-US"/>
              </w:rPr>
              <w:instrText>cisplatin</w:instrText>
            </w:r>
            <w:r w:rsidR="005B03CD" w:rsidRPr="000C0218">
              <w:rPr>
                <w:b/>
                <w:bCs/>
                <w:szCs w:val="24"/>
              </w:rPr>
              <w:instrText xml:space="preserve">) (68 </w:instrText>
            </w:r>
            <w:r w:rsidR="005B03CD">
              <w:rPr>
                <w:b/>
                <w:bCs/>
                <w:szCs w:val="24"/>
                <w:lang w:val="en-US"/>
              </w:rPr>
              <w:instrText>patients</w:instrText>
            </w:r>
            <w:r w:rsidR="005B03CD" w:rsidRPr="000C0218">
              <w:rPr>
                <w:b/>
                <w:bCs/>
                <w:szCs w:val="24"/>
              </w:rPr>
              <w:instrText xml:space="preserve">) </w:instrText>
            </w:r>
            <w:r w:rsidR="005B03CD">
              <w:rPr>
                <w:b/>
                <w:bCs/>
                <w:szCs w:val="24"/>
                <w:lang w:val="en-US"/>
              </w:rPr>
              <w:instrText>followed</w:instrText>
            </w:r>
            <w:r w:rsidR="005B03CD" w:rsidRPr="000C0218">
              <w:rPr>
                <w:b/>
                <w:bCs/>
                <w:szCs w:val="24"/>
              </w:rPr>
              <w:instrText xml:space="preserve"> </w:instrText>
            </w:r>
            <w:r w:rsidR="005B03CD">
              <w:rPr>
                <w:b/>
                <w:bCs/>
                <w:szCs w:val="24"/>
                <w:lang w:val="en-US"/>
              </w:rPr>
              <w:instrText>by</w:instrText>
            </w:r>
            <w:r w:rsidR="005B03CD" w:rsidRPr="000C0218">
              <w:rPr>
                <w:b/>
                <w:bCs/>
                <w:szCs w:val="24"/>
              </w:rPr>
              <w:instrText xml:space="preserve"> </w:instrText>
            </w:r>
            <w:r w:rsidR="005B03CD">
              <w:rPr>
                <w:b/>
                <w:bCs/>
                <w:szCs w:val="24"/>
                <w:lang w:val="en-US"/>
              </w:rPr>
              <w:instrText>autologous</w:instrText>
            </w:r>
            <w:r w:rsidR="005B03CD" w:rsidRPr="000C0218">
              <w:rPr>
                <w:b/>
                <w:bCs/>
                <w:szCs w:val="24"/>
              </w:rPr>
              <w:instrText xml:space="preserve"> </w:instrText>
            </w:r>
            <w:r w:rsidR="005B03CD">
              <w:rPr>
                <w:b/>
                <w:bCs/>
                <w:szCs w:val="24"/>
                <w:lang w:val="en-US"/>
              </w:rPr>
              <w:instrText>stem</w:instrText>
            </w:r>
            <w:r w:rsidR="005B03CD" w:rsidRPr="000C0218">
              <w:rPr>
                <w:b/>
                <w:bCs/>
                <w:szCs w:val="24"/>
              </w:rPr>
              <w:instrText xml:space="preserve"> </w:instrText>
            </w:r>
            <w:r w:rsidR="005B03CD">
              <w:rPr>
                <w:b/>
                <w:bCs/>
                <w:szCs w:val="24"/>
                <w:lang w:val="en-US"/>
              </w:rPr>
              <w:instrText>cell</w:instrText>
            </w:r>
            <w:r w:rsidR="005B03CD" w:rsidRPr="000C0218">
              <w:rPr>
                <w:b/>
                <w:bCs/>
                <w:szCs w:val="24"/>
              </w:rPr>
              <w:instrText xml:space="preserve"> </w:instrText>
            </w:r>
            <w:r w:rsidR="005B03CD">
              <w:rPr>
                <w:b/>
                <w:bCs/>
                <w:szCs w:val="24"/>
                <w:lang w:val="en-US"/>
              </w:rPr>
              <w:instrText>transplantation</w:instrText>
            </w:r>
            <w:r w:rsidR="005B03CD" w:rsidRPr="000C0218">
              <w:rPr>
                <w:b/>
                <w:bCs/>
                <w:szCs w:val="24"/>
              </w:rPr>
              <w:instrText xml:space="preserve"> (</w:instrText>
            </w:r>
            <w:r w:rsidR="005B03CD">
              <w:rPr>
                <w:b/>
                <w:bCs/>
                <w:szCs w:val="24"/>
                <w:lang w:val="en-US"/>
              </w:rPr>
              <w:instrText>ASCT</w:instrText>
            </w:r>
            <w:r w:rsidR="005B03CD" w:rsidRPr="000C0218">
              <w:rPr>
                <w:b/>
                <w:bCs/>
                <w:szCs w:val="24"/>
              </w:rPr>
              <w:instrText xml:space="preserve">). </w:instrText>
            </w:r>
            <w:r w:rsidR="005B03CD">
              <w:rPr>
                <w:b/>
                <w:bCs/>
                <w:szCs w:val="24"/>
                <w:lang w:val="en-US"/>
              </w:rPr>
              <w:instrText>CBVP</w:instrText>
            </w:r>
            <w:r w:rsidR="005B03CD" w:rsidRPr="000C0218">
              <w:rPr>
                <w:b/>
                <w:bCs/>
                <w:szCs w:val="24"/>
              </w:rPr>
              <w:instrText xml:space="preserve"> </w:instrText>
            </w:r>
            <w:r w:rsidR="005B03CD">
              <w:rPr>
                <w:b/>
                <w:bCs/>
                <w:szCs w:val="24"/>
                <w:lang w:val="en-US"/>
              </w:rPr>
              <w:instrText>included</w:instrText>
            </w:r>
            <w:r w:rsidR="005B03CD" w:rsidRPr="000C0218">
              <w:rPr>
                <w:b/>
                <w:bCs/>
                <w:szCs w:val="24"/>
              </w:rPr>
              <w:instrText xml:space="preserve"> </w:instrText>
            </w:r>
            <w:r w:rsidR="005B03CD">
              <w:rPr>
                <w:b/>
                <w:bCs/>
                <w:szCs w:val="24"/>
                <w:lang w:val="en-US"/>
              </w:rPr>
              <w:instrText>a</w:instrText>
            </w:r>
            <w:r w:rsidR="005B03CD" w:rsidRPr="000C0218">
              <w:rPr>
                <w:b/>
                <w:bCs/>
                <w:szCs w:val="24"/>
              </w:rPr>
              <w:instrText xml:space="preserve"> </w:instrText>
            </w:r>
            <w:r w:rsidR="005B03CD">
              <w:rPr>
                <w:b/>
                <w:bCs/>
                <w:szCs w:val="24"/>
                <w:lang w:val="en-US"/>
              </w:rPr>
              <w:instrText>continuous</w:instrText>
            </w:r>
            <w:r w:rsidR="005B03CD" w:rsidRPr="000C0218">
              <w:rPr>
                <w:b/>
                <w:bCs/>
                <w:szCs w:val="24"/>
              </w:rPr>
              <w:instrText xml:space="preserve"> </w:instrText>
            </w:r>
            <w:r w:rsidR="005B03CD">
              <w:rPr>
                <w:b/>
                <w:bCs/>
                <w:szCs w:val="24"/>
                <w:lang w:val="en-US"/>
              </w:rPr>
              <w:instrText>infusion</w:instrText>
            </w:r>
            <w:r w:rsidR="005B03CD" w:rsidRPr="000C0218">
              <w:rPr>
                <w:b/>
                <w:bCs/>
                <w:szCs w:val="24"/>
              </w:rPr>
              <w:instrText xml:space="preserve"> </w:instrText>
            </w:r>
            <w:r w:rsidR="005B03CD">
              <w:rPr>
                <w:b/>
                <w:bCs/>
                <w:szCs w:val="24"/>
                <w:lang w:val="en-US"/>
              </w:rPr>
              <w:instrText>rather</w:instrText>
            </w:r>
            <w:r w:rsidR="005B03CD" w:rsidRPr="000C0218">
              <w:rPr>
                <w:b/>
                <w:bCs/>
                <w:szCs w:val="24"/>
              </w:rPr>
              <w:instrText xml:space="preserve"> </w:instrText>
            </w:r>
            <w:r w:rsidR="005B03CD">
              <w:rPr>
                <w:b/>
                <w:bCs/>
                <w:szCs w:val="24"/>
                <w:lang w:val="en-US"/>
              </w:rPr>
              <w:instrText>than</w:instrText>
            </w:r>
            <w:r w:rsidR="005B03CD" w:rsidRPr="000C0218">
              <w:rPr>
                <w:b/>
                <w:bCs/>
                <w:szCs w:val="24"/>
              </w:rPr>
              <w:instrText xml:space="preserve"> </w:instrText>
            </w:r>
            <w:r w:rsidR="005B03CD">
              <w:rPr>
                <w:b/>
                <w:bCs/>
                <w:szCs w:val="24"/>
                <w:lang w:val="en-US"/>
              </w:rPr>
              <w:instrText>intermittent</w:instrText>
            </w:r>
            <w:r w:rsidR="005B03CD" w:rsidRPr="000C0218">
              <w:rPr>
                <w:b/>
                <w:bCs/>
                <w:szCs w:val="24"/>
              </w:rPr>
              <w:instrText xml:space="preserve"> </w:instrText>
            </w:r>
            <w:r w:rsidR="005B03CD">
              <w:rPr>
                <w:b/>
                <w:bCs/>
                <w:szCs w:val="24"/>
                <w:lang w:val="en-US"/>
              </w:rPr>
              <w:instrText>doses</w:instrText>
            </w:r>
            <w:r w:rsidR="005B03CD" w:rsidRPr="000C0218">
              <w:rPr>
                <w:b/>
                <w:bCs/>
                <w:szCs w:val="24"/>
              </w:rPr>
              <w:instrText xml:space="preserve"> </w:instrText>
            </w:r>
            <w:r w:rsidR="005B03CD">
              <w:rPr>
                <w:b/>
                <w:bCs/>
                <w:szCs w:val="24"/>
                <w:lang w:val="en-US"/>
              </w:rPr>
              <w:instrText>of</w:instrText>
            </w:r>
            <w:r w:rsidR="005B03CD" w:rsidRPr="000C0218">
              <w:rPr>
                <w:b/>
                <w:bCs/>
                <w:szCs w:val="24"/>
              </w:rPr>
              <w:instrText xml:space="preserve"> </w:instrText>
            </w:r>
            <w:r w:rsidR="005B03CD">
              <w:rPr>
                <w:b/>
                <w:bCs/>
                <w:szCs w:val="24"/>
                <w:lang w:val="en-US"/>
              </w:rPr>
              <w:instrText>etoposide</w:instrText>
            </w:r>
            <w:r w:rsidR="005B03CD" w:rsidRPr="000C0218">
              <w:rPr>
                <w:b/>
                <w:bCs/>
                <w:szCs w:val="24"/>
              </w:rPr>
              <w:instrText xml:space="preserve">, </w:instrText>
            </w:r>
            <w:r w:rsidR="005B03CD">
              <w:rPr>
                <w:b/>
                <w:bCs/>
                <w:szCs w:val="24"/>
                <w:lang w:val="en-US"/>
              </w:rPr>
              <w:instrText>a</w:instrText>
            </w:r>
            <w:r w:rsidR="005B03CD" w:rsidRPr="000C0218">
              <w:rPr>
                <w:b/>
                <w:bCs/>
                <w:szCs w:val="24"/>
              </w:rPr>
              <w:instrText xml:space="preserve"> </w:instrText>
            </w:r>
            <w:r w:rsidR="005B03CD">
              <w:rPr>
                <w:b/>
                <w:bCs/>
                <w:szCs w:val="24"/>
                <w:lang w:val="en-US"/>
              </w:rPr>
              <w:instrText>lower</w:instrText>
            </w:r>
            <w:r w:rsidR="005B03CD" w:rsidRPr="000C0218">
              <w:rPr>
                <w:b/>
                <w:bCs/>
                <w:szCs w:val="24"/>
              </w:rPr>
              <w:instrText xml:space="preserve"> </w:instrText>
            </w:r>
            <w:r w:rsidR="005B03CD">
              <w:rPr>
                <w:b/>
                <w:bCs/>
                <w:szCs w:val="24"/>
                <w:lang w:val="en-US"/>
              </w:rPr>
              <w:instrText>BCNU</w:instrText>
            </w:r>
            <w:r w:rsidR="005B03CD" w:rsidRPr="000C0218">
              <w:rPr>
                <w:b/>
                <w:bCs/>
                <w:szCs w:val="24"/>
              </w:rPr>
              <w:instrText xml:space="preserve"> </w:instrText>
            </w:r>
            <w:r w:rsidR="005B03CD">
              <w:rPr>
                <w:b/>
                <w:bCs/>
                <w:szCs w:val="24"/>
                <w:lang w:val="en-US"/>
              </w:rPr>
              <w:instrText>dose</w:instrText>
            </w:r>
            <w:r w:rsidR="005B03CD" w:rsidRPr="000C0218">
              <w:rPr>
                <w:b/>
                <w:bCs/>
                <w:szCs w:val="24"/>
              </w:rPr>
              <w:instrText xml:space="preserve"> </w:instrText>
            </w:r>
            <w:r w:rsidR="005B03CD">
              <w:rPr>
                <w:b/>
                <w:bCs/>
                <w:szCs w:val="24"/>
                <w:lang w:val="en-US"/>
              </w:rPr>
              <w:instrText>and</w:instrText>
            </w:r>
            <w:r w:rsidR="005B03CD" w:rsidRPr="000C0218">
              <w:rPr>
                <w:b/>
                <w:bCs/>
                <w:szCs w:val="24"/>
              </w:rPr>
              <w:instrText xml:space="preserve"> </w:instrText>
            </w:r>
            <w:r w:rsidR="005B03CD">
              <w:rPr>
                <w:b/>
                <w:bCs/>
                <w:szCs w:val="24"/>
                <w:lang w:val="en-US"/>
              </w:rPr>
              <w:instrText>the</w:instrText>
            </w:r>
            <w:r w:rsidR="005B03CD" w:rsidRPr="000C0218">
              <w:rPr>
                <w:b/>
                <w:bCs/>
                <w:szCs w:val="24"/>
              </w:rPr>
              <w:instrText xml:space="preserve"> </w:instrText>
            </w:r>
            <w:r w:rsidR="005B03CD">
              <w:rPr>
                <w:b/>
                <w:bCs/>
                <w:szCs w:val="24"/>
                <w:lang w:val="en-US"/>
              </w:rPr>
              <w:instrText>addition</w:instrText>
            </w:r>
            <w:r w:rsidR="005B03CD" w:rsidRPr="000C0218">
              <w:rPr>
                <w:b/>
                <w:bCs/>
                <w:szCs w:val="24"/>
              </w:rPr>
              <w:instrText xml:space="preserve"> </w:instrText>
            </w:r>
            <w:r w:rsidR="005B03CD">
              <w:rPr>
                <w:b/>
                <w:bCs/>
                <w:szCs w:val="24"/>
                <w:lang w:val="en-US"/>
              </w:rPr>
              <w:instrText>of</w:instrText>
            </w:r>
            <w:r w:rsidR="005B03CD" w:rsidRPr="000C0218">
              <w:rPr>
                <w:b/>
                <w:bCs/>
                <w:szCs w:val="24"/>
              </w:rPr>
              <w:instrText xml:space="preserve"> </w:instrText>
            </w:r>
            <w:r w:rsidR="005B03CD">
              <w:rPr>
                <w:b/>
                <w:bCs/>
                <w:szCs w:val="24"/>
                <w:lang w:val="en-US"/>
              </w:rPr>
              <w:instrText>cisplatin</w:instrText>
            </w:r>
            <w:r w:rsidR="005B03CD" w:rsidRPr="000C0218">
              <w:rPr>
                <w:b/>
                <w:bCs/>
                <w:szCs w:val="24"/>
              </w:rPr>
              <w:instrText xml:space="preserve">. </w:instrText>
            </w:r>
            <w:r w:rsidR="005B03CD">
              <w:rPr>
                <w:b/>
                <w:bCs/>
                <w:szCs w:val="24"/>
                <w:lang w:val="en-US"/>
              </w:rPr>
              <w:instrText>RRT</w:instrText>
            </w:r>
            <w:r w:rsidR="005B03CD" w:rsidRPr="000C0218">
              <w:rPr>
                <w:b/>
                <w:bCs/>
                <w:szCs w:val="24"/>
              </w:rPr>
              <w:instrText xml:space="preserve"> </w:instrText>
            </w:r>
            <w:r w:rsidR="005B03CD">
              <w:rPr>
                <w:b/>
                <w:bCs/>
                <w:szCs w:val="24"/>
                <w:lang w:val="en-US"/>
              </w:rPr>
              <w:instrText>and</w:instrText>
            </w:r>
            <w:r w:rsidR="005B03CD" w:rsidRPr="000C0218">
              <w:rPr>
                <w:b/>
                <w:bCs/>
                <w:szCs w:val="24"/>
              </w:rPr>
              <w:instrText xml:space="preserve"> </w:instrText>
            </w:r>
            <w:r w:rsidR="005B03CD">
              <w:rPr>
                <w:b/>
                <w:bCs/>
                <w:szCs w:val="24"/>
                <w:lang w:val="en-US"/>
              </w:rPr>
              <w:instrText>NRM</w:instrText>
            </w:r>
            <w:r w:rsidR="005B03CD" w:rsidRPr="000C0218">
              <w:rPr>
                <w:b/>
                <w:bCs/>
                <w:szCs w:val="24"/>
              </w:rPr>
              <w:instrText xml:space="preserve"> </w:instrText>
            </w:r>
            <w:r w:rsidR="005B03CD">
              <w:rPr>
                <w:b/>
                <w:bCs/>
                <w:szCs w:val="24"/>
                <w:lang w:val="en-US"/>
              </w:rPr>
              <w:instrText>were</w:instrText>
            </w:r>
            <w:r w:rsidR="005B03CD" w:rsidRPr="000C0218">
              <w:rPr>
                <w:b/>
                <w:bCs/>
                <w:szCs w:val="24"/>
              </w:rPr>
              <w:instrText xml:space="preserve"> </w:instrText>
            </w:r>
            <w:r w:rsidR="005B03CD">
              <w:rPr>
                <w:b/>
                <w:bCs/>
                <w:szCs w:val="24"/>
                <w:lang w:val="en-US"/>
              </w:rPr>
              <w:instrText>determined</w:instrText>
            </w:r>
            <w:r w:rsidR="005B03CD" w:rsidRPr="000C0218">
              <w:rPr>
                <w:b/>
                <w:bCs/>
                <w:szCs w:val="24"/>
              </w:rPr>
              <w:instrText xml:space="preserve"> </w:instrText>
            </w:r>
            <w:r w:rsidR="005B03CD">
              <w:rPr>
                <w:b/>
                <w:bCs/>
                <w:szCs w:val="24"/>
                <w:lang w:val="en-US"/>
              </w:rPr>
              <w:instrText>for</w:instrText>
            </w:r>
            <w:r w:rsidR="005B03CD" w:rsidRPr="000C0218">
              <w:rPr>
                <w:b/>
                <w:bCs/>
                <w:szCs w:val="24"/>
              </w:rPr>
              <w:instrText xml:space="preserve"> </w:instrText>
            </w:r>
            <w:r w:rsidR="005B03CD">
              <w:rPr>
                <w:b/>
                <w:bCs/>
                <w:szCs w:val="24"/>
                <w:lang w:val="en-US"/>
              </w:rPr>
              <w:instrText>each</w:instrText>
            </w:r>
            <w:r w:rsidR="005B03CD" w:rsidRPr="000C0218">
              <w:rPr>
                <w:b/>
                <w:bCs/>
                <w:szCs w:val="24"/>
              </w:rPr>
              <w:instrText xml:space="preserve"> </w:instrText>
            </w:r>
            <w:r w:rsidR="005B03CD">
              <w:rPr>
                <w:b/>
                <w:bCs/>
                <w:szCs w:val="24"/>
                <w:lang w:val="en-US"/>
              </w:rPr>
              <w:instrText>regimen</w:instrText>
            </w:r>
            <w:r w:rsidR="005B03CD" w:rsidRPr="000C0218">
              <w:rPr>
                <w:b/>
                <w:bCs/>
                <w:szCs w:val="24"/>
              </w:rPr>
              <w:instrText xml:space="preserve"> </w:instrText>
            </w:r>
            <w:r w:rsidR="005B03CD">
              <w:rPr>
                <w:b/>
                <w:bCs/>
                <w:szCs w:val="24"/>
                <w:lang w:val="en-US"/>
              </w:rPr>
              <w:instrText>and</w:instrText>
            </w:r>
            <w:r w:rsidR="005B03CD" w:rsidRPr="000C0218">
              <w:rPr>
                <w:b/>
                <w:bCs/>
                <w:szCs w:val="24"/>
              </w:rPr>
              <w:instrText xml:space="preserve"> </w:instrText>
            </w:r>
            <w:r w:rsidR="005B03CD">
              <w:rPr>
                <w:b/>
                <w:bCs/>
                <w:szCs w:val="24"/>
                <w:lang w:val="en-US"/>
              </w:rPr>
              <w:instrText>compared</w:instrText>
            </w:r>
            <w:r w:rsidR="005B03CD" w:rsidRPr="000C0218">
              <w:rPr>
                <w:b/>
                <w:bCs/>
                <w:szCs w:val="24"/>
              </w:rPr>
              <w:instrText xml:space="preserve">; </w:instrText>
            </w:r>
            <w:r w:rsidR="005B03CD">
              <w:rPr>
                <w:b/>
                <w:bCs/>
                <w:szCs w:val="24"/>
                <w:lang w:val="en-US"/>
              </w:rPr>
              <w:instrText>risk</w:instrText>
            </w:r>
            <w:r w:rsidR="005B03CD" w:rsidRPr="000C0218">
              <w:rPr>
                <w:b/>
                <w:bCs/>
                <w:szCs w:val="24"/>
              </w:rPr>
              <w:instrText xml:space="preserve"> </w:instrText>
            </w:r>
            <w:r w:rsidR="005B03CD">
              <w:rPr>
                <w:b/>
                <w:bCs/>
                <w:szCs w:val="24"/>
                <w:lang w:val="en-US"/>
              </w:rPr>
              <w:instrText>factors</w:instrText>
            </w:r>
            <w:r w:rsidR="005B03CD" w:rsidRPr="000C0218">
              <w:rPr>
                <w:b/>
                <w:bCs/>
                <w:szCs w:val="24"/>
              </w:rPr>
              <w:instrText xml:space="preserve"> </w:instrText>
            </w:r>
            <w:r w:rsidR="005B03CD">
              <w:rPr>
                <w:b/>
                <w:bCs/>
                <w:szCs w:val="24"/>
                <w:lang w:val="en-US"/>
              </w:rPr>
              <w:instrText>for</w:instrText>
            </w:r>
            <w:r w:rsidR="005B03CD" w:rsidRPr="000C0218">
              <w:rPr>
                <w:b/>
                <w:bCs/>
                <w:szCs w:val="24"/>
              </w:rPr>
              <w:instrText xml:space="preserve"> </w:instrText>
            </w:r>
            <w:r w:rsidR="005B03CD">
              <w:rPr>
                <w:b/>
                <w:bCs/>
                <w:szCs w:val="24"/>
                <w:lang w:val="en-US"/>
              </w:rPr>
              <w:instrText>each</w:instrText>
            </w:r>
            <w:r w:rsidR="005B03CD" w:rsidRPr="000C0218">
              <w:rPr>
                <w:b/>
                <w:bCs/>
                <w:szCs w:val="24"/>
              </w:rPr>
              <w:instrText xml:space="preserve"> </w:instrText>
            </w:r>
            <w:r w:rsidR="005B03CD">
              <w:rPr>
                <w:b/>
                <w:bCs/>
                <w:szCs w:val="24"/>
                <w:lang w:val="en-US"/>
              </w:rPr>
              <w:instrText>were</w:instrText>
            </w:r>
            <w:r w:rsidR="005B03CD" w:rsidRPr="000C0218">
              <w:rPr>
                <w:b/>
                <w:bCs/>
                <w:szCs w:val="24"/>
              </w:rPr>
              <w:instrText xml:space="preserve"> </w:instrText>
            </w:r>
            <w:r w:rsidR="005B03CD">
              <w:rPr>
                <w:b/>
                <w:bCs/>
                <w:szCs w:val="24"/>
                <w:lang w:val="en-US"/>
              </w:rPr>
              <w:instrText>examined</w:instrText>
            </w:r>
            <w:r w:rsidR="005B03CD" w:rsidRPr="000C0218">
              <w:rPr>
                <w:b/>
                <w:bCs/>
                <w:szCs w:val="24"/>
              </w:rPr>
              <w:instrText xml:space="preserve"> </w:instrText>
            </w:r>
            <w:r w:rsidR="005B03CD">
              <w:rPr>
                <w:b/>
                <w:bCs/>
                <w:szCs w:val="24"/>
                <w:lang w:val="en-US"/>
              </w:rPr>
              <w:instrText>by</w:instrText>
            </w:r>
            <w:r w:rsidR="005B03CD" w:rsidRPr="000C0218">
              <w:rPr>
                <w:b/>
                <w:bCs/>
                <w:szCs w:val="24"/>
              </w:rPr>
              <w:instrText xml:space="preserve"> </w:instrText>
            </w:r>
            <w:r w:rsidR="005B03CD">
              <w:rPr>
                <w:b/>
                <w:bCs/>
                <w:szCs w:val="24"/>
                <w:lang w:val="en-US"/>
              </w:rPr>
              <w:instrText>multivariate</w:instrText>
            </w:r>
            <w:r w:rsidR="005B03CD" w:rsidRPr="000C0218">
              <w:rPr>
                <w:b/>
                <w:bCs/>
                <w:szCs w:val="24"/>
              </w:rPr>
              <w:instrText xml:space="preserve"> </w:instrText>
            </w:r>
            <w:r w:rsidR="005B03CD">
              <w:rPr>
                <w:b/>
                <w:bCs/>
                <w:szCs w:val="24"/>
                <w:lang w:val="en-US"/>
              </w:rPr>
              <w:instrText>analysis</w:instrText>
            </w:r>
            <w:r w:rsidR="005B03CD" w:rsidRPr="000C0218">
              <w:rPr>
                <w:b/>
                <w:bCs/>
                <w:szCs w:val="24"/>
              </w:rPr>
              <w:instrText xml:space="preserve">. </w:instrText>
            </w:r>
            <w:r w:rsidR="005B03CD">
              <w:rPr>
                <w:b/>
                <w:bCs/>
                <w:szCs w:val="24"/>
                <w:lang w:val="en-US"/>
              </w:rPr>
              <w:instrText>Grade</w:instrText>
            </w:r>
            <w:r w:rsidR="005B03CD" w:rsidRPr="000C0218">
              <w:rPr>
                <w:b/>
                <w:bCs/>
                <w:szCs w:val="24"/>
              </w:rPr>
              <w:instrText xml:space="preserve"> </w:instrText>
            </w:r>
            <w:r w:rsidR="005B03CD">
              <w:rPr>
                <w:b/>
                <w:bCs/>
                <w:szCs w:val="24"/>
                <w:lang w:val="en-US"/>
              </w:rPr>
              <w:instrText>IV</w:instrText>
            </w:r>
            <w:r w:rsidR="005B03CD" w:rsidRPr="000C0218">
              <w:rPr>
                <w:b/>
                <w:bCs/>
                <w:szCs w:val="24"/>
              </w:rPr>
              <w:instrText xml:space="preserve"> (</w:instrText>
            </w:r>
            <w:r w:rsidR="005B03CD">
              <w:rPr>
                <w:b/>
                <w:bCs/>
                <w:szCs w:val="24"/>
                <w:lang w:val="en-US"/>
              </w:rPr>
              <w:instrText>fatal</w:instrText>
            </w:r>
            <w:r w:rsidR="005B03CD" w:rsidRPr="000C0218">
              <w:rPr>
                <w:b/>
                <w:bCs/>
                <w:szCs w:val="24"/>
              </w:rPr>
              <w:instrText xml:space="preserve">) </w:instrText>
            </w:r>
            <w:r w:rsidR="005B03CD">
              <w:rPr>
                <w:b/>
                <w:bCs/>
                <w:szCs w:val="24"/>
                <w:lang w:val="en-US"/>
              </w:rPr>
              <w:instrText>RRT</w:instrText>
            </w:r>
            <w:r w:rsidR="005B03CD" w:rsidRPr="000C0218">
              <w:rPr>
                <w:b/>
                <w:bCs/>
                <w:szCs w:val="24"/>
              </w:rPr>
              <w:instrText xml:space="preserve"> </w:instrText>
            </w:r>
            <w:r w:rsidR="005B03CD">
              <w:rPr>
                <w:b/>
                <w:bCs/>
                <w:szCs w:val="24"/>
                <w:lang w:val="en-US"/>
              </w:rPr>
              <w:instrText>occurred</w:instrText>
            </w:r>
            <w:r w:rsidR="005B03CD" w:rsidRPr="000C0218">
              <w:rPr>
                <w:b/>
                <w:bCs/>
                <w:szCs w:val="24"/>
              </w:rPr>
              <w:instrText xml:space="preserve"> </w:instrText>
            </w:r>
            <w:r w:rsidR="005B03CD">
              <w:rPr>
                <w:b/>
                <w:bCs/>
                <w:szCs w:val="24"/>
                <w:lang w:val="en-US"/>
              </w:rPr>
              <w:instrText>in</w:instrText>
            </w:r>
            <w:r w:rsidR="005B03CD" w:rsidRPr="000C0218">
              <w:rPr>
                <w:b/>
                <w:bCs/>
                <w:szCs w:val="24"/>
              </w:rPr>
              <w:instrText xml:space="preserve"> </w:instrText>
            </w:r>
            <w:r w:rsidR="005B03CD">
              <w:rPr>
                <w:b/>
                <w:bCs/>
                <w:szCs w:val="24"/>
                <w:lang w:val="en-US"/>
              </w:rPr>
              <w:instrText>five</w:instrText>
            </w:r>
            <w:r w:rsidR="005B03CD" w:rsidRPr="000C0218">
              <w:rPr>
                <w:b/>
                <w:bCs/>
                <w:szCs w:val="24"/>
              </w:rPr>
              <w:instrText xml:space="preserve"> </w:instrText>
            </w:r>
            <w:r w:rsidR="005B03CD">
              <w:rPr>
                <w:b/>
                <w:bCs/>
                <w:szCs w:val="24"/>
                <w:lang w:val="en-US"/>
              </w:rPr>
              <w:instrText>patients</w:instrText>
            </w:r>
            <w:r w:rsidR="005B03CD" w:rsidRPr="000C0218">
              <w:rPr>
                <w:b/>
                <w:bCs/>
                <w:szCs w:val="24"/>
              </w:rPr>
              <w:instrText xml:space="preserve"> (</w:instrText>
            </w:r>
            <w:r w:rsidR="005B03CD">
              <w:rPr>
                <w:b/>
                <w:bCs/>
                <w:szCs w:val="24"/>
                <w:lang w:val="en-US"/>
              </w:rPr>
              <w:instrText>pulmonary</w:instrText>
            </w:r>
            <w:r w:rsidR="005B03CD" w:rsidRPr="000C0218">
              <w:rPr>
                <w:b/>
                <w:bCs/>
                <w:szCs w:val="24"/>
              </w:rPr>
              <w:instrText xml:space="preserve"> </w:instrText>
            </w:r>
            <w:r w:rsidR="005B03CD">
              <w:rPr>
                <w:b/>
                <w:bCs/>
                <w:szCs w:val="24"/>
                <w:lang w:val="en-US"/>
              </w:rPr>
              <w:instrText>in</w:instrText>
            </w:r>
            <w:r w:rsidR="005B03CD" w:rsidRPr="000C0218">
              <w:rPr>
                <w:b/>
                <w:bCs/>
                <w:szCs w:val="24"/>
              </w:rPr>
              <w:instrText xml:space="preserve"> </w:instrText>
            </w:r>
            <w:r w:rsidR="005B03CD">
              <w:rPr>
                <w:b/>
                <w:bCs/>
                <w:szCs w:val="24"/>
                <w:lang w:val="en-US"/>
              </w:rPr>
              <w:instrText>two</w:instrText>
            </w:r>
            <w:r w:rsidR="005B03CD" w:rsidRPr="000C0218">
              <w:rPr>
                <w:b/>
                <w:bCs/>
                <w:szCs w:val="24"/>
              </w:rPr>
              <w:instrText xml:space="preserve">, </w:instrText>
            </w:r>
            <w:r w:rsidR="005B03CD">
              <w:rPr>
                <w:b/>
                <w:bCs/>
                <w:szCs w:val="24"/>
                <w:lang w:val="en-US"/>
              </w:rPr>
              <w:instrText>cardiac</w:instrText>
            </w:r>
            <w:r w:rsidR="005B03CD" w:rsidRPr="000C0218">
              <w:rPr>
                <w:b/>
                <w:bCs/>
                <w:szCs w:val="24"/>
              </w:rPr>
              <w:instrText xml:space="preserve"> </w:instrText>
            </w:r>
            <w:r w:rsidR="005B03CD">
              <w:rPr>
                <w:b/>
                <w:bCs/>
                <w:szCs w:val="24"/>
                <w:lang w:val="en-US"/>
              </w:rPr>
              <w:instrText>in</w:instrText>
            </w:r>
            <w:r w:rsidR="005B03CD" w:rsidRPr="000C0218">
              <w:rPr>
                <w:b/>
                <w:bCs/>
                <w:szCs w:val="24"/>
              </w:rPr>
              <w:instrText xml:space="preserve"> </w:instrText>
            </w:r>
            <w:r w:rsidR="005B03CD">
              <w:rPr>
                <w:b/>
                <w:bCs/>
                <w:szCs w:val="24"/>
                <w:lang w:val="en-US"/>
              </w:rPr>
              <w:instrText>two</w:instrText>
            </w:r>
            <w:r w:rsidR="005B03CD" w:rsidRPr="000C0218">
              <w:rPr>
                <w:b/>
                <w:bCs/>
                <w:szCs w:val="24"/>
              </w:rPr>
              <w:instrText xml:space="preserve">, </w:instrText>
            </w:r>
            <w:r w:rsidR="005B03CD">
              <w:rPr>
                <w:b/>
                <w:bCs/>
                <w:szCs w:val="24"/>
                <w:lang w:val="en-US"/>
              </w:rPr>
              <w:instrText>and</w:instrText>
            </w:r>
            <w:r w:rsidR="005B03CD" w:rsidRPr="000C0218">
              <w:rPr>
                <w:b/>
                <w:bCs/>
                <w:szCs w:val="24"/>
              </w:rPr>
              <w:instrText xml:space="preserve"> </w:instrText>
            </w:r>
            <w:r w:rsidR="005B03CD">
              <w:rPr>
                <w:b/>
                <w:bCs/>
                <w:szCs w:val="24"/>
                <w:lang w:val="en-US"/>
              </w:rPr>
              <w:instrText>central</w:instrText>
            </w:r>
            <w:r w:rsidR="005B03CD" w:rsidRPr="000C0218">
              <w:rPr>
                <w:b/>
                <w:bCs/>
                <w:szCs w:val="24"/>
              </w:rPr>
              <w:instrText xml:space="preserve"> </w:instrText>
            </w:r>
            <w:r w:rsidR="005B03CD">
              <w:rPr>
                <w:b/>
                <w:bCs/>
                <w:szCs w:val="24"/>
                <w:lang w:val="en-US"/>
              </w:rPr>
              <w:instrText>nervous</w:instrText>
            </w:r>
            <w:r w:rsidR="005B03CD" w:rsidRPr="000C0218">
              <w:rPr>
                <w:b/>
                <w:bCs/>
                <w:szCs w:val="24"/>
              </w:rPr>
              <w:instrText xml:space="preserve"> </w:instrText>
            </w:r>
            <w:r w:rsidR="005B03CD">
              <w:rPr>
                <w:b/>
                <w:bCs/>
                <w:szCs w:val="24"/>
                <w:lang w:val="en-US"/>
              </w:rPr>
              <w:instrText>system</w:instrText>
            </w:r>
            <w:r w:rsidR="005B03CD" w:rsidRPr="0024417B">
              <w:rPr>
                <w:b/>
                <w:bCs/>
                <w:szCs w:val="24"/>
              </w:rPr>
              <w:instrText xml:space="preserve"> </w:instrText>
            </w:r>
            <w:r w:rsidR="005B03CD">
              <w:rPr>
                <w:b/>
                <w:bCs/>
                <w:szCs w:val="24"/>
                <w:lang w:val="en-US"/>
              </w:rPr>
              <w:instrText>in</w:instrText>
            </w:r>
            <w:r w:rsidR="005B03CD" w:rsidRPr="0024417B">
              <w:rPr>
                <w:b/>
                <w:bCs/>
                <w:szCs w:val="24"/>
              </w:rPr>
              <w:instrText xml:space="preserve"> </w:instrText>
            </w:r>
            <w:r w:rsidR="005B03CD">
              <w:rPr>
                <w:b/>
                <w:bCs/>
                <w:szCs w:val="24"/>
                <w:lang w:val="en-US"/>
              </w:rPr>
              <w:instrText>one</w:instrText>
            </w:r>
            <w:r w:rsidR="005B03CD" w:rsidRPr="0024417B">
              <w:rPr>
                <w:b/>
                <w:bCs/>
                <w:szCs w:val="24"/>
              </w:rPr>
              <w:instrText xml:space="preserve">). </w:instrText>
            </w:r>
            <w:r w:rsidR="005B03CD">
              <w:rPr>
                <w:b/>
                <w:bCs/>
                <w:szCs w:val="24"/>
                <w:lang w:val="en-US"/>
              </w:rPr>
              <w:instrText>Eighteen</w:instrText>
            </w:r>
            <w:r w:rsidR="005B03CD" w:rsidRPr="0024417B">
              <w:rPr>
                <w:b/>
                <w:bCs/>
                <w:szCs w:val="24"/>
              </w:rPr>
              <w:instrText xml:space="preserve"> </w:instrText>
            </w:r>
            <w:r w:rsidR="005B03CD">
              <w:rPr>
                <w:b/>
                <w:bCs/>
                <w:szCs w:val="24"/>
                <w:lang w:val="en-US"/>
              </w:rPr>
              <w:instrText>patients</w:instrText>
            </w:r>
            <w:r w:rsidR="005B03CD" w:rsidRPr="0024417B">
              <w:rPr>
                <w:b/>
                <w:bCs/>
                <w:szCs w:val="24"/>
              </w:rPr>
              <w:instrText xml:space="preserve"> </w:instrText>
            </w:r>
            <w:r w:rsidR="005B03CD">
              <w:rPr>
                <w:b/>
                <w:bCs/>
                <w:szCs w:val="24"/>
                <w:lang w:val="en-US"/>
              </w:rPr>
              <w:instrText>experienced</w:instrText>
            </w:r>
            <w:r w:rsidR="005B03CD" w:rsidRPr="0024417B">
              <w:rPr>
                <w:b/>
                <w:bCs/>
                <w:szCs w:val="24"/>
              </w:rPr>
              <w:instrText xml:space="preserve"> </w:instrText>
            </w:r>
            <w:r w:rsidR="005B03CD">
              <w:rPr>
                <w:b/>
                <w:bCs/>
                <w:szCs w:val="24"/>
                <w:lang w:val="en-US"/>
              </w:rPr>
              <w:instrText>grade</w:instrText>
            </w:r>
            <w:r w:rsidR="005B03CD" w:rsidRPr="0024417B">
              <w:rPr>
                <w:b/>
                <w:bCs/>
                <w:szCs w:val="24"/>
              </w:rPr>
              <w:instrText xml:space="preserve"> </w:instrText>
            </w:r>
            <w:r w:rsidR="005B03CD">
              <w:rPr>
                <w:b/>
                <w:bCs/>
                <w:szCs w:val="24"/>
                <w:lang w:val="en-US"/>
              </w:rPr>
              <w:instrText>II</w:instrText>
            </w:r>
            <w:r w:rsidR="005B03CD" w:rsidRPr="0024417B">
              <w:rPr>
                <w:b/>
                <w:bCs/>
                <w:szCs w:val="24"/>
              </w:rPr>
              <w:instrText>-</w:instrText>
            </w:r>
            <w:r w:rsidR="005B03CD">
              <w:rPr>
                <w:b/>
                <w:bCs/>
                <w:szCs w:val="24"/>
                <w:lang w:val="en-US"/>
              </w:rPr>
              <w:instrText>III</w:instrText>
            </w:r>
            <w:r w:rsidR="005B03CD" w:rsidRPr="0024417B">
              <w:rPr>
                <w:b/>
                <w:bCs/>
                <w:szCs w:val="24"/>
              </w:rPr>
              <w:instrText xml:space="preserve"> </w:instrText>
            </w:r>
            <w:r w:rsidR="005B03CD">
              <w:rPr>
                <w:b/>
                <w:bCs/>
                <w:szCs w:val="24"/>
                <w:lang w:val="en-US"/>
              </w:rPr>
              <w:instrText>pulmonary</w:instrText>
            </w:r>
            <w:r w:rsidR="005B03CD" w:rsidRPr="0024417B">
              <w:rPr>
                <w:b/>
                <w:bCs/>
                <w:szCs w:val="24"/>
              </w:rPr>
              <w:instrText xml:space="preserve"> </w:instrText>
            </w:r>
            <w:r w:rsidR="005B03CD">
              <w:rPr>
                <w:b/>
                <w:bCs/>
                <w:szCs w:val="24"/>
                <w:lang w:val="en-US"/>
              </w:rPr>
              <w:instrText>RRT</w:instrText>
            </w:r>
            <w:r w:rsidR="005B03CD" w:rsidRPr="0024417B">
              <w:rPr>
                <w:b/>
                <w:bCs/>
                <w:szCs w:val="24"/>
              </w:rPr>
              <w:instrText xml:space="preserve">, </w:instrText>
            </w:r>
            <w:r w:rsidR="005B03CD">
              <w:rPr>
                <w:b/>
                <w:bCs/>
                <w:szCs w:val="24"/>
                <w:lang w:val="en-US"/>
              </w:rPr>
              <w:instrText>consistent</w:instrText>
            </w:r>
            <w:r w:rsidR="005B03CD" w:rsidRPr="0024417B">
              <w:rPr>
                <w:b/>
                <w:bCs/>
                <w:szCs w:val="24"/>
              </w:rPr>
              <w:instrText xml:space="preserve"> </w:instrText>
            </w:r>
            <w:r w:rsidR="005B03CD">
              <w:rPr>
                <w:b/>
                <w:bCs/>
                <w:szCs w:val="24"/>
                <w:lang w:val="en-US"/>
              </w:rPr>
              <w:instrText>with</w:instrText>
            </w:r>
            <w:r w:rsidR="005B03CD" w:rsidRPr="0024417B">
              <w:rPr>
                <w:b/>
                <w:bCs/>
                <w:szCs w:val="24"/>
              </w:rPr>
              <w:instrText xml:space="preserve"> </w:instrText>
            </w:r>
            <w:r w:rsidR="005B03CD">
              <w:rPr>
                <w:b/>
                <w:bCs/>
                <w:szCs w:val="24"/>
                <w:lang w:val="en-US"/>
              </w:rPr>
              <w:instrText>BCNU</w:instrText>
            </w:r>
            <w:r w:rsidR="005B03CD" w:rsidRPr="0024417B">
              <w:rPr>
                <w:b/>
                <w:bCs/>
                <w:szCs w:val="24"/>
              </w:rPr>
              <w:instrText xml:space="preserve"> </w:instrText>
            </w:r>
            <w:r w:rsidR="005B03CD">
              <w:rPr>
                <w:b/>
                <w:bCs/>
                <w:szCs w:val="24"/>
                <w:lang w:val="en-US"/>
              </w:rPr>
              <w:instrText>damage</w:instrText>
            </w:r>
            <w:r w:rsidR="005B03CD" w:rsidRPr="0024417B">
              <w:rPr>
                <w:b/>
                <w:bCs/>
                <w:szCs w:val="24"/>
              </w:rPr>
              <w:instrText xml:space="preserve"> </w:instrText>
            </w:r>
            <w:r w:rsidR="005B03CD">
              <w:rPr>
                <w:b/>
                <w:bCs/>
                <w:szCs w:val="24"/>
                <w:lang w:val="en-US"/>
              </w:rPr>
              <w:instrText>in</w:instrText>
            </w:r>
            <w:r w:rsidR="005B03CD" w:rsidRPr="0024417B">
              <w:rPr>
                <w:b/>
                <w:bCs/>
                <w:szCs w:val="24"/>
              </w:rPr>
              <w:instrText xml:space="preserve"> 15. </w:instrText>
            </w:r>
            <w:r w:rsidR="005B03CD">
              <w:rPr>
                <w:b/>
                <w:bCs/>
                <w:szCs w:val="24"/>
                <w:lang w:val="en-US"/>
              </w:rPr>
              <w:instrText>Prior</w:instrText>
            </w:r>
            <w:r w:rsidR="005B03CD" w:rsidRPr="0024417B">
              <w:rPr>
                <w:b/>
                <w:bCs/>
                <w:szCs w:val="24"/>
              </w:rPr>
              <w:instrText xml:space="preserve"> </w:instrText>
            </w:r>
            <w:r w:rsidR="005B03CD">
              <w:rPr>
                <w:b/>
                <w:bCs/>
                <w:szCs w:val="24"/>
                <w:lang w:val="en-US"/>
              </w:rPr>
              <w:instrText>nitrosourea</w:instrText>
            </w:r>
            <w:r w:rsidR="005B03CD" w:rsidRPr="0024417B">
              <w:rPr>
                <w:b/>
                <w:bCs/>
                <w:szCs w:val="24"/>
              </w:rPr>
              <w:instrText xml:space="preserve"> </w:instrText>
            </w:r>
            <w:r w:rsidR="005B03CD">
              <w:rPr>
                <w:b/>
                <w:bCs/>
                <w:szCs w:val="24"/>
                <w:lang w:val="en-US"/>
              </w:rPr>
              <w:instrText>exposure</w:instrText>
            </w:r>
            <w:r w:rsidR="005B03CD" w:rsidRPr="0024417B">
              <w:rPr>
                <w:b/>
                <w:bCs/>
                <w:szCs w:val="24"/>
              </w:rPr>
              <w:instrText xml:space="preserve"> </w:instrText>
            </w:r>
            <w:r w:rsidR="005B03CD">
              <w:rPr>
                <w:b/>
                <w:bCs/>
                <w:szCs w:val="24"/>
                <w:lang w:val="en-US"/>
              </w:rPr>
              <w:instrText>was</w:instrText>
            </w:r>
            <w:r w:rsidR="005B03CD" w:rsidRPr="0024417B">
              <w:rPr>
                <w:b/>
                <w:bCs/>
                <w:szCs w:val="24"/>
              </w:rPr>
              <w:instrText xml:space="preserve"> </w:instrText>
            </w:r>
            <w:r w:rsidR="005B03CD">
              <w:rPr>
                <w:b/>
                <w:bCs/>
                <w:szCs w:val="24"/>
                <w:lang w:val="en-US"/>
              </w:rPr>
              <w:instrText>the</w:instrText>
            </w:r>
            <w:r w:rsidR="005B03CD" w:rsidRPr="0024417B">
              <w:rPr>
                <w:b/>
                <w:bCs/>
                <w:szCs w:val="24"/>
              </w:rPr>
              <w:instrText xml:space="preserve"> </w:instrText>
            </w:r>
            <w:r w:rsidR="005B03CD">
              <w:rPr>
                <w:b/>
                <w:bCs/>
                <w:szCs w:val="24"/>
                <w:lang w:val="en-US"/>
              </w:rPr>
              <w:instrText>main</w:instrText>
            </w:r>
            <w:r w:rsidR="005B03CD" w:rsidRPr="0024417B">
              <w:rPr>
                <w:b/>
                <w:bCs/>
                <w:szCs w:val="24"/>
              </w:rPr>
              <w:instrText xml:space="preserve"> </w:instrText>
            </w:r>
            <w:r w:rsidR="005B03CD">
              <w:rPr>
                <w:b/>
                <w:bCs/>
                <w:szCs w:val="24"/>
                <w:lang w:val="en-US"/>
              </w:rPr>
              <w:instrText>risk</w:instrText>
            </w:r>
            <w:r w:rsidR="005B03CD" w:rsidRPr="0024417B">
              <w:rPr>
                <w:b/>
                <w:bCs/>
                <w:szCs w:val="24"/>
              </w:rPr>
              <w:instrText xml:space="preserve"> </w:instrText>
            </w:r>
            <w:r w:rsidR="005B03CD">
              <w:rPr>
                <w:b/>
                <w:bCs/>
                <w:szCs w:val="24"/>
                <w:lang w:val="en-US"/>
              </w:rPr>
              <w:instrText>factor</w:instrText>
            </w:r>
            <w:r w:rsidR="005B03CD" w:rsidRPr="0024417B">
              <w:rPr>
                <w:b/>
                <w:bCs/>
                <w:szCs w:val="24"/>
              </w:rPr>
              <w:instrText xml:space="preserve"> </w:instrText>
            </w:r>
            <w:r w:rsidR="005B03CD">
              <w:rPr>
                <w:b/>
                <w:bCs/>
                <w:szCs w:val="24"/>
                <w:lang w:val="en-US"/>
              </w:rPr>
              <w:instrText>for</w:instrText>
            </w:r>
            <w:r w:rsidR="005B03CD" w:rsidRPr="0024417B">
              <w:rPr>
                <w:b/>
                <w:bCs/>
                <w:szCs w:val="24"/>
              </w:rPr>
              <w:instrText xml:space="preserve"> </w:instrText>
            </w:r>
            <w:r w:rsidR="005B03CD">
              <w:rPr>
                <w:b/>
                <w:bCs/>
                <w:szCs w:val="24"/>
                <w:lang w:val="en-US"/>
              </w:rPr>
              <w:instrText>pulmonary</w:instrText>
            </w:r>
            <w:r w:rsidR="005B03CD" w:rsidRPr="0024417B">
              <w:rPr>
                <w:b/>
                <w:bCs/>
                <w:szCs w:val="24"/>
              </w:rPr>
              <w:instrText xml:space="preserve"> </w:instrText>
            </w:r>
            <w:r w:rsidR="005B03CD">
              <w:rPr>
                <w:b/>
                <w:bCs/>
                <w:szCs w:val="24"/>
                <w:lang w:val="en-US"/>
              </w:rPr>
              <w:instrText>RRT</w:instrText>
            </w:r>
            <w:r w:rsidR="005B03CD" w:rsidRPr="0024417B">
              <w:rPr>
                <w:b/>
                <w:bCs/>
                <w:szCs w:val="24"/>
              </w:rPr>
              <w:instrText xml:space="preserve">. </w:instrText>
            </w:r>
            <w:r w:rsidR="005B03CD">
              <w:rPr>
                <w:b/>
                <w:bCs/>
                <w:szCs w:val="24"/>
                <w:lang w:val="en-US"/>
              </w:rPr>
              <w:instrText>Grade</w:instrText>
            </w:r>
            <w:r w:rsidR="005B03CD" w:rsidRPr="0024417B">
              <w:rPr>
                <w:b/>
                <w:bCs/>
                <w:szCs w:val="24"/>
              </w:rPr>
              <w:instrText xml:space="preserve"> </w:instrText>
            </w:r>
            <w:r w:rsidR="005B03CD">
              <w:rPr>
                <w:b/>
                <w:bCs/>
                <w:szCs w:val="24"/>
                <w:lang w:val="en-US"/>
              </w:rPr>
              <w:instrText>II</w:instrText>
            </w:r>
            <w:r w:rsidR="005B03CD" w:rsidRPr="0024417B">
              <w:rPr>
                <w:b/>
                <w:bCs/>
                <w:szCs w:val="24"/>
              </w:rPr>
              <w:instrText xml:space="preserve"> </w:instrText>
            </w:r>
            <w:r w:rsidR="005B03CD">
              <w:rPr>
                <w:b/>
                <w:bCs/>
                <w:szCs w:val="24"/>
                <w:lang w:val="en-US"/>
              </w:rPr>
              <w:instrText>mucosal</w:instrText>
            </w:r>
            <w:r w:rsidR="005B03CD" w:rsidRPr="0024417B">
              <w:rPr>
                <w:b/>
                <w:bCs/>
                <w:szCs w:val="24"/>
              </w:rPr>
              <w:instrText xml:space="preserve"> </w:instrText>
            </w:r>
            <w:r w:rsidR="005B03CD">
              <w:rPr>
                <w:b/>
                <w:bCs/>
                <w:szCs w:val="24"/>
                <w:lang w:val="en-US"/>
              </w:rPr>
              <w:instrText>and</w:instrText>
            </w:r>
            <w:r w:rsidR="005B03CD" w:rsidRPr="0024417B">
              <w:rPr>
                <w:b/>
                <w:bCs/>
                <w:szCs w:val="24"/>
              </w:rPr>
              <w:instrText xml:space="preserve"> </w:instrText>
            </w:r>
            <w:r w:rsidR="005B03CD">
              <w:rPr>
                <w:b/>
                <w:bCs/>
                <w:szCs w:val="24"/>
                <w:lang w:val="en-US"/>
              </w:rPr>
              <w:instrText>hepatic</w:instrText>
            </w:r>
            <w:r w:rsidR="005B03CD" w:rsidRPr="0024417B">
              <w:rPr>
                <w:b/>
                <w:bCs/>
                <w:szCs w:val="24"/>
              </w:rPr>
              <w:instrText xml:space="preserve"> </w:instrText>
            </w:r>
            <w:r w:rsidR="005B03CD">
              <w:rPr>
                <w:b/>
                <w:bCs/>
                <w:szCs w:val="24"/>
                <w:lang w:val="en-US"/>
              </w:rPr>
              <w:instrText>RRT</w:instrText>
            </w:r>
            <w:r w:rsidR="005B03CD" w:rsidRPr="0024417B">
              <w:rPr>
                <w:b/>
                <w:bCs/>
                <w:szCs w:val="24"/>
              </w:rPr>
              <w:instrText xml:space="preserve"> </w:instrText>
            </w:r>
            <w:r w:rsidR="005B03CD">
              <w:rPr>
                <w:b/>
                <w:bCs/>
                <w:szCs w:val="24"/>
                <w:lang w:val="en-US"/>
              </w:rPr>
              <w:instrText>occurred</w:instrText>
            </w:r>
            <w:r w:rsidR="005B03CD" w:rsidRPr="0024417B">
              <w:rPr>
                <w:b/>
                <w:bCs/>
                <w:szCs w:val="24"/>
              </w:rPr>
              <w:instrText xml:space="preserve"> </w:instrText>
            </w:r>
            <w:r w:rsidR="005B03CD">
              <w:rPr>
                <w:b/>
                <w:bCs/>
                <w:szCs w:val="24"/>
                <w:lang w:val="en-US"/>
              </w:rPr>
              <w:instrText>less</w:instrText>
            </w:r>
            <w:r w:rsidR="005B03CD" w:rsidRPr="0024417B">
              <w:rPr>
                <w:b/>
                <w:bCs/>
                <w:szCs w:val="24"/>
              </w:rPr>
              <w:instrText xml:space="preserve"> </w:instrText>
            </w:r>
            <w:r w:rsidR="005B03CD">
              <w:rPr>
                <w:b/>
                <w:bCs/>
                <w:szCs w:val="24"/>
                <w:lang w:val="en-US"/>
              </w:rPr>
              <w:instrText>often</w:instrText>
            </w:r>
            <w:r w:rsidR="005B03CD" w:rsidRPr="0024417B">
              <w:rPr>
                <w:b/>
                <w:bCs/>
                <w:szCs w:val="24"/>
              </w:rPr>
              <w:instrText xml:space="preserve"> </w:instrText>
            </w:r>
            <w:r w:rsidR="005B03CD">
              <w:rPr>
                <w:b/>
                <w:bCs/>
                <w:szCs w:val="24"/>
                <w:lang w:val="en-US"/>
              </w:rPr>
              <w:instrText>after</w:instrText>
            </w:r>
            <w:r w:rsidR="005B03CD" w:rsidRPr="0024417B">
              <w:rPr>
                <w:b/>
                <w:bCs/>
                <w:szCs w:val="24"/>
              </w:rPr>
              <w:instrText xml:space="preserve"> </w:instrText>
            </w:r>
            <w:r w:rsidR="005B03CD">
              <w:rPr>
                <w:b/>
                <w:bCs/>
                <w:szCs w:val="24"/>
                <w:lang w:val="en-US"/>
              </w:rPr>
              <w:instrText>CBVP</w:instrText>
            </w:r>
            <w:r w:rsidR="005B03CD" w:rsidRPr="0024417B">
              <w:rPr>
                <w:b/>
                <w:bCs/>
                <w:szCs w:val="24"/>
              </w:rPr>
              <w:instrText xml:space="preserve"> </w:instrText>
            </w:r>
            <w:r w:rsidR="005B03CD">
              <w:rPr>
                <w:b/>
                <w:bCs/>
                <w:szCs w:val="24"/>
                <w:lang w:val="en-US"/>
              </w:rPr>
              <w:instrText>vs</w:instrText>
            </w:r>
            <w:r w:rsidR="005B03CD" w:rsidRPr="0024417B">
              <w:rPr>
                <w:b/>
                <w:bCs/>
                <w:szCs w:val="24"/>
              </w:rPr>
              <w:instrText xml:space="preserve"> </w:instrText>
            </w:r>
            <w:r w:rsidR="005B03CD">
              <w:rPr>
                <w:b/>
                <w:bCs/>
                <w:szCs w:val="24"/>
                <w:lang w:val="en-US"/>
              </w:rPr>
              <w:instrText>CBV</w:instrText>
            </w:r>
            <w:r w:rsidR="005B03CD" w:rsidRPr="0024417B">
              <w:rPr>
                <w:b/>
                <w:bCs/>
                <w:szCs w:val="24"/>
              </w:rPr>
              <w:instrText xml:space="preserve"> (</w:instrText>
            </w:r>
            <w:r w:rsidR="005B03CD">
              <w:rPr>
                <w:b/>
                <w:bCs/>
                <w:szCs w:val="24"/>
                <w:lang w:val="en-US"/>
              </w:rPr>
              <w:instrText>P</w:instrText>
            </w:r>
            <w:r w:rsidR="005B03CD" w:rsidRPr="0024417B">
              <w:rPr>
                <w:b/>
                <w:bCs/>
                <w:szCs w:val="24"/>
              </w:rPr>
              <w:instrText xml:space="preserve"> = 0.031 </w:instrText>
            </w:r>
            <w:r w:rsidR="005B03CD">
              <w:rPr>
                <w:b/>
                <w:bCs/>
                <w:szCs w:val="24"/>
                <w:lang w:val="en-US"/>
              </w:rPr>
              <w:instrText>and</w:instrText>
            </w:r>
            <w:r w:rsidR="005B03CD" w:rsidRPr="0024417B">
              <w:rPr>
                <w:b/>
                <w:bCs/>
                <w:szCs w:val="24"/>
              </w:rPr>
              <w:instrText xml:space="preserve"> 0.0003, </w:instrText>
            </w:r>
            <w:r w:rsidR="005B03CD">
              <w:rPr>
                <w:b/>
                <w:bCs/>
                <w:szCs w:val="24"/>
                <w:lang w:val="en-US"/>
              </w:rPr>
              <w:instrText>respectively</w:instrText>
            </w:r>
            <w:r w:rsidR="005B03CD" w:rsidRPr="0024417B">
              <w:rPr>
                <w:b/>
                <w:bCs/>
                <w:szCs w:val="24"/>
              </w:rPr>
              <w:instrText xml:space="preserve">). </w:instrText>
            </w:r>
            <w:r w:rsidR="005B03CD">
              <w:rPr>
                <w:b/>
                <w:bCs/>
                <w:szCs w:val="24"/>
                <w:lang w:val="en-US"/>
              </w:rPr>
              <w:instrText>In</w:instrText>
            </w:r>
            <w:r w:rsidR="005B03CD" w:rsidRPr="0024417B">
              <w:rPr>
                <w:b/>
                <w:bCs/>
                <w:szCs w:val="24"/>
              </w:rPr>
              <w:instrText xml:space="preserve"> </w:instrText>
            </w:r>
            <w:r w:rsidR="005B03CD">
              <w:rPr>
                <w:b/>
                <w:bCs/>
                <w:szCs w:val="24"/>
                <w:lang w:val="en-US"/>
              </w:rPr>
              <w:instrText>addition</w:instrText>
            </w:r>
            <w:r w:rsidR="005B03CD" w:rsidRPr="0024417B">
              <w:rPr>
                <w:b/>
                <w:bCs/>
                <w:szCs w:val="24"/>
              </w:rPr>
              <w:instrText xml:space="preserve">, </w:instrText>
            </w:r>
            <w:r w:rsidR="005B03CD">
              <w:rPr>
                <w:b/>
                <w:bCs/>
                <w:szCs w:val="24"/>
                <w:lang w:val="en-US"/>
              </w:rPr>
              <w:instrText>three</w:instrText>
            </w:r>
            <w:r w:rsidR="005B03CD" w:rsidRPr="0024417B">
              <w:rPr>
                <w:b/>
                <w:bCs/>
                <w:szCs w:val="24"/>
              </w:rPr>
              <w:instrText xml:space="preserve"> </w:instrText>
            </w:r>
            <w:r w:rsidR="005B03CD">
              <w:rPr>
                <w:b/>
                <w:bCs/>
                <w:szCs w:val="24"/>
                <w:lang w:val="en-US"/>
              </w:rPr>
              <w:instrText>other</w:instrText>
            </w:r>
            <w:r w:rsidR="005B03CD" w:rsidRPr="0024417B">
              <w:rPr>
                <w:b/>
                <w:bCs/>
                <w:szCs w:val="24"/>
              </w:rPr>
              <w:instrText xml:space="preserve"> </w:instrText>
            </w:r>
            <w:r w:rsidR="005B03CD">
              <w:rPr>
                <w:b/>
                <w:bCs/>
                <w:szCs w:val="24"/>
                <w:lang w:val="en-US"/>
              </w:rPr>
              <w:instrText>early</w:instrText>
            </w:r>
            <w:r w:rsidR="005B03CD" w:rsidRPr="0024417B">
              <w:rPr>
                <w:b/>
                <w:bCs/>
                <w:szCs w:val="24"/>
              </w:rPr>
              <w:instrText xml:space="preserve"> </w:instrText>
            </w:r>
            <w:r w:rsidR="005B03CD">
              <w:rPr>
                <w:b/>
                <w:bCs/>
                <w:szCs w:val="24"/>
                <w:lang w:val="en-US"/>
              </w:rPr>
              <w:instrText>and</w:instrText>
            </w:r>
            <w:r w:rsidR="005B03CD" w:rsidRPr="0024417B">
              <w:rPr>
                <w:b/>
                <w:bCs/>
                <w:szCs w:val="24"/>
              </w:rPr>
              <w:instrText xml:space="preserve"> </w:instrText>
            </w:r>
            <w:r w:rsidR="005B03CD">
              <w:rPr>
                <w:b/>
                <w:bCs/>
                <w:szCs w:val="24"/>
                <w:lang w:val="en-US"/>
              </w:rPr>
              <w:instrText>eight</w:instrText>
            </w:r>
            <w:r w:rsidR="005B03CD" w:rsidRPr="0024417B">
              <w:rPr>
                <w:b/>
                <w:bCs/>
                <w:szCs w:val="24"/>
              </w:rPr>
              <w:instrText xml:space="preserve"> </w:instrText>
            </w:r>
            <w:r w:rsidR="005B03CD">
              <w:rPr>
                <w:b/>
                <w:bCs/>
                <w:szCs w:val="24"/>
                <w:lang w:val="en-US"/>
              </w:rPr>
              <w:instrText>late</w:instrText>
            </w:r>
            <w:r w:rsidR="005B03CD" w:rsidRPr="0024417B">
              <w:rPr>
                <w:b/>
                <w:bCs/>
                <w:szCs w:val="24"/>
              </w:rPr>
              <w:instrText xml:space="preserve"> </w:instrText>
            </w:r>
            <w:r w:rsidR="005B03CD">
              <w:rPr>
                <w:b/>
                <w:bCs/>
                <w:szCs w:val="24"/>
                <w:lang w:val="en-US"/>
              </w:rPr>
              <w:instrText>non</w:instrText>
            </w:r>
            <w:r w:rsidR="005B03CD" w:rsidRPr="0024417B">
              <w:rPr>
                <w:b/>
                <w:bCs/>
                <w:szCs w:val="24"/>
              </w:rPr>
              <w:instrText>-</w:instrText>
            </w:r>
            <w:r w:rsidR="005B03CD">
              <w:rPr>
                <w:b/>
                <w:bCs/>
                <w:szCs w:val="24"/>
                <w:lang w:val="en-US"/>
              </w:rPr>
              <w:instrText>relapse</w:instrText>
            </w:r>
            <w:r w:rsidR="005B03CD" w:rsidRPr="0024417B">
              <w:rPr>
                <w:b/>
                <w:bCs/>
                <w:szCs w:val="24"/>
              </w:rPr>
              <w:instrText xml:space="preserve"> </w:instrText>
            </w:r>
            <w:r w:rsidR="005B03CD">
              <w:rPr>
                <w:b/>
                <w:bCs/>
                <w:szCs w:val="24"/>
                <w:lang w:val="en-US"/>
              </w:rPr>
              <w:instrText>deaths</w:instrText>
            </w:r>
            <w:r w:rsidR="005B03CD" w:rsidRPr="0024417B">
              <w:rPr>
                <w:b/>
                <w:bCs/>
                <w:szCs w:val="24"/>
              </w:rPr>
              <w:instrText xml:space="preserve"> </w:instrText>
            </w:r>
            <w:r w:rsidR="005B03CD">
              <w:rPr>
                <w:b/>
                <w:bCs/>
                <w:szCs w:val="24"/>
                <w:lang w:val="en-US"/>
              </w:rPr>
              <w:instrText>were</w:instrText>
            </w:r>
            <w:r w:rsidR="005B03CD" w:rsidRPr="0024417B">
              <w:rPr>
                <w:b/>
                <w:bCs/>
                <w:szCs w:val="24"/>
              </w:rPr>
              <w:instrText xml:space="preserve"> </w:instrText>
            </w:r>
            <w:r w:rsidR="005B03CD">
              <w:rPr>
                <w:b/>
                <w:bCs/>
                <w:szCs w:val="24"/>
                <w:lang w:val="en-US"/>
              </w:rPr>
              <w:instrText>seen</w:instrText>
            </w:r>
            <w:r w:rsidR="005B03CD" w:rsidRPr="0024417B">
              <w:rPr>
                <w:b/>
                <w:bCs/>
                <w:szCs w:val="24"/>
              </w:rPr>
              <w:instrText xml:space="preserve">. </w:instrText>
            </w:r>
            <w:r w:rsidR="005B03CD">
              <w:rPr>
                <w:b/>
                <w:bCs/>
                <w:szCs w:val="24"/>
                <w:lang w:val="en-US"/>
              </w:rPr>
              <w:instrText>Median</w:instrText>
            </w:r>
            <w:r w:rsidR="005B03CD" w:rsidRPr="0024417B">
              <w:rPr>
                <w:b/>
                <w:bCs/>
                <w:szCs w:val="24"/>
              </w:rPr>
              <w:instrText xml:space="preserve"> </w:instrText>
            </w:r>
            <w:r w:rsidR="005B03CD">
              <w:rPr>
                <w:b/>
                <w:bCs/>
                <w:szCs w:val="24"/>
                <w:lang w:val="en-US"/>
              </w:rPr>
              <w:instrText>follow</w:instrText>
            </w:r>
            <w:r w:rsidR="005B03CD" w:rsidRPr="0024417B">
              <w:rPr>
                <w:b/>
                <w:bCs/>
                <w:szCs w:val="24"/>
              </w:rPr>
              <w:instrText>-</w:instrText>
            </w:r>
            <w:r w:rsidR="005B03CD">
              <w:rPr>
                <w:b/>
                <w:bCs/>
                <w:szCs w:val="24"/>
                <w:lang w:val="en-US"/>
              </w:rPr>
              <w:instrText>up</w:instrText>
            </w:r>
            <w:r w:rsidR="005B03CD" w:rsidRPr="0024417B">
              <w:rPr>
                <w:b/>
                <w:bCs/>
                <w:szCs w:val="24"/>
              </w:rPr>
              <w:instrText xml:space="preserve"> </w:instrText>
            </w:r>
            <w:r w:rsidR="005B03CD">
              <w:rPr>
                <w:b/>
                <w:bCs/>
                <w:szCs w:val="24"/>
                <w:lang w:val="en-US"/>
              </w:rPr>
              <w:instrText>of</w:instrText>
            </w:r>
            <w:r w:rsidR="005B03CD" w:rsidRPr="0024417B">
              <w:rPr>
                <w:b/>
                <w:bCs/>
                <w:szCs w:val="24"/>
              </w:rPr>
              <w:instrText xml:space="preserve"> </w:instrText>
            </w:r>
            <w:r w:rsidR="005B03CD">
              <w:rPr>
                <w:b/>
                <w:bCs/>
                <w:szCs w:val="24"/>
                <w:lang w:val="en-US"/>
              </w:rPr>
              <w:instrText>the</w:instrText>
            </w:r>
            <w:r w:rsidR="005B03CD" w:rsidRPr="0024417B">
              <w:rPr>
                <w:b/>
                <w:bCs/>
                <w:szCs w:val="24"/>
              </w:rPr>
              <w:instrText xml:space="preserve"> </w:instrText>
            </w:r>
            <w:r w:rsidR="005B03CD">
              <w:rPr>
                <w:b/>
                <w:bCs/>
                <w:szCs w:val="24"/>
                <w:lang w:val="en-US"/>
              </w:rPr>
              <w:instrText>entire</w:instrText>
            </w:r>
            <w:r w:rsidR="005B03CD" w:rsidRPr="0024417B">
              <w:rPr>
                <w:b/>
                <w:bCs/>
                <w:szCs w:val="24"/>
              </w:rPr>
              <w:instrText xml:space="preserve"> </w:instrText>
            </w:r>
            <w:r w:rsidR="005B03CD">
              <w:rPr>
                <w:b/>
                <w:bCs/>
                <w:szCs w:val="24"/>
                <w:lang w:val="en-US"/>
              </w:rPr>
              <w:instrText>group</w:instrText>
            </w:r>
            <w:r w:rsidR="005B03CD" w:rsidRPr="0024417B">
              <w:rPr>
                <w:b/>
                <w:bCs/>
                <w:szCs w:val="24"/>
              </w:rPr>
              <w:instrText xml:space="preserve"> </w:instrText>
            </w:r>
            <w:r w:rsidR="005B03CD">
              <w:rPr>
                <w:b/>
                <w:bCs/>
                <w:szCs w:val="24"/>
                <w:lang w:val="en-US"/>
              </w:rPr>
              <w:instrText>is</w:instrText>
            </w:r>
            <w:r w:rsidR="005B03CD" w:rsidRPr="0024417B">
              <w:rPr>
                <w:b/>
                <w:bCs/>
                <w:szCs w:val="24"/>
              </w:rPr>
              <w:instrText xml:space="preserve"> 5.1 (</w:instrText>
            </w:r>
            <w:r w:rsidR="005B03CD">
              <w:rPr>
                <w:b/>
                <w:bCs/>
                <w:szCs w:val="24"/>
                <w:lang w:val="en-US"/>
              </w:rPr>
              <w:instrText>range</w:instrText>
            </w:r>
            <w:r w:rsidR="005B03CD" w:rsidRPr="0024417B">
              <w:rPr>
                <w:b/>
                <w:bCs/>
                <w:szCs w:val="24"/>
              </w:rPr>
              <w:instrText xml:space="preserve"> 2.8-10.2) </w:instrText>
            </w:r>
            <w:r w:rsidR="005B03CD">
              <w:rPr>
                <w:b/>
                <w:bCs/>
                <w:szCs w:val="24"/>
                <w:lang w:val="en-US"/>
              </w:rPr>
              <w:instrText>years</w:instrText>
            </w:r>
            <w:r w:rsidR="005B03CD" w:rsidRPr="0024417B">
              <w:rPr>
                <w:b/>
                <w:bCs/>
                <w:szCs w:val="24"/>
              </w:rPr>
              <w:instrText xml:space="preserve">. </w:instrText>
            </w:r>
            <w:r w:rsidR="005B03CD">
              <w:rPr>
                <w:b/>
                <w:bCs/>
                <w:szCs w:val="24"/>
                <w:lang w:val="en-US"/>
              </w:rPr>
              <w:instrText>The</w:instrText>
            </w:r>
            <w:r w:rsidR="005B03CD" w:rsidRPr="0024417B">
              <w:rPr>
                <w:b/>
                <w:bCs/>
                <w:szCs w:val="24"/>
              </w:rPr>
              <w:instrText xml:space="preserve"> </w:instrText>
            </w:r>
            <w:r w:rsidR="005B03CD">
              <w:rPr>
                <w:b/>
                <w:bCs/>
                <w:szCs w:val="24"/>
                <w:lang w:val="en-US"/>
              </w:rPr>
              <w:instrText>probability</w:instrText>
            </w:r>
            <w:r w:rsidR="005B03CD" w:rsidRPr="0024417B">
              <w:rPr>
                <w:b/>
                <w:bCs/>
                <w:szCs w:val="24"/>
              </w:rPr>
              <w:instrText xml:space="preserve"> </w:instrText>
            </w:r>
            <w:r w:rsidR="005B03CD">
              <w:rPr>
                <w:b/>
                <w:bCs/>
                <w:szCs w:val="24"/>
                <w:lang w:val="en-US"/>
              </w:rPr>
              <w:instrText>of</w:instrText>
            </w:r>
            <w:r w:rsidR="005B03CD" w:rsidRPr="0024417B">
              <w:rPr>
                <w:b/>
                <w:bCs/>
                <w:szCs w:val="24"/>
              </w:rPr>
              <w:instrText xml:space="preserve"> </w:instrText>
            </w:r>
            <w:r w:rsidR="005B03CD">
              <w:rPr>
                <w:b/>
                <w:bCs/>
                <w:szCs w:val="24"/>
                <w:lang w:val="en-US"/>
              </w:rPr>
              <w:instrText>overall</w:instrText>
            </w:r>
            <w:r w:rsidR="005B03CD" w:rsidRPr="0024417B">
              <w:rPr>
                <w:b/>
                <w:bCs/>
                <w:szCs w:val="24"/>
              </w:rPr>
              <w:instrText xml:space="preserve"> </w:instrText>
            </w:r>
            <w:r w:rsidR="005B03CD">
              <w:rPr>
                <w:b/>
                <w:bCs/>
                <w:szCs w:val="24"/>
                <w:lang w:val="en-US"/>
              </w:rPr>
              <w:instrText>NRM was 26% (95% confidence interval (CI) 13-50%) with CBV vs 23% (95% CI 12-41%) with CBVP (P = 0.40). The progression-free survival and relapse rates were similar. Although the rates of fatal RRT, pulmonary RRT and overall NRM were similar with CBV or CBVP, CBVP produced less mucosal and liver RRT with a comparable antitumor effect. As many autografted patients are cured, future efforts should include measures to decrease NRM.","author":[{"dropping-particle":"","family":"Reece","given":"D. E.","non-dropping-particle":"","parse-names":false,"suffix":""},{"dropping-particle":"","family":"Nevill","given":"T. J.","non-dropping-particle":"","parse-names":false,"suffix":""},{"dropping-particle":"","family":"Sayegh","given":"A.","non-dropping-particle":"","parse-names":false,"suffix":""},{"dropping-particle":"","family":"Spinelli","given":"J. J.","non-dropping-particle":"","parse-names":false,"suffix":""},{"dropping-particle":"","family":"Brockington","given":"D. A.","non-dropping-particle":"","parse-names":false,"suffix":""},{"dropping-particle":"","family":"Barnett","given":"M. J.","non-dropping-particle":"","parse-names":false,"suffix":""},{"dropping-particle":"","family":"Klingemann","given":"H. G.","non-dropping-particle":"","parse-names":false,"suffix":""},{"dropping-particle":"","family":"Connors","given":"J. M.","non-dropping-particle":"","parse-names":false,"suffix":""},{"dropping-particle":"","family":"Nantel","given":"S. H.","non-dropping-particle":"","parse-names":false,"suffix":""},{"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family</w:instrText>
            </w:r>
            <w:r w:rsidR="005B03CD" w:rsidRPr="0024417B">
              <w:rPr>
                <w:b/>
                <w:bCs/>
                <w:szCs w:val="24"/>
              </w:rPr>
              <w:instrText>":"</w:instrText>
            </w:r>
            <w:r w:rsidR="005B03CD">
              <w:rPr>
                <w:b/>
                <w:bCs/>
                <w:szCs w:val="24"/>
                <w:lang w:val="en-US"/>
              </w:rPr>
              <w:instrText>Shepherd</w:instrText>
            </w:r>
            <w:r w:rsidR="005B03CD" w:rsidRPr="0024417B">
              <w:rPr>
                <w:b/>
                <w:bCs/>
                <w:szCs w:val="24"/>
              </w:rPr>
              <w:instrText>","</w:instrText>
            </w:r>
            <w:r w:rsidR="005B03CD">
              <w:rPr>
                <w:b/>
                <w:bCs/>
                <w:szCs w:val="24"/>
                <w:lang w:val="en-US"/>
              </w:rPr>
              <w:instrText>given</w:instrText>
            </w:r>
            <w:r w:rsidR="005B03CD" w:rsidRPr="0024417B">
              <w:rPr>
                <w:b/>
                <w:bCs/>
                <w:szCs w:val="24"/>
              </w:rPr>
              <w:instrText>":"</w:instrText>
            </w:r>
            <w:r w:rsidR="005B03CD">
              <w:rPr>
                <w:b/>
                <w:bCs/>
                <w:szCs w:val="24"/>
                <w:lang w:val="en-US"/>
              </w:rPr>
              <w:instrText>J</w:instrText>
            </w:r>
            <w:r w:rsidR="005B03CD" w:rsidRPr="0024417B">
              <w:rPr>
                <w:b/>
                <w:bCs/>
                <w:szCs w:val="24"/>
              </w:rPr>
              <w:instrText xml:space="preserve">. </w:instrText>
            </w:r>
            <w:r w:rsidR="005B03CD">
              <w:rPr>
                <w:b/>
                <w:bCs/>
                <w:szCs w:val="24"/>
                <w:lang w:val="en-US"/>
              </w:rPr>
              <w:instrText>D</w:instrText>
            </w:r>
            <w:r w:rsidR="005B03CD" w:rsidRPr="0024417B">
              <w:rPr>
                <w:b/>
                <w:bCs/>
                <w:szCs w:val="24"/>
              </w:rPr>
              <w:instrText>.","</w:instrText>
            </w:r>
            <w:r w:rsidR="005B03CD">
              <w:rPr>
                <w:b/>
                <w:bCs/>
                <w:szCs w:val="24"/>
                <w:lang w:val="en-US"/>
              </w:rPr>
              <w:instrText>non</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parse</w:instrText>
            </w:r>
            <w:r w:rsidR="005B03CD" w:rsidRPr="0024417B">
              <w:rPr>
                <w:b/>
                <w:bCs/>
                <w:szCs w:val="24"/>
              </w:rPr>
              <w:instrText>-</w:instrText>
            </w:r>
            <w:r w:rsidR="005B03CD">
              <w:rPr>
                <w:b/>
                <w:bCs/>
                <w:szCs w:val="24"/>
                <w:lang w:val="en-US"/>
              </w:rPr>
              <w:instrText>names</w:instrText>
            </w:r>
            <w:r w:rsidR="005B03CD" w:rsidRPr="0024417B">
              <w:rPr>
                <w:b/>
                <w:bCs/>
                <w:szCs w:val="24"/>
              </w:rPr>
              <w:instrText>":</w:instrText>
            </w:r>
            <w:r w:rsidR="005B03CD">
              <w:rPr>
                <w:b/>
                <w:bCs/>
                <w:szCs w:val="24"/>
                <w:lang w:val="en-US"/>
              </w:rPr>
              <w:instrText>false</w:instrText>
            </w:r>
            <w:r w:rsidR="005B03CD" w:rsidRPr="0024417B">
              <w:rPr>
                <w:b/>
                <w:bCs/>
                <w:szCs w:val="24"/>
              </w:rPr>
              <w:instrText>,"</w:instrText>
            </w:r>
            <w:r w:rsidR="005B03CD">
              <w:rPr>
                <w:b/>
                <w:bCs/>
                <w:szCs w:val="24"/>
                <w:lang w:val="en-US"/>
              </w:rPr>
              <w:instrText>suffix</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family</w:instrText>
            </w:r>
            <w:r w:rsidR="005B03CD" w:rsidRPr="0024417B">
              <w:rPr>
                <w:b/>
                <w:bCs/>
                <w:szCs w:val="24"/>
              </w:rPr>
              <w:instrText>":"</w:instrText>
            </w:r>
            <w:r w:rsidR="005B03CD">
              <w:rPr>
                <w:b/>
                <w:bCs/>
                <w:szCs w:val="24"/>
                <w:lang w:val="en-US"/>
              </w:rPr>
              <w:instrText>Sutherland</w:instrText>
            </w:r>
            <w:r w:rsidR="005B03CD" w:rsidRPr="0024417B">
              <w:rPr>
                <w:b/>
                <w:bCs/>
                <w:szCs w:val="24"/>
              </w:rPr>
              <w:instrText>","</w:instrText>
            </w:r>
            <w:r w:rsidR="005B03CD">
              <w:rPr>
                <w:b/>
                <w:bCs/>
                <w:szCs w:val="24"/>
                <w:lang w:val="en-US"/>
              </w:rPr>
              <w:instrText>given</w:instrText>
            </w:r>
            <w:r w:rsidR="005B03CD" w:rsidRPr="0024417B">
              <w:rPr>
                <w:b/>
                <w:bCs/>
                <w:szCs w:val="24"/>
              </w:rPr>
              <w:instrText>":"</w:instrText>
            </w:r>
            <w:r w:rsidR="005B03CD">
              <w:rPr>
                <w:b/>
                <w:bCs/>
                <w:szCs w:val="24"/>
                <w:lang w:val="en-US"/>
              </w:rPr>
              <w:instrText>H</w:instrText>
            </w:r>
            <w:r w:rsidR="005B03CD" w:rsidRPr="0024417B">
              <w:rPr>
                <w:b/>
                <w:bCs/>
                <w:szCs w:val="24"/>
              </w:rPr>
              <w:instrText xml:space="preserve">. </w:instrText>
            </w:r>
            <w:r w:rsidR="005B03CD">
              <w:rPr>
                <w:b/>
                <w:bCs/>
                <w:szCs w:val="24"/>
                <w:lang w:val="en-US"/>
              </w:rPr>
              <w:instrText>J</w:instrText>
            </w:r>
            <w:r w:rsidR="005B03CD" w:rsidRPr="0024417B">
              <w:rPr>
                <w:b/>
                <w:bCs/>
                <w:szCs w:val="24"/>
              </w:rPr>
              <w:instrText>.","</w:instrText>
            </w:r>
            <w:r w:rsidR="005B03CD">
              <w:rPr>
                <w:b/>
                <w:bCs/>
                <w:szCs w:val="24"/>
                <w:lang w:val="en-US"/>
              </w:rPr>
              <w:instrText>non</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parse</w:instrText>
            </w:r>
            <w:r w:rsidR="005B03CD" w:rsidRPr="0024417B">
              <w:rPr>
                <w:b/>
                <w:bCs/>
                <w:szCs w:val="24"/>
              </w:rPr>
              <w:instrText>-</w:instrText>
            </w:r>
            <w:r w:rsidR="005B03CD">
              <w:rPr>
                <w:b/>
                <w:bCs/>
                <w:szCs w:val="24"/>
                <w:lang w:val="en-US"/>
              </w:rPr>
              <w:instrText>names</w:instrText>
            </w:r>
            <w:r w:rsidR="005B03CD" w:rsidRPr="0024417B">
              <w:rPr>
                <w:b/>
                <w:bCs/>
                <w:szCs w:val="24"/>
              </w:rPr>
              <w:instrText>":</w:instrText>
            </w:r>
            <w:r w:rsidR="005B03CD">
              <w:rPr>
                <w:b/>
                <w:bCs/>
                <w:szCs w:val="24"/>
                <w:lang w:val="en-US"/>
              </w:rPr>
              <w:instrText>false</w:instrText>
            </w:r>
            <w:r w:rsidR="005B03CD" w:rsidRPr="0024417B">
              <w:rPr>
                <w:b/>
                <w:bCs/>
                <w:szCs w:val="24"/>
              </w:rPr>
              <w:instrText>,"</w:instrText>
            </w:r>
            <w:r w:rsidR="005B03CD">
              <w:rPr>
                <w:b/>
                <w:bCs/>
                <w:szCs w:val="24"/>
                <w:lang w:val="en-US"/>
              </w:rPr>
              <w:instrText>suffix</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family</w:instrText>
            </w:r>
            <w:r w:rsidR="005B03CD" w:rsidRPr="0024417B">
              <w:rPr>
                <w:b/>
                <w:bCs/>
                <w:szCs w:val="24"/>
              </w:rPr>
              <w:instrText>":"</w:instrText>
            </w:r>
            <w:r w:rsidR="005B03CD">
              <w:rPr>
                <w:b/>
                <w:bCs/>
                <w:szCs w:val="24"/>
                <w:lang w:val="en-US"/>
              </w:rPr>
              <w:instrText>Voss</w:instrText>
            </w:r>
            <w:r w:rsidR="005B03CD" w:rsidRPr="0024417B">
              <w:rPr>
                <w:b/>
                <w:bCs/>
                <w:szCs w:val="24"/>
              </w:rPr>
              <w:instrText>","</w:instrText>
            </w:r>
            <w:r w:rsidR="005B03CD">
              <w:rPr>
                <w:b/>
                <w:bCs/>
                <w:szCs w:val="24"/>
                <w:lang w:val="en-US"/>
              </w:rPr>
              <w:instrText>given</w:instrText>
            </w:r>
            <w:r w:rsidR="005B03CD" w:rsidRPr="0024417B">
              <w:rPr>
                <w:b/>
                <w:bCs/>
                <w:szCs w:val="24"/>
              </w:rPr>
              <w:instrText>":"</w:instrText>
            </w:r>
            <w:r w:rsidR="005B03CD">
              <w:rPr>
                <w:b/>
                <w:bCs/>
                <w:szCs w:val="24"/>
                <w:lang w:val="en-US"/>
              </w:rPr>
              <w:instrText>N</w:instrText>
            </w:r>
            <w:r w:rsidR="005B03CD" w:rsidRPr="0024417B">
              <w:rPr>
                <w:b/>
                <w:bCs/>
                <w:szCs w:val="24"/>
              </w:rPr>
              <w:instrText xml:space="preserve">. </w:instrText>
            </w:r>
            <w:r w:rsidR="005B03CD">
              <w:rPr>
                <w:b/>
                <w:bCs/>
                <w:szCs w:val="24"/>
                <w:lang w:val="en-US"/>
              </w:rPr>
              <w:instrText>J</w:instrText>
            </w:r>
            <w:r w:rsidR="005B03CD" w:rsidRPr="0024417B">
              <w:rPr>
                <w:b/>
                <w:bCs/>
                <w:szCs w:val="24"/>
              </w:rPr>
              <w:instrText>.</w:instrText>
            </w:r>
            <w:r w:rsidR="005B03CD">
              <w:rPr>
                <w:b/>
                <w:bCs/>
                <w:szCs w:val="24"/>
                <w:lang w:val="en-US"/>
              </w:rPr>
              <w:instrText>S</w:instrText>
            </w:r>
            <w:r w:rsidR="005B03CD" w:rsidRPr="0024417B">
              <w:rPr>
                <w:b/>
                <w:bCs/>
                <w:szCs w:val="24"/>
              </w:rPr>
              <w:instrText>.","</w:instrText>
            </w:r>
            <w:r w:rsidR="005B03CD">
              <w:rPr>
                <w:b/>
                <w:bCs/>
                <w:szCs w:val="24"/>
                <w:lang w:val="en-US"/>
              </w:rPr>
              <w:instrText>non</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parse</w:instrText>
            </w:r>
            <w:r w:rsidR="005B03CD" w:rsidRPr="0024417B">
              <w:rPr>
                <w:b/>
                <w:bCs/>
                <w:szCs w:val="24"/>
              </w:rPr>
              <w:instrText>-</w:instrText>
            </w:r>
            <w:r w:rsidR="005B03CD">
              <w:rPr>
                <w:b/>
                <w:bCs/>
                <w:szCs w:val="24"/>
                <w:lang w:val="en-US"/>
              </w:rPr>
              <w:instrText>names</w:instrText>
            </w:r>
            <w:r w:rsidR="005B03CD" w:rsidRPr="0024417B">
              <w:rPr>
                <w:b/>
                <w:bCs/>
                <w:szCs w:val="24"/>
              </w:rPr>
              <w:instrText>":</w:instrText>
            </w:r>
            <w:r w:rsidR="005B03CD">
              <w:rPr>
                <w:b/>
                <w:bCs/>
                <w:szCs w:val="24"/>
                <w:lang w:val="en-US"/>
              </w:rPr>
              <w:instrText>false</w:instrText>
            </w:r>
            <w:r w:rsidR="005B03CD" w:rsidRPr="0024417B">
              <w:rPr>
                <w:b/>
                <w:bCs/>
                <w:szCs w:val="24"/>
              </w:rPr>
              <w:instrText>,"</w:instrText>
            </w:r>
            <w:r w:rsidR="005B03CD">
              <w:rPr>
                <w:b/>
                <w:bCs/>
                <w:szCs w:val="24"/>
                <w:lang w:val="en-US"/>
              </w:rPr>
              <w:instrText>suffix</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family</w:instrText>
            </w:r>
            <w:r w:rsidR="005B03CD" w:rsidRPr="0024417B">
              <w:rPr>
                <w:b/>
                <w:bCs/>
                <w:szCs w:val="24"/>
              </w:rPr>
              <w:instrText>":"</w:instrText>
            </w:r>
            <w:r w:rsidR="005B03CD">
              <w:rPr>
                <w:b/>
                <w:bCs/>
                <w:szCs w:val="24"/>
                <w:lang w:val="en-US"/>
              </w:rPr>
              <w:instrText>Fairey</w:instrText>
            </w:r>
            <w:r w:rsidR="005B03CD" w:rsidRPr="0024417B">
              <w:rPr>
                <w:b/>
                <w:bCs/>
                <w:szCs w:val="24"/>
              </w:rPr>
              <w:instrText>","</w:instrText>
            </w:r>
            <w:r w:rsidR="005B03CD">
              <w:rPr>
                <w:b/>
                <w:bCs/>
                <w:szCs w:val="24"/>
                <w:lang w:val="en-US"/>
              </w:rPr>
              <w:instrText>given</w:instrText>
            </w:r>
            <w:r w:rsidR="005B03CD" w:rsidRPr="0024417B">
              <w:rPr>
                <w:b/>
                <w:bCs/>
                <w:szCs w:val="24"/>
              </w:rPr>
              <w:instrText>":"</w:instrText>
            </w:r>
            <w:r w:rsidR="005B03CD">
              <w:rPr>
                <w:b/>
                <w:bCs/>
                <w:szCs w:val="24"/>
                <w:lang w:val="en-US"/>
              </w:rPr>
              <w:instrText>R</w:instrText>
            </w:r>
            <w:r w:rsidR="005B03CD" w:rsidRPr="0024417B">
              <w:rPr>
                <w:b/>
                <w:bCs/>
                <w:szCs w:val="24"/>
              </w:rPr>
              <w:instrText xml:space="preserve">. </w:instrText>
            </w:r>
            <w:r w:rsidR="005B03CD">
              <w:rPr>
                <w:b/>
                <w:bCs/>
                <w:szCs w:val="24"/>
                <w:lang w:val="en-US"/>
              </w:rPr>
              <w:instrText>N</w:instrText>
            </w:r>
            <w:r w:rsidR="005B03CD" w:rsidRPr="0024417B">
              <w:rPr>
                <w:b/>
                <w:bCs/>
                <w:szCs w:val="24"/>
              </w:rPr>
              <w:instrText>.","</w:instrText>
            </w:r>
            <w:r w:rsidR="005B03CD">
              <w:rPr>
                <w:b/>
                <w:bCs/>
                <w:szCs w:val="24"/>
                <w:lang w:val="en-US"/>
              </w:rPr>
              <w:instrText>non</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parse</w:instrText>
            </w:r>
            <w:r w:rsidR="005B03CD" w:rsidRPr="0024417B">
              <w:rPr>
                <w:b/>
                <w:bCs/>
                <w:szCs w:val="24"/>
              </w:rPr>
              <w:instrText>-</w:instrText>
            </w:r>
            <w:r w:rsidR="005B03CD">
              <w:rPr>
                <w:b/>
                <w:bCs/>
                <w:szCs w:val="24"/>
                <w:lang w:val="en-US"/>
              </w:rPr>
              <w:instrText>names</w:instrText>
            </w:r>
            <w:r w:rsidR="005B03CD" w:rsidRPr="0024417B">
              <w:rPr>
                <w:b/>
                <w:bCs/>
                <w:szCs w:val="24"/>
              </w:rPr>
              <w:instrText>":</w:instrText>
            </w:r>
            <w:r w:rsidR="005B03CD">
              <w:rPr>
                <w:b/>
                <w:bCs/>
                <w:szCs w:val="24"/>
                <w:lang w:val="en-US"/>
              </w:rPr>
              <w:instrText>false</w:instrText>
            </w:r>
            <w:r w:rsidR="005B03CD" w:rsidRPr="0024417B">
              <w:rPr>
                <w:b/>
                <w:bCs/>
                <w:szCs w:val="24"/>
              </w:rPr>
              <w:instrText>,"</w:instrText>
            </w:r>
            <w:r w:rsidR="005B03CD">
              <w:rPr>
                <w:b/>
                <w:bCs/>
                <w:szCs w:val="24"/>
                <w:lang w:val="en-US"/>
              </w:rPr>
              <w:instrText>suffix</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family</w:instrText>
            </w:r>
            <w:r w:rsidR="005B03CD" w:rsidRPr="0024417B">
              <w:rPr>
                <w:b/>
                <w:bCs/>
                <w:szCs w:val="24"/>
              </w:rPr>
              <w:instrText>":"</w:instrText>
            </w:r>
            <w:r w:rsidR="005B03CD">
              <w:rPr>
                <w:b/>
                <w:bCs/>
                <w:szCs w:val="24"/>
                <w:lang w:val="en-US"/>
              </w:rPr>
              <w:instrText>O</w:instrText>
            </w:r>
            <w:r w:rsidR="005B03CD" w:rsidRPr="0024417B">
              <w:rPr>
                <w:b/>
                <w:bCs/>
                <w:szCs w:val="24"/>
              </w:rPr>
              <w:instrText>'</w:instrText>
            </w:r>
            <w:r w:rsidR="005B03CD">
              <w:rPr>
                <w:b/>
                <w:bCs/>
                <w:szCs w:val="24"/>
                <w:lang w:val="en-US"/>
              </w:rPr>
              <w:instrText>Reilly</w:instrText>
            </w:r>
            <w:r w:rsidR="005B03CD" w:rsidRPr="0024417B">
              <w:rPr>
                <w:b/>
                <w:bCs/>
                <w:szCs w:val="24"/>
              </w:rPr>
              <w:instrText>","</w:instrText>
            </w:r>
            <w:r w:rsidR="005B03CD">
              <w:rPr>
                <w:b/>
                <w:bCs/>
                <w:szCs w:val="24"/>
                <w:lang w:val="en-US"/>
              </w:rPr>
              <w:instrText>given</w:instrText>
            </w:r>
            <w:r w:rsidR="005B03CD" w:rsidRPr="0024417B">
              <w:rPr>
                <w:b/>
                <w:bCs/>
                <w:szCs w:val="24"/>
              </w:rPr>
              <w:instrText>":"</w:instrText>
            </w:r>
            <w:r w:rsidR="005B03CD">
              <w:rPr>
                <w:b/>
                <w:bCs/>
                <w:szCs w:val="24"/>
                <w:lang w:val="en-US"/>
              </w:rPr>
              <w:instrText>S</w:instrText>
            </w:r>
            <w:r w:rsidR="005B03CD" w:rsidRPr="0024417B">
              <w:rPr>
                <w:b/>
                <w:bCs/>
                <w:szCs w:val="24"/>
              </w:rPr>
              <w:instrText xml:space="preserve">. </w:instrText>
            </w:r>
            <w:r w:rsidR="005B03CD">
              <w:rPr>
                <w:b/>
                <w:bCs/>
                <w:szCs w:val="24"/>
                <w:lang w:val="en-US"/>
              </w:rPr>
              <w:instrText>E</w:instrText>
            </w:r>
            <w:r w:rsidR="005B03CD" w:rsidRPr="0024417B">
              <w:rPr>
                <w:b/>
                <w:bCs/>
                <w:szCs w:val="24"/>
              </w:rPr>
              <w:instrText>.","</w:instrText>
            </w:r>
            <w:r w:rsidR="005B03CD">
              <w:rPr>
                <w:b/>
                <w:bCs/>
                <w:szCs w:val="24"/>
                <w:lang w:val="en-US"/>
              </w:rPr>
              <w:instrText>non</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parse</w:instrText>
            </w:r>
            <w:r w:rsidR="005B03CD" w:rsidRPr="0024417B">
              <w:rPr>
                <w:b/>
                <w:bCs/>
                <w:szCs w:val="24"/>
              </w:rPr>
              <w:instrText>-</w:instrText>
            </w:r>
            <w:r w:rsidR="005B03CD">
              <w:rPr>
                <w:b/>
                <w:bCs/>
                <w:szCs w:val="24"/>
                <w:lang w:val="en-US"/>
              </w:rPr>
              <w:instrText>names</w:instrText>
            </w:r>
            <w:r w:rsidR="005B03CD" w:rsidRPr="0024417B">
              <w:rPr>
                <w:b/>
                <w:bCs/>
                <w:szCs w:val="24"/>
              </w:rPr>
              <w:instrText>":</w:instrText>
            </w:r>
            <w:r w:rsidR="005B03CD">
              <w:rPr>
                <w:b/>
                <w:bCs/>
                <w:szCs w:val="24"/>
                <w:lang w:val="en-US"/>
              </w:rPr>
              <w:instrText>false</w:instrText>
            </w:r>
            <w:r w:rsidR="005B03CD" w:rsidRPr="0024417B">
              <w:rPr>
                <w:b/>
                <w:bCs/>
                <w:szCs w:val="24"/>
              </w:rPr>
              <w:instrText>,"</w:instrText>
            </w:r>
            <w:r w:rsidR="005B03CD">
              <w:rPr>
                <w:b/>
                <w:bCs/>
                <w:szCs w:val="24"/>
                <w:lang w:val="en-US"/>
              </w:rPr>
              <w:instrText>suffix</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family</w:instrText>
            </w:r>
            <w:r w:rsidR="005B03CD" w:rsidRPr="0024417B">
              <w:rPr>
                <w:b/>
                <w:bCs/>
                <w:szCs w:val="24"/>
              </w:rPr>
              <w:instrText>":"</w:instrText>
            </w:r>
            <w:r w:rsidR="005B03CD">
              <w:rPr>
                <w:b/>
                <w:bCs/>
                <w:szCs w:val="24"/>
                <w:lang w:val="en-US"/>
              </w:rPr>
              <w:instrText>Phillips</w:instrText>
            </w:r>
            <w:r w:rsidR="005B03CD" w:rsidRPr="0024417B">
              <w:rPr>
                <w:b/>
                <w:bCs/>
                <w:szCs w:val="24"/>
              </w:rPr>
              <w:instrText>","</w:instrText>
            </w:r>
            <w:r w:rsidR="005B03CD">
              <w:rPr>
                <w:b/>
                <w:bCs/>
                <w:szCs w:val="24"/>
                <w:lang w:val="en-US"/>
              </w:rPr>
              <w:instrText>given</w:instrText>
            </w:r>
            <w:r w:rsidR="005B03CD" w:rsidRPr="0024417B">
              <w:rPr>
                <w:b/>
                <w:bCs/>
                <w:szCs w:val="24"/>
              </w:rPr>
              <w:instrText>":"</w:instrText>
            </w:r>
            <w:r w:rsidR="005B03CD">
              <w:rPr>
                <w:b/>
                <w:bCs/>
                <w:szCs w:val="24"/>
                <w:lang w:val="en-US"/>
              </w:rPr>
              <w:instrText>G</w:instrText>
            </w:r>
            <w:r w:rsidR="005B03CD" w:rsidRPr="0024417B">
              <w:rPr>
                <w:b/>
                <w:bCs/>
                <w:szCs w:val="24"/>
              </w:rPr>
              <w:instrText xml:space="preserve">. </w:instrText>
            </w:r>
            <w:r w:rsidR="005B03CD">
              <w:rPr>
                <w:b/>
                <w:bCs/>
                <w:szCs w:val="24"/>
                <w:lang w:val="en-US"/>
              </w:rPr>
              <w:instrText>L</w:instrText>
            </w:r>
            <w:r w:rsidR="005B03CD" w:rsidRPr="0024417B">
              <w:rPr>
                <w:b/>
                <w:bCs/>
                <w:szCs w:val="24"/>
              </w:rPr>
              <w:instrText>.","</w:instrText>
            </w:r>
            <w:r w:rsidR="005B03CD">
              <w:rPr>
                <w:b/>
                <w:bCs/>
                <w:szCs w:val="24"/>
                <w:lang w:val="en-US"/>
              </w:rPr>
              <w:instrText>non</w:instrText>
            </w:r>
            <w:r w:rsidR="005B03CD" w:rsidRPr="0024417B">
              <w:rPr>
                <w:b/>
                <w:bCs/>
                <w:szCs w:val="24"/>
              </w:rPr>
              <w:instrText>-</w:instrText>
            </w:r>
            <w:r w:rsidR="005B03CD">
              <w:rPr>
                <w:b/>
                <w:bCs/>
                <w:szCs w:val="24"/>
                <w:lang w:val="en-US"/>
              </w:rPr>
              <w:instrText>dropping</w:instrText>
            </w:r>
            <w:r w:rsidR="005B03CD" w:rsidRPr="0024417B">
              <w:rPr>
                <w:b/>
                <w:bCs/>
                <w:szCs w:val="24"/>
              </w:rPr>
              <w:instrText>-</w:instrText>
            </w:r>
            <w:r w:rsidR="005B03CD">
              <w:rPr>
                <w:b/>
                <w:bCs/>
                <w:szCs w:val="24"/>
                <w:lang w:val="en-US"/>
              </w:rPr>
              <w:instrText>particle</w:instrText>
            </w:r>
            <w:r w:rsidR="005B03CD" w:rsidRPr="0024417B">
              <w:rPr>
                <w:b/>
                <w:bCs/>
                <w:szCs w:val="24"/>
              </w:rPr>
              <w:instrText>":"","</w:instrText>
            </w:r>
            <w:r w:rsidR="005B03CD">
              <w:rPr>
                <w:b/>
                <w:bCs/>
                <w:szCs w:val="24"/>
                <w:lang w:val="en-US"/>
              </w:rPr>
              <w:instrText>parse</w:instrText>
            </w:r>
            <w:r w:rsidR="005B03CD" w:rsidRPr="0024417B">
              <w:rPr>
                <w:b/>
                <w:bCs/>
                <w:szCs w:val="24"/>
              </w:rPr>
              <w:instrText>-</w:instrText>
            </w:r>
            <w:r w:rsidR="005B03CD">
              <w:rPr>
                <w:b/>
                <w:bCs/>
                <w:szCs w:val="24"/>
                <w:lang w:val="en-US"/>
              </w:rPr>
              <w:instrText>names</w:instrText>
            </w:r>
            <w:r w:rsidR="005B03CD" w:rsidRPr="0024417B">
              <w:rPr>
                <w:b/>
                <w:bCs/>
                <w:szCs w:val="24"/>
              </w:rPr>
              <w:instrText>":</w:instrText>
            </w:r>
            <w:r w:rsidR="005B03CD">
              <w:rPr>
                <w:b/>
                <w:bCs/>
                <w:szCs w:val="24"/>
                <w:lang w:val="en-US"/>
              </w:rPr>
              <w:instrText>false</w:instrText>
            </w:r>
            <w:r w:rsidR="005B03CD" w:rsidRPr="0024417B">
              <w:rPr>
                <w:b/>
                <w:bCs/>
                <w:szCs w:val="24"/>
              </w:rPr>
              <w:instrText>,"</w:instrText>
            </w:r>
            <w:r w:rsidR="005B03CD">
              <w:rPr>
                <w:b/>
                <w:bCs/>
                <w:szCs w:val="24"/>
                <w:lang w:val="en-US"/>
              </w:rPr>
              <w:instrText>suffix</w:instrText>
            </w:r>
            <w:r w:rsidR="005B03CD" w:rsidRPr="0024417B">
              <w:rPr>
                <w:b/>
                <w:bCs/>
                <w:szCs w:val="24"/>
              </w:rPr>
              <w:instrText>":""}],"</w:instrText>
            </w:r>
            <w:r w:rsidR="005B03CD">
              <w:rPr>
                <w:b/>
                <w:bCs/>
                <w:szCs w:val="24"/>
                <w:lang w:val="en-US"/>
              </w:rPr>
              <w:instrText>container</w:instrText>
            </w:r>
            <w:r w:rsidR="005B03CD" w:rsidRPr="0024417B">
              <w:rPr>
                <w:b/>
                <w:bCs/>
                <w:szCs w:val="24"/>
              </w:rPr>
              <w:instrText>-</w:instrText>
            </w:r>
            <w:r w:rsidR="005B03CD">
              <w:rPr>
                <w:b/>
                <w:bCs/>
                <w:szCs w:val="24"/>
                <w:lang w:val="en-US"/>
              </w:rPr>
              <w:instrText>title</w:instrText>
            </w:r>
            <w:r w:rsidR="005B03CD" w:rsidRPr="0024417B">
              <w:rPr>
                <w:b/>
                <w:bCs/>
                <w:szCs w:val="24"/>
              </w:rPr>
              <w:instrText>":"</w:instrText>
            </w:r>
            <w:r w:rsidR="005B03CD">
              <w:rPr>
                <w:b/>
                <w:bCs/>
                <w:szCs w:val="24"/>
                <w:lang w:val="en-US"/>
              </w:rPr>
              <w:instrText>Bone</w:instrText>
            </w:r>
            <w:r w:rsidR="005B03CD" w:rsidRPr="0024417B">
              <w:rPr>
                <w:b/>
                <w:bCs/>
                <w:szCs w:val="24"/>
              </w:rPr>
              <w:instrText xml:space="preserve"> </w:instrText>
            </w:r>
            <w:r w:rsidR="005B03CD">
              <w:rPr>
                <w:b/>
                <w:bCs/>
                <w:szCs w:val="24"/>
                <w:lang w:val="en-US"/>
              </w:rPr>
              <w:instrText>Marrow</w:instrText>
            </w:r>
            <w:r w:rsidR="005B03CD" w:rsidRPr="0024417B">
              <w:rPr>
                <w:b/>
                <w:bCs/>
                <w:szCs w:val="24"/>
              </w:rPr>
              <w:instrText xml:space="preserve"> </w:instrText>
            </w:r>
            <w:r w:rsidR="005B03CD">
              <w:rPr>
                <w:b/>
                <w:bCs/>
                <w:szCs w:val="24"/>
                <w:lang w:val="en-US"/>
              </w:rPr>
              <w:instrText>Transplantation</w:instrText>
            </w:r>
            <w:r w:rsidR="005B03CD" w:rsidRPr="0024417B">
              <w:rPr>
                <w:b/>
                <w:bCs/>
                <w:szCs w:val="24"/>
              </w:rPr>
              <w:instrText>","</w:instrText>
            </w:r>
            <w:r w:rsidR="005B03CD">
              <w:rPr>
                <w:b/>
                <w:bCs/>
                <w:szCs w:val="24"/>
                <w:lang w:val="en-US"/>
              </w:rPr>
              <w:instrText>id</w:instrText>
            </w:r>
            <w:r w:rsidR="005B03CD" w:rsidRPr="0024417B">
              <w:rPr>
                <w:b/>
                <w:bCs/>
                <w:szCs w:val="24"/>
              </w:rPr>
              <w:instrText>":"</w:instrText>
            </w:r>
            <w:r w:rsidR="005B03CD">
              <w:rPr>
                <w:b/>
                <w:bCs/>
                <w:szCs w:val="24"/>
                <w:lang w:val="en-US"/>
              </w:rPr>
              <w:instrText>ITEM</w:instrText>
            </w:r>
            <w:r w:rsidR="005B03CD" w:rsidRPr="0024417B">
              <w:rPr>
                <w:b/>
                <w:bCs/>
                <w:szCs w:val="24"/>
              </w:rPr>
              <w:instrText>-1","</w:instrText>
            </w:r>
            <w:r w:rsidR="005B03CD">
              <w:rPr>
                <w:b/>
                <w:bCs/>
                <w:szCs w:val="24"/>
                <w:lang w:val="en-US"/>
              </w:rPr>
              <w:instrText>issue</w:instrText>
            </w:r>
            <w:r w:rsidR="005B03CD" w:rsidRPr="0024417B">
              <w:rPr>
                <w:b/>
                <w:bCs/>
                <w:szCs w:val="24"/>
              </w:rPr>
              <w:instrText>":"11","</w:instrText>
            </w:r>
            <w:r w:rsidR="005B03CD">
              <w:rPr>
                <w:b/>
                <w:bCs/>
                <w:szCs w:val="24"/>
                <w:lang w:val="en-US"/>
              </w:rPr>
              <w:instrText>issued</w:instrText>
            </w:r>
            <w:r w:rsidR="005B03CD" w:rsidRPr="0024417B">
              <w:rPr>
                <w:b/>
                <w:bCs/>
                <w:szCs w:val="24"/>
              </w:rPr>
              <w:instrText>":{"</w:instrText>
            </w:r>
            <w:r w:rsidR="005B03CD">
              <w:rPr>
                <w:b/>
                <w:bCs/>
                <w:szCs w:val="24"/>
                <w:lang w:val="en-US"/>
              </w:rPr>
              <w:instrText>date</w:instrText>
            </w:r>
            <w:r w:rsidR="005B03CD" w:rsidRPr="0024417B">
              <w:rPr>
                <w:b/>
                <w:bCs/>
                <w:szCs w:val="24"/>
              </w:rPr>
              <w:instrText>-</w:instrText>
            </w:r>
            <w:r w:rsidR="005B03CD">
              <w:rPr>
                <w:b/>
                <w:bCs/>
                <w:szCs w:val="24"/>
                <w:lang w:val="en-US"/>
              </w:rPr>
              <w:instrText>parts</w:instrText>
            </w:r>
            <w:r w:rsidR="005B03CD" w:rsidRPr="0024417B">
              <w:rPr>
                <w:b/>
                <w:bCs/>
                <w:szCs w:val="24"/>
              </w:rPr>
              <w:instrText>":[["1999","6"]]},"</w:instrText>
            </w:r>
            <w:r w:rsidR="005B03CD">
              <w:rPr>
                <w:b/>
                <w:bCs/>
                <w:szCs w:val="24"/>
                <w:lang w:val="en-US"/>
              </w:rPr>
              <w:instrText>page</w:instrText>
            </w:r>
            <w:r w:rsidR="005B03CD" w:rsidRPr="0024417B">
              <w:rPr>
                <w:b/>
                <w:bCs/>
                <w:szCs w:val="24"/>
              </w:rPr>
              <w:instrText>":"1131-1138","</w:instrText>
            </w:r>
            <w:r w:rsidR="005B03CD">
              <w:rPr>
                <w:b/>
                <w:bCs/>
                <w:szCs w:val="24"/>
                <w:lang w:val="en-US"/>
              </w:rPr>
              <w:instrText>publisher</w:instrText>
            </w:r>
            <w:r w:rsidR="005B03CD" w:rsidRPr="0024417B">
              <w:rPr>
                <w:b/>
                <w:bCs/>
                <w:szCs w:val="24"/>
              </w:rPr>
              <w:instrText>":"</w:instrText>
            </w:r>
            <w:r w:rsidR="005B03CD">
              <w:rPr>
                <w:b/>
                <w:bCs/>
                <w:szCs w:val="24"/>
                <w:lang w:val="en-US"/>
              </w:rPr>
              <w:instrText>Nature</w:instrText>
            </w:r>
            <w:r w:rsidR="005B03CD" w:rsidRPr="0024417B">
              <w:rPr>
                <w:b/>
                <w:bCs/>
                <w:szCs w:val="24"/>
              </w:rPr>
              <w:instrText xml:space="preserve"> </w:instrText>
            </w:r>
            <w:r w:rsidR="005B03CD">
              <w:rPr>
                <w:b/>
                <w:bCs/>
                <w:szCs w:val="24"/>
                <w:lang w:val="en-US"/>
              </w:rPr>
              <w:instrText>Publishing</w:instrText>
            </w:r>
            <w:r w:rsidR="005B03CD" w:rsidRPr="0024417B">
              <w:rPr>
                <w:b/>
                <w:bCs/>
                <w:szCs w:val="24"/>
              </w:rPr>
              <w:instrText xml:space="preserve"> </w:instrText>
            </w:r>
            <w:r w:rsidR="005B03CD">
              <w:rPr>
                <w:b/>
                <w:bCs/>
                <w:szCs w:val="24"/>
                <w:lang w:val="en-US"/>
              </w:rPr>
              <w:instrText>Group</w:instrText>
            </w:r>
            <w:r w:rsidR="005B03CD" w:rsidRPr="0024417B">
              <w:rPr>
                <w:b/>
                <w:bCs/>
                <w:szCs w:val="24"/>
              </w:rPr>
              <w:instrText>","</w:instrText>
            </w:r>
            <w:r w:rsidR="005B03CD">
              <w:rPr>
                <w:b/>
                <w:bCs/>
                <w:szCs w:val="24"/>
                <w:lang w:val="en-US"/>
              </w:rPr>
              <w:instrText>title</w:instrText>
            </w:r>
            <w:r w:rsidR="005B03CD" w:rsidRPr="0024417B">
              <w:rPr>
                <w:b/>
                <w:bCs/>
                <w:szCs w:val="24"/>
              </w:rPr>
              <w:instrText>":"</w:instrText>
            </w:r>
            <w:r w:rsidR="005B03CD">
              <w:rPr>
                <w:b/>
                <w:bCs/>
                <w:szCs w:val="24"/>
                <w:lang w:val="en-US"/>
              </w:rPr>
              <w:instrText>Regimen</w:instrText>
            </w:r>
            <w:r w:rsidR="005B03CD" w:rsidRPr="0024417B">
              <w:rPr>
                <w:b/>
                <w:bCs/>
                <w:szCs w:val="24"/>
              </w:rPr>
              <w:instrText>-</w:instrText>
            </w:r>
            <w:r w:rsidR="005B03CD">
              <w:rPr>
                <w:b/>
                <w:bCs/>
                <w:szCs w:val="24"/>
                <w:lang w:val="en-US"/>
              </w:rPr>
              <w:instrText>related</w:instrText>
            </w:r>
            <w:r w:rsidR="005B03CD" w:rsidRPr="0024417B">
              <w:rPr>
                <w:b/>
                <w:bCs/>
                <w:szCs w:val="24"/>
              </w:rPr>
              <w:instrText xml:space="preserve"> </w:instrText>
            </w:r>
            <w:r w:rsidR="005B03CD">
              <w:rPr>
                <w:b/>
                <w:bCs/>
                <w:szCs w:val="24"/>
                <w:lang w:val="en-US"/>
              </w:rPr>
              <w:instrText>toxicity</w:instrText>
            </w:r>
            <w:r w:rsidR="005B03CD" w:rsidRPr="0024417B">
              <w:rPr>
                <w:b/>
                <w:bCs/>
                <w:szCs w:val="24"/>
              </w:rPr>
              <w:instrText xml:space="preserve"> </w:instrText>
            </w:r>
            <w:r w:rsidR="005B03CD">
              <w:rPr>
                <w:b/>
                <w:bCs/>
                <w:szCs w:val="24"/>
                <w:lang w:val="en-US"/>
              </w:rPr>
              <w:instrText>and</w:instrText>
            </w:r>
            <w:r w:rsidR="005B03CD" w:rsidRPr="0024417B">
              <w:rPr>
                <w:b/>
                <w:bCs/>
                <w:szCs w:val="24"/>
              </w:rPr>
              <w:instrText xml:space="preserve"> </w:instrText>
            </w:r>
            <w:r w:rsidR="005B03CD">
              <w:rPr>
                <w:b/>
                <w:bCs/>
                <w:szCs w:val="24"/>
                <w:lang w:val="en-US"/>
              </w:rPr>
              <w:instrText>non</w:instrText>
            </w:r>
            <w:r w:rsidR="005B03CD" w:rsidRPr="0024417B">
              <w:rPr>
                <w:b/>
                <w:bCs/>
                <w:szCs w:val="24"/>
              </w:rPr>
              <w:instrText>-</w:instrText>
            </w:r>
            <w:r w:rsidR="005B03CD">
              <w:rPr>
                <w:b/>
                <w:bCs/>
                <w:szCs w:val="24"/>
                <w:lang w:val="en-US"/>
              </w:rPr>
              <w:instrText>relapse</w:instrText>
            </w:r>
            <w:r w:rsidR="005B03CD" w:rsidRPr="0024417B">
              <w:rPr>
                <w:b/>
                <w:bCs/>
                <w:szCs w:val="24"/>
              </w:rPr>
              <w:instrText xml:space="preserve"> </w:instrText>
            </w:r>
            <w:r w:rsidR="005B03CD">
              <w:rPr>
                <w:b/>
                <w:bCs/>
                <w:szCs w:val="24"/>
                <w:lang w:val="en-US"/>
              </w:rPr>
              <w:instrText>mortality</w:instrText>
            </w:r>
            <w:r w:rsidR="005B03CD" w:rsidRPr="0024417B">
              <w:rPr>
                <w:b/>
                <w:bCs/>
                <w:szCs w:val="24"/>
              </w:rPr>
              <w:instrText xml:space="preserve"> </w:instrText>
            </w:r>
            <w:r w:rsidR="005B03CD">
              <w:rPr>
                <w:b/>
                <w:bCs/>
                <w:szCs w:val="24"/>
                <w:lang w:val="en-US"/>
              </w:rPr>
              <w:instrText>with</w:instrText>
            </w:r>
            <w:r w:rsidR="005B03CD" w:rsidRPr="0024417B">
              <w:rPr>
                <w:b/>
                <w:bCs/>
                <w:szCs w:val="24"/>
              </w:rPr>
              <w:instrText xml:space="preserve"> </w:instrText>
            </w:r>
            <w:r w:rsidR="005B03CD">
              <w:rPr>
                <w:b/>
                <w:bCs/>
                <w:szCs w:val="24"/>
                <w:lang w:val="en-US"/>
              </w:rPr>
              <w:instrText>high</w:instrText>
            </w:r>
            <w:r w:rsidR="005B03CD" w:rsidRPr="0024417B">
              <w:rPr>
                <w:b/>
                <w:bCs/>
                <w:szCs w:val="24"/>
              </w:rPr>
              <w:instrText>-</w:instrText>
            </w:r>
            <w:r w:rsidR="005B03CD">
              <w:rPr>
                <w:b/>
                <w:bCs/>
                <w:szCs w:val="24"/>
                <w:lang w:val="en-US"/>
              </w:rPr>
              <w:instrText>dose</w:instrText>
            </w:r>
            <w:r w:rsidR="005B03CD" w:rsidRPr="0024417B">
              <w:rPr>
                <w:b/>
                <w:bCs/>
                <w:szCs w:val="24"/>
              </w:rPr>
              <w:instrText xml:space="preserve"> </w:instrText>
            </w:r>
            <w:r w:rsidR="005B03CD">
              <w:rPr>
                <w:b/>
                <w:bCs/>
                <w:szCs w:val="24"/>
                <w:lang w:val="en-US"/>
              </w:rPr>
              <w:instrText>cyclophosphamide</w:instrText>
            </w:r>
            <w:r w:rsidR="005B03CD" w:rsidRPr="0024417B">
              <w:rPr>
                <w:b/>
                <w:bCs/>
                <w:szCs w:val="24"/>
              </w:rPr>
              <w:instrText xml:space="preserve">, </w:instrText>
            </w:r>
            <w:r w:rsidR="005B03CD">
              <w:rPr>
                <w:b/>
                <w:bCs/>
                <w:szCs w:val="24"/>
                <w:lang w:val="en-US"/>
              </w:rPr>
              <w:instrText>carmustine</w:instrText>
            </w:r>
            <w:r w:rsidR="005B03CD" w:rsidRPr="0024417B">
              <w:rPr>
                <w:b/>
                <w:bCs/>
                <w:szCs w:val="24"/>
              </w:rPr>
              <w:instrText xml:space="preserve"> (</w:instrText>
            </w:r>
            <w:r w:rsidR="005B03CD">
              <w:rPr>
                <w:b/>
                <w:bCs/>
                <w:szCs w:val="24"/>
                <w:lang w:val="en-US"/>
              </w:rPr>
              <w:instrText>BCNU</w:instrText>
            </w:r>
            <w:r w:rsidR="005B03CD" w:rsidRPr="0024417B">
              <w:rPr>
                <w:b/>
                <w:bCs/>
                <w:szCs w:val="24"/>
              </w:rPr>
              <w:instrText xml:space="preserve">) </w:instrText>
            </w:r>
            <w:r w:rsidR="005B03CD">
              <w:rPr>
                <w:b/>
                <w:bCs/>
                <w:szCs w:val="24"/>
                <w:lang w:val="en-US"/>
              </w:rPr>
              <w:instrText>and</w:instrText>
            </w:r>
            <w:r w:rsidR="005B03CD" w:rsidRPr="0024417B">
              <w:rPr>
                <w:b/>
                <w:bCs/>
                <w:szCs w:val="24"/>
              </w:rPr>
              <w:instrText xml:space="preserve"> </w:instrText>
            </w:r>
            <w:r w:rsidR="005B03CD">
              <w:rPr>
                <w:b/>
                <w:bCs/>
                <w:szCs w:val="24"/>
                <w:lang w:val="en-US"/>
              </w:rPr>
              <w:instrText>etoposide</w:instrText>
            </w:r>
            <w:r w:rsidR="005B03CD" w:rsidRPr="0024417B">
              <w:rPr>
                <w:b/>
                <w:bCs/>
                <w:szCs w:val="24"/>
              </w:rPr>
              <w:instrText xml:space="preserve"> (</w:instrText>
            </w:r>
            <w:r w:rsidR="005B03CD">
              <w:rPr>
                <w:b/>
                <w:bCs/>
                <w:szCs w:val="24"/>
                <w:lang w:val="en-US"/>
              </w:rPr>
              <w:instrText>VP</w:instrText>
            </w:r>
            <w:r w:rsidR="005B03CD" w:rsidRPr="0024417B">
              <w:rPr>
                <w:b/>
                <w:bCs/>
                <w:szCs w:val="24"/>
              </w:rPr>
              <w:instrText>16-213) (</w:instrText>
            </w:r>
            <w:r w:rsidR="005B03CD">
              <w:rPr>
                <w:b/>
                <w:bCs/>
                <w:szCs w:val="24"/>
                <w:lang w:val="en-US"/>
              </w:rPr>
              <w:instrText>CBV</w:instrText>
            </w:r>
            <w:r w:rsidR="005B03CD" w:rsidRPr="0024417B">
              <w:rPr>
                <w:b/>
                <w:bCs/>
                <w:szCs w:val="24"/>
              </w:rPr>
              <w:instrText xml:space="preserve">) </w:instrText>
            </w:r>
            <w:r w:rsidR="005B03CD">
              <w:rPr>
                <w:b/>
                <w:bCs/>
                <w:szCs w:val="24"/>
                <w:lang w:val="en-US"/>
              </w:rPr>
              <w:instrText>and</w:instrText>
            </w:r>
            <w:r w:rsidR="005B03CD" w:rsidRPr="0024417B">
              <w:rPr>
                <w:b/>
                <w:bCs/>
                <w:szCs w:val="24"/>
              </w:rPr>
              <w:instrText xml:space="preserve"> </w:instrText>
            </w:r>
            <w:r w:rsidR="005B03CD">
              <w:rPr>
                <w:b/>
                <w:bCs/>
                <w:szCs w:val="24"/>
                <w:lang w:val="en-US"/>
              </w:rPr>
              <w:instrText>CBV</w:instrText>
            </w:r>
            <w:r w:rsidR="005B03CD" w:rsidRPr="0024417B">
              <w:rPr>
                <w:b/>
                <w:bCs/>
                <w:szCs w:val="24"/>
              </w:rPr>
              <w:instrText xml:space="preserve"> </w:instrText>
            </w:r>
            <w:r w:rsidR="005B03CD">
              <w:rPr>
                <w:b/>
                <w:bCs/>
                <w:szCs w:val="24"/>
                <w:lang w:val="en-US"/>
              </w:rPr>
              <w:instrText>plus</w:instrText>
            </w:r>
            <w:r w:rsidR="005B03CD" w:rsidRPr="0024417B">
              <w:rPr>
                <w:b/>
                <w:bCs/>
                <w:szCs w:val="24"/>
              </w:rPr>
              <w:instrText xml:space="preserve"> </w:instrText>
            </w:r>
            <w:r w:rsidR="005B03CD">
              <w:rPr>
                <w:b/>
                <w:bCs/>
                <w:szCs w:val="24"/>
                <w:lang w:val="en-US"/>
              </w:rPr>
              <w:instrText>cisplatin</w:instrText>
            </w:r>
            <w:r w:rsidR="005B03CD" w:rsidRPr="0024417B">
              <w:rPr>
                <w:b/>
                <w:bCs/>
                <w:szCs w:val="24"/>
              </w:rPr>
              <w:instrText xml:space="preserve"> (</w:instrText>
            </w:r>
            <w:r w:rsidR="005B03CD">
              <w:rPr>
                <w:b/>
                <w:bCs/>
                <w:szCs w:val="24"/>
                <w:lang w:val="en-US"/>
              </w:rPr>
              <w:instrText>CBVP</w:instrText>
            </w:r>
            <w:r w:rsidR="005B03CD" w:rsidRPr="0024417B">
              <w:rPr>
                <w:b/>
                <w:bCs/>
                <w:szCs w:val="24"/>
              </w:rPr>
              <w:instrText xml:space="preserve">) </w:instrText>
            </w:r>
            <w:r w:rsidR="005B03CD">
              <w:rPr>
                <w:b/>
                <w:bCs/>
                <w:szCs w:val="24"/>
                <w:lang w:val="en-US"/>
              </w:rPr>
              <w:instrText>followed</w:instrText>
            </w:r>
            <w:r w:rsidR="005B03CD" w:rsidRPr="0024417B">
              <w:rPr>
                <w:b/>
                <w:bCs/>
                <w:szCs w:val="24"/>
              </w:rPr>
              <w:instrText xml:space="preserve"> </w:instrText>
            </w:r>
            <w:r w:rsidR="005B03CD">
              <w:rPr>
                <w:b/>
                <w:bCs/>
                <w:szCs w:val="24"/>
                <w:lang w:val="en-US"/>
              </w:rPr>
              <w:instrText>by</w:instrText>
            </w:r>
            <w:r w:rsidR="005B03CD" w:rsidRPr="0024417B">
              <w:rPr>
                <w:b/>
                <w:bCs/>
                <w:szCs w:val="24"/>
              </w:rPr>
              <w:instrText xml:space="preserve"> </w:instrText>
            </w:r>
            <w:r w:rsidR="005B03CD">
              <w:rPr>
                <w:b/>
                <w:bCs/>
                <w:szCs w:val="24"/>
                <w:lang w:val="en-US"/>
              </w:rPr>
              <w:instrText>autologous</w:instrText>
            </w:r>
            <w:r w:rsidR="005B03CD" w:rsidRPr="0024417B">
              <w:rPr>
                <w:b/>
                <w:bCs/>
                <w:szCs w:val="24"/>
              </w:rPr>
              <w:instrText xml:space="preserve"> </w:instrText>
            </w:r>
            <w:r w:rsidR="005B03CD">
              <w:rPr>
                <w:b/>
                <w:bCs/>
                <w:szCs w:val="24"/>
                <w:lang w:val="en-US"/>
              </w:rPr>
              <w:instrText>stem</w:instrText>
            </w:r>
            <w:r w:rsidR="005B03CD" w:rsidRPr="0024417B">
              <w:rPr>
                <w:b/>
                <w:bCs/>
                <w:szCs w:val="24"/>
              </w:rPr>
              <w:instrText xml:space="preserve"> </w:instrText>
            </w:r>
            <w:r w:rsidR="005B03CD">
              <w:rPr>
                <w:b/>
                <w:bCs/>
                <w:szCs w:val="24"/>
                <w:lang w:val="en-US"/>
              </w:rPr>
              <w:instrText>cell</w:instrText>
            </w:r>
            <w:r w:rsidR="005B03CD" w:rsidRPr="0024417B">
              <w:rPr>
                <w:b/>
                <w:bCs/>
                <w:szCs w:val="24"/>
              </w:rPr>
              <w:instrText xml:space="preserve"> </w:instrText>
            </w:r>
            <w:r w:rsidR="005B03CD">
              <w:rPr>
                <w:b/>
                <w:bCs/>
                <w:szCs w:val="24"/>
                <w:lang w:val="en-US"/>
              </w:rPr>
              <w:instrText>transplantation</w:instrText>
            </w:r>
            <w:r w:rsidR="005B03CD" w:rsidRPr="0024417B">
              <w:rPr>
                <w:b/>
                <w:bCs/>
                <w:szCs w:val="24"/>
              </w:rPr>
              <w:instrText xml:space="preserve"> </w:instrText>
            </w:r>
            <w:r w:rsidR="005B03CD">
              <w:rPr>
                <w:b/>
                <w:bCs/>
                <w:szCs w:val="24"/>
                <w:lang w:val="en-US"/>
              </w:rPr>
              <w:instrText>in</w:instrText>
            </w:r>
            <w:r w:rsidR="005B03CD" w:rsidRPr="0024417B">
              <w:rPr>
                <w:b/>
                <w:bCs/>
                <w:szCs w:val="24"/>
              </w:rPr>
              <w:instrText xml:space="preserve"> </w:instrText>
            </w:r>
            <w:r w:rsidR="005B03CD">
              <w:rPr>
                <w:b/>
                <w:bCs/>
                <w:szCs w:val="24"/>
                <w:lang w:val="en-US"/>
              </w:rPr>
              <w:instrText>patients</w:instrText>
            </w:r>
            <w:r w:rsidR="005B03CD" w:rsidRPr="0024417B">
              <w:rPr>
                <w:b/>
                <w:bCs/>
                <w:szCs w:val="24"/>
              </w:rPr>
              <w:instrText xml:space="preserve"> </w:instrText>
            </w:r>
            <w:r w:rsidR="005B03CD">
              <w:rPr>
                <w:b/>
                <w:bCs/>
                <w:szCs w:val="24"/>
                <w:lang w:val="en-US"/>
              </w:rPr>
              <w:instrText>with</w:instrText>
            </w:r>
            <w:r w:rsidR="005B03CD" w:rsidRPr="0024417B">
              <w:rPr>
                <w:b/>
                <w:bCs/>
                <w:szCs w:val="24"/>
              </w:rPr>
              <w:instrText xml:space="preserve"> </w:instrText>
            </w:r>
            <w:r w:rsidR="005B03CD">
              <w:rPr>
                <w:b/>
                <w:bCs/>
                <w:szCs w:val="24"/>
                <w:lang w:val="en-US"/>
              </w:rPr>
              <w:instrText>Hodgkin</w:instrText>
            </w:r>
            <w:r w:rsidR="005B03CD" w:rsidRPr="0024417B">
              <w:rPr>
                <w:b/>
                <w:bCs/>
                <w:szCs w:val="24"/>
              </w:rPr>
              <w:instrText>'</w:instrText>
            </w:r>
            <w:r w:rsidR="005B03CD">
              <w:rPr>
                <w:b/>
                <w:bCs/>
                <w:szCs w:val="24"/>
                <w:lang w:val="en-US"/>
              </w:rPr>
              <w:instrText>s</w:instrText>
            </w:r>
            <w:r w:rsidR="005B03CD" w:rsidRPr="0024417B">
              <w:rPr>
                <w:b/>
                <w:bCs/>
                <w:szCs w:val="24"/>
              </w:rPr>
              <w:instrText xml:space="preserve"> </w:instrText>
            </w:r>
            <w:r w:rsidR="005B03CD">
              <w:rPr>
                <w:b/>
                <w:bCs/>
                <w:szCs w:val="24"/>
                <w:lang w:val="en-US"/>
              </w:rPr>
              <w:instrText>disease</w:instrText>
            </w:r>
            <w:r w:rsidR="005B03CD" w:rsidRPr="0024417B">
              <w:rPr>
                <w:b/>
                <w:bCs/>
                <w:szCs w:val="24"/>
              </w:rPr>
              <w:instrText>","</w:instrText>
            </w:r>
            <w:r w:rsidR="005B03CD">
              <w:rPr>
                <w:b/>
                <w:bCs/>
                <w:szCs w:val="24"/>
                <w:lang w:val="en-US"/>
              </w:rPr>
              <w:instrText>type</w:instrText>
            </w:r>
            <w:r w:rsidR="005B03CD" w:rsidRPr="0024417B">
              <w:rPr>
                <w:b/>
                <w:bCs/>
                <w:szCs w:val="24"/>
              </w:rPr>
              <w:instrText>":"</w:instrText>
            </w:r>
            <w:r w:rsidR="005B03CD">
              <w:rPr>
                <w:b/>
                <w:bCs/>
                <w:szCs w:val="24"/>
                <w:lang w:val="en-US"/>
              </w:rPr>
              <w:instrText>article</w:instrText>
            </w:r>
            <w:r w:rsidR="005B03CD" w:rsidRPr="0024417B">
              <w:rPr>
                <w:b/>
                <w:bCs/>
                <w:szCs w:val="24"/>
              </w:rPr>
              <w:instrText>-</w:instrText>
            </w:r>
            <w:r w:rsidR="005B03CD">
              <w:rPr>
                <w:b/>
                <w:bCs/>
                <w:szCs w:val="24"/>
                <w:lang w:val="en-US"/>
              </w:rPr>
              <w:instrText>journal</w:instrText>
            </w:r>
            <w:r w:rsidR="005B03CD" w:rsidRPr="0024417B">
              <w:rPr>
                <w:b/>
                <w:bCs/>
                <w:szCs w:val="24"/>
              </w:rPr>
              <w:instrText>","</w:instrText>
            </w:r>
            <w:r w:rsidR="005B03CD">
              <w:rPr>
                <w:b/>
                <w:bCs/>
                <w:szCs w:val="24"/>
                <w:lang w:val="en-US"/>
              </w:rPr>
              <w:instrText>volume</w:instrText>
            </w:r>
            <w:r w:rsidR="005B03CD" w:rsidRPr="0024417B">
              <w:rPr>
                <w:b/>
                <w:bCs/>
                <w:szCs w:val="24"/>
              </w:rPr>
              <w:instrText>":"23"},"</w:instrText>
            </w:r>
            <w:r w:rsidR="005B03CD">
              <w:rPr>
                <w:b/>
                <w:bCs/>
                <w:szCs w:val="24"/>
                <w:lang w:val="en-US"/>
              </w:rPr>
              <w:instrText>uris</w:instrText>
            </w:r>
            <w:r w:rsidR="005B03CD" w:rsidRPr="0024417B">
              <w:rPr>
                <w:b/>
                <w:bCs/>
                <w:szCs w:val="24"/>
              </w:rPr>
              <w:instrText>":["</w:instrText>
            </w:r>
            <w:r w:rsidR="005B03CD">
              <w:rPr>
                <w:b/>
                <w:bCs/>
                <w:szCs w:val="24"/>
                <w:lang w:val="en-US"/>
              </w:rPr>
              <w:instrText>http</w:instrText>
            </w:r>
            <w:r w:rsidR="005B03CD" w:rsidRPr="0024417B">
              <w:rPr>
                <w:b/>
                <w:bCs/>
                <w:szCs w:val="24"/>
              </w:rPr>
              <w:instrText>://</w:instrText>
            </w:r>
            <w:r w:rsidR="005B03CD">
              <w:rPr>
                <w:b/>
                <w:bCs/>
                <w:szCs w:val="24"/>
                <w:lang w:val="en-US"/>
              </w:rPr>
              <w:instrText>www</w:instrText>
            </w:r>
            <w:r w:rsidR="005B03CD" w:rsidRPr="0024417B">
              <w:rPr>
                <w:b/>
                <w:bCs/>
                <w:szCs w:val="24"/>
              </w:rPr>
              <w:instrText>.</w:instrText>
            </w:r>
            <w:r w:rsidR="005B03CD">
              <w:rPr>
                <w:b/>
                <w:bCs/>
                <w:szCs w:val="24"/>
                <w:lang w:val="en-US"/>
              </w:rPr>
              <w:instrText>mendeley</w:instrText>
            </w:r>
            <w:r w:rsidR="005B03CD" w:rsidRPr="0024417B">
              <w:rPr>
                <w:b/>
                <w:bCs/>
                <w:szCs w:val="24"/>
              </w:rPr>
              <w:instrText>.</w:instrText>
            </w:r>
            <w:r w:rsidR="005B03CD">
              <w:rPr>
                <w:b/>
                <w:bCs/>
                <w:szCs w:val="24"/>
                <w:lang w:val="en-US"/>
              </w:rPr>
              <w:instrText>com</w:instrText>
            </w:r>
            <w:r w:rsidR="005B03CD" w:rsidRPr="0024417B">
              <w:rPr>
                <w:b/>
                <w:bCs/>
                <w:szCs w:val="24"/>
              </w:rPr>
              <w:instrText>/</w:instrText>
            </w:r>
            <w:r w:rsidR="005B03CD">
              <w:rPr>
                <w:b/>
                <w:bCs/>
                <w:szCs w:val="24"/>
                <w:lang w:val="en-US"/>
              </w:rPr>
              <w:instrText>documents</w:instrText>
            </w:r>
            <w:r w:rsidR="005B03CD" w:rsidRPr="0024417B">
              <w:rPr>
                <w:b/>
                <w:bCs/>
                <w:szCs w:val="24"/>
              </w:rPr>
              <w:instrText>/?</w:instrText>
            </w:r>
            <w:r w:rsidR="005B03CD">
              <w:rPr>
                <w:b/>
                <w:bCs/>
                <w:szCs w:val="24"/>
                <w:lang w:val="en-US"/>
              </w:rPr>
              <w:instrText>uuid</w:instrText>
            </w:r>
            <w:r w:rsidR="005B03CD" w:rsidRPr="0024417B">
              <w:rPr>
                <w:b/>
                <w:bCs/>
                <w:szCs w:val="24"/>
              </w:rPr>
              <w:instrText>=</w:instrText>
            </w:r>
            <w:r w:rsidR="005B03CD">
              <w:rPr>
                <w:b/>
                <w:bCs/>
                <w:szCs w:val="24"/>
                <w:lang w:val="en-US"/>
              </w:rPr>
              <w:instrText>b</w:instrText>
            </w:r>
            <w:r w:rsidR="005B03CD" w:rsidRPr="0024417B">
              <w:rPr>
                <w:b/>
                <w:bCs/>
                <w:szCs w:val="24"/>
              </w:rPr>
              <w:instrText>4</w:instrText>
            </w:r>
            <w:r w:rsidR="005B03CD">
              <w:rPr>
                <w:b/>
                <w:bCs/>
                <w:szCs w:val="24"/>
                <w:lang w:val="en-US"/>
              </w:rPr>
              <w:instrText>ad</w:instrText>
            </w:r>
            <w:r w:rsidR="005B03CD" w:rsidRPr="0024417B">
              <w:rPr>
                <w:b/>
                <w:bCs/>
                <w:szCs w:val="24"/>
              </w:rPr>
              <w:instrText>0</w:instrText>
            </w:r>
            <w:r w:rsidR="005B03CD">
              <w:rPr>
                <w:b/>
                <w:bCs/>
                <w:szCs w:val="24"/>
                <w:lang w:val="en-US"/>
              </w:rPr>
              <w:instrText>f</w:instrText>
            </w:r>
            <w:r w:rsidR="005B03CD" w:rsidRPr="0024417B">
              <w:rPr>
                <w:b/>
                <w:bCs/>
                <w:szCs w:val="24"/>
              </w:rPr>
              <w:instrText>7</w:instrText>
            </w:r>
            <w:r w:rsidR="005B03CD">
              <w:rPr>
                <w:b/>
                <w:bCs/>
                <w:szCs w:val="24"/>
                <w:lang w:val="en-US"/>
              </w:rPr>
              <w:instrText>b</w:instrText>
            </w:r>
            <w:r w:rsidR="005B03CD" w:rsidRPr="0024417B">
              <w:rPr>
                <w:b/>
                <w:bCs/>
                <w:szCs w:val="24"/>
              </w:rPr>
              <w:instrText>-6</w:instrText>
            </w:r>
            <w:r w:rsidR="005B03CD">
              <w:rPr>
                <w:b/>
                <w:bCs/>
                <w:szCs w:val="24"/>
                <w:lang w:val="en-US"/>
              </w:rPr>
              <w:instrText>a</w:instrText>
            </w:r>
            <w:r w:rsidR="005B03CD" w:rsidRPr="0024417B">
              <w:rPr>
                <w:b/>
                <w:bCs/>
                <w:szCs w:val="24"/>
              </w:rPr>
              <w:instrText>3</w:instrText>
            </w:r>
            <w:r w:rsidR="005B03CD">
              <w:rPr>
                <w:b/>
                <w:bCs/>
                <w:szCs w:val="24"/>
                <w:lang w:val="en-US"/>
              </w:rPr>
              <w:instrText>c</w:instrText>
            </w:r>
            <w:r w:rsidR="005B03CD" w:rsidRPr="0024417B">
              <w:rPr>
                <w:b/>
                <w:bCs/>
                <w:szCs w:val="24"/>
              </w:rPr>
              <w:instrText>-3110-8</w:instrText>
            </w:r>
            <w:r w:rsidR="005B03CD">
              <w:rPr>
                <w:b/>
                <w:bCs/>
                <w:szCs w:val="24"/>
                <w:lang w:val="en-US"/>
              </w:rPr>
              <w:instrText>fbd</w:instrText>
            </w:r>
            <w:r w:rsidR="005B03CD" w:rsidRPr="0024417B">
              <w:rPr>
                <w:b/>
                <w:bCs/>
                <w:szCs w:val="24"/>
              </w:rPr>
              <w:instrText>-97</w:instrText>
            </w:r>
            <w:r w:rsidR="005B03CD">
              <w:rPr>
                <w:b/>
                <w:bCs/>
                <w:szCs w:val="24"/>
                <w:lang w:val="en-US"/>
              </w:rPr>
              <w:instrText>f</w:instrText>
            </w:r>
            <w:r w:rsidR="005B03CD" w:rsidRPr="0024417B">
              <w:rPr>
                <w:b/>
                <w:bCs/>
                <w:szCs w:val="24"/>
              </w:rPr>
              <w:instrText>8</w:instrText>
            </w:r>
            <w:r w:rsidR="005B03CD">
              <w:rPr>
                <w:b/>
                <w:bCs/>
                <w:szCs w:val="24"/>
                <w:lang w:val="en-US"/>
              </w:rPr>
              <w:instrText>a</w:instrText>
            </w:r>
            <w:r w:rsidR="005B03CD" w:rsidRPr="0024417B">
              <w:rPr>
                <w:b/>
                <w:bCs/>
                <w:szCs w:val="24"/>
              </w:rPr>
              <w:instrText>9059</w:instrText>
            </w:r>
            <w:r w:rsidR="005B03CD">
              <w:rPr>
                <w:b/>
                <w:bCs/>
                <w:szCs w:val="24"/>
                <w:lang w:val="en-US"/>
              </w:rPr>
              <w:instrText>ec</w:instrText>
            </w:r>
            <w:r w:rsidR="005B03CD" w:rsidRPr="0024417B">
              <w:rPr>
                <w:b/>
                <w:bCs/>
                <w:szCs w:val="24"/>
              </w:rPr>
              <w:instrText>6"]}],"</w:instrText>
            </w:r>
            <w:r w:rsidR="005B03CD">
              <w:rPr>
                <w:b/>
                <w:bCs/>
                <w:szCs w:val="24"/>
                <w:lang w:val="en-US"/>
              </w:rPr>
              <w:instrText>mendeley</w:instrText>
            </w:r>
            <w:r w:rsidR="005B03CD" w:rsidRPr="0024417B">
              <w:rPr>
                <w:b/>
                <w:bCs/>
                <w:szCs w:val="24"/>
              </w:rPr>
              <w:instrText>":{"</w:instrText>
            </w:r>
            <w:r w:rsidR="005B03CD">
              <w:rPr>
                <w:b/>
                <w:bCs/>
                <w:szCs w:val="24"/>
                <w:lang w:val="en-US"/>
              </w:rPr>
              <w:instrText>formattedCitation</w:instrText>
            </w:r>
            <w:r w:rsidR="005B03CD" w:rsidRPr="0024417B">
              <w:rPr>
                <w:b/>
                <w:bCs/>
                <w:szCs w:val="24"/>
              </w:rPr>
              <w:instrText>":"[86]","</w:instrText>
            </w:r>
            <w:r w:rsidR="005B03CD">
              <w:rPr>
                <w:b/>
                <w:bCs/>
                <w:szCs w:val="24"/>
                <w:lang w:val="en-US"/>
              </w:rPr>
              <w:instrText>plainTextFormattedCitation</w:instrText>
            </w:r>
            <w:r w:rsidR="005B03CD" w:rsidRPr="0024417B">
              <w:rPr>
                <w:b/>
                <w:bCs/>
                <w:szCs w:val="24"/>
              </w:rPr>
              <w:instrText>":"[86]","</w:instrText>
            </w:r>
            <w:r w:rsidR="005B03CD">
              <w:rPr>
                <w:b/>
                <w:bCs/>
                <w:szCs w:val="24"/>
                <w:lang w:val="en-US"/>
              </w:rPr>
              <w:instrText>previouslyFormattedCitation</w:instrText>
            </w:r>
            <w:r w:rsidR="005B03CD" w:rsidRPr="0024417B">
              <w:rPr>
                <w:b/>
                <w:bCs/>
                <w:szCs w:val="24"/>
              </w:rPr>
              <w:instrText>":"[85]"},"</w:instrText>
            </w:r>
            <w:r w:rsidR="005B03CD">
              <w:rPr>
                <w:b/>
                <w:bCs/>
                <w:szCs w:val="24"/>
                <w:lang w:val="en-US"/>
              </w:rPr>
              <w:instrText>properties</w:instrText>
            </w:r>
            <w:r w:rsidR="005B03CD" w:rsidRPr="0024417B">
              <w:rPr>
                <w:b/>
                <w:bCs/>
                <w:szCs w:val="24"/>
              </w:rPr>
              <w:instrText>":{"</w:instrText>
            </w:r>
            <w:r w:rsidR="005B03CD">
              <w:rPr>
                <w:b/>
                <w:bCs/>
                <w:szCs w:val="24"/>
                <w:lang w:val="en-US"/>
              </w:rPr>
              <w:instrText>noteIndex</w:instrText>
            </w:r>
            <w:r w:rsidR="005B03CD" w:rsidRPr="0024417B">
              <w:rPr>
                <w:b/>
                <w:bCs/>
                <w:szCs w:val="24"/>
              </w:rPr>
              <w:instrText>":0},"</w:instrText>
            </w:r>
            <w:r w:rsidR="005B03CD">
              <w:rPr>
                <w:b/>
                <w:bCs/>
                <w:szCs w:val="24"/>
                <w:lang w:val="en-US"/>
              </w:rPr>
              <w:instrText>schema</w:instrText>
            </w:r>
            <w:r w:rsidR="005B03CD" w:rsidRPr="0024417B">
              <w:rPr>
                <w:b/>
                <w:bCs/>
                <w:szCs w:val="24"/>
              </w:rPr>
              <w:instrText>":"</w:instrText>
            </w:r>
            <w:r w:rsidR="005B03CD">
              <w:rPr>
                <w:b/>
                <w:bCs/>
                <w:szCs w:val="24"/>
                <w:lang w:val="en-US"/>
              </w:rPr>
              <w:instrText>https</w:instrText>
            </w:r>
            <w:r w:rsidR="005B03CD" w:rsidRPr="0024417B">
              <w:rPr>
                <w:b/>
                <w:bCs/>
                <w:szCs w:val="24"/>
              </w:rPr>
              <w:instrText>://</w:instrText>
            </w:r>
            <w:r w:rsidR="005B03CD">
              <w:rPr>
                <w:b/>
                <w:bCs/>
                <w:szCs w:val="24"/>
                <w:lang w:val="en-US"/>
              </w:rPr>
              <w:instrText>github</w:instrText>
            </w:r>
            <w:r w:rsidR="005B03CD" w:rsidRPr="0024417B">
              <w:rPr>
                <w:b/>
                <w:bCs/>
                <w:szCs w:val="24"/>
              </w:rPr>
              <w:instrText>.</w:instrText>
            </w:r>
            <w:r w:rsidR="005B03CD">
              <w:rPr>
                <w:b/>
                <w:bCs/>
                <w:szCs w:val="24"/>
                <w:lang w:val="en-US"/>
              </w:rPr>
              <w:instrText>com</w:instrText>
            </w:r>
            <w:r w:rsidR="005B03CD" w:rsidRPr="0024417B">
              <w:rPr>
                <w:b/>
                <w:bCs/>
                <w:szCs w:val="24"/>
              </w:rPr>
              <w:instrText>/</w:instrText>
            </w:r>
            <w:r w:rsidR="005B03CD">
              <w:rPr>
                <w:b/>
                <w:bCs/>
                <w:szCs w:val="24"/>
                <w:lang w:val="en-US"/>
              </w:rPr>
              <w:instrText>citation</w:instrText>
            </w:r>
            <w:r w:rsidR="005B03CD" w:rsidRPr="0024417B">
              <w:rPr>
                <w:b/>
                <w:bCs/>
                <w:szCs w:val="24"/>
              </w:rPr>
              <w:instrText>-</w:instrText>
            </w:r>
            <w:r w:rsidR="005B03CD">
              <w:rPr>
                <w:b/>
                <w:bCs/>
                <w:szCs w:val="24"/>
                <w:lang w:val="en-US"/>
              </w:rPr>
              <w:instrText>style</w:instrText>
            </w:r>
            <w:r w:rsidR="005B03CD" w:rsidRPr="0024417B">
              <w:rPr>
                <w:b/>
                <w:bCs/>
                <w:szCs w:val="24"/>
              </w:rPr>
              <w:instrText>-</w:instrText>
            </w:r>
            <w:r w:rsidR="005B03CD">
              <w:rPr>
                <w:b/>
                <w:bCs/>
                <w:szCs w:val="24"/>
                <w:lang w:val="en-US"/>
              </w:rPr>
              <w:instrText>language</w:instrText>
            </w:r>
            <w:r w:rsidR="005B03CD" w:rsidRPr="0024417B">
              <w:rPr>
                <w:b/>
                <w:bCs/>
                <w:szCs w:val="24"/>
              </w:rPr>
              <w:instrText>/</w:instrText>
            </w:r>
            <w:r w:rsidR="005B03CD">
              <w:rPr>
                <w:b/>
                <w:bCs/>
                <w:szCs w:val="24"/>
                <w:lang w:val="en-US"/>
              </w:rPr>
              <w:instrText>schema</w:instrText>
            </w:r>
            <w:r w:rsidR="005B03CD" w:rsidRPr="0024417B">
              <w:rPr>
                <w:b/>
                <w:bCs/>
                <w:szCs w:val="24"/>
              </w:rPr>
              <w:instrText>/</w:instrText>
            </w:r>
            <w:r w:rsidR="005B03CD">
              <w:rPr>
                <w:b/>
                <w:bCs/>
                <w:szCs w:val="24"/>
                <w:lang w:val="en-US"/>
              </w:rPr>
              <w:instrText>raw</w:instrText>
            </w:r>
            <w:r w:rsidR="005B03CD" w:rsidRPr="0024417B">
              <w:rPr>
                <w:b/>
                <w:bCs/>
                <w:szCs w:val="24"/>
              </w:rPr>
              <w:instrText>/</w:instrText>
            </w:r>
            <w:r w:rsidR="005B03CD">
              <w:rPr>
                <w:b/>
                <w:bCs/>
                <w:szCs w:val="24"/>
                <w:lang w:val="en-US"/>
              </w:rPr>
              <w:instrText>master</w:instrText>
            </w:r>
            <w:r w:rsidR="005B03CD" w:rsidRPr="0024417B">
              <w:rPr>
                <w:b/>
                <w:bCs/>
                <w:szCs w:val="24"/>
              </w:rPr>
              <w:instrText>/</w:instrText>
            </w:r>
            <w:r w:rsidR="005B03CD">
              <w:rPr>
                <w:b/>
                <w:bCs/>
                <w:szCs w:val="24"/>
                <w:lang w:val="en-US"/>
              </w:rPr>
              <w:instrText>csl</w:instrText>
            </w:r>
            <w:r w:rsidR="005B03CD" w:rsidRPr="0024417B">
              <w:rPr>
                <w:b/>
                <w:bCs/>
                <w:szCs w:val="24"/>
              </w:rPr>
              <w:instrText>-</w:instrText>
            </w:r>
            <w:r w:rsidR="005B03CD">
              <w:rPr>
                <w:b/>
                <w:bCs/>
                <w:szCs w:val="24"/>
                <w:lang w:val="en-US"/>
              </w:rPr>
              <w:instrText>citation</w:instrText>
            </w:r>
            <w:r w:rsidR="005B03CD" w:rsidRPr="0024417B">
              <w:rPr>
                <w:b/>
                <w:bCs/>
                <w:szCs w:val="24"/>
              </w:rPr>
              <w:instrText>.</w:instrText>
            </w:r>
            <w:r w:rsidR="005B03CD">
              <w:rPr>
                <w:b/>
                <w:bCs/>
                <w:szCs w:val="24"/>
                <w:lang w:val="en-US"/>
              </w:rPr>
              <w:instrText>json</w:instrText>
            </w:r>
            <w:r w:rsidR="005B03CD" w:rsidRPr="0024417B">
              <w:rPr>
                <w:b/>
                <w:bCs/>
                <w:szCs w:val="24"/>
              </w:rPr>
              <w:instrText>"}</w:instrText>
            </w:r>
            <w:r w:rsidR="00BC002F">
              <w:rPr>
                <w:b/>
                <w:bCs/>
                <w:szCs w:val="24"/>
                <w:lang w:val="en-US"/>
              </w:rPr>
              <w:fldChar w:fldCharType="separate"/>
            </w:r>
            <w:r w:rsidR="005B03CD" w:rsidRPr="005B03CD">
              <w:rPr>
                <w:bCs/>
                <w:noProof/>
                <w:szCs w:val="24"/>
              </w:rPr>
              <w:t>[86]</w:t>
            </w:r>
            <w:r w:rsidR="00BC002F">
              <w:rPr>
                <w:b/>
                <w:bCs/>
                <w:szCs w:val="24"/>
                <w:lang w:val="en-US"/>
              </w:rPr>
              <w:fldChar w:fldCharType="end"/>
            </w:r>
          </w:p>
        </w:tc>
      </w:tr>
      <w:tr w:rsidR="00F43101" w:rsidRPr="00EA5B5D" w14:paraId="2F580D0D"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7A5E70DD" w14:textId="77777777" w:rsidR="00F43101" w:rsidRPr="00EA5B5D" w:rsidRDefault="00F43101" w:rsidP="00F533A5">
            <w:pPr>
              <w:spacing w:line="240" w:lineRule="auto"/>
              <w:ind w:firstLine="0"/>
              <w:jc w:val="left"/>
              <w:rPr>
                <w:szCs w:val="24"/>
              </w:rPr>
            </w:pPr>
            <w:r w:rsidRPr="00EA5B5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41CD708" w14:textId="77777777" w:rsidR="00F43101" w:rsidRPr="00EA5B5D" w:rsidRDefault="00F43101" w:rsidP="00F533A5">
            <w:pPr>
              <w:spacing w:line="240" w:lineRule="auto"/>
              <w:ind w:firstLine="0"/>
              <w:jc w:val="left"/>
              <w:rPr>
                <w:szCs w:val="24"/>
              </w:rPr>
            </w:pPr>
            <w:r w:rsidRPr="00EA5B5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172146A" w14:textId="77777777" w:rsidR="00F43101" w:rsidRPr="00EA5B5D" w:rsidRDefault="00F43101" w:rsidP="00F533A5">
            <w:pPr>
              <w:spacing w:line="240" w:lineRule="auto"/>
              <w:ind w:firstLine="0"/>
              <w:jc w:val="left"/>
              <w:rPr>
                <w:szCs w:val="24"/>
              </w:rPr>
            </w:pPr>
            <w:r w:rsidRPr="00EA5B5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0085FD6E" w14:textId="77777777" w:rsidR="00F43101" w:rsidRPr="00EA5B5D" w:rsidRDefault="00F43101" w:rsidP="00F533A5">
            <w:pPr>
              <w:spacing w:line="240" w:lineRule="auto"/>
              <w:ind w:firstLine="0"/>
              <w:jc w:val="left"/>
              <w:rPr>
                <w:szCs w:val="24"/>
              </w:rPr>
            </w:pPr>
            <w:r w:rsidRPr="00EA5B5D">
              <w:rPr>
                <w:szCs w:val="24"/>
              </w:rPr>
              <w:t>Дни введения</w:t>
            </w:r>
          </w:p>
        </w:tc>
      </w:tr>
      <w:tr w:rsidR="00F43101" w:rsidRPr="00EA5B5D" w14:paraId="64AA66FB"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5FF96604" w14:textId="77777777" w:rsidR="00F43101" w:rsidRPr="00D84C86" w:rsidRDefault="00F43101" w:rsidP="00F533A5">
            <w:pPr>
              <w:spacing w:line="240" w:lineRule="auto"/>
              <w:ind w:firstLine="0"/>
              <w:jc w:val="left"/>
              <w:rPr>
                <w:szCs w:val="24"/>
              </w:rPr>
            </w:pPr>
            <w:r w:rsidRPr="00D84C86">
              <w:rPr>
                <w:szCs w:val="24"/>
              </w:rPr>
              <w:t>Кармустин</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7DCB98EE" w14:textId="77777777" w:rsidR="00F43101" w:rsidRPr="00D84C86" w:rsidRDefault="00BC002F" w:rsidP="00F533A5">
            <w:pPr>
              <w:spacing w:line="240" w:lineRule="auto"/>
              <w:ind w:firstLine="0"/>
              <w:jc w:val="left"/>
              <w:rPr>
                <w:szCs w:val="24"/>
              </w:rPr>
            </w:pPr>
            <w:r w:rsidRPr="0024417B">
              <w:rPr>
                <w:szCs w:val="24"/>
              </w:rPr>
              <w:t>6</w:t>
            </w:r>
            <w:r w:rsidR="00F43101" w:rsidRPr="00D84C86">
              <w:rPr>
                <w:szCs w:val="24"/>
              </w:rPr>
              <w:t>00 мг/м</w:t>
            </w:r>
            <w:r w:rsidR="00F43101" w:rsidRPr="00D84C86">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06B6D328" w14:textId="77777777" w:rsidR="00F43101" w:rsidRPr="00D84C86" w:rsidRDefault="00F43101" w:rsidP="00F533A5">
            <w:pPr>
              <w:spacing w:line="240" w:lineRule="auto"/>
              <w:ind w:firstLine="0"/>
              <w:jc w:val="left"/>
              <w:rPr>
                <w:szCs w:val="24"/>
              </w:rPr>
            </w:pPr>
            <w:r w:rsidRPr="00D84C86">
              <w:rPr>
                <w:szCs w:val="24"/>
              </w:rPr>
              <w:t>в/в</w:t>
            </w:r>
            <w:r>
              <w:rPr>
                <w:szCs w:val="24"/>
              </w:rPr>
              <w:t xml:space="preserve"> </w:t>
            </w:r>
            <w:r w:rsidRPr="00D84C86">
              <w:rPr>
                <w:szCs w:val="24"/>
              </w:rPr>
              <w:t>кап</w:t>
            </w:r>
            <w:r>
              <w:rPr>
                <w:szCs w:val="24"/>
              </w:rPr>
              <w:t>.</w:t>
            </w:r>
          </w:p>
        </w:tc>
        <w:tc>
          <w:tcPr>
            <w:tcW w:w="2339" w:type="dxa"/>
            <w:tcBorders>
              <w:top w:val="single" w:sz="4" w:space="0" w:color="auto"/>
              <w:left w:val="single" w:sz="4" w:space="0" w:color="auto"/>
              <w:bottom w:val="single" w:sz="4" w:space="0" w:color="auto"/>
              <w:right w:val="single" w:sz="4" w:space="0" w:color="auto"/>
            </w:tcBorders>
          </w:tcPr>
          <w:p w14:paraId="2ECF6034" w14:textId="77777777" w:rsidR="00F43101" w:rsidRPr="00EA5B5D" w:rsidRDefault="00F43101" w:rsidP="00F533A5">
            <w:pPr>
              <w:spacing w:line="240" w:lineRule="auto"/>
              <w:ind w:firstLine="0"/>
              <w:jc w:val="left"/>
              <w:rPr>
                <w:szCs w:val="24"/>
              </w:rPr>
            </w:pPr>
            <w:r w:rsidRPr="00D84C86">
              <w:rPr>
                <w:szCs w:val="24"/>
              </w:rPr>
              <w:t>-</w:t>
            </w:r>
            <w:r w:rsidR="00BC002F" w:rsidRPr="0024417B">
              <w:rPr>
                <w:szCs w:val="24"/>
              </w:rPr>
              <w:t>3</w:t>
            </w:r>
          </w:p>
        </w:tc>
      </w:tr>
      <w:tr w:rsidR="00F43101" w:rsidRPr="00EA5B5D" w14:paraId="34394824"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tcPr>
          <w:p w14:paraId="783D9EF2" w14:textId="77777777" w:rsidR="00F43101" w:rsidRPr="00D84C86" w:rsidRDefault="00F43101" w:rsidP="00F533A5">
            <w:pPr>
              <w:spacing w:line="240" w:lineRule="auto"/>
              <w:ind w:firstLine="0"/>
              <w:jc w:val="left"/>
              <w:rPr>
                <w:szCs w:val="24"/>
              </w:rPr>
            </w:pPr>
            <w:r w:rsidRPr="00D84C86">
              <w:rPr>
                <w:szCs w:val="24"/>
              </w:rPr>
              <w:t>Этопоз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6F079C1A" w14:textId="77777777" w:rsidR="00F43101" w:rsidRPr="00D84C86" w:rsidRDefault="00BC002F" w:rsidP="00F533A5">
            <w:pPr>
              <w:spacing w:line="240" w:lineRule="auto"/>
              <w:ind w:firstLine="0"/>
              <w:jc w:val="left"/>
              <w:rPr>
                <w:szCs w:val="24"/>
              </w:rPr>
            </w:pPr>
            <w:r w:rsidRPr="0024417B">
              <w:rPr>
                <w:szCs w:val="24"/>
              </w:rPr>
              <w:t>4</w:t>
            </w:r>
            <w:r w:rsidR="00F43101" w:rsidRPr="00D84C86">
              <w:rPr>
                <w:szCs w:val="24"/>
              </w:rPr>
              <w:t>00 мг/м</w:t>
            </w:r>
            <w:r w:rsidR="00F43101" w:rsidRPr="00F43101">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1FC8AC2" w14:textId="77777777" w:rsidR="00F43101" w:rsidRPr="00D84C86" w:rsidRDefault="00F43101" w:rsidP="00F533A5">
            <w:pPr>
              <w:spacing w:line="240" w:lineRule="auto"/>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2063EAF4" w14:textId="77777777" w:rsidR="00F43101" w:rsidRPr="0024417B" w:rsidRDefault="00F43101" w:rsidP="00F533A5">
            <w:pPr>
              <w:spacing w:line="240" w:lineRule="auto"/>
              <w:ind w:firstLine="0"/>
              <w:jc w:val="left"/>
              <w:rPr>
                <w:szCs w:val="24"/>
              </w:rPr>
            </w:pPr>
            <w:r>
              <w:rPr>
                <w:szCs w:val="24"/>
              </w:rPr>
              <w:t>-</w:t>
            </w:r>
            <w:r w:rsidR="00BC002F" w:rsidRPr="0024417B">
              <w:rPr>
                <w:szCs w:val="24"/>
              </w:rPr>
              <w:t>7</w:t>
            </w:r>
            <w:r>
              <w:rPr>
                <w:szCs w:val="24"/>
              </w:rPr>
              <w:t xml:space="preserve"> - -</w:t>
            </w:r>
            <w:r w:rsidR="00BC002F" w:rsidRPr="0024417B">
              <w:rPr>
                <w:szCs w:val="24"/>
              </w:rPr>
              <w:t>5</w:t>
            </w:r>
          </w:p>
        </w:tc>
      </w:tr>
      <w:tr w:rsidR="00F43101" w:rsidRPr="00EA5B5D" w14:paraId="2F0CF541" w14:textId="77777777" w:rsidTr="00F533A5">
        <w:trPr>
          <w:trHeight w:val="329"/>
        </w:trPr>
        <w:tc>
          <w:tcPr>
            <w:tcW w:w="2339" w:type="dxa"/>
            <w:tcBorders>
              <w:top w:val="single" w:sz="4" w:space="0" w:color="auto"/>
              <w:left w:val="single" w:sz="4" w:space="0" w:color="auto"/>
              <w:bottom w:val="single" w:sz="4" w:space="0" w:color="auto"/>
              <w:right w:val="single" w:sz="4" w:space="0" w:color="auto"/>
            </w:tcBorders>
            <w:hideMark/>
          </w:tcPr>
          <w:p w14:paraId="14915B15" w14:textId="77777777" w:rsidR="00F43101" w:rsidRPr="00F43101" w:rsidRDefault="00F43101" w:rsidP="00F43101">
            <w:pPr>
              <w:spacing w:line="240" w:lineRule="auto"/>
              <w:ind w:firstLine="0"/>
              <w:jc w:val="left"/>
              <w:rPr>
                <w:szCs w:val="24"/>
              </w:rPr>
            </w:pPr>
            <w:r>
              <w:rPr>
                <w:szCs w:val="24"/>
              </w:rPr>
              <w:t>Циклофосфамид</w:t>
            </w:r>
            <w:r w:rsidR="000E2605" w:rsidRPr="000E2605">
              <w:rPr>
                <w:szCs w:val="24"/>
              </w:rPr>
              <w:t>**</w:t>
            </w:r>
          </w:p>
        </w:tc>
        <w:tc>
          <w:tcPr>
            <w:tcW w:w="2339" w:type="dxa"/>
            <w:tcBorders>
              <w:top w:val="single" w:sz="4" w:space="0" w:color="auto"/>
              <w:left w:val="single" w:sz="4" w:space="0" w:color="auto"/>
              <w:bottom w:val="single" w:sz="4" w:space="0" w:color="auto"/>
              <w:right w:val="single" w:sz="4" w:space="0" w:color="auto"/>
            </w:tcBorders>
          </w:tcPr>
          <w:p w14:paraId="275FEB7A" w14:textId="77777777" w:rsidR="00F43101" w:rsidRPr="00F43101" w:rsidRDefault="00F43101" w:rsidP="00F43101">
            <w:pPr>
              <w:spacing w:line="240" w:lineRule="auto"/>
              <w:ind w:firstLine="0"/>
              <w:jc w:val="left"/>
              <w:rPr>
                <w:szCs w:val="24"/>
              </w:rPr>
            </w:pPr>
            <w:r>
              <w:rPr>
                <w:szCs w:val="24"/>
              </w:rPr>
              <w:t xml:space="preserve">1800 </w:t>
            </w:r>
            <w:r w:rsidR="008B2148">
              <w:rPr>
                <w:szCs w:val="24"/>
              </w:rPr>
              <w:t>мг/м</w:t>
            </w:r>
            <w:r w:rsidR="008B2148">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25D97FAA" w14:textId="77777777" w:rsidR="00F43101" w:rsidRPr="00D84C86" w:rsidRDefault="00F43101" w:rsidP="00F43101">
            <w:pPr>
              <w:spacing w:line="240" w:lineRule="auto"/>
              <w:ind w:firstLine="0"/>
              <w:jc w:val="left"/>
              <w:rPr>
                <w:szCs w:val="24"/>
              </w:rPr>
            </w:pPr>
            <w:r w:rsidRPr="00D84C86">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24035628" w14:textId="77777777" w:rsidR="00F43101" w:rsidRPr="0024417B" w:rsidRDefault="00F43101" w:rsidP="00F43101">
            <w:pPr>
              <w:spacing w:line="240" w:lineRule="auto"/>
              <w:ind w:firstLine="0"/>
              <w:jc w:val="left"/>
              <w:rPr>
                <w:szCs w:val="24"/>
              </w:rPr>
            </w:pPr>
            <w:r>
              <w:rPr>
                <w:szCs w:val="24"/>
              </w:rPr>
              <w:t>-</w:t>
            </w:r>
            <w:r w:rsidR="00BC002F" w:rsidRPr="0024417B">
              <w:rPr>
                <w:szCs w:val="24"/>
              </w:rPr>
              <w:t>7</w:t>
            </w:r>
            <w:r>
              <w:rPr>
                <w:szCs w:val="24"/>
              </w:rPr>
              <w:t xml:space="preserve"> - -</w:t>
            </w:r>
            <w:r w:rsidR="00BC002F" w:rsidRPr="0024417B">
              <w:rPr>
                <w:szCs w:val="24"/>
              </w:rPr>
              <w:t>4</w:t>
            </w:r>
          </w:p>
        </w:tc>
      </w:tr>
    </w:tbl>
    <w:p w14:paraId="1F298559" w14:textId="77777777" w:rsidR="00566FC8" w:rsidRPr="000709E2" w:rsidRDefault="00566FC8" w:rsidP="002648A0">
      <w:pPr>
        <w:ind w:left="709" w:firstLine="0"/>
      </w:pPr>
    </w:p>
    <w:p w14:paraId="16ED6CCB" w14:textId="77777777" w:rsidR="00A519D4" w:rsidRDefault="00A519D4" w:rsidP="002648A0">
      <w:pPr>
        <w:pStyle w:val="11"/>
      </w:pPr>
      <w:bookmarkStart w:id="106" w:name="_Toc65586426"/>
      <w:r>
        <w:t>Приложение А3.</w:t>
      </w:r>
      <w:r w:rsidR="00CF74E8">
        <w:t>2</w:t>
      </w:r>
      <w:r>
        <w:t>. Рекомендации по редукции доз или увеличению промежутков при проведении миелосупрессивной цитостатической терапии</w:t>
      </w:r>
      <w:bookmarkEnd w:id="104"/>
      <w:bookmarkEnd w:id="106"/>
    </w:p>
    <w:p w14:paraId="2D7369D6" w14:textId="77777777" w:rsidR="00A519D4" w:rsidRPr="008937A6" w:rsidRDefault="00A519D4" w:rsidP="00A519D4">
      <w:pPr>
        <w:ind w:firstLine="567"/>
        <w:rPr>
          <w:rFonts w:cstheme="minorHAnsi"/>
          <w:b/>
          <w:lang w:eastAsia="ru-RU"/>
        </w:rPr>
      </w:pPr>
      <w:r w:rsidRPr="008937A6">
        <w:rPr>
          <w:rFonts w:cstheme="minorHAnsi"/>
          <w:bCs/>
          <w:lang w:eastAsia="ru-RU"/>
        </w:rPr>
        <w:t>Лечение следует проводить в полных дозах в соответствии со схемой, если в день введения химиопрепаратов уровень нейтрофилов &gt;1 </w:t>
      </w:r>
      <w:r>
        <w:rPr>
          <w:lang w:eastAsia="ru-RU"/>
        </w:rPr>
        <w:t>× 1</w:t>
      </w:r>
      <w:r w:rsidRPr="00852074">
        <w:rPr>
          <w:lang w:eastAsia="ru-RU"/>
        </w:rPr>
        <w:t>0</w:t>
      </w:r>
      <w:r w:rsidRPr="00507B3C">
        <w:rPr>
          <w:vertAlign w:val="superscript"/>
          <w:lang w:eastAsia="ru-RU"/>
        </w:rPr>
        <w:t>9</w:t>
      </w:r>
      <w:r w:rsidRPr="00852074">
        <w:rPr>
          <w:lang w:eastAsia="ru-RU"/>
        </w:rPr>
        <w:t>/</w:t>
      </w:r>
      <w:r>
        <w:rPr>
          <w:lang w:eastAsia="ru-RU"/>
        </w:rPr>
        <w:t>л</w:t>
      </w:r>
      <w:r w:rsidRPr="008937A6">
        <w:rPr>
          <w:rFonts w:cstheme="minorHAnsi"/>
          <w:bCs/>
          <w:lang w:eastAsia="ru-RU"/>
        </w:rPr>
        <w:t xml:space="preserve"> и тромбоцитов &gt;100</w:t>
      </w:r>
      <w:r>
        <w:rPr>
          <w:lang w:val="en-US" w:eastAsia="ru-RU"/>
        </w:rPr>
        <w:t> </w:t>
      </w:r>
      <w:r>
        <w:rPr>
          <w:lang w:eastAsia="ru-RU"/>
        </w:rPr>
        <w:t>×</w:t>
      </w:r>
      <w:r>
        <w:rPr>
          <w:lang w:val="en-US" w:eastAsia="ru-RU"/>
        </w:rPr>
        <w:t> </w:t>
      </w:r>
      <w:r>
        <w:rPr>
          <w:lang w:eastAsia="ru-RU"/>
        </w:rPr>
        <w:t>1</w:t>
      </w:r>
      <w:r w:rsidRPr="00852074">
        <w:rPr>
          <w:lang w:eastAsia="ru-RU"/>
        </w:rPr>
        <w:t>0</w:t>
      </w:r>
      <w:r w:rsidRPr="00507B3C">
        <w:rPr>
          <w:vertAlign w:val="superscript"/>
          <w:lang w:eastAsia="ru-RU"/>
        </w:rPr>
        <w:t>9</w:t>
      </w:r>
      <w:r w:rsidRPr="008937A6">
        <w:rPr>
          <w:rFonts w:cstheme="minorHAnsi"/>
          <w:bCs/>
          <w:lang w:eastAsia="ru-RU"/>
        </w:rPr>
        <w:t>, но только в том случае, если пик падения уже пройден.</w:t>
      </w:r>
    </w:p>
    <w:p w14:paraId="3FAFF229" w14:textId="77777777" w:rsidR="00A519D4" w:rsidRPr="008937A6" w:rsidRDefault="00A519D4" w:rsidP="00A519D4">
      <w:pPr>
        <w:ind w:firstLine="567"/>
        <w:rPr>
          <w:rFonts w:cstheme="minorHAnsi"/>
          <w:lang w:eastAsia="ru-RU"/>
        </w:rPr>
      </w:pPr>
      <w:r w:rsidRPr="008937A6">
        <w:rPr>
          <w:rFonts w:cstheme="minorHAnsi"/>
          <w:lang w:eastAsia="ru-RU"/>
        </w:rPr>
        <w:t>Если необходимый уровень нейтрофилов не достигается к плановому дню введения химиопрепаратов (15</w:t>
      </w:r>
      <w:r w:rsidRPr="00B03750">
        <w:rPr>
          <w:rFonts w:cstheme="minorHAnsi"/>
          <w:lang w:eastAsia="ru-RU"/>
        </w:rPr>
        <w:t xml:space="preserve"> </w:t>
      </w:r>
      <w:r w:rsidRPr="008937A6">
        <w:rPr>
          <w:rFonts w:cstheme="minorHAnsi"/>
          <w:lang w:eastAsia="ru-RU"/>
        </w:rPr>
        <w:t>день от начала предыдущего цикла</w:t>
      </w:r>
      <w:r w:rsidR="006E172F">
        <w:rPr>
          <w:rFonts w:cstheme="minorHAnsi"/>
          <w:lang w:eastAsia="ru-RU"/>
        </w:rPr>
        <w:t xml:space="preserve"> для схем ВЕАСОРР-14, ЕАСОРР-14 и </w:t>
      </w:r>
      <w:r w:rsidR="006E172F">
        <w:rPr>
          <w:rFonts w:cstheme="minorHAnsi"/>
          <w:lang w:val="en-US" w:eastAsia="ru-RU"/>
        </w:rPr>
        <w:t>BV</w:t>
      </w:r>
      <w:r w:rsidR="006E172F" w:rsidRPr="003D4D5B">
        <w:rPr>
          <w:rFonts w:cstheme="minorHAnsi"/>
          <w:lang w:eastAsia="ru-RU"/>
        </w:rPr>
        <w:t>-</w:t>
      </w:r>
      <w:r w:rsidR="006E172F">
        <w:rPr>
          <w:rFonts w:cstheme="minorHAnsi"/>
          <w:lang w:val="en-US" w:eastAsia="ru-RU"/>
        </w:rPr>
        <w:t>AVD</w:t>
      </w:r>
      <w:r w:rsidR="006E172F">
        <w:rPr>
          <w:rFonts w:cstheme="minorHAnsi"/>
          <w:lang w:eastAsia="ru-RU"/>
        </w:rPr>
        <w:t xml:space="preserve"> и 21 день для схемы ВЕАСОРР-эскалированный</w:t>
      </w:r>
      <w:r w:rsidRPr="008937A6">
        <w:rPr>
          <w:rFonts w:cstheme="minorHAnsi"/>
          <w:lang w:eastAsia="ru-RU"/>
        </w:rPr>
        <w:t>), введение</w:t>
      </w:r>
      <w:r w:rsidR="00887BF1">
        <w:rPr>
          <w:rFonts w:cstheme="minorHAnsi"/>
          <w:lang w:eastAsia="ru-RU"/>
        </w:rPr>
        <w:t xml:space="preserve"> Г-КСФ</w:t>
      </w:r>
      <w:r w:rsidRPr="008937A6">
        <w:rPr>
          <w:rFonts w:cstheme="minorHAnsi"/>
          <w:lang w:eastAsia="ru-RU"/>
        </w:rPr>
        <w:t xml:space="preserve"> продолжается в прежних дозах до достижения уровня нейтрофилов </w:t>
      </w:r>
      <w:r w:rsidRPr="008937A6">
        <w:rPr>
          <w:rFonts w:cstheme="minorHAnsi"/>
          <w:bCs/>
          <w:lang w:eastAsia="ru-RU"/>
        </w:rPr>
        <w:t>&gt;1</w:t>
      </w:r>
      <w:r>
        <w:rPr>
          <w:lang w:val="en-US" w:eastAsia="ru-RU"/>
        </w:rPr>
        <w:t> </w:t>
      </w:r>
      <w:r>
        <w:rPr>
          <w:lang w:eastAsia="ru-RU"/>
        </w:rPr>
        <w:t>×</w:t>
      </w:r>
      <w:r>
        <w:rPr>
          <w:lang w:val="en-US" w:eastAsia="ru-RU"/>
        </w:rPr>
        <w:t> </w:t>
      </w:r>
      <w:r>
        <w:rPr>
          <w:lang w:eastAsia="ru-RU"/>
        </w:rPr>
        <w:t>1</w:t>
      </w:r>
      <w:r w:rsidRPr="00852074">
        <w:rPr>
          <w:lang w:eastAsia="ru-RU"/>
        </w:rPr>
        <w:t>0</w:t>
      </w:r>
      <w:r w:rsidRPr="00507B3C">
        <w:rPr>
          <w:vertAlign w:val="superscript"/>
          <w:lang w:eastAsia="ru-RU"/>
        </w:rPr>
        <w:t>9</w:t>
      </w:r>
      <w:r w:rsidRPr="008937A6">
        <w:rPr>
          <w:rFonts w:cstheme="minorHAnsi"/>
          <w:bCs/>
          <w:lang w:eastAsia="ru-RU"/>
        </w:rPr>
        <w:t xml:space="preserve"> </w:t>
      </w:r>
      <w:r w:rsidRPr="008937A6">
        <w:rPr>
          <w:rFonts w:cstheme="minorHAnsi"/>
          <w:lang w:eastAsia="ru-RU"/>
        </w:rPr>
        <w:t xml:space="preserve">при ежедневном контроле анализов крови, </w:t>
      </w:r>
      <w:r w:rsidRPr="008937A6">
        <w:rPr>
          <w:rFonts w:cstheme="minorHAnsi"/>
          <w:bCs/>
          <w:lang w:eastAsia="ru-RU"/>
        </w:rPr>
        <w:t xml:space="preserve">далее </w:t>
      </w:r>
      <w:r w:rsidRPr="008937A6">
        <w:rPr>
          <w:rFonts w:cstheme="minorHAnsi"/>
          <w:lang w:eastAsia="ru-RU"/>
        </w:rPr>
        <w:t>исследование крови повторяется через день. Лечение возобновляется при достижении вышеуказанных параметров.</w:t>
      </w:r>
    </w:p>
    <w:p w14:paraId="5BE9EA4E" w14:textId="77777777" w:rsidR="00A519D4" w:rsidRPr="008937A6" w:rsidRDefault="00A519D4" w:rsidP="00A519D4">
      <w:pPr>
        <w:ind w:firstLine="567"/>
        <w:rPr>
          <w:rFonts w:cstheme="minorHAnsi"/>
          <w:lang w:eastAsia="ru-RU"/>
        </w:rPr>
      </w:pPr>
      <w:r w:rsidRPr="008937A6">
        <w:rPr>
          <w:rFonts w:cstheme="minorHAnsi"/>
          <w:lang w:eastAsia="ru-RU"/>
        </w:rPr>
        <w:t xml:space="preserve">В том случае, если показатели крови восстанавливаются в течение </w:t>
      </w:r>
      <w:r>
        <w:rPr>
          <w:rFonts w:cstheme="minorHAnsi"/>
          <w:lang w:eastAsia="ru-RU"/>
        </w:rPr>
        <w:t>по</w:t>
      </w:r>
      <w:r w:rsidRPr="008937A6">
        <w:rPr>
          <w:rFonts w:cstheme="minorHAnsi"/>
          <w:lang w:eastAsia="ru-RU"/>
        </w:rPr>
        <w:t>следующих 14 дней, следующий цикл проводится в полных дозах.</w:t>
      </w:r>
    </w:p>
    <w:p w14:paraId="37CEA341" w14:textId="77777777" w:rsidR="00A519D4" w:rsidRPr="008937A6" w:rsidRDefault="00A519D4" w:rsidP="00A519D4">
      <w:pPr>
        <w:ind w:firstLine="567"/>
        <w:rPr>
          <w:rFonts w:cstheme="minorHAnsi"/>
          <w:lang w:eastAsia="ru-RU"/>
        </w:rPr>
      </w:pPr>
      <w:r w:rsidRPr="008937A6">
        <w:rPr>
          <w:rFonts w:cstheme="minorHAnsi"/>
          <w:lang w:eastAsia="ru-RU"/>
        </w:rPr>
        <w:t xml:space="preserve">В случае, если показатели крови не восстанавливаются дольше дополнительных 14 дней, а также в случае повторной отсрочки курса вследствие миелотоксичности более 10 дней, проводится снижение доз препаратов до 75% от исходной дозы (кроме </w:t>
      </w:r>
      <w:r>
        <w:rPr>
          <w:rFonts w:cstheme="minorHAnsi"/>
          <w:lang w:eastAsia="ru-RU"/>
        </w:rPr>
        <w:t xml:space="preserve">доз </w:t>
      </w:r>
      <w:r w:rsidRPr="008937A6">
        <w:rPr>
          <w:rFonts w:cstheme="minorHAnsi"/>
          <w:lang w:eastAsia="ru-RU"/>
        </w:rPr>
        <w:t>винкристина, блеомицина и преднизолона).</w:t>
      </w:r>
    </w:p>
    <w:p w14:paraId="0D59C431" w14:textId="6D057830" w:rsidR="00A519D4" w:rsidRDefault="00A519D4" w:rsidP="00A519D4">
      <w:pPr>
        <w:ind w:firstLine="567"/>
        <w:rPr>
          <w:rFonts w:cstheme="minorHAnsi"/>
          <w:lang w:eastAsia="ru-RU"/>
        </w:rPr>
      </w:pPr>
      <w:r w:rsidRPr="008937A6">
        <w:rPr>
          <w:rFonts w:cstheme="minorHAnsi"/>
          <w:lang w:eastAsia="ru-RU"/>
        </w:rPr>
        <w:t>Если к плановому дню введения химиопрепаратов необходимый уровень тромбоцитов не достигается, в дальнейшем исследование крови повторяется на 3, 7, 10 и 14 дни</w:t>
      </w:r>
      <w:r>
        <w:rPr>
          <w:rFonts w:cstheme="minorHAnsi"/>
          <w:lang w:eastAsia="ru-RU"/>
        </w:rPr>
        <w:t>;</w:t>
      </w:r>
      <w:r w:rsidRPr="008937A6">
        <w:rPr>
          <w:rFonts w:cstheme="minorHAnsi"/>
          <w:lang w:eastAsia="ru-RU"/>
        </w:rPr>
        <w:t xml:space="preserve"> лечение возобновляется при достижении вышеуказанных параметров. Если показатели крови восстанавливаются в течение дополнительных 14 дней, цикл проводится в полных дозах. В случае, если показатели крови не восстанавливаются дольше дополнительных 14 дней, в следующем цикле производится редукция доз по той же схеме, как и при длительной нейтропении.</w:t>
      </w:r>
    </w:p>
    <w:p w14:paraId="05E0BF74" w14:textId="4253CFAF" w:rsidR="009B44B4" w:rsidRDefault="009B44B4" w:rsidP="00A519D4">
      <w:pPr>
        <w:ind w:firstLine="567"/>
        <w:rPr>
          <w:rFonts w:cstheme="minorHAnsi"/>
          <w:lang w:eastAsia="ru-RU"/>
        </w:rPr>
      </w:pPr>
    </w:p>
    <w:p w14:paraId="4DA9C5A4" w14:textId="6D60CF89" w:rsidR="00A16AAE" w:rsidRPr="00A16AAE" w:rsidRDefault="004A4C54" w:rsidP="00A16AAE">
      <w:pPr>
        <w:pStyle w:val="11"/>
      </w:pPr>
      <w:bookmarkStart w:id="107" w:name="_Toc65586427"/>
      <w:r>
        <w:t xml:space="preserve">Приложение А3.3. </w:t>
      </w:r>
      <w:bookmarkStart w:id="108" w:name="_Toc64479235"/>
      <w:r w:rsidR="00A16AAE" w:rsidRPr="00CB3251">
        <w:rPr>
          <w:rFonts w:eastAsia="Arial Unicode MS"/>
        </w:rPr>
        <w:t>Сопроводительная терапия при введении моноклональных антител у гематологических пациентов.</w:t>
      </w:r>
      <w:bookmarkEnd w:id="107"/>
      <w:bookmarkEnd w:id="108"/>
    </w:p>
    <w:p w14:paraId="583B636F" w14:textId="31B72EF2" w:rsidR="00A16AAE" w:rsidRPr="00053AE8" w:rsidRDefault="00A16AAE" w:rsidP="00A16AAE">
      <w:pPr>
        <w:pStyle w:val="Normal11"/>
        <w:tabs>
          <w:tab w:val="left" w:pos="0"/>
        </w:tabs>
        <w:spacing w:before="0" w:line="360" w:lineRule="auto"/>
        <w:ind w:left="0" w:firstLine="709"/>
        <w:jc w:val="both"/>
        <w:rPr>
          <w:rFonts w:cs="Times New Roman"/>
          <w:b/>
          <w:i/>
          <w:color w:val="000000" w:themeColor="text1"/>
          <w:u w:val="single"/>
        </w:rPr>
      </w:pPr>
      <w:r w:rsidRPr="00053AE8">
        <w:rPr>
          <w:rFonts w:cs="Times New Roman"/>
          <w:b/>
          <w:i/>
          <w:color w:val="000000" w:themeColor="text1"/>
          <w:u w:val="single"/>
        </w:rPr>
        <w:t>Брентуксимаб ведотин</w:t>
      </w:r>
      <w:r w:rsidRPr="00053AE8">
        <w:rPr>
          <w:rFonts w:cs="Times New Roman"/>
          <w:b/>
          <w:i/>
          <w:color w:val="000000" w:themeColor="text1"/>
          <w:u w:val="single"/>
          <w:lang w:val="en-US"/>
        </w:rPr>
        <w:t xml:space="preserve"> </w:t>
      </w:r>
      <w:r w:rsidRPr="00053AE8">
        <w:rPr>
          <w:rFonts w:cs="Times New Roman"/>
          <w:b/>
          <w:i/>
          <w:color w:val="000000" w:themeColor="text1"/>
          <w:u w:val="single"/>
          <w:lang w:val="en-US"/>
        </w:rPr>
        <w:fldChar w:fldCharType="begin" w:fldLock="1"/>
      </w:r>
      <w:r w:rsidR="00935A5F">
        <w:rPr>
          <w:rFonts w:cs="Times New Roman"/>
          <w:b/>
          <w:i/>
          <w:color w:val="000000" w:themeColor="text1"/>
          <w:u w:val="single"/>
          <w:lang w:val="en-US"/>
        </w:rPr>
        <w:instrText xml:space="preserve">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182/blood-2018-07-861641","ISSN":"1528-0020","PMID":"30266774","abstract":"The phase 3 AETHERA trial established brentuximab vedotin (BV) as a consolidative treatment option for adult patients with classical Hodgkin lymphoma (cHL) at high risk of relapse or progression after autologous hematopoietic stem-cell transplantation (auto-HSCT). Results showed that BV significantly improved progression-free survival (PFS) vs placebo plus best supportive care alone. At 5-year </w:instrText>
      </w:r>
      <w:r w:rsidR="00935A5F">
        <w:rPr>
          <w:rFonts w:cs="Times New Roman" w:hint="eastAsia"/>
          <w:b/>
          <w:i/>
          <w:color w:val="000000" w:themeColor="text1"/>
          <w:u w:val="single"/>
          <w:lang w:val="en-US"/>
        </w:rPr>
        <w:instrText xml:space="preserve">follow-up, BV continued to provide patients with sustained PFS benefit; 5-year PFS was 59% (95% confidence interval [CI], 51-66) with BV vs 41% (95% CI, 33-49) with placebo (hazard ratio [HR], 0.521; 95% CI, 0.379-0.717). Similarly, patients with </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 xml:space="preserve">2 risk </w:instrText>
      </w:r>
      <w:r w:rsidR="00935A5F">
        <w:rPr>
          <w:rFonts w:cs="Times New Roman"/>
          <w:b/>
          <w:i/>
          <w:color w:val="000000" w:themeColor="text1"/>
          <w:u w:val="single"/>
          <w:lang w:val="en-US"/>
        </w:rPr>
        <w:instrText>factors in the BV arm experienced significantly higher PFS at 5 years than patients in the placebo arm (HR, 0.424; 95% CI, 0.302-0.596). Upfront consolidation with BV significantly delayed time to second subsequent therapy, an indicator of ongoing disease control, vs placebo. Peripheral neuropathy, the most common adverse event in patients receiving BV, continued to improve and/or resolve in 90% of patients. In summary, consolidation with BV in adult patients with cHL at high risk of relapse or progression after auto-HSCT confers a sustained PFS benefit and is safe and well tolerated. Physicians should consider each patient's HL risk factor profile when making treatment decisions. This trial was registered at www.clinicaltrials.gov as #NCT01100502.","author":[{"dropping-particle":"","family":"Moskowitz","given":"Craig H","non-dropping-particle":"","parse-names":false,"suffix":""},{"dropping-particle":"","family":"Walewski","given":"Jan","non-dropping-particle":"","parse-names":false,"suffix":""},{"dropping-particle":"","family":"Nademanee","given":"Auayporn","non-dropping-particle":"","parse-names":false,"suffix":""},{"dropping-particle":"","family":"Masszi","given":"Tamas","non-dropping-particle":"","parse-names":false,"suffix":""},{"dropping-particle":"","family":"Agura","given":"Edward","non-dropping-particle":"","parse-names":false,"suffix":""},{"dropping-particle":"","family":"Holowiecki","given":"Jerzy","non-dropping-particle":"","parse-names":false,"suffix":""},{"dropping-particle":"","family":"Abidi","given":"Muneer H","non-dropping-particle":"","parse-names":false,"suffix":""},{"dropping-particle":"","family":"Chen","given":"Andy I","non-dropping-particle":"","parse-names":false,"suffix":""},{"dropping-particle":"","family":"Stiff","given":"Patrick","non-dropping-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iviani</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imonet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Bachanov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eronik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red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n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cClend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eres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e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nni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isano</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uli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weetenha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h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ntain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Bloo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2","</w:instrText>
      </w:r>
      <w:r w:rsidR="00935A5F">
        <w:rPr>
          <w:rFonts w:cs="Times New Roman"/>
          <w:b/>
          <w:i/>
          <w:color w:val="000000" w:themeColor="text1"/>
          <w:u w:val="single"/>
          <w:lang w:val="en-US"/>
        </w:rPr>
        <w:instrText>issue</w:instrText>
      </w:r>
      <w:r w:rsidR="00935A5F" w:rsidRPr="00B71D31">
        <w:rPr>
          <w:rFonts w:cs="Times New Roman"/>
          <w:b/>
          <w:i/>
          <w:color w:val="000000" w:themeColor="text1"/>
          <w:u w:val="single"/>
        </w:rPr>
        <w:instrText>":"25","</w:instrText>
      </w:r>
      <w:r w:rsidR="00935A5F">
        <w:rPr>
          <w:rFonts w:cs="Times New Roman"/>
          <w:b/>
          <w:i/>
          <w:color w:val="000000" w:themeColor="text1"/>
          <w:u w:val="single"/>
          <w:lang w:val="en-US"/>
        </w:rPr>
        <w:instrText>issue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at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s</w:instrText>
      </w:r>
      <w:r w:rsidR="00935A5F" w:rsidRPr="00B71D31">
        <w:rPr>
          <w:rFonts w:cs="Times New Roman"/>
          <w:b/>
          <w:i/>
          <w:color w:val="000000" w:themeColor="text1"/>
          <w:u w:val="single"/>
        </w:rPr>
        <w:instrText>":[["2018"]]},"</w:instrText>
      </w:r>
      <w:r w:rsidR="00935A5F">
        <w:rPr>
          <w:rFonts w:cs="Times New Roman"/>
          <w:b/>
          <w:i/>
          <w:color w:val="000000" w:themeColor="text1"/>
          <w:u w:val="single"/>
          <w:lang w:val="en-US"/>
        </w:rPr>
        <w:instrText>page</w:instrText>
      </w:r>
      <w:r w:rsidR="00935A5F" w:rsidRPr="00B71D31">
        <w:rPr>
          <w:rFonts w:cs="Times New Roman"/>
          <w:b/>
          <w:i/>
          <w:color w:val="000000" w:themeColor="text1"/>
          <w:u w:val="single"/>
        </w:rPr>
        <w:instrText>":"2639-2642","</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iv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yea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F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rom</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ETHER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i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ren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vedo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odgk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ymphom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ig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sk</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rogress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lap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yp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urna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olume</w:instrText>
      </w:r>
      <w:r w:rsidR="00935A5F" w:rsidRPr="00B71D31">
        <w:rPr>
          <w:rFonts w:cs="Times New Roman"/>
          <w:b/>
          <w:i/>
          <w:color w:val="000000" w:themeColor="text1"/>
          <w:u w:val="single"/>
        </w:rPr>
        <w:instrText>":"132"},"</w:instrText>
      </w:r>
      <w:r w:rsidR="00935A5F">
        <w:rPr>
          <w:rFonts w:cs="Times New Roman"/>
          <w:b/>
          <w:i/>
          <w:color w:val="000000" w:themeColor="text1"/>
          <w:u w:val="single"/>
          <w:lang w:val="en-US"/>
        </w:rPr>
        <w:instrText>uri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ww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ocument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uid</w:instrText>
      </w:r>
      <w:r w:rsidR="00935A5F" w:rsidRPr="00B71D31">
        <w:rPr>
          <w:rFonts w:cs="Times New Roman"/>
          <w:b/>
          <w:i/>
          <w:color w:val="000000" w:themeColor="text1"/>
          <w:u w:val="single"/>
        </w:rPr>
        <w:instrText>=5</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768</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18-0</w:instrText>
      </w:r>
      <w:r w:rsidR="00935A5F">
        <w:rPr>
          <w:rFonts w:cs="Times New Roman"/>
          <w:b/>
          <w:i/>
          <w:color w:val="000000" w:themeColor="text1"/>
          <w:u w:val="single"/>
          <w:lang w:val="en-US"/>
        </w:rPr>
        <w:instrText>e</w:instrText>
      </w:r>
      <w:r w:rsidR="00935A5F" w:rsidRPr="00B71D31">
        <w:rPr>
          <w:rFonts w:cs="Times New Roman"/>
          <w:b/>
          <w:i/>
          <w:color w:val="000000" w:themeColor="text1"/>
          <w:u w:val="single"/>
        </w:rPr>
        <w:instrText>6</w:instrText>
      </w:r>
      <w:r w:rsidR="00935A5F">
        <w:rPr>
          <w:rFonts w:cs="Times New Roman"/>
          <w:b/>
          <w:i/>
          <w:color w:val="000000" w:themeColor="text1"/>
          <w:u w:val="single"/>
          <w:lang w:val="en-US"/>
        </w:rPr>
        <w:instrText>c</w:instrText>
      </w:r>
      <w:r w:rsidR="00935A5F" w:rsidRPr="00B71D31">
        <w:rPr>
          <w:rFonts w:cs="Times New Roman"/>
          <w:b/>
          <w:i/>
          <w:color w:val="000000" w:themeColor="text1"/>
          <w:u w:val="single"/>
        </w:rPr>
        <w:instrText>-33</w:instrText>
      </w:r>
      <w:r w:rsidR="00935A5F">
        <w:rPr>
          <w:rFonts w:cs="Times New Roman"/>
          <w:b/>
          <w:i/>
          <w:color w:val="000000" w:themeColor="text1"/>
          <w:u w:val="single"/>
          <w:lang w:val="en-US"/>
        </w:rPr>
        <w:instrText>f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e</w:instrText>
      </w:r>
      <w:r w:rsidR="00935A5F" w:rsidRPr="00B71D31">
        <w:rPr>
          <w:rFonts w:cs="Times New Roman"/>
          <w:b/>
          <w:i/>
          <w:color w:val="000000" w:themeColor="text1"/>
          <w:u w:val="single"/>
        </w:rPr>
        <w:instrText>0</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eae</w:instrText>
      </w:r>
      <w:r w:rsidR="00935A5F" w:rsidRPr="00B71D31">
        <w:rPr>
          <w:rFonts w:cs="Times New Roman"/>
          <w:b/>
          <w:i/>
          <w:color w:val="000000" w:themeColor="text1"/>
          <w:u w:val="single"/>
        </w:rPr>
        <w:instrText>7</w:instrText>
      </w:r>
      <w:r w:rsidR="00935A5F">
        <w:rPr>
          <w:rFonts w:cs="Times New Roman"/>
          <w:b/>
          <w:i/>
          <w:color w:val="000000" w:themeColor="text1"/>
          <w:u w:val="single"/>
          <w:lang w:val="en-US"/>
        </w:rPr>
        <w:instrText>ea</w:instrText>
      </w:r>
      <w:r w:rsidR="00935A5F" w:rsidRPr="00B71D31">
        <w:rPr>
          <w:rFonts w:cs="Times New Roman"/>
          <w:b/>
          <w:i/>
          <w:color w:val="000000" w:themeColor="text1"/>
          <w:u w:val="single"/>
        </w:rPr>
        <w:instrText>95</w:instrText>
      </w:r>
      <w:r w:rsidR="00935A5F">
        <w:rPr>
          <w:rFonts w:cs="Times New Roman"/>
          <w:b/>
          <w:i/>
          <w:color w:val="000000" w:themeColor="text1"/>
          <w:u w:val="single"/>
          <w:lang w:val="en-US"/>
        </w:rPr>
        <w:instrText>bc</w:instrText>
      </w:r>
      <w:r w:rsidR="00935A5F" w:rsidRPr="00B71D31">
        <w:rPr>
          <w:rFonts w:cs="Times New Roman"/>
          <w:b/>
          <w:i/>
          <w:color w:val="000000" w:themeColor="text1"/>
          <w:u w:val="single"/>
        </w:rPr>
        <w:instrText>8</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ormattedCitation</w:instrText>
      </w:r>
      <w:r w:rsidR="00935A5F" w:rsidRPr="00B71D31">
        <w:rPr>
          <w:rFonts w:cs="Times New Roman"/>
          <w:b/>
          <w:i/>
          <w:color w:val="000000" w:themeColor="text1"/>
          <w:u w:val="single"/>
        </w:rPr>
        <w:instrText>":"[43,137]","</w:instrText>
      </w:r>
      <w:r w:rsidR="00935A5F">
        <w:rPr>
          <w:rFonts w:cs="Times New Roman"/>
          <w:b/>
          <w:i/>
          <w:color w:val="000000" w:themeColor="text1"/>
          <w:u w:val="single"/>
          <w:lang w:val="en-US"/>
        </w:rPr>
        <w:instrText>plainTextFormattedCitation</w:instrText>
      </w:r>
      <w:r w:rsidR="00935A5F" w:rsidRPr="00B71D31">
        <w:rPr>
          <w:rFonts w:cs="Times New Roman"/>
          <w:b/>
          <w:i/>
          <w:color w:val="000000" w:themeColor="text1"/>
          <w:u w:val="single"/>
        </w:rPr>
        <w:instrText>":"[43,137]","</w:instrText>
      </w:r>
      <w:r w:rsidR="00935A5F">
        <w:rPr>
          <w:rFonts w:cs="Times New Roman"/>
          <w:b/>
          <w:i/>
          <w:color w:val="000000" w:themeColor="text1"/>
          <w:u w:val="single"/>
          <w:lang w:val="en-US"/>
        </w:rPr>
        <w:instrText>previouslyFormattedCitation</w:instrText>
      </w:r>
      <w:r w:rsidR="00935A5F" w:rsidRPr="00B71D31">
        <w:rPr>
          <w:rFonts w:cs="Times New Roman"/>
          <w:b/>
          <w:i/>
          <w:color w:val="000000" w:themeColor="text1"/>
          <w:u w:val="single"/>
        </w:rPr>
        <w:instrText>":"[43,137]"},"</w:instrText>
      </w:r>
      <w:r w:rsidR="00935A5F">
        <w:rPr>
          <w:rFonts w:cs="Times New Roman"/>
          <w:b/>
          <w:i/>
          <w:color w:val="000000" w:themeColor="text1"/>
          <w:u w:val="single"/>
          <w:lang w:val="en-US"/>
        </w:rPr>
        <w:instrText>properti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teIndex</w:instrText>
      </w:r>
      <w:r w:rsidR="00935A5F" w:rsidRPr="00B71D31">
        <w:rPr>
          <w:rFonts w:cs="Times New Roman"/>
          <w:b/>
          <w:i/>
          <w:color w:val="000000" w:themeColor="text1"/>
          <w:u w:val="single"/>
        </w:rPr>
        <w:instrText>":0},"</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thu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ty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anguag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a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st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s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son</w:instrText>
      </w:r>
      <w:r w:rsidR="00935A5F" w:rsidRPr="00B71D31">
        <w:rPr>
          <w:rFonts w:cs="Times New Roman"/>
          <w:b/>
          <w:i/>
          <w:color w:val="000000" w:themeColor="text1"/>
          <w:u w:val="single"/>
        </w:rPr>
        <w:instrText>"}</w:instrText>
      </w:r>
      <w:r w:rsidRPr="00053AE8">
        <w:rPr>
          <w:rFonts w:cs="Times New Roman"/>
          <w:b/>
          <w:i/>
          <w:color w:val="000000" w:themeColor="text1"/>
          <w:u w:val="single"/>
          <w:lang w:val="en-US"/>
        </w:rPr>
        <w:fldChar w:fldCharType="separate"/>
      </w:r>
      <w:r w:rsidR="00053AE8" w:rsidRPr="00053AE8">
        <w:rPr>
          <w:rFonts w:cs="Times New Roman"/>
          <w:noProof/>
          <w:color w:val="000000" w:themeColor="text1"/>
        </w:rPr>
        <w:t>[43,137]</w:t>
      </w:r>
      <w:r w:rsidRPr="00053AE8">
        <w:rPr>
          <w:rFonts w:cs="Times New Roman"/>
          <w:b/>
          <w:i/>
          <w:color w:val="000000" w:themeColor="text1"/>
          <w:u w:val="single"/>
          <w:lang w:val="en-US"/>
        </w:rPr>
        <w:fldChar w:fldCharType="end"/>
      </w:r>
    </w:p>
    <w:p w14:paraId="79626F30" w14:textId="77777777" w:rsidR="00A16AAE" w:rsidRPr="00CB3251" w:rsidRDefault="00A16AAE" w:rsidP="00A16AAE">
      <w:pPr>
        <w:rPr>
          <w:rFonts w:cs="Times New Roman"/>
          <w:color w:val="000000" w:themeColor="text1"/>
          <w:szCs w:val="24"/>
        </w:rPr>
      </w:pPr>
      <w:r w:rsidRPr="00CB3251">
        <w:rPr>
          <w:rFonts w:cs="Times New Roman"/>
          <w:color w:val="000000" w:themeColor="text1"/>
          <w:szCs w:val="24"/>
        </w:rPr>
        <w:t xml:space="preserve">Рекомендуемая доза препарата </w:t>
      </w:r>
      <w:r w:rsidRPr="00CB3251">
        <w:rPr>
          <w:rFonts w:eastAsia="Times New Roman" w:cs="Times New Roman"/>
          <w:color w:val="000000" w:themeColor="text1"/>
          <w:szCs w:val="24"/>
          <w:lang w:eastAsia="ru-RU"/>
        </w:rPr>
        <w:t xml:space="preserve">брентуксимаб ведотин </w:t>
      </w:r>
      <w:r w:rsidRPr="00CB3251">
        <w:rPr>
          <w:rFonts w:cs="Times New Roman"/>
          <w:color w:val="000000" w:themeColor="text1"/>
          <w:szCs w:val="24"/>
        </w:rPr>
        <w:t>составляет 1,8 мг/кг в виде внутривенной инфузии в течение 30 мин каждые 3 нед.</w:t>
      </w:r>
    </w:p>
    <w:p w14:paraId="50508AC9" w14:textId="77777777" w:rsidR="00A16AAE" w:rsidRPr="00CB3251" w:rsidRDefault="00A16AAE" w:rsidP="00A16AAE">
      <w:pPr>
        <w:rPr>
          <w:rFonts w:cs="Times New Roman"/>
          <w:color w:val="000000" w:themeColor="text1"/>
          <w:szCs w:val="24"/>
        </w:rPr>
      </w:pPr>
      <w:r w:rsidRPr="00CB3251">
        <w:rPr>
          <w:rFonts w:cs="Times New Roman"/>
          <w:color w:val="000000" w:themeColor="text1"/>
          <w:szCs w:val="24"/>
        </w:rPr>
        <w:t xml:space="preserve">Для однократного применения содержимое флакона необходимо разбавить в 10,5 мл воды для инъекций до конечной концентрации 5 мг/мл. Набрать из флакона необходимое количество разведенного препарата и добавить в инфузионный пакет, содержащий 0.9% раствор натрия хлорида, чтобы конечная концентрация препарата составляла 0,4-1,2 мг/мл. Рекомендуемый объем растворителя – 150 мл. </w:t>
      </w:r>
    </w:p>
    <w:p w14:paraId="3CE90EB8" w14:textId="77777777" w:rsidR="00A16AAE" w:rsidRPr="00CB3251" w:rsidRDefault="00A16AAE" w:rsidP="00A16AAE">
      <w:pPr>
        <w:rPr>
          <w:rFonts w:cs="Times New Roman"/>
          <w:color w:val="000000" w:themeColor="text1"/>
          <w:szCs w:val="24"/>
        </w:rPr>
      </w:pPr>
      <w:r w:rsidRPr="00CB3251">
        <w:rPr>
          <w:rFonts w:cs="Times New Roman"/>
          <w:color w:val="000000" w:themeColor="text1"/>
          <w:szCs w:val="24"/>
        </w:rPr>
        <w:t xml:space="preserve">Перед каждой инфузией брентуксимаба ведотина  необходимо проводить премедикацию (анальгетик/антипиретик (например, кетопрофен), антигистаминный препарат </w:t>
      </w:r>
      <w:r w:rsidRPr="00CB3251">
        <w:rPr>
          <w:rFonts w:eastAsia="Times New Roman" w:cs="Times New Roman"/>
          <w:color w:val="000000" w:themeColor="text1"/>
          <w:szCs w:val="24"/>
          <w:lang w:eastAsia="ru-RU"/>
        </w:rPr>
        <w:t xml:space="preserve">(например, </w:t>
      </w:r>
      <w:hyperlink r:id="rId17" w:history="1">
        <w:r w:rsidRPr="00CB3251">
          <w:rPr>
            <w:rStyle w:val="affd"/>
            <w:rFonts w:cs="Times New Roman"/>
            <w:color w:val="000000" w:themeColor="text1"/>
            <w:szCs w:val="24"/>
          </w:rPr>
          <w:t>клемастин</w:t>
        </w:r>
      </w:hyperlink>
      <w:r w:rsidRPr="00CB3251">
        <w:rPr>
          <w:rFonts w:eastAsia="Times New Roman" w:cs="Times New Roman"/>
          <w:color w:val="000000" w:themeColor="text1"/>
          <w:szCs w:val="24"/>
          <w:lang w:eastAsia="ru-RU"/>
        </w:rPr>
        <w:t xml:space="preserve">),  глюкокортикостеродный препарат (например, </w:t>
      </w:r>
      <w:r w:rsidRPr="00CB3251">
        <w:rPr>
          <w:rFonts w:cs="Times New Roman"/>
          <w:color w:val="000000" w:themeColor="text1"/>
          <w:szCs w:val="24"/>
        </w:rPr>
        <w:t>дексаметазон).</w:t>
      </w:r>
    </w:p>
    <w:p w14:paraId="53E6908B" w14:textId="77777777" w:rsidR="00A16AAE" w:rsidRPr="00CB3251" w:rsidRDefault="00A16AAE" w:rsidP="00A16AAE">
      <w:pPr>
        <w:rPr>
          <w:rFonts w:cs="Times New Roman"/>
          <w:color w:val="000000" w:themeColor="text1"/>
          <w:szCs w:val="24"/>
        </w:rPr>
      </w:pPr>
      <w:r w:rsidRPr="00CB3251">
        <w:rPr>
          <w:rFonts w:cs="Times New Roman"/>
          <w:color w:val="000000" w:themeColor="text1"/>
          <w:szCs w:val="24"/>
        </w:rPr>
        <w:t xml:space="preserve">При применении брентуксимаба ведотина могут наблюдаться инфузионные реакции, из них более частые – головная боль, кожная сыпь, боль в спине, тошнота, рвота, озноб, одышка, кожный зуд, кашель. В случае возникновения реакции на инфузию введение препарата следует приостановить с назначением соответствующей лекарственной терапии (глюкокортикостероиды </w:t>
      </w:r>
      <w:r w:rsidRPr="00CB3251">
        <w:rPr>
          <w:rFonts w:eastAsia="Times New Roman" w:cs="Times New Roman"/>
          <w:color w:val="000000" w:themeColor="text1"/>
          <w:szCs w:val="24"/>
          <w:lang w:eastAsia="ru-RU"/>
        </w:rPr>
        <w:t xml:space="preserve">(например, преднизолон), бронхолитики (например, </w:t>
      </w:r>
      <w:hyperlink r:id="rId18" w:history="1">
        <w:r w:rsidRPr="00CB3251">
          <w:rPr>
            <w:rStyle w:val="affd"/>
            <w:rFonts w:cs="Times New Roman"/>
            <w:color w:val="000000" w:themeColor="text1"/>
            <w:szCs w:val="24"/>
          </w:rPr>
          <w:t>аминофиллин</w:t>
        </w:r>
      </w:hyperlink>
      <w:r w:rsidRPr="00CB3251">
        <w:rPr>
          <w:rFonts w:eastAsia="Times New Roman" w:cs="Times New Roman"/>
          <w:color w:val="000000" w:themeColor="text1"/>
          <w:szCs w:val="24"/>
          <w:lang w:eastAsia="ru-RU"/>
        </w:rPr>
        <w:t xml:space="preserve">), антигистаминные препараты (например, </w:t>
      </w:r>
      <w:hyperlink r:id="rId19" w:history="1">
        <w:r w:rsidRPr="00CB3251">
          <w:rPr>
            <w:rStyle w:val="affd"/>
            <w:rFonts w:cs="Times New Roman"/>
            <w:color w:val="000000" w:themeColor="text1"/>
            <w:szCs w:val="24"/>
          </w:rPr>
          <w:t>клемастин</w:t>
        </w:r>
      </w:hyperlink>
      <w:r w:rsidRPr="00CB3251">
        <w:rPr>
          <w:rFonts w:eastAsia="Times New Roman" w:cs="Times New Roman"/>
          <w:color w:val="000000" w:themeColor="text1"/>
          <w:szCs w:val="24"/>
          <w:lang w:eastAsia="ru-RU"/>
        </w:rPr>
        <w:t xml:space="preserve">),  </w:t>
      </w:r>
      <w:r w:rsidRPr="00CB3251">
        <w:rPr>
          <w:rFonts w:cs="Times New Roman"/>
          <w:color w:val="000000" w:themeColor="text1"/>
          <w:szCs w:val="24"/>
        </w:rPr>
        <w:t>инфузионная терапия). После исчезновения симптомов инфузию можно возобновить, вводя препарат с меньшей скоростью.</w:t>
      </w:r>
    </w:p>
    <w:p w14:paraId="4F440D52" w14:textId="77777777" w:rsidR="00A16AAE" w:rsidRPr="00CB3251" w:rsidRDefault="00A16AAE" w:rsidP="00A16AAE">
      <w:pPr>
        <w:rPr>
          <w:rFonts w:cs="Times New Roman"/>
          <w:color w:val="000000" w:themeColor="text1"/>
          <w:szCs w:val="24"/>
        </w:rPr>
      </w:pPr>
      <w:r w:rsidRPr="00CB3251">
        <w:rPr>
          <w:rFonts w:eastAsia="Times New Roman" w:cs="Times New Roman"/>
          <w:color w:val="000000" w:themeColor="text1"/>
          <w:szCs w:val="24"/>
          <w:lang w:eastAsia="ru-RU"/>
        </w:rPr>
        <w:t xml:space="preserve">При лечении брентуксимаба ведотином может развиться </w:t>
      </w:r>
      <w:r w:rsidRPr="00CB3251">
        <w:rPr>
          <w:rFonts w:eastAsia="Times New Roman" w:cs="Times New Roman"/>
          <w:iCs/>
          <w:color w:val="000000" w:themeColor="text1"/>
          <w:szCs w:val="24"/>
          <w:lang w:eastAsia="ru-RU"/>
        </w:rPr>
        <w:t>гематологическая токсичность (</w:t>
      </w:r>
      <w:r w:rsidRPr="00CB3251">
        <w:rPr>
          <w:rFonts w:eastAsia="Times New Roman" w:cs="Times New Roman"/>
          <w:color w:val="000000" w:themeColor="text1"/>
          <w:szCs w:val="24"/>
          <w:lang w:eastAsia="ru-RU"/>
        </w:rPr>
        <w:t xml:space="preserve">анемия, тромбоцитопения, нейтропения 3 - 4 степени). Для контроля </w:t>
      </w:r>
      <w:r w:rsidRPr="00CB3251">
        <w:rPr>
          <w:rFonts w:cs="Times New Roman"/>
          <w:color w:val="000000" w:themeColor="text1"/>
          <w:szCs w:val="24"/>
        </w:rPr>
        <w:t>общий (клинический) анализ крови развернутый</w:t>
      </w:r>
      <w:r w:rsidRPr="00CB3251">
        <w:rPr>
          <w:rFonts w:eastAsia="Times New Roman" w:cs="Times New Roman"/>
          <w:color w:val="000000" w:themeColor="text1"/>
          <w:szCs w:val="24"/>
          <w:lang w:eastAsia="ru-RU"/>
        </w:rPr>
        <w:t xml:space="preserve"> должен проводиться перед каждым введением препарата. В случае развития цитопении 3 - 4 степени (особенно нейтропении), необходимо скорректировать дозу препарата вплоть до прекращения лечения, проводить при необходимости профилактику инфекционных осложнений, в том числе, </w:t>
      </w:r>
      <w:r w:rsidRPr="00CB3251">
        <w:rPr>
          <w:rFonts w:cs="Times New Roman"/>
          <w:color w:val="000000" w:themeColor="text1"/>
          <w:szCs w:val="24"/>
        </w:rPr>
        <w:t xml:space="preserve"> оппортунистических инфекций (герпетическая, цитомегаловирусная, пневмоцистная, грибковая и т.д.). В случае развития инфекционных осложнений терапия брентуксимабом останавливается. </w:t>
      </w:r>
    </w:p>
    <w:p w14:paraId="00BFE10E" w14:textId="77777777" w:rsidR="00A16AAE" w:rsidRDefault="00A16AAE" w:rsidP="00A16AAE">
      <w:pPr>
        <w:rPr>
          <w:rFonts w:cs="Times New Roman"/>
          <w:bCs/>
          <w:iCs/>
          <w:color w:val="000000" w:themeColor="text1"/>
          <w:szCs w:val="24"/>
        </w:rPr>
      </w:pPr>
      <w:r w:rsidRPr="00CB3251">
        <w:rPr>
          <w:rFonts w:cs="Times New Roman"/>
          <w:color w:val="000000" w:themeColor="text1"/>
          <w:szCs w:val="24"/>
        </w:rPr>
        <w:t xml:space="preserve">Лечение брентуксимаба ведотином может вызыватьт периферическую нейропатию (как сенсорную, так и моторную), которая является обратимой в большинстве случаев. Пациенты должны находиться под наблюдением, при необходимости – консультация / обследование невролога с целью своевременного выявления симптомов нейропатии – гипестезия, гиперестезия, парестезия, дискомфорт, жжение, нейропатическая боль или слабость. В случае возникновения или обострения периферической нейропатии необходимо приостановить лечение и снизить дозу или полностью прекратить лечение. </w:t>
      </w:r>
      <w:r w:rsidRPr="00E43EEE">
        <w:rPr>
          <w:rFonts w:cs="Times New Roman"/>
          <w:bCs/>
          <w:iCs/>
          <w:color w:val="000000" w:themeColor="text1"/>
          <w:szCs w:val="24"/>
        </w:rPr>
        <w:t xml:space="preserve"> </w:t>
      </w:r>
    </w:p>
    <w:p w14:paraId="6BCEB988" w14:textId="77777777" w:rsidR="00A16AAE" w:rsidRDefault="00A16AAE" w:rsidP="00A16AAE">
      <w:pPr>
        <w:pStyle w:val="Normal11"/>
        <w:tabs>
          <w:tab w:val="left" w:pos="0"/>
        </w:tabs>
        <w:spacing w:before="0" w:line="360" w:lineRule="auto"/>
        <w:ind w:left="0" w:firstLine="709"/>
        <w:jc w:val="both"/>
        <w:rPr>
          <w:rFonts w:cs="Times New Roman"/>
          <w:b/>
          <w:i/>
          <w:color w:val="000000" w:themeColor="text1"/>
          <w:highlight w:val="yellow"/>
          <w:u w:val="single"/>
        </w:rPr>
      </w:pPr>
    </w:p>
    <w:p w14:paraId="29BAEAAC" w14:textId="64174129" w:rsidR="00A16AAE" w:rsidRPr="00053AE8" w:rsidRDefault="00A16AAE" w:rsidP="00A16AAE">
      <w:pPr>
        <w:pStyle w:val="Normal11"/>
        <w:tabs>
          <w:tab w:val="left" w:pos="0"/>
        </w:tabs>
        <w:spacing w:before="0" w:line="360" w:lineRule="auto"/>
        <w:ind w:left="0" w:firstLine="709"/>
        <w:jc w:val="both"/>
        <w:rPr>
          <w:rFonts w:cs="Times New Roman"/>
          <w:b/>
          <w:i/>
          <w:color w:val="000000" w:themeColor="text1"/>
          <w:u w:val="single"/>
        </w:rPr>
      </w:pPr>
      <w:r w:rsidRPr="00053AE8">
        <w:rPr>
          <w:rFonts w:cs="Times New Roman"/>
          <w:b/>
          <w:i/>
          <w:color w:val="000000" w:themeColor="text1"/>
          <w:u w:val="single"/>
        </w:rPr>
        <w:t>Ниволумаб</w:t>
      </w:r>
      <w:r w:rsidRPr="00053AE8">
        <w:rPr>
          <w:rFonts w:cs="Times New Roman"/>
          <w:b/>
          <w:i/>
          <w:color w:val="000000" w:themeColor="text1"/>
          <w:u w:val="single"/>
          <w:lang w:val="en-US"/>
        </w:rPr>
        <w:t xml:space="preserve"> </w:t>
      </w:r>
      <w:r w:rsidRPr="00053AE8">
        <w:rPr>
          <w:rFonts w:cs="Times New Roman"/>
          <w:b/>
          <w:i/>
          <w:color w:val="000000" w:themeColor="text1"/>
          <w:u w:val="single"/>
          <w:lang w:val="en-US"/>
        </w:rPr>
        <w:fldChar w:fldCharType="begin" w:fldLock="1"/>
      </w:r>
      <w:r w:rsidR="00935A5F">
        <w:rPr>
          <w:rFonts w:cs="Times New Roman"/>
          <w:b/>
          <w:i/>
          <w:color w:val="000000" w:themeColor="text1"/>
          <w:u w:val="single"/>
          <w:lang w:val="en-US"/>
        </w:rPr>
        <w:instrText xml:space="preserve">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016/S1470-2045(16)30167-X","ISSN":"1474-5488","PMID":"27451390","abstract":"BACKGROUND Malignant cells of classical Hodgkin's lymphoma are characterised by genetic alterations at the 9p24.1 locus, leading to overexpression of PD-1 ligands and evasion of immune surveillance. In a phase 1b study, nivolumab, a PD-1-blocking antibody, produced a high response in patients with relapsed and refractory classical Hodgkin's lymphoma, with an acceptable safety profile. We aimed to assess the clinical benefit and safety of nivolumab monotherapy in patients with classical Hodgkin's lymphoma after failure of both autologous stem-cell transplantation and brentuximab vedotin. METHODS In this ongoing, single-arm phase 2 study, adult </w:instrText>
      </w:r>
      <w:r w:rsidR="00935A5F">
        <w:rPr>
          <w:rFonts w:cs="Times New Roman" w:hint="eastAsia"/>
          <w:b/>
          <w:i/>
          <w:color w:val="000000" w:themeColor="text1"/>
          <w:u w:val="single"/>
          <w:lang w:val="en-US"/>
        </w:rPr>
        <w:instrText xml:space="preserve">patients (aged </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18 years) with recurrent classical Hodgkin's lymphoma who had failed to respond to autologous stem-cell transplantation and had either relapsed after or failed to respond to brentuximab vedotin, and with an Eastern Cooperative Oncology Gro</w:instrText>
      </w:r>
      <w:r w:rsidR="00935A5F">
        <w:rPr>
          <w:rFonts w:cs="Times New Roman"/>
          <w:b/>
          <w:i/>
          <w:color w:val="000000" w:themeColor="text1"/>
          <w:u w:val="single"/>
          <w:lang w:val="en-US"/>
        </w:rPr>
        <w:instrText>up performance status score of 0 or 1, were enrolled from 34 hospitals and academic centres across Europe and North America. Patients were given nivolumab intravenously over 60 min at 3 mg/kg every 2 weeks until progression, death, unacceptable toxicity, or withdrawal from study. The primary endpoint was objective response following a prespecified minimum follow-up period of 6 months, assessed by an independent radiological review committee (IRRC). All patients who received at least one dose of nivolumab were included in the primary and safety analyses. This trial is registered with ClinicalTrials.gov, number NCT02181738. FINDINGS Among 80 treated patients recruited between Aug 26, 2014, and Feb 20, 2015, the median number of previous therapies was four (</w:instrText>
      </w:r>
      <w:r w:rsidR="00935A5F">
        <w:rPr>
          <w:rFonts w:cs="Times New Roman" w:hint="eastAsia"/>
          <w:b/>
          <w:i/>
          <w:color w:val="000000" w:themeColor="text1"/>
          <w:u w:val="single"/>
          <w:lang w:val="en-US"/>
        </w:rPr>
        <w:instrText>IQR 4-7). At a median follow-up of 8</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9 months (IQR 7</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8-9</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9), 53 (66</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3%, 95% CI 54</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8-76</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 xml:space="preserve">4) of 80 patients achieved an IRRC-assessed objective response. The most common drug-related adverse events (those that occurred in </w:instrText>
      </w:r>
      <w:r w:rsidR="00935A5F">
        <w:rPr>
          <w:rFonts w:cs="Times New Roman" w:hint="eastAsia"/>
          <w:b/>
          <w:i/>
          <w:color w:val="000000" w:themeColor="text1"/>
          <w:u w:val="single"/>
          <w:lang w:val="en-US"/>
        </w:rPr>
        <w:instrText>≥</w:instrText>
      </w:r>
      <w:r w:rsidR="00935A5F">
        <w:rPr>
          <w:rFonts w:cs="Times New Roman" w:hint="eastAsia"/>
          <w:b/>
          <w:i/>
          <w:color w:val="000000" w:themeColor="text1"/>
          <w:u w:val="single"/>
          <w:lang w:val="en-US"/>
        </w:rPr>
        <w:instrText>15% of patients) included fatigue (</w:instrText>
      </w:r>
      <w:r w:rsidR="00935A5F">
        <w:rPr>
          <w:rFonts w:cs="Times New Roman"/>
          <w:b/>
          <w:i/>
          <w:color w:val="000000" w:themeColor="text1"/>
          <w:u w:val="single"/>
          <w:lang w:val="en-US"/>
        </w:rPr>
        <w:instrText>20 [25%] patients), infusion-related reaction (16 [20%]), and rash (13 [16%]). The most common drug-related grade 3 or 4 adverse events were neutropenia (four [5%] patients) and increased lipase concentrations (four [5%]). The most common serious adverse event (any grade) was pyrexia (three [4%] patients). Three patients died during the study; none of these deaths were judged to be treatment related. INTERPRETATION Nivolumab resulted in frequent responses with an acceptable safety profile in patients with classical Hodgkin's lymphoma who progressed after autologous…","author":[{"dropping-particle":"","family":"Younes","given":"Anas","non-dropping-particle":"","parse-names":false,"suffix":""},{"dropping-particle":"","family":"Santoro","given":"Armando","non-dropping-particle":"","parse-names":false,"suffix":""},{"dropping-particle":"","family":"Shipp","given":"Margaret","non-dropping-particle":"","parse-names":false,"suffix":""},{"dropping-particle":"","family":"Zinzani","given":"Pier Luigi","non-dropping-particle":"","parse-names":false,"suffix":""},{"dropping-particle":"","family":"Timmerman","given":"John M","non-dropping-particle":"","parse-names":false,"suffix":""},{"dropping-particle":"","family":"Ansell","given":"Stephen","non-dropping-particle":"","parse-names":false,"suffix":""},{"dropping-particle":"","family":"Armand","given":"Philippe","non-dropping-particle":"","parse-names":false,"suffix":""},{"dropping-particle":"","family":"Fanale","given":"Michelle","non-dropping-particle":"","parse-names":false,"suffix":""},{"dropping-particle":"","family":"Ratanatharathorn","given":"Voravit","non-dropping-particle":"","parse-names":false,"suffix":""},{"dropping-particle":"","family":"Kuruvilla","given":"John","non-dropping-particle":"","parse-names":false,"suffix":""},{"dropping-particle":"","family":"Cohen","given":"Jonathon B","non-dropping-particle":"","parse-names":false,"suffix":""},{"dropping-particle":"","family":"Collins","given":"Graham","non-dropping-particle":"","parse-names":false,"suffix":""},{"dropping-particle":"","family":"Savage","given":"Kerry J","non-dropping-particle":"","parse-names":false,"suffix":""},{"dropping-particle":"","family":"Trneny","given":"Marek","non-dropping-particle":"","parse-names":false,"suffix":""},{"dropping-particle":"","family":"Kato</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Kazunobu</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rsaci</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Benedetto</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k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sa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odi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cott</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oem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rgareth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ig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zr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Engert</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drea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ntain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ance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ncolog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2","</w:instrText>
      </w:r>
      <w:r w:rsidR="00935A5F">
        <w:rPr>
          <w:rFonts w:cs="Times New Roman"/>
          <w:b/>
          <w:i/>
          <w:color w:val="000000" w:themeColor="text1"/>
          <w:u w:val="single"/>
          <w:lang w:val="en-US"/>
        </w:rPr>
        <w:instrText>issue</w:instrText>
      </w:r>
      <w:r w:rsidR="00935A5F" w:rsidRPr="00B71D31">
        <w:rPr>
          <w:rFonts w:cs="Times New Roman"/>
          <w:b/>
          <w:i/>
          <w:color w:val="000000" w:themeColor="text1"/>
          <w:u w:val="single"/>
        </w:rPr>
        <w:instrText>":"9","</w:instrText>
      </w:r>
      <w:r w:rsidR="00935A5F">
        <w:rPr>
          <w:rFonts w:cs="Times New Roman"/>
          <w:b/>
          <w:i/>
          <w:color w:val="000000" w:themeColor="text1"/>
          <w:u w:val="single"/>
          <w:lang w:val="en-US"/>
        </w:rPr>
        <w:instrText>issue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at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s</w:instrText>
      </w:r>
      <w:r w:rsidR="00935A5F" w:rsidRPr="00B71D31">
        <w:rPr>
          <w:rFonts w:cs="Times New Roman"/>
          <w:b/>
          <w:i/>
          <w:color w:val="000000" w:themeColor="text1"/>
          <w:u w:val="single"/>
        </w:rPr>
        <w:instrText>":[["2016","9"]]},"</w:instrText>
      </w:r>
      <w:r w:rsidR="00935A5F">
        <w:rPr>
          <w:rFonts w:cs="Times New Roman"/>
          <w:b/>
          <w:i/>
          <w:color w:val="000000" w:themeColor="text1"/>
          <w:u w:val="single"/>
          <w:lang w:val="en-US"/>
        </w:rPr>
        <w:instrText>page</w:instrText>
      </w:r>
      <w:r w:rsidR="00935A5F" w:rsidRPr="00B71D31">
        <w:rPr>
          <w:rFonts w:cs="Times New Roman"/>
          <w:b/>
          <w:i/>
          <w:color w:val="000000" w:themeColor="text1"/>
          <w:u w:val="single"/>
        </w:rPr>
        <w:instrText>":"1283-94","</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ivolu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lassic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odgki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ymphom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fte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ailu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o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utologou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te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el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ansplantat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ren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vedo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ulticent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ulticohor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ing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m</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hase</w:instrText>
      </w:r>
      <w:r w:rsidR="00935A5F" w:rsidRPr="00B71D31">
        <w:rPr>
          <w:rFonts w:cs="Times New Roman"/>
          <w:b/>
          <w:i/>
          <w:color w:val="000000" w:themeColor="text1"/>
          <w:u w:val="single"/>
        </w:rPr>
        <w:instrText xml:space="preserve"> 2 </w:instrText>
      </w:r>
      <w:r w:rsidR="00935A5F">
        <w:rPr>
          <w:rFonts w:cs="Times New Roman"/>
          <w:b/>
          <w:i/>
          <w:color w:val="000000" w:themeColor="text1"/>
          <w:u w:val="single"/>
          <w:lang w:val="en-US"/>
        </w:rPr>
        <w:instrText>tria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yp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urna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olume</w:instrText>
      </w:r>
      <w:r w:rsidR="00935A5F" w:rsidRPr="00B71D31">
        <w:rPr>
          <w:rFonts w:cs="Times New Roman"/>
          <w:b/>
          <w:i/>
          <w:color w:val="000000" w:themeColor="text1"/>
          <w:u w:val="single"/>
        </w:rPr>
        <w:instrText>":"17"},"</w:instrText>
      </w:r>
      <w:r w:rsidR="00935A5F">
        <w:rPr>
          <w:rFonts w:cs="Times New Roman"/>
          <w:b/>
          <w:i/>
          <w:color w:val="000000" w:themeColor="text1"/>
          <w:u w:val="single"/>
          <w:lang w:val="en-US"/>
        </w:rPr>
        <w:instrText>uri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ww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ocument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u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494</w:instrText>
      </w:r>
      <w:r w:rsidR="00935A5F">
        <w:rPr>
          <w:rFonts w:cs="Times New Roman"/>
          <w:b/>
          <w:i/>
          <w:color w:val="000000" w:themeColor="text1"/>
          <w:u w:val="single"/>
          <w:lang w:val="en-US"/>
        </w:rPr>
        <w:instrText>de</w:instrText>
      </w:r>
      <w:r w:rsidR="00935A5F" w:rsidRPr="00B71D31">
        <w:rPr>
          <w:rFonts w:cs="Times New Roman"/>
          <w:b/>
          <w:i/>
          <w:color w:val="000000" w:themeColor="text1"/>
          <w:u w:val="single"/>
        </w:rPr>
        <w:instrText>98-</w:instrText>
      </w:r>
      <w:r w:rsidR="00935A5F">
        <w:rPr>
          <w:rFonts w:cs="Times New Roman"/>
          <w:b/>
          <w:i/>
          <w:color w:val="000000" w:themeColor="text1"/>
          <w:u w:val="single"/>
          <w:lang w:val="en-US"/>
        </w:rPr>
        <w:instrText>ec</w:instrText>
      </w:r>
      <w:r w:rsidR="00935A5F" w:rsidRPr="00B71D31">
        <w:rPr>
          <w:rFonts w:cs="Times New Roman"/>
          <w:b/>
          <w:i/>
          <w:color w:val="000000" w:themeColor="text1"/>
          <w:u w:val="single"/>
        </w:rPr>
        <w:instrText>50-3</w:instrText>
      </w:r>
      <w:r w:rsidR="00935A5F">
        <w:rPr>
          <w:rFonts w:cs="Times New Roman"/>
          <w:b/>
          <w:i/>
          <w:color w:val="000000" w:themeColor="text1"/>
          <w:u w:val="single"/>
          <w:lang w:val="en-US"/>
        </w:rPr>
        <w:instrText>dd</w:instrText>
      </w:r>
      <w:r w:rsidR="00935A5F" w:rsidRPr="00B71D31">
        <w:rPr>
          <w:rFonts w:cs="Times New Roman"/>
          <w:b/>
          <w:i/>
          <w:color w:val="000000" w:themeColor="text1"/>
          <w:u w:val="single"/>
        </w:rPr>
        <w:instrText>7-</w:instrText>
      </w:r>
      <w:r w:rsidR="00935A5F">
        <w:rPr>
          <w:rFonts w:cs="Times New Roman"/>
          <w:b/>
          <w:i/>
          <w:color w:val="000000" w:themeColor="text1"/>
          <w:u w:val="single"/>
          <w:lang w:val="en-US"/>
        </w:rPr>
        <w:instrText>ad</w:instrText>
      </w:r>
      <w:r w:rsidR="00935A5F" w:rsidRPr="00B71D31">
        <w:rPr>
          <w:rFonts w:cs="Times New Roman"/>
          <w:b/>
          <w:i/>
          <w:color w:val="000000" w:themeColor="text1"/>
          <w:u w:val="single"/>
        </w:rPr>
        <w:instrText>11-20</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34</w:instrText>
      </w:r>
      <w:r w:rsidR="00935A5F">
        <w:rPr>
          <w:rFonts w:cs="Times New Roman"/>
          <w:b/>
          <w:i/>
          <w:color w:val="000000" w:themeColor="text1"/>
          <w:u w:val="single"/>
          <w:lang w:val="en-US"/>
        </w:rPr>
        <w:instrText>ee</w:instrText>
      </w:r>
      <w:r w:rsidR="00935A5F" w:rsidRPr="00B71D31">
        <w:rPr>
          <w:rFonts w:cs="Times New Roman"/>
          <w:b/>
          <w:i/>
          <w:color w:val="000000" w:themeColor="text1"/>
          <w:u w:val="single"/>
        </w:rPr>
        <w:instrText>03662"]}],"</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ormattedCitation</w:instrText>
      </w:r>
      <w:r w:rsidR="00935A5F" w:rsidRPr="00B71D31">
        <w:rPr>
          <w:rFonts w:cs="Times New Roman"/>
          <w:b/>
          <w:i/>
          <w:color w:val="000000" w:themeColor="text1"/>
          <w:u w:val="single"/>
        </w:rPr>
        <w:instrText>":"[45,137]","</w:instrText>
      </w:r>
      <w:r w:rsidR="00935A5F">
        <w:rPr>
          <w:rFonts w:cs="Times New Roman"/>
          <w:b/>
          <w:i/>
          <w:color w:val="000000" w:themeColor="text1"/>
          <w:u w:val="single"/>
          <w:lang w:val="en-US"/>
        </w:rPr>
        <w:instrText>plainTextFormattedCitation</w:instrText>
      </w:r>
      <w:r w:rsidR="00935A5F" w:rsidRPr="00B71D31">
        <w:rPr>
          <w:rFonts w:cs="Times New Roman"/>
          <w:b/>
          <w:i/>
          <w:color w:val="000000" w:themeColor="text1"/>
          <w:u w:val="single"/>
        </w:rPr>
        <w:instrText>":"[45,137]","</w:instrText>
      </w:r>
      <w:r w:rsidR="00935A5F">
        <w:rPr>
          <w:rFonts w:cs="Times New Roman"/>
          <w:b/>
          <w:i/>
          <w:color w:val="000000" w:themeColor="text1"/>
          <w:u w:val="single"/>
          <w:lang w:val="en-US"/>
        </w:rPr>
        <w:instrText>previouslyFormattedCitation</w:instrText>
      </w:r>
      <w:r w:rsidR="00935A5F" w:rsidRPr="00B71D31">
        <w:rPr>
          <w:rFonts w:cs="Times New Roman"/>
          <w:b/>
          <w:i/>
          <w:color w:val="000000" w:themeColor="text1"/>
          <w:u w:val="single"/>
        </w:rPr>
        <w:instrText>":"[45,137]"},"</w:instrText>
      </w:r>
      <w:r w:rsidR="00935A5F">
        <w:rPr>
          <w:rFonts w:cs="Times New Roman"/>
          <w:b/>
          <w:i/>
          <w:color w:val="000000" w:themeColor="text1"/>
          <w:u w:val="single"/>
          <w:lang w:val="en-US"/>
        </w:rPr>
        <w:instrText>properti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teIndex</w:instrText>
      </w:r>
      <w:r w:rsidR="00935A5F" w:rsidRPr="00B71D31">
        <w:rPr>
          <w:rFonts w:cs="Times New Roman"/>
          <w:b/>
          <w:i/>
          <w:color w:val="000000" w:themeColor="text1"/>
          <w:u w:val="single"/>
        </w:rPr>
        <w:instrText>":0},"</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thu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ty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anguag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a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st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s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son</w:instrText>
      </w:r>
      <w:r w:rsidR="00935A5F" w:rsidRPr="00B71D31">
        <w:rPr>
          <w:rFonts w:cs="Times New Roman"/>
          <w:b/>
          <w:i/>
          <w:color w:val="000000" w:themeColor="text1"/>
          <w:u w:val="single"/>
        </w:rPr>
        <w:instrText>"}</w:instrText>
      </w:r>
      <w:r w:rsidRPr="00053AE8">
        <w:rPr>
          <w:rFonts w:cs="Times New Roman"/>
          <w:b/>
          <w:i/>
          <w:color w:val="000000" w:themeColor="text1"/>
          <w:u w:val="single"/>
          <w:lang w:val="en-US"/>
        </w:rPr>
        <w:fldChar w:fldCharType="separate"/>
      </w:r>
      <w:r w:rsidR="00053AE8" w:rsidRPr="00053AE8">
        <w:rPr>
          <w:rFonts w:cs="Times New Roman"/>
          <w:noProof/>
          <w:color w:val="000000" w:themeColor="text1"/>
        </w:rPr>
        <w:t>[45,137]</w:t>
      </w:r>
      <w:r w:rsidRPr="00053AE8">
        <w:rPr>
          <w:rFonts w:cs="Times New Roman"/>
          <w:b/>
          <w:i/>
          <w:color w:val="000000" w:themeColor="text1"/>
          <w:u w:val="single"/>
          <w:lang w:val="en-US"/>
        </w:rPr>
        <w:fldChar w:fldCharType="end"/>
      </w:r>
    </w:p>
    <w:p w14:paraId="02C98D33" w14:textId="77777777" w:rsidR="00A16AAE" w:rsidRPr="00CB3251" w:rsidRDefault="00A16AAE" w:rsidP="00A16AAE">
      <w:pPr>
        <w:pStyle w:val="afd"/>
        <w:spacing w:beforeAutospacing="0" w:afterAutospacing="0" w:line="360" w:lineRule="auto"/>
        <w:rPr>
          <w:color w:val="000000" w:themeColor="text1"/>
        </w:rPr>
      </w:pPr>
      <w:r w:rsidRPr="00CB3251">
        <w:rPr>
          <w:color w:val="000000" w:themeColor="text1"/>
        </w:rPr>
        <w:t>Ниволумаб применяют в виде внутривенных инфузий. Рекомендуемая доза ниволумаба составляет 3 мг/кг массы тела в виде 60-минутной внутривенно инфузии каждые 2 недели.  Перед введением препарата следует выдержать его при комнатной температуре 5 минут. Препарат применяется после разведения стерильным 0,9% раствором натрия хлорида для инфузий  до концентрации от 1 до 10 мг/мл; приготовленный раствор перемешивают путем осторожного переворачивания емкости для инфузий. Перед каждой инфузией ниволумаба  необходимо проводить премедикацию (анальгетик/антипиретик, например парацетамол или кетопрофен). Стандартной премедикацией является введение кетопрофена 100 мг внутривенно капельно на 100 мл физ.раствора.</w:t>
      </w:r>
    </w:p>
    <w:p w14:paraId="093A804C" w14:textId="77777777" w:rsidR="00A16AAE" w:rsidRPr="00CB3251" w:rsidRDefault="00A16AAE" w:rsidP="00A16AAE">
      <w:pPr>
        <w:shd w:val="clear" w:color="auto" w:fill="FFFFFF"/>
        <w:textAlignment w:val="baseline"/>
        <w:rPr>
          <w:rFonts w:cs="Times New Roman"/>
          <w:color w:val="000000" w:themeColor="text1"/>
          <w:szCs w:val="24"/>
        </w:rPr>
      </w:pPr>
      <w:r w:rsidRPr="00CB3251">
        <w:rPr>
          <w:rFonts w:cs="Times New Roman"/>
          <w:color w:val="000000" w:themeColor="text1"/>
          <w:szCs w:val="24"/>
          <w:shd w:val="clear" w:color="auto" w:fill="FFFFFF"/>
        </w:rPr>
        <w:t>При применении ниволумаба возможно развитие инфузионных реакций, в т.ч. тяжелых. В случае развития тяжелых инфузионных реакций введение ниволумаба должно быть прекращено, с назначением соответствующей лекарственной терапии (</w:t>
      </w:r>
      <w:r w:rsidRPr="00CB3251">
        <w:rPr>
          <w:rFonts w:eastAsia="Times New Roman" w:cs="Times New Roman"/>
          <w:color w:val="000000" w:themeColor="text1"/>
          <w:szCs w:val="24"/>
          <w:lang w:eastAsia="ru-RU"/>
        </w:rPr>
        <w:t xml:space="preserve">глюкокортикостероиды (например, преднизолон), бронхолитики (например, </w:t>
      </w:r>
      <w:hyperlink r:id="rId20" w:history="1">
        <w:r w:rsidRPr="00CB3251">
          <w:rPr>
            <w:rStyle w:val="affd"/>
            <w:rFonts w:cs="Times New Roman"/>
            <w:color w:val="000000" w:themeColor="text1"/>
            <w:szCs w:val="24"/>
          </w:rPr>
          <w:t>аминофиллин</w:t>
        </w:r>
      </w:hyperlink>
      <w:r w:rsidRPr="00CB3251">
        <w:rPr>
          <w:rFonts w:eastAsia="Times New Roman" w:cs="Times New Roman"/>
          <w:color w:val="000000" w:themeColor="text1"/>
          <w:szCs w:val="24"/>
          <w:lang w:eastAsia="ru-RU"/>
        </w:rPr>
        <w:t xml:space="preserve">), антигистаминные препараты (например, </w:t>
      </w:r>
      <w:hyperlink r:id="rId21" w:history="1">
        <w:r w:rsidRPr="00CB3251">
          <w:rPr>
            <w:rStyle w:val="affd"/>
            <w:rFonts w:cs="Times New Roman"/>
            <w:color w:val="000000" w:themeColor="text1"/>
            <w:szCs w:val="24"/>
          </w:rPr>
          <w:t>клемастин</w:t>
        </w:r>
      </w:hyperlink>
      <w:r w:rsidRPr="00CB3251">
        <w:rPr>
          <w:rFonts w:eastAsia="Times New Roman" w:cs="Times New Roman"/>
          <w:color w:val="000000" w:themeColor="text1"/>
          <w:szCs w:val="24"/>
          <w:lang w:eastAsia="ru-RU"/>
        </w:rPr>
        <w:t xml:space="preserve">), инфузионная терапия). </w:t>
      </w:r>
      <w:r w:rsidRPr="00CB3251">
        <w:rPr>
          <w:rFonts w:cs="Times New Roman"/>
          <w:color w:val="000000" w:themeColor="text1"/>
          <w:szCs w:val="24"/>
          <w:shd w:val="clear" w:color="auto" w:fill="FFFFFF"/>
        </w:rPr>
        <w:t xml:space="preserve">Пациенты с легкой или умеренной инфузионной реакцией могут продолжать терапию ниволумабом под непрерывным наблюдением и с проведением премедикации в соответствии с действующими стандартами профилактики инфузионных реакций. </w:t>
      </w:r>
      <w:r w:rsidRPr="00CB3251">
        <w:rPr>
          <w:rFonts w:cs="Times New Roman"/>
          <w:color w:val="000000" w:themeColor="text1"/>
          <w:szCs w:val="24"/>
        </w:rPr>
        <w:t xml:space="preserve">При применении ниволумаба возможны тяжелые, в т.ч. отдаленные, побочные реакции, вызванные влиянием на иммунную систему и обусловленные специфическим механизмом его действия, поэтому пациенты в дальнейшем должны находиться под контролем гематолога. </w:t>
      </w:r>
    </w:p>
    <w:p w14:paraId="2458A1E1" w14:textId="77777777" w:rsidR="00A16AAE" w:rsidRPr="00CB3251" w:rsidRDefault="00A16AAE" w:rsidP="00A16AAE">
      <w:pPr>
        <w:pStyle w:val="Normal11"/>
        <w:tabs>
          <w:tab w:val="left" w:pos="0"/>
        </w:tabs>
        <w:spacing w:before="0" w:line="360" w:lineRule="auto"/>
        <w:ind w:left="0" w:firstLine="709"/>
        <w:jc w:val="both"/>
        <w:rPr>
          <w:rFonts w:cs="Times New Roman"/>
          <w:b/>
          <w:i/>
          <w:color w:val="000000" w:themeColor="text1"/>
          <w:highlight w:val="yellow"/>
          <w:u w:val="single"/>
        </w:rPr>
      </w:pPr>
    </w:p>
    <w:p w14:paraId="7746FD08" w14:textId="36859DBA" w:rsidR="00A16AAE" w:rsidRPr="00053AE8" w:rsidRDefault="00A16AAE" w:rsidP="00A16AAE">
      <w:pPr>
        <w:pStyle w:val="Normal11"/>
        <w:tabs>
          <w:tab w:val="left" w:pos="0"/>
        </w:tabs>
        <w:spacing w:before="0" w:line="360" w:lineRule="auto"/>
        <w:ind w:left="0" w:firstLine="709"/>
        <w:jc w:val="both"/>
        <w:rPr>
          <w:rFonts w:cs="Times New Roman"/>
          <w:b/>
          <w:i/>
          <w:color w:val="000000" w:themeColor="text1"/>
          <w:u w:val="single"/>
        </w:rPr>
      </w:pPr>
      <w:r w:rsidRPr="00053AE8">
        <w:rPr>
          <w:rFonts w:cs="Times New Roman"/>
          <w:b/>
          <w:i/>
          <w:color w:val="000000" w:themeColor="text1"/>
          <w:u w:val="single"/>
        </w:rPr>
        <w:t>Пембролизумаб</w:t>
      </w:r>
      <w:r w:rsidRPr="00053AE8">
        <w:rPr>
          <w:rFonts w:cs="Times New Roman"/>
          <w:b/>
          <w:i/>
          <w:color w:val="000000" w:themeColor="text1"/>
          <w:u w:val="single"/>
          <w:lang w:val="en-US"/>
        </w:rPr>
        <w:t xml:space="preserve"> </w:t>
      </w:r>
      <w:r w:rsidRPr="00053AE8">
        <w:rPr>
          <w:rFonts w:cs="Times New Roman"/>
          <w:b/>
          <w:i/>
          <w:color w:val="000000" w:themeColor="text1"/>
          <w:u w:val="single"/>
          <w:lang w:val="en-US"/>
        </w:rPr>
        <w:fldChar w:fldCharType="begin" w:fldLock="1"/>
      </w:r>
      <w:r w:rsidR="00935A5F">
        <w:rPr>
          <w:rFonts w:cs="Times New Roman"/>
          <w:b/>
          <w:i/>
          <w:color w:val="000000" w:themeColor="text1"/>
          <w:u w:val="single"/>
          <w:lang w:val="en-US"/>
        </w:rPr>
        <w:instrText>ADDIN CSL_CITATION {"citationItems":[{"id":"ITEM-1","itemData":{"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 4","issued":{"date-parts":[["2018"]]},"page":"iv264-iv266","title":"Management of toxicities from immunotherapy: ESMO Clinical Practice Guidelines for diagnosis, treatment and follow-up","type":"article-journal","volume":"29"},"uris":["http://www.mendeley.com/documents/?uuid=891e60f6-27c0-495a-98e2-222a2574c98e"]},{"id":"ITEM-2","itemData":{"DOI":"10.1200/JCO.2016.67.3467","ISSN":"15277755","abstract":"© 2016 by American Society of Clinical.Purpos Classical Hodgkin lymphoma (HL) frequently exhibits genetic alterations leading to overexpressio of the programmed death-1 (PD-1) ligands, suggesting a possible vulnerability to PD-1 blockade. Th phase Ib study KEYNOTE-013 (NCT01953692) tested the safety and efficacy of the anti-PD-antibody pembrolizumab in patients with hematologic malignancies. Based on its genetics, HL wa included as an independent cohort Method We enrolled patients with relapsed or refractory HL whose disease progressed on or after treatmen with brentuximab vedotin. Patients received pembrolizumab, 10 mg/kg every 2 weeks, until diseas progression occurred. Response to treatment was assessed at week 12 and every 8 week thereafter. Principal end points were safety and complete remission (CR) rate Result Thirty-one patients were enrolled; 55% had more than four lines of prior therapy, and 71% ha relapsed after autologous stem cell transplantation. Five patients (16%) experienced grade 3 drugrelate adverse events (AEs); there were no grade 4 AEs or deaths related to treatment. The CR rat was 16% (90% CI, 7% to 31%). In addition, 48% of patients achieved a partial remission, for a overall response rate of 65% (90% CI, 48% to 79%). Most of the responses (70%) lasted longer tha 24 weeks (range, 0.14+ to 74+ weeks), with a median follow-up of 17 months. The progression-fre survival rate was 69% at 24 weeks and 46% at 52 weeks. Biomarker analyses demonstrated a hig prevalence of PD-L1 and PD-L2 expression, treatment-induced expansion of T cells and natural kille cells, and activation of interferon-g, T-cell receptor, and expanded immune-related signaling pathways Conclusion Pembrolizumab was associated with a favorable safety profile. Pembrolizumab treatment induce favorable responses in a heavily pretreated patient cohort, justifying further studies.","author":[{"dropping-particle":"","family":"Armand","given":"Philippe","non-dropping-particle":"","parse-names":false,"suffix":""},{"dropping-particle":"","family":"Shipp","given":"Margaret A.","non-dropping-particle":"","parse-names":false,"suffix":""},{"dropping-particle":"","family":"Ribrag","given":"Vincent","non-dropping-particle":"","parse-names":false,"suffix":""},{"dropping-particle":"","family":"Michot","given":"Jean Marie","non-dropping-particle":"","parse-names":false,"suffix":""},{"dropping-particle":"","family":"Zinzani","given":"Pier Luigi","non-dropping-particle":"","parse-names":false,"suffix":""},{"dropping-particle":"","family":"Kuruvilla","given":"John","non-dropping-particle":"","parse-names":false,"suffix":""},{"dropping-particle":"","family":"Snyder","given":"Ellen S.","non-dropping-particle":"","parse-names":false,"suffix":""},{"dropping-particle":"","family":"Ricart","given":"Alejandro D.","non-dropping-particle":"","parse-names":false,"suffix":""},{"dropping-particle":"","family":"Balakumaran","given":"Arun","non-dropping-particle":"","parse-names":false,"suffix":""},{"dropping-particle":"","family":"Rose","given":"Shelonitda","non-dropping-particle":"","parse-names":false,"suffix":""},{"dropping-particle":"","family":"Moskowitz","given":"Craig H.","non-dropping-particle":"","parse-names":false,"suffix":""}],"container-title":"Journal of Clinical Oncology","id":"ITEM-2","issued":{"date-parts":[["2016"]]},"title":"Programmed death-1 blockade with pembrolizumab in patients with classical hodgkin lymphoma after brentuximab vedotin failure","type":"paper-conference"},"uris":["http://www.mendeley.com/documents/?uuid=fd07a86c-4e6d-357b-a2af-36ffd3a7fb9f"]},{"id":"ITEM-3","itemData":{"DOI":"10.1182/blood.2019000324","ISSN":"15280020","PMID":"31409671","abstract":"Programmed death-1 inhibitors are approved for patients with relapsed or refractory classic Hodgkin lymphoma (RRcHL). We present the 2-year follow-up of the phase 2 KEYNOTE-087 study of pembrolizumab in 210 patients, based on HL progression after autologous stem cell transplantation (ASCT) and subsequent brentuximab vedotin (BV; cohort 1); salvage chemotherapy and BV, with ineligibility for SCT owing to chemorefractory disease (cohort 2); and progression after SCT without BV (cohort 3). With a median follow-up of 27.6 months, the objective response rate (ORR) by blinded independent central review was 71.9% (95% CI, 65.3-77.9), the complete response rate (CRR) was 27.6%, and the partial response (PR) rate was 44.3%. Median duration of response was 16.5 months (range, 0.01 to 27.01 [1, no progressive disease at last assessment]) in all patients, 22.1 months in cohort 1, 11.1 months in cohort 2, and 24.4 months in cohort 3. Median progression-free survival was not reached in all patients with CR: 13.8 months (95% CI, 12.0-22.1) for patients with PR and 10.9 months (95% CI, 5.6-11.1) for patients with stable disease. Median overall survival was not reached in all patients or in any cohort. Treatment-related adverse events (TRAEs) of any grade occurred in 153 (72.9%) patients; grades 3 and 4 occurred in 25 (12.0%) patients; none resulted in death. Results confirmed effective antitumor activity, durability of response, and manageable safety of pembrolizumab monotherapy in RRcHL, regardless of prior treatment and including chemoresistant cHL. This trial was registered at www.clinicaltrials.gov as #NCT02453594.","author":[{"dropping-particle":"","family":"Chen","given":"Robert","non-dropping-particle":"","parse-names":false,"suffix":""},{"dropping-particle":"","family":"Zinzani","given":"Pier Luigi","non-dropping-particle":"","parse-names":false,"suffix":""},{"dropping-particle":"","family":"Lee","given":"Hun Ju","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rescko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Bastia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hip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rgare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i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ianxi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Ki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Eunhe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ha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kash</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Balakumara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u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oskowitz</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rai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ntain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Bloo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3","</w:instrText>
      </w:r>
      <w:r w:rsidR="00935A5F">
        <w:rPr>
          <w:rFonts w:cs="Times New Roman"/>
          <w:b/>
          <w:i/>
          <w:color w:val="000000" w:themeColor="text1"/>
          <w:u w:val="single"/>
          <w:lang w:val="en-US"/>
        </w:rPr>
        <w:instrText>issue</w:instrText>
      </w:r>
      <w:r w:rsidR="00935A5F" w:rsidRPr="00B71D31">
        <w:rPr>
          <w:rFonts w:cs="Times New Roman"/>
          <w:b/>
          <w:i/>
          <w:color w:val="000000" w:themeColor="text1"/>
          <w:u w:val="single"/>
        </w:rPr>
        <w:instrText>":"14","</w:instrText>
      </w:r>
      <w:r w:rsidR="00935A5F">
        <w:rPr>
          <w:rFonts w:cs="Times New Roman"/>
          <w:b/>
          <w:i/>
          <w:color w:val="000000" w:themeColor="text1"/>
          <w:u w:val="single"/>
          <w:lang w:val="en-US"/>
        </w:rPr>
        <w:instrText>issue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at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s</w:instrText>
      </w:r>
      <w:r w:rsidR="00935A5F" w:rsidRPr="00B71D31">
        <w:rPr>
          <w:rFonts w:cs="Times New Roman"/>
          <w:b/>
          <w:i/>
          <w:color w:val="000000" w:themeColor="text1"/>
          <w:u w:val="single"/>
        </w:rPr>
        <w:instrText>":[["2019","10","3"]]},"</w:instrText>
      </w:r>
      <w:r w:rsidR="00935A5F">
        <w:rPr>
          <w:rFonts w:cs="Times New Roman"/>
          <w:b/>
          <w:i/>
          <w:color w:val="000000" w:themeColor="text1"/>
          <w:u w:val="single"/>
          <w:lang w:val="en-US"/>
        </w:rPr>
        <w:instrText>page</w:instrText>
      </w:r>
      <w:r w:rsidR="00935A5F" w:rsidRPr="00B71D31">
        <w:rPr>
          <w:rFonts w:cs="Times New Roman"/>
          <w:b/>
          <w:i/>
          <w:color w:val="000000" w:themeColor="text1"/>
          <w:u w:val="single"/>
        </w:rPr>
        <w:instrText>":"1144-1153","</w:instrText>
      </w:r>
      <w:r w:rsidR="00935A5F">
        <w:rPr>
          <w:rFonts w:cs="Times New Roman"/>
          <w:b/>
          <w:i/>
          <w:color w:val="000000" w:themeColor="text1"/>
          <w:u w:val="single"/>
          <w:lang w:val="en-US"/>
        </w:rPr>
        <w:instrText>publish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merica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ociet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ematolog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embrolizu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laps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fractor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odgk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ymphoma</w:instrText>
      </w:r>
      <w:r w:rsidR="00935A5F" w:rsidRPr="00B71D31">
        <w:rPr>
          <w:rFonts w:cs="Times New Roman"/>
          <w:b/>
          <w:i/>
          <w:color w:val="000000" w:themeColor="text1"/>
          <w:u w:val="single"/>
        </w:rPr>
        <w:instrText>: 2-</w:instrText>
      </w:r>
      <w:r w:rsidR="00935A5F">
        <w:rPr>
          <w:rFonts w:cs="Times New Roman"/>
          <w:b/>
          <w:i/>
          <w:color w:val="000000" w:themeColor="text1"/>
          <w:u w:val="single"/>
          <w:lang w:val="en-US"/>
        </w:rPr>
        <w:instrText>yea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ollo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p</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KEYNOTE</w:instrText>
      </w:r>
      <w:r w:rsidR="00935A5F" w:rsidRPr="00B71D31">
        <w:rPr>
          <w:rFonts w:cs="Times New Roman"/>
          <w:b/>
          <w:i/>
          <w:color w:val="000000" w:themeColor="text1"/>
          <w:u w:val="single"/>
        </w:rPr>
        <w:instrText>-087","</w:instrText>
      </w:r>
      <w:r w:rsidR="00935A5F">
        <w:rPr>
          <w:rFonts w:cs="Times New Roman"/>
          <w:b/>
          <w:i/>
          <w:color w:val="000000" w:themeColor="text1"/>
          <w:u w:val="single"/>
          <w:lang w:val="en-US"/>
        </w:rPr>
        <w:instrText>typ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urna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olume</w:instrText>
      </w:r>
      <w:r w:rsidR="00935A5F" w:rsidRPr="00B71D31">
        <w:rPr>
          <w:rFonts w:cs="Times New Roman"/>
          <w:b/>
          <w:i/>
          <w:color w:val="000000" w:themeColor="text1"/>
          <w:u w:val="single"/>
        </w:rPr>
        <w:instrText>":"134"},"</w:instrText>
      </w:r>
      <w:r w:rsidR="00935A5F">
        <w:rPr>
          <w:rFonts w:cs="Times New Roman"/>
          <w:b/>
          <w:i/>
          <w:color w:val="000000" w:themeColor="text1"/>
          <w:u w:val="single"/>
          <w:lang w:val="en-US"/>
        </w:rPr>
        <w:instrText>uri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ww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ocument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u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w:instrText>
      </w:r>
      <w:r w:rsidR="00935A5F" w:rsidRPr="00B71D31">
        <w:rPr>
          <w:rFonts w:cs="Times New Roman"/>
          <w:b/>
          <w:i/>
          <w:color w:val="000000" w:themeColor="text1"/>
          <w:u w:val="single"/>
        </w:rPr>
        <w:instrText>2031</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43-55</w:instrText>
      </w:r>
      <w:r w:rsidR="00935A5F">
        <w:rPr>
          <w:rFonts w:cs="Times New Roman"/>
          <w:b/>
          <w:i/>
          <w:color w:val="000000" w:themeColor="text1"/>
          <w:u w:val="single"/>
          <w:lang w:val="en-US"/>
        </w:rPr>
        <w:instrText>c</w:instrText>
      </w:r>
      <w:r w:rsidR="00935A5F" w:rsidRPr="00B71D31">
        <w:rPr>
          <w:rFonts w:cs="Times New Roman"/>
          <w:b/>
          <w:i/>
          <w:color w:val="000000" w:themeColor="text1"/>
          <w:u w:val="single"/>
        </w:rPr>
        <w:instrText>1-3827-</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6</w:instrText>
      </w:r>
      <w:r w:rsidR="00935A5F">
        <w:rPr>
          <w:rFonts w:cs="Times New Roman"/>
          <w:b/>
          <w:i/>
          <w:color w:val="000000" w:themeColor="text1"/>
          <w:u w:val="single"/>
          <w:lang w:val="en-US"/>
        </w:rPr>
        <w:instrText>c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d</w:instrText>
      </w:r>
      <w:r w:rsidR="00935A5F" w:rsidRPr="00B71D31">
        <w:rPr>
          <w:rFonts w:cs="Times New Roman"/>
          <w:b/>
          <w:i/>
          <w:color w:val="000000" w:themeColor="text1"/>
          <w:u w:val="single"/>
        </w:rPr>
        <w:instrText>3</w:instrText>
      </w:r>
      <w:r w:rsidR="00935A5F">
        <w:rPr>
          <w:rFonts w:cs="Times New Roman"/>
          <w:b/>
          <w:i/>
          <w:color w:val="000000" w:themeColor="text1"/>
          <w:u w:val="single"/>
          <w:lang w:val="en-US"/>
        </w:rPr>
        <w:instrText>d</w:instrText>
      </w:r>
      <w:r w:rsidR="00935A5F" w:rsidRPr="00B71D31">
        <w:rPr>
          <w:rFonts w:cs="Times New Roman"/>
          <w:b/>
          <w:i/>
          <w:color w:val="000000" w:themeColor="text1"/>
          <w:u w:val="single"/>
        </w:rPr>
        <w:instrText>64001</w:instrText>
      </w:r>
      <w:r w:rsidR="00935A5F">
        <w:rPr>
          <w:rFonts w:cs="Times New Roman"/>
          <w:b/>
          <w:i/>
          <w:color w:val="000000" w:themeColor="text1"/>
          <w:u w:val="single"/>
          <w:lang w:val="en-US"/>
        </w:rPr>
        <w:instrText>e</w:instrText>
      </w:r>
      <w:r w:rsidR="00935A5F" w:rsidRPr="00B71D31">
        <w:rPr>
          <w:rFonts w:cs="Times New Roman"/>
          <w:b/>
          <w:i/>
          <w:color w:val="000000" w:themeColor="text1"/>
          <w:u w:val="single"/>
        </w:rPr>
        <w:instrText>2</w:instrText>
      </w:r>
      <w:r w:rsidR="00935A5F">
        <w:rPr>
          <w:rFonts w:cs="Times New Roman"/>
          <w:b/>
          <w:i/>
          <w:color w:val="000000" w:themeColor="text1"/>
          <w:u w:val="single"/>
          <w:lang w:val="en-US"/>
        </w:rPr>
        <w:instrText>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ormattedCitation</w:instrText>
      </w:r>
      <w:r w:rsidR="00935A5F" w:rsidRPr="00B71D31">
        <w:rPr>
          <w:rFonts w:cs="Times New Roman"/>
          <w:b/>
          <w:i/>
          <w:color w:val="000000" w:themeColor="text1"/>
          <w:u w:val="single"/>
        </w:rPr>
        <w:instrText>":"[46,137,138]","</w:instrText>
      </w:r>
      <w:r w:rsidR="00935A5F">
        <w:rPr>
          <w:rFonts w:cs="Times New Roman"/>
          <w:b/>
          <w:i/>
          <w:color w:val="000000" w:themeColor="text1"/>
          <w:u w:val="single"/>
          <w:lang w:val="en-US"/>
        </w:rPr>
        <w:instrText>plainTextFormattedCitation</w:instrText>
      </w:r>
      <w:r w:rsidR="00935A5F" w:rsidRPr="00B71D31">
        <w:rPr>
          <w:rFonts w:cs="Times New Roman"/>
          <w:b/>
          <w:i/>
          <w:color w:val="000000" w:themeColor="text1"/>
          <w:u w:val="single"/>
        </w:rPr>
        <w:instrText>":"[46,137,138]","</w:instrText>
      </w:r>
      <w:r w:rsidR="00935A5F">
        <w:rPr>
          <w:rFonts w:cs="Times New Roman"/>
          <w:b/>
          <w:i/>
          <w:color w:val="000000" w:themeColor="text1"/>
          <w:u w:val="single"/>
          <w:lang w:val="en-US"/>
        </w:rPr>
        <w:instrText>previouslyFormattedCitation</w:instrText>
      </w:r>
      <w:r w:rsidR="00935A5F" w:rsidRPr="00B71D31">
        <w:rPr>
          <w:rFonts w:cs="Times New Roman"/>
          <w:b/>
          <w:i/>
          <w:color w:val="000000" w:themeColor="text1"/>
          <w:u w:val="single"/>
        </w:rPr>
        <w:instrText>":"[46,137,138]"},"</w:instrText>
      </w:r>
      <w:r w:rsidR="00935A5F">
        <w:rPr>
          <w:rFonts w:cs="Times New Roman"/>
          <w:b/>
          <w:i/>
          <w:color w:val="000000" w:themeColor="text1"/>
          <w:u w:val="single"/>
          <w:lang w:val="en-US"/>
        </w:rPr>
        <w:instrText>properti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teIndex</w:instrText>
      </w:r>
      <w:r w:rsidR="00935A5F" w:rsidRPr="00B71D31">
        <w:rPr>
          <w:rFonts w:cs="Times New Roman"/>
          <w:b/>
          <w:i/>
          <w:color w:val="000000" w:themeColor="text1"/>
          <w:u w:val="single"/>
        </w:rPr>
        <w:instrText>":0},"</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thu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ty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anguag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a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st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s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son</w:instrText>
      </w:r>
      <w:r w:rsidR="00935A5F" w:rsidRPr="00B71D31">
        <w:rPr>
          <w:rFonts w:cs="Times New Roman"/>
          <w:b/>
          <w:i/>
          <w:color w:val="000000" w:themeColor="text1"/>
          <w:u w:val="single"/>
        </w:rPr>
        <w:instrText>"}</w:instrText>
      </w:r>
      <w:r w:rsidRPr="00053AE8">
        <w:rPr>
          <w:rFonts w:cs="Times New Roman"/>
          <w:b/>
          <w:i/>
          <w:color w:val="000000" w:themeColor="text1"/>
          <w:u w:val="single"/>
          <w:lang w:val="en-US"/>
        </w:rPr>
        <w:fldChar w:fldCharType="separate"/>
      </w:r>
      <w:r w:rsidR="00053AE8" w:rsidRPr="00053AE8">
        <w:rPr>
          <w:rFonts w:cs="Times New Roman"/>
          <w:noProof/>
          <w:color w:val="000000" w:themeColor="text1"/>
        </w:rPr>
        <w:t>[46,137,138]</w:t>
      </w:r>
      <w:r w:rsidRPr="00053AE8">
        <w:rPr>
          <w:rFonts w:cs="Times New Roman"/>
          <w:b/>
          <w:i/>
          <w:color w:val="000000" w:themeColor="text1"/>
          <w:u w:val="single"/>
          <w:lang w:val="en-US"/>
        </w:rPr>
        <w:fldChar w:fldCharType="end"/>
      </w:r>
    </w:p>
    <w:p w14:paraId="796617B9" w14:textId="77777777" w:rsidR="00A16AAE" w:rsidRPr="00CB3251" w:rsidRDefault="00A16AAE" w:rsidP="00A16AAE">
      <w:pPr>
        <w:rPr>
          <w:rFonts w:eastAsia="Times New Roman" w:cs="Times New Roman"/>
          <w:color w:val="000000" w:themeColor="text1"/>
          <w:szCs w:val="24"/>
          <w:lang w:eastAsia="ru-RU"/>
        </w:rPr>
      </w:pPr>
      <w:r w:rsidRPr="00CB3251">
        <w:rPr>
          <w:rFonts w:cs="Times New Roman"/>
          <w:color w:val="000000" w:themeColor="text1"/>
          <w:szCs w:val="24"/>
        </w:rPr>
        <w:t xml:space="preserve">Рекомендованная доза препарата пембролизумаб составляет 2 мг/кг. Препарат вводится в виде внутривенной инфузии в течение 30 минут каждые 3 недели. </w:t>
      </w:r>
      <w:r w:rsidRPr="00CB3251">
        <w:rPr>
          <w:rFonts w:eastAsia="Times New Roman" w:cs="Times New Roman"/>
          <w:color w:val="000000" w:themeColor="text1"/>
          <w:szCs w:val="24"/>
          <w:lang w:eastAsia="ru-RU"/>
        </w:rPr>
        <w:t xml:space="preserve">Необходимо довести температуру флакона с препаратом до комнатной температуры. Флакон с препаратом до разведения может находиться вне холодильника (при температуре не более 25°С) в течение 24 ч. </w:t>
      </w:r>
      <w:r w:rsidRPr="00CB3251">
        <w:rPr>
          <w:rFonts w:cs="Times New Roman"/>
          <w:color w:val="000000" w:themeColor="text1"/>
          <w:szCs w:val="24"/>
        </w:rPr>
        <w:t xml:space="preserve">Требуемый объем (до 4 мл, 100 мг) препарата набирается и переносится в инфузионный мешок, содержащий 0,9% раствор хлорида натрия для приготовления разведенного раствора с конечной концентрацией от 1 до 10 мг/мл. Разведенный раствор перемешивают, осторожно переворачивая инфузионный мешок. </w:t>
      </w:r>
      <w:r w:rsidRPr="00CB3251">
        <w:rPr>
          <w:rFonts w:eastAsia="Times New Roman" w:cs="Times New Roman"/>
          <w:color w:val="000000" w:themeColor="text1"/>
          <w:szCs w:val="24"/>
          <w:lang w:eastAsia="ru-RU"/>
        </w:rPr>
        <w:t>В случае если разведенный раствор не используется непосредственно после приготовления, его допускается хранить при комнатной температуре суммарно в течение до 6 ч., или в холодильнике при температуре от 2 до 8°С, в течение не более 24 ч от времени приготовления разведенного раствора до завершения инфузии. Перед использованием инфузионные мешки необходимо довести до комнатной температуры.</w:t>
      </w:r>
    </w:p>
    <w:p w14:paraId="5CA90785" w14:textId="77777777" w:rsidR="00A16AAE" w:rsidRPr="00CB3251" w:rsidRDefault="00A16AAE" w:rsidP="00A16AAE">
      <w:pPr>
        <w:rPr>
          <w:rFonts w:cs="Times New Roman"/>
          <w:color w:val="000000" w:themeColor="text1"/>
          <w:szCs w:val="24"/>
        </w:rPr>
      </w:pPr>
      <w:r w:rsidRPr="00CB3251">
        <w:rPr>
          <w:rFonts w:cs="Times New Roman"/>
          <w:color w:val="000000" w:themeColor="text1"/>
          <w:szCs w:val="24"/>
        </w:rPr>
        <w:t>Перед каждой инфузией ниволумаба необходимо проводить премедикацию (анальгетик/антипиретик, например парацетамол или кетопрофен) – например, введение кетопрофена 100 мг внутривенно капельно на 100 мл физ.раствора.</w:t>
      </w:r>
    </w:p>
    <w:p w14:paraId="5B926822" w14:textId="77777777" w:rsidR="00A16AAE" w:rsidRPr="00CB3251" w:rsidRDefault="00A16AAE" w:rsidP="00A16AAE">
      <w:pPr>
        <w:rPr>
          <w:rFonts w:cs="Times New Roman"/>
          <w:color w:val="000000" w:themeColor="text1"/>
          <w:szCs w:val="24"/>
          <w:shd w:val="clear" w:color="auto" w:fill="FFFFFF"/>
        </w:rPr>
      </w:pPr>
      <w:r w:rsidRPr="00CB3251">
        <w:rPr>
          <w:rFonts w:cs="Times New Roman"/>
          <w:color w:val="000000" w:themeColor="text1"/>
          <w:szCs w:val="24"/>
          <w:shd w:val="clear" w:color="auto" w:fill="FFFFFF"/>
        </w:rPr>
        <w:t xml:space="preserve">При применении </w:t>
      </w:r>
      <w:r w:rsidRPr="00CB3251">
        <w:rPr>
          <w:rFonts w:cs="Times New Roman"/>
          <w:color w:val="000000" w:themeColor="text1"/>
          <w:szCs w:val="24"/>
        </w:rPr>
        <w:t>пембролизумаб</w:t>
      </w:r>
      <w:r w:rsidRPr="00CB3251">
        <w:rPr>
          <w:rFonts w:cs="Times New Roman"/>
          <w:color w:val="000000" w:themeColor="text1"/>
          <w:szCs w:val="24"/>
          <w:shd w:val="clear" w:color="auto" w:fill="FFFFFF"/>
        </w:rPr>
        <w:t xml:space="preserve">а возможно развитие инфузионных реакций, в том числе тяжелых (редко). У пациентов с легкой или умеренной степенью тяжести инфузионных реакций может рассматриваться возможность продолжения приема пембролизумаба под тщательным наблюдением врача; премедикацией посредством </w:t>
      </w:r>
      <w:r w:rsidRPr="00CB3251">
        <w:rPr>
          <w:rFonts w:cs="Times New Roman"/>
          <w:color w:val="000000" w:themeColor="text1"/>
          <w:szCs w:val="24"/>
        </w:rPr>
        <w:t>анальгетика/антипиретика</w:t>
      </w:r>
      <w:r w:rsidRPr="00CB3251">
        <w:rPr>
          <w:rFonts w:cs="Times New Roman"/>
          <w:color w:val="000000" w:themeColor="text1"/>
          <w:szCs w:val="24"/>
          <w:shd w:val="clear" w:color="auto" w:fill="FFFFFF"/>
        </w:rPr>
        <w:t xml:space="preserve"> и антигистаминных препаратов. При тяжелой степени тяжести инфузионной реакции необходимо прервать инфузию и полностью прекратить прием препарата с назначением соответствующей лекарственной терапии – </w:t>
      </w:r>
      <w:r w:rsidRPr="00CB3251">
        <w:rPr>
          <w:rFonts w:eastAsia="Times New Roman" w:cs="Times New Roman"/>
          <w:color w:val="000000" w:themeColor="text1"/>
          <w:szCs w:val="24"/>
          <w:lang w:eastAsia="ru-RU"/>
        </w:rPr>
        <w:t xml:space="preserve">глюкокортикостероиды (например, преднизолон), бронхолитики (например, </w:t>
      </w:r>
      <w:hyperlink r:id="rId22" w:history="1">
        <w:r w:rsidRPr="00CB3251">
          <w:rPr>
            <w:rStyle w:val="affd"/>
            <w:rFonts w:cs="Times New Roman"/>
            <w:color w:val="000000" w:themeColor="text1"/>
            <w:szCs w:val="24"/>
          </w:rPr>
          <w:t>аминофиллин</w:t>
        </w:r>
      </w:hyperlink>
      <w:r w:rsidRPr="00CB3251">
        <w:rPr>
          <w:rFonts w:eastAsia="Times New Roman" w:cs="Times New Roman"/>
          <w:color w:val="000000" w:themeColor="text1"/>
          <w:szCs w:val="24"/>
          <w:lang w:eastAsia="ru-RU"/>
        </w:rPr>
        <w:t xml:space="preserve">), антигистаминные препараты (например, </w:t>
      </w:r>
      <w:hyperlink r:id="rId23" w:history="1">
        <w:r w:rsidRPr="00CB3251">
          <w:rPr>
            <w:rStyle w:val="affd"/>
            <w:rFonts w:cs="Times New Roman"/>
            <w:color w:val="000000" w:themeColor="text1"/>
            <w:szCs w:val="24"/>
          </w:rPr>
          <w:t>клемастин</w:t>
        </w:r>
      </w:hyperlink>
      <w:r w:rsidRPr="00CB3251">
        <w:rPr>
          <w:rFonts w:eastAsia="Times New Roman" w:cs="Times New Roman"/>
          <w:color w:val="000000" w:themeColor="text1"/>
          <w:szCs w:val="24"/>
          <w:lang w:eastAsia="ru-RU"/>
        </w:rPr>
        <w:t>),  инфузионная терапия.</w:t>
      </w:r>
    </w:p>
    <w:p w14:paraId="1AB1D2FF" w14:textId="77777777" w:rsidR="00A16AAE" w:rsidRPr="00CB3251" w:rsidRDefault="00A16AAE" w:rsidP="00A16AAE">
      <w:pPr>
        <w:rPr>
          <w:rFonts w:eastAsia="Times New Roman" w:cs="Times New Roman"/>
          <w:color w:val="000000" w:themeColor="text1"/>
          <w:szCs w:val="24"/>
          <w:lang w:eastAsia="ru-RU"/>
        </w:rPr>
      </w:pPr>
      <w:r w:rsidRPr="00CB3251">
        <w:rPr>
          <w:rFonts w:eastAsia="Times New Roman" w:cs="Times New Roman"/>
          <w:bCs/>
          <w:color w:val="000000" w:themeColor="text1"/>
          <w:szCs w:val="24"/>
          <w:lang w:eastAsia="ru-RU"/>
        </w:rPr>
        <w:t xml:space="preserve">Применение пембролизумаба временно отменяется в случае возникновения иммунологических нежелательных реакций: </w:t>
      </w:r>
      <w:r w:rsidRPr="00CB3251">
        <w:rPr>
          <w:rFonts w:eastAsia="Times New Roman" w:cs="Times New Roman"/>
          <w:color w:val="000000" w:themeColor="text1"/>
          <w:szCs w:val="24"/>
          <w:lang w:eastAsia="ru-RU"/>
        </w:rPr>
        <w:t>пневмонит – 2 ст.; колит – 2 или 3 ст; нефрит – 2 ст; эндокринопатии – 3-4 ст; гепатиты – 2-3ст. В этом случае дополнительно н</w:t>
      </w:r>
      <w:r w:rsidRPr="00CB3251">
        <w:rPr>
          <w:rFonts w:cs="Times New Roman"/>
          <w:color w:val="000000" w:themeColor="text1"/>
          <w:szCs w:val="24"/>
          <w:shd w:val="clear" w:color="auto" w:fill="FFFFFF"/>
        </w:rPr>
        <w:t>азначается терапия глюкокортикостероидами в дозе эквивалентной 1-2 мг/кг метилпреднизолона в сутки.</w:t>
      </w:r>
      <w:r w:rsidRPr="00CB3251">
        <w:rPr>
          <w:rFonts w:eastAsia="Times New Roman" w:cs="Times New Roman"/>
          <w:bCs/>
          <w:color w:val="000000" w:themeColor="text1"/>
          <w:szCs w:val="24"/>
          <w:lang w:eastAsia="ru-RU"/>
        </w:rPr>
        <w:t xml:space="preserve"> При ослаблении нежелательных реакций до 0-1 степени тяжести лечение возобновляется. Применение пембролизумаба  следует отменить без возобновления и назначить </w:t>
      </w:r>
      <w:r w:rsidRPr="00CB3251">
        <w:rPr>
          <w:rFonts w:cs="Times New Roman"/>
          <w:color w:val="000000" w:themeColor="text1"/>
          <w:szCs w:val="24"/>
          <w:shd w:val="clear" w:color="auto" w:fill="FFFFFF"/>
        </w:rPr>
        <w:t>глюкокортикостероидную</w:t>
      </w:r>
      <w:r w:rsidRPr="00CB3251">
        <w:rPr>
          <w:rFonts w:eastAsia="Times New Roman" w:cs="Times New Roman"/>
          <w:bCs/>
          <w:color w:val="000000" w:themeColor="text1"/>
          <w:szCs w:val="24"/>
          <w:lang w:eastAsia="ru-RU"/>
        </w:rPr>
        <w:t xml:space="preserve"> терапию в дозе эквивалентной 2-4 мг/кг метилпреднизолона в сутки  в случае:</w:t>
      </w:r>
    </w:p>
    <w:p w14:paraId="32F830AB" w14:textId="77777777" w:rsidR="00A16AAE" w:rsidRPr="00CB3251" w:rsidRDefault="00A16AAE" w:rsidP="00A16AAE">
      <w:pPr>
        <w:numPr>
          <w:ilvl w:val="0"/>
          <w:numId w:val="104"/>
        </w:numPr>
        <w:ind w:left="0" w:firstLine="709"/>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токсичность, связанная с лечением, не снижается до 0-1 степени тяжести в течение 12 недель после введения последней дозы пембролизумаба;</w:t>
      </w:r>
    </w:p>
    <w:p w14:paraId="766FD427" w14:textId="77777777" w:rsidR="00A16AAE" w:rsidRPr="00CB3251" w:rsidRDefault="00A16AAE" w:rsidP="00A16AAE">
      <w:pPr>
        <w:numPr>
          <w:ilvl w:val="0"/>
          <w:numId w:val="104"/>
        </w:numPr>
        <w:ind w:left="0" w:firstLine="709"/>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повторное развитие любого нежелательного явления тяжелой степени;</w:t>
      </w:r>
    </w:p>
    <w:p w14:paraId="3B2AD9AC" w14:textId="77777777" w:rsidR="00A16AAE" w:rsidRPr="00CB3251" w:rsidRDefault="00A16AAE" w:rsidP="00A16AAE">
      <w:pPr>
        <w:numPr>
          <w:ilvl w:val="0"/>
          <w:numId w:val="104"/>
        </w:numPr>
        <w:ind w:left="0" w:firstLine="709"/>
        <w:rPr>
          <w:rFonts w:eastAsia="Times New Roman" w:cs="Times New Roman"/>
          <w:color w:val="000000" w:themeColor="text1"/>
          <w:szCs w:val="24"/>
          <w:lang w:eastAsia="ru-RU"/>
        </w:rPr>
      </w:pPr>
      <w:r w:rsidRPr="00CB3251">
        <w:rPr>
          <w:rFonts w:eastAsia="Times New Roman" w:cs="Times New Roman"/>
          <w:color w:val="000000" w:themeColor="text1"/>
          <w:szCs w:val="24"/>
          <w:lang w:eastAsia="ru-RU"/>
        </w:rPr>
        <w:t>развитие иммуноопосредованных пульмонитов, нефритов, гепатитов 4 ст, инфузионных реакций 4 ст.</w:t>
      </w:r>
    </w:p>
    <w:p w14:paraId="40889AF3" w14:textId="53AD29D4" w:rsidR="00A16AAE" w:rsidRDefault="00A16AAE" w:rsidP="00A16AAE">
      <w:pPr>
        <w:rPr>
          <w:rFonts w:cs="Times New Roman"/>
          <w:bCs/>
          <w:iCs/>
          <w:color w:val="000000" w:themeColor="text1"/>
          <w:szCs w:val="24"/>
        </w:rPr>
      </w:pPr>
    </w:p>
    <w:p w14:paraId="3B0E5A5C" w14:textId="30CC9129" w:rsidR="00A16AAE" w:rsidRPr="00667623" w:rsidRDefault="00A16AAE" w:rsidP="00A16AAE">
      <w:pPr>
        <w:pStyle w:val="Normal11"/>
        <w:tabs>
          <w:tab w:val="left" w:pos="0"/>
        </w:tabs>
        <w:spacing w:before="0" w:line="360" w:lineRule="auto"/>
        <w:ind w:left="0" w:firstLine="709"/>
        <w:jc w:val="both"/>
        <w:rPr>
          <w:rFonts w:cs="Times New Roman"/>
          <w:b/>
          <w:i/>
          <w:color w:val="000000" w:themeColor="text1"/>
          <w:u w:val="single"/>
        </w:rPr>
      </w:pPr>
      <w:r w:rsidRPr="00053AE8">
        <w:rPr>
          <w:rFonts w:cs="Times New Roman"/>
          <w:b/>
          <w:i/>
          <w:color w:val="000000" w:themeColor="text1"/>
          <w:u w:val="single"/>
        </w:rPr>
        <w:t xml:space="preserve">Ритуксимаб </w:t>
      </w:r>
      <w:r w:rsidRPr="00053AE8">
        <w:rPr>
          <w:rFonts w:cs="Times New Roman"/>
          <w:b/>
          <w:i/>
          <w:color w:val="000000" w:themeColor="text1"/>
          <w:u w:val="single"/>
          <w:lang w:val="en-US"/>
        </w:rPr>
        <w:fldChar w:fldCharType="begin" w:fldLock="1"/>
      </w:r>
      <w:r w:rsidR="00935A5F">
        <w:rPr>
          <w:rFonts w:cs="Times New Roman"/>
          <w:b/>
          <w:i/>
          <w:color w:val="000000" w:themeColor="text1"/>
          <w:u w:val="single"/>
          <w:lang w:val="en-US"/>
        </w:rPr>
        <w:instrText>ADD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SL</w:instrText>
      </w:r>
      <w:r w:rsidR="00935A5F" w:rsidRPr="00B71D31">
        <w:rPr>
          <w:rFonts w:cs="Times New Roman"/>
          <w:b/>
          <w:i/>
          <w:color w:val="000000" w:themeColor="text1"/>
          <w:u w:val="single"/>
        </w:rPr>
        <w:instrText>_</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itationItem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1","</w:instrText>
      </w:r>
      <w:r w:rsidR="00935A5F">
        <w:rPr>
          <w:rFonts w:cs="Times New Roman"/>
          <w:b/>
          <w:i/>
          <w:color w:val="000000" w:themeColor="text1"/>
          <w:u w:val="single"/>
          <w:lang w:val="en-US"/>
        </w:rPr>
        <w:instrText>itemDa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utho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aan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arbonne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obert</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Ker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K</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eter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arki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rda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K</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ntain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nal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ncolog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1","</w:instrText>
      </w:r>
      <w:r w:rsidR="00935A5F">
        <w:rPr>
          <w:rFonts w:cs="Times New Roman"/>
          <w:b/>
          <w:i/>
          <w:color w:val="000000" w:themeColor="text1"/>
          <w:u w:val="single"/>
          <w:lang w:val="en-US"/>
        </w:rPr>
        <w:instrText>issu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pp</w:instrText>
      </w:r>
      <w:r w:rsidR="00935A5F" w:rsidRPr="00B71D31">
        <w:rPr>
          <w:rFonts w:cs="Times New Roman"/>
          <w:b/>
          <w:i/>
          <w:color w:val="000000" w:themeColor="text1"/>
          <w:u w:val="single"/>
        </w:rPr>
        <w:instrText>. 4","</w:instrText>
      </w:r>
      <w:r w:rsidR="00935A5F">
        <w:rPr>
          <w:rFonts w:cs="Times New Roman"/>
          <w:b/>
          <w:i/>
          <w:color w:val="000000" w:themeColor="text1"/>
          <w:u w:val="single"/>
          <w:lang w:val="en-US"/>
        </w:rPr>
        <w:instrText>issue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at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s</w:instrText>
      </w:r>
      <w:r w:rsidR="00935A5F" w:rsidRPr="00B71D31">
        <w:rPr>
          <w:rFonts w:cs="Times New Roman"/>
          <w:b/>
          <w:i/>
          <w:color w:val="000000" w:themeColor="text1"/>
          <w:u w:val="single"/>
        </w:rPr>
        <w:instrText>":[["2018"]]},"</w:instrText>
      </w:r>
      <w:r w:rsidR="00935A5F">
        <w:rPr>
          <w:rFonts w:cs="Times New Roman"/>
          <w:b/>
          <w:i/>
          <w:color w:val="000000" w:themeColor="text1"/>
          <w:u w:val="single"/>
          <w:lang w:val="en-US"/>
        </w:rPr>
        <w:instrText>pag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v</w:instrText>
      </w:r>
      <w:r w:rsidR="00935A5F" w:rsidRPr="00B71D31">
        <w:rPr>
          <w:rFonts w:cs="Times New Roman"/>
          <w:b/>
          <w:i/>
          <w:color w:val="000000" w:themeColor="text1"/>
          <w:u w:val="single"/>
        </w:rPr>
        <w:instrText>264-</w:instrText>
      </w:r>
      <w:r w:rsidR="00935A5F">
        <w:rPr>
          <w:rFonts w:cs="Times New Roman"/>
          <w:b/>
          <w:i/>
          <w:color w:val="000000" w:themeColor="text1"/>
          <w:u w:val="single"/>
          <w:lang w:val="en-US"/>
        </w:rPr>
        <w:instrText>iv</w:instrText>
      </w:r>
      <w:r w:rsidR="00935A5F" w:rsidRPr="00B71D31">
        <w:rPr>
          <w:rFonts w:cs="Times New Roman"/>
          <w:b/>
          <w:i/>
          <w:color w:val="000000" w:themeColor="text1"/>
          <w:u w:val="single"/>
        </w:rPr>
        <w:instrText>266","</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nageme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xiciti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rom</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mmunotherap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SM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linic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ractic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Guidelin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diagnos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eatme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ollo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yp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urna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olume</w:instrText>
      </w:r>
      <w:r w:rsidR="00935A5F" w:rsidRPr="00B71D31">
        <w:rPr>
          <w:rFonts w:cs="Times New Roman"/>
          <w:b/>
          <w:i/>
          <w:color w:val="000000" w:themeColor="text1"/>
          <w:u w:val="single"/>
        </w:rPr>
        <w:instrText>":"29"},"</w:instrText>
      </w:r>
      <w:r w:rsidR="00935A5F">
        <w:rPr>
          <w:rFonts w:cs="Times New Roman"/>
          <w:b/>
          <w:i/>
          <w:color w:val="000000" w:themeColor="text1"/>
          <w:u w:val="single"/>
          <w:lang w:val="en-US"/>
        </w:rPr>
        <w:instrText>uri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ww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ocument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uid</w:instrText>
      </w:r>
      <w:r w:rsidR="00935A5F" w:rsidRPr="00B71D31">
        <w:rPr>
          <w:rFonts w:cs="Times New Roman"/>
          <w:b/>
          <w:i/>
          <w:color w:val="000000" w:themeColor="text1"/>
          <w:u w:val="single"/>
        </w:rPr>
        <w:instrText>=891</w:instrText>
      </w:r>
      <w:r w:rsidR="00935A5F">
        <w:rPr>
          <w:rFonts w:cs="Times New Roman"/>
          <w:b/>
          <w:i/>
          <w:color w:val="000000" w:themeColor="text1"/>
          <w:u w:val="single"/>
          <w:lang w:val="en-US"/>
        </w:rPr>
        <w:instrText>e</w:instrText>
      </w:r>
      <w:r w:rsidR="00935A5F" w:rsidRPr="00B71D31">
        <w:rPr>
          <w:rFonts w:cs="Times New Roman"/>
          <w:b/>
          <w:i/>
          <w:color w:val="000000" w:themeColor="text1"/>
          <w:u w:val="single"/>
        </w:rPr>
        <w:instrText>60</w:instrText>
      </w:r>
      <w:r w:rsidR="00935A5F">
        <w:rPr>
          <w:rFonts w:cs="Times New Roman"/>
          <w:b/>
          <w:i/>
          <w:color w:val="000000" w:themeColor="text1"/>
          <w:u w:val="single"/>
          <w:lang w:val="en-US"/>
        </w:rPr>
        <w:instrText>f</w:instrText>
      </w:r>
      <w:r w:rsidR="00935A5F" w:rsidRPr="00B71D31">
        <w:rPr>
          <w:rFonts w:cs="Times New Roman"/>
          <w:b/>
          <w:i/>
          <w:color w:val="000000" w:themeColor="text1"/>
          <w:u w:val="single"/>
        </w:rPr>
        <w:instrText>6-27</w:instrText>
      </w:r>
      <w:r w:rsidR="00935A5F">
        <w:rPr>
          <w:rFonts w:cs="Times New Roman"/>
          <w:b/>
          <w:i/>
          <w:color w:val="000000" w:themeColor="text1"/>
          <w:u w:val="single"/>
          <w:lang w:val="en-US"/>
        </w:rPr>
        <w:instrText>c</w:instrText>
      </w:r>
      <w:r w:rsidR="00935A5F" w:rsidRPr="00B71D31">
        <w:rPr>
          <w:rFonts w:cs="Times New Roman"/>
          <w:b/>
          <w:i/>
          <w:color w:val="000000" w:themeColor="text1"/>
          <w:u w:val="single"/>
        </w:rPr>
        <w:instrText>0-495</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98</w:instrText>
      </w:r>
      <w:r w:rsidR="00935A5F">
        <w:rPr>
          <w:rFonts w:cs="Times New Roman"/>
          <w:b/>
          <w:i/>
          <w:color w:val="000000" w:themeColor="text1"/>
          <w:u w:val="single"/>
          <w:lang w:val="en-US"/>
        </w:rPr>
        <w:instrText>e</w:instrText>
      </w:r>
      <w:r w:rsidR="00935A5F" w:rsidRPr="00B71D31">
        <w:rPr>
          <w:rFonts w:cs="Times New Roman"/>
          <w:b/>
          <w:i/>
          <w:color w:val="000000" w:themeColor="text1"/>
          <w:u w:val="single"/>
        </w:rPr>
        <w:instrText>2-222</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2574</w:instrText>
      </w:r>
      <w:r w:rsidR="00935A5F">
        <w:rPr>
          <w:rFonts w:cs="Times New Roman"/>
          <w:b/>
          <w:i/>
          <w:color w:val="000000" w:themeColor="text1"/>
          <w:u w:val="single"/>
          <w:lang w:val="en-US"/>
        </w:rPr>
        <w:instrText>c</w:instrText>
      </w:r>
      <w:r w:rsidR="00935A5F" w:rsidRPr="00B71D31">
        <w:rPr>
          <w:rFonts w:cs="Times New Roman"/>
          <w:b/>
          <w:i/>
          <w:color w:val="000000" w:themeColor="text1"/>
          <w:u w:val="single"/>
        </w:rPr>
        <w:instrText>98</w:instrText>
      </w:r>
      <w:r w:rsidR="00935A5F">
        <w:rPr>
          <w:rFonts w:cs="Times New Roman"/>
          <w:b/>
          <w:i/>
          <w:color w:val="000000" w:themeColor="text1"/>
          <w:u w:val="single"/>
          <w:lang w:val="en-US"/>
        </w:rPr>
        <w:instrText>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2","</w:instrText>
      </w:r>
      <w:r w:rsidR="00935A5F">
        <w:rPr>
          <w:rFonts w:cs="Times New Roman"/>
          <w:b/>
          <w:i/>
          <w:color w:val="000000" w:themeColor="text1"/>
          <w:u w:val="single"/>
          <w:lang w:val="en-US"/>
        </w:rPr>
        <w:instrText>itemDa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OI</w:instrText>
      </w:r>
      <w:r w:rsidR="00935A5F" w:rsidRPr="00B71D31">
        <w:rPr>
          <w:rFonts w:cs="Times New Roman"/>
          <w:b/>
          <w:i/>
          <w:color w:val="000000" w:themeColor="text1"/>
          <w:u w:val="single"/>
        </w:rPr>
        <w:instrText>":"10.1179/1973947815</w:instrText>
      </w:r>
      <w:r w:rsidR="00935A5F">
        <w:rPr>
          <w:rFonts w:cs="Times New Roman"/>
          <w:b/>
          <w:i/>
          <w:color w:val="000000" w:themeColor="text1"/>
          <w:u w:val="single"/>
          <w:lang w:val="en-US"/>
        </w:rPr>
        <w:instrText>Y</w:instrText>
      </w:r>
      <w:r w:rsidR="00935A5F" w:rsidRPr="00B71D31">
        <w:rPr>
          <w:rFonts w:cs="Times New Roman"/>
          <w:b/>
          <w:i/>
          <w:color w:val="000000" w:themeColor="text1"/>
          <w:u w:val="single"/>
        </w:rPr>
        <w:instrText>.0000000025","</w:instrText>
      </w:r>
      <w:r w:rsidR="00935A5F">
        <w:rPr>
          <w:rFonts w:cs="Times New Roman"/>
          <w:b/>
          <w:i/>
          <w:color w:val="000000" w:themeColor="text1"/>
          <w:u w:val="single"/>
          <w:lang w:val="en-US"/>
        </w:rPr>
        <w:instrText>ISSN</w:instrText>
      </w:r>
      <w:r w:rsidR="00935A5F" w:rsidRPr="00B71D31">
        <w:rPr>
          <w:rFonts w:cs="Times New Roman"/>
          <w:b/>
          <w:i/>
          <w:color w:val="000000" w:themeColor="text1"/>
          <w:u w:val="single"/>
        </w:rPr>
        <w:instrText>":"19739478","</w:instrText>
      </w:r>
      <w:r w:rsidR="00935A5F">
        <w:rPr>
          <w:rFonts w:cs="Times New Roman"/>
          <w:b/>
          <w:i/>
          <w:color w:val="000000" w:themeColor="text1"/>
          <w:u w:val="single"/>
          <w:lang w:val="en-US"/>
        </w:rPr>
        <w:instrText>PMID</w:instrText>
      </w:r>
      <w:r w:rsidR="00935A5F" w:rsidRPr="00B71D31">
        <w:rPr>
          <w:rFonts w:cs="Times New Roman"/>
          <w:b/>
          <w:i/>
          <w:color w:val="000000" w:themeColor="text1"/>
          <w:u w:val="single"/>
        </w:rPr>
        <w:instrText>":"25872413","</w:instrText>
      </w:r>
      <w:r w:rsidR="00935A5F">
        <w:rPr>
          <w:rFonts w:cs="Times New Roman"/>
          <w:b/>
          <w:i/>
          <w:color w:val="000000" w:themeColor="text1"/>
          <w:u w:val="single"/>
          <w:lang w:val="en-US"/>
        </w:rPr>
        <w:instrText>abstract</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urpo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onoclon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tibod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argettin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D</w:instrText>
      </w:r>
      <w:r w:rsidR="00935A5F" w:rsidRPr="00B71D31">
        <w:rPr>
          <w:rFonts w:cs="Times New Roman"/>
          <w:b/>
          <w:i/>
          <w:color w:val="000000" w:themeColor="text1"/>
          <w:u w:val="single"/>
        </w:rPr>
        <w:instrText xml:space="preserve">20 </w:instrText>
      </w:r>
      <w:r w:rsidR="00935A5F">
        <w:rPr>
          <w:rFonts w:cs="Times New Roman"/>
          <w:b/>
          <w:i/>
          <w:color w:val="000000" w:themeColor="text1"/>
          <w:u w:val="single"/>
          <w:lang w:val="en-US"/>
        </w:rPr>
        <w:instrText>antige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i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bilit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crea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veral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miss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el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odgki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ymphom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H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ystematic</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view</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e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alys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nduct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determin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sk</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os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linicall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leva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ev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at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dver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ven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ssociat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i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u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eatme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H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atien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ethod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clud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ha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II</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linic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ial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a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us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hemotherap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mbinat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i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hemotherap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lon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o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H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tatistic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alys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nduct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alculat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ummar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sk</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ati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leva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ev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at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lat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i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sul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igh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andomis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ntroll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linic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ial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clud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e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alys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ummar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btain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how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tatisticall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ignifica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ssociat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creas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sk</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13 </w:instrText>
      </w:r>
      <w:r w:rsidR="00935A5F">
        <w:rPr>
          <w:rFonts w:cs="Times New Roman"/>
          <w:b/>
          <w:i/>
          <w:color w:val="000000" w:themeColor="text1"/>
          <w:u w:val="single"/>
          <w:lang w:val="en-US"/>
        </w:rPr>
        <w:instrText>sev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dver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ven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AEs</w:instrText>
      </w:r>
      <w:r w:rsidR="00935A5F" w:rsidRPr="00B71D31">
        <w:rPr>
          <w:rFonts w:cs="Times New Roman"/>
          <w:b/>
          <w:i/>
          <w:color w:val="000000" w:themeColor="text1"/>
          <w:u w:val="single"/>
        </w:rPr>
        <w:instrText>) (</w:instrText>
      </w:r>
      <w:r w:rsidR="00935A5F">
        <w:rPr>
          <w:rFonts w:cs="Times New Roman"/>
          <w:b/>
          <w:i/>
          <w:color w:val="000000" w:themeColor="text1"/>
          <w:u w:val="single"/>
          <w:lang w:val="en-US"/>
        </w:rPr>
        <w:instrText>infect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eve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aemi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rombocytopaeni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granulocytopeni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ive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xicit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ardiac</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xicit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eurologic</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xicit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un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xicit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ucosit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ause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vomitin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diarrhoe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lopeci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xcep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eukocytopenia</w:instrText>
      </w:r>
      <w:r w:rsidR="00935A5F" w:rsidRPr="00B71D31">
        <w:rPr>
          <w:rFonts w:cs="Times New Roman"/>
          <w:b/>
          <w:i/>
          <w:color w:val="000000" w:themeColor="text1"/>
          <w:u w:val="single"/>
        </w:rPr>
        <w:instrText xml:space="preserve"> (36.4% </w:instrText>
      </w:r>
      <w:r w:rsidR="00935A5F">
        <w:rPr>
          <w:rFonts w:cs="Times New Roman"/>
          <w:b/>
          <w:i/>
          <w:color w:val="000000" w:themeColor="text1"/>
          <w:u w:val="single"/>
          <w:lang w:val="en-US"/>
        </w:rPr>
        <w:instrText>versus</w:instrText>
      </w:r>
      <w:r w:rsidR="00935A5F" w:rsidRPr="00B71D31">
        <w:rPr>
          <w:rFonts w:cs="Times New Roman"/>
          <w:b/>
          <w:i/>
          <w:color w:val="000000" w:themeColor="text1"/>
          <w:u w:val="single"/>
        </w:rPr>
        <w:instrText xml:space="preserve"> 31%; </w:instrText>
      </w:r>
      <w:r w:rsidR="00935A5F">
        <w:rPr>
          <w:rFonts w:cs="Times New Roman"/>
          <w:b/>
          <w:i/>
          <w:color w:val="000000" w:themeColor="text1"/>
          <w:u w:val="single"/>
          <w:lang w:val="en-US"/>
        </w:rPr>
        <w:instrText>RR</w:instrText>
      </w:r>
      <w:r w:rsidR="00935A5F" w:rsidRPr="00B71D31">
        <w:rPr>
          <w:rFonts w:cs="Times New Roman"/>
          <w:b/>
          <w:i/>
          <w:color w:val="000000" w:themeColor="text1"/>
          <w:u w:val="single"/>
        </w:rPr>
        <w:instrText>51.13; 95%</w:instrText>
      </w:r>
      <w:r w:rsidR="00935A5F">
        <w:rPr>
          <w:rFonts w:cs="Times New Roman"/>
          <w:b/>
          <w:i/>
          <w:color w:val="000000" w:themeColor="text1"/>
          <w:u w:val="single"/>
          <w:lang w:val="en-US"/>
        </w:rPr>
        <w:instrText>CI</w:instrText>
      </w:r>
      <w:r w:rsidR="00935A5F" w:rsidRPr="00B71D31">
        <w:rPr>
          <w:rFonts w:cs="Times New Roman"/>
          <w:b/>
          <w:i/>
          <w:color w:val="000000" w:themeColor="text1"/>
          <w:u w:val="single"/>
        </w:rPr>
        <w:instrText xml:space="preserve">, 1.01–1.27; </w:instrText>
      </w:r>
      <w:r w:rsidR="00935A5F">
        <w:rPr>
          <w:rFonts w:cs="Times New Roman"/>
          <w:b/>
          <w:i/>
          <w:color w:val="000000" w:themeColor="text1"/>
          <w:u w:val="single"/>
          <w:lang w:val="en-US"/>
        </w:rPr>
        <w:instrText>P</w:instrText>
      </w:r>
      <w:r w:rsidR="00935A5F" w:rsidRPr="00B71D31">
        <w:rPr>
          <w:rFonts w:cs="Times New Roman"/>
          <w:b/>
          <w:i/>
          <w:color w:val="000000" w:themeColor="text1"/>
          <w:u w:val="single"/>
        </w:rPr>
        <w:instrText xml:space="preserve">50.03).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cidenc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at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how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oteworth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differenc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etwee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group</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ntro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group</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R</w:instrText>
      </w:r>
      <w:r w:rsidR="00935A5F" w:rsidRPr="00B71D31">
        <w:rPr>
          <w:rFonts w:cs="Times New Roman"/>
          <w:b/>
          <w:i/>
          <w:color w:val="000000" w:themeColor="text1"/>
          <w:u w:val="single"/>
        </w:rPr>
        <w:instrText xml:space="preserve">51.45; 95% </w:instrText>
      </w:r>
      <w:r w:rsidR="00935A5F">
        <w:rPr>
          <w:rFonts w:cs="Times New Roman"/>
          <w:b/>
          <w:i/>
          <w:color w:val="000000" w:themeColor="text1"/>
          <w:u w:val="single"/>
          <w:lang w:val="en-US"/>
        </w:rPr>
        <w:instrText>CI</w:instrText>
      </w:r>
      <w:r w:rsidR="00935A5F" w:rsidRPr="00B71D31">
        <w:rPr>
          <w:rFonts w:cs="Times New Roman"/>
          <w:b/>
          <w:i/>
          <w:color w:val="000000" w:themeColor="text1"/>
          <w:u w:val="single"/>
        </w:rPr>
        <w:instrText xml:space="preserve">, 1.04–2.02; </w:instrText>
      </w:r>
      <w:r w:rsidR="00935A5F">
        <w:rPr>
          <w:rFonts w:cs="Times New Roman"/>
          <w:b/>
          <w:i/>
          <w:color w:val="000000" w:themeColor="text1"/>
          <w:u w:val="single"/>
          <w:lang w:val="en-US"/>
        </w:rPr>
        <w:instrText>P</w:instrText>
      </w:r>
      <w:r w:rsidR="00935A5F" w:rsidRPr="00B71D31">
        <w:rPr>
          <w:rFonts w:cs="Times New Roman"/>
          <w:b/>
          <w:i/>
          <w:color w:val="000000" w:themeColor="text1"/>
          <w:u w:val="single"/>
        </w:rPr>
        <w:instrText xml:space="preserve">50.03). </w:instrText>
      </w:r>
      <w:r w:rsidR="00935A5F">
        <w:rPr>
          <w:rFonts w:cs="Times New Roman"/>
          <w:b/>
          <w:i/>
          <w:color w:val="000000" w:themeColor="text1"/>
          <w:u w:val="single"/>
          <w:lang w:val="en-US"/>
        </w:rPr>
        <w:instrText>Conclus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e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alysi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dicat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a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a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ro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tatisticall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ighe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cidenc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os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SAE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ntainin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group</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mpar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i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hemotherap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lon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Howeve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at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fection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o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requentl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bserv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atien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h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eceiv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onsiderin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o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ncidenc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fectioninduc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dea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during</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reatment</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perio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h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ffec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fection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e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urther</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investig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utho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u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Qingl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Zhu</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Yanzh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mil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iu</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ve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u</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ropping</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am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als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uffix</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ntain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urn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of</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hemotherap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ITEM</w:instrText>
      </w:r>
      <w:r w:rsidR="00935A5F" w:rsidRPr="00B71D31">
        <w:rPr>
          <w:rFonts w:cs="Times New Roman"/>
          <w:b/>
          <w:i/>
          <w:color w:val="000000" w:themeColor="text1"/>
          <w:u w:val="single"/>
        </w:rPr>
        <w:instrText>-2","</w:instrText>
      </w:r>
      <w:r w:rsidR="00935A5F">
        <w:rPr>
          <w:rFonts w:cs="Times New Roman"/>
          <w:b/>
          <w:i/>
          <w:color w:val="000000" w:themeColor="text1"/>
          <w:u w:val="single"/>
          <w:lang w:val="en-US"/>
        </w:rPr>
        <w:instrText>issue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at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parts</w:instrText>
      </w:r>
      <w:r w:rsidR="00935A5F" w:rsidRPr="00B71D31">
        <w:rPr>
          <w:rFonts w:cs="Times New Roman"/>
          <w:b/>
          <w:i/>
          <w:color w:val="000000" w:themeColor="text1"/>
          <w:u w:val="single"/>
        </w:rPr>
        <w:instrText>":[["2015"]]},"</w:instrText>
      </w:r>
      <w:r w:rsidR="00935A5F">
        <w:rPr>
          <w:rFonts w:cs="Times New Roman"/>
          <w:b/>
          <w:i/>
          <w:color w:val="000000" w:themeColor="text1"/>
          <w:u w:val="single"/>
          <w:lang w:val="en-US"/>
        </w:rPr>
        <w:instrText>tit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ever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n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fata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dverse</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even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sk</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ssociated</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with</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rituximab</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ddition</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to</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el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n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odgki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lymphom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HL</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chemotherapy</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 xml:space="preserve"> </w:instrText>
      </w:r>
      <w:r w:rsidR="00935A5F">
        <w:rPr>
          <w:rFonts w:cs="Times New Roman"/>
          <w:b/>
          <w:i/>
          <w:color w:val="000000" w:themeColor="text1"/>
          <w:u w:val="single"/>
          <w:lang w:val="en-US"/>
        </w:rPr>
        <w:instrText>met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nalysi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typ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rtic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ourna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ri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ww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document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uuid</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a</w:instrText>
      </w:r>
      <w:r w:rsidR="00935A5F" w:rsidRPr="00B71D31">
        <w:rPr>
          <w:rFonts w:cs="Times New Roman"/>
          <w:b/>
          <w:i/>
          <w:color w:val="000000" w:themeColor="text1"/>
          <w:u w:val="single"/>
        </w:rPr>
        <w:instrText>993</w:instrText>
      </w:r>
      <w:r w:rsidR="00935A5F">
        <w:rPr>
          <w:rFonts w:cs="Times New Roman"/>
          <w:b/>
          <w:i/>
          <w:color w:val="000000" w:themeColor="text1"/>
          <w:u w:val="single"/>
          <w:lang w:val="en-US"/>
        </w:rPr>
        <w:instrText>da</w:instrText>
      </w:r>
      <w:r w:rsidR="00935A5F" w:rsidRPr="00B71D31">
        <w:rPr>
          <w:rFonts w:cs="Times New Roman"/>
          <w:b/>
          <w:i/>
          <w:color w:val="000000" w:themeColor="text1"/>
          <w:u w:val="single"/>
        </w:rPr>
        <w:instrText>07-</w:instrText>
      </w:r>
      <w:r w:rsidR="00935A5F">
        <w:rPr>
          <w:rFonts w:cs="Times New Roman"/>
          <w:b/>
          <w:i/>
          <w:color w:val="000000" w:themeColor="text1"/>
          <w:u w:val="single"/>
          <w:lang w:val="en-US"/>
        </w:rPr>
        <w:instrText>fb</w:instrText>
      </w:r>
      <w:r w:rsidR="00935A5F" w:rsidRPr="00B71D31">
        <w:rPr>
          <w:rFonts w:cs="Times New Roman"/>
          <w:b/>
          <w:i/>
          <w:color w:val="000000" w:themeColor="text1"/>
          <w:u w:val="single"/>
        </w:rPr>
        <w:instrText>07-41</w:instrText>
      </w:r>
      <w:r w:rsidR="00935A5F">
        <w:rPr>
          <w:rFonts w:cs="Times New Roman"/>
          <w:b/>
          <w:i/>
          <w:color w:val="000000" w:themeColor="text1"/>
          <w:u w:val="single"/>
          <w:lang w:val="en-US"/>
        </w:rPr>
        <w:instrText>c</w:instrText>
      </w:r>
      <w:r w:rsidR="00935A5F" w:rsidRPr="00B71D31">
        <w:rPr>
          <w:rFonts w:cs="Times New Roman"/>
          <w:b/>
          <w:i/>
          <w:color w:val="000000" w:themeColor="text1"/>
          <w:u w:val="single"/>
        </w:rPr>
        <w:instrText>0-8</w:instrText>
      </w:r>
      <w:r w:rsidR="00935A5F">
        <w:rPr>
          <w:rFonts w:cs="Times New Roman"/>
          <w:b/>
          <w:i/>
          <w:color w:val="000000" w:themeColor="text1"/>
          <w:u w:val="single"/>
          <w:lang w:val="en-US"/>
        </w:rPr>
        <w:instrText>d</w:instrText>
      </w:r>
      <w:r w:rsidR="00935A5F" w:rsidRPr="00B71D31">
        <w:rPr>
          <w:rFonts w:cs="Times New Roman"/>
          <w:b/>
          <w:i/>
          <w:color w:val="000000" w:themeColor="text1"/>
          <w:u w:val="single"/>
        </w:rPr>
        <w:instrText>06-4</w:instrText>
      </w:r>
      <w:r w:rsidR="00935A5F">
        <w:rPr>
          <w:rFonts w:cs="Times New Roman"/>
          <w:b/>
          <w:i/>
          <w:color w:val="000000" w:themeColor="text1"/>
          <w:u w:val="single"/>
          <w:lang w:val="en-US"/>
        </w:rPr>
        <w:instrText>d</w:instrText>
      </w:r>
      <w:r w:rsidR="00935A5F" w:rsidRPr="00B71D31">
        <w:rPr>
          <w:rFonts w:cs="Times New Roman"/>
          <w:b/>
          <w:i/>
          <w:color w:val="000000" w:themeColor="text1"/>
          <w:u w:val="single"/>
        </w:rPr>
        <w:instrText>598</w:instrText>
      </w:r>
      <w:r w:rsidR="00935A5F">
        <w:rPr>
          <w:rFonts w:cs="Times New Roman"/>
          <w:b/>
          <w:i/>
          <w:color w:val="000000" w:themeColor="text1"/>
          <w:u w:val="single"/>
          <w:lang w:val="en-US"/>
        </w:rPr>
        <w:instrText>ab</w:instrText>
      </w:r>
      <w:r w:rsidR="00935A5F" w:rsidRPr="00B71D31">
        <w:rPr>
          <w:rFonts w:cs="Times New Roman"/>
          <w:b/>
          <w:i/>
          <w:color w:val="000000" w:themeColor="text1"/>
          <w:u w:val="single"/>
        </w:rPr>
        <w:instrText>3</w:instrText>
      </w:r>
      <w:r w:rsidR="00935A5F">
        <w:rPr>
          <w:rFonts w:cs="Times New Roman"/>
          <w:b/>
          <w:i/>
          <w:color w:val="000000" w:themeColor="text1"/>
          <w:u w:val="single"/>
          <w:lang w:val="en-US"/>
        </w:rPr>
        <w:instrText>f</w:instrText>
      </w:r>
      <w:r w:rsidR="00935A5F" w:rsidRPr="00B71D31">
        <w:rPr>
          <w:rFonts w:cs="Times New Roman"/>
          <w:b/>
          <w:i/>
          <w:color w:val="000000" w:themeColor="text1"/>
          <w:u w:val="single"/>
        </w:rPr>
        <w:instrText>684"]}],"</w:instrText>
      </w:r>
      <w:r w:rsidR="00935A5F">
        <w:rPr>
          <w:rFonts w:cs="Times New Roman"/>
          <w:b/>
          <w:i/>
          <w:color w:val="000000" w:themeColor="text1"/>
          <w:u w:val="single"/>
          <w:lang w:val="en-US"/>
        </w:rPr>
        <w:instrText>mendeley</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formattedCitation</w:instrText>
      </w:r>
      <w:r w:rsidR="00935A5F" w:rsidRPr="00B71D31">
        <w:rPr>
          <w:rFonts w:cs="Times New Roman"/>
          <w:b/>
          <w:i/>
          <w:color w:val="000000" w:themeColor="text1"/>
          <w:u w:val="single"/>
        </w:rPr>
        <w:instrText>":"[137,139]","</w:instrText>
      </w:r>
      <w:r w:rsidR="00935A5F">
        <w:rPr>
          <w:rFonts w:cs="Times New Roman"/>
          <w:b/>
          <w:i/>
          <w:color w:val="000000" w:themeColor="text1"/>
          <w:u w:val="single"/>
          <w:lang w:val="en-US"/>
        </w:rPr>
        <w:instrText>plainTextFormattedCitation</w:instrText>
      </w:r>
      <w:r w:rsidR="00935A5F" w:rsidRPr="00B71D31">
        <w:rPr>
          <w:rFonts w:cs="Times New Roman"/>
          <w:b/>
          <w:i/>
          <w:color w:val="000000" w:themeColor="text1"/>
          <w:u w:val="single"/>
        </w:rPr>
        <w:instrText>":"[137,139]","</w:instrText>
      </w:r>
      <w:r w:rsidR="00935A5F">
        <w:rPr>
          <w:rFonts w:cs="Times New Roman"/>
          <w:b/>
          <w:i/>
          <w:color w:val="000000" w:themeColor="text1"/>
          <w:u w:val="single"/>
          <w:lang w:val="en-US"/>
        </w:rPr>
        <w:instrText>previouslyFormattedCitation</w:instrText>
      </w:r>
      <w:r w:rsidR="00935A5F" w:rsidRPr="00B71D31">
        <w:rPr>
          <w:rFonts w:cs="Times New Roman"/>
          <w:b/>
          <w:i/>
          <w:color w:val="000000" w:themeColor="text1"/>
          <w:u w:val="single"/>
        </w:rPr>
        <w:instrText>":"[137,139]"},"</w:instrText>
      </w:r>
      <w:r w:rsidR="00935A5F">
        <w:rPr>
          <w:rFonts w:cs="Times New Roman"/>
          <w:b/>
          <w:i/>
          <w:color w:val="000000" w:themeColor="text1"/>
          <w:u w:val="single"/>
          <w:lang w:val="en-US"/>
        </w:rPr>
        <w:instrText>propertie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noteIndex</w:instrText>
      </w:r>
      <w:r w:rsidR="00935A5F" w:rsidRPr="00B71D31">
        <w:rPr>
          <w:rFonts w:cs="Times New Roman"/>
          <w:b/>
          <w:i/>
          <w:color w:val="000000" w:themeColor="text1"/>
          <w:u w:val="single"/>
        </w:rPr>
        <w:instrText>":0},"</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https</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github</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om</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tyl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language</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schema</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raw</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master</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sl</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citation</w:instrText>
      </w:r>
      <w:r w:rsidR="00935A5F" w:rsidRPr="00B71D31">
        <w:rPr>
          <w:rFonts w:cs="Times New Roman"/>
          <w:b/>
          <w:i/>
          <w:color w:val="000000" w:themeColor="text1"/>
          <w:u w:val="single"/>
        </w:rPr>
        <w:instrText>.</w:instrText>
      </w:r>
      <w:r w:rsidR="00935A5F">
        <w:rPr>
          <w:rFonts w:cs="Times New Roman"/>
          <w:b/>
          <w:i/>
          <w:color w:val="000000" w:themeColor="text1"/>
          <w:u w:val="single"/>
          <w:lang w:val="en-US"/>
        </w:rPr>
        <w:instrText>json</w:instrText>
      </w:r>
      <w:r w:rsidR="00935A5F" w:rsidRPr="00B71D31">
        <w:rPr>
          <w:rFonts w:cs="Times New Roman"/>
          <w:b/>
          <w:i/>
          <w:color w:val="000000" w:themeColor="text1"/>
          <w:u w:val="single"/>
        </w:rPr>
        <w:instrText>"}</w:instrText>
      </w:r>
      <w:r w:rsidRPr="00053AE8">
        <w:rPr>
          <w:rFonts w:cs="Times New Roman"/>
          <w:b/>
          <w:i/>
          <w:color w:val="000000" w:themeColor="text1"/>
          <w:u w:val="single"/>
          <w:lang w:val="en-US"/>
        </w:rPr>
        <w:fldChar w:fldCharType="separate"/>
      </w:r>
      <w:r w:rsidR="00053AE8" w:rsidRPr="00053AE8">
        <w:rPr>
          <w:rFonts w:cs="Times New Roman"/>
          <w:noProof/>
          <w:color w:val="000000" w:themeColor="text1"/>
        </w:rPr>
        <w:t>[137,139]</w:t>
      </w:r>
      <w:r w:rsidRPr="00053AE8">
        <w:rPr>
          <w:rFonts w:cs="Times New Roman"/>
          <w:b/>
          <w:i/>
          <w:color w:val="000000" w:themeColor="text1"/>
          <w:u w:val="single"/>
          <w:lang w:val="en-US"/>
        </w:rPr>
        <w:fldChar w:fldCharType="end"/>
      </w:r>
    </w:p>
    <w:p w14:paraId="30AD58EF" w14:textId="012BB19B" w:rsidR="00A16AAE" w:rsidRPr="00053AE8" w:rsidRDefault="00053AE8" w:rsidP="00053AE8">
      <w:pPr>
        <w:tabs>
          <w:tab w:val="left" w:pos="0"/>
        </w:tabs>
        <w:ind w:firstLine="0"/>
        <w:rPr>
          <w:rFonts w:cs="Times New Roman"/>
          <w:i/>
          <w:color w:val="000000" w:themeColor="text1"/>
          <w:lang w:eastAsia="ru-RU"/>
        </w:rPr>
      </w:pPr>
      <w:r>
        <w:rPr>
          <w:rFonts w:cs="Times New Roman"/>
          <w:i/>
          <w:color w:val="000000" w:themeColor="text1"/>
          <w:lang w:eastAsia="ru-RU"/>
        </w:rPr>
        <w:tab/>
      </w:r>
      <w:r w:rsidR="00A16AAE" w:rsidRPr="00053AE8">
        <w:rPr>
          <w:rFonts w:cs="Times New Roman"/>
          <w:i/>
          <w:color w:val="000000" w:themeColor="text1"/>
          <w:lang w:eastAsia="ru-RU"/>
        </w:rPr>
        <w:t xml:space="preserve">Внутривенное применение: </w:t>
      </w:r>
    </w:p>
    <w:p w14:paraId="053996AE" w14:textId="77777777" w:rsidR="00A16AAE" w:rsidRPr="00CB3251" w:rsidRDefault="00A16AAE" w:rsidP="00A16AAE">
      <w:pPr>
        <w:tabs>
          <w:tab w:val="left" w:pos="0"/>
        </w:tabs>
        <w:rPr>
          <w:rFonts w:cs="Times New Roman"/>
          <w:color w:val="000000" w:themeColor="text1"/>
          <w:lang w:eastAsia="ru-RU"/>
        </w:rPr>
      </w:pPr>
      <w:r w:rsidRPr="00CB3251">
        <w:rPr>
          <w:rFonts w:cs="Times New Roman"/>
          <w:color w:val="000000" w:themeColor="text1"/>
          <w:lang w:eastAsia="ru-RU"/>
        </w:rPr>
        <w:t>Стандартная дозировка препарата на разовое введение составляет 375 мг/м</w:t>
      </w:r>
      <w:r w:rsidRPr="00CB3251">
        <w:rPr>
          <w:rFonts w:cs="Times New Roman"/>
          <w:color w:val="000000" w:themeColor="text1"/>
          <w:vertAlign w:val="superscript"/>
          <w:lang w:eastAsia="ru-RU"/>
        </w:rPr>
        <w:t>2</w:t>
      </w:r>
      <w:r w:rsidRPr="00CB3251">
        <w:rPr>
          <w:rFonts w:cs="Times New Roman"/>
          <w:color w:val="000000" w:themeColor="text1"/>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0D563A20" w14:textId="77777777" w:rsidR="00A16AAE" w:rsidRPr="00CB3251" w:rsidRDefault="00A16AAE" w:rsidP="00A16AAE">
      <w:pPr>
        <w:tabs>
          <w:tab w:val="left" w:pos="0"/>
        </w:tabs>
        <w:rPr>
          <w:rFonts w:cs="Times New Roman"/>
          <w:color w:val="000000" w:themeColor="text1"/>
          <w:lang w:eastAsia="ru-RU"/>
        </w:rPr>
      </w:pPr>
      <w:r w:rsidRPr="00CB3251">
        <w:rPr>
          <w:rFonts w:cs="Times New Roman"/>
          <w:color w:val="000000" w:themeColor="text1"/>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400097D8" w14:textId="77777777" w:rsidR="00A16AAE" w:rsidRPr="00CB3251" w:rsidRDefault="00A16AAE" w:rsidP="00A16AAE">
      <w:pPr>
        <w:tabs>
          <w:tab w:val="left" w:pos="0"/>
        </w:tabs>
        <w:rPr>
          <w:rFonts w:cs="Times New Roman"/>
          <w:color w:val="000000" w:themeColor="text1"/>
          <w:szCs w:val="24"/>
        </w:rPr>
      </w:pPr>
      <w:r w:rsidRPr="00CB3251">
        <w:rPr>
          <w:rFonts w:cs="Times New Roman"/>
          <w:color w:val="000000" w:themeColor="text1"/>
          <w:lang w:eastAsia="ru-RU"/>
        </w:rPr>
        <w:t xml:space="preserve">Перед каждой инфузией ритуксимаба за 30-60 мин до введения необходимо проводить премедикацию (анальгетик/антипиретик, например парацетамол или </w:t>
      </w:r>
      <w:r w:rsidRPr="00CB3251">
        <w:rPr>
          <w:rFonts w:cs="Times New Roman"/>
          <w:color w:val="000000" w:themeColor="text1"/>
          <w:szCs w:val="24"/>
        </w:rPr>
        <w:t>кетопрофен</w:t>
      </w:r>
      <w:r w:rsidRPr="00CB3251">
        <w:rPr>
          <w:rFonts w:cs="Times New Roman"/>
          <w:color w:val="000000" w:themeColor="text1"/>
          <w:szCs w:val="24"/>
          <w:lang w:eastAsia="ru-RU"/>
        </w:rPr>
        <w:t>; антигистаминный препарат, например дифенгидрамин или клемастин;</w:t>
      </w:r>
      <w:r w:rsidRPr="00CB3251">
        <w:rPr>
          <w:rFonts w:cs="Times New Roman"/>
          <w:color w:val="000000" w:themeColor="text1"/>
          <w:lang w:eastAsia="ru-RU"/>
        </w:rPr>
        <w:t xml:space="preserve"> глюкокортикоид, например, дексаметазон).</w:t>
      </w:r>
      <w:r w:rsidRPr="00CB3251">
        <w:rPr>
          <w:color w:val="000000" w:themeColor="text1"/>
        </w:rPr>
        <w:t xml:space="preserve"> </w:t>
      </w:r>
      <w:r w:rsidRPr="00CB3251">
        <w:rPr>
          <w:rFonts w:cs="Times New Roman"/>
          <w:color w:val="000000" w:themeColor="text1"/>
          <w:szCs w:val="24"/>
        </w:rPr>
        <w:t xml:space="preserve">Стандартной премедикацией является введение кетопрофен 100 мг в/в капельно на 100 мл физ.раствора + </w:t>
      </w:r>
      <w:r w:rsidRPr="00CB3251">
        <w:rPr>
          <w:rFonts w:cs="Times New Roman"/>
          <w:color w:val="000000" w:themeColor="text1"/>
          <w:szCs w:val="24"/>
          <w:lang w:eastAsia="ru-RU"/>
        </w:rPr>
        <w:t>клемастин</w:t>
      </w:r>
      <w:r w:rsidRPr="00CB3251">
        <w:rPr>
          <w:rFonts w:cs="Times New Roman"/>
          <w:color w:val="000000" w:themeColor="text1"/>
          <w:szCs w:val="24"/>
        </w:rPr>
        <w:t xml:space="preserve"> 2 мг в/в капельно на 100 мл физ.раствора + дексаметазон 8 мг в/в капельно на 50 мл физ. раствора.</w:t>
      </w:r>
    </w:p>
    <w:p w14:paraId="71CE187A" w14:textId="77777777" w:rsidR="00A16AAE" w:rsidRPr="00CB3251" w:rsidRDefault="00A16AAE" w:rsidP="00A16AAE">
      <w:pPr>
        <w:tabs>
          <w:tab w:val="left" w:pos="0"/>
        </w:tabs>
        <w:rPr>
          <w:rFonts w:cs="Times New Roman"/>
          <w:color w:val="000000" w:themeColor="text1"/>
          <w:szCs w:val="24"/>
        </w:rPr>
      </w:pPr>
      <w:r w:rsidRPr="00CB3251">
        <w:rPr>
          <w:rFonts w:cs="Times New Roman"/>
          <w:color w:val="000000" w:themeColor="text1"/>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CB3251">
        <w:rPr>
          <w:rStyle w:val="sokr"/>
          <w:rFonts w:cs="Times New Roman"/>
          <w:color w:val="000000" w:themeColor="text1"/>
          <w:szCs w:val="24"/>
        </w:rPr>
        <w:t>в т.ч.</w:t>
      </w:r>
      <w:r w:rsidRPr="00CB3251">
        <w:rPr>
          <w:rFonts w:cs="Times New Roman"/>
          <w:color w:val="000000" w:themeColor="text1"/>
          <w:szCs w:val="24"/>
        </w:rPr>
        <w:t xml:space="preserve"> </w:t>
      </w:r>
      <w:r w:rsidRPr="00CB3251">
        <w:rPr>
          <w:rStyle w:val="sokr"/>
          <w:rFonts w:cs="Times New Roman"/>
          <w:color w:val="000000" w:themeColor="text1"/>
          <w:szCs w:val="24"/>
        </w:rPr>
        <w:t>в/в</w:t>
      </w:r>
      <w:r w:rsidRPr="00CB3251">
        <w:rPr>
          <w:rFonts w:cs="Times New Roman"/>
          <w:color w:val="000000" w:themeColor="text1"/>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0A8DE673" w14:textId="77777777" w:rsidR="00A16AAE" w:rsidRPr="00CB3251" w:rsidRDefault="00A16AAE" w:rsidP="00A16AAE">
      <w:pPr>
        <w:tabs>
          <w:tab w:val="left" w:pos="0"/>
        </w:tabs>
        <w:rPr>
          <w:rFonts w:cs="Times New Roman"/>
          <w:color w:val="000000" w:themeColor="text1"/>
          <w:szCs w:val="24"/>
        </w:rPr>
      </w:pPr>
      <w:r w:rsidRPr="00CB3251">
        <w:rPr>
          <w:rFonts w:cs="Times New Roman"/>
          <w:color w:val="000000" w:themeColor="text1"/>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00CE9370" w14:textId="4A715B6D" w:rsidR="00A16AAE" w:rsidRPr="00053AE8" w:rsidRDefault="00053AE8" w:rsidP="00053AE8">
      <w:pPr>
        <w:tabs>
          <w:tab w:val="left" w:pos="0"/>
        </w:tabs>
        <w:ind w:firstLine="0"/>
        <w:rPr>
          <w:rFonts w:cs="Times New Roman"/>
          <w:i/>
          <w:color w:val="000000" w:themeColor="text1"/>
          <w:lang w:eastAsia="ru-RU"/>
        </w:rPr>
      </w:pPr>
      <w:r>
        <w:rPr>
          <w:rFonts w:cs="Times New Roman"/>
          <w:i/>
          <w:color w:val="000000" w:themeColor="text1"/>
          <w:lang w:eastAsia="ru-RU"/>
        </w:rPr>
        <w:tab/>
      </w:r>
      <w:r w:rsidR="00A16AAE" w:rsidRPr="00053AE8">
        <w:rPr>
          <w:rFonts w:cs="Times New Roman"/>
          <w:i/>
          <w:color w:val="000000" w:themeColor="text1"/>
          <w:lang w:eastAsia="ru-RU"/>
        </w:rPr>
        <w:t>Подкожное применение</w:t>
      </w:r>
    </w:p>
    <w:p w14:paraId="0FFAD202" w14:textId="51A1E334" w:rsidR="00A16AAE" w:rsidRPr="00CB3251" w:rsidRDefault="00A16AAE" w:rsidP="00A16AAE">
      <w:pPr>
        <w:tabs>
          <w:tab w:val="left" w:pos="0"/>
        </w:tabs>
        <w:rPr>
          <w:rFonts w:cs="Times New Roman"/>
          <w:color w:val="000000" w:themeColor="text1"/>
          <w:szCs w:val="24"/>
        </w:rPr>
      </w:pPr>
      <w:r w:rsidRPr="00CB3251">
        <w:rPr>
          <w:rFonts w:cs="Times New Roman"/>
          <w:color w:val="000000" w:themeColor="text1"/>
          <w:szCs w:val="24"/>
        </w:rPr>
        <w:t>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352A83C8" w14:textId="7DB80F53" w:rsidR="00A16AAE" w:rsidRDefault="00A16AAE" w:rsidP="00A16AAE">
      <w:pPr>
        <w:rPr>
          <w:rFonts w:cs="Times New Roman"/>
          <w:color w:val="000000" w:themeColor="text1"/>
          <w:szCs w:val="24"/>
        </w:rPr>
      </w:pPr>
    </w:p>
    <w:p w14:paraId="1ACB0BBD" w14:textId="7FC91E68" w:rsidR="00731C0C" w:rsidRPr="00731C0C" w:rsidRDefault="00053AE8" w:rsidP="00731C0C">
      <w:pPr>
        <w:pStyle w:val="11"/>
      </w:pPr>
      <w:bookmarkStart w:id="109" w:name="_Toc65586428"/>
      <w:r>
        <w:t>Приложение А3.4.</w:t>
      </w:r>
      <w:r w:rsidR="00731C0C">
        <w:t xml:space="preserve"> </w:t>
      </w:r>
      <w:r w:rsidR="00731C0C" w:rsidRPr="00CC66C1">
        <w:t>Инфузионная терапия у гематологических пациентов</w:t>
      </w:r>
      <w:bookmarkEnd w:id="109"/>
    </w:p>
    <w:p w14:paraId="3908579D" w14:textId="77777777" w:rsidR="00731C0C" w:rsidRPr="00CC66C1" w:rsidRDefault="00731C0C" w:rsidP="00731C0C">
      <w:pPr>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1016071E" w14:textId="77777777" w:rsidR="00731C0C" w:rsidRPr="00CC66C1" w:rsidRDefault="00731C0C" w:rsidP="00731C0C">
      <w:pPr>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381BBEA6" w14:textId="77777777" w:rsidR="00731C0C" w:rsidRDefault="00731C0C" w:rsidP="00731C0C">
      <w:pPr>
        <w:rPr>
          <w:rFonts w:cs="Times New Roman"/>
          <w:i/>
          <w:szCs w:val="24"/>
        </w:rPr>
      </w:pPr>
    </w:p>
    <w:p w14:paraId="1B6DBB5A" w14:textId="77777777" w:rsidR="00731C0C" w:rsidRPr="00CC66C1" w:rsidRDefault="00731C0C" w:rsidP="00731C0C">
      <w:pPr>
        <w:rPr>
          <w:rFonts w:cs="Times New Roman"/>
          <w:i/>
          <w:szCs w:val="24"/>
          <w:u w:val="single"/>
        </w:rPr>
      </w:pPr>
      <w:r w:rsidRPr="00CC66C1">
        <w:rPr>
          <w:rFonts w:cs="Times New Roman"/>
          <w:i/>
          <w:szCs w:val="24"/>
          <w:u w:val="single"/>
        </w:rPr>
        <w:t>Виды инфузионных растворов</w:t>
      </w:r>
    </w:p>
    <w:p w14:paraId="5BB92564" w14:textId="77777777" w:rsidR="00731C0C" w:rsidRPr="00CC66C1" w:rsidRDefault="00731C0C" w:rsidP="00731C0C">
      <w:pPr>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68DC41EC" w14:textId="46C57720" w:rsidR="00731C0C" w:rsidRPr="00CC66C1" w:rsidRDefault="00731C0C" w:rsidP="00731C0C">
      <w:pPr>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rFonts w:cs="Times New Roman"/>
          <w:szCs w:val="24"/>
        </w:rPr>
        <w:t xml:space="preserve"> </w:t>
      </w:r>
      <w:r w:rsidRPr="00CC66C1">
        <w:rPr>
          <w:rFonts w:cs="Times New Roman"/>
          <w:szCs w:val="24"/>
        </w:rPr>
        <w:fldChar w:fldCharType="begin" w:fldLock="1"/>
      </w:r>
      <w:r w:rsidR="00C05F48">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140]","plainTextFormattedCitation":"[140]","previouslyFormattedCitation":"[140]"},"properties":{"noteIndex":0},"schema":"https://github.com/citation-style-language/schema/raw/master/csl-citation.json"}</w:instrText>
      </w:r>
      <w:r w:rsidRPr="00CC66C1">
        <w:rPr>
          <w:rFonts w:cs="Times New Roman"/>
          <w:szCs w:val="24"/>
        </w:rPr>
        <w:fldChar w:fldCharType="end"/>
      </w:r>
      <w:r w:rsidR="00F040F8">
        <w:rPr>
          <w:rFonts w:cs="Times New Roman"/>
          <w:szCs w:val="24"/>
        </w:rPr>
        <w:t>[140]</w:t>
      </w:r>
      <w:r w:rsidR="005C0C1F">
        <w:rPr>
          <w:rFonts w:cs="Times New Roman"/>
          <w:szCs w:val="24"/>
        </w:rPr>
        <w:t>[140]</w:t>
      </w:r>
      <w:r w:rsidR="00955421">
        <w:rPr>
          <w:rFonts w:cs="Times New Roman"/>
          <w:szCs w:val="24"/>
        </w:rPr>
        <w:t>[140]</w:t>
      </w:r>
      <w:r w:rsidR="00ED3198">
        <w:rPr>
          <w:rFonts w:cs="Times New Roman"/>
          <w:szCs w:val="24"/>
        </w:rPr>
        <w:t>[140]</w:t>
      </w:r>
      <w:r w:rsidR="00A9496B">
        <w:rPr>
          <w:rFonts w:cs="Times New Roman"/>
          <w:szCs w:val="24"/>
        </w:rPr>
        <w:t>[140][140][140][140]</w:t>
      </w:r>
      <w:r w:rsidR="004810E5">
        <w:rPr>
          <w:rFonts w:cs="Times New Roman"/>
          <w:szCs w:val="24"/>
        </w:rPr>
        <w:t>[140][140]</w:t>
      </w:r>
      <w:r w:rsidR="004F33C9">
        <w:rPr>
          <w:rFonts w:cs="Times New Roman"/>
          <w:szCs w:val="24"/>
        </w:rPr>
        <w:t>[140]</w:t>
      </w:r>
      <w:r w:rsidR="00C05F48">
        <w:rPr>
          <w:rFonts w:cs="Times New Roman"/>
          <w:szCs w:val="24"/>
        </w:rPr>
        <w:t>[140]</w:t>
      </w:r>
      <w:r w:rsidR="00935A5F">
        <w:rPr>
          <w:rFonts w:cs="Times New Roman"/>
          <w:szCs w:val="24"/>
        </w:rPr>
        <w:t>[140]</w:t>
      </w:r>
      <w:r>
        <w:rPr>
          <w:rFonts w:cs="Times New Roman"/>
          <w:szCs w:val="24"/>
        </w:rPr>
        <w:t>[1]</w:t>
      </w:r>
      <w:r w:rsidRPr="00CC66C1">
        <w:rPr>
          <w:rFonts w:cs="Times New Roman"/>
          <w:szCs w:val="24"/>
        </w:rPr>
        <w:t xml:space="preserve">. </w:t>
      </w:r>
    </w:p>
    <w:p w14:paraId="64D9D758" w14:textId="77777777" w:rsidR="00731C0C" w:rsidRPr="00CC66C1" w:rsidRDefault="00731C0C" w:rsidP="00731C0C">
      <w:pPr>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1427384B" w14:textId="77777777" w:rsidR="00731C0C" w:rsidRPr="00CC66C1" w:rsidRDefault="00731C0C" w:rsidP="00731C0C">
      <w:pPr>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3FA7493F" w14:textId="77777777" w:rsidR="00731C0C" w:rsidRPr="00CC66C1" w:rsidRDefault="00731C0C" w:rsidP="00731C0C">
      <w:pPr>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0FB1D1FA" w14:textId="230F328B" w:rsidR="00731C0C" w:rsidRPr="00CC66C1" w:rsidRDefault="00731C0C" w:rsidP="00731C0C">
      <w:pPr>
        <w:ind w:firstLine="708"/>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33D1205D" w14:textId="77777777" w:rsidR="00731C0C" w:rsidRPr="00CC66C1" w:rsidRDefault="00731C0C" w:rsidP="00731C0C">
      <w:pPr>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78D360A1" w14:textId="77777777" w:rsidR="00731C0C" w:rsidRPr="00CC66C1" w:rsidRDefault="00731C0C" w:rsidP="00731C0C">
      <w:pPr>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602F0050" w14:textId="77777777" w:rsidR="00731C0C" w:rsidRDefault="00731C0C" w:rsidP="00731C0C">
      <w:pPr>
        <w:rPr>
          <w:rFonts w:cs="Times New Roman"/>
          <w:szCs w:val="24"/>
        </w:rPr>
      </w:pPr>
    </w:p>
    <w:p w14:paraId="062BF8C6" w14:textId="77777777" w:rsidR="00731C0C" w:rsidRPr="00CC66C1" w:rsidRDefault="00731C0C" w:rsidP="00731C0C">
      <w:pPr>
        <w:rPr>
          <w:rFonts w:cs="Times New Roman"/>
          <w:szCs w:val="24"/>
        </w:rPr>
      </w:pPr>
      <w:r w:rsidRPr="00CC66C1">
        <w:rPr>
          <w:rFonts w:cs="Times New Roman"/>
          <w:szCs w:val="24"/>
        </w:rPr>
        <w:t>Таблица 1. Кристаллоидные растворы</w:t>
      </w:r>
    </w:p>
    <w:tbl>
      <w:tblPr>
        <w:tblStyle w:val="aff9"/>
        <w:tblW w:w="0" w:type="auto"/>
        <w:tblLook w:val="04A0" w:firstRow="1" w:lastRow="0" w:firstColumn="1" w:lastColumn="0" w:noHBand="0" w:noVBand="1"/>
      </w:tblPr>
      <w:tblGrid>
        <w:gridCol w:w="1900"/>
        <w:gridCol w:w="1859"/>
        <w:gridCol w:w="1841"/>
        <w:gridCol w:w="1861"/>
        <w:gridCol w:w="1885"/>
      </w:tblGrid>
      <w:tr w:rsidR="00731C0C" w:rsidRPr="00CC66C1" w14:paraId="6F5FDA90" w14:textId="77777777" w:rsidTr="002D3EBF">
        <w:tc>
          <w:tcPr>
            <w:tcW w:w="1914" w:type="dxa"/>
          </w:tcPr>
          <w:p w14:paraId="5FF37322" w14:textId="77777777" w:rsidR="00731C0C" w:rsidRPr="00CC66C1" w:rsidRDefault="00731C0C" w:rsidP="00B71D31">
            <w:pPr>
              <w:spacing w:line="240" w:lineRule="auto"/>
              <w:ind w:firstLine="0"/>
              <w:jc w:val="center"/>
              <w:rPr>
                <w:rFonts w:cs="Times New Roman"/>
                <w:b/>
                <w:szCs w:val="24"/>
              </w:rPr>
            </w:pPr>
            <w:r w:rsidRPr="00CC66C1">
              <w:rPr>
                <w:rFonts w:cs="Times New Roman"/>
                <w:b/>
                <w:szCs w:val="24"/>
              </w:rPr>
              <w:t>Компоненты</w:t>
            </w:r>
          </w:p>
        </w:tc>
        <w:tc>
          <w:tcPr>
            <w:tcW w:w="1914" w:type="dxa"/>
          </w:tcPr>
          <w:p w14:paraId="1994C9D4" w14:textId="77777777" w:rsidR="00731C0C" w:rsidRPr="00CC66C1" w:rsidRDefault="00731C0C" w:rsidP="00B71D31">
            <w:pPr>
              <w:spacing w:line="240" w:lineRule="auto"/>
              <w:ind w:firstLine="0"/>
              <w:jc w:val="center"/>
              <w:rPr>
                <w:rFonts w:cs="Times New Roman"/>
                <w:b/>
                <w:szCs w:val="24"/>
              </w:rPr>
            </w:pPr>
            <w:r w:rsidRPr="00CC66C1">
              <w:rPr>
                <w:rFonts w:cs="Times New Roman"/>
                <w:b/>
                <w:szCs w:val="24"/>
              </w:rPr>
              <w:t>Плазма</w:t>
            </w:r>
          </w:p>
        </w:tc>
        <w:tc>
          <w:tcPr>
            <w:tcW w:w="1914" w:type="dxa"/>
          </w:tcPr>
          <w:p w14:paraId="7C0F81C2" w14:textId="77777777" w:rsidR="00731C0C" w:rsidRPr="00CC66C1" w:rsidRDefault="00731C0C" w:rsidP="00B71D31">
            <w:pPr>
              <w:spacing w:line="240" w:lineRule="auto"/>
              <w:ind w:firstLine="0"/>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79F1F512" w14:textId="77777777" w:rsidR="00731C0C" w:rsidRPr="00CC66C1" w:rsidRDefault="00731C0C" w:rsidP="00B71D31">
            <w:pPr>
              <w:spacing w:line="240" w:lineRule="auto"/>
              <w:ind w:firstLine="0"/>
              <w:jc w:val="center"/>
              <w:rPr>
                <w:rFonts w:cs="Times New Roman"/>
                <w:b/>
                <w:szCs w:val="24"/>
              </w:rPr>
            </w:pPr>
            <w:r w:rsidRPr="00CC66C1">
              <w:rPr>
                <w:rFonts w:cs="Times New Roman"/>
                <w:b/>
                <w:szCs w:val="24"/>
              </w:rPr>
              <w:t>Рингер-лактат</w:t>
            </w:r>
          </w:p>
        </w:tc>
        <w:tc>
          <w:tcPr>
            <w:tcW w:w="1915" w:type="dxa"/>
          </w:tcPr>
          <w:p w14:paraId="5253AEA5" w14:textId="77777777" w:rsidR="00731C0C" w:rsidRPr="00CC66C1" w:rsidRDefault="00731C0C" w:rsidP="00B71D31">
            <w:pPr>
              <w:spacing w:line="240" w:lineRule="auto"/>
              <w:ind w:firstLine="0"/>
              <w:jc w:val="center"/>
              <w:rPr>
                <w:rFonts w:cs="Times New Roman"/>
                <w:b/>
                <w:szCs w:val="24"/>
              </w:rPr>
            </w:pPr>
            <w:r w:rsidRPr="00CC66C1">
              <w:rPr>
                <w:rFonts w:cs="Times New Roman"/>
                <w:b/>
                <w:szCs w:val="24"/>
              </w:rPr>
              <w:t>Плазмалит</w:t>
            </w:r>
          </w:p>
        </w:tc>
      </w:tr>
      <w:tr w:rsidR="00731C0C" w:rsidRPr="00CC66C1" w14:paraId="3101C1C4" w14:textId="77777777" w:rsidTr="002D3EBF">
        <w:tc>
          <w:tcPr>
            <w:tcW w:w="1914" w:type="dxa"/>
          </w:tcPr>
          <w:p w14:paraId="4B50B25C"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Натрий (ммоль/л)</w:t>
            </w:r>
          </w:p>
        </w:tc>
        <w:tc>
          <w:tcPr>
            <w:tcW w:w="1914" w:type="dxa"/>
          </w:tcPr>
          <w:p w14:paraId="71D74A90"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135-145</w:t>
            </w:r>
          </w:p>
        </w:tc>
        <w:tc>
          <w:tcPr>
            <w:tcW w:w="1914" w:type="dxa"/>
          </w:tcPr>
          <w:p w14:paraId="6B5459AA"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154</w:t>
            </w:r>
          </w:p>
        </w:tc>
        <w:tc>
          <w:tcPr>
            <w:tcW w:w="1914" w:type="dxa"/>
          </w:tcPr>
          <w:p w14:paraId="1E00C991"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130</w:t>
            </w:r>
          </w:p>
        </w:tc>
        <w:tc>
          <w:tcPr>
            <w:tcW w:w="1915" w:type="dxa"/>
          </w:tcPr>
          <w:p w14:paraId="1F418E6E"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140</w:t>
            </w:r>
          </w:p>
        </w:tc>
      </w:tr>
      <w:tr w:rsidR="00731C0C" w:rsidRPr="00CC66C1" w14:paraId="2D13A50D" w14:textId="77777777" w:rsidTr="002D3EBF">
        <w:tc>
          <w:tcPr>
            <w:tcW w:w="1914" w:type="dxa"/>
          </w:tcPr>
          <w:p w14:paraId="2B7351B3"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Хлорид (ммоль/л)</w:t>
            </w:r>
          </w:p>
        </w:tc>
        <w:tc>
          <w:tcPr>
            <w:tcW w:w="1914" w:type="dxa"/>
          </w:tcPr>
          <w:p w14:paraId="0211FD2C"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98-106</w:t>
            </w:r>
          </w:p>
        </w:tc>
        <w:tc>
          <w:tcPr>
            <w:tcW w:w="1914" w:type="dxa"/>
          </w:tcPr>
          <w:p w14:paraId="072A3CDB"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154</w:t>
            </w:r>
          </w:p>
        </w:tc>
        <w:tc>
          <w:tcPr>
            <w:tcW w:w="1914" w:type="dxa"/>
          </w:tcPr>
          <w:p w14:paraId="7A6D560E"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109</w:t>
            </w:r>
          </w:p>
        </w:tc>
        <w:tc>
          <w:tcPr>
            <w:tcW w:w="1915" w:type="dxa"/>
          </w:tcPr>
          <w:p w14:paraId="4F8B4645"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98</w:t>
            </w:r>
          </w:p>
        </w:tc>
      </w:tr>
      <w:tr w:rsidR="00731C0C" w:rsidRPr="00CC66C1" w14:paraId="5F0A7970" w14:textId="77777777" w:rsidTr="002D3EBF">
        <w:tc>
          <w:tcPr>
            <w:tcW w:w="1914" w:type="dxa"/>
          </w:tcPr>
          <w:p w14:paraId="65AFB159"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Калий (ммоль/л)</w:t>
            </w:r>
          </w:p>
        </w:tc>
        <w:tc>
          <w:tcPr>
            <w:tcW w:w="1914" w:type="dxa"/>
          </w:tcPr>
          <w:p w14:paraId="20338411"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3,5-5,0</w:t>
            </w:r>
          </w:p>
        </w:tc>
        <w:tc>
          <w:tcPr>
            <w:tcW w:w="1914" w:type="dxa"/>
          </w:tcPr>
          <w:p w14:paraId="735E46C1"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02CD5E5E"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4</w:t>
            </w:r>
          </w:p>
        </w:tc>
        <w:tc>
          <w:tcPr>
            <w:tcW w:w="1915" w:type="dxa"/>
          </w:tcPr>
          <w:p w14:paraId="1BA9E031"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5</w:t>
            </w:r>
          </w:p>
        </w:tc>
      </w:tr>
      <w:tr w:rsidR="00731C0C" w:rsidRPr="00CC66C1" w14:paraId="6D9017EF" w14:textId="77777777" w:rsidTr="002D3EBF">
        <w:tc>
          <w:tcPr>
            <w:tcW w:w="1914" w:type="dxa"/>
          </w:tcPr>
          <w:p w14:paraId="2FE1B307"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Кальций (мг/дл)</w:t>
            </w:r>
          </w:p>
        </w:tc>
        <w:tc>
          <w:tcPr>
            <w:tcW w:w="1914" w:type="dxa"/>
          </w:tcPr>
          <w:p w14:paraId="009DD842"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3,0-4,5</w:t>
            </w:r>
          </w:p>
        </w:tc>
        <w:tc>
          <w:tcPr>
            <w:tcW w:w="1914" w:type="dxa"/>
          </w:tcPr>
          <w:p w14:paraId="427DFEBE"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76A2A3A6"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4</w:t>
            </w:r>
          </w:p>
        </w:tc>
        <w:tc>
          <w:tcPr>
            <w:tcW w:w="1915" w:type="dxa"/>
          </w:tcPr>
          <w:p w14:paraId="586D20CC"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w:t>
            </w:r>
          </w:p>
        </w:tc>
      </w:tr>
      <w:tr w:rsidR="00731C0C" w:rsidRPr="00CC66C1" w14:paraId="3C126A6D" w14:textId="77777777" w:rsidTr="002D3EBF">
        <w:tc>
          <w:tcPr>
            <w:tcW w:w="1914" w:type="dxa"/>
          </w:tcPr>
          <w:p w14:paraId="4BF32642"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Магний (ммоль/л)</w:t>
            </w:r>
          </w:p>
        </w:tc>
        <w:tc>
          <w:tcPr>
            <w:tcW w:w="1914" w:type="dxa"/>
          </w:tcPr>
          <w:p w14:paraId="4A0F8453"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0,7-1,2</w:t>
            </w:r>
          </w:p>
        </w:tc>
        <w:tc>
          <w:tcPr>
            <w:tcW w:w="1914" w:type="dxa"/>
          </w:tcPr>
          <w:p w14:paraId="50542F88"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48B043E8"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w:t>
            </w:r>
          </w:p>
        </w:tc>
        <w:tc>
          <w:tcPr>
            <w:tcW w:w="1915" w:type="dxa"/>
          </w:tcPr>
          <w:p w14:paraId="2D29EA68"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3</w:t>
            </w:r>
          </w:p>
        </w:tc>
      </w:tr>
      <w:tr w:rsidR="00731C0C" w:rsidRPr="00CC66C1" w14:paraId="63F614B3" w14:textId="77777777" w:rsidTr="002D3EBF">
        <w:tc>
          <w:tcPr>
            <w:tcW w:w="1914" w:type="dxa"/>
          </w:tcPr>
          <w:p w14:paraId="2989BEDA"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Буфер (ммоль/л)</w:t>
            </w:r>
          </w:p>
        </w:tc>
        <w:tc>
          <w:tcPr>
            <w:tcW w:w="1914" w:type="dxa"/>
          </w:tcPr>
          <w:p w14:paraId="246B7036" w14:textId="77777777" w:rsidR="00731C0C" w:rsidRPr="00CC66C1" w:rsidRDefault="00731C0C" w:rsidP="00B71D31">
            <w:pPr>
              <w:spacing w:line="240" w:lineRule="auto"/>
              <w:ind w:firstLine="0"/>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48BC983D"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22-28)</w:t>
            </w:r>
          </w:p>
        </w:tc>
        <w:tc>
          <w:tcPr>
            <w:tcW w:w="1914" w:type="dxa"/>
          </w:tcPr>
          <w:p w14:paraId="06294716"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w:t>
            </w:r>
          </w:p>
        </w:tc>
        <w:tc>
          <w:tcPr>
            <w:tcW w:w="1914" w:type="dxa"/>
          </w:tcPr>
          <w:p w14:paraId="7898D22F"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Лактат (28)</w:t>
            </w:r>
          </w:p>
        </w:tc>
        <w:tc>
          <w:tcPr>
            <w:tcW w:w="1915" w:type="dxa"/>
          </w:tcPr>
          <w:p w14:paraId="19C441F3"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Ацетат (27)</w:t>
            </w:r>
          </w:p>
          <w:p w14:paraId="1922B7E9"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Глюканат (23)</w:t>
            </w:r>
          </w:p>
        </w:tc>
      </w:tr>
      <w:tr w:rsidR="00731C0C" w:rsidRPr="00CC66C1" w14:paraId="3B794D54" w14:textId="77777777" w:rsidTr="002D3EBF">
        <w:tc>
          <w:tcPr>
            <w:tcW w:w="1914" w:type="dxa"/>
          </w:tcPr>
          <w:p w14:paraId="7284F390"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Осмолярность  (мОсм/л)</w:t>
            </w:r>
          </w:p>
        </w:tc>
        <w:tc>
          <w:tcPr>
            <w:tcW w:w="1914" w:type="dxa"/>
          </w:tcPr>
          <w:p w14:paraId="7180C1A9"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290</w:t>
            </w:r>
          </w:p>
        </w:tc>
        <w:tc>
          <w:tcPr>
            <w:tcW w:w="1914" w:type="dxa"/>
          </w:tcPr>
          <w:p w14:paraId="73927564" w14:textId="77777777" w:rsidR="00731C0C" w:rsidRPr="00CC66C1" w:rsidRDefault="00731C0C" w:rsidP="00B71D31">
            <w:pPr>
              <w:spacing w:line="240" w:lineRule="auto"/>
              <w:ind w:firstLine="0"/>
              <w:jc w:val="center"/>
              <w:rPr>
                <w:rFonts w:cs="Times New Roman"/>
                <w:szCs w:val="24"/>
                <w:lang w:val="en-US"/>
              </w:rPr>
            </w:pPr>
            <w:r w:rsidRPr="00CC66C1">
              <w:rPr>
                <w:rFonts w:cs="Times New Roman"/>
                <w:szCs w:val="24"/>
                <w:lang w:val="en-US"/>
              </w:rPr>
              <w:t>308</w:t>
            </w:r>
          </w:p>
        </w:tc>
        <w:tc>
          <w:tcPr>
            <w:tcW w:w="1914" w:type="dxa"/>
          </w:tcPr>
          <w:p w14:paraId="54AE670D"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273</w:t>
            </w:r>
          </w:p>
        </w:tc>
        <w:tc>
          <w:tcPr>
            <w:tcW w:w="1915" w:type="dxa"/>
          </w:tcPr>
          <w:p w14:paraId="41B442F3" w14:textId="77777777" w:rsidR="00731C0C" w:rsidRPr="00CC66C1" w:rsidRDefault="00731C0C" w:rsidP="00B71D31">
            <w:pPr>
              <w:spacing w:line="240" w:lineRule="auto"/>
              <w:ind w:firstLine="0"/>
              <w:jc w:val="center"/>
              <w:rPr>
                <w:rFonts w:cs="Times New Roman"/>
                <w:szCs w:val="24"/>
              </w:rPr>
            </w:pPr>
            <w:r w:rsidRPr="00CC66C1">
              <w:rPr>
                <w:rFonts w:cs="Times New Roman"/>
                <w:szCs w:val="24"/>
              </w:rPr>
              <w:t>295</w:t>
            </w:r>
          </w:p>
        </w:tc>
      </w:tr>
    </w:tbl>
    <w:p w14:paraId="37985C51" w14:textId="77777777" w:rsidR="00731C0C" w:rsidRPr="00CC66C1" w:rsidRDefault="00731C0C" w:rsidP="00731C0C">
      <w:pPr>
        <w:rPr>
          <w:rFonts w:cs="Times New Roman"/>
          <w:szCs w:val="24"/>
        </w:rPr>
      </w:pPr>
    </w:p>
    <w:p w14:paraId="6B1A703B" w14:textId="77777777" w:rsidR="00731C0C" w:rsidRPr="00CC66C1" w:rsidRDefault="00731C0C" w:rsidP="00731C0C">
      <w:pPr>
        <w:rPr>
          <w:rFonts w:cs="Times New Roman"/>
          <w:i/>
          <w:szCs w:val="24"/>
          <w:u w:val="single"/>
        </w:rPr>
      </w:pPr>
      <w:r w:rsidRPr="00CC66C1">
        <w:rPr>
          <w:rFonts w:cs="Times New Roman"/>
          <w:i/>
          <w:szCs w:val="24"/>
          <w:u w:val="single"/>
        </w:rPr>
        <w:t>Показания к проведению инфузионной терапии</w:t>
      </w:r>
    </w:p>
    <w:p w14:paraId="70507B58" w14:textId="77777777" w:rsidR="00731C0C" w:rsidRPr="00CC66C1" w:rsidRDefault="00731C0C" w:rsidP="00731C0C">
      <w:pPr>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5A98DF2B" w14:textId="77777777" w:rsidR="00731C0C" w:rsidRPr="00CC66C1" w:rsidRDefault="00731C0C" w:rsidP="00731C0C">
      <w:pPr>
        <w:pStyle w:val="afe"/>
        <w:numPr>
          <w:ilvl w:val="0"/>
          <w:numId w:val="105"/>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35B66CBB" w14:textId="77777777" w:rsidR="00731C0C" w:rsidRPr="00CC66C1" w:rsidRDefault="00731C0C" w:rsidP="00731C0C">
      <w:pPr>
        <w:pStyle w:val="afe"/>
        <w:numPr>
          <w:ilvl w:val="0"/>
          <w:numId w:val="105"/>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3276224B" w14:textId="77777777" w:rsidR="00731C0C" w:rsidRPr="00CC66C1" w:rsidRDefault="00731C0C" w:rsidP="00731C0C">
      <w:pPr>
        <w:pStyle w:val="afe"/>
        <w:numPr>
          <w:ilvl w:val="0"/>
          <w:numId w:val="105"/>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790E6159" w14:textId="77777777" w:rsidR="00731C0C" w:rsidRPr="00CC66C1" w:rsidRDefault="00731C0C" w:rsidP="00731C0C">
      <w:pPr>
        <w:pStyle w:val="afe"/>
        <w:numPr>
          <w:ilvl w:val="0"/>
          <w:numId w:val="105"/>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37B985D3" w14:textId="77777777" w:rsidR="00731C0C" w:rsidRPr="00CC66C1" w:rsidRDefault="00731C0C" w:rsidP="00731C0C">
      <w:pPr>
        <w:pStyle w:val="afe"/>
        <w:numPr>
          <w:ilvl w:val="0"/>
          <w:numId w:val="105"/>
        </w:numPr>
        <w:rPr>
          <w:rFonts w:cs="Times New Roman"/>
          <w:szCs w:val="24"/>
        </w:rPr>
      </w:pPr>
      <w:r w:rsidRPr="00CC66C1">
        <w:rPr>
          <w:rFonts w:cs="Times New Roman"/>
          <w:szCs w:val="24"/>
        </w:rPr>
        <w:t xml:space="preserve">Коррекция электролитных нарушений. </w:t>
      </w:r>
    </w:p>
    <w:p w14:paraId="634FB81B" w14:textId="77777777" w:rsidR="00731C0C" w:rsidRPr="00CC66C1" w:rsidRDefault="00731C0C" w:rsidP="00731C0C">
      <w:pPr>
        <w:pStyle w:val="afe"/>
        <w:numPr>
          <w:ilvl w:val="0"/>
          <w:numId w:val="105"/>
        </w:numPr>
        <w:rPr>
          <w:rFonts w:cs="Times New Roman"/>
          <w:szCs w:val="24"/>
        </w:rPr>
      </w:pPr>
      <w:r w:rsidRPr="00CC66C1">
        <w:rPr>
          <w:rFonts w:cs="Times New Roman"/>
          <w:szCs w:val="24"/>
        </w:rPr>
        <w:t xml:space="preserve">Дезинтоксикационная терапия. </w:t>
      </w:r>
    </w:p>
    <w:p w14:paraId="0456D674" w14:textId="77777777" w:rsidR="00731C0C" w:rsidRDefault="00731C0C" w:rsidP="00731C0C">
      <w:pPr>
        <w:rPr>
          <w:rFonts w:cs="Times New Roman"/>
          <w:b/>
          <w:szCs w:val="24"/>
        </w:rPr>
      </w:pPr>
    </w:p>
    <w:p w14:paraId="126DD02C" w14:textId="1F1747A1" w:rsidR="00731C0C" w:rsidRPr="0048699E" w:rsidRDefault="00731C0C" w:rsidP="00731C0C">
      <w:pPr>
        <w:rPr>
          <w:rFonts w:cs="Times New Roman"/>
          <w:i/>
          <w:szCs w:val="24"/>
          <w:u w:val="single"/>
          <w:lang w:val="en-US"/>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C05F48">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41]","plainTextFormattedCitation":"[141]","previouslyFormattedCitation":"[141]"},"properties":{"noteIndex":0},"schema":"https://github.com/citation-style-language/schema/raw/master/csl-citation.json"}</w:instrText>
      </w:r>
      <w:r>
        <w:rPr>
          <w:rFonts w:cs="Times New Roman"/>
          <w:i/>
          <w:szCs w:val="24"/>
          <w:u w:val="single"/>
        </w:rPr>
        <w:fldChar w:fldCharType="separate"/>
      </w:r>
      <w:r w:rsidR="00935A5F" w:rsidRPr="00935A5F">
        <w:rPr>
          <w:rFonts w:cs="Times New Roman"/>
          <w:noProof/>
          <w:szCs w:val="24"/>
        </w:rPr>
        <w:t>[141]</w:t>
      </w:r>
      <w:r>
        <w:rPr>
          <w:rFonts w:cs="Times New Roman"/>
          <w:i/>
          <w:szCs w:val="24"/>
          <w:u w:val="single"/>
        </w:rPr>
        <w:fldChar w:fldCharType="end"/>
      </w:r>
    </w:p>
    <w:p w14:paraId="19D7EC06" w14:textId="77777777" w:rsidR="00731C0C" w:rsidRPr="00CC66C1" w:rsidRDefault="00731C0C" w:rsidP="00731C0C">
      <w:pPr>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0B8652F6" w14:textId="77777777" w:rsidR="00731C0C" w:rsidRPr="00CC66C1" w:rsidRDefault="00731C0C" w:rsidP="00731C0C">
      <w:pPr>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3B29645C" w14:textId="77777777" w:rsidR="00731C0C" w:rsidRPr="00CC66C1" w:rsidRDefault="00731C0C" w:rsidP="00731C0C">
      <w:pPr>
        <w:rPr>
          <w:rFonts w:cs="Times New Roman"/>
          <w:szCs w:val="24"/>
        </w:rPr>
      </w:pPr>
      <w:r w:rsidRPr="00CC66C1">
        <w:rPr>
          <w:rFonts w:cs="Times New Roman"/>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3DFBF1B7" w14:textId="77777777" w:rsidR="00731C0C" w:rsidRPr="00CC66C1" w:rsidRDefault="00731C0C" w:rsidP="00731C0C">
      <w:pPr>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0574E096" w14:textId="77777777" w:rsidR="00731C0C" w:rsidRDefault="00731C0C" w:rsidP="00731C0C">
      <w:pPr>
        <w:rPr>
          <w:rFonts w:cs="Times New Roman"/>
          <w:b/>
          <w:szCs w:val="24"/>
        </w:rPr>
      </w:pPr>
    </w:p>
    <w:p w14:paraId="6FD88B91" w14:textId="77777777" w:rsidR="00731C0C" w:rsidRPr="00CC66C1" w:rsidRDefault="00731C0C" w:rsidP="00731C0C">
      <w:pPr>
        <w:rPr>
          <w:rFonts w:cs="Times New Roman"/>
          <w:i/>
          <w:szCs w:val="24"/>
          <w:u w:val="single"/>
        </w:rPr>
      </w:pPr>
      <w:r w:rsidRPr="00CC66C1">
        <w:rPr>
          <w:rFonts w:cs="Times New Roman"/>
          <w:i/>
          <w:szCs w:val="24"/>
          <w:u w:val="single"/>
        </w:rPr>
        <w:t>Алгоритм действия врача</w:t>
      </w:r>
    </w:p>
    <w:p w14:paraId="616F38E7" w14:textId="77777777" w:rsidR="00731C0C" w:rsidRPr="00CC66C1" w:rsidRDefault="00731C0C" w:rsidP="00731C0C">
      <w:pPr>
        <w:pStyle w:val="afe"/>
        <w:numPr>
          <w:ilvl w:val="0"/>
          <w:numId w:val="106"/>
        </w:numPr>
        <w:rPr>
          <w:rFonts w:cs="Times New Roman"/>
          <w:szCs w:val="24"/>
        </w:rPr>
      </w:pPr>
      <w:r w:rsidRPr="00CC66C1">
        <w:rPr>
          <w:rFonts w:cs="Times New Roman"/>
          <w:szCs w:val="24"/>
        </w:rPr>
        <w:t>Определение показаний для инфузионная терапии.</w:t>
      </w:r>
    </w:p>
    <w:p w14:paraId="02E6E03F" w14:textId="77777777" w:rsidR="00731C0C" w:rsidRPr="00CC66C1" w:rsidRDefault="00731C0C" w:rsidP="00731C0C">
      <w:pPr>
        <w:pStyle w:val="afe"/>
        <w:numPr>
          <w:ilvl w:val="0"/>
          <w:numId w:val="106"/>
        </w:numPr>
        <w:rPr>
          <w:rFonts w:cs="Times New Roman"/>
          <w:szCs w:val="24"/>
        </w:rPr>
      </w:pPr>
      <w:r w:rsidRPr="00CC66C1">
        <w:rPr>
          <w:rFonts w:cs="Times New Roman"/>
          <w:szCs w:val="24"/>
        </w:rPr>
        <w:t>Выбор инфузионного раствора в зависимости от показаний.</w:t>
      </w:r>
    </w:p>
    <w:p w14:paraId="6E357AB2" w14:textId="77777777" w:rsidR="00731C0C" w:rsidRPr="00CC66C1" w:rsidRDefault="00731C0C" w:rsidP="00731C0C">
      <w:pPr>
        <w:pStyle w:val="afe"/>
        <w:numPr>
          <w:ilvl w:val="0"/>
          <w:numId w:val="106"/>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14B0E625" w14:textId="77777777" w:rsidR="00731C0C" w:rsidRPr="00CC66C1" w:rsidRDefault="00731C0C" w:rsidP="00731C0C">
      <w:pPr>
        <w:pStyle w:val="afe"/>
        <w:numPr>
          <w:ilvl w:val="0"/>
          <w:numId w:val="106"/>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6179DE00" w14:textId="5E4CAA0F" w:rsidR="00731C0C" w:rsidRDefault="00731C0C" w:rsidP="00731C0C">
      <w:pPr>
        <w:widowControl w:val="0"/>
        <w:autoSpaceDE w:val="0"/>
        <w:autoSpaceDN w:val="0"/>
        <w:adjustRightInd w:val="0"/>
        <w:rPr>
          <w:rFonts w:cs="Times New Roman"/>
          <w:szCs w:val="24"/>
        </w:rPr>
      </w:pPr>
    </w:p>
    <w:p w14:paraId="3DAD6465" w14:textId="2FDCD190" w:rsidR="009A5B55" w:rsidRDefault="00B71D31" w:rsidP="009A5B55">
      <w:pPr>
        <w:pStyle w:val="11"/>
      </w:pPr>
      <w:bookmarkStart w:id="110" w:name="_Toc65586429"/>
      <w:r>
        <w:t>Приложение А3.5.</w:t>
      </w:r>
      <w:bookmarkStart w:id="111" w:name="_Toc64477951"/>
      <w:r w:rsidR="009A5B55">
        <w:t xml:space="preserve"> Применение</w:t>
      </w:r>
      <w:r w:rsidR="009A5B55" w:rsidRPr="009848E0">
        <w:t xml:space="preserve"> компонентов донорской крови у </w:t>
      </w:r>
      <w:r w:rsidR="009A5B55">
        <w:t xml:space="preserve">гематологических </w:t>
      </w:r>
      <w:r w:rsidR="009A5B55" w:rsidRPr="009848E0">
        <w:t>пациентов</w:t>
      </w:r>
      <w:bookmarkEnd w:id="110"/>
      <w:bookmarkEnd w:id="111"/>
    </w:p>
    <w:p w14:paraId="2435EAEA" w14:textId="77777777" w:rsidR="009A5B55" w:rsidRPr="00106C1D" w:rsidRDefault="009A5B55" w:rsidP="009A5B55">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4381C955" w14:textId="77777777" w:rsidR="009A5B55" w:rsidRDefault="009A5B55" w:rsidP="009A5B55">
      <w:pPr>
        <w:contextualSpacing/>
        <w:rPr>
          <w:b/>
          <w:szCs w:val="24"/>
          <w:lang w:eastAsia="ru-RU"/>
        </w:rPr>
      </w:pPr>
    </w:p>
    <w:p w14:paraId="65158FCD" w14:textId="77777777" w:rsidR="009A5B55" w:rsidRPr="00360841" w:rsidRDefault="009A5B55" w:rsidP="009A5B55">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073AA815" w14:textId="77777777" w:rsidR="009A5B55" w:rsidRPr="00FA3E28" w:rsidRDefault="009A5B55" w:rsidP="009A5B55">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704EE3B9" w14:textId="77777777" w:rsidR="009A5B55" w:rsidRDefault="009A5B55" w:rsidP="009A5B55">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D8335F5" w14:textId="77777777" w:rsidR="009A5B55" w:rsidRPr="00360841" w:rsidRDefault="009A5B55" w:rsidP="00296A09">
      <w:pPr>
        <w:pStyle w:val="afe"/>
        <w:numPr>
          <w:ilvl w:val="0"/>
          <w:numId w:val="119"/>
        </w:numPr>
        <w:rPr>
          <w:szCs w:val="24"/>
        </w:rPr>
      </w:pPr>
      <w:r w:rsidRPr="00360841">
        <w:rPr>
          <w:rFonts w:eastAsia="Times New Roman"/>
          <w:szCs w:val="24"/>
        </w:rPr>
        <w:t>определение группы крови по системе AB0 и резус-принадлежности;</w:t>
      </w:r>
    </w:p>
    <w:p w14:paraId="4DB9B452" w14:textId="77777777" w:rsidR="009A5B55" w:rsidRPr="00360841" w:rsidRDefault="009A5B55" w:rsidP="00296A09">
      <w:pPr>
        <w:pStyle w:val="afe"/>
        <w:numPr>
          <w:ilvl w:val="0"/>
          <w:numId w:val="119"/>
        </w:numPr>
        <w:rPr>
          <w:szCs w:val="24"/>
        </w:rPr>
      </w:pPr>
      <w:r w:rsidRPr="00360841">
        <w:rPr>
          <w:rFonts w:eastAsia="Times New Roman"/>
          <w:szCs w:val="24"/>
        </w:rPr>
        <w:t>определение антигена K;</w:t>
      </w:r>
    </w:p>
    <w:p w14:paraId="68479018" w14:textId="77777777" w:rsidR="009A5B55" w:rsidRPr="00360841" w:rsidRDefault="009A5B55" w:rsidP="00296A09">
      <w:pPr>
        <w:pStyle w:val="afe"/>
        <w:numPr>
          <w:ilvl w:val="0"/>
          <w:numId w:val="119"/>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1C6FCE8C" w14:textId="77777777" w:rsidR="009A5B55" w:rsidRPr="00360841" w:rsidRDefault="009A5B55" w:rsidP="00296A09">
      <w:pPr>
        <w:pStyle w:val="afe"/>
        <w:numPr>
          <w:ilvl w:val="0"/>
          <w:numId w:val="119"/>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0853A4EF" w14:textId="77777777" w:rsidR="009A5B55" w:rsidRDefault="009A5B55" w:rsidP="009A5B55">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0BEB10A9" w14:textId="77777777" w:rsidR="009A5B55" w:rsidRDefault="009A5B55" w:rsidP="009A5B55">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53EAE0D6" w14:textId="77777777" w:rsidR="009A5B55" w:rsidRDefault="009A5B55" w:rsidP="009A5B55">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74C0497B" w14:textId="77777777" w:rsidR="009A5B55" w:rsidRPr="00360841" w:rsidRDefault="009A5B55" w:rsidP="00296A09">
      <w:pPr>
        <w:pStyle w:val="afe"/>
        <w:numPr>
          <w:ilvl w:val="0"/>
          <w:numId w:val="120"/>
        </w:numPr>
        <w:rPr>
          <w:rFonts w:eastAsia="Times New Roman"/>
          <w:szCs w:val="24"/>
        </w:rPr>
      </w:pPr>
      <w:r w:rsidRPr="00360841">
        <w:rPr>
          <w:rFonts w:eastAsia="Times New Roman"/>
          <w:szCs w:val="24"/>
          <w:lang w:eastAsia="ru-RU"/>
        </w:rPr>
        <w:t>посттрансфузионные осложнения в анамнезе</w:t>
      </w:r>
    </w:p>
    <w:p w14:paraId="0FCFE86D" w14:textId="77777777" w:rsidR="009A5B55" w:rsidRPr="00360841" w:rsidRDefault="009A5B55" w:rsidP="00296A09">
      <w:pPr>
        <w:pStyle w:val="afe"/>
        <w:numPr>
          <w:ilvl w:val="0"/>
          <w:numId w:val="120"/>
        </w:numPr>
        <w:rPr>
          <w:rFonts w:eastAsia="Times New Roman"/>
          <w:szCs w:val="24"/>
          <w:lang w:eastAsia="ru-RU"/>
        </w:rPr>
      </w:pPr>
      <w:r w:rsidRPr="00360841">
        <w:rPr>
          <w:rFonts w:eastAsia="Times New Roman"/>
          <w:szCs w:val="24"/>
          <w:lang w:eastAsia="ru-RU"/>
        </w:rPr>
        <w:t>беременность</w:t>
      </w:r>
    </w:p>
    <w:p w14:paraId="36145113" w14:textId="77777777" w:rsidR="009A5B55" w:rsidRPr="00360841" w:rsidRDefault="009A5B55" w:rsidP="00296A09">
      <w:pPr>
        <w:pStyle w:val="afe"/>
        <w:numPr>
          <w:ilvl w:val="0"/>
          <w:numId w:val="120"/>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44771793" w14:textId="77777777" w:rsidR="009A5B55" w:rsidRPr="00360841" w:rsidRDefault="009A5B55" w:rsidP="00296A09">
      <w:pPr>
        <w:pStyle w:val="afe"/>
        <w:numPr>
          <w:ilvl w:val="0"/>
          <w:numId w:val="120"/>
        </w:numPr>
        <w:rPr>
          <w:rFonts w:eastAsia="Times New Roman"/>
          <w:szCs w:val="24"/>
        </w:rPr>
      </w:pPr>
      <w:r w:rsidRPr="00360841">
        <w:rPr>
          <w:rFonts w:eastAsia="Times New Roman"/>
          <w:szCs w:val="24"/>
          <w:lang w:eastAsia="ru-RU"/>
        </w:rPr>
        <w:t xml:space="preserve">аллоиммунные антитела. </w:t>
      </w:r>
    </w:p>
    <w:p w14:paraId="27D03BCB" w14:textId="77777777" w:rsidR="009A5B55" w:rsidRDefault="009A5B55" w:rsidP="009A5B55">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7A92A8F8" w14:textId="77777777" w:rsidR="009A5B55" w:rsidRDefault="009A5B55" w:rsidP="009A5B55">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7692435" w14:textId="77777777" w:rsidR="009A5B55" w:rsidRPr="00360841" w:rsidRDefault="009A5B55" w:rsidP="00296A09">
      <w:pPr>
        <w:pStyle w:val="afe"/>
        <w:numPr>
          <w:ilvl w:val="0"/>
          <w:numId w:val="121"/>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479EF7AB" w14:textId="77777777" w:rsidR="009A5B55" w:rsidRPr="00360841" w:rsidRDefault="009A5B55" w:rsidP="00296A09">
      <w:pPr>
        <w:pStyle w:val="afe"/>
        <w:numPr>
          <w:ilvl w:val="0"/>
          <w:numId w:val="121"/>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389042F9" w14:textId="77777777" w:rsidR="009A5B55" w:rsidRPr="00360841" w:rsidRDefault="009A5B55" w:rsidP="00296A09">
      <w:pPr>
        <w:pStyle w:val="afe"/>
        <w:numPr>
          <w:ilvl w:val="0"/>
          <w:numId w:val="121"/>
        </w:numPr>
        <w:rPr>
          <w:szCs w:val="24"/>
        </w:rPr>
      </w:pPr>
      <w:r w:rsidRPr="00360841">
        <w:rPr>
          <w:rFonts w:eastAsia="Times New Roman"/>
          <w:szCs w:val="24"/>
        </w:rPr>
        <w:t>После трансфузии компонентов крови</w:t>
      </w:r>
    </w:p>
    <w:p w14:paraId="11661ADC" w14:textId="77777777" w:rsidR="009A5B55" w:rsidRPr="004E4312" w:rsidRDefault="009A5B55" w:rsidP="009A5B55">
      <w:pPr>
        <w:rPr>
          <w:b/>
          <w:u w:val="single"/>
        </w:rPr>
      </w:pPr>
      <w:r w:rsidRPr="004E4312">
        <w:rPr>
          <w:u w:val="single"/>
        </w:rPr>
        <w:t>Показания к переливанию ЭСК</w:t>
      </w:r>
    </w:p>
    <w:p w14:paraId="15211994"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31DF0A53"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549BD789"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79A8843F"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50E67127" w14:textId="77777777" w:rsidR="009A5B55" w:rsidRPr="004E4312" w:rsidRDefault="009A5B55" w:rsidP="009A5B55">
      <w:pPr>
        <w:rPr>
          <w:b/>
          <w:u w:val="single"/>
        </w:rPr>
      </w:pPr>
      <w:r w:rsidRPr="004E4312">
        <w:rPr>
          <w:u w:val="single"/>
        </w:rPr>
        <w:t>Показания к ЭСК при острой анемии вследствие массивной кровопотери</w:t>
      </w:r>
    </w:p>
    <w:p w14:paraId="338FC035"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2CCD7F55"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629A9DB1" w14:textId="77777777" w:rsidR="009A5B55" w:rsidRPr="003E19FB" w:rsidRDefault="009A5B55" w:rsidP="00296A09">
      <w:pPr>
        <w:pStyle w:val="FitzBullet"/>
        <w:numPr>
          <w:ilvl w:val="0"/>
          <w:numId w:val="122"/>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60A089E2" w14:textId="77777777" w:rsidR="009A5B55" w:rsidRDefault="009A5B55" w:rsidP="00296A09">
      <w:pPr>
        <w:pStyle w:val="FitzBullet"/>
        <w:numPr>
          <w:ilvl w:val="0"/>
          <w:numId w:val="122"/>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09D6833D" w14:textId="77777777" w:rsidR="009A5B55" w:rsidRPr="003E19FB" w:rsidRDefault="009A5B55" w:rsidP="009A5B55">
      <w:pPr>
        <w:pStyle w:val="FitzBullet"/>
        <w:spacing w:before="0" w:after="0" w:line="360" w:lineRule="auto"/>
        <w:ind w:left="720" w:firstLine="0"/>
      </w:pPr>
    </w:p>
    <w:p w14:paraId="0575705D" w14:textId="77777777" w:rsidR="009A5B55" w:rsidRPr="00360841" w:rsidRDefault="009A5B55" w:rsidP="009A5B55">
      <w:pPr>
        <w:rPr>
          <w:bCs/>
          <w:i/>
          <w:iCs/>
          <w:szCs w:val="24"/>
          <w:u w:val="single"/>
          <w:lang w:eastAsia="ru-RU"/>
        </w:rPr>
      </w:pPr>
      <w:r w:rsidRPr="00360841">
        <w:rPr>
          <w:bCs/>
          <w:i/>
          <w:iCs/>
          <w:szCs w:val="24"/>
          <w:u w:val="single"/>
          <w:lang w:eastAsia="ru-RU"/>
        </w:rPr>
        <w:t>Трансфузии концентрата тромбоцитов</w:t>
      </w:r>
    </w:p>
    <w:p w14:paraId="056451EB" w14:textId="77777777" w:rsidR="009A5B55" w:rsidRPr="003E19FB" w:rsidRDefault="009A5B55" w:rsidP="009A5B55">
      <w:pPr>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74A74556" w14:textId="77777777" w:rsidR="009A5B55" w:rsidRDefault="009A5B55" w:rsidP="009A5B55">
      <w:pPr>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501BF172" w14:textId="77777777" w:rsidR="009A5B55" w:rsidRPr="003E19FB" w:rsidRDefault="009A5B55" w:rsidP="009A5B55">
      <w:pPr>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5B0A9055" w14:textId="77777777" w:rsidR="009A5B55" w:rsidRDefault="009A5B55" w:rsidP="009A5B55">
      <w:pPr>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3F4FF8A0" w14:textId="77777777" w:rsidR="009A5B55" w:rsidRDefault="009A5B55" w:rsidP="009A5B55">
      <w:pPr>
        <w:contextualSpacing/>
        <w:rPr>
          <w:bCs/>
          <w:szCs w:val="24"/>
        </w:rPr>
      </w:pPr>
    </w:p>
    <w:p w14:paraId="7A01F39A" w14:textId="77777777" w:rsidR="009A5B55" w:rsidRPr="0008195A" w:rsidRDefault="009A5B55" w:rsidP="009A5B55">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9A5B55" w:rsidRPr="004C7AAC" w14:paraId="484C23FD" w14:textId="77777777" w:rsidTr="002D3EBF">
        <w:tc>
          <w:tcPr>
            <w:tcW w:w="3007" w:type="dxa"/>
            <w:vAlign w:val="center"/>
          </w:tcPr>
          <w:p w14:paraId="37EB6736" w14:textId="77777777" w:rsidR="009A5B55" w:rsidRPr="00BA458B" w:rsidRDefault="009A5B55" w:rsidP="002D3EBF">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5CE35DA7" w14:textId="77777777" w:rsidR="009A5B55" w:rsidRPr="00BA458B" w:rsidRDefault="009A5B55" w:rsidP="002D3EBF">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198CC41C" w14:textId="77777777" w:rsidR="009A5B55" w:rsidRPr="00BA458B" w:rsidRDefault="009A5B55" w:rsidP="002D3EBF">
            <w:pPr>
              <w:pStyle w:val="Table-head-italic"/>
              <w:spacing w:line="360" w:lineRule="auto"/>
              <w:jc w:val="center"/>
              <w:rPr>
                <w:i w:val="0"/>
                <w:sz w:val="22"/>
                <w:szCs w:val="22"/>
                <w:lang w:val="ru-RU"/>
              </w:rPr>
            </w:pPr>
            <w:r w:rsidRPr="00BA458B">
              <w:rPr>
                <w:i w:val="0"/>
                <w:sz w:val="22"/>
                <w:szCs w:val="22"/>
                <w:lang w:val="ru-RU"/>
              </w:rPr>
              <w:t>Примечания</w:t>
            </w:r>
          </w:p>
        </w:tc>
      </w:tr>
      <w:tr w:rsidR="009A5B55" w:rsidRPr="004C7AAC" w14:paraId="6F3B2224" w14:textId="77777777" w:rsidTr="002D3EBF">
        <w:tc>
          <w:tcPr>
            <w:tcW w:w="3007" w:type="dxa"/>
          </w:tcPr>
          <w:p w14:paraId="2C0D7522" w14:textId="77777777" w:rsidR="009A5B55" w:rsidRPr="00BA458B" w:rsidRDefault="009A5B55" w:rsidP="002D3EBF">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1B535320"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6A8A7D2" w14:textId="77777777" w:rsidR="009A5B55" w:rsidRPr="00A83EB7" w:rsidRDefault="009A5B55" w:rsidP="002D3EBF">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9A5B55" w:rsidRPr="004C7AAC" w14:paraId="4254D5EC" w14:textId="77777777" w:rsidTr="002D3EBF">
        <w:tc>
          <w:tcPr>
            <w:tcW w:w="3007" w:type="dxa"/>
          </w:tcPr>
          <w:p w14:paraId="4A99ACC6" w14:textId="77777777" w:rsidR="009A5B55" w:rsidRPr="00BA458B" w:rsidRDefault="009A5B55" w:rsidP="002D3EBF">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0485FEC7"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38BB96A" w14:textId="77777777" w:rsidR="009A5B55" w:rsidRPr="00A83EB7" w:rsidRDefault="009A5B55" w:rsidP="002D3EBF">
            <w:pPr>
              <w:pStyle w:val="table-text-0"/>
              <w:spacing w:before="0" w:line="360" w:lineRule="auto"/>
              <w:ind w:firstLine="0"/>
              <w:jc w:val="center"/>
              <w:rPr>
                <w:sz w:val="22"/>
                <w:szCs w:val="22"/>
                <w:lang w:val="ru-RU"/>
              </w:rPr>
            </w:pPr>
            <w:r>
              <w:rPr>
                <w:sz w:val="22"/>
                <w:szCs w:val="22"/>
                <w:lang w:val="ru-RU"/>
              </w:rPr>
              <w:t>-</w:t>
            </w:r>
          </w:p>
        </w:tc>
      </w:tr>
      <w:tr w:rsidR="009A5B55" w:rsidRPr="004C7AAC" w14:paraId="2A743E4F" w14:textId="77777777" w:rsidTr="002D3EBF">
        <w:tc>
          <w:tcPr>
            <w:tcW w:w="3007" w:type="dxa"/>
          </w:tcPr>
          <w:p w14:paraId="4B9FA456" w14:textId="77777777" w:rsidR="009A5B55" w:rsidRPr="00BA458B" w:rsidRDefault="009A5B55" w:rsidP="002D3EBF">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46705CC5"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FA3D020" w14:textId="77777777" w:rsidR="009A5B55" w:rsidRPr="00A83EB7" w:rsidRDefault="009A5B55" w:rsidP="002D3EBF">
            <w:pPr>
              <w:pStyle w:val="table-text-0"/>
              <w:spacing w:before="0" w:line="360" w:lineRule="auto"/>
              <w:ind w:firstLine="0"/>
              <w:jc w:val="center"/>
              <w:rPr>
                <w:sz w:val="22"/>
                <w:szCs w:val="22"/>
                <w:lang w:val="ru-RU"/>
              </w:rPr>
            </w:pPr>
            <w:r>
              <w:rPr>
                <w:sz w:val="22"/>
                <w:szCs w:val="22"/>
                <w:lang w:val="ru-RU"/>
              </w:rPr>
              <w:t>-</w:t>
            </w:r>
          </w:p>
        </w:tc>
      </w:tr>
      <w:tr w:rsidR="009A5B55" w:rsidRPr="004C7AAC" w14:paraId="2B3A1B65" w14:textId="77777777" w:rsidTr="002D3EBF">
        <w:tc>
          <w:tcPr>
            <w:tcW w:w="3007" w:type="dxa"/>
          </w:tcPr>
          <w:p w14:paraId="488718A4" w14:textId="77777777" w:rsidR="009A5B55" w:rsidRPr="00BA458B" w:rsidRDefault="009A5B55" w:rsidP="002D3EBF">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01C93169"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E7936DA" w14:textId="77777777" w:rsidR="009A5B55" w:rsidRPr="00A83EB7" w:rsidRDefault="009A5B55" w:rsidP="002D3EBF">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9A5B55" w:rsidRPr="004C7AAC" w14:paraId="5CF7A666" w14:textId="77777777" w:rsidTr="002D3EBF">
        <w:tc>
          <w:tcPr>
            <w:tcW w:w="3007" w:type="dxa"/>
          </w:tcPr>
          <w:p w14:paraId="6F39C622" w14:textId="77777777" w:rsidR="009A5B55" w:rsidRPr="00BA458B" w:rsidRDefault="009A5B55" w:rsidP="002D3EBF">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1672FB64"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422FAAD" w14:textId="77777777" w:rsidR="009A5B55" w:rsidRPr="00A83EB7" w:rsidRDefault="009A5B55" w:rsidP="002D3EBF">
            <w:pPr>
              <w:pStyle w:val="table-text-0"/>
              <w:spacing w:before="0" w:line="360" w:lineRule="auto"/>
              <w:ind w:firstLine="0"/>
              <w:jc w:val="center"/>
              <w:rPr>
                <w:sz w:val="22"/>
                <w:szCs w:val="22"/>
                <w:lang w:val="ru-RU"/>
              </w:rPr>
            </w:pPr>
            <w:r>
              <w:rPr>
                <w:sz w:val="22"/>
                <w:szCs w:val="22"/>
                <w:lang w:val="ru-RU"/>
              </w:rPr>
              <w:t>-</w:t>
            </w:r>
          </w:p>
        </w:tc>
      </w:tr>
      <w:tr w:rsidR="009A5B55" w:rsidRPr="004C7AAC" w14:paraId="4FE0BAE9" w14:textId="77777777" w:rsidTr="002D3EBF">
        <w:tc>
          <w:tcPr>
            <w:tcW w:w="3007" w:type="dxa"/>
          </w:tcPr>
          <w:p w14:paraId="23B771F2"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4F9B110D"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AEA0C26" w14:textId="77777777" w:rsidR="009A5B55" w:rsidRPr="00A83EB7" w:rsidRDefault="009A5B55" w:rsidP="002D3EBF">
            <w:pPr>
              <w:pStyle w:val="table-text-0"/>
              <w:spacing w:before="0" w:line="360" w:lineRule="auto"/>
              <w:ind w:firstLine="0"/>
              <w:jc w:val="center"/>
              <w:rPr>
                <w:sz w:val="22"/>
                <w:szCs w:val="22"/>
                <w:lang w:val="ru-RU"/>
              </w:rPr>
            </w:pPr>
            <w:r>
              <w:rPr>
                <w:sz w:val="22"/>
                <w:szCs w:val="22"/>
                <w:lang w:val="ru-RU"/>
              </w:rPr>
              <w:t>-</w:t>
            </w:r>
          </w:p>
        </w:tc>
      </w:tr>
      <w:tr w:rsidR="009A5B55" w:rsidRPr="004C7AAC" w14:paraId="1E2E9031" w14:textId="77777777" w:rsidTr="002D3EBF">
        <w:tc>
          <w:tcPr>
            <w:tcW w:w="3007" w:type="dxa"/>
          </w:tcPr>
          <w:p w14:paraId="7B6F63D1" w14:textId="77777777" w:rsidR="009A5B55" w:rsidRPr="00BA458B" w:rsidRDefault="009A5B55" w:rsidP="002D3EBF">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7B554DB2" w14:textId="77777777" w:rsidR="009A5B55" w:rsidRPr="00BA458B" w:rsidRDefault="009A5B55"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292A0C6" w14:textId="77777777" w:rsidR="009A5B55" w:rsidRPr="00A83EB7" w:rsidRDefault="009A5B55" w:rsidP="002D3EBF">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7B5E6D7B" w14:textId="77777777" w:rsidR="009A5B55" w:rsidRPr="0008195A" w:rsidRDefault="009A5B55" w:rsidP="009A5B55">
      <w:pPr>
        <w:rPr>
          <w:b/>
        </w:rPr>
      </w:pPr>
      <w:r w:rsidRPr="0008195A">
        <w:t>* Сепсис, пульмонологические заболевания, лихорадка.</w:t>
      </w:r>
    </w:p>
    <w:p w14:paraId="709B0509" w14:textId="77777777" w:rsidR="009A5B55" w:rsidRDefault="009A5B55" w:rsidP="009A5B55">
      <w:pPr>
        <w:pStyle w:val="3"/>
        <w:spacing w:before="0"/>
        <w:ind w:firstLine="708"/>
        <w:rPr>
          <w:rFonts w:ascii="Times New Roman" w:hAnsi="Times New Roman" w:cs="Times New Roman"/>
          <w:b/>
          <w:u w:val="single"/>
        </w:rPr>
      </w:pPr>
    </w:p>
    <w:p w14:paraId="061D2621" w14:textId="77777777" w:rsidR="009A5B55" w:rsidRPr="00287E25" w:rsidRDefault="009A5B55" w:rsidP="009A5B55">
      <w:pPr>
        <w:ind w:firstLine="708"/>
        <w:rPr>
          <w:b/>
          <w:u w:val="single"/>
        </w:rPr>
      </w:pPr>
      <w:r w:rsidRPr="00287E25">
        <w:rPr>
          <w:u w:val="single"/>
        </w:rPr>
        <w:t>Показания к переливанию концентрата тромбоцитов с лечебной целью.</w:t>
      </w:r>
    </w:p>
    <w:p w14:paraId="274C7D35" w14:textId="77777777" w:rsidR="009A5B55" w:rsidRDefault="009A5B55" w:rsidP="009A5B55">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3C6C1D17" w14:textId="77777777" w:rsidR="009A5B55" w:rsidRDefault="009A5B55" w:rsidP="009A5B55">
      <w:pPr>
        <w:rPr>
          <w:bCs/>
          <w:szCs w:val="24"/>
        </w:rPr>
      </w:pPr>
    </w:p>
    <w:p w14:paraId="1AA4D619" w14:textId="77777777" w:rsidR="009A5B55" w:rsidRPr="002A1C4D" w:rsidRDefault="009A5B55" w:rsidP="009A5B55">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9A5B55" w:rsidRPr="004C7AAC" w14:paraId="2840D1D2" w14:textId="77777777" w:rsidTr="002D3EBF">
        <w:tc>
          <w:tcPr>
            <w:tcW w:w="9121" w:type="dxa"/>
            <w:shd w:val="clear" w:color="auto" w:fill="auto"/>
          </w:tcPr>
          <w:p w14:paraId="40B62F49" w14:textId="77777777" w:rsidR="009A5B55" w:rsidRPr="004C7AAC" w:rsidRDefault="009A5B55" w:rsidP="002D3EBF">
            <w:pPr>
              <w:pStyle w:val="table-text-1"/>
              <w:spacing w:before="0" w:after="0" w:line="360" w:lineRule="auto"/>
              <w:rPr>
                <w:b/>
                <w:i/>
                <w:sz w:val="24"/>
                <w:szCs w:val="24"/>
              </w:rPr>
            </w:pPr>
            <w:r w:rsidRPr="002E0659">
              <w:rPr>
                <w:sz w:val="22"/>
                <w:szCs w:val="22"/>
              </w:rPr>
              <w:t>1 степень (не требует трансфузии)</w:t>
            </w:r>
          </w:p>
        </w:tc>
      </w:tr>
      <w:tr w:rsidR="009A5B55" w:rsidRPr="004C7AAC" w14:paraId="5BC08F45" w14:textId="77777777" w:rsidTr="002D3EBF">
        <w:tc>
          <w:tcPr>
            <w:tcW w:w="9121" w:type="dxa"/>
            <w:shd w:val="clear" w:color="auto" w:fill="auto"/>
          </w:tcPr>
          <w:p w14:paraId="59BE3802"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717792F2"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134D2F2D" w14:textId="77777777" w:rsidR="009A5B55" w:rsidRPr="002E0659" w:rsidRDefault="009A5B55" w:rsidP="002D3EBF">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13177C23" w14:textId="77777777" w:rsidR="009A5B55" w:rsidRPr="002E0659" w:rsidRDefault="009A5B55" w:rsidP="002D3EBF">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0701F354"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70E0A239"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74BC5433"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77F70D27"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9A5B55" w:rsidRPr="004C7AAC" w14:paraId="4C8A1E65" w14:textId="77777777" w:rsidTr="002D3EBF">
        <w:tc>
          <w:tcPr>
            <w:tcW w:w="9121" w:type="dxa"/>
            <w:shd w:val="clear" w:color="auto" w:fill="auto"/>
          </w:tcPr>
          <w:p w14:paraId="05453EE2" w14:textId="77777777" w:rsidR="009A5B55" w:rsidRPr="002E0659" w:rsidRDefault="009A5B55" w:rsidP="002D3EBF">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9A5B55" w:rsidRPr="004C7AAC" w14:paraId="5C42281A" w14:textId="77777777" w:rsidTr="002D3EBF">
        <w:tc>
          <w:tcPr>
            <w:tcW w:w="9121" w:type="dxa"/>
            <w:shd w:val="clear" w:color="auto" w:fill="auto"/>
          </w:tcPr>
          <w:p w14:paraId="69BCEEAB"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101CF821"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Гематомы</w:t>
            </w:r>
          </w:p>
          <w:p w14:paraId="4267D3F1"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243AA91B"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79764181"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48BBE3C1"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6B1D408C" w14:textId="77777777" w:rsidR="009A5B55" w:rsidRPr="00360841" w:rsidRDefault="009A5B55"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9A5B55" w:rsidRPr="004C7AAC" w14:paraId="10CED5D8" w14:textId="77777777" w:rsidTr="002D3EBF">
        <w:tc>
          <w:tcPr>
            <w:tcW w:w="9121" w:type="dxa"/>
            <w:shd w:val="clear" w:color="auto" w:fill="auto"/>
          </w:tcPr>
          <w:p w14:paraId="7109675A" w14:textId="77777777" w:rsidR="009A5B55" w:rsidRPr="004C7AAC" w:rsidRDefault="009A5B55" w:rsidP="002D3EBF">
            <w:pPr>
              <w:pStyle w:val="table-text-1"/>
              <w:spacing w:before="0" w:after="0" w:line="360" w:lineRule="auto"/>
              <w:rPr>
                <w:b/>
                <w:i/>
                <w:sz w:val="24"/>
                <w:szCs w:val="24"/>
              </w:rPr>
            </w:pPr>
            <w:r w:rsidRPr="002E0659">
              <w:rPr>
                <w:sz w:val="22"/>
                <w:szCs w:val="22"/>
              </w:rPr>
              <w:t>3 степень (требуют трансфузии)</w:t>
            </w:r>
          </w:p>
        </w:tc>
      </w:tr>
      <w:tr w:rsidR="009A5B55" w:rsidRPr="004C7AAC" w14:paraId="660B8BB4" w14:textId="77777777" w:rsidTr="002D3EBF">
        <w:tc>
          <w:tcPr>
            <w:tcW w:w="9121" w:type="dxa"/>
            <w:shd w:val="clear" w:color="auto" w:fill="auto"/>
          </w:tcPr>
          <w:p w14:paraId="69EE738B"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Мелена</w:t>
            </w:r>
          </w:p>
          <w:p w14:paraId="7BD37E8C"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Рвота с кровью</w:t>
            </w:r>
          </w:p>
          <w:p w14:paraId="7BAAC601"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Кровохарканье</w:t>
            </w:r>
          </w:p>
          <w:p w14:paraId="617B0C06"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48891F2A"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4F7D780E"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Стул с кровью</w:t>
            </w:r>
          </w:p>
          <w:p w14:paraId="1B739D36"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3D62D837" w14:textId="77777777" w:rsidR="009A5B55" w:rsidRPr="002E0659" w:rsidRDefault="009A5B55" w:rsidP="002D3EBF">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140D8748" w14:textId="77777777" w:rsidR="009A5B55" w:rsidRPr="00360841" w:rsidRDefault="009A5B55"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9A5B55" w:rsidRPr="004C7AAC" w14:paraId="3CE76396" w14:textId="77777777" w:rsidTr="002D3EBF">
        <w:tc>
          <w:tcPr>
            <w:tcW w:w="9121" w:type="dxa"/>
            <w:shd w:val="clear" w:color="auto" w:fill="auto"/>
          </w:tcPr>
          <w:p w14:paraId="63FB5B38" w14:textId="77777777" w:rsidR="009A5B55" w:rsidRPr="004C7AAC" w:rsidRDefault="009A5B55" w:rsidP="002D3EBF">
            <w:pPr>
              <w:pStyle w:val="table-text-1"/>
              <w:spacing w:before="0" w:after="0" w:line="360" w:lineRule="auto"/>
              <w:rPr>
                <w:b/>
                <w:i/>
                <w:sz w:val="24"/>
                <w:szCs w:val="24"/>
              </w:rPr>
            </w:pPr>
            <w:r w:rsidRPr="002E0659">
              <w:rPr>
                <w:sz w:val="22"/>
                <w:szCs w:val="22"/>
              </w:rPr>
              <w:t>4 степень (требуют трансфузии)</w:t>
            </w:r>
          </w:p>
        </w:tc>
      </w:tr>
      <w:tr w:rsidR="009A5B55" w:rsidRPr="004C7AAC" w14:paraId="4C73C666" w14:textId="77777777" w:rsidTr="002D3EBF">
        <w:tc>
          <w:tcPr>
            <w:tcW w:w="9121" w:type="dxa"/>
            <w:shd w:val="clear" w:color="auto" w:fill="auto"/>
          </w:tcPr>
          <w:p w14:paraId="13E44F15"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38BA8716" w14:textId="77777777" w:rsidR="009A5B55" w:rsidRPr="002E0659" w:rsidRDefault="009A5B55" w:rsidP="002D3EBF">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66DD2225" w14:textId="77777777" w:rsidR="009A5B55" w:rsidRPr="00360841" w:rsidRDefault="009A5B55" w:rsidP="002D3EBF">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108F128C" w14:textId="77777777" w:rsidR="009A5B55" w:rsidRDefault="009A5B55" w:rsidP="009A5B55">
      <w:pPr>
        <w:pStyle w:val="3"/>
        <w:spacing w:before="0"/>
        <w:ind w:firstLine="708"/>
        <w:rPr>
          <w:rFonts w:ascii="Times New Roman" w:hAnsi="Times New Roman" w:cs="Times New Roman"/>
          <w:b/>
          <w:u w:val="single"/>
        </w:rPr>
      </w:pPr>
    </w:p>
    <w:p w14:paraId="5BC73004" w14:textId="77777777" w:rsidR="009A5B55" w:rsidRPr="00287E25" w:rsidRDefault="009A5B55" w:rsidP="009A5B55">
      <w:pPr>
        <w:ind w:firstLine="708"/>
        <w:rPr>
          <w:b/>
          <w:u w:val="single"/>
        </w:rPr>
      </w:pPr>
      <w:r w:rsidRPr="00287E25">
        <w:rPr>
          <w:u w:val="single"/>
        </w:rPr>
        <w:t>Расчет дозы концентрата тромбоцитов для трансфузий</w:t>
      </w:r>
    </w:p>
    <w:p w14:paraId="0389FB46" w14:textId="77777777" w:rsidR="009A5B55" w:rsidRPr="001A1BC0" w:rsidRDefault="009A5B55" w:rsidP="009A5B55">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5F795C88" w14:textId="77777777" w:rsidR="009A5B55" w:rsidRDefault="009A5B55" w:rsidP="009A5B55">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4DDFBEC6" w14:textId="77777777" w:rsidR="009A5B55" w:rsidRDefault="009A5B55" w:rsidP="009A5B55">
      <w:pPr>
        <w:ind w:firstLine="708"/>
        <w:rPr>
          <w:u w:val="single"/>
        </w:rPr>
      </w:pPr>
    </w:p>
    <w:p w14:paraId="1BA684F4" w14:textId="77777777" w:rsidR="009A5B55" w:rsidRPr="00287E25" w:rsidRDefault="009A5B55" w:rsidP="009A5B55">
      <w:pPr>
        <w:ind w:firstLine="708"/>
        <w:rPr>
          <w:b/>
          <w:u w:val="single"/>
        </w:rPr>
      </w:pPr>
      <w:r w:rsidRPr="00287E25">
        <w:rPr>
          <w:u w:val="single"/>
        </w:rPr>
        <w:t>Критерии эффективности трансфузий концентрата тромбоцитов</w:t>
      </w:r>
    </w:p>
    <w:p w14:paraId="5E474201" w14:textId="77777777" w:rsidR="009A5B55" w:rsidRPr="00A17D81" w:rsidRDefault="009A5B55" w:rsidP="009A5B55">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EBC177F" w14:textId="77777777" w:rsidR="009A5B55" w:rsidRPr="00A17D81" w:rsidRDefault="009A5B55" w:rsidP="009A5B55">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40DE5BFF" w14:textId="77777777" w:rsidR="009A5B55" w:rsidRPr="00A17D81" w:rsidRDefault="009A5B55" w:rsidP="009A5B55">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2D7C1F07" w14:textId="77777777" w:rsidR="009A5B55" w:rsidRPr="00A17D81" w:rsidRDefault="009A5B55" w:rsidP="009A5B55">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0DBF1DC6" w14:textId="77777777" w:rsidR="009A5B55" w:rsidRPr="00D77CA7" w:rsidRDefault="009A5B55" w:rsidP="009A5B55">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77E5DA51" w14:textId="77777777" w:rsidR="009A5B55" w:rsidRDefault="009A5B55" w:rsidP="009A5B55">
      <w:pPr>
        <w:rPr>
          <w:i/>
          <w:iCs/>
          <w:u w:val="single"/>
        </w:rPr>
      </w:pPr>
    </w:p>
    <w:p w14:paraId="47F547C4" w14:textId="77777777" w:rsidR="009A5B55" w:rsidRPr="00287E25" w:rsidRDefault="009A5B55" w:rsidP="009A5B55">
      <w:pPr>
        <w:rPr>
          <w:b/>
          <w:i/>
          <w:iCs/>
          <w:u w:val="single"/>
        </w:rPr>
      </w:pPr>
      <w:r w:rsidRPr="00287E25">
        <w:rPr>
          <w:i/>
          <w:iCs/>
          <w:u w:val="single"/>
        </w:rPr>
        <w:t>Трансфузии СЗП</w:t>
      </w:r>
    </w:p>
    <w:p w14:paraId="27CF0B3D" w14:textId="77777777" w:rsidR="009A5B55" w:rsidRPr="00287E25" w:rsidRDefault="009A5B55" w:rsidP="009A5B55">
      <w:pPr>
        <w:ind w:firstLine="349"/>
        <w:rPr>
          <w:b/>
          <w:u w:val="single"/>
        </w:rPr>
      </w:pPr>
      <w:r w:rsidRPr="00287E25">
        <w:rPr>
          <w:u w:val="single"/>
        </w:rPr>
        <w:t>Показания к переливанию СЗП:</w:t>
      </w:r>
    </w:p>
    <w:p w14:paraId="4CEEDF41" w14:textId="77777777" w:rsidR="009A5B55" w:rsidRPr="003B52EE" w:rsidRDefault="009A5B55" w:rsidP="00296A09">
      <w:pPr>
        <w:pStyle w:val="FitzBullet"/>
        <w:numPr>
          <w:ilvl w:val="0"/>
          <w:numId w:val="123"/>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02F78E05" w14:textId="77777777" w:rsidR="009A5B55" w:rsidRPr="003B52EE" w:rsidRDefault="009A5B55" w:rsidP="00296A09">
      <w:pPr>
        <w:pStyle w:val="FitzBullet"/>
        <w:numPr>
          <w:ilvl w:val="0"/>
          <w:numId w:val="123"/>
        </w:numPr>
        <w:tabs>
          <w:tab w:val="clear" w:pos="317"/>
          <w:tab w:val="left" w:pos="144"/>
        </w:tabs>
        <w:spacing w:before="0" w:after="0" w:line="360" w:lineRule="auto"/>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E0FFB47" w14:textId="77777777" w:rsidR="009A5B55" w:rsidRPr="003B52EE" w:rsidRDefault="009A5B55" w:rsidP="00296A09">
      <w:pPr>
        <w:pStyle w:val="FitzBullet"/>
        <w:numPr>
          <w:ilvl w:val="0"/>
          <w:numId w:val="123"/>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7627CC1A" w14:textId="77777777" w:rsidR="009A5B55" w:rsidRPr="003B52EE" w:rsidRDefault="009A5B55" w:rsidP="00296A09">
      <w:pPr>
        <w:pStyle w:val="FitzBullet"/>
        <w:numPr>
          <w:ilvl w:val="0"/>
          <w:numId w:val="123"/>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6FCDF535" w14:textId="77777777" w:rsidR="009A5B55" w:rsidRPr="003B52EE" w:rsidRDefault="009A5B55" w:rsidP="00296A09">
      <w:pPr>
        <w:pStyle w:val="FitzBullet"/>
        <w:numPr>
          <w:ilvl w:val="0"/>
          <w:numId w:val="123"/>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4B44E485" w14:textId="77777777" w:rsidR="009A5B55" w:rsidRPr="003B52EE" w:rsidRDefault="009A5B55" w:rsidP="00296A09">
      <w:pPr>
        <w:pStyle w:val="FitzBullet"/>
        <w:numPr>
          <w:ilvl w:val="0"/>
          <w:numId w:val="123"/>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2CFF9C4F" w14:textId="77777777" w:rsidR="009A5B55" w:rsidRPr="00287E25" w:rsidRDefault="009A5B55" w:rsidP="009A5B55">
      <w:pPr>
        <w:ind w:firstLine="349"/>
        <w:rPr>
          <w:b/>
          <w:u w:val="single"/>
        </w:rPr>
      </w:pPr>
      <w:r w:rsidRPr="00287E25">
        <w:rPr>
          <w:u w:val="single"/>
        </w:rPr>
        <w:t>Показания к переливанию криопреципитата</w:t>
      </w:r>
    </w:p>
    <w:p w14:paraId="651C3BF1" w14:textId="77777777" w:rsidR="009A5B55" w:rsidRPr="003B52EE" w:rsidRDefault="009A5B55" w:rsidP="00296A09">
      <w:pPr>
        <w:pStyle w:val="FitzBullet"/>
        <w:numPr>
          <w:ilvl w:val="0"/>
          <w:numId w:val="124"/>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07348411" w14:textId="77777777" w:rsidR="009A5B55" w:rsidRPr="003B52EE" w:rsidRDefault="009A5B55" w:rsidP="00296A09">
      <w:pPr>
        <w:pStyle w:val="FitzBullet"/>
        <w:numPr>
          <w:ilvl w:val="0"/>
          <w:numId w:val="124"/>
        </w:numPr>
        <w:tabs>
          <w:tab w:val="clear" w:pos="317"/>
          <w:tab w:val="left" w:pos="144"/>
        </w:tabs>
        <w:spacing w:before="0" w:after="0" w:line="360" w:lineRule="auto"/>
        <w:ind w:left="709"/>
        <w:jc w:val="both"/>
      </w:pPr>
      <w:r w:rsidRPr="003B52EE">
        <w:t>Гипофибриногенемия (&lt; 1 г/л).</w:t>
      </w:r>
    </w:p>
    <w:p w14:paraId="04BB28CA" w14:textId="77777777" w:rsidR="009A5B55" w:rsidRPr="003B52EE" w:rsidRDefault="009A5B55" w:rsidP="00296A09">
      <w:pPr>
        <w:pStyle w:val="FitzBullet"/>
        <w:numPr>
          <w:ilvl w:val="0"/>
          <w:numId w:val="124"/>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1B189218" w14:textId="77777777" w:rsidR="009A5B55" w:rsidRPr="003B52EE" w:rsidRDefault="009A5B55" w:rsidP="00296A09">
      <w:pPr>
        <w:pStyle w:val="FitzBullet"/>
        <w:numPr>
          <w:ilvl w:val="0"/>
          <w:numId w:val="124"/>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18A96BDA" w14:textId="77777777" w:rsidR="009A5B55" w:rsidRPr="003B52EE" w:rsidRDefault="009A5B55" w:rsidP="009A5B55">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369B4876" w14:textId="77777777" w:rsidR="009A5B55" w:rsidRDefault="009A5B55" w:rsidP="009A5B55">
      <w:pPr>
        <w:ind w:firstLine="708"/>
        <w:rPr>
          <w:u w:val="single"/>
        </w:rPr>
      </w:pPr>
    </w:p>
    <w:p w14:paraId="7E37AE88" w14:textId="77777777" w:rsidR="009A5B55" w:rsidRPr="00287E25" w:rsidRDefault="009A5B55" w:rsidP="009A5B55">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392F852D" w14:textId="77777777" w:rsidR="009A5B55" w:rsidRPr="003B52EE" w:rsidRDefault="009A5B55" w:rsidP="009A5B55">
      <w:pPr>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6F14ED3B"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10DDE121"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2B1269A9"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7C6C347C"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5E266CCF" w14:textId="77777777" w:rsidR="009A5B55" w:rsidRPr="00360841" w:rsidRDefault="009A5B55" w:rsidP="00296A09">
      <w:pPr>
        <w:pStyle w:val="afe"/>
        <w:numPr>
          <w:ilvl w:val="0"/>
          <w:numId w:val="125"/>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03293378"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Инактивация патогенов в концентрате тромбоцитов.</w:t>
      </w:r>
    </w:p>
    <w:p w14:paraId="5EA83625"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76320215" w14:textId="77777777" w:rsidR="009A5B55" w:rsidRPr="003B52EE" w:rsidRDefault="009A5B55" w:rsidP="00296A09">
      <w:pPr>
        <w:pStyle w:val="FitzBullet"/>
        <w:numPr>
          <w:ilvl w:val="0"/>
          <w:numId w:val="125"/>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7786CBE6" w14:textId="77777777" w:rsidR="009A5B55" w:rsidRDefault="009A5B55" w:rsidP="009A5B55">
      <w:pPr>
        <w:rPr>
          <w:szCs w:val="24"/>
        </w:rPr>
      </w:pPr>
      <w:r w:rsidRPr="003B52EE">
        <w:rPr>
          <w:szCs w:val="24"/>
        </w:rPr>
        <w:t>Основные реакции и осложнения, связанные с трансфузией приведены в табл. 3.</w:t>
      </w:r>
    </w:p>
    <w:p w14:paraId="09492288" w14:textId="77777777" w:rsidR="009A5B55" w:rsidRDefault="009A5B55" w:rsidP="009A5B55">
      <w:pPr>
        <w:rPr>
          <w:bCs/>
          <w:szCs w:val="24"/>
        </w:rPr>
      </w:pPr>
    </w:p>
    <w:p w14:paraId="55BE6524" w14:textId="77777777" w:rsidR="009A5B55" w:rsidRPr="008E43BE" w:rsidRDefault="009A5B55" w:rsidP="009A5B55">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9A5B55" w:rsidRPr="004C7AAC" w14:paraId="13C49A66" w14:textId="77777777" w:rsidTr="002D3EBF">
        <w:trPr>
          <w:jc w:val="center"/>
        </w:trPr>
        <w:tc>
          <w:tcPr>
            <w:tcW w:w="2110" w:type="dxa"/>
          </w:tcPr>
          <w:p w14:paraId="043AF697" w14:textId="77777777" w:rsidR="009A5B55" w:rsidRPr="00CA11E8" w:rsidRDefault="009A5B55" w:rsidP="002D3EBF">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6512B088" w14:textId="77777777" w:rsidR="009A5B55" w:rsidRPr="00CA11E8" w:rsidRDefault="009A5B55" w:rsidP="002D3EBF">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190B3BA8" w14:textId="77777777" w:rsidR="009A5B55" w:rsidRPr="00CA11E8" w:rsidRDefault="009A5B55" w:rsidP="002D3EBF">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5EFC653C" w14:textId="77777777" w:rsidR="009A5B55" w:rsidRPr="00CA11E8" w:rsidRDefault="009A5B55" w:rsidP="002D3EBF">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9A5B55" w:rsidRPr="004C7AAC" w14:paraId="23A8EC84" w14:textId="77777777" w:rsidTr="002D3EBF">
        <w:trPr>
          <w:jc w:val="center"/>
        </w:trPr>
        <w:tc>
          <w:tcPr>
            <w:tcW w:w="2110" w:type="dxa"/>
            <w:vAlign w:val="center"/>
          </w:tcPr>
          <w:p w14:paraId="7863E83C"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2BD133F1"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13C27EFE"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278E92F8" w14:textId="77777777" w:rsidR="009A5B55" w:rsidRPr="00CA11E8" w:rsidRDefault="009A5B55" w:rsidP="002D3EBF">
            <w:pPr>
              <w:pStyle w:val="table-text-0"/>
              <w:spacing w:before="0" w:line="360" w:lineRule="auto"/>
              <w:ind w:firstLine="0"/>
              <w:rPr>
                <w:sz w:val="22"/>
                <w:szCs w:val="22"/>
                <w:lang w:val="ru-RU"/>
              </w:rPr>
            </w:pPr>
          </w:p>
        </w:tc>
      </w:tr>
      <w:tr w:rsidR="009A5B55" w:rsidRPr="004C7AAC" w14:paraId="6B4BCF4E" w14:textId="77777777" w:rsidTr="002D3EBF">
        <w:trPr>
          <w:jc w:val="center"/>
        </w:trPr>
        <w:tc>
          <w:tcPr>
            <w:tcW w:w="2110" w:type="dxa"/>
          </w:tcPr>
          <w:p w14:paraId="2286552D"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167E754B"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0C667ED6"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531CA13F"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0C62CEFF"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45ABCFB3"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9A5B55" w:rsidRPr="004C7AAC" w14:paraId="74E9CB68" w14:textId="77777777" w:rsidTr="002D3EBF">
        <w:trPr>
          <w:jc w:val="center"/>
        </w:trPr>
        <w:tc>
          <w:tcPr>
            <w:tcW w:w="2110" w:type="dxa"/>
          </w:tcPr>
          <w:p w14:paraId="565CD5E6"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4286CE6B"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48A9ADFF"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3084E249" w14:textId="77777777" w:rsidR="009A5B55" w:rsidRPr="00CA11E8" w:rsidRDefault="009A5B55" w:rsidP="002D3EBF">
            <w:pPr>
              <w:pStyle w:val="table-text-0"/>
              <w:spacing w:before="0" w:line="360" w:lineRule="auto"/>
              <w:ind w:firstLine="0"/>
              <w:rPr>
                <w:sz w:val="22"/>
                <w:szCs w:val="22"/>
                <w:lang w:val="ru-RU"/>
              </w:rPr>
            </w:pPr>
          </w:p>
        </w:tc>
      </w:tr>
      <w:tr w:rsidR="009A5B55" w:rsidRPr="004C7AAC" w14:paraId="46673689" w14:textId="77777777" w:rsidTr="002D3EBF">
        <w:trPr>
          <w:jc w:val="center"/>
        </w:trPr>
        <w:tc>
          <w:tcPr>
            <w:tcW w:w="2110" w:type="dxa"/>
            <w:vMerge w:val="restart"/>
          </w:tcPr>
          <w:p w14:paraId="482D3A29"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0A1D0799"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16B91DC0"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56B705D2" w14:textId="77777777" w:rsidR="009A5B55" w:rsidRPr="00CA11E8" w:rsidRDefault="009A5B55" w:rsidP="002D3EBF">
            <w:pPr>
              <w:pStyle w:val="table-text-0"/>
              <w:spacing w:before="0" w:line="360" w:lineRule="auto"/>
              <w:ind w:firstLine="0"/>
              <w:rPr>
                <w:sz w:val="22"/>
                <w:szCs w:val="22"/>
                <w:lang w:val="ru-RU"/>
              </w:rPr>
            </w:pPr>
          </w:p>
        </w:tc>
      </w:tr>
      <w:tr w:rsidR="009A5B55" w:rsidRPr="004C7AAC" w14:paraId="4B40A379" w14:textId="77777777" w:rsidTr="002D3EBF">
        <w:trPr>
          <w:jc w:val="center"/>
        </w:trPr>
        <w:tc>
          <w:tcPr>
            <w:tcW w:w="2110" w:type="dxa"/>
            <w:vMerge/>
            <w:vAlign w:val="center"/>
          </w:tcPr>
          <w:p w14:paraId="00A3F92B" w14:textId="77777777" w:rsidR="009A5B55" w:rsidRPr="00CA11E8" w:rsidRDefault="009A5B55" w:rsidP="002D3EBF">
            <w:pPr>
              <w:pStyle w:val="table-text-0"/>
              <w:spacing w:before="0" w:line="360" w:lineRule="auto"/>
              <w:ind w:firstLine="0"/>
              <w:rPr>
                <w:sz w:val="22"/>
                <w:szCs w:val="22"/>
                <w:lang w:val="ru-RU"/>
              </w:rPr>
            </w:pPr>
          </w:p>
        </w:tc>
        <w:tc>
          <w:tcPr>
            <w:tcW w:w="2340" w:type="dxa"/>
          </w:tcPr>
          <w:p w14:paraId="2D9AA078"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200AD7C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5B0433B6"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9A5B55" w:rsidRPr="004C7AAC" w14:paraId="0F15B65C" w14:textId="77777777" w:rsidTr="002D3EBF">
        <w:trPr>
          <w:jc w:val="center"/>
        </w:trPr>
        <w:tc>
          <w:tcPr>
            <w:tcW w:w="2110" w:type="dxa"/>
          </w:tcPr>
          <w:p w14:paraId="09CC2CBB"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78DCB841"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469589E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71D83928" w14:textId="77777777" w:rsidR="009A5B55" w:rsidRPr="00CA11E8" w:rsidRDefault="009A5B55" w:rsidP="002D3EBF">
            <w:pPr>
              <w:pStyle w:val="table-text-0"/>
              <w:spacing w:before="0" w:line="360" w:lineRule="auto"/>
              <w:ind w:firstLine="0"/>
              <w:rPr>
                <w:sz w:val="22"/>
                <w:szCs w:val="22"/>
                <w:lang w:val="ru-RU"/>
              </w:rPr>
            </w:pPr>
          </w:p>
        </w:tc>
      </w:tr>
      <w:tr w:rsidR="009A5B55" w:rsidRPr="004C7AAC" w14:paraId="6586326D" w14:textId="77777777" w:rsidTr="002D3EBF">
        <w:trPr>
          <w:jc w:val="center"/>
        </w:trPr>
        <w:tc>
          <w:tcPr>
            <w:tcW w:w="2110" w:type="dxa"/>
          </w:tcPr>
          <w:p w14:paraId="4F01A09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0C7AB16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59F46926"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1072C181"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1D763E8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5C4920D3"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7C7D1471"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9A5B55" w:rsidRPr="004C7AAC" w14:paraId="022D2A30" w14:textId="77777777" w:rsidTr="002D3EBF">
        <w:trPr>
          <w:jc w:val="center"/>
        </w:trPr>
        <w:tc>
          <w:tcPr>
            <w:tcW w:w="2110" w:type="dxa"/>
            <w:vMerge w:val="restart"/>
          </w:tcPr>
          <w:p w14:paraId="684977B5" w14:textId="77777777" w:rsidR="009A5B55" w:rsidRPr="00360841" w:rsidRDefault="009A5B55" w:rsidP="002D3EBF">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65823B1C"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02291A3"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593A0CB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23064436"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427397E5"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67970295"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274AF88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9A5B55" w:rsidRPr="004C7AAC" w14:paraId="25B73302" w14:textId="77777777" w:rsidTr="002D3EBF">
        <w:trPr>
          <w:jc w:val="center"/>
        </w:trPr>
        <w:tc>
          <w:tcPr>
            <w:tcW w:w="2110" w:type="dxa"/>
            <w:vMerge/>
          </w:tcPr>
          <w:p w14:paraId="19B8306F" w14:textId="77777777" w:rsidR="009A5B55" w:rsidRPr="00CA11E8" w:rsidRDefault="009A5B55" w:rsidP="002D3EBF">
            <w:pPr>
              <w:pStyle w:val="table-text-0"/>
              <w:spacing w:before="0" w:line="360" w:lineRule="auto"/>
              <w:ind w:firstLine="0"/>
              <w:rPr>
                <w:sz w:val="22"/>
                <w:szCs w:val="22"/>
                <w:lang w:val="ru-RU"/>
              </w:rPr>
            </w:pPr>
          </w:p>
        </w:tc>
        <w:tc>
          <w:tcPr>
            <w:tcW w:w="2340" w:type="dxa"/>
          </w:tcPr>
          <w:p w14:paraId="4A26C042"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BAA7BB8" w14:textId="77777777" w:rsidR="009A5B55" w:rsidRPr="00CA11E8" w:rsidRDefault="009A5B55" w:rsidP="002D3EBF">
            <w:pPr>
              <w:pStyle w:val="table-text-0"/>
              <w:spacing w:before="0" w:line="360" w:lineRule="auto"/>
              <w:ind w:firstLine="0"/>
              <w:rPr>
                <w:sz w:val="22"/>
                <w:szCs w:val="22"/>
                <w:lang w:val="ru-RU"/>
              </w:rPr>
            </w:pPr>
          </w:p>
        </w:tc>
        <w:tc>
          <w:tcPr>
            <w:tcW w:w="2284" w:type="dxa"/>
          </w:tcPr>
          <w:p w14:paraId="6659103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01D00E09" w14:textId="77777777" w:rsidR="009A5B55" w:rsidRPr="00CA11E8" w:rsidRDefault="009A5B55" w:rsidP="002D3EBF">
            <w:pPr>
              <w:pStyle w:val="table-text-0"/>
              <w:spacing w:before="0" w:line="360" w:lineRule="auto"/>
              <w:ind w:firstLine="0"/>
              <w:rPr>
                <w:sz w:val="22"/>
                <w:szCs w:val="22"/>
                <w:lang w:val="ru-RU"/>
              </w:rPr>
            </w:pPr>
          </w:p>
        </w:tc>
      </w:tr>
      <w:tr w:rsidR="009A5B55" w:rsidRPr="004C7AAC" w14:paraId="16A1FC1A" w14:textId="77777777" w:rsidTr="002D3EBF">
        <w:trPr>
          <w:jc w:val="center"/>
        </w:trPr>
        <w:tc>
          <w:tcPr>
            <w:tcW w:w="2110" w:type="dxa"/>
          </w:tcPr>
          <w:p w14:paraId="002C8F00" w14:textId="77777777" w:rsidR="009A5B55" w:rsidRPr="00360841" w:rsidRDefault="009A5B55" w:rsidP="002D3EBF">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4876B11E"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0C7595A2"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15FA1F8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37982FF2"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64742FB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5856EF98"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1A3286F1"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1F6F9489"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9A5B55" w:rsidRPr="004C7AAC" w14:paraId="63D28C42" w14:textId="77777777" w:rsidTr="002D3EBF">
        <w:trPr>
          <w:jc w:val="center"/>
        </w:trPr>
        <w:tc>
          <w:tcPr>
            <w:tcW w:w="2110" w:type="dxa"/>
          </w:tcPr>
          <w:p w14:paraId="5F512AFD"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47EB18EE"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21284751" w14:textId="77777777" w:rsidR="009A5B55" w:rsidRPr="00CA11E8" w:rsidRDefault="009A5B55" w:rsidP="002D3EBF">
            <w:pPr>
              <w:pStyle w:val="table-text-0"/>
              <w:spacing w:before="0" w:line="360" w:lineRule="auto"/>
              <w:ind w:firstLine="0"/>
              <w:rPr>
                <w:sz w:val="22"/>
                <w:szCs w:val="22"/>
                <w:lang w:val="ru-RU"/>
              </w:rPr>
            </w:pPr>
          </w:p>
        </w:tc>
        <w:tc>
          <w:tcPr>
            <w:tcW w:w="2284" w:type="dxa"/>
          </w:tcPr>
          <w:p w14:paraId="2144B4A3"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9A5B55" w:rsidRPr="004C7AAC" w14:paraId="70DBA336" w14:textId="77777777" w:rsidTr="002D3EBF">
        <w:trPr>
          <w:jc w:val="center"/>
        </w:trPr>
        <w:tc>
          <w:tcPr>
            <w:tcW w:w="2110" w:type="dxa"/>
          </w:tcPr>
          <w:p w14:paraId="1F5B9EEA"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18EC2FCE"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37F2BF8A"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76AAD278"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12592E6C"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02569D36"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4FD9C807"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9A5B55" w:rsidRPr="004C7AAC" w14:paraId="04362230" w14:textId="77777777" w:rsidTr="002D3EBF">
        <w:trPr>
          <w:jc w:val="center"/>
        </w:trPr>
        <w:tc>
          <w:tcPr>
            <w:tcW w:w="2110" w:type="dxa"/>
          </w:tcPr>
          <w:p w14:paraId="35114A53"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735D27CB"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57CC8830"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5C917393"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530BBBF2"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9A5B55" w:rsidRPr="004C7AAC" w14:paraId="03303EED" w14:textId="77777777" w:rsidTr="002D3EBF">
        <w:trPr>
          <w:jc w:val="center"/>
        </w:trPr>
        <w:tc>
          <w:tcPr>
            <w:tcW w:w="2110" w:type="dxa"/>
            <w:vMerge w:val="restart"/>
          </w:tcPr>
          <w:p w14:paraId="2BCA34CD"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07585A2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6386DD5C"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47E6FACC"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9A5B55" w:rsidRPr="004C7AAC" w14:paraId="66968F13" w14:textId="77777777" w:rsidTr="002D3EBF">
        <w:trPr>
          <w:jc w:val="center"/>
        </w:trPr>
        <w:tc>
          <w:tcPr>
            <w:tcW w:w="2110" w:type="dxa"/>
            <w:vMerge/>
          </w:tcPr>
          <w:p w14:paraId="6CEAC344" w14:textId="77777777" w:rsidR="009A5B55" w:rsidRPr="00CA11E8" w:rsidRDefault="009A5B55" w:rsidP="002D3EBF">
            <w:pPr>
              <w:pStyle w:val="table-text-0"/>
              <w:spacing w:before="0" w:line="360" w:lineRule="auto"/>
              <w:ind w:firstLine="0"/>
              <w:rPr>
                <w:sz w:val="22"/>
                <w:szCs w:val="22"/>
                <w:lang w:val="ru-RU"/>
              </w:rPr>
            </w:pPr>
          </w:p>
        </w:tc>
        <w:tc>
          <w:tcPr>
            <w:tcW w:w="2340" w:type="dxa"/>
          </w:tcPr>
          <w:p w14:paraId="0551F840"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34AD7310"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7D23EF0C"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38FBC583" w14:textId="77777777" w:rsidR="009A5B55" w:rsidRPr="008E43BE" w:rsidRDefault="009A5B55" w:rsidP="009A5B55">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2DD504DD" w14:textId="77777777" w:rsidR="009A5B55" w:rsidRDefault="009A5B55" w:rsidP="009A5B55">
      <w:pPr>
        <w:ind w:firstLine="708"/>
        <w:rPr>
          <w:szCs w:val="24"/>
        </w:rPr>
      </w:pPr>
    </w:p>
    <w:p w14:paraId="602856B1" w14:textId="77777777" w:rsidR="009A5B55" w:rsidRDefault="009A5B55" w:rsidP="009A5B55">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0692BE4A" w14:textId="77777777" w:rsidR="009A5B55" w:rsidRDefault="009A5B55" w:rsidP="009A5B55">
      <w:pPr>
        <w:rPr>
          <w:bCs/>
          <w:szCs w:val="24"/>
        </w:rPr>
      </w:pPr>
    </w:p>
    <w:p w14:paraId="469AC545" w14:textId="77777777" w:rsidR="009A5B55" w:rsidRPr="008E43BE" w:rsidRDefault="009A5B55" w:rsidP="009A5B55">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9A5B55" w:rsidRPr="004C7AAC" w14:paraId="4DB0CF63" w14:textId="77777777" w:rsidTr="002D3EBF">
        <w:tc>
          <w:tcPr>
            <w:tcW w:w="1800" w:type="dxa"/>
          </w:tcPr>
          <w:p w14:paraId="3A8EBE3C" w14:textId="77777777" w:rsidR="009A5B55" w:rsidRPr="002F2E09" w:rsidRDefault="009A5B55" w:rsidP="002D3EBF">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1124D94B" w14:textId="77777777" w:rsidR="009A5B55" w:rsidRPr="002F2E09" w:rsidRDefault="009A5B55" w:rsidP="002D3EBF">
            <w:pPr>
              <w:pStyle w:val="Table-head-italic"/>
              <w:spacing w:line="360" w:lineRule="auto"/>
              <w:rPr>
                <w:i w:val="0"/>
                <w:sz w:val="22"/>
                <w:szCs w:val="22"/>
                <w:lang w:val="ru-RU"/>
              </w:rPr>
            </w:pPr>
            <w:r>
              <w:rPr>
                <w:i w:val="0"/>
                <w:sz w:val="22"/>
                <w:szCs w:val="22"/>
                <w:lang w:val="ru-RU"/>
              </w:rPr>
              <w:t>Определение</w:t>
            </w:r>
          </w:p>
        </w:tc>
      </w:tr>
      <w:tr w:rsidR="009A5B55" w:rsidRPr="004C7AAC" w14:paraId="42090A5F" w14:textId="77777777" w:rsidTr="002D3EBF">
        <w:tc>
          <w:tcPr>
            <w:tcW w:w="1800" w:type="dxa"/>
          </w:tcPr>
          <w:p w14:paraId="1310EB33"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0</w:t>
            </w:r>
          </w:p>
        </w:tc>
        <w:tc>
          <w:tcPr>
            <w:tcW w:w="7380" w:type="dxa"/>
          </w:tcPr>
          <w:p w14:paraId="0B1BBC07"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9A5B55" w:rsidRPr="004C7AAC" w14:paraId="0D4E7B51" w14:textId="77777777" w:rsidTr="002D3EBF">
        <w:tc>
          <w:tcPr>
            <w:tcW w:w="1800" w:type="dxa"/>
          </w:tcPr>
          <w:p w14:paraId="6FDFB055"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1</w:t>
            </w:r>
          </w:p>
        </w:tc>
        <w:tc>
          <w:tcPr>
            <w:tcW w:w="7380" w:type="dxa"/>
          </w:tcPr>
          <w:p w14:paraId="737C9434"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9A5B55" w:rsidRPr="004C7AAC" w14:paraId="10DC7B6F" w14:textId="77777777" w:rsidTr="002D3EBF">
        <w:tc>
          <w:tcPr>
            <w:tcW w:w="1800" w:type="dxa"/>
          </w:tcPr>
          <w:p w14:paraId="16DD7F9C"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2</w:t>
            </w:r>
          </w:p>
        </w:tc>
        <w:tc>
          <w:tcPr>
            <w:tcW w:w="7380" w:type="dxa"/>
          </w:tcPr>
          <w:p w14:paraId="4A754B74"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9A5B55" w:rsidRPr="004C7AAC" w14:paraId="1F3A9BCC" w14:textId="77777777" w:rsidTr="002D3EBF">
        <w:tc>
          <w:tcPr>
            <w:tcW w:w="1800" w:type="dxa"/>
          </w:tcPr>
          <w:p w14:paraId="75780014"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3</w:t>
            </w:r>
          </w:p>
        </w:tc>
        <w:tc>
          <w:tcPr>
            <w:tcW w:w="7380" w:type="dxa"/>
          </w:tcPr>
          <w:p w14:paraId="17A7E64B" w14:textId="77777777" w:rsidR="009A5B55" w:rsidRPr="002F2E09" w:rsidRDefault="009A5B55" w:rsidP="002D3EBF">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9A5B55" w:rsidRPr="00CA11E8" w14:paraId="4376CBE3" w14:textId="77777777" w:rsidTr="002D3EBF">
        <w:tc>
          <w:tcPr>
            <w:tcW w:w="1800" w:type="dxa"/>
          </w:tcPr>
          <w:p w14:paraId="26779EB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4</w:t>
            </w:r>
          </w:p>
        </w:tc>
        <w:tc>
          <w:tcPr>
            <w:tcW w:w="7380" w:type="dxa"/>
          </w:tcPr>
          <w:p w14:paraId="56101EB4" w14:textId="77777777" w:rsidR="009A5B55" w:rsidRPr="00CA11E8" w:rsidRDefault="009A5B55" w:rsidP="002D3EBF">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3F789DE7" w14:textId="77777777" w:rsidR="009A5B55" w:rsidRDefault="009A5B55" w:rsidP="009A5B55">
      <w:pPr>
        <w:jc w:val="center"/>
        <w:rPr>
          <w:b/>
          <w:bCs/>
          <w:szCs w:val="24"/>
        </w:rPr>
      </w:pPr>
    </w:p>
    <w:p w14:paraId="114E89FA" w14:textId="77777777" w:rsidR="009A5B55" w:rsidRPr="00360841" w:rsidRDefault="009A5B55" w:rsidP="009A5B55">
      <w:pPr>
        <w:rPr>
          <w:bCs/>
          <w:i/>
          <w:szCs w:val="24"/>
          <w:u w:val="single"/>
        </w:rPr>
      </w:pPr>
      <w:r w:rsidRPr="00360841">
        <w:rPr>
          <w:bCs/>
          <w:i/>
          <w:szCs w:val="24"/>
          <w:u w:val="single"/>
        </w:rPr>
        <w:t>Премедикация перед проведением трансфузии компонентов донорской крови</w:t>
      </w:r>
    </w:p>
    <w:p w14:paraId="0D0FF43F" w14:textId="77777777" w:rsidR="009A5B55" w:rsidRDefault="009A5B55" w:rsidP="009A5B55">
      <w:pPr>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3819BFBF" w14:textId="77777777" w:rsidR="009A5B55" w:rsidRDefault="009A5B55" w:rsidP="009A5B55">
      <w:pPr>
        <w:rPr>
          <w:bCs/>
          <w:szCs w:val="24"/>
        </w:rPr>
      </w:pPr>
    </w:p>
    <w:p w14:paraId="4EDDD854" w14:textId="77777777" w:rsidR="009A5B55" w:rsidRPr="00BC3659" w:rsidRDefault="009A5B55" w:rsidP="009A5B55">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2526"/>
        <w:gridCol w:w="4480"/>
      </w:tblGrid>
      <w:tr w:rsidR="009A5B55" w:rsidRPr="00915AAD" w14:paraId="02A4B0DE" w14:textId="77777777" w:rsidTr="002D3EBF">
        <w:tc>
          <w:tcPr>
            <w:tcW w:w="3208" w:type="dxa"/>
            <w:shd w:val="clear" w:color="auto" w:fill="auto"/>
          </w:tcPr>
          <w:p w14:paraId="2FC0F578" w14:textId="77777777" w:rsidR="009A5B55" w:rsidRPr="007A2B03" w:rsidRDefault="009A5B55" w:rsidP="009A5B55">
            <w:pPr>
              <w:spacing w:line="240" w:lineRule="auto"/>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1895C61A" w14:textId="77777777" w:rsidR="009A5B55" w:rsidRPr="007A2B03" w:rsidRDefault="009A5B55" w:rsidP="009A5B55">
            <w:pPr>
              <w:spacing w:line="240" w:lineRule="auto"/>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44DD8E30" w14:textId="77777777" w:rsidR="009A5B55" w:rsidRPr="007A2B03" w:rsidRDefault="009A5B55" w:rsidP="009A5B55">
            <w:pPr>
              <w:spacing w:line="240" w:lineRule="auto"/>
              <w:ind w:firstLine="0"/>
              <w:jc w:val="center"/>
              <w:rPr>
                <w:bCs/>
              </w:rPr>
            </w:pPr>
            <w:r w:rsidRPr="007A2B03">
              <w:rPr>
                <w:bCs/>
              </w:rPr>
              <w:t>Премедикация перед предстоящей трансфузией</w:t>
            </w:r>
          </w:p>
        </w:tc>
      </w:tr>
      <w:tr w:rsidR="009A5B55" w:rsidRPr="00915AAD" w14:paraId="4457A1E1" w14:textId="77777777" w:rsidTr="002D3EBF">
        <w:tc>
          <w:tcPr>
            <w:tcW w:w="14560" w:type="dxa"/>
            <w:gridSpan w:val="3"/>
            <w:shd w:val="clear" w:color="auto" w:fill="auto"/>
          </w:tcPr>
          <w:p w14:paraId="0321D792" w14:textId="77777777" w:rsidR="009A5B55" w:rsidRPr="007A2B03" w:rsidRDefault="009A5B55" w:rsidP="009A5B55">
            <w:pPr>
              <w:spacing w:line="240" w:lineRule="auto"/>
              <w:ind w:firstLine="0"/>
              <w:jc w:val="center"/>
              <w:rPr>
                <w:b/>
                <w:bCs/>
              </w:rPr>
            </w:pPr>
            <w:r w:rsidRPr="007A2B03">
              <w:rPr>
                <w:b/>
                <w:bCs/>
              </w:rPr>
              <w:t>А. Пациент без трансфузий донорской крови и/или её компонентов в анамнезе</w:t>
            </w:r>
          </w:p>
        </w:tc>
      </w:tr>
      <w:tr w:rsidR="009A5B55" w:rsidRPr="00915AAD" w14:paraId="0751CDB1" w14:textId="77777777" w:rsidTr="002D3EBF">
        <w:tc>
          <w:tcPr>
            <w:tcW w:w="3208" w:type="dxa"/>
            <w:shd w:val="clear" w:color="auto" w:fill="auto"/>
          </w:tcPr>
          <w:p w14:paraId="70EA1B28" w14:textId="77777777" w:rsidR="009A5B55" w:rsidRPr="007A2B03" w:rsidRDefault="009A5B55" w:rsidP="009A5B55">
            <w:pPr>
              <w:spacing w:line="240" w:lineRule="auto"/>
              <w:ind w:firstLine="0"/>
            </w:pPr>
            <w:r w:rsidRPr="007A2B03">
              <w:t>-</w:t>
            </w:r>
          </w:p>
        </w:tc>
        <w:tc>
          <w:tcPr>
            <w:tcW w:w="3082" w:type="dxa"/>
            <w:shd w:val="clear" w:color="auto" w:fill="auto"/>
          </w:tcPr>
          <w:p w14:paraId="6020D1B4"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6619D01D"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62AF7FBD" w14:textId="77777777" w:rsidTr="002D3EBF">
        <w:tc>
          <w:tcPr>
            <w:tcW w:w="14560" w:type="dxa"/>
            <w:gridSpan w:val="3"/>
            <w:shd w:val="clear" w:color="auto" w:fill="auto"/>
          </w:tcPr>
          <w:p w14:paraId="684CBB04" w14:textId="77777777" w:rsidR="009A5B55" w:rsidRPr="007A2B03" w:rsidRDefault="009A5B55" w:rsidP="009A5B55">
            <w:pPr>
              <w:spacing w:line="240" w:lineRule="auto"/>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9A5B55" w:rsidRPr="00915AAD" w14:paraId="65DA71F2" w14:textId="77777777" w:rsidTr="002D3EBF">
        <w:tc>
          <w:tcPr>
            <w:tcW w:w="3208" w:type="dxa"/>
            <w:shd w:val="clear" w:color="auto" w:fill="auto"/>
          </w:tcPr>
          <w:p w14:paraId="01C45619" w14:textId="77777777" w:rsidR="009A5B55" w:rsidRPr="007A2B03" w:rsidRDefault="009A5B55" w:rsidP="009A5B55">
            <w:pPr>
              <w:spacing w:line="240" w:lineRule="auto"/>
              <w:ind w:firstLine="0"/>
            </w:pPr>
            <w:r w:rsidRPr="007A2B03">
              <w:t>-</w:t>
            </w:r>
          </w:p>
        </w:tc>
        <w:tc>
          <w:tcPr>
            <w:tcW w:w="3082" w:type="dxa"/>
            <w:shd w:val="clear" w:color="auto" w:fill="auto"/>
          </w:tcPr>
          <w:p w14:paraId="6427A7CA"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605CDEC1"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55138AB4" w14:textId="77777777" w:rsidTr="002D3EBF">
        <w:tc>
          <w:tcPr>
            <w:tcW w:w="14560" w:type="dxa"/>
            <w:gridSpan w:val="3"/>
            <w:shd w:val="clear" w:color="auto" w:fill="auto"/>
          </w:tcPr>
          <w:p w14:paraId="085236F8" w14:textId="77777777" w:rsidR="009A5B55" w:rsidRPr="007A2B03" w:rsidRDefault="009A5B55" w:rsidP="009A5B55">
            <w:pPr>
              <w:spacing w:line="240" w:lineRule="auto"/>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9A5B55" w:rsidRPr="00915AAD" w14:paraId="13D8EA6C" w14:textId="77777777" w:rsidTr="002D3EBF">
        <w:tc>
          <w:tcPr>
            <w:tcW w:w="14560" w:type="dxa"/>
            <w:gridSpan w:val="3"/>
            <w:shd w:val="clear" w:color="auto" w:fill="auto"/>
          </w:tcPr>
          <w:p w14:paraId="69BD0796" w14:textId="77777777" w:rsidR="009A5B55" w:rsidRPr="007A2B03" w:rsidRDefault="009A5B55" w:rsidP="00296A09">
            <w:pPr>
              <w:pStyle w:val="afe"/>
              <w:numPr>
                <w:ilvl w:val="0"/>
                <w:numId w:val="114"/>
              </w:numPr>
              <w:spacing w:line="240" w:lineRule="auto"/>
              <w:ind w:firstLine="0"/>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9A5B55" w:rsidRPr="00915AAD" w14:paraId="3D09D0DA" w14:textId="77777777" w:rsidTr="002D3EBF">
        <w:tc>
          <w:tcPr>
            <w:tcW w:w="3208" w:type="dxa"/>
            <w:shd w:val="clear" w:color="auto" w:fill="auto"/>
          </w:tcPr>
          <w:p w14:paraId="03A5FE6A" w14:textId="77777777" w:rsidR="009A5B55" w:rsidRPr="007A2B03" w:rsidRDefault="009A5B55" w:rsidP="00296A09">
            <w:pPr>
              <w:pStyle w:val="afe"/>
              <w:numPr>
                <w:ilvl w:val="0"/>
                <w:numId w:val="108"/>
              </w:numPr>
              <w:spacing w:line="240" w:lineRule="auto"/>
              <w:ind w:left="0" w:firstLine="0"/>
            </w:pPr>
            <w:r w:rsidRPr="007A2B03">
              <w:t>Аллергические реакции легкой степени</w:t>
            </w:r>
          </w:p>
          <w:p w14:paraId="121DDF6F" w14:textId="77777777" w:rsidR="009A5B55" w:rsidRPr="007A2B03" w:rsidRDefault="009A5B55" w:rsidP="009A5B55">
            <w:pPr>
              <w:spacing w:line="240" w:lineRule="auto"/>
              <w:ind w:firstLine="0"/>
            </w:pPr>
          </w:p>
        </w:tc>
        <w:tc>
          <w:tcPr>
            <w:tcW w:w="3082" w:type="dxa"/>
            <w:shd w:val="clear" w:color="auto" w:fill="auto"/>
          </w:tcPr>
          <w:p w14:paraId="1F115E46"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785A58B3"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6AAFAFF2" w14:textId="77777777" w:rsidTr="002D3EBF">
        <w:tc>
          <w:tcPr>
            <w:tcW w:w="3208" w:type="dxa"/>
            <w:vMerge w:val="restart"/>
            <w:shd w:val="clear" w:color="auto" w:fill="auto"/>
          </w:tcPr>
          <w:p w14:paraId="3C9DFE8E" w14:textId="77777777" w:rsidR="009A5B55" w:rsidRPr="007A2B03" w:rsidRDefault="009A5B55" w:rsidP="00296A09">
            <w:pPr>
              <w:pStyle w:val="afe"/>
              <w:numPr>
                <w:ilvl w:val="0"/>
                <w:numId w:val="108"/>
              </w:numPr>
              <w:spacing w:line="240" w:lineRule="auto"/>
              <w:ind w:left="0" w:firstLine="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143B72BE" w14:textId="77777777" w:rsidR="009A5B55" w:rsidRPr="007A2B03" w:rsidRDefault="009A5B55" w:rsidP="009A5B55">
            <w:pPr>
              <w:spacing w:line="240" w:lineRule="auto"/>
              <w:ind w:firstLine="0"/>
            </w:pPr>
            <w:r w:rsidRPr="007A2B03">
              <w:t>Компонент донорской крови, вызвавший реакцию ранее</w:t>
            </w:r>
          </w:p>
        </w:tc>
        <w:tc>
          <w:tcPr>
            <w:tcW w:w="8270" w:type="dxa"/>
            <w:shd w:val="clear" w:color="auto" w:fill="auto"/>
          </w:tcPr>
          <w:p w14:paraId="47AD9EBE"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9A5B55" w:rsidRPr="00915AAD" w14:paraId="1A8CC8F5" w14:textId="77777777" w:rsidTr="002D3EBF">
        <w:tc>
          <w:tcPr>
            <w:tcW w:w="3208" w:type="dxa"/>
            <w:vMerge/>
            <w:shd w:val="clear" w:color="auto" w:fill="auto"/>
          </w:tcPr>
          <w:p w14:paraId="70FDB758" w14:textId="77777777" w:rsidR="009A5B55" w:rsidRPr="007A2B03" w:rsidRDefault="009A5B55" w:rsidP="00296A09">
            <w:pPr>
              <w:pStyle w:val="afe"/>
              <w:numPr>
                <w:ilvl w:val="0"/>
                <w:numId w:val="108"/>
              </w:numPr>
              <w:spacing w:line="240" w:lineRule="auto"/>
              <w:ind w:left="0" w:firstLine="0"/>
            </w:pPr>
          </w:p>
        </w:tc>
        <w:tc>
          <w:tcPr>
            <w:tcW w:w="3082" w:type="dxa"/>
            <w:shd w:val="clear" w:color="auto" w:fill="auto"/>
          </w:tcPr>
          <w:p w14:paraId="506FA267" w14:textId="77777777" w:rsidR="009A5B55" w:rsidRPr="007A2B03" w:rsidRDefault="009A5B55" w:rsidP="009A5B55">
            <w:pPr>
              <w:spacing w:line="240" w:lineRule="auto"/>
              <w:ind w:firstLine="0"/>
            </w:pPr>
            <w:r w:rsidRPr="007A2B03">
              <w:t>Другие компоненты донорской крови (не вызывавшие реакции ранее)</w:t>
            </w:r>
          </w:p>
        </w:tc>
        <w:tc>
          <w:tcPr>
            <w:tcW w:w="8270" w:type="dxa"/>
            <w:shd w:val="clear" w:color="auto" w:fill="auto"/>
          </w:tcPr>
          <w:p w14:paraId="65B637EF"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06A8DE9A" w14:textId="77777777" w:rsidTr="002D3EBF">
        <w:tc>
          <w:tcPr>
            <w:tcW w:w="3208" w:type="dxa"/>
            <w:shd w:val="clear" w:color="auto" w:fill="auto"/>
          </w:tcPr>
          <w:p w14:paraId="26061F85" w14:textId="77777777" w:rsidR="009A5B55" w:rsidRPr="007A2B03" w:rsidRDefault="009A5B55" w:rsidP="00296A09">
            <w:pPr>
              <w:pStyle w:val="afe"/>
              <w:numPr>
                <w:ilvl w:val="0"/>
                <w:numId w:val="108"/>
              </w:numPr>
              <w:spacing w:line="240" w:lineRule="auto"/>
              <w:ind w:left="0" w:firstLine="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53F3F3DA"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50DED76C"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FFB3349" w14:textId="77777777" w:rsidR="009A5B55" w:rsidRPr="007A2B03" w:rsidRDefault="009A5B55" w:rsidP="009A5B55">
            <w:pPr>
              <w:pStyle w:val="afe"/>
              <w:spacing w:line="240" w:lineRule="auto"/>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32EB4452" w14:textId="77777777" w:rsidR="009A5B55" w:rsidRPr="007A2B03" w:rsidRDefault="009A5B55" w:rsidP="009A5B55">
            <w:pPr>
              <w:spacing w:line="240" w:lineRule="auto"/>
              <w:ind w:firstLine="0"/>
            </w:pPr>
            <w:r w:rsidRPr="007A2B03">
              <w:t>Уменьшение скорости трансфузии.</w:t>
            </w:r>
          </w:p>
        </w:tc>
      </w:tr>
      <w:tr w:rsidR="009A5B55" w:rsidRPr="00915AAD" w14:paraId="4D4B2F1D" w14:textId="77777777" w:rsidTr="002D3EBF">
        <w:tc>
          <w:tcPr>
            <w:tcW w:w="14560" w:type="dxa"/>
            <w:gridSpan w:val="3"/>
            <w:shd w:val="clear" w:color="auto" w:fill="auto"/>
          </w:tcPr>
          <w:p w14:paraId="17706123" w14:textId="77777777" w:rsidR="009A5B55" w:rsidRPr="007A2B03" w:rsidRDefault="009A5B55" w:rsidP="00296A09">
            <w:pPr>
              <w:pStyle w:val="afe"/>
              <w:numPr>
                <w:ilvl w:val="0"/>
                <w:numId w:val="113"/>
              </w:numPr>
              <w:spacing w:line="240" w:lineRule="auto"/>
              <w:ind w:firstLine="0"/>
              <w:jc w:val="center"/>
              <w:rPr>
                <w:b/>
                <w:bCs/>
              </w:rPr>
            </w:pPr>
            <w:r w:rsidRPr="007A2B03">
              <w:rPr>
                <w:b/>
                <w:bCs/>
              </w:rPr>
              <w:t>Однократная гипертермическая фебрильная негемолитическая реакция (ФНР) в анамнезе</w:t>
            </w:r>
          </w:p>
        </w:tc>
      </w:tr>
      <w:tr w:rsidR="009A5B55" w:rsidRPr="00915AAD" w14:paraId="0AB1B556" w14:textId="77777777" w:rsidTr="002D3EBF">
        <w:tc>
          <w:tcPr>
            <w:tcW w:w="3208" w:type="dxa"/>
            <w:shd w:val="clear" w:color="auto" w:fill="auto"/>
          </w:tcPr>
          <w:p w14:paraId="585B5C9A" w14:textId="77777777" w:rsidR="009A5B55" w:rsidRPr="007A2B03" w:rsidRDefault="009A5B55" w:rsidP="00296A09">
            <w:pPr>
              <w:pStyle w:val="afe"/>
              <w:numPr>
                <w:ilvl w:val="0"/>
                <w:numId w:val="108"/>
              </w:numPr>
              <w:spacing w:line="240" w:lineRule="auto"/>
              <w:ind w:left="0" w:firstLine="0"/>
            </w:pPr>
            <w:r w:rsidRPr="007A2B03">
              <w:t>Однократная ФНР в анамнезе</w:t>
            </w:r>
          </w:p>
        </w:tc>
        <w:tc>
          <w:tcPr>
            <w:tcW w:w="3082" w:type="dxa"/>
            <w:shd w:val="clear" w:color="auto" w:fill="auto"/>
          </w:tcPr>
          <w:p w14:paraId="43FC5D75"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439A1F5B"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63E2B3E0" w14:textId="77777777" w:rsidTr="002D3EBF">
        <w:tc>
          <w:tcPr>
            <w:tcW w:w="14560" w:type="dxa"/>
            <w:gridSpan w:val="3"/>
            <w:shd w:val="clear" w:color="auto" w:fill="auto"/>
          </w:tcPr>
          <w:p w14:paraId="5E865E76" w14:textId="77777777" w:rsidR="009A5B55" w:rsidRPr="007A2B03" w:rsidRDefault="009A5B55" w:rsidP="00296A09">
            <w:pPr>
              <w:pStyle w:val="afe"/>
              <w:numPr>
                <w:ilvl w:val="0"/>
                <w:numId w:val="113"/>
              </w:numPr>
              <w:spacing w:line="240" w:lineRule="auto"/>
              <w:ind w:firstLine="0"/>
              <w:jc w:val="center"/>
              <w:rPr>
                <w:b/>
                <w:bCs/>
              </w:rPr>
            </w:pPr>
            <w:r w:rsidRPr="007A2B03">
              <w:rPr>
                <w:b/>
                <w:bCs/>
              </w:rPr>
              <w:t>Многократные (≥2) гипертермические фебрильные негемолитические реакции (ФНР) в анамнезе</w:t>
            </w:r>
          </w:p>
        </w:tc>
      </w:tr>
      <w:tr w:rsidR="009A5B55" w:rsidRPr="00915AAD" w14:paraId="061AA71F" w14:textId="77777777" w:rsidTr="002D3EBF">
        <w:tc>
          <w:tcPr>
            <w:tcW w:w="3208" w:type="dxa"/>
            <w:vMerge w:val="restart"/>
            <w:shd w:val="clear" w:color="auto" w:fill="auto"/>
          </w:tcPr>
          <w:p w14:paraId="0B1B7E81" w14:textId="77777777" w:rsidR="009A5B55" w:rsidRPr="007A2B03" w:rsidRDefault="009A5B55" w:rsidP="00296A09">
            <w:pPr>
              <w:pStyle w:val="afe"/>
              <w:numPr>
                <w:ilvl w:val="0"/>
                <w:numId w:val="110"/>
              </w:numPr>
              <w:spacing w:line="240" w:lineRule="auto"/>
              <w:ind w:left="0" w:firstLine="0"/>
            </w:pPr>
            <w:r w:rsidRPr="007A2B03">
              <w:t>Протекающие без потрясающего озноба</w:t>
            </w:r>
          </w:p>
        </w:tc>
        <w:tc>
          <w:tcPr>
            <w:tcW w:w="3082" w:type="dxa"/>
            <w:shd w:val="clear" w:color="auto" w:fill="auto"/>
          </w:tcPr>
          <w:p w14:paraId="38D0E472" w14:textId="77777777" w:rsidR="009A5B55" w:rsidRPr="007A2B03" w:rsidRDefault="009A5B55" w:rsidP="009A5B55">
            <w:pPr>
              <w:spacing w:line="240" w:lineRule="auto"/>
              <w:ind w:firstLine="0"/>
            </w:pPr>
            <w:r w:rsidRPr="007A2B03">
              <w:t>Компонент донорской крови, вызвавший реакцию ранее</w:t>
            </w:r>
          </w:p>
        </w:tc>
        <w:tc>
          <w:tcPr>
            <w:tcW w:w="8270" w:type="dxa"/>
            <w:shd w:val="clear" w:color="auto" w:fill="auto"/>
          </w:tcPr>
          <w:p w14:paraId="40D8AB20"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5329CFED" w14:textId="77777777" w:rsidR="009A5B55" w:rsidRPr="007A2B03" w:rsidRDefault="009A5B55" w:rsidP="009A5B55">
            <w:pPr>
              <w:spacing w:line="240" w:lineRule="auto"/>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9A5B55" w:rsidRPr="00915AAD" w14:paraId="0C4E37DD" w14:textId="77777777" w:rsidTr="002D3EBF">
        <w:tc>
          <w:tcPr>
            <w:tcW w:w="3208" w:type="dxa"/>
            <w:vMerge/>
            <w:shd w:val="clear" w:color="auto" w:fill="auto"/>
          </w:tcPr>
          <w:p w14:paraId="4789F294" w14:textId="77777777" w:rsidR="009A5B55" w:rsidRPr="007A2B03" w:rsidRDefault="009A5B55" w:rsidP="00296A09">
            <w:pPr>
              <w:pStyle w:val="afe"/>
              <w:numPr>
                <w:ilvl w:val="0"/>
                <w:numId w:val="110"/>
              </w:numPr>
              <w:spacing w:line="240" w:lineRule="auto"/>
              <w:ind w:left="0" w:firstLine="0"/>
            </w:pPr>
          </w:p>
        </w:tc>
        <w:tc>
          <w:tcPr>
            <w:tcW w:w="3082" w:type="dxa"/>
            <w:shd w:val="clear" w:color="auto" w:fill="auto"/>
          </w:tcPr>
          <w:p w14:paraId="122BF8F3" w14:textId="77777777" w:rsidR="009A5B55" w:rsidRPr="007A2B03" w:rsidRDefault="009A5B55" w:rsidP="009A5B55">
            <w:pPr>
              <w:spacing w:line="240" w:lineRule="auto"/>
              <w:ind w:firstLine="0"/>
            </w:pPr>
            <w:r w:rsidRPr="007A2B03">
              <w:t>Другие компоненты донорской крови (не вызывавшие реакции ранее)</w:t>
            </w:r>
          </w:p>
        </w:tc>
        <w:tc>
          <w:tcPr>
            <w:tcW w:w="8270" w:type="dxa"/>
            <w:shd w:val="clear" w:color="auto" w:fill="auto"/>
          </w:tcPr>
          <w:p w14:paraId="3BFA4C4F"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06FB7719" w14:textId="77777777" w:rsidTr="002D3EBF">
        <w:tc>
          <w:tcPr>
            <w:tcW w:w="3208" w:type="dxa"/>
            <w:vMerge w:val="restart"/>
            <w:shd w:val="clear" w:color="auto" w:fill="auto"/>
          </w:tcPr>
          <w:p w14:paraId="2FC1BF80" w14:textId="77777777" w:rsidR="009A5B55" w:rsidRPr="007A2B03" w:rsidRDefault="009A5B55" w:rsidP="00296A09">
            <w:pPr>
              <w:pStyle w:val="afe"/>
              <w:numPr>
                <w:ilvl w:val="0"/>
                <w:numId w:val="110"/>
              </w:numPr>
              <w:spacing w:line="240" w:lineRule="auto"/>
              <w:ind w:left="0" w:firstLine="0"/>
            </w:pPr>
            <w:r w:rsidRPr="007A2B03">
              <w:t>Протекающие с потрясающим ознобом</w:t>
            </w:r>
          </w:p>
        </w:tc>
        <w:tc>
          <w:tcPr>
            <w:tcW w:w="3082" w:type="dxa"/>
            <w:shd w:val="clear" w:color="auto" w:fill="auto"/>
          </w:tcPr>
          <w:p w14:paraId="36DC5D67" w14:textId="77777777" w:rsidR="009A5B55" w:rsidRPr="007A2B03" w:rsidRDefault="009A5B55" w:rsidP="009A5B55">
            <w:pPr>
              <w:spacing w:line="240" w:lineRule="auto"/>
              <w:ind w:firstLine="0"/>
            </w:pPr>
            <w:r w:rsidRPr="007A2B03">
              <w:t>Компонент донорской крови, вызвавший реакцию ранее</w:t>
            </w:r>
          </w:p>
        </w:tc>
        <w:tc>
          <w:tcPr>
            <w:tcW w:w="8270" w:type="dxa"/>
            <w:shd w:val="clear" w:color="auto" w:fill="auto"/>
          </w:tcPr>
          <w:p w14:paraId="3EF81255"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4DE41F85" w14:textId="77777777" w:rsidR="009A5B55" w:rsidRPr="007A2B03" w:rsidRDefault="009A5B55" w:rsidP="009A5B55">
            <w:pPr>
              <w:pStyle w:val="afe"/>
              <w:spacing w:line="240" w:lineRule="auto"/>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439A0696" w14:textId="77777777" w:rsidR="009A5B55" w:rsidRPr="007A2B03" w:rsidRDefault="009A5B55" w:rsidP="009A5B55">
            <w:pPr>
              <w:spacing w:line="240" w:lineRule="auto"/>
              <w:ind w:firstLine="0"/>
            </w:pPr>
            <w:r w:rsidRPr="007A2B03">
              <w:t>Уменьшение скорости трансфузии.</w:t>
            </w:r>
          </w:p>
        </w:tc>
      </w:tr>
      <w:tr w:rsidR="009A5B55" w:rsidRPr="00915AAD" w14:paraId="0FFE979E" w14:textId="77777777" w:rsidTr="002D3EBF">
        <w:tc>
          <w:tcPr>
            <w:tcW w:w="3208" w:type="dxa"/>
            <w:vMerge/>
            <w:shd w:val="clear" w:color="auto" w:fill="auto"/>
          </w:tcPr>
          <w:p w14:paraId="78149BF2" w14:textId="77777777" w:rsidR="009A5B55" w:rsidRPr="007A2B03" w:rsidRDefault="009A5B55" w:rsidP="00296A09">
            <w:pPr>
              <w:pStyle w:val="afe"/>
              <w:numPr>
                <w:ilvl w:val="0"/>
                <w:numId w:val="110"/>
              </w:numPr>
              <w:spacing w:line="240" w:lineRule="auto"/>
              <w:ind w:left="0" w:firstLine="0"/>
            </w:pPr>
          </w:p>
        </w:tc>
        <w:tc>
          <w:tcPr>
            <w:tcW w:w="3082" w:type="dxa"/>
            <w:shd w:val="clear" w:color="auto" w:fill="auto"/>
          </w:tcPr>
          <w:p w14:paraId="49AF9703" w14:textId="77777777" w:rsidR="009A5B55" w:rsidRPr="007A2B03" w:rsidRDefault="009A5B55" w:rsidP="009A5B55">
            <w:pPr>
              <w:spacing w:line="240" w:lineRule="auto"/>
              <w:ind w:firstLine="0"/>
            </w:pPr>
            <w:r w:rsidRPr="007A2B03">
              <w:t>Другие компоненты донорской крови (не вызывавшие реакции ранее)</w:t>
            </w:r>
          </w:p>
        </w:tc>
        <w:tc>
          <w:tcPr>
            <w:tcW w:w="8270" w:type="dxa"/>
            <w:shd w:val="clear" w:color="auto" w:fill="auto"/>
          </w:tcPr>
          <w:p w14:paraId="704130EB"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9A5B55" w:rsidRPr="00915AAD" w14:paraId="39487210" w14:textId="77777777" w:rsidTr="002D3EBF">
        <w:tc>
          <w:tcPr>
            <w:tcW w:w="14560" w:type="dxa"/>
            <w:gridSpan w:val="3"/>
            <w:shd w:val="clear" w:color="auto" w:fill="auto"/>
          </w:tcPr>
          <w:p w14:paraId="350B3FC5" w14:textId="77777777" w:rsidR="009A5B55" w:rsidRPr="007A2B03" w:rsidRDefault="009A5B55" w:rsidP="00296A09">
            <w:pPr>
              <w:pStyle w:val="afe"/>
              <w:numPr>
                <w:ilvl w:val="0"/>
                <w:numId w:val="113"/>
              </w:numPr>
              <w:spacing w:line="240" w:lineRule="auto"/>
              <w:ind w:firstLine="0"/>
              <w:jc w:val="center"/>
              <w:rPr>
                <w:b/>
                <w:bCs/>
              </w:rPr>
            </w:pPr>
            <w:r w:rsidRPr="007A2B03">
              <w:rPr>
                <w:b/>
                <w:bCs/>
              </w:rPr>
              <w:t>Отсроченная серологическая трансфузионная реакция:</w:t>
            </w:r>
          </w:p>
          <w:p w14:paraId="0B9A4B53" w14:textId="77777777" w:rsidR="009A5B55" w:rsidRPr="007A2B03" w:rsidRDefault="009A5B55" w:rsidP="009A5B55">
            <w:pPr>
              <w:spacing w:line="240" w:lineRule="auto"/>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9A5B55" w:rsidRPr="00915AAD" w14:paraId="1628E928" w14:textId="77777777" w:rsidTr="002D3EBF">
        <w:tc>
          <w:tcPr>
            <w:tcW w:w="3208" w:type="dxa"/>
            <w:shd w:val="clear" w:color="auto" w:fill="auto"/>
          </w:tcPr>
          <w:p w14:paraId="2B4CB185" w14:textId="77777777" w:rsidR="009A5B55" w:rsidRPr="007A2B03" w:rsidRDefault="009A5B55" w:rsidP="009A5B55">
            <w:pPr>
              <w:spacing w:line="240" w:lineRule="auto"/>
              <w:ind w:firstLine="0"/>
            </w:pPr>
            <w:r w:rsidRPr="007A2B03">
              <w:t xml:space="preserve">Отсроченная серологическая трансфузионная реакция </w:t>
            </w:r>
          </w:p>
        </w:tc>
        <w:tc>
          <w:tcPr>
            <w:tcW w:w="3082" w:type="dxa"/>
            <w:shd w:val="clear" w:color="auto" w:fill="auto"/>
          </w:tcPr>
          <w:p w14:paraId="38430FC3"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7FC07A83"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2861F9A9" w14:textId="77777777" w:rsidTr="002D3EBF">
        <w:tc>
          <w:tcPr>
            <w:tcW w:w="14560" w:type="dxa"/>
            <w:gridSpan w:val="3"/>
            <w:shd w:val="clear" w:color="auto" w:fill="auto"/>
          </w:tcPr>
          <w:p w14:paraId="3A8556DC" w14:textId="77777777" w:rsidR="009A5B55" w:rsidRPr="007A2B03" w:rsidRDefault="009A5B55" w:rsidP="00296A09">
            <w:pPr>
              <w:pStyle w:val="afe"/>
              <w:numPr>
                <w:ilvl w:val="0"/>
                <w:numId w:val="113"/>
              </w:numPr>
              <w:spacing w:line="240" w:lineRule="auto"/>
              <w:ind w:firstLine="0"/>
              <w:jc w:val="center"/>
              <w:rPr>
                <w:b/>
                <w:bCs/>
              </w:rPr>
            </w:pPr>
            <w:r w:rsidRPr="007A2B03">
              <w:rPr>
                <w:b/>
                <w:bCs/>
              </w:rPr>
              <w:t>Острый или отсроченный иммунный гемолиз</w:t>
            </w:r>
          </w:p>
        </w:tc>
      </w:tr>
      <w:tr w:rsidR="009A5B55" w:rsidRPr="00915AAD" w14:paraId="0B42741F" w14:textId="77777777" w:rsidTr="002D3EBF">
        <w:tc>
          <w:tcPr>
            <w:tcW w:w="3208" w:type="dxa"/>
            <w:shd w:val="clear" w:color="auto" w:fill="auto"/>
          </w:tcPr>
          <w:p w14:paraId="51B383A9" w14:textId="77777777" w:rsidR="009A5B55" w:rsidRPr="007A2B03" w:rsidRDefault="009A5B55" w:rsidP="00296A09">
            <w:pPr>
              <w:pStyle w:val="afe"/>
              <w:numPr>
                <w:ilvl w:val="0"/>
                <w:numId w:val="111"/>
              </w:numPr>
              <w:spacing w:line="240" w:lineRule="auto"/>
              <w:ind w:left="0" w:firstLine="0"/>
            </w:pPr>
            <w:r w:rsidRPr="007A2B03">
              <w:t>Гемолиз в анамнезе (клинических признаков гемолиза в настоящее время нет)</w:t>
            </w:r>
          </w:p>
        </w:tc>
        <w:tc>
          <w:tcPr>
            <w:tcW w:w="3082" w:type="dxa"/>
            <w:shd w:val="clear" w:color="auto" w:fill="auto"/>
          </w:tcPr>
          <w:p w14:paraId="6ECEDE3B"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11307699"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0020314C" w14:textId="77777777" w:rsidTr="002D3EBF">
        <w:tc>
          <w:tcPr>
            <w:tcW w:w="3208" w:type="dxa"/>
            <w:vMerge w:val="restart"/>
            <w:shd w:val="clear" w:color="auto" w:fill="auto"/>
          </w:tcPr>
          <w:p w14:paraId="0F6D8702" w14:textId="77777777" w:rsidR="009A5B55" w:rsidRPr="007A2B03" w:rsidRDefault="009A5B55" w:rsidP="00296A09">
            <w:pPr>
              <w:pStyle w:val="afe"/>
              <w:numPr>
                <w:ilvl w:val="0"/>
                <w:numId w:val="111"/>
              </w:numPr>
              <w:spacing w:line="240" w:lineRule="auto"/>
              <w:ind w:left="0" w:firstLine="0"/>
            </w:pPr>
            <w:r w:rsidRPr="007A2B03">
              <w:t>Активный гемолиз (признаки гемолиза сохраняются)</w:t>
            </w:r>
          </w:p>
        </w:tc>
        <w:tc>
          <w:tcPr>
            <w:tcW w:w="3082" w:type="dxa"/>
            <w:shd w:val="clear" w:color="auto" w:fill="auto"/>
          </w:tcPr>
          <w:p w14:paraId="77E0FE9C" w14:textId="77777777" w:rsidR="009A5B55" w:rsidRPr="007A2B03" w:rsidRDefault="009A5B55" w:rsidP="009A5B55">
            <w:pPr>
              <w:spacing w:line="240" w:lineRule="auto"/>
              <w:ind w:firstLine="0"/>
            </w:pPr>
            <w:r w:rsidRPr="007A2B03">
              <w:t>Эритроцитсодержащие компоненты донорской крови</w:t>
            </w:r>
          </w:p>
        </w:tc>
        <w:tc>
          <w:tcPr>
            <w:tcW w:w="8270" w:type="dxa"/>
            <w:shd w:val="clear" w:color="auto" w:fill="auto"/>
          </w:tcPr>
          <w:p w14:paraId="0D94B14B" w14:textId="77777777" w:rsidR="009A5B55" w:rsidRPr="007A2B03" w:rsidRDefault="009A5B55" w:rsidP="009A5B55">
            <w:pPr>
              <w:spacing w:line="240" w:lineRule="auto"/>
              <w:ind w:firstLine="0"/>
            </w:pPr>
            <w:r w:rsidRPr="007A2B03">
              <w:t>10 мл 10% кальция глюконата в 250-500 мл 0,9% раствора NaC</w:t>
            </w:r>
            <w:r w:rsidRPr="007A2B03">
              <w:rPr>
                <w:lang w:val="en-US"/>
              </w:rPr>
              <w:t>l</w:t>
            </w:r>
            <w:r w:rsidRPr="007A2B03">
              <w:t xml:space="preserve"> в/в капельно.</w:t>
            </w:r>
          </w:p>
          <w:p w14:paraId="1C623F39" w14:textId="77777777" w:rsidR="009A5B55" w:rsidRPr="007A2B03" w:rsidRDefault="009A5B55" w:rsidP="009A5B55">
            <w:pPr>
              <w:spacing w:line="240" w:lineRule="auto"/>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9A5B55" w:rsidRPr="00915AAD" w14:paraId="608616A5" w14:textId="77777777" w:rsidTr="002D3EBF">
        <w:tc>
          <w:tcPr>
            <w:tcW w:w="3208" w:type="dxa"/>
            <w:vMerge/>
            <w:shd w:val="clear" w:color="auto" w:fill="auto"/>
          </w:tcPr>
          <w:p w14:paraId="6E0FDDF0" w14:textId="77777777" w:rsidR="009A5B55" w:rsidRPr="007A2B03" w:rsidRDefault="009A5B55" w:rsidP="009A5B55">
            <w:pPr>
              <w:spacing w:line="240" w:lineRule="auto"/>
              <w:ind w:firstLine="0"/>
            </w:pPr>
          </w:p>
        </w:tc>
        <w:tc>
          <w:tcPr>
            <w:tcW w:w="3082" w:type="dxa"/>
            <w:shd w:val="clear" w:color="auto" w:fill="auto"/>
          </w:tcPr>
          <w:p w14:paraId="71C23C44" w14:textId="77777777" w:rsidR="009A5B55" w:rsidRPr="007A2B03" w:rsidRDefault="009A5B55" w:rsidP="009A5B55">
            <w:pPr>
              <w:spacing w:line="240" w:lineRule="auto"/>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438F0380" w14:textId="77777777" w:rsidR="009A5B55" w:rsidRPr="007A2B03" w:rsidRDefault="009A5B55" w:rsidP="009A5B55">
            <w:pPr>
              <w:spacing w:line="240" w:lineRule="auto"/>
              <w:ind w:firstLine="0"/>
            </w:pPr>
            <w:r w:rsidRPr="007A2B03">
              <w:t>10 мл 10% кальция глюконата в 500 мл 0,9% раствора NaC</w:t>
            </w:r>
            <w:r w:rsidRPr="007A2B03">
              <w:rPr>
                <w:lang w:val="en-US"/>
              </w:rPr>
              <w:t>l</w:t>
            </w:r>
            <w:r w:rsidRPr="007A2B03">
              <w:t xml:space="preserve"> в/в капельно</w:t>
            </w:r>
          </w:p>
        </w:tc>
      </w:tr>
      <w:tr w:rsidR="009A5B55" w:rsidRPr="00915AAD" w14:paraId="414767DE" w14:textId="77777777" w:rsidTr="002D3EBF">
        <w:tc>
          <w:tcPr>
            <w:tcW w:w="14560" w:type="dxa"/>
            <w:gridSpan w:val="3"/>
            <w:shd w:val="clear" w:color="auto" w:fill="auto"/>
          </w:tcPr>
          <w:p w14:paraId="131FAD48" w14:textId="77777777" w:rsidR="009A5B55" w:rsidRPr="007A2B03" w:rsidRDefault="009A5B55" w:rsidP="00296A09">
            <w:pPr>
              <w:pStyle w:val="afe"/>
              <w:numPr>
                <w:ilvl w:val="0"/>
                <w:numId w:val="113"/>
              </w:numPr>
              <w:spacing w:line="240" w:lineRule="auto"/>
              <w:ind w:firstLine="0"/>
              <w:jc w:val="center"/>
              <w:rPr>
                <w:b/>
                <w:bCs/>
              </w:rPr>
            </w:pPr>
            <w:r w:rsidRPr="007A2B03">
              <w:rPr>
                <w:b/>
                <w:bCs/>
              </w:rPr>
              <w:t>Посттрансфузионная болезнь «трансплантат против хозяина»</w:t>
            </w:r>
          </w:p>
        </w:tc>
      </w:tr>
      <w:tr w:rsidR="009A5B55" w:rsidRPr="00915AAD" w14:paraId="693195B1" w14:textId="77777777" w:rsidTr="002D3EBF">
        <w:tc>
          <w:tcPr>
            <w:tcW w:w="3208" w:type="dxa"/>
            <w:shd w:val="clear" w:color="auto" w:fill="auto"/>
          </w:tcPr>
          <w:p w14:paraId="6B6878C7" w14:textId="77777777" w:rsidR="009A5B55" w:rsidRPr="007A2B03" w:rsidRDefault="009A5B55" w:rsidP="009A5B55">
            <w:pPr>
              <w:spacing w:line="240" w:lineRule="auto"/>
              <w:ind w:firstLine="0"/>
            </w:pPr>
            <w:r w:rsidRPr="007A2B03">
              <w:t>Посттрансфузионная болезнь «трансплантат против хозяина»</w:t>
            </w:r>
          </w:p>
        </w:tc>
        <w:tc>
          <w:tcPr>
            <w:tcW w:w="3082" w:type="dxa"/>
            <w:shd w:val="clear" w:color="auto" w:fill="auto"/>
          </w:tcPr>
          <w:p w14:paraId="21EE4EED" w14:textId="77777777" w:rsidR="009A5B55" w:rsidRPr="007A2B03" w:rsidRDefault="009A5B55" w:rsidP="009A5B55">
            <w:pPr>
              <w:spacing w:line="240" w:lineRule="auto"/>
              <w:ind w:firstLine="0"/>
            </w:pPr>
            <w:r w:rsidRPr="007A2B03">
              <w:t>Любой компонент донорской крови</w:t>
            </w:r>
          </w:p>
        </w:tc>
        <w:tc>
          <w:tcPr>
            <w:tcW w:w="8270" w:type="dxa"/>
            <w:shd w:val="clear" w:color="auto" w:fill="auto"/>
          </w:tcPr>
          <w:p w14:paraId="4E568B7A"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r w:rsidR="009A5B55" w:rsidRPr="00915AAD" w14:paraId="723C7A60" w14:textId="77777777" w:rsidTr="002D3EBF">
        <w:tc>
          <w:tcPr>
            <w:tcW w:w="14560" w:type="dxa"/>
            <w:gridSpan w:val="3"/>
            <w:shd w:val="clear" w:color="auto" w:fill="auto"/>
          </w:tcPr>
          <w:p w14:paraId="2E48A75B" w14:textId="77777777" w:rsidR="009A5B55" w:rsidRPr="007A2B03" w:rsidRDefault="009A5B55" w:rsidP="00296A09">
            <w:pPr>
              <w:pStyle w:val="afe"/>
              <w:numPr>
                <w:ilvl w:val="0"/>
                <w:numId w:val="113"/>
              </w:numPr>
              <w:spacing w:line="240" w:lineRule="auto"/>
              <w:ind w:firstLine="0"/>
              <w:jc w:val="center"/>
              <w:rPr>
                <w:b/>
                <w:bCs/>
              </w:rPr>
            </w:pPr>
            <w:r w:rsidRPr="007A2B03">
              <w:rPr>
                <w:b/>
                <w:bCs/>
              </w:rPr>
              <w:t xml:space="preserve">Посттрансфузионная пурпура: </w:t>
            </w:r>
          </w:p>
          <w:p w14:paraId="344911CB" w14:textId="77777777" w:rsidR="009A5B55" w:rsidRPr="007A2B03" w:rsidRDefault="009A5B55" w:rsidP="009A5B55">
            <w:pPr>
              <w:spacing w:line="240" w:lineRule="auto"/>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9A5B55" w:rsidRPr="00915AAD" w14:paraId="716C8750" w14:textId="77777777" w:rsidTr="002D3EBF">
        <w:tc>
          <w:tcPr>
            <w:tcW w:w="3208" w:type="dxa"/>
            <w:vMerge w:val="restart"/>
            <w:shd w:val="clear" w:color="auto" w:fill="auto"/>
          </w:tcPr>
          <w:p w14:paraId="152FA8B8" w14:textId="77777777" w:rsidR="009A5B55" w:rsidRPr="007A2B03" w:rsidRDefault="009A5B55" w:rsidP="009A5B55">
            <w:pPr>
              <w:spacing w:line="240" w:lineRule="auto"/>
              <w:ind w:firstLine="0"/>
            </w:pPr>
            <w:r w:rsidRPr="007A2B03">
              <w:t xml:space="preserve">Посттрансфузионная пурпура </w:t>
            </w:r>
          </w:p>
        </w:tc>
        <w:tc>
          <w:tcPr>
            <w:tcW w:w="3082" w:type="dxa"/>
            <w:shd w:val="clear" w:color="auto" w:fill="auto"/>
          </w:tcPr>
          <w:p w14:paraId="6068476D" w14:textId="77777777" w:rsidR="009A5B55" w:rsidRPr="007A2B03" w:rsidRDefault="009A5B55" w:rsidP="009A5B55">
            <w:pPr>
              <w:spacing w:line="240" w:lineRule="auto"/>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1B88FD5D"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9A5B55" w:rsidRPr="00915AAD" w14:paraId="324E2D19" w14:textId="77777777" w:rsidTr="002D3EBF">
        <w:tc>
          <w:tcPr>
            <w:tcW w:w="3208" w:type="dxa"/>
            <w:vMerge/>
            <w:shd w:val="clear" w:color="auto" w:fill="auto"/>
          </w:tcPr>
          <w:p w14:paraId="6B90008B" w14:textId="77777777" w:rsidR="009A5B55" w:rsidRPr="007A2B03" w:rsidRDefault="009A5B55" w:rsidP="009A5B55">
            <w:pPr>
              <w:spacing w:line="240" w:lineRule="auto"/>
              <w:ind w:firstLine="0"/>
            </w:pPr>
          </w:p>
        </w:tc>
        <w:tc>
          <w:tcPr>
            <w:tcW w:w="3082" w:type="dxa"/>
            <w:shd w:val="clear" w:color="auto" w:fill="auto"/>
          </w:tcPr>
          <w:p w14:paraId="0E71D7B3" w14:textId="77777777" w:rsidR="009A5B55" w:rsidRPr="007A2B03" w:rsidRDefault="009A5B55" w:rsidP="009A5B55">
            <w:pPr>
              <w:spacing w:line="240" w:lineRule="auto"/>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406CA39A" w14:textId="77777777" w:rsidR="009A5B55" w:rsidRPr="007A2B03" w:rsidRDefault="009A5B55" w:rsidP="009A5B55">
            <w:pPr>
              <w:spacing w:line="240" w:lineRule="auto"/>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22CD1FEB" w14:textId="77777777" w:rsidR="009A5B55" w:rsidRPr="007A2B03" w:rsidRDefault="009A5B55" w:rsidP="009A5B55">
            <w:pPr>
              <w:spacing w:line="240" w:lineRule="auto"/>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9A5B55" w:rsidRPr="00915AAD" w14:paraId="63F48209" w14:textId="77777777" w:rsidTr="002D3EBF">
        <w:tc>
          <w:tcPr>
            <w:tcW w:w="3208" w:type="dxa"/>
            <w:vMerge/>
            <w:shd w:val="clear" w:color="auto" w:fill="auto"/>
          </w:tcPr>
          <w:p w14:paraId="7C24F0CB" w14:textId="77777777" w:rsidR="009A5B55" w:rsidRPr="007A2B03" w:rsidRDefault="009A5B55" w:rsidP="009A5B55">
            <w:pPr>
              <w:spacing w:line="240" w:lineRule="auto"/>
              <w:ind w:firstLine="0"/>
            </w:pPr>
          </w:p>
        </w:tc>
        <w:tc>
          <w:tcPr>
            <w:tcW w:w="3082" w:type="dxa"/>
            <w:shd w:val="clear" w:color="auto" w:fill="auto"/>
          </w:tcPr>
          <w:p w14:paraId="30369E59" w14:textId="77777777" w:rsidR="009A5B55" w:rsidRPr="007A2B03" w:rsidRDefault="009A5B55" w:rsidP="009A5B55">
            <w:pPr>
              <w:spacing w:line="240" w:lineRule="auto"/>
              <w:ind w:firstLine="0"/>
            </w:pPr>
            <w:r w:rsidRPr="007A2B03">
              <w:t>Другие компоненты донорской крови</w:t>
            </w:r>
          </w:p>
        </w:tc>
        <w:tc>
          <w:tcPr>
            <w:tcW w:w="8270" w:type="dxa"/>
            <w:shd w:val="clear" w:color="auto" w:fill="auto"/>
          </w:tcPr>
          <w:p w14:paraId="3A6586E3" w14:textId="77777777" w:rsidR="009A5B55" w:rsidRPr="007A2B03" w:rsidRDefault="009A5B55" w:rsidP="009A5B55">
            <w:pPr>
              <w:spacing w:line="240" w:lineRule="auto"/>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362D8FBA" w14:textId="77777777" w:rsidR="009A5B55" w:rsidRPr="00BC3659" w:rsidRDefault="009A5B55" w:rsidP="009A5B55">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0CEFA119" w14:textId="77777777" w:rsidR="009A5B55" w:rsidRPr="00BC3659" w:rsidRDefault="009A5B55" w:rsidP="00296A09">
      <w:pPr>
        <w:pStyle w:val="afe"/>
        <w:numPr>
          <w:ilvl w:val="0"/>
          <w:numId w:val="112"/>
        </w:numPr>
        <w:rPr>
          <w:sz w:val="20"/>
          <w:szCs w:val="20"/>
        </w:rPr>
      </w:pPr>
      <w:r w:rsidRPr="00BC3659">
        <w:rPr>
          <w:sz w:val="20"/>
          <w:szCs w:val="20"/>
        </w:rPr>
        <w:t>Иммунные:</w:t>
      </w:r>
    </w:p>
    <w:p w14:paraId="6003FD58" w14:textId="77777777" w:rsidR="009A5B55" w:rsidRPr="00BC3659" w:rsidRDefault="009A5B55" w:rsidP="00296A09">
      <w:pPr>
        <w:pStyle w:val="afe"/>
        <w:numPr>
          <w:ilvl w:val="0"/>
          <w:numId w:val="107"/>
        </w:numPr>
        <w:rPr>
          <w:sz w:val="20"/>
          <w:szCs w:val="20"/>
        </w:rPr>
      </w:pPr>
      <w:r w:rsidRPr="00BC3659">
        <w:rPr>
          <w:sz w:val="20"/>
          <w:szCs w:val="20"/>
        </w:rPr>
        <w:t>Обусловленное трансфузией острое повреждение легких</w:t>
      </w:r>
    </w:p>
    <w:p w14:paraId="141AFAD4" w14:textId="77777777" w:rsidR="009A5B55" w:rsidRPr="00BC3659" w:rsidRDefault="009A5B55" w:rsidP="00296A09">
      <w:pPr>
        <w:pStyle w:val="afe"/>
        <w:numPr>
          <w:ilvl w:val="0"/>
          <w:numId w:val="107"/>
        </w:numPr>
        <w:rPr>
          <w:sz w:val="20"/>
          <w:szCs w:val="20"/>
        </w:rPr>
      </w:pPr>
      <w:r w:rsidRPr="00BC3659">
        <w:rPr>
          <w:sz w:val="20"/>
          <w:szCs w:val="20"/>
        </w:rPr>
        <w:t>Обусловленная трансфузией одышка</w:t>
      </w:r>
    </w:p>
    <w:p w14:paraId="6A155308" w14:textId="77777777" w:rsidR="009A5B55" w:rsidRPr="00BC3659" w:rsidRDefault="009A5B55" w:rsidP="00296A09">
      <w:pPr>
        <w:pStyle w:val="afe"/>
        <w:numPr>
          <w:ilvl w:val="0"/>
          <w:numId w:val="112"/>
        </w:numPr>
        <w:rPr>
          <w:sz w:val="20"/>
          <w:szCs w:val="20"/>
        </w:rPr>
      </w:pPr>
      <w:r w:rsidRPr="00BC3659">
        <w:rPr>
          <w:sz w:val="20"/>
          <w:szCs w:val="20"/>
        </w:rPr>
        <w:t>Неиммуные:</w:t>
      </w:r>
    </w:p>
    <w:p w14:paraId="4F1F46B4" w14:textId="77777777" w:rsidR="009A5B55" w:rsidRPr="00BC3659" w:rsidRDefault="009A5B55" w:rsidP="00296A09">
      <w:pPr>
        <w:pStyle w:val="afe"/>
        <w:numPr>
          <w:ilvl w:val="0"/>
          <w:numId w:val="109"/>
        </w:numPr>
        <w:rPr>
          <w:sz w:val="20"/>
          <w:szCs w:val="20"/>
        </w:rPr>
      </w:pPr>
      <w:r w:rsidRPr="00BC3659">
        <w:rPr>
          <w:sz w:val="20"/>
          <w:szCs w:val="20"/>
        </w:rPr>
        <w:t>Обусловленная трансфузией циркуляторная перегрузка</w:t>
      </w:r>
    </w:p>
    <w:p w14:paraId="7DE83756" w14:textId="77777777" w:rsidR="009A5B55" w:rsidRPr="00BC3659" w:rsidRDefault="009A5B55" w:rsidP="00296A09">
      <w:pPr>
        <w:pStyle w:val="afe"/>
        <w:numPr>
          <w:ilvl w:val="0"/>
          <w:numId w:val="109"/>
        </w:numPr>
        <w:rPr>
          <w:sz w:val="20"/>
          <w:szCs w:val="20"/>
        </w:rPr>
      </w:pPr>
      <w:r w:rsidRPr="00BC3659">
        <w:rPr>
          <w:sz w:val="20"/>
          <w:szCs w:val="20"/>
        </w:rPr>
        <w:t>Посттрансфузионная гипертензия</w:t>
      </w:r>
    </w:p>
    <w:p w14:paraId="509FD72D" w14:textId="77777777" w:rsidR="009A5B55" w:rsidRPr="00BC3659" w:rsidRDefault="009A5B55" w:rsidP="00296A09">
      <w:pPr>
        <w:pStyle w:val="afe"/>
        <w:numPr>
          <w:ilvl w:val="0"/>
          <w:numId w:val="109"/>
        </w:numPr>
        <w:rPr>
          <w:sz w:val="20"/>
          <w:szCs w:val="20"/>
        </w:rPr>
      </w:pPr>
      <w:r w:rsidRPr="00BC3659">
        <w:rPr>
          <w:sz w:val="20"/>
          <w:szCs w:val="20"/>
        </w:rPr>
        <w:t>Острый неиммунный гемолиз</w:t>
      </w:r>
    </w:p>
    <w:p w14:paraId="1F0EB9C8" w14:textId="77777777" w:rsidR="009A5B55" w:rsidRPr="00BC3659" w:rsidRDefault="009A5B55" w:rsidP="00296A09">
      <w:pPr>
        <w:pStyle w:val="afe"/>
        <w:numPr>
          <w:ilvl w:val="0"/>
          <w:numId w:val="109"/>
        </w:numPr>
        <w:rPr>
          <w:sz w:val="20"/>
          <w:szCs w:val="20"/>
        </w:rPr>
      </w:pPr>
      <w:r w:rsidRPr="00BC3659">
        <w:rPr>
          <w:sz w:val="20"/>
          <w:szCs w:val="20"/>
        </w:rPr>
        <w:t>Септический шок</w:t>
      </w:r>
    </w:p>
    <w:p w14:paraId="12F9FEBB" w14:textId="77777777" w:rsidR="009A5B55" w:rsidRPr="00BC3659" w:rsidRDefault="009A5B55" w:rsidP="00296A09">
      <w:pPr>
        <w:pStyle w:val="afe"/>
        <w:numPr>
          <w:ilvl w:val="0"/>
          <w:numId w:val="109"/>
        </w:numPr>
        <w:rPr>
          <w:sz w:val="20"/>
          <w:szCs w:val="20"/>
        </w:rPr>
      </w:pPr>
      <w:r w:rsidRPr="00BC3659">
        <w:rPr>
          <w:sz w:val="20"/>
          <w:szCs w:val="20"/>
        </w:rPr>
        <w:t>Хроническая перегрузка железом</w:t>
      </w:r>
    </w:p>
    <w:p w14:paraId="1BAE13F1" w14:textId="77777777" w:rsidR="009A5B55" w:rsidRPr="00BC3659" w:rsidRDefault="009A5B55" w:rsidP="009A5B55">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003FCD63" w14:textId="77777777" w:rsidR="009A5B55" w:rsidRDefault="009A5B55" w:rsidP="009A5B55">
      <w:pPr>
        <w:rPr>
          <w:b/>
          <w:szCs w:val="24"/>
        </w:rPr>
      </w:pPr>
    </w:p>
    <w:p w14:paraId="2AB6F15C" w14:textId="77777777" w:rsidR="009A5B55" w:rsidRPr="00360841" w:rsidRDefault="009A5B55" w:rsidP="009A5B55">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47561836" w14:textId="77777777" w:rsidR="009A5B55" w:rsidRPr="003A7159" w:rsidRDefault="009A5B55" w:rsidP="009A5B55">
      <w:pPr>
        <w:pStyle w:val="afe"/>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4CEBA3E9" w14:textId="77777777" w:rsidR="009A5B55" w:rsidRPr="003A7159" w:rsidRDefault="009A5B55" w:rsidP="009A5B55">
      <w:pPr>
        <w:pStyle w:val="afe"/>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06FC08C0" w14:textId="77777777" w:rsidR="009A5B55" w:rsidRPr="00736DDC" w:rsidRDefault="009A5B55" w:rsidP="00296A09">
      <w:pPr>
        <w:pStyle w:val="afe"/>
        <w:numPr>
          <w:ilvl w:val="0"/>
          <w:numId w:val="115"/>
        </w:numPr>
        <w:rPr>
          <w:szCs w:val="24"/>
        </w:rPr>
      </w:pPr>
      <w:r w:rsidRPr="00736DDC">
        <w:rPr>
          <w:szCs w:val="24"/>
        </w:rPr>
        <w:t xml:space="preserve">ПА проводятся 2-3 раза в неделю с интервалом 2-3 дня. </w:t>
      </w:r>
    </w:p>
    <w:p w14:paraId="0DE85ED5" w14:textId="77777777" w:rsidR="009A5B55" w:rsidRPr="00736DDC" w:rsidRDefault="009A5B55" w:rsidP="00296A09">
      <w:pPr>
        <w:pStyle w:val="afe"/>
        <w:numPr>
          <w:ilvl w:val="0"/>
          <w:numId w:val="115"/>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268AC3E2" w14:textId="77777777" w:rsidR="009A5B55" w:rsidRPr="003A7159" w:rsidRDefault="009A5B55" w:rsidP="009A5B55">
      <w:pPr>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348978EA" w14:textId="77777777" w:rsidR="009A5B55" w:rsidRDefault="009A5B55" w:rsidP="009A5B55">
      <w:pPr>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18F06B3F" w14:textId="77777777" w:rsidR="009A5B55" w:rsidRPr="009A1835" w:rsidRDefault="009A5B55" w:rsidP="00296A09">
      <w:pPr>
        <w:pStyle w:val="afe"/>
        <w:numPr>
          <w:ilvl w:val="0"/>
          <w:numId w:val="116"/>
        </w:numPr>
        <w:rPr>
          <w:szCs w:val="24"/>
        </w:rPr>
      </w:pPr>
      <w:r w:rsidRPr="009A1835">
        <w:rPr>
          <w:szCs w:val="24"/>
        </w:rPr>
        <w:t xml:space="preserve">Альбумин 5% - (500мл – 1000мл) в среднем 800 мл; </w:t>
      </w:r>
    </w:p>
    <w:p w14:paraId="5A4F193E" w14:textId="77777777" w:rsidR="009A5B55" w:rsidRPr="009A1835" w:rsidRDefault="009A5B55" w:rsidP="00296A09">
      <w:pPr>
        <w:pStyle w:val="afe"/>
        <w:numPr>
          <w:ilvl w:val="0"/>
          <w:numId w:val="116"/>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278832B2" w14:textId="77777777" w:rsidR="009A5B55" w:rsidRDefault="009A5B55" w:rsidP="009A5B55">
      <w:pPr>
        <w:rPr>
          <w:szCs w:val="24"/>
          <w:u w:val="single"/>
        </w:rPr>
      </w:pPr>
    </w:p>
    <w:p w14:paraId="2F0DA1F8" w14:textId="77777777" w:rsidR="009A5B55" w:rsidRDefault="009A5B55" w:rsidP="009A5B55">
      <w:pPr>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390B6FA0" w14:textId="77777777" w:rsidR="009A5B55" w:rsidRPr="00623297" w:rsidRDefault="009A5B55" w:rsidP="00296A09">
      <w:pPr>
        <w:pStyle w:val="afe"/>
        <w:numPr>
          <w:ilvl w:val="0"/>
          <w:numId w:val="117"/>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06C62060" w14:textId="77777777" w:rsidR="009A5B55" w:rsidRPr="00C62ED8" w:rsidRDefault="009A5B55" w:rsidP="00296A09">
      <w:pPr>
        <w:pStyle w:val="afe"/>
        <w:numPr>
          <w:ilvl w:val="0"/>
          <w:numId w:val="117"/>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79D4AEC8" w14:textId="77777777" w:rsidR="009A5B55" w:rsidRDefault="009A5B55" w:rsidP="00296A09">
      <w:pPr>
        <w:pStyle w:val="afe"/>
        <w:numPr>
          <w:ilvl w:val="0"/>
          <w:numId w:val="117"/>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6F42196D" w14:textId="77777777" w:rsidR="009A5B55" w:rsidRPr="00623297" w:rsidRDefault="009A5B55" w:rsidP="00296A09">
      <w:pPr>
        <w:pStyle w:val="afe"/>
        <w:numPr>
          <w:ilvl w:val="0"/>
          <w:numId w:val="117"/>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55D664A8" w14:textId="77777777" w:rsidR="009A5B55" w:rsidRPr="00623297" w:rsidRDefault="009A5B55" w:rsidP="00296A09">
      <w:pPr>
        <w:pStyle w:val="afe"/>
        <w:numPr>
          <w:ilvl w:val="0"/>
          <w:numId w:val="118"/>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1CE056D4" w14:textId="77777777" w:rsidR="009A5B55" w:rsidRPr="00623297" w:rsidRDefault="009A5B55" w:rsidP="00296A09">
      <w:pPr>
        <w:pStyle w:val="afe"/>
        <w:numPr>
          <w:ilvl w:val="0"/>
          <w:numId w:val="118"/>
        </w:numPr>
        <w:rPr>
          <w:szCs w:val="24"/>
        </w:rPr>
      </w:pPr>
      <w:r>
        <w:rPr>
          <w:szCs w:val="24"/>
        </w:rPr>
        <w:t xml:space="preserve">Альбумин 5%  200 – </w:t>
      </w:r>
      <w:r w:rsidRPr="00623297">
        <w:rPr>
          <w:szCs w:val="24"/>
        </w:rPr>
        <w:t>300мл (10 - 15г);</w:t>
      </w:r>
    </w:p>
    <w:p w14:paraId="656FB5AA" w14:textId="77777777" w:rsidR="009A5B55" w:rsidRPr="00623297" w:rsidRDefault="009A5B55" w:rsidP="00296A09">
      <w:pPr>
        <w:pStyle w:val="afe"/>
        <w:numPr>
          <w:ilvl w:val="0"/>
          <w:numId w:val="118"/>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099932DF" w14:textId="77777777" w:rsidR="009A5B55" w:rsidRPr="003A7159" w:rsidRDefault="009A5B55" w:rsidP="009A5B55">
      <w:pPr>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55414F01" w14:textId="77777777" w:rsidR="009A5B55" w:rsidRPr="00767D08" w:rsidRDefault="009A5B55" w:rsidP="00296A09">
      <w:pPr>
        <w:pStyle w:val="afe"/>
        <w:numPr>
          <w:ilvl w:val="0"/>
          <w:numId w:val="118"/>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4580C9D5" w14:textId="77777777" w:rsidR="009A5B55" w:rsidRPr="00767D08" w:rsidRDefault="009A5B55" w:rsidP="00296A09">
      <w:pPr>
        <w:pStyle w:val="afe"/>
        <w:numPr>
          <w:ilvl w:val="0"/>
          <w:numId w:val="118"/>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78CBBC81" w14:textId="77777777" w:rsidR="009A5B55" w:rsidRPr="00C02A00" w:rsidRDefault="009A5B55" w:rsidP="00296A09">
      <w:pPr>
        <w:pStyle w:val="afe"/>
        <w:numPr>
          <w:ilvl w:val="0"/>
          <w:numId w:val="118"/>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3B0B8FAF" w14:textId="77777777" w:rsidR="009A5B55" w:rsidRPr="003A7159" w:rsidRDefault="009A5B55" w:rsidP="009A5B55">
      <w:pPr>
        <w:pStyle w:val="afe"/>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4593F8ED" w14:textId="77777777" w:rsidR="009A5B55" w:rsidRDefault="009A5B55" w:rsidP="009A5B55">
      <w:pPr>
        <w:pStyle w:val="afe"/>
        <w:ind w:left="0"/>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58C17975" w14:textId="77777777" w:rsidR="009A5B55" w:rsidRPr="00A33DCF" w:rsidRDefault="009A5B55" w:rsidP="009A5B55">
      <w:pPr>
        <w:pStyle w:val="afffff1"/>
        <w:spacing w:after="0" w:line="360" w:lineRule="auto"/>
        <w:rPr>
          <w:i w:val="0"/>
          <w:lang w:val="ru-RU"/>
        </w:rPr>
      </w:pPr>
    </w:p>
    <w:p w14:paraId="1D7357E1" w14:textId="390D180F" w:rsidR="00691CAB" w:rsidRPr="00691CAB" w:rsidRDefault="009A5B55" w:rsidP="00691CAB">
      <w:pPr>
        <w:pStyle w:val="11"/>
      </w:pPr>
      <w:bookmarkStart w:id="112" w:name="_Toc65586430"/>
      <w:r>
        <w:t xml:space="preserve">Приложение А3.6. </w:t>
      </w:r>
      <w:bookmarkStart w:id="113" w:name="_Toc64477555"/>
      <w:r w:rsidR="00691CAB" w:rsidRPr="002C6FFD">
        <w:rPr>
          <w:rFonts w:eastAsia="Arial Unicode MS"/>
        </w:rPr>
        <w:t>Протоколы выполнения аспирационного и биопсийного исследования костного мозга</w:t>
      </w:r>
      <w:bookmarkEnd w:id="112"/>
      <w:bookmarkEnd w:id="113"/>
    </w:p>
    <w:p w14:paraId="10394B29" w14:textId="77777777" w:rsidR="00691CAB" w:rsidRPr="002C6FFD" w:rsidRDefault="00691CAB" w:rsidP="00691CAB">
      <w:pPr>
        <w:pStyle w:val="Normal1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01052F80" w14:textId="77777777" w:rsidR="00691CAB" w:rsidRPr="002C6FFD" w:rsidRDefault="00691CAB" w:rsidP="00691CAB">
      <w:pPr>
        <w:ind w:firstLine="699"/>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3EFBFF8B" w14:textId="77777777" w:rsidR="00691CAB" w:rsidRPr="002C6FFD" w:rsidRDefault="00691CAB" w:rsidP="00691CAB">
      <w:pPr>
        <w:ind w:firstLine="699"/>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64873A42" w14:textId="77777777" w:rsidR="00691CAB" w:rsidRDefault="00691CAB" w:rsidP="00691CAB">
      <w:pPr>
        <w:ind w:firstLine="699"/>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32D2D536" w14:textId="77777777" w:rsidR="00691CAB" w:rsidRPr="002C6FFD" w:rsidRDefault="00691CAB" w:rsidP="00691CAB">
      <w:pPr>
        <w:ind w:firstLine="699"/>
        <w:rPr>
          <w:rFonts w:cs="Times New Roman"/>
          <w:szCs w:val="24"/>
        </w:rPr>
      </w:pPr>
    </w:p>
    <w:p w14:paraId="5D4A4D49" w14:textId="09794B80" w:rsidR="00691CAB" w:rsidRPr="00F30696" w:rsidRDefault="00691CAB" w:rsidP="00691CAB">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C05F48" w:rsidRPr="00C05F48">
        <w:rPr>
          <w:iCs/>
          <w:noProof/>
          <w:shd w:val="clear" w:color="auto" w:fill="FFFFFF"/>
        </w:rPr>
        <w:t>[142]</w:t>
      </w:r>
      <w:r w:rsidRPr="00F30696">
        <w:rPr>
          <w:b/>
          <w:i/>
          <w:iCs/>
          <w:u w:val="single"/>
          <w:shd w:val="clear" w:color="auto" w:fill="FFFFFF"/>
        </w:rPr>
        <w:fldChar w:fldCharType="end"/>
      </w:r>
      <w:r w:rsidRPr="00F30696">
        <w:rPr>
          <w:i/>
          <w:iCs/>
          <w:u w:val="single"/>
          <w:shd w:val="clear" w:color="auto" w:fill="FFFFFF"/>
        </w:rPr>
        <w:t xml:space="preserve"> </w:t>
      </w:r>
    </w:p>
    <w:p w14:paraId="0683CD1A"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09602149"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47E9A1E5"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68F4A6C1"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0CAE2EC8"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11455B04"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2CC17050"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13FE67F6"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21E6F301"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34052E67"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45D1F25F"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224BEEE5" w14:textId="77777777" w:rsidR="00691CAB" w:rsidRPr="002C6FFD" w:rsidRDefault="00691CAB" w:rsidP="00691CAB">
      <w:pPr>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56188C80" w14:textId="77777777" w:rsidR="00691CAB" w:rsidRDefault="00691CAB" w:rsidP="00691CAB">
      <w:pPr>
        <w:pStyle w:val="2"/>
        <w:spacing w:before="0"/>
        <w:rPr>
          <w:rFonts w:eastAsia="Arial Unicode MS"/>
          <w:shd w:val="clear" w:color="auto" w:fill="FFFFFF"/>
        </w:rPr>
      </w:pPr>
    </w:p>
    <w:p w14:paraId="06D2E504" w14:textId="5EBF0DDE" w:rsidR="00691CAB" w:rsidRPr="00F30696" w:rsidRDefault="00691CAB" w:rsidP="00691CAB">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C05F48" w:rsidRPr="00C05F48">
        <w:rPr>
          <w:iCs/>
          <w:noProof/>
          <w:shd w:val="clear" w:color="auto" w:fill="FFFFFF"/>
        </w:rPr>
        <w:t>[142]</w:t>
      </w:r>
      <w:r w:rsidRPr="00F30696">
        <w:rPr>
          <w:b/>
          <w:i/>
          <w:iCs/>
          <w:u w:val="single"/>
          <w:shd w:val="clear" w:color="auto" w:fill="FFFFFF"/>
        </w:rPr>
        <w:fldChar w:fldCharType="end"/>
      </w:r>
    </w:p>
    <w:p w14:paraId="63A88E1D"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5460C933"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20137B20" w14:textId="77777777" w:rsidR="00691CAB" w:rsidRPr="002C6FFD" w:rsidRDefault="00691CAB" w:rsidP="00691CAB">
      <w:pPr>
        <w:pStyle w:val="bullet"/>
        <w:numPr>
          <w:ilvl w:val="0"/>
          <w:numId w:val="126"/>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26674D0C"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640397B4"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78DFC621"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3BC0D5DA"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6FD8DB64"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6D658B4E"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6B9E1277" w14:textId="77777777" w:rsidR="00691CAB" w:rsidRDefault="00691CAB" w:rsidP="00691CAB">
      <w:pPr>
        <w:pStyle w:val="2"/>
        <w:spacing w:before="0"/>
        <w:rPr>
          <w:rFonts w:eastAsia="Arial Unicode MS"/>
        </w:rPr>
      </w:pPr>
    </w:p>
    <w:p w14:paraId="2A37450F" w14:textId="76D294BF" w:rsidR="00691CAB" w:rsidRPr="00F30696" w:rsidRDefault="00691CAB" w:rsidP="00691CAB">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C05F48" w:rsidRPr="00C05F48">
        <w:rPr>
          <w:iCs/>
          <w:noProof/>
          <w:shd w:val="clear" w:color="auto" w:fill="FFFFFF"/>
        </w:rPr>
        <w:t>[142]</w:t>
      </w:r>
      <w:r w:rsidRPr="00F30696">
        <w:rPr>
          <w:b/>
          <w:i/>
          <w:iCs/>
          <w:u w:val="single"/>
          <w:shd w:val="clear" w:color="auto" w:fill="FFFFFF"/>
        </w:rPr>
        <w:fldChar w:fldCharType="end"/>
      </w:r>
    </w:p>
    <w:p w14:paraId="25612498" w14:textId="77777777" w:rsidR="00691CAB" w:rsidRPr="002C6FFD" w:rsidRDefault="00691CAB" w:rsidP="00691CAB">
      <w:pPr>
        <w:pStyle w:val="Normal1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1AC5B463" w14:textId="77777777" w:rsidR="00691CAB" w:rsidRPr="002C6FFD" w:rsidRDefault="00691CAB" w:rsidP="00691CAB">
      <w:pPr>
        <w:pStyle w:val="bullet"/>
        <w:numPr>
          <w:ilvl w:val="0"/>
          <w:numId w:val="126"/>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2DA5F349" w14:textId="77777777" w:rsidR="00691CAB" w:rsidRPr="002C6FFD" w:rsidRDefault="00691CAB" w:rsidP="00691CAB">
      <w:pPr>
        <w:pStyle w:val="bullet"/>
        <w:numPr>
          <w:ilvl w:val="0"/>
          <w:numId w:val="126"/>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52730FA2"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232BAB12"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5D4E969F" w14:textId="77777777" w:rsidR="00691CAB" w:rsidRPr="002C6FFD" w:rsidRDefault="00691CAB" w:rsidP="00691CAB">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2AF53DBC" w14:textId="77777777" w:rsidR="00691CAB" w:rsidRDefault="00691CAB" w:rsidP="00691CAB">
      <w:pPr>
        <w:pStyle w:val="2"/>
        <w:spacing w:before="0"/>
        <w:rPr>
          <w:rFonts w:eastAsia="Arial Unicode MS"/>
        </w:rPr>
      </w:pPr>
    </w:p>
    <w:p w14:paraId="1D4E2553" w14:textId="6CFB711B" w:rsidR="00691CAB" w:rsidRPr="00F30696" w:rsidRDefault="00691CAB" w:rsidP="00691CAB">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C05F48" w:rsidRPr="00C05F48">
        <w:rPr>
          <w:iCs/>
          <w:noProof/>
          <w:shd w:val="clear" w:color="auto" w:fill="FFFFFF"/>
        </w:rPr>
        <w:t>[142]</w:t>
      </w:r>
      <w:r w:rsidRPr="00F30696">
        <w:rPr>
          <w:b/>
          <w:i/>
          <w:iCs/>
          <w:u w:val="single"/>
          <w:shd w:val="clear" w:color="auto" w:fill="FFFFFF"/>
        </w:rPr>
        <w:fldChar w:fldCharType="end"/>
      </w:r>
    </w:p>
    <w:p w14:paraId="59FA9454"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7D1936AD"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4B5374B9"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5BB1AA02"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49D3EF89" w14:textId="77777777" w:rsidR="00691CAB" w:rsidRDefault="00691CAB" w:rsidP="00691CAB">
      <w:pPr>
        <w:pStyle w:val="2"/>
        <w:spacing w:before="0"/>
        <w:rPr>
          <w:rFonts w:eastAsia="Arial Unicode MS"/>
        </w:rPr>
      </w:pPr>
    </w:p>
    <w:p w14:paraId="62992852" w14:textId="3AB1DD38" w:rsidR="00691CAB" w:rsidRPr="00F30696" w:rsidRDefault="00691CAB" w:rsidP="00691CAB">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C05F48" w:rsidRPr="00C05F48">
        <w:rPr>
          <w:iCs/>
          <w:noProof/>
          <w:shd w:val="clear" w:color="auto" w:fill="FFFFFF"/>
        </w:rPr>
        <w:t>[142]</w:t>
      </w:r>
      <w:r w:rsidRPr="00F30696">
        <w:rPr>
          <w:b/>
          <w:i/>
          <w:iCs/>
          <w:u w:val="single"/>
          <w:shd w:val="clear" w:color="auto" w:fill="FFFFFF"/>
        </w:rPr>
        <w:fldChar w:fldCharType="end"/>
      </w:r>
    </w:p>
    <w:p w14:paraId="28ACAB8E"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033E314B"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03F5C166"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06090D8C"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45973C4"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16BAEE77"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1C5B0A06" w14:textId="77777777" w:rsidR="00691CAB" w:rsidRPr="002C6FFD" w:rsidRDefault="00691CAB" w:rsidP="00691CAB">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6B9C43E5" w14:textId="77777777" w:rsidR="00691CAB" w:rsidRPr="002C6FFD" w:rsidRDefault="00691CAB" w:rsidP="00691CAB">
      <w:pPr>
        <w:ind w:firstLine="708"/>
        <w:rPr>
          <w:rFonts w:cs="Times New Roman"/>
          <w:szCs w:val="24"/>
        </w:rPr>
      </w:pPr>
    </w:p>
    <w:p w14:paraId="64E59F7A" w14:textId="77777777" w:rsidR="00691CAB" w:rsidRPr="002C6FFD" w:rsidRDefault="00691CAB" w:rsidP="00691CAB">
      <w:pPr>
        <w:ind w:firstLine="708"/>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5823EBC0" w14:textId="77777777" w:rsidR="00691CAB" w:rsidRPr="002C6FFD" w:rsidRDefault="00691CAB" w:rsidP="00691CAB">
      <w:pPr>
        <w:ind w:firstLine="708"/>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75181C2F" w14:textId="77777777" w:rsidR="00691CAB" w:rsidRPr="002C6FFD" w:rsidRDefault="00691CAB" w:rsidP="00691CAB">
      <w:pPr>
        <w:ind w:firstLine="708"/>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38FE2572" w14:textId="77777777" w:rsidR="00691CAB" w:rsidRDefault="00691CAB" w:rsidP="00691CAB">
      <w:pPr>
        <w:pStyle w:val="2"/>
        <w:spacing w:before="0"/>
        <w:rPr>
          <w:rFonts w:eastAsia="Arial Unicode MS"/>
        </w:rPr>
      </w:pPr>
    </w:p>
    <w:p w14:paraId="08EF4F53" w14:textId="77777777" w:rsidR="00691CAB" w:rsidRPr="00F30696" w:rsidRDefault="00691CAB" w:rsidP="00691CAB">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5FC2CC83" w14:textId="1C4BBFD2" w:rsidR="00691CAB" w:rsidRPr="002C6FFD" w:rsidRDefault="00691CAB" w:rsidP="00691CAB">
      <w:pPr>
        <w:pStyle w:val="Normal1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4F33C9">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43]","plainTextFormattedCitation":"[143]","previouslyFormattedCitation":"[143]"},"properties":{"noteIndex":0},"schema":"https://github.com/citation-style-language/schema/raw/master/csl-citation.json"}</w:instrText>
      </w:r>
      <w:r>
        <w:rPr>
          <w:rFonts w:cs="Times New Roman"/>
          <w:spacing w:val="0"/>
        </w:rPr>
        <w:fldChar w:fldCharType="separate"/>
      </w:r>
      <w:r w:rsidR="00C05F48" w:rsidRPr="00C05F48">
        <w:rPr>
          <w:rFonts w:cs="Times New Roman"/>
          <w:noProof/>
          <w:spacing w:val="0"/>
        </w:rPr>
        <w:t>[143]</w:t>
      </w:r>
      <w:r>
        <w:rPr>
          <w:rFonts w:cs="Times New Roman"/>
          <w:spacing w:val="0"/>
        </w:rPr>
        <w:fldChar w:fldCharType="end"/>
      </w:r>
      <w:r w:rsidRPr="002C6FFD">
        <w:rPr>
          <w:rFonts w:cs="Times New Roman"/>
          <w:spacing w:val="0"/>
        </w:rPr>
        <w:t xml:space="preserve">. </w:t>
      </w:r>
    </w:p>
    <w:p w14:paraId="4F2CA19E" w14:textId="77777777" w:rsidR="00691CAB" w:rsidRPr="002C6FFD" w:rsidRDefault="00691CAB" w:rsidP="00691CAB">
      <w:pPr>
        <w:pStyle w:val="Normal1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E41170A" w14:textId="77777777" w:rsidR="00691CAB" w:rsidRPr="002C6FFD" w:rsidRDefault="00691CAB" w:rsidP="00691CAB">
      <w:pPr>
        <w:ind w:firstLine="699"/>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221DE960" w14:textId="77777777" w:rsidR="00691CAB" w:rsidRDefault="00691CAB" w:rsidP="00691CAB">
      <w:pPr>
        <w:pStyle w:val="2"/>
        <w:spacing w:before="0"/>
        <w:rPr>
          <w:rFonts w:eastAsia="Arial Unicode MS"/>
        </w:rPr>
      </w:pPr>
    </w:p>
    <w:p w14:paraId="708EBC66" w14:textId="77777777" w:rsidR="00691CAB" w:rsidRPr="008E213C" w:rsidRDefault="00691CAB" w:rsidP="00691CAB">
      <w:pPr>
        <w:rPr>
          <w:b/>
          <w:i/>
          <w:iCs/>
          <w:u w:val="single"/>
          <w:shd w:val="clear" w:color="auto" w:fill="FFFFFF"/>
        </w:rPr>
      </w:pPr>
      <w:r w:rsidRPr="008E213C">
        <w:rPr>
          <w:i/>
          <w:iCs/>
          <w:u w:val="single"/>
          <w:shd w:val="clear" w:color="auto" w:fill="FFFFFF"/>
        </w:rPr>
        <w:t>Необходимая документация</w:t>
      </w:r>
    </w:p>
    <w:p w14:paraId="2EDE7B8F" w14:textId="77777777" w:rsidR="00691CAB" w:rsidRPr="002C6FFD" w:rsidRDefault="00691CAB" w:rsidP="00691CAB">
      <w:pPr>
        <w:pStyle w:val="Normal1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2836E302" w14:textId="77777777" w:rsidR="00691CAB" w:rsidRDefault="00691CAB" w:rsidP="00691CAB">
      <w:pPr>
        <w:pStyle w:val="2"/>
        <w:spacing w:before="0"/>
        <w:rPr>
          <w:rFonts w:eastAsia="Arial Unicode MS"/>
        </w:rPr>
      </w:pPr>
    </w:p>
    <w:p w14:paraId="5CAF9732" w14:textId="3ABCF5C9" w:rsidR="00691CAB" w:rsidRPr="008E213C" w:rsidRDefault="00691CAB" w:rsidP="00691CAB">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8E213C">
        <w:rPr>
          <w:b/>
          <w:i/>
          <w:iCs/>
          <w:u w:val="single"/>
          <w:shd w:val="clear" w:color="auto" w:fill="FFFFFF"/>
        </w:rPr>
        <w:fldChar w:fldCharType="separate"/>
      </w:r>
      <w:r w:rsidR="00C05F48" w:rsidRPr="00C05F48">
        <w:rPr>
          <w:iCs/>
          <w:noProof/>
          <w:shd w:val="clear" w:color="auto" w:fill="FFFFFF"/>
        </w:rPr>
        <w:t>[142]</w:t>
      </w:r>
      <w:r w:rsidRPr="008E213C">
        <w:rPr>
          <w:b/>
          <w:i/>
          <w:iCs/>
          <w:u w:val="single"/>
          <w:shd w:val="clear" w:color="auto" w:fill="FFFFFF"/>
        </w:rPr>
        <w:fldChar w:fldCharType="end"/>
      </w:r>
    </w:p>
    <w:p w14:paraId="57484057" w14:textId="77777777" w:rsidR="00691CAB" w:rsidRPr="002C6FFD" w:rsidRDefault="00691CAB" w:rsidP="00691CAB">
      <w:pPr>
        <w:pStyle w:val="Number1"/>
        <w:numPr>
          <w:ilvl w:val="0"/>
          <w:numId w:val="127"/>
        </w:numPr>
        <w:overflowPunct/>
        <w:autoSpaceDE/>
        <w:autoSpaceDN/>
        <w:adjustRightInd/>
        <w:spacing w:before="0"/>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09D92805" w14:textId="77777777" w:rsidR="00691CAB" w:rsidRPr="002C6FFD" w:rsidRDefault="00691CAB" w:rsidP="00691CAB">
      <w:pPr>
        <w:pStyle w:val="Number1"/>
        <w:numPr>
          <w:ilvl w:val="0"/>
          <w:numId w:val="127"/>
        </w:numPr>
        <w:overflowPunct/>
        <w:autoSpaceDE/>
        <w:autoSpaceDN/>
        <w:adjustRightInd/>
        <w:spacing w:before="0"/>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6AE0F632" w14:textId="77777777" w:rsidR="00691CAB" w:rsidRPr="002C6FFD" w:rsidRDefault="00691CAB" w:rsidP="00691CAB">
      <w:pPr>
        <w:pStyle w:val="Number1"/>
        <w:numPr>
          <w:ilvl w:val="0"/>
          <w:numId w:val="127"/>
        </w:numPr>
        <w:overflowPunct/>
        <w:autoSpaceDE/>
        <w:autoSpaceDN/>
        <w:adjustRightInd/>
        <w:spacing w:before="0"/>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5351C6B6" w14:textId="77777777" w:rsidR="00691CAB" w:rsidRPr="002C6FFD" w:rsidRDefault="00691CAB" w:rsidP="00691CAB">
      <w:pPr>
        <w:pStyle w:val="Number1"/>
        <w:numPr>
          <w:ilvl w:val="0"/>
          <w:numId w:val="127"/>
        </w:numPr>
        <w:overflowPunct/>
        <w:autoSpaceDE/>
        <w:autoSpaceDN/>
        <w:adjustRightInd/>
        <w:spacing w:before="0"/>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03411959" w14:textId="77777777" w:rsidR="00691CAB" w:rsidRPr="002C6FFD" w:rsidRDefault="00691CAB" w:rsidP="00691CAB">
      <w:pPr>
        <w:pStyle w:val="Number1"/>
        <w:numPr>
          <w:ilvl w:val="0"/>
          <w:numId w:val="127"/>
        </w:numPr>
        <w:overflowPunct/>
        <w:autoSpaceDE/>
        <w:autoSpaceDN/>
        <w:adjustRightInd/>
        <w:spacing w:before="0"/>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73762E04"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17D0429F"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2B989F36"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19209F1B"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13848309"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5DA3BAE6"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6D45E018" w14:textId="77777777" w:rsidR="00691CAB" w:rsidRDefault="00691CAB" w:rsidP="00691CAB">
      <w:pPr>
        <w:pStyle w:val="Number1"/>
        <w:numPr>
          <w:ilvl w:val="0"/>
          <w:numId w:val="127"/>
        </w:numPr>
        <w:overflowPunct/>
        <w:autoSpaceDE/>
        <w:autoSpaceDN/>
        <w:adjustRightInd/>
        <w:spacing w:before="0"/>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2CB2F10E" w14:textId="77777777" w:rsidR="00691CAB" w:rsidRPr="002C6FFD" w:rsidRDefault="00691CAB" w:rsidP="00691CAB">
      <w:pPr>
        <w:pStyle w:val="Number1"/>
        <w:numPr>
          <w:ilvl w:val="1"/>
          <w:numId w:val="127"/>
        </w:numPr>
        <w:overflowPunct/>
        <w:autoSpaceDE/>
        <w:autoSpaceDN/>
        <w:adjustRightInd/>
        <w:spacing w:before="0"/>
        <w:textAlignment w:val="auto"/>
        <w:rPr>
          <w:color w:val="222222"/>
          <w:spacing w:val="0"/>
        </w:rPr>
      </w:pPr>
      <w:r w:rsidRPr="002C6FFD">
        <w:rPr>
          <w:spacing w:val="0"/>
        </w:rPr>
        <w:t>цитологическое исследование;</w:t>
      </w:r>
    </w:p>
    <w:p w14:paraId="67D67522" w14:textId="77777777" w:rsidR="00691CAB" w:rsidRDefault="00691CAB" w:rsidP="00691CAB">
      <w:pPr>
        <w:pStyle w:val="Number1"/>
        <w:numPr>
          <w:ilvl w:val="1"/>
          <w:numId w:val="127"/>
        </w:numPr>
        <w:overflowPunct/>
        <w:autoSpaceDE/>
        <w:autoSpaceDN/>
        <w:adjustRightInd/>
        <w:spacing w:before="0"/>
        <w:textAlignment w:val="auto"/>
        <w:rPr>
          <w:color w:val="222222"/>
          <w:spacing w:val="0"/>
        </w:rPr>
      </w:pPr>
      <w:r w:rsidRPr="002C6FFD">
        <w:rPr>
          <w:spacing w:val="0"/>
        </w:rPr>
        <w:t>цитохимическое исследование.</w:t>
      </w:r>
    </w:p>
    <w:p w14:paraId="29588B65" w14:textId="77777777" w:rsidR="00691CAB" w:rsidRPr="002C6FFD" w:rsidRDefault="00691CAB" w:rsidP="00691CAB">
      <w:pPr>
        <w:pStyle w:val="Number1"/>
        <w:numPr>
          <w:ilvl w:val="0"/>
          <w:numId w:val="127"/>
        </w:numPr>
        <w:overflowPunct/>
        <w:autoSpaceDE/>
        <w:autoSpaceDN/>
        <w:adjustRightInd/>
        <w:spacing w:before="0"/>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44E866B3" w14:textId="77777777" w:rsidR="00691CAB" w:rsidRPr="002C6FFD" w:rsidRDefault="00691CAB" w:rsidP="00691CAB">
      <w:pPr>
        <w:pStyle w:val="Number1"/>
        <w:numPr>
          <w:ilvl w:val="1"/>
          <w:numId w:val="127"/>
        </w:numPr>
        <w:overflowPunct/>
        <w:autoSpaceDE/>
        <w:autoSpaceDN/>
        <w:adjustRightInd/>
        <w:spacing w:before="0"/>
        <w:textAlignment w:val="auto"/>
        <w:rPr>
          <w:color w:val="222222"/>
          <w:spacing w:val="0"/>
        </w:rPr>
      </w:pPr>
      <w:r w:rsidRPr="002C6FFD">
        <w:rPr>
          <w:spacing w:val="0"/>
        </w:rPr>
        <w:t>в пробирки с консервантом ЭДТА для проведения исследований:</w:t>
      </w:r>
    </w:p>
    <w:p w14:paraId="22B8C608" w14:textId="77777777" w:rsidR="00691CAB" w:rsidRPr="002C6FFD" w:rsidRDefault="00691CAB" w:rsidP="00691CAB">
      <w:pPr>
        <w:pStyle w:val="Number1"/>
        <w:numPr>
          <w:ilvl w:val="2"/>
          <w:numId w:val="127"/>
        </w:numPr>
        <w:overflowPunct/>
        <w:autoSpaceDE/>
        <w:autoSpaceDN/>
        <w:adjustRightInd/>
        <w:spacing w:before="0"/>
        <w:textAlignment w:val="auto"/>
        <w:rPr>
          <w:color w:val="222222"/>
          <w:spacing w:val="0"/>
        </w:rPr>
      </w:pPr>
      <w:r w:rsidRPr="002C6FFD">
        <w:rPr>
          <w:spacing w:val="0"/>
        </w:rPr>
        <w:t>иммунофенотипическое исследование;</w:t>
      </w:r>
    </w:p>
    <w:p w14:paraId="2591F50D" w14:textId="77777777" w:rsidR="00691CAB" w:rsidRDefault="00691CAB" w:rsidP="00691CAB">
      <w:pPr>
        <w:pStyle w:val="Number1"/>
        <w:numPr>
          <w:ilvl w:val="2"/>
          <w:numId w:val="127"/>
        </w:numPr>
        <w:overflowPunct/>
        <w:autoSpaceDE/>
        <w:autoSpaceDN/>
        <w:adjustRightInd/>
        <w:spacing w:before="0"/>
        <w:textAlignment w:val="auto"/>
        <w:rPr>
          <w:color w:val="222222"/>
          <w:spacing w:val="0"/>
        </w:rPr>
      </w:pPr>
      <w:r w:rsidRPr="002C6FFD">
        <w:rPr>
          <w:spacing w:val="0"/>
        </w:rPr>
        <w:t>молекулярное исследование (методом ПЦР).</w:t>
      </w:r>
    </w:p>
    <w:p w14:paraId="6B72CCE3" w14:textId="77777777" w:rsidR="00691CAB" w:rsidRPr="002C6FFD" w:rsidRDefault="00691CAB" w:rsidP="00691CAB">
      <w:pPr>
        <w:pStyle w:val="Number1"/>
        <w:numPr>
          <w:ilvl w:val="1"/>
          <w:numId w:val="127"/>
        </w:numPr>
        <w:overflowPunct/>
        <w:autoSpaceDE/>
        <w:autoSpaceDN/>
        <w:adjustRightInd/>
        <w:spacing w:before="0"/>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2E2B0026" w14:textId="77777777" w:rsidR="00691CAB" w:rsidRPr="002C6FFD" w:rsidRDefault="00691CAB" w:rsidP="00691CAB">
      <w:pPr>
        <w:pStyle w:val="Number1"/>
        <w:numPr>
          <w:ilvl w:val="0"/>
          <w:numId w:val="127"/>
        </w:numPr>
        <w:overflowPunct/>
        <w:autoSpaceDE/>
        <w:autoSpaceDN/>
        <w:adjustRightInd/>
        <w:spacing w:before="0"/>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42B189FF" w14:textId="77777777" w:rsidR="00691CAB" w:rsidRPr="002C6FFD" w:rsidRDefault="00691CAB" w:rsidP="00691CAB">
      <w:pPr>
        <w:pStyle w:val="Number1"/>
        <w:numPr>
          <w:ilvl w:val="0"/>
          <w:numId w:val="127"/>
        </w:numPr>
        <w:overflowPunct/>
        <w:autoSpaceDE/>
        <w:autoSpaceDN/>
        <w:adjustRightInd/>
        <w:spacing w:before="0"/>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3007CD76" w14:textId="77777777" w:rsidR="00691CAB" w:rsidRDefault="00691CAB" w:rsidP="00691CAB">
      <w:pPr>
        <w:pStyle w:val="2"/>
        <w:spacing w:before="0"/>
        <w:rPr>
          <w:rFonts w:eastAsia="Arial Unicode MS"/>
        </w:rPr>
      </w:pPr>
    </w:p>
    <w:p w14:paraId="3661E8D5" w14:textId="28D93803" w:rsidR="00691CAB" w:rsidRPr="008E213C" w:rsidRDefault="00691CAB" w:rsidP="00691CAB">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4F33C9">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8E213C">
        <w:rPr>
          <w:b/>
          <w:i/>
          <w:iCs/>
          <w:u w:val="single"/>
          <w:shd w:val="clear" w:color="auto" w:fill="FFFFFF"/>
        </w:rPr>
        <w:fldChar w:fldCharType="separate"/>
      </w:r>
      <w:r w:rsidR="00C05F48" w:rsidRPr="00C05F48">
        <w:rPr>
          <w:iCs/>
          <w:noProof/>
          <w:shd w:val="clear" w:color="auto" w:fill="FFFFFF"/>
        </w:rPr>
        <w:t>[142]</w:t>
      </w:r>
      <w:r w:rsidRPr="008E213C">
        <w:rPr>
          <w:b/>
          <w:i/>
          <w:iCs/>
          <w:u w:val="single"/>
          <w:shd w:val="clear" w:color="auto" w:fill="FFFFFF"/>
        </w:rPr>
        <w:fldChar w:fldCharType="end"/>
      </w:r>
    </w:p>
    <w:p w14:paraId="652DF95C"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2FC4314A"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4A3A8D2"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659037F5"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68BFB0A1"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1CE80FA5" w14:textId="77777777" w:rsidR="00691CAB"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ациента располагают в одном из положений: </w:t>
      </w:r>
    </w:p>
    <w:p w14:paraId="0DACE9C9" w14:textId="77777777" w:rsidR="00691CAB" w:rsidRDefault="00691CAB" w:rsidP="00691CAB">
      <w:pPr>
        <w:pStyle w:val="Number1"/>
        <w:numPr>
          <w:ilvl w:val="1"/>
          <w:numId w:val="128"/>
        </w:numPr>
        <w:overflowPunct/>
        <w:autoSpaceDE/>
        <w:autoSpaceDN/>
        <w:adjustRightInd/>
        <w:spacing w:before="0"/>
        <w:textAlignment w:val="auto"/>
        <w:rPr>
          <w:spacing w:val="0"/>
        </w:rPr>
      </w:pPr>
      <w:r w:rsidRPr="002C6FFD">
        <w:rPr>
          <w:spacing w:val="0"/>
        </w:rPr>
        <w:t xml:space="preserve">лежа на животе; </w:t>
      </w:r>
    </w:p>
    <w:p w14:paraId="3D918A61" w14:textId="77777777" w:rsidR="00691CAB" w:rsidRDefault="00691CAB" w:rsidP="00691CAB">
      <w:pPr>
        <w:pStyle w:val="Number1"/>
        <w:numPr>
          <w:ilvl w:val="1"/>
          <w:numId w:val="128"/>
        </w:numPr>
        <w:overflowPunct/>
        <w:autoSpaceDE/>
        <w:autoSpaceDN/>
        <w:adjustRightInd/>
        <w:spacing w:before="0"/>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13767439" w14:textId="77777777" w:rsidR="00691CAB" w:rsidRDefault="00691CAB" w:rsidP="00691CAB">
      <w:pPr>
        <w:pStyle w:val="Number1"/>
        <w:numPr>
          <w:ilvl w:val="1"/>
          <w:numId w:val="128"/>
        </w:numPr>
        <w:overflowPunct/>
        <w:autoSpaceDE/>
        <w:autoSpaceDN/>
        <w:adjustRightInd/>
        <w:spacing w:before="0"/>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42555F09" w14:textId="77777777" w:rsidR="00691CAB" w:rsidRPr="002C6FFD" w:rsidRDefault="00691CAB" w:rsidP="00691CAB">
      <w:pPr>
        <w:pStyle w:val="Number1"/>
        <w:numPr>
          <w:ilvl w:val="1"/>
          <w:numId w:val="128"/>
        </w:numPr>
        <w:overflowPunct/>
        <w:autoSpaceDE/>
        <w:autoSpaceDN/>
        <w:adjustRightInd/>
        <w:spacing w:before="0"/>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602BBC2D"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08DEF75F"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6CC4B600"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51870A92"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44AD6485"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4AF62838"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6071C761"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07FAC8AE"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3AF17907"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5CBCD5C3"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536179F9"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5D912105"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23AC954F"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2EE8BF08"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31F56CC0"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2F59C93C" w14:textId="77777777" w:rsidR="00691CAB" w:rsidRPr="002C6FFD" w:rsidRDefault="00691CAB" w:rsidP="00691CAB">
      <w:pPr>
        <w:pStyle w:val="Number1"/>
        <w:numPr>
          <w:ilvl w:val="0"/>
          <w:numId w:val="128"/>
        </w:numPr>
        <w:overflowPunct/>
        <w:autoSpaceDE/>
        <w:autoSpaceDN/>
        <w:adjustRightInd/>
        <w:spacing w:before="0"/>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2289C137" w14:textId="77777777" w:rsidR="00691CAB" w:rsidRPr="002C6FFD" w:rsidRDefault="00691CAB" w:rsidP="00691CAB">
      <w:pPr>
        <w:pStyle w:val="Number1"/>
        <w:numPr>
          <w:ilvl w:val="0"/>
          <w:numId w:val="128"/>
        </w:numPr>
        <w:overflowPunct/>
        <w:autoSpaceDE/>
        <w:autoSpaceDN/>
        <w:adjustRightInd/>
        <w:spacing w:before="0"/>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19C61A39" w14:textId="77777777" w:rsidR="00691CAB" w:rsidRPr="00F30696" w:rsidRDefault="00691CAB" w:rsidP="00691CAB">
      <w:pPr>
        <w:rPr>
          <w:rFonts w:cs="Times New Roman"/>
          <w:szCs w:val="24"/>
        </w:rPr>
      </w:pPr>
    </w:p>
    <w:p w14:paraId="45367134" w14:textId="66F73B4E" w:rsidR="000155C0" w:rsidRPr="000155C0" w:rsidRDefault="00C05F48" w:rsidP="000155C0">
      <w:pPr>
        <w:pStyle w:val="11"/>
      </w:pPr>
      <w:bookmarkStart w:id="114" w:name="_Toc65586431"/>
      <w:r>
        <w:t xml:space="preserve">Приложение А3.7. </w:t>
      </w:r>
      <w:r w:rsidR="000155C0" w:rsidRPr="00952000">
        <w:rPr>
          <w:bCs/>
        </w:rPr>
        <w:t>Обеспечение сосудистого доступа</w:t>
      </w:r>
      <w:bookmarkEnd w:id="114"/>
    </w:p>
    <w:p w14:paraId="5785C320" w14:textId="77777777" w:rsidR="000155C0" w:rsidRPr="00952000" w:rsidRDefault="000155C0" w:rsidP="000155C0">
      <w:pPr>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д. </w:t>
      </w:r>
    </w:p>
    <w:p w14:paraId="419B8980" w14:textId="49E02384" w:rsidR="000155C0" w:rsidRPr="00952000" w:rsidRDefault="000155C0" w:rsidP="000155C0">
      <w:pPr>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4810E5">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44]","plainTextFormattedCitation":"[144]","previouslyFormattedCitation":"[144]"},"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44]</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4810E5">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45]","plainTextFormattedCitation":"[145]","previouslyFormattedCitation":"[145]"},"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45]</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06F6DC67" w14:textId="77777777" w:rsidR="000155C0" w:rsidRDefault="000155C0" w:rsidP="000155C0">
      <w:pPr>
        <w:rPr>
          <w:rFonts w:cs="Times New Roman"/>
          <w:b/>
          <w:bCs/>
          <w:szCs w:val="24"/>
        </w:rPr>
      </w:pPr>
    </w:p>
    <w:p w14:paraId="47721A48" w14:textId="77777777" w:rsidR="000155C0" w:rsidRPr="004A739C" w:rsidRDefault="000155C0" w:rsidP="000155C0">
      <w:pPr>
        <w:rPr>
          <w:rFonts w:cs="Times New Roman"/>
          <w:i/>
          <w:iCs/>
          <w:szCs w:val="24"/>
          <w:u w:val="single"/>
        </w:rPr>
      </w:pPr>
      <w:r w:rsidRPr="004A739C">
        <w:rPr>
          <w:rFonts w:cs="Times New Roman"/>
          <w:i/>
          <w:iCs/>
          <w:szCs w:val="24"/>
          <w:u w:val="single"/>
        </w:rPr>
        <w:t>Показания к катетеризации центральных вен.</w:t>
      </w:r>
    </w:p>
    <w:p w14:paraId="7F672534" w14:textId="77777777" w:rsidR="000155C0" w:rsidRPr="00952000" w:rsidRDefault="000155C0" w:rsidP="000155C0">
      <w:pPr>
        <w:pStyle w:val="afe"/>
        <w:numPr>
          <w:ilvl w:val="0"/>
          <w:numId w:val="129"/>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330B2F0E" w14:textId="77777777" w:rsidR="000155C0" w:rsidRPr="00952000" w:rsidRDefault="000155C0" w:rsidP="000155C0">
      <w:pPr>
        <w:pStyle w:val="afe"/>
        <w:numPr>
          <w:ilvl w:val="0"/>
          <w:numId w:val="12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4F190CF8" w14:textId="77777777" w:rsidR="000155C0" w:rsidRPr="00952000" w:rsidRDefault="000155C0" w:rsidP="000155C0">
      <w:pPr>
        <w:pStyle w:val="afe"/>
        <w:numPr>
          <w:ilvl w:val="0"/>
          <w:numId w:val="12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0F135A9E" w14:textId="77777777" w:rsidR="000155C0" w:rsidRPr="00952000" w:rsidRDefault="000155C0" w:rsidP="000155C0">
      <w:pPr>
        <w:pStyle w:val="afe"/>
        <w:numPr>
          <w:ilvl w:val="0"/>
          <w:numId w:val="12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74880EAD" w14:textId="77777777" w:rsidR="000155C0" w:rsidRPr="00952000" w:rsidRDefault="000155C0" w:rsidP="000155C0">
      <w:pPr>
        <w:pStyle w:val="afe"/>
        <w:numPr>
          <w:ilvl w:val="0"/>
          <w:numId w:val="129"/>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22A7F44B" w14:textId="77777777" w:rsidR="000155C0" w:rsidRPr="00952000" w:rsidRDefault="000155C0" w:rsidP="000155C0">
      <w:pPr>
        <w:pStyle w:val="afe"/>
        <w:numPr>
          <w:ilvl w:val="0"/>
          <w:numId w:val="12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20539506" w14:textId="77777777" w:rsidR="000155C0" w:rsidRDefault="000155C0" w:rsidP="000155C0">
      <w:pPr>
        <w:rPr>
          <w:rFonts w:cs="Times New Roman"/>
          <w:b/>
          <w:bCs/>
          <w:szCs w:val="24"/>
        </w:rPr>
      </w:pPr>
    </w:p>
    <w:p w14:paraId="4188CE5D" w14:textId="77777777" w:rsidR="000155C0" w:rsidRPr="004A739C" w:rsidRDefault="000155C0" w:rsidP="000155C0">
      <w:pPr>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38618EB1" w14:textId="77777777" w:rsidR="000155C0" w:rsidRPr="004A739C" w:rsidRDefault="000155C0" w:rsidP="000155C0">
      <w:pPr>
        <w:pStyle w:val="afe"/>
        <w:numPr>
          <w:ilvl w:val="0"/>
          <w:numId w:val="129"/>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11ABEC07" w14:textId="77777777" w:rsidR="000155C0" w:rsidRPr="004A739C" w:rsidRDefault="000155C0" w:rsidP="000155C0">
      <w:pPr>
        <w:pStyle w:val="afe"/>
        <w:numPr>
          <w:ilvl w:val="1"/>
          <w:numId w:val="129"/>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0B8A8636" w14:textId="77777777" w:rsidR="000155C0" w:rsidRPr="004A739C" w:rsidRDefault="000155C0" w:rsidP="000155C0">
      <w:pPr>
        <w:pStyle w:val="afe"/>
        <w:numPr>
          <w:ilvl w:val="1"/>
          <w:numId w:val="129"/>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5C4B8BE6" w14:textId="77777777" w:rsidR="000155C0" w:rsidRPr="004A739C" w:rsidRDefault="000155C0" w:rsidP="000155C0">
      <w:pPr>
        <w:pStyle w:val="afe"/>
        <w:numPr>
          <w:ilvl w:val="0"/>
          <w:numId w:val="129"/>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5942DEEE" w14:textId="77777777" w:rsidR="000155C0" w:rsidRPr="004A739C" w:rsidRDefault="000155C0" w:rsidP="000155C0">
      <w:pPr>
        <w:pStyle w:val="afe"/>
        <w:numPr>
          <w:ilvl w:val="1"/>
          <w:numId w:val="129"/>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756F2B45" w14:textId="77777777" w:rsidR="000155C0" w:rsidRDefault="000155C0" w:rsidP="000155C0">
      <w:pPr>
        <w:pStyle w:val="Default"/>
        <w:spacing w:line="360" w:lineRule="auto"/>
        <w:ind w:firstLine="709"/>
        <w:jc w:val="both"/>
        <w:rPr>
          <w:i/>
          <w:color w:val="auto"/>
        </w:rPr>
      </w:pPr>
    </w:p>
    <w:p w14:paraId="44DBFBF7" w14:textId="77777777" w:rsidR="000155C0" w:rsidRPr="00952000" w:rsidRDefault="000155C0" w:rsidP="000155C0">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465DFCFC" w14:textId="1391B583" w:rsidR="000155C0" w:rsidRPr="00952000" w:rsidRDefault="000155C0" w:rsidP="000155C0">
      <w:pPr>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4810E5">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46]","plainTextFormattedCitation":"[146]","previouslyFormattedCitation":"[146]"},"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46]</w:t>
      </w:r>
      <w:r w:rsidRPr="00952000">
        <w:rPr>
          <w:rFonts w:cs="Times New Roman"/>
          <w:szCs w:val="24"/>
        </w:rPr>
        <w:fldChar w:fldCharType="end"/>
      </w:r>
      <w:r w:rsidRPr="00952000">
        <w:rPr>
          <w:rFonts w:cs="Times New Roman"/>
          <w:szCs w:val="24"/>
        </w:rPr>
        <w:t>.</w:t>
      </w:r>
    </w:p>
    <w:p w14:paraId="1EBF299D" w14:textId="77777777" w:rsidR="000155C0" w:rsidRDefault="000155C0" w:rsidP="000155C0">
      <w:pPr>
        <w:rPr>
          <w:rFonts w:cs="Times New Roman"/>
          <w:b/>
          <w:bCs/>
          <w:szCs w:val="24"/>
        </w:rPr>
      </w:pPr>
    </w:p>
    <w:p w14:paraId="26AC2C40" w14:textId="77777777" w:rsidR="000155C0" w:rsidRPr="008879EC" w:rsidRDefault="000155C0" w:rsidP="000155C0">
      <w:pPr>
        <w:rPr>
          <w:rFonts w:cs="Times New Roman"/>
          <w:i/>
          <w:iCs/>
          <w:szCs w:val="24"/>
          <w:u w:val="single"/>
        </w:rPr>
      </w:pPr>
      <w:r w:rsidRPr="008879EC">
        <w:rPr>
          <w:rFonts w:cs="Times New Roman"/>
          <w:i/>
          <w:iCs/>
          <w:szCs w:val="24"/>
          <w:u w:val="single"/>
        </w:rPr>
        <w:t>Типы катетеров</w:t>
      </w:r>
    </w:p>
    <w:p w14:paraId="362A6047" w14:textId="77777777" w:rsidR="000155C0" w:rsidRPr="00952000" w:rsidRDefault="000155C0" w:rsidP="000155C0">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12BC5325" w14:textId="77777777" w:rsidR="000155C0" w:rsidRPr="00952000" w:rsidRDefault="000155C0" w:rsidP="000155C0">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5DCE73A1" w14:textId="5827D87B" w:rsidR="000155C0" w:rsidRPr="00DE117D" w:rsidRDefault="000155C0" w:rsidP="000155C0">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4810E5">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47]","plainTextFormattedCitation":"[147]","previouslyFormattedCitation":"[147]"},"properties":{"noteIndex":0},"schema":"https://github.com/citation-style-language/schema/raw/master/csl-citation.json"}</w:instrText>
      </w:r>
      <w:r w:rsidRPr="00952000">
        <w:rPr>
          <w:rFonts w:eastAsia="Times New Roman" w:cs="Times New Roman"/>
          <w:szCs w:val="24"/>
          <w:lang w:eastAsia="ru-RU"/>
        </w:rPr>
        <w:fldChar w:fldCharType="separate"/>
      </w:r>
      <w:r w:rsidR="004F33C9" w:rsidRPr="004F33C9">
        <w:rPr>
          <w:rFonts w:eastAsia="Times New Roman" w:cs="Times New Roman"/>
          <w:noProof/>
          <w:szCs w:val="24"/>
          <w:lang w:eastAsia="ru-RU"/>
        </w:rPr>
        <w:t>[147]</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5436C260" w14:textId="77777777" w:rsidR="000155C0" w:rsidRPr="00952000" w:rsidRDefault="000155C0" w:rsidP="000155C0">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53CBC360" w14:textId="72499287" w:rsidR="000155C0" w:rsidRPr="00952000" w:rsidRDefault="000155C0" w:rsidP="000155C0">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4810E5">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48]","plainTextFormattedCitation":"[148]","previouslyFormattedCitation":"[148]"},"properties":{"noteIndex":0},"schema":"https://github.com/citation-style-language/schema/raw/master/csl-citation.json"}</w:instrText>
      </w:r>
      <w:r w:rsidRPr="00952000">
        <w:rPr>
          <w:rFonts w:eastAsia="Times New Roman" w:cs="Times New Roman"/>
          <w:szCs w:val="24"/>
          <w:lang w:eastAsia="ru-RU"/>
        </w:rPr>
        <w:fldChar w:fldCharType="separate"/>
      </w:r>
      <w:r w:rsidR="004F33C9" w:rsidRPr="004F33C9">
        <w:rPr>
          <w:rFonts w:eastAsia="Times New Roman" w:cs="Times New Roman"/>
          <w:noProof/>
          <w:szCs w:val="24"/>
          <w:lang w:eastAsia="ru-RU"/>
        </w:rPr>
        <w:t>[148]</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4B13264C" w14:textId="6E263F15" w:rsidR="000155C0" w:rsidRPr="00952000" w:rsidRDefault="000155C0" w:rsidP="000155C0">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4810E5">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49]","plainTextFormattedCitation":"[149]","previouslyFormattedCitation":"[149]"},"properties":{"noteIndex":0},"schema":"https://github.com/citation-style-language/schema/raw/master/csl-citation.json"}</w:instrText>
      </w:r>
      <w:r w:rsidRPr="00952000">
        <w:rPr>
          <w:rFonts w:eastAsia="Times New Roman" w:cs="Times New Roman"/>
          <w:szCs w:val="24"/>
          <w:lang w:eastAsia="ru-RU"/>
        </w:rPr>
        <w:fldChar w:fldCharType="separate"/>
      </w:r>
      <w:r w:rsidR="004F33C9" w:rsidRPr="004F33C9">
        <w:rPr>
          <w:rFonts w:eastAsia="Times New Roman" w:cs="Times New Roman"/>
          <w:noProof/>
          <w:szCs w:val="24"/>
          <w:lang w:eastAsia="ru-RU"/>
        </w:rPr>
        <w:t>[149]</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38B10515" w14:textId="77777777" w:rsidR="000155C0" w:rsidRPr="00952000" w:rsidRDefault="000155C0" w:rsidP="000155C0">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7A1CB770" w14:textId="0218E4A1" w:rsidR="000155C0" w:rsidRPr="00952000" w:rsidRDefault="000155C0" w:rsidP="000155C0">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4810E5">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50]","plainTextFormattedCitation":"[150]","previouslyFormattedCitation":"[150]"},"properties":{"noteIndex":0},"schema":"https://github.com/citation-style-language/schema/raw/master/csl-citation.json"}</w:instrText>
      </w:r>
      <w:r w:rsidRPr="00952000">
        <w:rPr>
          <w:rFonts w:eastAsia="Times New Roman" w:cs="Times New Roman"/>
          <w:szCs w:val="24"/>
          <w:lang w:eastAsia="ru-RU"/>
        </w:rPr>
        <w:fldChar w:fldCharType="separate"/>
      </w:r>
      <w:r w:rsidR="004F33C9" w:rsidRPr="004F33C9">
        <w:rPr>
          <w:rFonts w:eastAsia="Times New Roman" w:cs="Times New Roman"/>
          <w:noProof/>
          <w:szCs w:val="24"/>
          <w:lang w:eastAsia="ru-RU"/>
        </w:rPr>
        <w:t>[150]</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3AB64876" w14:textId="77777777" w:rsidR="000155C0" w:rsidRPr="00952000" w:rsidRDefault="000155C0" w:rsidP="000155C0">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7E06AB9C" w14:textId="77777777" w:rsidR="000155C0" w:rsidRPr="00952000" w:rsidRDefault="000155C0" w:rsidP="000155C0">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60F26A38" w14:textId="08EB80F2" w:rsidR="000155C0" w:rsidRPr="00952000" w:rsidRDefault="000155C0" w:rsidP="000155C0">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4810E5">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51]","plainTextFormattedCitation":"[151]","previouslyFormattedCitation":"[151]"},"properties":{"noteIndex":0},"schema":"https://github.com/citation-style-language/schema/raw/master/csl-citation.json"}</w:instrText>
      </w:r>
      <w:r w:rsidRPr="00952000">
        <w:rPr>
          <w:rFonts w:eastAsia="Times New Roman" w:cs="Times New Roman"/>
          <w:szCs w:val="24"/>
          <w:lang w:eastAsia="ru-RU"/>
        </w:rPr>
        <w:fldChar w:fldCharType="separate"/>
      </w:r>
      <w:r w:rsidR="004F33C9" w:rsidRPr="004F33C9">
        <w:rPr>
          <w:rFonts w:eastAsia="Times New Roman" w:cs="Times New Roman"/>
          <w:noProof/>
          <w:szCs w:val="24"/>
          <w:lang w:eastAsia="ru-RU"/>
        </w:rPr>
        <w:t>[151]</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4810E5">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52]","plainTextFormattedCitation":"[152]","previouslyFormattedCitation":"[152]"},"properties":{"noteIndex":0},"schema":"https://github.com/citation-style-language/schema/raw/master/csl-citation.json"}</w:instrText>
      </w:r>
      <w:r w:rsidRPr="00952000">
        <w:rPr>
          <w:rFonts w:eastAsia="Times New Roman" w:cs="Times New Roman"/>
          <w:szCs w:val="24"/>
          <w:lang w:eastAsia="ru-RU"/>
        </w:rPr>
        <w:fldChar w:fldCharType="separate"/>
      </w:r>
      <w:r w:rsidR="004F33C9" w:rsidRPr="004F33C9">
        <w:rPr>
          <w:rFonts w:eastAsia="Times New Roman" w:cs="Times New Roman"/>
          <w:noProof/>
          <w:szCs w:val="24"/>
          <w:lang w:eastAsia="ru-RU"/>
        </w:rPr>
        <w:t>[152]</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4EE1CB92" w14:textId="77777777" w:rsidR="000155C0" w:rsidRPr="00952000" w:rsidRDefault="000155C0" w:rsidP="000155C0">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474B8917" w14:textId="77777777" w:rsidR="000155C0" w:rsidRPr="00952000" w:rsidRDefault="000155C0" w:rsidP="000155C0">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37D70428" w14:textId="77777777" w:rsidR="000155C0" w:rsidRPr="00781F82" w:rsidRDefault="000155C0" w:rsidP="000155C0">
      <w:pPr>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4EC75357" w14:textId="77777777" w:rsidR="000155C0" w:rsidRPr="00952000" w:rsidRDefault="000155C0" w:rsidP="000155C0">
      <w:pPr>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4FD4FE28" w14:textId="77777777" w:rsidR="000155C0" w:rsidRPr="00952000" w:rsidRDefault="000155C0" w:rsidP="000155C0">
      <w:pPr>
        <w:pStyle w:val="afe"/>
        <w:numPr>
          <w:ilvl w:val="0"/>
          <w:numId w:val="13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39271E4C" w14:textId="77777777" w:rsidR="000155C0" w:rsidRPr="00952000" w:rsidRDefault="000155C0" w:rsidP="000155C0">
      <w:pPr>
        <w:pStyle w:val="afe"/>
        <w:numPr>
          <w:ilvl w:val="0"/>
          <w:numId w:val="130"/>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2CC21450" w14:textId="77777777" w:rsidR="000155C0" w:rsidRPr="00952000" w:rsidRDefault="000155C0" w:rsidP="000155C0">
      <w:pPr>
        <w:pStyle w:val="afe"/>
        <w:numPr>
          <w:ilvl w:val="0"/>
          <w:numId w:val="130"/>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2C921E93" w14:textId="77777777" w:rsidR="000155C0" w:rsidRPr="00952000" w:rsidRDefault="000155C0" w:rsidP="000155C0">
      <w:pPr>
        <w:pStyle w:val="afe"/>
        <w:numPr>
          <w:ilvl w:val="0"/>
          <w:numId w:val="13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7CABBB40" w14:textId="77777777" w:rsidR="000155C0" w:rsidRPr="00952000" w:rsidRDefault="000155C0" w:rsidP="000155C0">
      <w:pPr>
        <w:pStyle w:val="afe"/>
        <w:numPr>
          <w:ilvl w:val="0"/>
          <w:numId w:val="130"/>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633B7BE3" w14:textId="77777777" w:rsidR="000155C0" w:rsidRPr="00952000" w:rsidRDefault="000155C0" w:rsidP="000155C0">
      <w:pPr>
        <w:pStyle w:val="afe"/>
        <w:numPr>
          <w:ilvl w:val="0"/>
          <w:numId w:val="130"/>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7C0C9432" w14:textId="77777777" w:rsidR="000155C0" w:rsidRPr="00952000" w:rsidRDefault="000155C0" w:rsidP="000155C0">
      <w:pPr>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099E2F1D" w14:textId="77777777" w:rsidR="000155C0" w:rsidRPr="00952000" w:rsidRDefault="000155C0" w:rsidP="000155C0">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14822336" w14:textId="77777777" w:rsidR="000155C0" w:rsidRPr="00952000" w:rsidRDefault="000155C0" w:rsidP="000155C0">
      <w:pPr>
        <w:pStyle w:val="afe"/>
        <w:numPr>
          <w:ilvl w:val="0"/>
          <w:numId w:val="134"/>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5F8D8085" w14:textId="77777777" w:rsidR="000155C0" w:rsidRPr="00952000" w:rsidRDefault="000155C0" w:rsidP="000155C0">
      <w:pPr>
        <w:pStyle w:val="afe"/>
        <w:numPr>
          <w:ilvl w:val="0"/>
          <w:numId w:val="134"/>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5288471B" w14:textId="77777777" w:rsidR="000155C0" w:rsidRPr="00952000" w:rsidRDefault="000155C0" w:rsidP="000155C0">
      <w:pPr>
        <w:pStyle w:val="afd"/>
      </w:pPr>
      <w:r w:rsidRPr="00952000">
        <w:t xml:space="preserve">Тромботические осложнения, ассоциированные с ЦВК, можно разделить на три вида: </w:t>
      </w:r>
    </w:p>
    <w:p w14:paraId="511CBA03" w14:textId="77777777" w:rsidR="000155C0" w:rsidRPr="00952000" w:rsidRDefault="000155C0" w:rsidP="000155C0">
      <w:pPr>
        <w:pStyle w:val="afd"/>
        <w:numPr>
          <w:ilvl w:val="0"/>
          <w:numId w:val="131"/>
        </w:numPr>
        <w:spacing w:beforeAutospacing="0" w:afterAutospacing="0" w:line="360" w:lineRule="auto"/>
      </w:pPr>
      <w:r w:rsidRPr="00952000">
        <w:t xml:space="preserve">«фибриновый чехол», </w:t>
      </w:r>
    </w:p>
    <w:p w14:paraId="5618F1CF" w14:textId="77777777" w:rsidR="000155C0" w:rsidRPr="00952000" w:rsidRDefault="000155C0" w:rsidP="000155C0">
      <w:pPr>
        <w:pStyle w:val="afd"/>
        <w:numPr>
          <w:ilvl w:val="0"/>
          <w:numId w:val="131"/>
        </w:numPr>
        <w:spacing w:beforeAutospacing="0" w:afterAutospacing="0" w:line="360" w:lineRule="auto"/>
      </w:pPr>
      <w:r w:rsidRPr="00952000">
        <w:t>обструкция катетера</w:t>
      </w:r>
    </w:p>
    <w:p w14:paraId="1601818C" w14:textId="77777777" w:rsidR="000155C0" w:rsidRPr="00952000" w:rsidRDefault="000155C0" w:rsidP="000155C0">
      <w:pPr>
        <w:pStyle w:val="afd"/>
        <w:numPr>
          <w:ilvl w:val="0"/>
          <w:numId w:val="131"/>
        </w:numPr>
        <w:spacing w:beforeAutospacing="0" w:afterAutospacing="0" w:line="360" w:lineRule="auto"/>
      </w:pPr>
      <w:r w:rsidRPr="00952000">
        <w:t>пристеночный или обтурирующий внутрисосудистый тромбоз.</w:t>
      </w:r>
    </w:p>
    <w:p w14:paraId="52D38830" w14:textId="4AD51969" w:rsidR="000155C0" w:rsidRPr="00952000" w:rsidRDefault="000155C0" w:rsidP="000155C0">
      <w:pPr>
        <w:pStyle w:val="afd"/>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4810E5">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53,154]","plainTextFormattedCitation":"[153,154]","previouslyFormattedCitation":"[153,154]"},"properties":{"noteIndex":0},"schema":"https://github.com/citation-style-language/schema/raw/master/csl-citation.json"}</w:instrText>
      </w:r>
      <w:r w:rsidRPr="00952000">
        <w:fldChar w:fldCharType="separate"/>
      </w:r>
      <w:r w:rsidR="004F33C9" w:rsidRPr="004F33C9">
        <w:rPr>
          <w:noProof/>
        </w:rPr>
        <w:t>[153,154]</w:t>
      </w:r>
      <w:r w:rsidRPr="00952000">
        <w:fldChar w:fldCharType="end"/>
      </w:r>
      <w:r w:rsidRPr="00952000">
        <w:t xml:space="preserve">. Факторы, предрасполагающие к развитию КАТ, разделяют на три группы: </w:t>
      </w:r>
    </w:p>
    <w:p w14:paraId="181C7959" w14:textId="77777777" w:rsidR="000155C0" w:rsidRPr="00952000" w:rsidRDefault="000155C0" w:rsidP="000155C0">
      <w:pPr>
        <w:pStyle w:val="afd"/>
        <w:numPr>
          <w:ilvl w:val="0"/>
          <w:numId w:val="139"/>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176811FE" w14:textId="77777777" w:rsidR="000155C0" w:rsidRPr="00952000" w:rsidRDefault="000155C0" w:rsidP="000155C0">
      <w:pPr>
        <w:pStyle w:val="afd"/>
        <w:numPr>
          <w:ilvl w:val="0"/>
          <w:numId w:val="139"/>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0E86FBC4" w14:textId="77777777" w:rsidR="000155C0" w:rsidRPr="00952000" w:rsidRDefault="000155C0" w:rsidP="000155C0">
      <w:pPr>
        <w:pStyle w:val="afd"/>
        <w:numPr>
          <w:ilvl w:val="0"/>
          <w:numId w:val="139"/>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6B755469" w14:textId="77777777" w:rsidR="000155C0" w:rsidRPr="00952000" w:rsidRDefault="000155C0" w:rsidP="000155C0">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0F34218E" w14:textId="28C45499" w:rsidR="000155C0" w:rsidRPr="00952000" w:rsidRDefault="000155C0" w:rsidP="000155C0">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4810E5">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55]","plainTextFormattedCitation":"[155]","previouslyFormattedCitation":"[155]"},"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55]</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4810E5">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56]","plainTextFormattedCitation":"[156]","previouslyFormattedCitation":"[156]"},"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56]</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4810E5">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57]","plainTextFormattedCitation":"[157]","previouslyFormattedCitation":"[157]"},"properties":{"noteIndex":0},"schema":"https://github.com/citation-style-language/schema/raw/master/csl-citation.json"}</w:instrText>
      </w:r>
      <w:r w:rsidRPr="00952000">
        <w:rPr>
          <w:rFonts w:eastAsia="Arial Unicode MS" w:cs="Times New Roman"/>
          <w:szCs w:val="24"/>
        </w:rPr>
        <w:fldChar w:fldCharType="separate"/>
      </w:r>
      <w:r w:rsidR="004F33C9" w:rsidRPr="004F33C9">
        <w:rPr>
          <w:rFonts w:eastAsia="Arial Unicode MS" w:cs="Times New Roman"/>
          <w:noProof/>
          <w:szCs w:val="24"/>
        </w:rPr>
        <w:t>[157]</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4810E5">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58]","plainTextFormattedCitation":"[158]","previouslyFormattedCitation":"[158]"},"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58]</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4810E5">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59]","plainTextFormattedCitation":"[159]","previouslyFormattedCitation":"[159]"},"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59]</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5DF7FD28" w14:textId="3910C3A0" w:rsidR="000155C0" w:rsidRPr="00952000" w:rsidRDefault="000155C0" w:rsidP="000155C0">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4810E5">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60]","plainTextFormattedCitation":"[160]","previouslyFormattedCitation":"[160]"},"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60]</w:t>
      </w:r>
      <w:r w:rsidRPr="00952000">
        <w:rPr>
          <w:rFonts w:cs="Times New Roman"/>
          <w:szCs w:val="24"/>
        </w:rPr>
        <w:fldChar w:fldCharType="end"/>
      </w:r>
      <w:r w:rsidRPr="00952000">
        <w:rPr>
          <w:rFonts w:cs="Times New Roman"/>
          <w:szCs w:val="24"/>
        </w:rPr>
        <w:t>.</w:t>
      </w:r>
    </w:p>
    <w:p w14:paraId="0DB7C6B2" w14:textId="55915B1D" w:rsidR="000155C0" w:rsidRPr="00952000" w:rsidRDefault="000155C0" w:rsidP="000155C0">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4810E5">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61]","plainTextFormattedCitation":"[161]","previouslyFormattedCitation":"[161]"},"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61]</w:t>
      </w:r>
      <w:r w:rsidRPr="00952000">
        <w:rPr>
          <w:rFonts w:cs="Times New Roman"/>
          <w:szCs w:val="24"/>
        </w:rPr>
        <w:fldChar w:fldCharType="end"/>
      </w:r>
      <w:r w:rsidRPr="00952000">
        <w:rPr>
          <w:rFonts w:cs="Times New Roman"/>
          <w:szCs w:val="24"/>
        </w:rPr>
        <w:t>.</w:t>
      </w:r>
    </w:p>
    <w:p w14:paraId="5E4E4200" w14:textId="77777777" w:rsidR="000155C0" w:rsidRPr="00952000" w:rsidRDefault="000155C0" w:rsidP="000155C0">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7B46E1B3" w14:textId="77777777" w:rsidR="000155C0" w:rsidRPr="00952000" w:rsidRDefault="000155C0" w:rsidP="000155C0">
      <w:pPr>
        <w:pStyle w:val="afe"/>
        <w:numPr>
          <w:ilvl w:val="0"/>
          <w:numId w:val="133"/>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694D78DA" w14:textId="77777777" w:rsidR="000155C0" w:rsidRPr="00952000" w:rsidRDefault="000155C0" w:rsidP="000155C0">
      <w:pPr>
        <w:pStyle w:val="afe"/>
        <w:numPr>
          <w:ilvl w:val="0"/>
          <w:numId w:val="133"/>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5C222187" w14:textId="77777777" w:rsidR="000155C0" w:rsidRPr="00952000" w:rsidRDefault="000155C0" w:rsidP="000155C0">
      <w:pPr>
        <w:pStyle w:val="afe"/>
        <w:numPr>
          <w:ilvl w:val="0"/>
          <w:numId w:val="133"/>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246D2C2F" w14:textId="77777777" w:rsidR="000155C0" w:rsidRDefault="000155C0" w:rsidP="000155C0">
      <w:pPr>
        <w:rPr>
          <w:rFonts w:eastAsia="Arial Unicode MS" w:cs="Times New Roman"/>
          <w:b/>
          <w:bCs/>
          <w:szCs w:val="24"/>
          <w:lang w:eastAsia="ru-RU"/>
        </w:rPr>
      </w:pPr>
    </w:p>
    <w:p w14:paraId="0B44CF62" w14:textId="77777777" w:rsidR="000155C0" w:rsidRPr="009F4EC0" w:rsidRDefault="000155C0" w:rsidP="000155C0">
      <w:pPr>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69D4A0F1" w14:textId="77777777" w:rsidR="000155C0" w:rsidRPr="009F4EC0" w:rsidRDefault="000155C0" w:rsidP="000155C0">
      <w:pPr>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1D2F1C30" w14:textId="77777777" w:rsidR="000155C0" w:rsidRPr="00952000" w:rsidRDefault="000155C0" w:rsidP="000155C0">
      <w:pPr>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335920B9" w14:textId="77777777" w:rsidR="000155C0" w:rsidRDefault="000155C0" w:rsidP="000155C0">
      <w:pPr>
        <w:rPr>
          <w:rFonts w:eastAsia="ＭＳ 明朝 (Основной текст темы (ази" w:cs="Times New Roman"/>
          <w:b/>
          <w:bCs/>
          <w:szCs w:val="24"/>
          <w:lang w:eastAsia="ru-RU"/>
        </w:rPr>
      </w:pPr>
    </w:p>
    <w:p w14:paraId="7D493763" w14:textId="77777777" w:rsidR="000155C0" w:rsidRPr="009F4EC0" w:rsidRDefault="000155C0" w:rsidP="000155C0">
      <w:pPr>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7CDEDD87" w14:textId="77777777" w:rsidR="000155C0" w:rsidRPr="00952000" w:rsidRDefault="000155C0" w:rsidP="000155C0">
      <w:pPr>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0CE57AF5" w14:textId="77777777" w:rsidR="000155C0" w:rsidRPr="00952000" w:rsidRDefault="000155C0" w:rsidP="000155C0">
      <w:pPr>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5AAAC6AB" w14:textId="77777777" w:rsidR="000155C0" w:rsidRPr="00952000" w:rsidRDefault="000155C0" w:rsidP="000155C0">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64947AC4" w14:textId="77777777" w:rsidR="000155C0" w:rsidRPr="00952000" w:rsidRDefault="000155C0" w:rsidP="000155C0">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2F369994" w14:textId="77777777" w:rsidR="000155C0" w:rsidRDefault="000155C0" w:rsidP="000155C0">
      <w:pPr>
        <w:rPr>
          <w:rFonts w:cs="Times New Roman"/>
          <w:b/>
          <w:bCs/>
          <w:szCs w:val="24"/>
        </w:rPr>
      </w:pPr>
    </w:p>
    <w:p w14:paraId="5CAE9D94" w14:textId="77777777" w:rsidR="000155C0" w:rsidRPr="009F4EC0" w:rsidRDefault="000155C0" w:rsidP="000155C0">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31E0164D" w14:textId="77777777" w:rsidR="000155C0" w:rsidRPr="00952000" w:rsidRDefault="000155C0" w:rsidP="000155C0">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7CC45226" w14:textId="77777777" w:rsidR="000155C0" w:rsidRPr="00952000" w:rsidRDefault="000155C0" w:rsidP="004F02C5">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12907544" w14:textId="77777777" w:rsidR="000155C0" w:rsidRDefault="000155C0" w:rsidP="004F02C5">
      <w:pPr>
        <w:ind w:firstLine="708"/>
        <w:rPr>
          <w:rFonts w:cs="Times New Roman"/>
          <w:b/>
          <w:bCs/>
          <w:szCs w:val="24"/>
          <w:shd w:val="clear" w:color="auto" w:fill="FFFFFF"/>
        </w:rPr>
      </w:pPr>
    </w:p>
    <w:p w14:paraId="4AEF761D" w14:textId="77777777" w:rsidR="000155C0" w:rsidRPr="009F4EC0" w:rsidRDefault="000155C0" w:rsidP="004F02C5">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5F930A27" w14:textId="77777777" w:rsidR="000155C0" w:rsidRPr="00952000" w:rsidRDefault="000155C0" w:rsidP="004F02C5">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26F96F48" w14:textId="77777777" w:rsidR="000155C0" w:rsidRPr="00952000" w:rsidRDefault="000155C0" w:rsidP="004F02C5">
      <w:pPr>
        <w:pStyle w:val="afe"/>
        <w:numPr>
          <w:ilvl w:val="0"/>
          <w:numId w:val="136"/>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4A2EF353" w14:textId="77777777" w:rsidR="000155C0" w:rsidRPr="00952000" w:rsidRDefault="000155C0" w:rsidP="004F02C5">
      <w:pPr>
        <w:pStyle w:val="afe"/>
        <w:numPr>
          <w:ilvl w:val="0"/>
          <w:numId w:val="135"/>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06398CA6" w14:textId="77777777" w:rsidR="000155C0" w:rsidRPr="00952000" w:rsidRDefault="000155C0" w:rsidP="004F02C5">
      <w:pPr>
        <w:pStyle w:val="afe"/>
        <w:numPr>
          <w:ilvl w:val="0"/>
          <w:numId w:val="135"/>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68D57972" w14:textId="77777777" w:rsidR="000155C0" w:rsidRPr="00952000" w:rsidRDefault="000155C0" w:rsidP="004F02C5">
      <w:pPr>
        <w:pStyle w:val="afe"/>
        <w:numPr>
          <w:ilvl w:val="0"/>
          <w:numId w:val="135"/>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60A0ECA5" w14:textId="77777777" w:rsidR="000155C0" w:rsidRDefault="000155C0" w:rsidP="004F02C5">
      <w:pPr>
        <w:ind w:firstLine="708"/>
        <w:rPr>
          <w:rFonts w:cs="Times New Roman"/>
          <w:b/>
          <w:bCs/>
          <w:szCs w:val="24"/>
        </w:rPr>
      </w:pPr>
    </w:p>
    <w:p w14:paraId="18A354CE" w14:textId="77777777" w:rsidR="000155C0" w:rsidRPr="009F4EC0" w:rsidRDefault="000155C0" w:rsidP="004F02C5">
      <w:pPr>
        <w:ind w:firstLine="708"/>
        <w:rPr>
          <w:rFonts w:cs="Times New Roman"/>
          <w:i/>
          <w:iCs/>
          <w:szCs w:val="24"/>
        </w:rPr>
      </w:pPr>
      <w:r w:rsidRPr="009F4EC0">
        <w:rPr>
          <w:rFonts w:cs="Times New Roman"/>
          <w:i/>
          <w:iCs/>
          <w:szCs w:val="24"/>
        </w:rPr>
        <w:t>Инструментальная диагностика</w:t>
      </w:r>
    </w:p>
    <w:p w14:paraId="4CF914AA" w14:textId="77777777" w:rsidR="000155C0" w:rsidRPr="00952000" w:rsidRDefault="000155C0" w:rsidP="004F02C5">
      <w:pPr>
        <w:rPr>
          <w:rFonts w:cs="Times New Roman"/>
          <w:szCs w:val="24"/>
        </w:rPr>
      </w:pPr>
      <w:r w:rsidRPr="00952000">
        <w:rPr>
          <w:rFonts w:cs="Times New Roman"/>
          <w:szCs w:val="24"/>
        </w:rPr>
        <w:t>Перед выполнением катетеризации необходимо выполнить:</w:t>
      </w:r>
    </w:p>
    <w:p w14:paraId="0A9A8F95" w14:textId="77777777" w:rsidR="000155C0" w:rsidRPr="00DB2B4A" w:rsidRDefault="000155C0" w:rsidP="004F02C5">
      <w:pPr>
        <w:pStyle w:val="afe"/>
        <w:numPr>
          <w:ilvl w:val="0"/>
          <w:numId w:val="135"/>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66830817" w14:textId="77777777" w:rsidR="000155C0" w:rsidRPr="00952000" w:rsidRDefault="000155C0" w:rsidP="004F02C5">
      <w:pPr>
        <w:pStyle w:val="afe"/>
        <w:numPr>
          <w:ilvl w:val="0"/>
          <w:numId w:val="135"/>
        </w:numPr>
        <w:rPr>
          <w:rFonts w:cs="Times New Roman"/>
          <w:szCs w:val="24"/>
        </w:rPr>
      </w:pPr>
      <w:r w:rsidRPr="00952000">
        <w:rPr>
          <w:rFonts w:cs="Times New Roman"/>
          <w:szCs w:val="24"/>
        </w:rPr>
        <w:t xml:space="preserve">ультразвуковое агиосканирование </w:t>
      </w:r>
    </w:p>
    <w:p w14:paraId="4BDA46B4" w14:textId="77777777" w:rsidR="000155C0" w:rsidRPr="00952000" w:rsidRDefault="000155C0" w:rsidP="004F02C5">
      <w:pPr>
        <w:pStyle w:val="afe"/>
        <w:numPr>
          <w:ilvl w:val="0"/>
          <w:numId w:val="135"/>
        </w:numPr>
        <w:rPr>
          <w:rFonts w:cs="Times New Roman"/>
          <w:szCs w:val="24"/>
        </w:rPr>
      </w:pPr>
      <w:r w:rsidRPr="00952000">
        <w:rPr>
          <w:rFonts w:cs="Times New Roman"/>
          <w:szCs w:val="24"/>
        </w:rPr>
        <w:t>ЭКГ</w:t>
      </w:r>
    </w:p>
    <w:p w14:paraId="0FD733E5" w14:textId="4F3C6279" w:rsidR="000155C0" w:rsidRPr="00952000" w:rsidRDefault="000155C0" w:rsidP="004F02C5">
      <w:pPr>
        <w:pStyle w:val="afd"/>
        <w:spacing w:beforeAutospacing="0" w:afterAutospacing="0" w:line="360" w:lineRule="auto"/>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4810E5">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62]","plainTextFormattedCitation":"[162]","previouslyFormattedCitation":"[162]"},"properties":{"noteIndex":0},"schema":"https://github.com/citation-style-language/schema/raw/master/csl-citation.json"}</w:instrText>
      </w:r>
      <w:r w:rsidRPr="00952000">
        <w:fldChar w:fldCharType="separate"/>
      </w:r>
      <w:r w:rsidR="004F33C9" w:rsidRPr="004F33C9">
        <w:rPr>
          <w:noProof/>
        </w:rPr>
        <w:t>[162]</w:t>
      </w:r>
      <w:r w:rsidRPr="00952000">
        <w:fldChar w:fldCharType="end"/>
      </w:r>
      <w:r w:rsidRPr="00952000">
        <w:t>.</w:t>
      </w:r>
    </w:p>
    <w:p w14:paraId="4DEE9D20" w14:textId="77777777" w:rsidR="000155C0" w:rsidRPr="00952000" w:rsidRDefault="000155C0" w:rsidP="004F02C5">
      <w:pPr>
        <w:pStyle w:val="afd"/>
        <w:spacing w:beforeAutospacing="0" w:afterAutospacing="0" w:line="360" w:lineRule="auto"/>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560EB2A9" w14:textId="60CECB99" w:rsidR="000155C0" w:rsidRPr="00952000" w:rsidRDefault="000155C0" w:rsidP="004F02C5">
      <w:pPr>
        <w:pStyle w:val="afd"/>
        <w:spacing w:beforeAutospacing="0" w:afterAutospacing="0" w:line="360" w:lineRule="auto"/>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4810E5">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63]","plainTextFormattedCitation":"[163]","previouslyFormattedCitation":"[163]"},"properties":{"noteIndex":0},"schema":"https://github.com/citation-style-language/schema/raw/master/csl-citation.json"}</w:instrText>
      </w:r>
      <w:r w:rsidRPr="00952000">
        <w:fldChar w:fldCharType="separate"/>
      </w:r>
      <w:r w:rsidR="004F33C9" w:rsidRPr="004F33C9">
        <w:rPr>
          <w:noProof/>
        </w:rPr>
        <w:t>[163]</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0CE8D5AA" w14:textId="77777777" w:rsidR="000155C0" w:rsidRPr="00952000" w:rsidRDefault="000155C0" w:rsidP="004F02C5">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5B598D2F" w14:textId="77777777" w:rsidR="000155C0" w:rsidRPr="00952000" w:rsidRDefault="000155C0" w:rsidP="004F02C5">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158A2748" w14:textId="77777777" w:rsidR="000155C0" w:rsidRDefault="000155C0" w:rsidP="004F02C5">
      <w:pPr>
        <w:rPr>
          <w:rFonts w:cs="Times New Roman"/>
          <w:b/>
          <w:bCs/>
          <w:szCs w:val="24"/>
        </w:rPr>
      </w:pPr>
    </w:p>
    <w:p w14:paraId="7011BB83" w14:textId="77777777" w:rsidR="000155C0" w:rsidRPr="009F4EC0" w:rsidRDefault="000155C0" w:rsidP="004F02C5">
      <w:pPr>
        <w:rPr>
          <w:rFonts w:cs="Times New Roman"/>
          <w:i/>
          <w:iCs/>
          <w:szCs w:val="24"/>
        </w:rPr>
      </w:pPr>
      <w:r w:rsidRPr="009F4EC0">
        <w:rPr>
          <w:rFonts w:cs="Times New Roman"/>
          <w:i/>
          <w:iCs/>
          <w:szCs w:val="24"/>
        </w:rPr>
        <w:t xml:space="preserve">Выбор типа ЦВК </w:t>
      </w:r>
    </w:p>
    <w:p w14:paraId="73537FEE" w14:textId="77777777" w:rsidR="000155C0" w:rsidRPr="00952000" w:rsidRDefault="000155C0" w:rsidP="004F02C5">
      <w:pPr>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655FCAAA" w14:textId="77777777" w:rsidR="000155C0" w:rsidRPr="00952000" w:rsidRDefault="000155C0" w:rsidP="004F02C5">
      <w:pPr>
        <w:ind w:firstLine="708"/>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26EEC9AE" w14:textId="77777777" w:rsidR="000155C0" w:rsidRPr="00952000" w:rsidRDefault="000155C0" w:rsidP="000155C0">
      <w:pPr>
        <w:ind w:firstLine="708"/>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31BBDD99" w14:textId="77777777" w:rsidR="000155C0" w:rsidRPr="00952000" w:rsidRDefault="000155C0" w:rsidP="000155C0">
      <w:pPr>
        <w:ind w:firstLine="708"/>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0F30F1B4" w14:textId="77777777" w:rsidR="000155C0" w:rsidRPr="00952000" w:rsidRDefault="000155C0" w:rsidP="000155C0">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63B545EE" w14:textId="77777777" w:rsidR="000155C0" w:rsidRDefault="000155C0" w:rsidP="000155C0">
      <w:pPr>
        <w:ind w:firstLine="708"/>
        <w:rPr>
          <w:rFonts w:cs="Times New Roman"/>
          <w:b/>
          <w:bCs/>
          <w:szCs w:val="24"/>
        </w:rPr>
      </w:pPr>
    </w:p>
    <w:p w14:paraId="3C489680" w14:textId="77777777" w:rsidR="000155C0" w:rsidRPr="009F4EC0" w:rsidRDefault="000155C0" w:rsidP="000155C0">
      <w:pPr>
        <w:ind w:firstLine="708"/>
        <w:rPr>
          <w:rFonts w:cs="Times New Roman"/>
          <w:i/>
          <w:iCs/>
          <w:szCs w:val="24"/>
          <w:u w:val="single"/>
        </w:rPr>
      </w:pPr>
      <w:r w:rsidRPr="009F4EC0">
        <w:rPr>
          <w:rFonts w:cs="Times New Roman"/>
          <w:i/>
          <w:iCs/>
          <w:szCs w:val="24"/>
          <w:u w:val="single"/>
        </w:rPr>
        <w:t>Профилактика осложнений</w:t>
      </w:r>
    </w:p>
    <w:p w14:paraId="47C27A93" w14:textId="77777777" w:rsidR="000155C0" w:rsidRPr="009F4EC0" w:rsidRDefault="000155C0" w:rsidP="000155C0">
      <w:pPr>
        <w:ind w:firstLine="708"/>
        <w:rPr>
          <w:rFonts w:cs="Times New Roman"/>
          <w:i/>
          <w:iCs/>
          <w:szCs w:val="24"/>
        </w:rPr>
      </w:pPr>
      <w:r w:rsidRPr="009F4EC0">
        <w:rPr>
          <w:rFonts w:cs="Times New Roman"/>
          <w:i/>
          <w:iCs/>
          <w:szCs w:val="24"/>
        </w:rPr>
        <w:t>Методы профилактики ранних осложнений</w:t>
      </w:r>
    </w:p>
    <w:p w14:paraId="0AE53D96" w14:textId="77777777" w:rsidR="000155C0" w:rsidRPr="00952000" w:rsidRDefault="000155C0" w:rsidP="000155C0">
      <w:pPr>
        <w:pStyle w:val="afe"/>
        <w:numPr>
          <w:ilvl w:val="0"/>
          <w:numId w:val="137"/>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1778515A" w14:textId="77777777" w:rsidR="000155C0" w:rsidRPr="00952000" w:rsidRDefault="000155C0" w:rsidP="000155C0">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7DD5A376" w14:textId="77777777" w:rsidR="000155C0" w:rsidRPr="00952000" w:rsidRDefault="000155C0" w:rsidP="000155C0">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07ECE7CC" w14:textId="77777777" w:rsidR="000155C0" w:rsidRPr="00952000" w:rsidRDefault="000155C0" w:rsidP="000155C0">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26852F63" w14:textId="77777777" w:rsidR="000155C0" w:rsidRPr="00952000" w:rsidRDefault="000155C0" w:rsidP="000155C0">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5E77BE3B" w14:textId="77777777" w:rsidR="000155C0" w:rsidRPr="00952000" w:rsidRDefault="000155C0" w:rsidP="000155C0">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32C9D266" w14:textId="77777777" w:rsidR="000155C0" w:rsidRPr="00952000" w:rsidRDefault="000155C0" w:rsidP="000155C0">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03995B4A" w14:textId="687B11A3" w:rsidR="000155C0" w:rsidRPr="00952000" w:rsidRDefault="000155C0" w:rsidP="000155C0">
      <w:pPr>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4810E5">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64]","plainTextFormattedCitation":"[164]","previouslyFormattedCitation":"[164]"},"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64]</w:t>
      </w:r>
      <w:r w:rsidRPr="00952000">
        <w:rPr>
          <w:rFonts w:cs="Times New Roman"/>
          <w:szCs w:val="24"/>
        </w:rPr>
        <w:fldChar w:fldCharType="end"/>
      </w:r>
      <w:r w:rsidRPr="00952000">
        <w:rPr>
          <w:rFonts w:cs="Times New Roman"/>
          <w:szCs w:val="24"/>
        </w:rPr>
        <w:t>:</w:t>
      </w:r>
    </w:p>
    <w:p w14:paraId="2D4FDD42" w14:textId="77777777" w:rsidR="000155C0" w:rsidRPr="00952000" w:rsidRDefault="000155C0" w:rsidP="000155C0">
      <w:pPr>
        <w:pStyle w:val="afe"/>
        <w:numPr>
          <w:ilvl w:val="0"/>
          <w:numId w:val="132"/>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6BE7E95E" w14:textId="77777777" w:rsidR="000155C0" w:rsidRPr="00952000" w:rsidRDefault="000155C0" w:rsidP="000155C0">
      <w:pPr>
        <w:pStyle w:val="afe"/>
        <w:numPr>
          <w:ilvl w:val="0"/>
          <w:numId w:val="132"/>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3AF0A46C" w14:textId="24E96495" w:rsidR="000155C0" w:rsidRPr="00952000" w:rsidRDefault="000155C0" w:rsidP="000155C0">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4810E5">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65]","plainTextFormattedCitation":"[165]","previouslyFormattedCitation":"[165]"},"properties":{"noteIndex":0},"schema":"https://github.com/citation-style-language/schema/raw/master/csl-citation.json"}</w:instrText>
      </w:r>
      <w:r w:rsidRPr="00952000">
        <w:rPr>
          <w:rFonts w:cs="Times New Roman"/>
          <w:szCs w:val="24"/>
        </w:rPr>
        <w:fldChar w:fldCharType="separate"/>
      </w:r>
      <w:r w:rsidR="004F33C9" w:rsidRPr="004F33C9">
        <w:rPr>
          <w:rFonts w:cs="Times New Roman"/>
          <w:noProof/>
          <w:szCs w:val="24"/>
        </w:rPr>
        <w:t>[165]</w:t>
      </w:r>
      <w:r w:rsidRPr="00952000">
        <w:rPr>
          <w:rFonts w:cs="Times New Roman"/>
          <w:szCs w:val="24"/>
        </w:rPr>
        <w:fldChar w:fldCharType="end"/>
      </w:r>
      <w:r w:rsidRPr="00952000">
        <w:rPr>
          <w:rFonts w:cs="Times New Roman"/>
          <w:szCs w:val="24"/>
        </w:rPr>
        <w:t xml:space="preserve"> для однократного применения.</w:t>
      </w:r>
    </w:p>
    <w:p w14:paraId="3CE0A504" w14:textId="77777777" w:rsidR="000155C0" w:rsidRPr="00952000" w:rsidRDefault="000155C0" w:rsidP="000155C0">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112765DE" w14:textId="77777777" w:rsidR="000155C0" w:rsidRPr="00952000" w:rsidRDefault="000155C0" w:rsidP="000155C0">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2F7BC034" w14:textId="77777777" w:rsidR="000155C0" w:rsidRDefault="000155C0" w:rsidP="000155C0">
      <w:pPr>
        <w:ind w:firstLine="708"/>
        <w:rPr>
          <w:rFonts w:cs="Times New Roman"/>
          <w:b/>
          <w:bCs/>
          <w:szCs w:val="24"/>
        </w:rPr>
      </w:pPr>
    </w:p>
    <w:p w14:paraId="39895A77" w14:textId="77777777" w:rsidR="000155C0" w:rsidRPr="009F4EC0" w:rsidRDefault="000155C0" w:rsidP="000155C0">
      <w:pPr>
        <w:ind w:firstLine="708"/>
        <w:rPr>
          <w:rFonts w:cs="Times New Roman"/>
          <w:i/>
          <w:iCs/>
          <w:szCs w:val="24"/>
        </w:rPr>
      </w:pPr>
      <w:r w:rsidRPr="009F4EC0">
        <w:rPr>
          <w:rFonts w:cs="Times New Roman"/>
          <w:i/>
          <w:iCs/>
          <w:szCs w:val="24"/>
        </w:rPr>
        <w:t>Методы профилактики поздних осложнений</w:t>
      </w:r>
    </w:p>
    <w:p w14:paraId="65605D52" w14:textId="77777777" w:rsidR="000155C0" w:rsidRPr="00952000" w:rsidRDefault="000155C0" w:rsidP="000155C0">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3CE907AD" w14:textId="77777777" w:rsidR="000155C0" w:rsidRPr="00952000" w:rsidRDefault="000155C0" w:rsidP="000155C0">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52D85F79" w14:textId="77777777" w:rsidR="000155C0" w:rsidRPr="009F4EC0" w:rsidRDefault="000155C0" w:rsidP="000155C0">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1D386D0" w14:textId="77777777" w:rsidR="000155C0" w:rsidRPr="00952000" w:rsidRDefault="000155C0" w:rsidP="000155C0">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0155C0" w:rsidRPr="00952000" w14:paraId="2ABCEBBB" w14:textId="77777777" w:rsidTr="002D3EBF">
        <w:trPr>
          <w:cantSplit/>
          <w:trHeight w:val="2220"/>
        </w:trPr>
        <w:tc>
          <w:tcPr>
            <w:tcW w:w="534" w:type="dxa"/>
            <w:vMerge w:val="restart"/>
            <w:textDirection w:val="btLr"/>
          </w:tcPr>
          <w:p w14:paraId="3AE7BBF2" w14:textId="77777777" w:rsidR="000155C0" w:rsidRPr="00952000" w:rsidRDefault="000155C0" w:rsidP="004F02C5">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6721F958"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1D679B48"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0155C0" w:rsidRPr="00952000" w14:paraId="4EC9AF17" w14:textId="77777777" w:rsidTr="002D3EBF">
        <w:trPr>
          <w:cantSplit/>
          <w:trHeight w:val="1920"/>
        </w:trPr>
        <w:tc>
          <w:tcPr>
            <w:tcW w:w="534" w:type="dxa"/>
            <w:vMerge/>
            <w:textDirection w:val="btLr"/>
          </w:tcPr>
          <w:p w14:paraId="2CAC1EDB" w14:textId="77777777" w:rsidR="000155C0" w:rsidRPr="00952000" w:rsidRDefault="000155C0" w:rsidP="004F02C5">
            <w:pPr>
              <w:ind w:left="113" w:right="113" w:firstLine="0"/>
              <w:rPr>
                <w:rFonts w:eastAsia="ＭＳ 明朝 (Основной текст темы (ази" w:cs="Times New Roman"/>
                <w:szCs w:val="24"/>
              </w:rPr>
            </w:pPr>
          </w:p>
        </w:tc>
        <w:tc>
          <w:tcPr>
            <w:tcW w:w="2011" w:type="dxa"/>
            <w:shd w:val="clear" w:color="auto" w:fill="auto"/>
          </w:tcPr>
          <w:p w14:paraId="62287AB1"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45F7CEEA"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0155C0" w:rsidRPr="00952000" w14:paraId="74BE48D4" w14:textId="77777777" w:rsidTr="002D3EBF">
        <w:trPr>
          <w:cantSplit/>
          <w:trHeight w:val="1134"/>
        </w:trPr>
        <w:tc>
          <w:tcPr>
            <w:tcW w:w="534" w:type="dxa"/>
            <w:vMerge w:val="restart"/>
            <w:textDirection w:val="btLr"/>
          </w:tcPr>
          <w:p w14:paraId="2A4ED528" w14:textId="77777777" w:rsidR="000155C0" w:rsidRPr="00952000" w:rsidRDefault="000155C0" w:rsidP="004F02C5">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2D54242B"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0FFC47C9"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5C5AAC68"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1D94E913"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0155C0" w:rsidRPr="00952000" w14:paraId="6D792628" w14:textId="77777777" w:rsidTr="002D3EBF">
        <w:trPr>
          <w:cantSplit/>
          <w:trHeight w:val="1134"/>
        </w:trPr>
        <w:tc>
          <w:tcPr>
            <w:tcW w:w="534" w:type="dxa"/>
            <w:vMerge/>
            <w:textDirection w:val="btLr"/>
          </w:tcPr>
          <w:p w14:paraId="42FCDF6E" w14:textId="77777777" w:rsidR="000155C0" w:rsidRPr="00952000" w:rsidRDefault="000155C0" w:rsidP="004F02C5">
            <w:pPr>
              <w:ind w:left="113" w:right="113" w:firstLine="0"/>
              <w:rPr>
                <w:rFonts w:eastAsia="ＭＳ 明朝 (Основной текст темы (ази" w:cs="Times New Roman"/>
                <w:szCs w:val="24"/>
              </w:rPr>
            </w:pPr>
          </w:p>
        </w:tc>
        <w:tc>
          <w:tcPr>
            <w:tcW w:w="2011" w:type="dxa"/>
            <w:shd w:val="clear" w:color="auto" w:fill="auto"/>
          </w:tcPr>
          <w:p w14:paraId="7A1466E2"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7BBBE9D4"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7306626C"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56FAC58A" w14:textId="77777777" w:rsidR="000155C0" w:rsidRPr="00952000" w:rsidRDefault="000155C0" w:rsidP="004F02C5">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1AC523E5" w14:textId="77777777" w:rsidR="000155C0" w:rsidRDefault="000155C0" w:rsidP="000155C0">
      <w:pPr>
        <w:rPr>
          <w:rFonts w:cs="Times New Roman"/>
          <w:b/>
          <w:bCs/>
          <w:szCs w:val="24"/>
        </w:rPr>
      </w:pPr>
    </w:p>
    <w:p w14:paraId="17FEC5B6" w14:textId="77777777" w:rsidR="000155C0" w:rsidRPr="009F4EC0" w:rsidRDefault="000155C0" w:rsidP="000155C0">
      <w:pPr>
        <w:rPr>
          <w:rFonts w:cs="Times New Roman"/>
          <w:i/>
          <w:iCs/>
          <w:szCs w:val="24"/>
          <w:u w:val="single"/>
        </w:rPr>
      </w:pPr>
      <w:r w:rsidRPr="009F4EC0">
        <w:rPr>
          <w:rFonts w:cs="Times New Roman"/>
          <w:i/>
          <w:iCs/>
          <w:szCs w:val="24"/>
          <w:u w:val="single"/>
        </w:rPr>
        <w:t>Алгоритм действий врача</w:t>
      </w:r>
    </w:p>
    <w:p w14:paraId="23F39AF7" w14:textId="52668BA4" w:rsidR="000155C0" w:rsidRPr="00952000" w:rsidRDefault="000155C0" w:rsidP="000155C0">
      <w:pPr>
        <w:rPr>
          <w:rFonts w:cs="Times New Roman"/>
          <w:szCs w:val="24"/>
        </w:rPr>
      </w:pPr>
      <w:r w:rsidRPr="00952000">
        <w:rPr>
          <w:rFonts w:cs="Times New Roman"/>
          <w:szCs w:val="24"/>
        </w:rPr>
        <w:t>Манипуляция проводится только при наличии информированного согласия на проведение катетеризации.</w:t>
      </w:r>
    </w:p>
    <w:p w14:paraId="538CCEA2" w14:textId="77777777" w:rsidR="000155C0" w:rsidRPr="009F4EC0" w:rsidRDefault="000155C0" w:rsidP="000155C0">
      <w:pPr>
        <w:pStyle w:val="afe"/>
        <w:numPr>
          <w:ilvl w:val="0"/>
          <w:numId w:val="140"/>
        </w:numPr>
        <w:rPr>
          <w:rFonts w:cs="Times New Roman"/>
          <w:szCs w:val="24"/>
        </w:rPr>
      </w:pPr>
      <w:r w:rsidRPr="009F4EC0">
        <w:rPr>
          <w:rFonts w:cs="Times New Roman"/>
          <w:szCs w:val="24"/>
        </w:rPr>
        <w:t>Физикальный осмотр</w:t>
      </w:r>
    </w:p>
    <w:p w14:paraId="5BDFF753" w14:textId="77777777" w:rsidR="000155C0" w:rsidRPr="009F4EC0" w:rsidRDefault="000155C0" w:rsidP="000155C0">
      <w:pPr>
        <w:pStyle w:val="afe"/>
        <w:numPr>
          <w:ilvl w:val="0"/>
          <w:numId w:val="140"/>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3A2024D6" w14:textId="77777777" w:rsidR="000155C0" w:rsidRPr="009F4EC0" w:rsidRDefault="000155C0" w:rsidP="000155C0">
      <w:pPr>
        <w:pStyle w:val="afe"/>
        <w:numPr>
          <w:ilvl w:val="0"/>
          <w:numId w:val="140"/>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7E31FEFA" w14:textId="77777777" w:rsidR="000155C0" w:rsidRPr="009F4EC0" w:rsidRDefault="000155C0" w:rsidP="000155C0">
      <w:pPr>
        <w:pStyle w:val="afe"/>
        <w:numPr>
          <w:ilvl w:val="0"/>
          <w:numId w:val="140"/>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5F0FC9D5" w14:textId="77777777" w:rsidR="000155C0" w:rsidRPr="009F4EC0" w:rsidRDefault="000155C0" w:rsidP="000155C0">
      <w:pPr>
        <w:pStyle w:val="afe"/>
        <w:numPr>
          <w:ilvl w:val="0"/>
          <w:numId w:val="140"/>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7BBEEAE2" w14:textId="77777777" w:rsidR="000155C0" w:rsidRPr="009F4EC0" w:rsidRDefault="000155C0" w:rsidP="000155C0">
      <w:pPr>
        <w:pStyle w:val="afe"/>
        <w:numPr>
          <w:ilvl w:val="0"/>
          <w:numId w:val="140"/>
        </w:numPr>
        <w:rPr>
          <w:rFonts w:cs="Times New Roman"/>
          <w:szCs w:val="24"/>
        </w:rPr>
      </w:pPr>
      <w:r w:rsidRPr="009F4EC0">
        <w:rPr>
          <w:rFonts w:cs="Times New Roman"/>
          <w:szCs w:val="24"/>
        </w:rPr>
        <w:t>Наложение асептической повязки.</w:t>
      </w:r>
    </w:p>
    <w:p w14:paraId="6645DFA1" w14:textId="77777777" w:rsidR="000155C0" w:rsidRPr="009F4EC0" w:rsidRDefault="000155C0" w:rsidP="000155C0">
      <w:pPr>
        <w:pStyle w:val="afe"/>
        <w:numPr>
          <w:ilvl w:val="0"/>
          <w:numId w:val="140"/>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21A10353" w14:textId="77777777" w:rsidR="000155C0" w:rsidRPr="00952000" w:rsidRDefault="000155C0" w:rsidP="000155C0">
      <w:pPr>
        <w:rPr>
          <w:rFonts w:cs="Times New Roman"/>
          <w:szCs w:val="24"/>
        </w:rPr>
      </w:pPr>
    </w:p>
    <w:p w14:paraId="390946D8" w14:textId="77777777" w:rsidR="000155C0" w:rsidRPr="008635A0" w:rsidRDefault="000155C0" w:rsidP="000155C0">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33EF8F15" w14:textId="77777777" w:rsidR="000155C0" w:rsidRPr="001352F1" w:rsidRDefault="000155C0" w:rsidP="000155C0">
      <w:pPr>
        <w:pStyle w:val="afe"/>
        <w:numPr>
          <w:ilvl w:val="0"/>
          <w:numId w:val="138"/>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0850DE77" w14:textId="77777777" w:rsidR="000155C0" w:rsidRPr="00952000" w:rsidRDefault="000155C0" w:rsidP="000155C0">
      <w:pPr>
        <w:pStyle w:val="afe"/>
        <w:numPr>
          <w:ilvl w:val="0"/>
          <w:numId w:val="138"/>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217339CC" w14:textId="77777777" w:rsidR="000155C0" w:rsidRPr="00952000" w:rsidRDefault="000155C0" w:rsidP="000155C0">
      <w:pPr>
        <w:pStyle w:val="afe"/>
        <w:numPr>
          <w:ilvl w:val="0"/>
          <w:numId w:val="138"/>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5C7D1449" w14:textId="77777777" w:rsidR="000155C0" w:rsidRPr="00952000" w:rsidRDefault="000155C0" w:rsidP="000155C0">
      <w:pPr>
        <w:pStyle w:val="afe"/>
        <w:numPr>
          <w:ilvl w:val="0"/>
          <w:numId w:val="138"/>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458011CE" w14:textId="77777777" w:rsidR="000155C0" w:rsidRPr="00952000" w:rsidRDefault="000155C0" w:rsidP="000155C0">
      <w:pPr>
        <w:pStyle w:val="afe"/>
        <w:numPr>
          <w:ilvl w:val="0"/>
          <w:numId w:val="138"/>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5D37EB25" w14:textId="77777777" w:rsidR="000155C0" w:rsidRDefault="000155C0" w:rsidP="000155C0">
      <w:pPr>
        <w:pStyle w:val="afe"/>
        <w:numPr>
          <w:ilvl w:val="0"/>
          <w:numId w:val="138"/>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4544C614" w14:textId="77777777" w:rsidR="000155C0" w:rsidRPr="00952000" w:rsidRDefault="000155C0" w:rsidP="000155C0">
      <w:pPr>
        <w:widowControl w:val="0"/>
        <w:autoSpaceDE w:val="0"/>
        <w:autoSpaceDN w:val="0"/>
        <w:adjustRightInd w:val="0"/>
        <w:spacing w:line="240" w:lineRule="auto"/>
        <w:ind w:left="640" w:hanging="640"/>
        <w:rPr>
          <w:rFonts w:cs="Times New Roman"/>
          <w:szCs w:val="24"/>
        </w:rPr>
      </w:pPr>
    </w:p>
    <w:p w14:paraId="289C2DA9" w14:textId="7E23BD1D" w:rsidR="0075793D" w:rsidRPr="0075793D" w:rsidRDefault="004F02C5" w:rsidP="0075793D">
      <w:pPr>
        <w:pStyle w:val="11"/>
      </w:pPr>
      <w:bookmarkStart w:id="115" w:name="_Toc65586432"/>
      <w:r w:rsidRPr="0075793D">
        <w:t xml:space="preserve">Приложение А3.8. </w:t>
      </w:r>
      <w:bookmarkStart w:id="116" w:name="_Toc64475918"/>
      <w:bookmarkStart w:id="117" w:name="_Toc44926599"/>
      <w:r w:rsidR="0075793D" w:rsidRPr="0075793D">
        <w:t>Трансплантация аутологичных гемопоэтических стволовых клеток</w:t>
      </w:r>
      <w:bookmarkEnd w:id="115"/>
      <w:bookmarkEnd w:id="116"/>
    </w:p>
    <w:p w14:paraId="0A90693D" w14:textId="77777777" w:rsidR="0075793D" w:rsidRPr="00BA4F0F" w:rsidRDefault="0075793D" w:rsidP="0075793D">
      <w:pPr>
        <w:rPr>
          <w:rFonts w:cs="Times New Roman"/>
          <w:i/>
          <w:szCs w:val="24"/>
          <w:u w:val="single"/>
        </w:rPr>
      </w:pPr>
      <w:r w:rsidRPr="00BA4F0F">
        <w:rPr>
          <w:rFonts w:cs="Times New Roman"/>
          <w:i/>
          <w:szCs w:val="24"/>
          <w:u w:val="single"/>
        </w:rPr>
        <w:t>Мобилизация и сбор гемопоэтических стволовых клеток крови</w:t>
      </w:r>
      <w:bookmarkEnd w:id="117"/>
    </w:p>
    <w:p w14:paraId="61220F84" w14:textId="77777777" w:rsidR="0075793D" w:rsidRPr="00BA4F0F" w:rsidRDefault="0075793D" w:rsidP="0075793D">
      <w:pPr>
        <w:ind w:firstLine="567"/>
        <w:rPr>
          <w:rFonts w:cs="Times New Roman"/>
          <w:szCs w:val="24"/>
        </w:rPr>
      </w:pPr>
      <w:r w:rsidRPr="00BA4F0F">
        <w:rPr>
          <w:rFonts w:cs="Times New Roman"/>
          <w:szCs w:val="24"/>
        </w:rPr>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72BA2A4B" w14:textId="6677E8F4" w:rsidR="0075793D" w:rsidRPr="00BA4F0F" w:rsidRDefault="0075793D" w:rsidP="0075793D">
      <w:pPr>
        <w:ind w:firstLine="567"/>
        <w:rPr>
          <w:rFonts w:cs="Times New Roman"/>
          <w:szCs w:val="24"/>
        </w:rPr>
      </w:pPr>
      <w:r w:rsidRPr="00BA4F0F">
        <w:rPr>
          <w:rFonts w:cs="Times New Roman"/>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rFonts w:cs="Times New Roman"/>
          <w:szCs w:val="24"/>
          <w:lang w:val="en-US"/>
        </w:rPr>
        <w:t>XX</w:t>
      </w:r>
      <w:r w:rsidRPr="00BA4F0F">
        <w:rPr>
          <w:rFonts w:cs="Times New Roman"/>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rPr>
          <w:rFonts w:cs="Times New Roman"/>
          <w:szCs w:val="24"/>
        </w:rPr>
        <w:fldChar w:fldCharType="begin" w:fldLock="1"/>
      </w:r>
      <w:r w:rsidR="004810E5">
        <w:rPr>
          <w:rFonts w:cs="Times New Roman"/>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66]","plainTextFormattedCitation":"[166]","previouslyFormattedCitation":"[166]"},"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66]</w:t>
      </w:r>
      <w:r w:rsidRPr="00BA4F0F">
        <w:rPr>
          <w:rFonts w:cs="Times New Roman"/>
          <w:szCs w:val="24"/>
        </w:rPr>
        <w:fldChar w:fldCharType="end"/>
      </w:r>
      <w:r w:rsidRPr="00BA4F0F">
        <w:rPr>
          <w:rFonts w:cs="Times New Roman"/>
          <w:szCs w:val="24"/>
        </w:rPr>
        <w:t>.</w:t>
      </w:r>
    </w:p>
    <w:p w14:paraId="6AF57C4D" w14:textId="77777777" w:rsidR="0075793D" w:rsidRPr="00BA4F0F" w:rsidRDefault="0075793D" w:rsidP="0075793D">
      <w:pPr>
        <w:ind w:firstLine="567"/>
        <w:rPr>
          <w:rFonts w:cs="Times New Roman"/>
          <w:szCs w:val="24"/>
        </w:rPr>
      </w:pPr>
      <w:r w:rsidRPr="00BA4F0F">
        <w:rPr>
          <w:rFonts w:cs="Times New Roman"/>
          <w:szCs w:val="24"/>
        </w:rPr>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66AE75F4" w14:textId="77777777" w:rsidR="0075793D" w:rsidRPr="00BA4F0F" w:rsidRDefault="0075793D" w:rsidP="0075793D">
      <w:pPr>
        <w:ind w:firstLine="567"/>
        <w:rPr>
          <w:rFonts w:cs="Times New Roman"/>
          <w:szCs w:val="24"/>
        </w:rPr>
      </w:pPr>
      <w:r w:rsidRPr="00BA4F0F">
        <w:rPr>
          <w:rFonts w:cs="Times New Roman"/>
          <w:szCs w:val="24"/>
        </w:rPr>
        <w:t xml:space="preserve">Разработано несколько схем мобилизации ГСК, используемых в онкогематологии, в каждой из которых применяется Г-КСФ. </w:t>
      </w:r>
    </w:p>
    <w:p w14:paraId="4DF005B4" w14:textId="77777777" w:rsidR="0075793D" w:rsidRPr="00BA4F0F" w:rsidRDefault="0075793D" w:rsidP="0075793D">
      <w:pPr>
        <w:pStyle w:val="11"/>
        <w:spacing w:before="0"/>
      </w:pPr>
      <w:bookmarkStart w:id="118" w:name="_Toc44926601"/>
    </w:p>
    <w:p w14:paraId="0C17B218" w14:textId="77777777" w:rsidR="0075793D" w:rsidRPr="00BA4F0F" w:rsidRDefault="0075793D" w:rsidP="0075793D">
      <w:pPr>
        <w:rPr>
          <w:rFonts w:cs="Times New Roman"/>
          <w:b/>
          <w:szCs w:val="24"/>
        </w:rPr>
      </w:pPr>
      <w:r w:rsidRPr="00BA4F0F">
        <w:rPr>
          <w:rFonts w:cs="Times New Roman"/>
          <w:b/>
          <w:szCs w:val="24"/>
        </w:rPr>
        <w:t>Алгоритм принятия решения перед мобилизацией ГСК</w:t>
      </w:r>
      <w:bookmarkEnd w:id="118"/>
    </w:p>
    <w:p w14:paraId="0418052F" w14:textId="77777777" w:rsidR="0075793D" w:rsidRPr="00BA4F0F" w:rsidRDefault="0075793D" w:rsidP="005E0272">
      <w:pPr>
        <w:pStyle w:val="afe"/>
        <w:numPr>
          <w:ilvl w:val="0"/>
          <w:numId w:val="242"/>
        </w:numPr>
        <w:rPr>
          <w:rFonts w:cs="Times New Roman"/>
          <w:szCs w:val="24"/>
        </w:rPr>
      </w:pPr>
      <w:r w:rsidRPr="00BA4F0F">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288B93F9" w14:textId="77777777" w:rsidR="0075793D" w:rsidRPr="00BA4F0F" w:rsidRDefault="0075793D" w:rsidP="005E0272">
      <w:pPr>
        <w:pStyle w:val="afe"/>
        <w:numPr>
          <w:ilvl w:val="0"/>
          <w:numId w:val="242"/>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0DB87E45" w14:textId="77777777" w:rsidR="0075793D" w:rsidRPr="00BA4F0F" w:rsidRDefault="0075793D" w:rsidP="005E0272">
      <w:pPr>
        <w:pStyle w:val="afe"/>
        <w:numPr>
          <w:ilvl w:val="0"/>
          <w:numId w:val="242"/>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79D0C320" w14:textId="77777777" w:rsidR="0075793D" w:rsidRPr="00BA4F0F" w:rsidRDefault="0075793D" w:rsidP="0075793D">
      <w:pPr>
        <w:ind w:firstLine="567"/>
        <w:rPr>
          <w:rFonts w:cs="Times New Roman"/>
          <w:szCs w:val="24"/>
        </w:rPr>
      </w:pPr>
      <w:r w:rsidRPr="00BA4F0F">
        <w:rPr>
          <w:rFonts w:cs="Times New Roman"/>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58DAAD51" w14:textId="0138D26D" w:rsidR="0075793D" w:rsidRPr="00BA4F0F" w:rsidRDefault="0075793D" w:rsidP="0075793D">
      <w:pPr>
        <w:ind w:firstLine="567"/>
        <w:rPr>
          <w:rFonts w:cs="Times New Roman"/>
          <w:szCs w:val="24"/>
        </w:rPr>
      </w:pPr>
      <w:r w:rsidRPr="00BA4F0F">
        <w:rPr>
          <w:rFonts w:cs="Times New Roman"/>
          <w:szCs w:val="24"/>
        </w:rPr>
        <w:t xml:space="preserve">Именно суммарный пул CD34+ клеток определяет сроки восстановления кроветворения после трансплантации </w:t>
      </w:r>
      <w:r w:rsidRPr="00BA4F0F">
        <w:rPr>
          <w:rFonts w:cs="Times New Roman"/>
          <w:szCs w:val="24"/>
        </w:rPr>
        <w:fldChar w:fldCharType="begin" w:fldLock="1"/>
      </w:r>
      <w:r w:rsidR="004810E5">
        <w:rPr>
          <w:rFonts w:cs="Times New Roman"/>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67,168]","plainTextFormattedCitation":"[167,168]","previouslyFormattedCitation":"[167,168]"},"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67,168]</w:t>
      </w:r>
      <w:r w:rsidRPr="00BA4F0F">
        <w:rPr>
          <w:rFonts w:cs="Times New Roman"/>
          <w:szCs w:val="24"/>
        </w:rPr>
        <w:fldChar w:fldCharType="end"/>
      </w:r>
      <w:r w:rsidRPr="00BA4F0F">
        <w:rPr>
          <w:rFonts w:cs="Times New Roman"/>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rPr>
          <w:rFonts w:cs="Times New Roman"/>
          <w:szCs w:val="24"/>
        </w:rPr>
        <w:fldChar w:fldCharType="begin" w:fldLock="1"/>
      </w:r>
      <w:r w:rsidR="004810E5">
        <w:rPr>
          <w:rFonts w:cs="Times New Roman"/>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68–171]","plainTextFormattedCitation":"[168–171]","previouslyFormattedCitation":"[168–171]"},"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68–171]</w:t>
      </w:r>
      <w:r w:rsidRPr="00BA4F0F">
        <w:rPr>
          <w:rFonts w:cs="Times New Roman"/>
          <w:szCs w:val="24"/>
        </w:rPr>
        <w:fldChar w:fldCharType="end"/>
      </w:r>
      <w:r w:rsidRPr="00BA4F0F">
        <w:rPr>
          <w:rFonts w:cs="Times New Roman"/>
          <w:szCs w:val="24"/>
        </w:rPr>
        <w:t xml:space="preserve">. </w:t>
      </w:r>
    </w:p>
    <w:p w14:paraId="5837DEA8" w14:textId="77777777" w:rsidR="0075793D" w:rsidRPr="00BA4F0F" w:rsidRDefault="0075793D" w:rsidP="0075793D">
      <w:pPr>
        <w:ind w:firstLine="567"/>
        <w:rPr>
          <w:rFonts w:cs="Times New Roman"/>
          <w:szCs w:val="24"/>
        </w:rPr>
      </w:pPr>
      <w:r w:rsidRPr="00BA4F0F">
        <w:rPr>
          <w:rFonts w:cs="Times New Roman"/>
          <w:szCs w:val="24"/>
        </w:rPr>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rFonts w:cs="Times New Roman"/>
          <w:szCs w:val="24"/>
          <w:vertAlign w:val="superscript"/>
        </w:rPr>
        <w:t xml:space="preserve">6 </w:t>
      </w:r>
      <w:r w:rsidRPr="00BA4F0F">
        <w:rPr>
          <w:rFonts w:cs="Times New Roman"/>
          <w:szCs w:val="24"/>
        </w:rPr>
        <w:t>CD34+ клеток/кг веса больного, а оптимальным количеством – значение 3 – 5 × 10</w:t>
      </w:r>
      <w:r w:rsidRPr="00BA4F0F">
        <w:rPr>
          <w:rFonts w:cs="Times New Roman"/>
          <w:szCs w:val="24"/>
          <w:vertAlign w:val="superscript"/>
        </w:rPr>
        <w:t xml:space="preserve">6 </w:t>
      </w:r>
      <w:r w:rsidRPr="00BA4F0F">
        <w:rPr>
          <w:rFonts w:cs="Times New Roman"/>
          <w:szCs w:val="24"/>
        </w:rPr>
        <w:t>CD34+ клеток/кг. В некоторых работах представлено, что при использовании трансплантата, содержащего более 5х10</w:t>
      </w:r>
      <w:r w:rsidRPr="00BA4F0F">
        <w:rPr>
          <w:rFonts w:cs="Times New Roman"/>
          <w:szCs w:val="24"/>
          <w:vertAlign w:val="superscript"/>
        </w:rPr>
        <w:t xml:space="preserve">6 </w:t>
      </w:r>
      <w:r w:rsidRPr="00BA4F0F">
        <w:rPr>
          <w:rFonts w:cs="Times New Roman"/>
          <w:szCs w:val="24"/>
        </w:rPr>
        <w:t xml:space="preserve">CD34+клеток/кг, отмечается меньшая длительность нейтропении и тромбоцитопении. </w:t>
      </w:r>
    </w:p>
    <w:p w14:paraId="7265B1E3" w14:textId="61E795FD" w:rsidR="0075793D" w:rsidRPr="00BA4F0F" w:rsidRDefault="0075793D" w:rsidP="0075793D">
      <w:pPr>
        <w:ind w:firstLine="567"/>
        <w:rPr>
          <w:rFonts w:cs="Times New Roman"/>
          <w:szCs w:val="24"/>
        </w:rPr>
      </w:pPr>
      <w:r w:rsidRPr="00BA4F0F">
        <w:rPr>
          <w:rFonts w:cs="Times New Roman"/>
          <w:szCs w:val="24"/>
        </w:rPr>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rPr>
          <w:rFonts w:cs="Times New Roman"/>
          <w:szCs w:val="24"/>
        </w:rPr>
        <w:fldChar w:fldCharType="begin" w:fldLock="1"/>
      </w:r>
      <w:r w:rsidR="004810E5">
        <w:rPr>
          <w:rFonts w:cs="Times New Roman"/>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68]","plainTextFormattedCitation":"[168]","previouslyFormattedCitation":"[168]"},"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68]</w:t>
      </w:r>
      <w:r w:rsidRPr="00BA4F0F">
        <w:rPr>
          <w:rFonts w:cs="Times New Roman"/>
          <w:szCs w:val="24"/>
        </w:rPr>
        <w:fldChar w:fldCharType="end"/>
      </w:r>
      <w:r w:rsidRPr="00BA4F0F">
        <w:rPr>
          <w:rFonts w:cs="Times New Roman"/>
          <w:szCs w:val="24"/>
        </w:rPr>
        <w:t>.</w:t>
      </w:r>
    </w:p>
    <w:p w14:paraId="42665005" w14:textId="77777777" w:rsidR="0075793D" w:rsidRPr="00BA4F0F" w:rsidRDefault="0075793D" w:rsidP="0075793D">
      <w:pPr>
        <w:pStyle w:val="11"/>
        <w:spacing w:before="0"/>
      </w:pPr>
      <w:bookmarkStart w:id="119" w:name="_Toc44926602"/>
    </w:p>
    <w:p w14:paraId="6A18A1B6" w14:textId="77777777" w:rsidR="0075793D" w:rsidRPr="00BA4F0F" w:rsidRDefault="0075793D" w:rsidP="0075793D">
      <w:pPr>
        <w:rPr>
          <w:rFonts w:cs="Times New Roman"/>
          <w:b/>
          <w:bCs/>
          <w:szCs w:val="24"/>
        </w:rPr>
      </w:pPr>
      <w:r w:rsidRPr="00BA4F0F">
        <w:rPr>
          <w:rFonts w:cs="Times New Roman"/>
          <w:b/>
          <w:bCs/>
          <w:szCs w:val="24"/>
        </w:rPr>
        <w:t>Факторы риска неэффективной мобилизации ГСК</w:t>
      </w:r>
      <w:bookmarkEnd w:id="119"/>
    </w:p>
    <w:p w14:paraId="4E00B169" w14:textId="68743B41" w:rsidR="0075793D" w:rsidRPr="00BA4F0F" w:rsidRDefault="0075793D" w:rsidP="0075793D">
      <w:pPr>
        <w:ind w:firstLine="567"/>
        <w:rPr>
          <w:rFonts w:cs="Times New Roman"/>
          <w:szCs w:val="24"/>
        </w:rPr>
      </w:pPr>
      <w:r w:rsidRPr="00BA4F0F">
        <w:rPr>
          <w:rFonts w:cs="Times New Roman"/>
          <w:szCs w:val="24"/>
        </w:rPr>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rPr>
          <w:rFonts w:cs="Times New Roman"/>
          <w:szCs w:val="24"/>
        </w:rPr>
        <w:fldChar w:fldCharType="begin" w:fldLock="1"/>
      </w:r>
      <w:r w:rsidR="004810E5">
        <w:rPr>
          <w:rFonts w:cs="Times New Roman"/>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72]","plainTextFormattedCitation":"[172]","previouslyFormattedCitation":"[172]"},"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2]</w:t>
      </w:r>
      <w:r w:rsidRPr="00BA4F0F">
        <w:rPr>
          <w:rFonts w:cs="Times New Roman"/>
          <w:szCs w:val="24"/>
        </w:rPr>
        <w:fldChar w:fldCharType="end"/>
      </w:r>
      <w:r w:rsidRPr="00BA4F0F">
        <w:rPr>
          <w:rFonts w:cs="Times New Roman"/>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0BA2F160" w14:textId="77777777" w:rsidR="0075793D" w:rsidRPr="00BA4F0F" w:rsidRDefault="0075793D" w:rsidP="0075793D">
      <w:pPr>
        <w:ind w:firstLine="567"/>
        <w:rPr>
          <w:rFonts w:cs="Times New Roman"/>
          <w:szCs w:val="24"/>
        </w:rPr>
      </w:pPr>
      <w:r w:rsidRPr="00BA4F0F">
        <w:rPr>
          <w:rFonts w:cs="Times New Roman"/>
          <w:szCs w:val="24"/>
        </w:rPr>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rFonts w:cs="Times New Roman"/>
          <w:szCs w:val="24"/>
          <w:vertAlign w:val="superscript"/>
        </w:rPr>
        <w:t xml:space="preserve">6 </w:t>
      </w:r>
      <w:r w:rsidRPr="00BA4F0F">
        <w:rPr>
          <w:rFonts w:cs="Times New Roman"/>
          <w:szCs w:val="24"/>
        </w:rPr>
        <w:t>CD34+ клеток/кг за 3 лейкафереза.</w:t>
      </w:r>
    </w:p>
    <w:p w14:paraId="05129664" w14:textId="1D0AA5CC" w:rsidR="0075793D" w:rsidRPr="00BA4F0F" w:rsidRDefault="0075793D" w:rsidP="0075793D">
      <w:pPr>
        <w:ind w:firstLine="567"/>
        <w:rPr>
          <w:rFonts w:cs="Times New Roman"/>
          <w:szCs w:val="24"/>
        </w:rPr>
      </w:pPr>
      <w:r w:rsidRPr="00BA4F0F">
        <w:rPr>
          <w:rFonts w:cs="Times New Roman"/>
          <w:szCs w:val="24"/>
        </w:rPr>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rPr>
          <w:rFonts w:cs="Times New Roman"/>
          <w:szCs w:val="24"/>
        </w:rPr>
        <w:fldChar w:fldCharType="begin" w:fldLock="1"/>
      </w:r>
      <w:r w:rsidR="004810E5">
        <w:rPr>
          <w:rFonts w:cs="Times New Roman"/>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73]","plainTextFormattedCitation":"[173]","previouslyFormattedCitation":"[173]"},"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3]</w:t>
      </w:r>
      <w:r w:rsidRPr="00BA4F0F">
        <w:rPr>
          <w:rFonts w:cs="Times New Roman"/>
          <w:szCs w:val="24"/>
        </w:rPr>
        <w:fldChar w:fldCharType="end"/>
      </w:r>
      <w:r w:rsidRPr="00BA4F0F">
        <w:rPr>
          <w:rFonts w:cs="Times New Roman"/>
          <w:szCs w:val="24"/>
        </w:rPr>
        <w:t>.</w:t>
      </w:r>
    </w:p>
    <w:p w14:paraId="35203BBE" w14:textId="77777777" w:rsidR="0075793D" w:rsidRPr="00BA4F0F" w:rsidRDefault="0075793D" w:rsidP="0075793D">
      <w:pPr>
        <w:ind w:firstLine="567"/>
        <w:rPr>
          <w:rFonts w:cs="Times New Roman"/>
          <w:szCs w:val="24"/>
        </w:rPr>
      </w:pPr>
      <w:r w:rsidRPr="00BA4F0F">
        <w:rPr>
          <w:rFonts w:cs="Times New Roman"/>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30A0B174" w14:textId="77777777" w:rsidR="0075793D" w:rsidRPr="00BA4F0F" w:rsidRDefault="0075793D" w:rsidP="0075793D">
      <w:pPr>
        <w:ind w:firstLine="567"/>
        <w:rPr>
          <w:rFonts w:cs="Times New Roman"/>
          <w:szCs w:val="24"/>
        </w:rPr>
      </w:pPr>
      <w:r w:rsidRPr="00BA4F0F">
        <w:rPr>
          <w:rFonts w:cs="Times New Roman"/>
          <w:szCs w:val="24"/>
        </w:rPr>
        <w:t>Цель мобилизации – заготовка адекватного количества CD34+клеток, достаточного для выполнения одной или двух трансплантаций.</w:t>
      </w:r>
    </w:p>
    <w:p w14:paraId="1FC48948" w14:textId="77777777" w:rsidR="0075793D" w:rsidRPr="00BA4F0F" w:rsidRDefault="0075793D" w:rsidP="0075793D">
      <w:pPr>
        <w:ind w:firstLine="567"/>
        <w:rPr>
          <w:rFonts w:cs="Times New Roman"/>
          <w:szCs w:val="24"/>
        </w:rPr>
      </w:pPr>
      <w:r w:rsidRPr="00BA4F0F">
        <w:rPr>
          <w:rFonts w:cs="Times New Roman"/>
          <w:szCs w:val="24"/>
        </w:rPr>
        <w:t>Далее представлена подробная характеристика препаратов, стимулирующих выброс ГСК в периферическую кровь.</w:t>
      </w:r>
    </w:p>
    <w:p w14:paraId="51D35656" w14:textId="77777777" w:rsidR="0075793D" w:rsidRPr="00BA4F0F" w:rsidRDefault="0075793D" w:rsidP="0075793D">
      <w:pPr>
        <w:pStyle w:val="11"/>
        <w:spacing w:before="0"/>
      </w:pPr>
      <w:bookmarkStart w:id="120" w:name="_Toc44926603"/>
    </w:p>
    <w:p w14:paraId="33A41083" w14:textId="77777777" w:rsidR="0075793D" w:rsidRPr="00BA4F0F" w:rsidRDefault="0075793D" w:rsidP="0075793D">
      <w:pPr>
        <w:rPr>
          <w:rFonts w:cs="Times New Roman"/>
          <w:b/>
          <w:bCs/>
          <w:szCs w:val="24"/>
        </w:rPr>
      </w:pPr>
      <w:r w:rsidRPr="00BA4F0F">
        <w:rPr>
          <w:rFonts w:cs="Times New Roman"/>
          <w:b/>
          <w:bCs/>
          <w:szCs w:val="24"/>
        </w:rPr>
        <w:t>Препараты, используемые для мобилизации ГСК.</w:t>
      </w:r>
      <w:bookmarkEnd w:id="120"/>
    </w:p>
    <w:p w14:paraId="381A4150" w14:textId="77777777" w:rsidR="0075793D" w:rsidRPr="00BA4F0F" w:rsidRDefault="0075793D" w:rsidP="0075793D">
      <w:pPr>
        <w:pStyle w:val="afe"/>
        <w:ind w:left="0"/>
        <w:rPr>
          <w:rFonts w:cs="Times New Roman"/>
          <w:szCs w:val="24"/>
          <w:u w:val="single"/>
        </w:rPr>
      </w:pPr>
      <w:r w:rsidRPr="00BA4F0F">
        <w:rPr>
          <w:rFonts w:cs="Times New Roman"/>
          <w:szCs w:val="24"/>
          <w:u w:val="single"/>
        </w:rPr>
        <w:t>Гранулоцитарный колониестимулирующий фактор</w:t>
      </w:r>
    </w:p>
    <w:p w14:paraId="62487E17" w14:textId="77777777" w:rsidR="0075793D" w:rsidRPr="00BA4F0F" w:rsidRDefault="0075793D" w:rsidP="0075793D">
      <w:pPr>
        <w:ind w:firstLine="567"/>
        <w:rPr>
          <w:rFonts w:cs="Times New Roman"/>
          <w:szCs w:val="24"/>
        </w:rPr>
      </w:pPr>
      <w:r w:rsidRPr="00BA4F0F">
        <w:rPr>
          <w:rFonts w:cs="Times New Roman"/>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121A2501" w14:textId="77777777" w:rsidR="0075793D" w:rsidRPr="00BA4F0F" w:rsidRDefault="0075793D" w:rsidP="0075793D">
      <w:pPr>
        <w:ind w:firstLine="567"/>
        <w:rPr>
          <w:rFonts w:cs="Times New Roman"/>
          <w:szCs w:val="24"/>
        </w:rPr>
      </w:pPr>
      <w:r w:rsidRPr="00BA4F0F">
        <w:rPr>
          <w:rFonts w:cs="Times New Roman"/>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100A5961" w14:textId="084B402F" w:rsidR="0075793D" w:rsidRPr="00BA4F0F" w:rsidRDefault="0075793D" w:rsidP="0075793D">
      <w:pPr>
        <w:ind w:firstLine="567"/>
        <w:rPr>
          <w:rFonts w:cs="Times New Roman"/>
          <w:szCs w:val="24"/>
        </w:rPr>
      </w:pPr>
      <w:r w:rsidRPr="00BA4F0F">
        <w:rPr>
          <w:rFonts w:cs="Times New Roman"/>
          <w:szCs w:val="24"/>
        </w:rPr>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rPr>
          <w:rFonts w:cs="Times New Roman"/>
          <w:szCs w:val="24"/>
        </w:rPr>
        <w:fldChar w:fldCharType="begin" w:fldLock="1"/>
      </w:r>
      <w:r w:rsidR="004810E5">
        <w:rPr>
          <w:rFonts w:cs="Times New Roman"/>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74]","plainTextFormattedCitation":"[174]","previouslyFormattedCitation":"[174]"},"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4]</w:t>
      </w:r>
      <w:r w:rsidRPr="00BA4F0F">
        <w:rPr>
          <w:rFonts w:cs="Times New Roman"/>
          <w:szCs w:val="24"/>
        </w:rPr>
        <w:fldChar w:fldCharType="end"/>
      </w:r>
      <w:r w:rsidRPr="00BA4F0F">
        <w:rPr>
          <w:rFonts w:cs="Times New Roman"/>
          <w:szCs w:val="24"/>
        </w:rPr>
        <w:t>.</w:t>
      </w:r>
    </w:p>
    <w:p w14:paraId="781392AF" w14:textId="77777777" w:rsidR="0075793D" w:rsidRPr="00BA4F0F" w:rsidRDefault="0075793D" w:rsidP="0075793D">
      <w:pPr>
        <w:rPr>
          <w:rFonts w:cs="Times New Roman"/>
          <w:i/>
          <w:szCs w:val="24"/>
        </w:rPr>
      </w:pPr>
    </w:p>
    <w:p w14:paraId="21EF4979" w14:textId="77777777" w:rsidR="0075793D" w:rsidRPr="00BA4F0F" w:rsidRDefault="0075793D" w:rsidP="0075793D">
      <w:pPr>
        <w:rPr>
          <w:rFonts w:cs="Times New Roman"/>
          <w:b/>
          <w:i/>
          <w:szCs w:val="24"/>
        </w:rPr>
      </w:pPr>
      <w:r w:rsidRPr="00BA4F0F">
        <w:rPr>
          <w:rFonts w:cs="Times New Roman"/>
          <w:b/>
          <w:i/>
          <w:szCs w:val="24"/>
          <w:lang w:val="en-US"/>
        </w:rPr>
        <w:t>P</w:t>
      </w:r>
      <w:r w:rsidRPr="00BA4F0F">
        <w:rPr>
          <w:rFonts w:cs="Times New Roman"/>
          <w:b/>
          <w:i/>
          <w:szCs w:val="24"/>
        </w:rPr>
        <w:t xml:space="preserve">ежим дозирования Г-КСФ для мобилизации СКК </w:t>
      </w:r>
    </w:p>
    <w:p w14:paraId="73E27135" w14:textId="552E3399" w:rsidR="0075793D" w:rsidRPr="00BA4F0F" w:rsidRDefault="0075793D" w:rsidP="0075793D">
      <w:pPr>
        <w:ind w:firstLine="567"/>
        <w:rPr>
          <w:rFonts w:cs="Times New Roman"/>
          <w:szCs w:val="24"/>
        </w:rPr>
      </w:pPr>
      <w:r w:rsidRPr="00BA4F0F">
        <w:rPr>
          <w:rFonts w:cs="Times New Roman"/>
          <w:szCs w:val="24"/>
        </w:rPr>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rPr>
          <w:rFonts w:cs="Times New Roman"/>
          <w:szCs w:val="24"/>
        </w:rPr>
        <w:fldChar w:fldCharType="begin" w:fldLock="1"/>
      </w:r>
      <w:r w:rsidR="004810E5">
        <w:rPr>
          <w:rFonts w:cs="Times New Roman"/>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75]","plainTextFormattedCitation":"[175]","previouslyFormattedCitation":"[175]"},"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5]</w:t>
      </w:r>
      <w:r w:rsidRPr="00BA4F0F">
        <w:rPr>
          <w:rFonts w:cs="Times New Roman"/>
          <w:szCs w:val="24"/>
        </w:rPr>
        <w:fldChar w:fldCharType="end"/>
      </w:r>
      <w:r w:rsidRPr="00BA4F0F">
        <w:rPr>
          <w:rFonts w:cs="Times New Roman"/>
          <w:szCs w:val="24"/>
        </w:rPr>
        <w:t>.</w:t>
      </w:r>
    </w:p>
    <w:p w14:paraId="511DFEAE" w14:textId="77777777" w:rsidR="0075793D" w:rsidRPr="00BA4F0F" w:rsidRDefault="0075793D" w:rsidP="0075793D">
      <w:pPr>
        <w:rPr>
          <w:rFonts w:cs="Times New Roman"/>
          <w:b/>
          <w:i/>
          <w:szCs w:val="24"/>
        </w:rPr>
      </w:pPr>
    </w:p>
    <w:p w14:paraId="06C03FF1" w14:textId="77777777" w:rsidR="0075793D" w:rsidRPr="00BA4F0F" w:rsidRDefault="0075793D" w:rsidP="0075793D">
      <w:pPr>
        <w:rPr>
          <w:rFonts w:cs="Times New Roman"/>
          <w:b/>
          <w:i/>
          <w:szCs w:val="24"/>
        </w:rPr>
      </w:pPr>
      <w:r w:rsidRPr="00BA4F0F">
        <w:rPr>
          <w:rFonts w:cs="Times New Roman"/>
          <w:b/>
          <w:i/>
          <w:szCs w:val="24"/>
        </w:rPr>
        <w:t xml:space="preserve">Особые указания при применении Г-КСФ </w:t>
      </w:r>
    </w:p>
    <w:p w14:paraId="1861B527" w14:textId="77777777" w:rsidR="0075793D" w:rsidRPr="00BA4F0F" w:rsidRDefault="0075793D" w:rsidP="0075793D">
      <w:pPr>
        <w:ind w:firstLine="567"/>
        <w:rPr>
          <w:rFonts w:cs="Times New Roman"/>
          <w:szCs w:val="24"/>
        </w:rPr>
      </w:pPr>
      <w:r w:rsidRPr="00BA4F0F">
        <w:rPr>
          <w:rFonts w:cs="Times New Roman"/>
          <w:szCs w:val="24"/>
        </w:rPr>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776F6046" w14:textId="114C8675" w:rsidR="0075793D" w:rsidRPr="00BA4F0F" w:rsidRDefault="0075793D" w:rsidP="0075793D">
      <w:pPr>
        <w:ind w:firstLine="567"/>
        <w:rPr>
          <w:rFonts w:cs="Times New Roman"/>
          <w:szCs w:val="24"/>
        </w:rPr>
      </w:pPr>
      <w:r w:rsidRPr="00BA4F0F">
        <w:rPr>
          <w:rFonts w:cs="Times New Roman"/>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rPr>
          <w:rFonts w:cs="Times New Roman"/>
          <w:szCs w:val="24"/>
        </w:rPr>
        <w:fldChar w:fldCharType="begin" w:fldLock="1"/>
      </w:r>
      <w:r w:rsidR="004810E5">
        <w:rPr>
          <w:rFonts w:cs="Times New Roman"/>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76]","plainTextFormattedCitation":"[176]","previouslyFormattedCitation":"[176]"},"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6]</w:t>
      </w:r>
      <w:r w:rsidRPr="00BA4F0F">
        <w:rPr>
          <w:rFonts w:cs="Times New Roman"/>
          <w:szCs w:val="24"/>
        </w:rPr>
        <w:fldChar w:fldCharType="end"/>
      </w:r>
      <w:r w:rsidRPr="00BA4F0F">
        <w:rPr>
          <w:rFonts w:cs="Times New Roman"/>
          <w:szCs w:val="24"/>
        </w:rPr>
        <w:t xml:space="preserve">. </w:t>
      </w:r>
    </w:p>
    <w:p w14:paraId="06CD45BC" w14:textId="77777777" w:rsidR="0075793D" w:rsidRPr="00BA4F0F" w:rsidRDefault="0075793D" w:rsidP="0075793D">
      <w:pPr>
        <w:rPr>
          <w:rFonts w:cs="Times New Roman"/>
          <w:b/>
          <w:i/>
          <w:szCs w:val="24"/>
        </w:rPr>
      </w:pPr>
    </w:p>
    <w:p w14:paraId="0BF8EAC8" w14:textId="77777777" w:rsidR="0075793D" w:rsidRPr="00BA4F0F" w:rsidRDefault="0075793D" w:rsidP="0075793D">
      <w:pPr>
        <w:rPr>
          <w:rFonts w:cs="Times New Roman"/>
          <w:b/>
          <w:i/>
          <w:szCs w:val="24"/>
        </w:rPr>
      </w:pPr>
      <w:r w:rsidRPr="00BA4F0F">
        <w:rPr>
          <w:rFonts w:cs="Times New Roman"/>
          <w:b/>
          <w:i/>
          <w:szCs w:val="24"/>
        </w:rPr>
        <w:t>Побочные эффекты Г-КСФ</w:t>
      </w:r>
    </w:p>
    <w:p w14:paraId="6753B7F2" w14:textId="77777777" w:rsidR="0075793D" w:rsidRPr="00BA4F0F" w:rsidRDefault="0075793D" w:rsidP="0075793D">
      <w:pPr>
        <w:ind w:firstLine="567"/>
        <w:rPr>
          <w:rFonts w:cs="Times New Roman"/>
          <w:szCs w:val="24"/>
        </w:rPr>
      </w:pPr>
      <w:r w:rsidRPr="00BA4F0F">
        <w:rPr>
          <w:rFonts w:cs="Times New Roman"/>
          <w:szCs w:val="24"/>
        </w:rPr>
        <w:t>Нежелательные явления после назначения встречаются в 30% случаев, как у пациентов, так и у здоровых доноров.</w:t>
      </w:r>
    </w:p>
    <w:p w14:paraId="11C4AF16" w14:textId="7D4F4B5D" w:rsidR="0075793D" w:rsidRPr="00BA4F0F" w:rsidRDefault="0075793D" w:rsidP="0075793D">
      <w:pPr>
        <w:ind w:firstLine="567"/>
        <w:rPr>
          <w:rFonts w:cs="Times New Roman"/>
          <w:szCs w:val="24"/>
        </w:rPr>
      </w:pPr>
      <w:r w:rsidRPr="00BA4F0F">
        <w:rPr>
          <w:rFonts w:cs="Times New Roman"/>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rPr>
          <w:rFonts w:cs="Times New Roman"/>
          <w:szCs w:val="24"/>
        </w:rPr>
        <w:fldChar w:fldCharType="begin" w:fldLock="1"/>
      </w:r>
      <w:r w:rsidR="004810E5">
        <w:rPr>
          <w:rFonts w:cs="Times New Roman"/>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77]","plainTextFormattedCitation":"[177]","previouslyFormattedCitation":"[177]"},"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7]</w:t>
      </w:r>
      <w:r w:rsidRPr="00BA4F0F">
        <w:rPr>
          <w:rFonts w:cs="Times New Roman"/>
          <w:szCs w:val="24"/>
        </w:rPr>
        <w:fldChar w:fldCharType="end"/>
      </w:r>
      <w:r w:rsidRPr="00BA4F0F">
        <w:rPr>
          <w:rFonts w:cs="Times New Roman"/>
          <w:szCs w:val="24"/>
        </w:rPr>
        <w:t xml:space="preserve">. </w:t>
      </w:r>
    </w:p>
    <w:p w14:paraId="417D8F3F" w14:textId="77777777" w:rsidR="0075793D" w:rsidRPr="00BA4F0F" w:rsidRDefault="0075793D" w:rsidP="0075793D">
      <w:pPr>
        <w:ind w:firstLine="567"/>
        <w:rPr>
          <w:rFonts w:cs="Times New Roman"/>
          <w:szCs w:val="24"/>
        </w:rPr>
      </w:pPr>
      <w:r w:rsidRPr="00BA4F0F">
        <w:rPr>
          <w:rFonts w:cs="Times New Roman"/>
          <w:szCs w:val="24"/>
        </w:rPr>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08ED3CD5" w14:textId="77777777" w:rsidR="0075793D" w:rsidRPr="00BA4F0F" w:rsidRDefault="0075793D" w:rsidP="0075793D">
      <w:pPr>
        <w:pStyle w:val="afe"/>
        <w:ind w:left="0"/>
        <w:rPr>
          <w:rFonts w:cs="Times New Roman"/>
          <w:b/>
          <w:szCs w:val="24"/>
        </w:rPr>
      </w:pPr>
    </w:p>
    <w:p w14:paraId="10435BCC" w14:textId="77777777" w:rsidR="0075793D" w:rsidRPr="00BA4F0F" w:rsidRDefault="0075793D" w:rsidP="0075793D">
      <w:pPr>
        <w:pStyle w:val="afe"/>
        <w:ind w:left="0"/>
        <w:rPr>
          <w:rFonts w:cs="Times New Roman"/>
          <w:szCs w:val="24"/>
          <w:u w:val="single"/>
        </w:rPr>
      </w:pPr>
      <w:r w:rsidRPr="00BA4F0F">
        <w:rPr>
          <w:rFonts w:cs="Times New Roman"/>
          <w:szCs w:val="24"/>
          <w:u w:val="single"/>
        </w:rPr>
        <w:t>Плериксафор</w:t>
      </w:r>
    </w:p>
    <w:p w14:paraId="03255F3B" w14:textId="77777777" w:rsidR="0075793D" w:rsidRPr="00BA4F0F" w:rsidRDefault="0075793D" w:rsidP="0075793D">
      <w:pPr>
        <w:ind w:firstLine="567"/>
        <w:rPr>
          <w:rFonts w:cs="Times New Roman"/>
          <w:szCs w:val="24"/>
        </w:rPr>
      </w:pPr>
      <w:r w:rsidRPr="00BA4F0F">
        <w:rPr>
          <w:rFonts w:cs="Times New Roman"/>
          <w:szCs w:val="24"/>
        </w:rPr>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4BC2FDCD" w14:textId="77777777" w:rsidR="0075793D" w:rsidRPr="00BA4F0F" w:rsidRDefault="0075793D" w:rsidP="0075793D">
      <w:pPr>
        <w:ind w:firstLine="567"/>
        <w:rPr>
          <w:rFonts w:cs="Times New Roman"/>
          <w:szCs w:val="24"/>
        </w:rPr>
      </w:pPr>
      <w:r w:rsidRPr="00BA4F0F">
        <w:rPr>
          <w:rFonts w:cs="Times New Roman"/>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128F7120" w14:textId="30369018" w:rsidR="0075793D" w:rsidRPr="00BA4F0F" w:rsidRDefault="0075793D" w:rsidP="0075793D">
      <w:pPr>
        <w:ind w:firstLine="567"/>
        <w:rPr>
          <w:rFonts w:cs="Times New Roman"/>
          <w:szCs w:val="24"/>
        </w:rPr>
      </w:pPr>
      <w:r w:rsidRPr="00BA4F0F">
        <w:rPr>
          <w:rFonts w:cs="Times New Roman"/>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rPr>
          <w:rFonts w:cs="Times New Roman"/>
          <w:szCs w:val="24"/>
        </w:rPr>
        <w:fldChar w:fldCharType="begin" w:fldLock="1"/>
      </w:r>
      <w:r w:rsidR="004810E5">
        <w:rPr>
          <w:rFonts w:cs="Times New Roman"/>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78]","plainTextFormattedCitation":"[178]","previouslyFormattedCitation":"[178]"},"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8]</w:t>
      </w:r>
      <w:r w:rsidRPr="00BA4F0F">
        <w:rPr>
          <w:rFonts w:cs="Times New Roman"/>
          <w:szCs w:val="24"/>
        </w:rPr>
        <w:fldChar w:fldCharType="end"/>
      </w:r>
      <w:r w:rsidRPr="00BA4F0F">
        <w:rPr>
          <w:rFonts w:cs="Times New Roman"/>
          <w:szCs w:val="24"/>
        </w:rPr>
        <w:t>.</w:t>
      </w:r>
    </w:p>
    <w:p w14:paraId="23F3A654" w14:textId="77777777" w:rsidR="0075793D" w:rsidRPr="00BA4F0F" w:rsidRDefault="0075793D" w:rsidP="0075793D">
      <w:pPr>
        <w:ind w:firstLine="567"/>
        <w:rPr>
          <w:rFonts w:cs="Times New Roman"/>
          <w:szCs w:val="24"/>
        </w:rPr>
      </w:pPr>
      <w:r w:rsidRPr="00BA4F0F">
        <w:rPr>
          <w:rFonts w:cs="Times New Roman"/>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5540A5DA" w14:textId="77777777" w:rsidR="0075793D" w:rsidRPr="00BA4F0F" w:rsidRDefault="0075793D" w:rsidP="0075793D">
      <w:pPr>
        <w:pStyle w:val="afe"/>
        <w:rPr>
          <w:rFonts w:cs="Times New Roman"/>
          <w:b/>
          <w:szCs w:val="24"/>
        </w:rPr>
      </w:pPr>
    </w:p>
    <w:p w14:paraId="2C278506" w14:textId="77777777" w:rsidR="0075793D" w:rsidRPr="00BA4F0F" w:rsidRDefault="0075793D" w:rsidP="0075793D">
      <w:pPr>
        <w:rPr>
          <w:rFonts w:cs="Times New Roman"/>
          <w:b/>
          <w:i/>
          <w:szCs w:val="24"/>
        </w:rPr>
      </w:pPr>
      <w:r w:rsidRPr="00BA4F0F">
        <w:rPr>
          <w:rFonts w:cs="Times New Roman"/>
          <w:b/>
          <w:i/>
          <w:szCs w:val="24"/>
          <w:lang w:val="en-US"/>
        </w:rPr>
        <w:t>P</w:t>
      </w:r>
      <w:r w:rsidRPr="00BA4F0F">
        <w:rPr>
          <w:rFonts w:cs="Times New Roman"/>
          <w:b/>
          <w:i/>
          <w:szCs w:val="24"/>
        </w:rPr>
        <w:t>ежим дозирования плериксафора</w:t>
      </w:r>
    </w:p>
    <w:p w14:paraId="0326EF15" w14:textId="77777777" w:rsidR="0075793D" w:rsidRPr="00BA4F0F" w:rsidRDefault="0075793D" w:rsidP="0075793D">
      <w:pPr>
        <w:ind w:firstLine="567"/>
        <w:rPr>
          <w:rFonts w:cs="Times New Roman"/>
          <w:szCs w:val="24"/>
        </w:rPr>
      </w:pPr>
      <w:r w:rsidRPr="00BA4F0F">
        <w:rPr>
          <w:rFonts w:cs="Times New Roman"/>
          <w:szCs w:val="24"/>
        </w:rPr>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07AE9914" w14:textId="77777777" w:rsidR="0075793D" w:rsidRPr="00BA4F0F" w:rsidRDefault="0075793D" w:rsidP="0075793D">
      <w:pPr>
        <w:ind w:firstLine="567"/>
        <w:rPr>
          <w:rFonts w:cs="Times New Roman"/>
          <w:szCs w:val="24"/>
        </w:rPr>
      </w:pPr>
      <w:r w:rsidRPr="00BA4F0F">
        <w:rPr>
          <w:rFonts w:cs="Times New Roman"/>
          <w:szCs w:val="24"/>
        </w:rPr>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50333A55" w14:textId="77777777" w:rsidR="0075793D" w:rsidRPr="00BA4F0F" w:rsidRDefault="0075793D" w:rsidP="0075793D">
      <w:pPr>
        <w:pStyle w:val="afe"/>
        <w:rPr>
          <w:rFonts w:cs="Times New Roman"/>
          <w:b/>
          <w:szCs w:val="24"/>
        </w:rPr>
      </w:pPr>
    </w:p>
    <w:p w14:paraId="5851A3D6" w14:textId="77777777" w:rsidR="0075793D" w:rsidRPr="00BA4F0F" w:rsidRDefault="0075793D" w:rsidP="0075793D">
      <w:pPr>
        <w:rPr>
          <w:rFonts w:cs="Times New Roman"/>
          <w:b/>
          <w:i/>
          <w:szCs w:val="24"/>
        </w:rPr>
      </w:pPr>
      <w:r w:rsidRPr="00BA4F0F">
        <w:rPr>
          <w:rFonts w:cs="Times New Roman"/>
          <w:b/>
          <w:i/>
          <w:szCs w:val="24"/>
        </w:rPr>
        <w:t>Особые указания при применении плериксафора</w:t>
      </w:r>
    </w:p>
    <w:p w14:paraId="4F0738E9" w14:textId="77777777" w:rsidR="0075793D" w:rsidRPr="00BA4F0F" w:rsidRDefault="0075793D" w:rsidP="0075793D">
      <w:pPr>
        <w:ind w:firstLine="567"/>
        <w:rPr>
          <w:rFonts w:cs="Times New Roman"/>
          <w:i/>
          <w:szCs w:val="24"/>
        </w:rPr>
      </w:pPr>
      <w:r w:rsidRPr="00BA4F0F">
        <w:rPr>
          <w:rFonts w:cs="Times New Roman"/>
          <w:i/>
          <w:szCs w:val="24"/>
        </w:rPr>
        <w:t>Мобилизация опухолевых клеток у пациентов с лейкозами.</w:t>
      </w:r>
    </w:p>
    <w:p w14:paraId="631F1943" w14:textId="77777777" w:rsidR="0075793D" w:rsidRPr="00BA4F0F" w:rsidRDefault="0075793D" w:rsidP="0075793D">
      <w:pPr>
        <w:ind w:firstLine="567"/>
        <w:rPr>
          <w:rFonts w:cs="Times New Roman"/>
          <w:szCs w:val="24"/>
        </w:rPr>
      </w:pPr>
      <w:r w:rsidRPr="00BA4F0F">
        <w:rPr>
          <w:rFonts w:cs="Times New Roman"/>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3B18F848" w14:textId="77777777" w:rsidR="0075793D" w:rsidRPr="00BA4F0F" w:rsidRDefault="0075793D" w:rsidP="0075793D">
      <w:pPr>
        <w:ind w:firstLine="567"/>
        <w:rPr>
          <w:rFonts w:cs="Times New Roman"/>
          <w:i/>
          <w:szCs w:val="24"/>
        </w:rPr>
      </w:pPr>
      <w:r w:rsidRPr="00BA4F0F">
        <w:rPr>
          <w:rFonts w:cs="Times New Roman"/>
          <w:i/>
          <w:szCs w:val="24"/>
        </w:rPr>
        <w:t xml:space="preserve">Тромбоцитопения. </w:t>
      </w:r>
    </w:p>
    <w:p w14:paraId="47F9ACEF" w14:textId="77777777" w:rsidR="0075793D" w:rsidRPr="00BA4F0F" w:rsidRDefault="0075793D" w:rsidP="0075793D">
      <w:pPr>
        <w:ind w:firstLine="567"/>
        <w:rPr>
          <w:rFonts w:cs="Times New Roman"/>
          <w:szCs w:val="24"/>
        </w:rPr>
      </w:pPr>
      <w:r w:rsidRPr="00BA4F0F">
        <w:rPr>
          <w:rFonts w:cs="Times New Roman"/>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506C314D" w14:textId="77777777" w:rsidR="0075793D" w:rsidRPr="00BA4F0F" w:rsidRDefault="0075793D" w:rsidP="0075793D">
      <w:pPr>
        <w:ind w:firstLine="567"/>
        <w:rPr>
          <w:rFonts w:cs="Times New Roman"/>
          <w:i/>
          <w:szCs w:val="24"/>
        </w:rPr>
      </w:pPr>
      <w:r w:rsidRPr="00BA4F0F">
        <w:rPr>
          <w:rFonts w:cs="Times New Roman"/>
          <w:i/>
          <w:szCs w:val="24"/>
        </w:rPr>
        <w:t>Возможность мобилизации опухолевых клеток у пациентов с лимфомой и множественной миеломой.</w:t>
      </w:r>
    </w:p>
    <w:p w14:paraId="61AC4710" w14:textId="77777777" w:rsidR="0075793D" w:rsidRPr="00BA4F0F" w:rsidRDefault="0075793D" w:rsidP="0075793D">
      <w:pPr>
        <w:ind w:firstLine="567"/>
        <w:rPr>
          <w:rFonts w:cs="Times New Roman"/>
          <w:szCs w:val="24"/>
        </w:rPr>
      </w:pPr>
      <w:r w:rsidRPr="00BA4F0F">
        <w:rPr>
          <w:rFonts w:cs="Times New Roman"/>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292F26D4" w14:textId="77777777" w:rsidR="0075793D" w:rsidRPr="00BA4F0F" w:rsidRDefault="0075793D" w:rsidP="0075793D">
      <w:pPr>
        <w:ind w:firstLine="567"/>
        <w:rPr>
          <w:rFonts w:cs="Times New Roman"/>
          <w:i/>
          <w:szCs w:val="24"/>
        </w:rPr>
      </w:pPr>
      <w:r w:rsidRPr="00BA4F0F">
        <w:rPr>
          <w:rFonts w:cs="Times New Roman"/>
          <w:i/>
          <w:szCs w:val="24"/>
        </w:rPr>
        <w:t>Вазовагальные реакции</w:t>
      </w:r>
    </w:p>
    <w:p w14:paraId="10F149B7" w14:textId="77777777" w:rsidR="0075793D" w:rsidRPr="00BA4F0F" w:rsidRDefault="0075793D" w:rsidP="0075793D">
      <w:pPr>
        <w:ind w:firstLine="567"/>
        <w:rPr>
          <w:rFonts w:cs="Times New Roman"/>
          <w:szCs w:val="24"/>
        </w:rPr>
      </w:pPr>
      <w:r w:rsidRPr="00BA4F0F">
        <w:rPr>
          <w:rFonts w:cs="Times New Roman"/>
          <w:szCs w:val="24"/>
        </w:rPr>
        <w:t>После подкожной инъекций препарата могут отмечаться вазовагальные реакции, ортостатическая гипотензия и/или синкопе.</w:t>
      </w:r>
    </w:p>
    <w:p w14:paraId="13A5BBE3" w14:textId="77777777" w:rsidR="0075793D" w:rsidRPr="00BA4F0F" w:rsidRDefault="0075793D" w:rsidP="0075793D">
      <w:pPr>
        <w:ind w:firstLine="567"/>
        <w:rPr>
          <w:rFonts w:cs="Times New Roman"/>
          <w:i/>
          <w:szCs w:val="24"/>
        </w:rPr>
      </w:pPr>
      <w:r w:rsidRPr="00BA4F0F">
        <w:rPr>
          <w:rFonts w:cs="Times New Roman"/>
          <w:i/>
          <w:szCs w:val="24"/>
        </w:rPr>
        <w:t>Спленомегалия</w:t>
      </w:r>
    </w:p>
    <w:p w14:paraId="5825B51A" w14:textId="77777777" w:rsidR="0075793D" w:rsidRPr="00BA4F0F" w:rsidRDefault="0075793D" w:rsidP="0075793D">
      <w:pPr>
        <w:ind w:firstLine="567"/>
        <w:rPr>
          <w:rFonts w:cs="Times New Roman"/>
          <w:szCs w:val="24"/>
        </w:rPr>
      </w:pPr>
      <w:r w:rsidRPr="00BA4F0F">
        <w:rPr>
          <w:rFonts w:cs="Times New Roman"/>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39A184C8" w14:textId="77777777" w:rsidR="0075793D" w:rsidRPr="00BA4F0F" w:rsidRDefault="0075793D" w:rsidP="0075793D">
      <w:pPr>
        <w:pStyle w:val="afe"/>
        <w:rPr>
          <w:rFonts w:cs="Times New Roman"/>
          <w:b/>
          <w:szCs w:val="24"/>
        </w:rPr>
      </w:pPr>
    </w:p>
    <w:p w14:paraId="046FBA70" w14:textId="77777777" w:rsidR="0075793D" w:rsidRPr="00BA4F0F" w:rsidRDefault="0075793D" w:rsidP="0075793D">
      <w:pPr>
        <w:rPr>
          <w:rFonts w:cs="Times New Roman"/>
          <w:b/>
          <w:i/>
          <w:szCs w:val="24"/>
        </w:rPr>
      </w:pPr>
      <w:r w:rsidRPr="00BA4F0F">
        <w:rPr>
          <w:rFonts w:cs="Times New Roman"/>
          <w:b/>
          <w:i/>
          <w:szCs w:val="24"/>
        </w:rPr>
        <w:t>Побочные эффекты плериксафора</w:t>
      </w:r>
    </w:p>
    <w:p w14:paraId="4D4FFCA1" w14:textId="77777777" w:rsidR="0075793D" w:rsidRPr="00BA4F0F" w:rsidRDefault="0075793D" w:rsidP="0075793D">
      <w:pPr>
        <w:ind w:firstLine="567"/>
        <w:rPr>
          <w:rFonts w:cs="Times New Roman"/>
          <w:szCs w:val="24"/>
        </w:rPr>
      </w:pPr>
      <w:r w:rsidRPr="00BA4F0F">
        <w:rPr>
          <w:rFonts w:cs="Times New Roman"/>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109B9132" w14:textId="77777777" w:rsidR="0075793D" w:rsidRPr="00BA4F0F" w:rsidRDefault="0075793D" w:rsidP="0075793D">
      <w:pPr>
        <w:pStyle w:val="11"/>
        <w:spacing w:before="0"/>
        <w:ind w:left="480"/>
      </w:pPr>
      <w:bookmarkStart w:id="121" w:name="_Toc44926604"/>
    </w:p>
    <w:p w14:paraId="3B1DE370" w14:textId="77777777" w:rsidR="0075793D" w:rsidRPr="00BA4F0F" w:rsidRDefault="0075793D" w:rsidP="0075793D">
      <w:pPr>
        <w:pStyle w:val="11"/>
        <w:spacing w:before="0"/>
      </w:pPr>
      <w:bookmarkStart w:id="122" w:name="_Toc64475919"/>
      <w:bookmarkStart w:id="123" w:name="_Toc65586433"/>
      <w:r w:rsidRPr="00BA4F0F">
        <w:t>Режимы мобилизации ГСК</w:t>
      </w:r>
      <w:bookmarkEnd w:id="121"/>
      <w:bookmarkEnd w:id="122"/>
      <w:bookmarkEnd w:id="123"/>
    </w:p>
    <w:p w14:paraId="04AB02FA" w14:textId="77777777" w:rsidR="0075793D" w:rsidRPr="00BA4F0F" w:rsidRDefault="0075793D" w:rsidP="0075793D">
      <w:pPr>
        <w:autoSpaceDE w:val="0"/>
        <w:autoSpaceDN w:val="0"/>
        <w:adjustRightInd w:val="0"/>
        <w:ind w:firstLine="567"/>
        <w:rPr>
          <w:rFonts w:cs="Times New Roman"/>
          <w:szCs w:val="24"/>
        </w:rPr>
      </w:pPr>
      <w:r w:rsidRPr="00BA4F0F">
        <w:rPr>
          <w:rFonts w:cs="Times New Roman"/>
          <w:szCs w:val="24"/>
        </w:rPr>
        <w:t>В настоящее время в онкогематологии широкое распространение получили следующие режимы мобилизации ГСК:</w:t>
      </w:r>
    </w:p>
    <w:p w14:paraId="2F9DE8A5" w14:textId="77777777" w:rsidR="0075793D" w:rsidRPr="00BA4F0F" w:rsidRDefault="0075793D" w:rsidP="0075793D">
      <w:pPr>
        <w:numPr>
          <w:ilvl w:val="0"/>
          <w:numId w:val="141"/>
        </w:numPr>
        <w:contextualSpacing/>
        <w:rPr>
          <w:rFonts w:cs="Times New Roman"/>
          <w:szCs w:val="24"/>
        </w:rPr>
      </w:pPr>
      <w:r w:rsidRPr="00BA4F0F">
        <w:rPr>
          <w:rFonts w:cs="Times New Roman"/>
          <w:szCs w:val="24"/>
        </w:rPr>
        <w:t>Г-КСФ в монорежиме</w:t>
      </w:r>
    </w:p>
    <w:p w14:paraId="57F2C1C7" w14:textId="77777777" w:rsidR="0075793D" w:rsidRPr="00BA4F0F" w:rsidRDefault="0075793D" w:rsidP="0075793D">
      <w:pPr>
        <w:numPr>
          <w:ilvl w:val="0"/>
          <w:numId w:val="141"/>
        </w:numPr>
        <w:contextualSpacing/>
        <w:rPr>
          <w:rFonts w:cs="Times New Roman"/>
          <w:szCs w:val="24"/>
        </w:rPr>
      </w:pPr>
      <w:r w:rsidRPr="00BA4F0F">
        <w:rPr>
          <w:rFonts w:cs="Times New Roman"/>
          <w:szCs w:val="24"/>
        </w:rPr>
        <w:t>Г-КСФ после миелосупрессивной химиотерапии (ХТ + Г-КСФ)</w:t>
      </w:r>
    </w:p>
    <w:p w14:paraId="1700E635" w14:textId="77777777" w:rsidR="0075793D" w:rsidRPr="00BA4F0F" w:rsidRDefault="0075793D" w:rsidP="0075793D">
      <w:pPr>
        <w:numPr>
          <w:ilvl w:val="0"/>
          <w:numId w:val="141"/>
        </w:numPr>
        <w:contextualSpacing/>
        <w:rPr>
          <w:rFonts w:cs="Times New Roman"/>
          <w:szCs w:val="24"/>
        </w:rPr>
      </w:pPr>
      <w:r w:rsidRPr="00BA4F0F">
        <w:rPr>
          <w:rFonts w:cs="Times New Roman"/>
          <w:szCs w:val="24"/>
        </w:rPr>
        <w:t>Г-КСФ в сочетании с плериксафором</w:t>
      </w:r>
    </w:p>
    <w:p w14:paraId="188C3CD9" w14:textId="77777777" w:rsidR="0075793D" w:rsidRPr="00BA4F0F" w:rsidRDefault="0075793D" w:rsidP="0075793D">
      <w:pPr>
        <w:pStyle w:val="afe"/>
        <w:ind w:left="0"/>
        <w:rPr>
          <w:rFonts w:cs="Times New Roman"/>
          <w:szCs w:val="24"/>
          <w:u w:val="single"/>
        </w:rPr>
      </w:pPr>
      <w:bookmarkStart w:id="124" w:name="_Toc44926605"/>
    </w:p>
    <w:p w14:paraId="57071025" w14:textId="77777777" w:rsidR="0075793D" w:rsidRPr="00BA4F0F" w:rsidRDefault="0075793D" w:rsidP="0075793D">
      <w:pPr>
        <w:pStyle w:val="afe"/>
        <w:ind w:left="0"/>
        <w:rPr>
          <w:rFonts w:cs="Times New Roman"/>
          <w:szCs w:val="24"/>
          <w:u w:val="single"/>
        </w:rPr>
      </w:pPr>
      <w:r w:rsidRPr="00BA4F0F">
        <w:rPr>
          <w:rFonts w:cs="Times New Roman"/>
          <w:szCs w:val="24"/>
          <w:u w:val="single"/>
        </w:rPr>
        <w:t>Г-КСФ в монорежиме</w:t>
      </w:r>
      <w:bookmarkEnd w:id="124"/>
    </w:p>
    <w:p w14:paraId="450347F0" w14:textId="77777777" w:rsidR="0075793D" w:rsidRPr="00BA4F0F" w:rsidRDefault="0075793D" w:rsidP="0075793D">
      <w:pPr>
        <w:ind w:firstLine="567"/>
        <w:rPr>
          <w:rFonts w:cs="Times New Roman"/>
          <w:szCs w:val="24"/>
        </w:rPr>
      </w:pPr>
      <w:r w:rsidRPr="00BA4F0F">
        <w:rPr>
          <w:rFonts w:cs="Times New Roman"/>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9EB9CA1" w14:textId="77777777" w:rsidR="0075793D" w:rsidRPr="00BA4F0F" w:rsidRDefault="0075793D" w:rsidP="0075793D">
      <w:pPr>
        <w:contextualSpacing/>
        <w:rPr>
          <w:rFonts w:cs="Times New Roman"/>
          <w:b/>
          <w:szCs w:val="24"/>
        </w:rPr>
      </w:pPr>
      <w:r w:rsidRPr="00BA4F0F">
        <w:rPr>
          <w:rFonts w:cs="Times New Roman"/>
          <w:b/>
          <w:szCs w:val="24"/>
        </w:rPr>
        <w:t xml:space="preserve">Показания </w:t>
      </w:r>
    </w:p>
    <w:p w14:paraId="4EE4892E" w14:textId="77777777" w:rsidR="0075793D" w:rsidRPr="00BA4F0F" w:rsidRDefault="0075793D" w:rsidP="005E0272">
      <w:pPr>
        <w:numPr>
          <w:ilvl w:val="0"/>
          <w:numId w:val="233"/>
        </w:numPr>
        <w:ind w:left="426"/>
        <w:contextualSpacing/>
        <w:rPr>
          <w:rFonts w:cs="Times New Roman"/>
          <w:szCs w:val="24"/>
        </w:rPr>
      </w:pPr>
      <w:r w:rsidRPr="00BA4F0F">
        <w:rPr>
          <w:rFonts w:cs="Times New Roman"/>
          <w:szCs w:val="24"/>
        </w:rPr>
        <w:t>Мобилизация ГСК у здоровых доноров;</w:t>
      </w:r>
    </w:p>
    <w:p w14:paraId="306F887F" w14:textId="77777777" w:rsidR="0075793D" w:rsidRPr="00BA4F0F" w:rsidRDefault="0075793D" w:rsidP="005E0272">
      <w:pPr>
        <w:numPr>
          <w:ilvl w:val="0"/>
          <w:numId w:val="233"/>
        </w:numPr>
        <w:ind w:left="426"/>
        <w:contextualSpacing/>
        <w:rPr>
          <w:rFonts w:cs="Times New Roman"/>
          <w:szCs w:val="24"/>
        </w:rPr>
      </w:pPr>
      <w:r w:rsidRPr="00BA4F0F">
        <w:rPr>
          <w:rFonts w:cs="Times New Roman"/>
          <w:szCs w:val="24"/>
        </w:rPr>
        <w:t xml:space="preserve"> Мобилизация ГСК у пациентов с онкогематологическими заболеваниями;</w:t>
      </w:r>
    </w:p>
    <w:p w14:paraId="41D4415C" w14:textId="77777777" w:rsidR="0075793D" w:rsidRPr="00BA4F0F" w:rsidRDefault="0075793D" w:rsidP="005E0272">
      <w:pPr>
        <w:numPr>
          <w:ilvl w:val="0"/>
          <w:numId w:val="233"/>
        </w:numPr>
        <w:ind w:left="426"/>
        <w:contextualSpacing/>
        <w:rPr>
          <w:rFonts w:cs="Times New Roman"/>
          <w:szCs w:val="24"/>
        </w:rPr>
      </w:pPr>
      <w:r w:rsidRPr="00BA4F0F">
        <w:rPr>
          <w:rFonts w:cs="Times New Roman"/>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06DC3C5E" w14:textId="77777777" w:rsidR="0075793D" w:rsidRPr="00BA4F0F" w:rsidRDefault="0075793D" w:rsidP="005E0272">
      <w:pPr>
        <w:numPr>
          <w:ilvl w:val="0"/>
          <w:numId w:val="233"/>
        </w:numPr>
        <w:ind w:left="426"/>
        <w:contextualSpacing/>
        <w:rPr>
          <w:rFonts w:cs="Times New Roman"/>
          <w:szCs w:val="24"/>
        </w:rPr>
      </w:pPr>
      <w:r w:rsidRPr="00BA4F0F">
        <w:rPr>
          <w:rFonts w:cs="Times New Roman"/>
          <w:szCs w:val="24"/>
        </w:rPr>
        <w:t>Повторная мобилизация после неудачи первой мобилизации ГСК схемами, включающими миелосупрессивные препараты.</w:t>
      </w:r>
    </w:p>
    <w:p w14:paraId="4A04A2BD" w14:textId="77777777" w:rsidR="0075793D" w:rsidRPr="00BA4F0F" w:rsidRDefault="0075793D" w:rsidP="0075793D">
      <w:pPr>
        <w:contextualSpacing/>
        <w:rPr>
          <w:rFonts w:cs="Times New Roman"/>
          <w:b/>
          <w:szCs w:val="24"/>
        </w:rPr>
      </w:pPr>
      <w:r w:rsidRPr="00BA4F0F">
        <w:rPr>
          <w:rFonts w:cs="Times New Roman"/>
          <w:b/>
          <w:szCs w:val="24"/>
        </w:rPr>
        <w:t>Схема мобилизации ГСК</w:t>
      </w:r>
    </w:p>
    <w:p w14:paraId="2EE3F62B" w14:textId="77777777" w:rsidR="0075793D" w:rsidRPr="00BA4F0F" w:rsidRDefault="0075793D" w:rsidP="0075793D">
      <w:pPr>
        <w:ind w:firstLine="426"/>
        <w:rPr>
          <w:rFonts w:cs="Times New Roman"/>
          <w:szCs w:val="24"/>
        </w:rPr>
      </w:pPr>
      <w:r w:rsidRPr="00BA4F0F">
        <w:rPr>
          <w:rFonts w:cs="Times New Roman"/>
          <w:szCs w:val="24"/>
        </w:rPr>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rFonts w:cs="Times New Roman"/>
          <w:szCs w:val="24"/>
          <w:lang w:val="en-US"/>
        </w:rPr>
        <w:t>CD</w:t>
      </w:r>
      <w:r w:rsidRPr="00BA4F0F">
        <w:rPr>
          <w:rFonts w:cs="Times New Roman"/>
          <w:szCs w:val="24"/>
        </w:rPr>
        <w:t xml:space="preserve">34+ клеток в периферической крови. При их количестве более 10-20 клеток/мкл начинают сепарацию клеток. Если </w:t>
      </w:r>
      <w:r w:rsidRPr="00BA4F0F">
        <w:rPr>
          <w:rFonts w:cs="Times New Roman"/>
          <w:szCs w:val="24"/>
          <w:lang w:val="en-US"/>
        </w:rPr>
        <w:t>CD</w:t>
      </w:r>
      <w:r w:rsidRPr="00BA4F0F">
        <w:rPr>
          <w:rFonts w:cs="Times New Roman"/>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7A678A5D" w14:textId="77777777" w:rsidR="0075793D" w:rsidRPr="00BA4F0F" w:rsidRDefault="0075793D" w:rsidP="0075793D">
      <w:pPr>
        <w:rPr>
          <w:rFonts w:cs="Times New Roman"/>
          <w:szCs w:val="24"/>
        </w:rPr>
      </w:pPr>
    </w:p>
    <w:p w14:paraId="7133FB35" w14:textId="77777777" w:rsidR="0075793D" w:rsidRPr="00BA4F0F" w:rsidRDefault="0075793D" w:rsidP="0075793D">
      <w:pPr>
        <w:rPr>
          <w:rFonts w:cs="Times New Roman"/>
          <w:szCs w:val="24"/>
        </w:rPr>
      </w:pPr>
      <w:r w:rsidRPr="00BA4F0F">
        <w:rPr>
          <w:rFonts w:cs="Times New Roman"/>
          <w:szCs w:val="24"/>
        </w:rPr>
        <w:t xml:space="preserve">Таблица 1 .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75793D" w:rsidRPr="00BA4F0F" w14:paraId="19BEFA64" w14:textId="77777777" w:rsidTr="002D3EBF">
        <w:tc>
          <w:tcPr>
            <w:tcW w:w="1583" w:type="dxa"/>
          </w:tcPr>
          <w:p w14:paraId="72390FF8" w14:textId="77777777" w:rsidR="0075793D" w:rsidRPr="00BA4F0F" w:rsidRDefault="0075793D" w:rsidP="0075793D">
            <w:pPr>
              <w:ind w:firstLine="0"/>
              <w:rPr>
                <w:rFonts w:cs="Times New Roman"/>
              </w:rPr>
            </w:pPr>
            <w:r w:rsidRPr="00BA4F0F">
              <w:rPr>
                <w:rFonts w:cs="Times New Roman"/>
              </w:rPr>
              <w:t>Дни</w:t>
            </w:r>
          </w:p>
        </w:tc>
        <w:tc>
          <w:tcPr>
            <w:tcW w:w="1142" w:type="dxa"/>
          </w:tcPr>
          <w:p w14:paraId="122696B5" w14:textId="77777777" w:rsidR="0075793D" w:rsidRPr="00BA4F0F" w:rsidRDefault="0075793D" w:rsidP="0075793D">
            <w:pPr>
              <w:ind w:firstLine="0"/>
              <w:rPr>
                <w:rFonts w:cs="Times New Roman"/>
              </w:rPr>
            </w:pPr>
            <w:r w:rsidRPr="00BA4F0F">
              <w:rPr>
                <w:rFonts w:cs="Times New Roman"/>
              </w:rPr>
              <w:t>1</w:t>
            </w:r>
          </w:p>
        </w:tc>
        <w:tc>
          <w:tcPr>
            <w:tcW w:w="1139" w:type="dxa"/>
          </w:tcPr>
          <w:p w14:paraId="6D7049BC" w14:textId="77777777" w:rsidR="0075793D" w:rsidRPr="00BA4F0F" w:rsidRDefault="0075793D" w:rsidP="0075793D">
            <w:pPr>
              <w:ind w:firstLine="0"/>
              <w:rPr>
                <w:rFonts w:cs="Times New Roman"/>
              </w:rPr>
            </w:pPr>
            <w:r w:rsidRPr="00BA4F0F">
              <w:rPr>
                <w:rFonts w:cs="Times New Roman"/>
              </w:rPr>
              <w:t>2</w:t>
            </w:r>
          </w:p>
        </w:tc>
        <w:tc>
          <w:tcPr>
            <w:tcW w:w="1139" w:type="dxa"/>
          </w:tcPr>
          <w:p w14:paraId="07C9A30B" w14:textId="77777777" w:rsidR="0075793D" w:rsidRPr="00BA4F0F" w:rsidRDefault="0075793D" w:rsidP="0075793D">
            <w:pPr>
              <w:ind w:firstLine="0"/>
              <w:rPr>
                <w:rFonts w:cs="Times New Roman"/>
              </w:rPr>
            </w:pPr>
            <w:r w:rsidRPr="00BA4F0F">
              <w:rPr>
                <w:rFonts w:cs="Times New Roman"/>
              </w:rPr>
              <w:t>3</w:t>
            </w:r>
          </w:p>
        </w:tc>
        <w:tc>
          <w:tcPr>
            <w:tcW w:w="1142" w:type="dxa"/>
          </w:tcPr>
          <w:p w14:paraId="5D808648" w14:textId="77777777" w:rsidR="0075793D" w:rsidRPr="00BA4F0F" w:rsidRDefault="0075793D" w:rsidP="0075793D">
            <w:pPr>
              <w:ind w:firstLine="0"/>
              <w:rPr>
                <w:rFonts w:cs="Times New Roman"/>
              </w:rPr>
            </w:pPr>
            <w:r w:rsidRPr="00BA4F0F">
              <w:rPr>
                <w:rFonts w:cs="Times New Roman"/>
              </w:rPr>
              <w:t>4</w:t>
            </w:r>
          </w:p>
        </w:tc>
        <w:tc>
          <w:tcPr>
            <w:tcW w:w="1143" w:type="dxa"/>
          </w:tcPr>
          <w:p w14:paraId="26AC5538" w14:textId="77777777" w:rsidR="0075793D" w:rsidRPr="00BA4F0F" w:rsidRDefault="0075793D" w:rsidP="0075793D">
            <w:pPr>
              <w:ind w:firstLine="0"/>
              <w:rPr>
                <w:rFonts w:cs="Times New Roman"/>
              </w:rPr>
            </w:pPr>
            <w:r w:rsidRPr="00BA4F0F">
              <w:rPr>
                <w:rFonts w:cs="Times New Roman"/>
              </w:rPr>
              <w:t>5</w:t>
            </w:r>
          </w:p>
        </w:tc>
        <w:tc>
          <w:tcPr>
            <w:tcW w:w="1642" w:type="dxa"/>
          </w:tcPr>
          <w:p w14:paraId="3C4E0FC0" w14:textId="77777777" w:rsidR="0075793D" w:rsidRPr="00BA4F0F" w:rsidRDefault="0075793D" w:rsidP="0075793D">
            <w:pPr>
              <w:ind w:firstLine="0"/>
              <w:rPr>
                <w:rFonts w:cs="Times New Roman"/>
              </w:rPr>
            </w:pPr>
            <w:r w:rsidRPr="00BA4F0F">
              <w:rPr>
                <w:rFonts w:cs="Times New Roman"/>
              </w:rPr>
              <w:t>6</w:t>
            </w:r>
          </w:p>
        </w:tc>
      </w:tr>
      <w:tr w:rsidR="0075793D" w:rsidRPr="00BA4F0F" w14:paraId="552A630D" w14:textId="77777777" w:rsidTr="002D3EBF">
        <w:tc>
          <w:tcPr>
            <w:tcW w:w="1583" w:type="dxa"/>
          </w:tcPr>
          <w:p w14:paraId="4E98864D" w14:textId="77777777" w:rsidR="0075793D" w:rsidRPr="00BA4F0F" w:rsidRDefault="0075793D" w:rsidP="0075793D">
            <w:pPr>
              <w:ind w:firstLine="0"/>
              <w:rPr>
                <w:rFonts w:cs="Times New Roman"/>
              </w:rPr>
            </w:pPr>
            <w:r w:rsidRPr="00BA4F0F">
              <w:rPr>
                <w:rFonts w:cs="Times New Roman"/>
              </w:rPr>
              <w:t xml:space="preserve">Г-КСФ, </w:t>
            </w:r>
          </w:p>
          <w:p w14:paraId="4C6505BF" w14:textId="77777777" w:rsidR="0075793D" w:rsidRPr="00BA4F0F" w:rsidRDefault="0075793D" w:rsidP="0075793D">
            <w:pPr>
              <w:ind w:firstLine="0"/>
              <w:rPr>
                <w:rFonts w:cs="Times New Roman"/>
              </w:rPr>
            </w:pPr>
            <w:r w:rsidRPr="00BA4F0F">
              <w:rPr>
                <w:rFonts w:cs="Times New Roman"/>
              </w:rPr>
              <w:t>10 мкг/кг</w:t>
            </w:r>
          </w:p>
        </w:tc>
        <w:tc>
          <w:tcPr>
            <w:tcW w:w="1142" w:type="dxa"/>
          </w:tcPr>
          <w:p w14:paraId="5A9A5F0E" w14:textId="77777777" w:rsidR="0075793D" w:rsidRPr="00BA4F0F" w:rsidRDefault="0075793D" w:rsidP="0075793D">
            <w:pPr>
              <w:ind w:firstLine="0"/>
              <w:rPr>
                <w:rFonts w:cs="Times New Roman"/>
              </w:rPr>
            </w:pPr>
            <w:r w:rsidRPr="00BA4F0F">
              <w:rPr>
                <w:rFonts w:cs="Times New Roman"/>
              </w:rPr>
              <w:t>Х</w:t>
            </w:r>
          </w:p>
        </w:tc>
        <w:tc>
          <w:tcPr>
            <w:tcW w:w="1139" w:type="dxa"/>
          </w:tcPr>
          <w:p w14:paraId="6F3D80C9" w14:textId="77777777" w:rsidR="0075793D" w:rsidRPr="00BA4F0F" w:rsidRDefault="0075793D" w:rsidP="0075793D">
            <w:pPr>
              <w:ind w:firstLine="0"/>
              <w:rPr>
                <w:rFonts w:cs="Times New Roman"/>
              </w:rPr>
            </w:pPr>
            <w:r w:rsidRPr="00BA4F0F">
              <w:rPr>
                <w:rFonts w:cs="Times New Roman"/>
              </w:rPr>
              <w:t>Х</w:t>
            </w:r>
          </w:p>
        </w:tc>
        <w:tc>
          <w:tcPr>
            <w:tcW w:w="1139" w:type="dxa"/>
          </w:tcPr>
          <w:p w14:paraId="2582A405" w14:textId="77777777" w:rsidR="0075793D" w:rsidRPr="00BA4F0F" w:rsidRDefault="0075793D" w:rsidP="0075793D">
            <w:pPr>
              <w:ind w:firstLine="0"/>
              <w:rPr>
                <w:rFonts w:cs="Times New Roman"/>
              </w:rPr>
            </w:pPr>
            <w:r w:rsidRPr="00BA4F0F">
              <w:rPr>
                <w:rFonts w:cs="Times New Roman"/>
              </w:rPr>
              <w:t>Х</w:t>
            </w:r>
          </w:p>
        </w:tc>
        <w:tc>
          <w:tcPr>
            <w:tcW w:w="1142" w:type="dxa"/>
          </w:tcPr>
          <w:p w14:paraId="1FDB172E" w14:textId="77777777" w:rsidR="0075793D" w:rsidRPr="00BA4F0F" w:rsidRDefault="0075793D" w:rsidP="0075793D">
            <w:pPr>
              <w:ind w:firstLine="0"/>
              <w:rPr>
                <w:rFonts w:cs="Times New Roman"/>
              </w:rPr>
            </w:pPr>
            <w:r w:rsidRPr="00BA4F0F">
              <w:rPr>
                <w:rFonts w:cs="Times New Roman"/>
              </w:rPr>
              <w:t>Х</w:t>
            </w:r>
          </w:p>
        </w:tc>
        <w:tc>
          <w:tcPr>
            <w:tcW w:w="1143" w:type="dxa"/>
          </w:tcPr>
          <w:p w14:paraId="3314FE81" w14:textId="77777777" w:rsidR="0075793D" w:rsidRPr="00BA4F0F" w:rsidRDefault="0075793D" w:rsidP="0075793D">
            <w:pPr>
              <w:ind w:firstLine="0"/>
              <w:rPr>
                <w:rFonts w:cs="Times New Roman"/>
              </w:rPr>
            </w:pPr>
            <w:r w:rsidRPr="00BA4F0F">
              <w:rPr>
                <w:rFonts w:cs="Times New Roman"/>
              </w:rPr>
              <w:t>Х</w:t>
            </w:r>
          </w:p>
        </w:tc>
        <w:tc>
          <w:tcPr>
            <w:tcW w:w="1642" w:type="dxa"/>
          </w:tcPr>
          <w:p w14:paraId="47745695" w14:textId="77777777" w:rsidR="0075793D" w:rsidRPr="00BA4F0F" w:rsidRDefault="0075793D" w:rsidP="0075793D">
            <w:pPr>
              <w:ind w:firstLine="0"/>
              <w:rPr>
                <w:rFonts w:cs="Times New Roman"/>
              </w:rPr>
            </w:pPr>
            <w:r w:rsidRPr="00BA4F0F">
              <w:rPr>
                <w:rFonts w:cs="Times New Roman"/>
              </w:rPr>
              <w:t>отмена</w:t>
            </w:r>
          </w:p>
        </w:tc>
      </w:tr>
      <w:tr w:rsidR="0075793D" w:rsidRPr="00BA4F0F" w14:paraId="06DB1988" w14:textId="77777777" w:rsidTr="002D3EBF">
        <w:tc>
          <w:tcPr>
            <w:tcW w:w="1583" w:type="dxa"/>
          </w:tcPr>
          <w:p w14:paraId="5626CA28" w14:textId="77777777" w:rsidR="0075793D" w:rsidRPr="00BA4F0F" w:rsidRDefault="0075793D" w:rsidP="0075793D">
            <w:pPr>
              <w:ind w:firstLine="0"/>
              <w:rPr>
                <w:rFonts w:cs="Times New Roman"/>
              </w:rPr>
            </w:pPr>
            <w:r w:rsidRPr="00BA4F0F">
              <w:rPr>
                <w:rFonts w:cs="Times New Roman"/>
              </w:rPr>
              <w:t>Лейкаферез</w:t>
            </w:r>
          </w:p>
        </w:tc>
        <w:tc>
          <w:tcPr>
            <w:tcW w:w="1142" w:type="dxa"/>
          </w:tcPr>
          <w:p w14:paraId="2926319B" w14:textId="77777777" w:rsidR="0075793D" w:rsidRPr="00BA4F0F" w:rsidRDefault="0075793D" w:rsidP="0075793D">
            <w:pPr>
              <w:ind w:firstLine="0"/>
              <w:rPr>
                <w:rFonts w:cs="Times New Roman"/>
              </w:rPr>
            </w:pPr>
          </w:p>
        </w:tc>
        <w:tc>
          <w:tcPr>
            <w:tcW w:w="1139" w:type="dxa"/>
          </w:tcPr>
          <w:p w14:paraId="3949CF51" w14:textId="77777777" w:rsidR="0075793D" w:rsidRPr="00BA4F0F" w:rsidRDefault="0075793D" w:rsidP="0075793D">
            <w:pPr>
              <w:ind w:firstLine="0"/>
              <w:rPr>
                <w:rFonts w:cs="Times New Roman"/>
              </w:rPr>
            </w:pPr>
          </w:p>
        </w:tc>
        <w:tc>
          <w:tcPr>
            <w:tcW w:w="1139" w:type="dxa"/>
          </w:tcPr>
          <w:p w14:paraId="5FA31F41" w14:textId="77777777" w:rsidR="0075793D" w:rsidRPr="00BA4F0F" w:rsidRDefault="0075793D" w:rsidP="0075793D">
            <w:pPr>
              <w:ind w:firstLine="0"/>
              <w:rPr>
                <w:rFonts w:cs="Times New Roman"/>
              </w:rPr>
            </w:pPr>
          </w:p>
        </w:tc>
        <w:tc>
          <w:tcPr>
            <w:tcW w:w="1142" w:type="dxa"/>
          </w:tcPr>
          <w:p w14:paraId="0FF2EFBC" w14:textId="77777777" w:rsidR="0075793D" w:rsidRPr="00BA4F0F" w:rsidRDefault="0075793D" w:rsidP="0075793D">
            <w:pPr>
              <w:ind w:firstLine="0"/>
              <w:rPr>
                <w:rFonts w:cs="Times New Roman"/>
                <w:lang w:val="en-US"/>
              </w:rPr>
            </w:pPr>
            <w:r w:rsidRPr="00BA4F0F">
              <w:rPr>
                <w:rFonts w:cs="Times New Roman"/>
                <w:lang w:val="en-US"/>
              </w:rPr>
              <w:t>V</w:t>
            </w:r>
          </w:p>
        </w:tc>
        <w:tc>
          <w:tcPr>
            <w:tcW w:w="1143" w:type="dxa"/>
          </w:tcPr>
          <w:p w14:paraId="75E3C115" w14:textId="77777777" w:rsidR="0075793D" w:rsidRPr="00BA4F0F" w:rsidRDefault="0075793D" w:rsidP="0075793D">
            <w:pPr>
              <w:ind w:firstLine="0"/>
              <w:rPr>
                <w:rFonts w:cs="Times New Roman"/>
                <w:lang w:val="en-US"/>
              </w:rPr>
            </w:pPr>
            <w:r w:rsidRPr="00BA4F0F">
              <w:rPr>
                <w:rFonts w:cs="Times New Roman"/>
                <w:lang w:val="en-US"/>
              </w:rPr>
              <w:t>V</w:t>
            </w:r>
          </w:p>
        </w:tc>
        <w:tc>
          <w:tcPr>
            <w:tcW w:w="1642" w:type="dxa"/>
          </w:tcPr>
          <w:p w14:paraId="3D732EE7" w14:textId="77777777" w:rsidR="0075793D" w:rsidRPr="00BA4F0F" w:rsidRDefault="0075793D" w:rsidP="0075793D">
            <w:pPr>
              <w:ind w:firstLine="0"/>
              <w:rPr>
                <w:rFonts w:cs="Times New Roman"/>
                <w:lang w:val="en-US"/>
              </w:rPr>
            </w:pPr>
            <w:r w:rsidRPr="00BA4F0F">
              <w:rPr>
                <w:rFonts w:cs="Times New Roman"/>
                <w:lang w:val="en-US"/>
              </w:rPr>
              <w:t>V</w:t>
            </w:r>
          </w:p>
        </w:tc>
      </w:tr>
    </w:tbl>
    <w:p w14:paraId="1E6F2012" w14:textId="77777777" w:rsidR="0075793D" w:rsidRPr="00BA4F0F" w:rsidRDefault="0075793D" w:rsidP="0075793D">
      <w:pPr>
        <w:pStyle w:val="11"/>
        <w:spacing w:before="0"/>
      </w:pPr>
      <w:bookmarkStart w:id="125" w:name="_Toc44926606"/>
    </w:p>
    <w:p w14:paraId="282E05B8" w14:textId="77777777" w:rsidR="0075793D" w:rsidRPr="00BA4F0F" w:rsidRDefault="0075793D" w:rsidP="0075793D">
      <w:pPr>
        <w:pStyle w:val="afe"/>
        <w:ind w:left="0"/>
        <w:rPr>
          <w:rFonts w:cs="Times New Roman"/>
          <w:szCs w:val="24"/>
          <w:u w:val="single"/>
        </w:rPr>
      </w:pPr>
      <w:r w:rsidRPr="00BA4F0F">
        <w:rPr>
          <w:rFonts w:cs="Times New Roman"/>
          <w:szCs w:val="24"/>
          <w:u w:val="single"/>
        </w:rPr>
        <w:t>Г-КСФ после миелосупрессивной химиотерапии</w:t>
      </w:r>
      <w:bookmarkEnd w:id="125"/>
    </w:p>
    <w:p w14:paraId="089E19A5" w14:textId="77777777" w:rsidR="0075793D" w:rsidRPr="00BA4F0F" w:rsidRDefault="0075793D" w:rsidP="0075793D">
      <w:pPr>
        <w:rPr>
          <w:rFonts w:cs="Times New Roman"/>
          <w:b/>
          <w:i/>
          <w:szCs w:val="24"/>
          <w:lang w:val="en-US"/>
        </w:rPr>
      </w:pPr>
      <w:r w:rsidRPr="00BA4F0F">
        <w:rPr>
          <w:rFonts w:cs="Times New Roman"/>
          <w:b/>
          <w:i/>
          <w:szCs w:val="24"/>
          <w:lang w:val="en-US"/>
        </w:rPr>
        <w:t xml:space="preserve">Показания </w:t>
      </w:r>
    </w:p>
    <w:p w14:paraId="344A9274" w14:textId="77777777" w:rsidR="0075793D" w:rsidRPr="00BA4F0F" w:rsidRDefault="0075793D" w:rsidP="005E0272">
      <w:pPr>
        <w:numPr>
          <w:ilvl w:val="0"/>
          <w:numId w:val="234"/>
        </w:numPr>
        <w:contextualSpacing/>
        <w:rPr>
          <w:rFonts w:cs="Times New Roman"/>
          <w:b/>
          <w:szCs w:val="24"/>
        </w:rPr>
      </w:pPr>
      <w:r w:rsidRPr="00BA4F0F">
        <w:rPr>
          <w:rFonts w:cs="Times New Roman"/>
          <w:szCs w:val="24"/>
        </w:rPr>
        <w:t>Мобилизация ГСК у пациентов с онкогематологическими заболеваниями</w:t>
      </w:r>
    </w:p>
    <w:p w14:paraId="2BE138DE" w14:textId="77777777" w:rsidR="0075793D" w:rsidRPr="00BA4F0F" w:rsidRDefault="0075793D" w:rsidP="0075793D">
      <w:pPr>
        <w:rPr>
          <w:rFonts w:cs="Times New Roman"/>
          <w:b/>
          <w:i/>
          <w:szCs w:val="24"/>
        </w:rPr>
      </w:pPr>
    </w:p>
    <w:p w14:paraId="7A4F767C" w14:textId="77777777" w:rsidR="0075793D" w:rsidRPr="00BA4F0F" w:rsidRDefault="0075793D" w:rsidP="0075793D">
      <w:pPr>
        <w:rPr>
          <w:rFonts w:cs="Times New Roman"/>
          <w:b/>
          <w:i/>
          <w:szCs w:val="24"/>
        </w:rPr>
      </w:pPr>
      <w:r w:rsidRPr="00BA4F0F">
        <w:rPr>
          <w:rFonts w:cs="Times New Roman"/>
          <w:b/>
          <w:i/>
          <w:szCs w:val="24"/>
        </w:rPr>
        <w:t>Схема мобилизации ГСК «ХТ + Г-КСФ»</w:t>
      </w:r>
    </w:p>
    <w:p w14:paraId="55816B15" w14:textId="77777777" w:rsidR="0075793D" w:rsidRPr="00BA4F0F" w:rsidRDefault="0075793D" w:rsidP="0075793D">
      <w:pPr>
        <w:rPr>
          <w:rFonts w:cs="Times New Roman"/>
          <w:szCs w:val="24"/>
        </w:rPr>
      </w:pPr>
      <w:r w:rsidRPr="00BA4F0F">
        <w:rPr>
          <w:rFonts w:cs="Times New Roman"/>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60F5DE2B" w14:textId="77777777" w:rsidR="0075793D" w:rsidRPr="00BA4F0F" w:rsidRDefault="0075793D" w:rsidP="0075793D">
      <w:pPr>
        <w:rPr>
          <w:rFonts w:cs="Times New Roman"/>
          <w:szCs w:val="24"/>
        </w:rPr>
      </w:pPr>
      <w:r w:rsidRPr="00BA4F0F">
        <w:rPr>
          <w:rFonts w:cs="Times New Roman"/>
          <w:szCs w:val="24"/>
        </w:rPr>
        <w:t xml:space="preserve">При условии восстановления лейкоцитов периферической крови и адекватного количества среди них </w:t>
      </w:r>
      <w:r w:rsidRPr="00BA4F0F">
        <w:rPr>
          <w:rFonts w:cs="Times New Roman"/>
          <w:szCs w:val="24"/>
          <w:lang w:val="en-US"/>
        </w:rPr>
        <w:t>CD</w:t>
      </w:r>
      <w:r w:rsidRPr="00BA4F0F">
        <w:rPr>
          <w:rFonts w:cs="Times New Roman"/>
          <w:szCs w:val="24"/>
        </w:rPr>
        <w:t xml:space="preserve">34+ клеток начинаются процедуры сбора ГСК (как правило, на 6-8 день введения Г-КСФ). </w:t>
      </w:r>
    </w:p>
    <w:p w14:paraId="5358F3C8" w14:textId="77777777" w:rsidR="0075793D" w:rsidRPr="00BA4F0F" w:rsidRDefault="0075793D" w:rsidP="0075793D">
      <w:pPr>
        <w:rPr>
          <w:rFonts w:cs="Times New Roman"/>
          <w:szCs w:val="24"/>
        </w:rPr>
      </w:pPr>
      <w:r w:rsidRPr="00BA4F0F">
        <w:rPr>
          <w:rFonts w:cs="Times New Roman"/>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168D2988" w14:textId="77777777" w:rsidR="0075793D" w:rsidRPr="00BA4F0F" w:rsidRDefault="0075793D" w:rsidP="0075793D">
      <w:pPr>
        <w:jc w:val="center"/>
        <w:rPr>
          <w:rFonts w:cs="Times New Roman"/>
          <w:szCs w:val="24"/>
        </w:rPr>
      </w:pPr>
      <w:r w:rsidRPr="00BA4F0F">
        <w:rPr>
          <w:rFonts w:cs="Times New Roman"/>
          <w:noProof/>
          <w:szCs w:val="24"/>
          <w:lang w:eastAsia="ru-RU"/>
        </w:rPr>
        <w:drawing>
          <wp:inline distT="0" distB="0" distL="0" distR="0" wp14:anchorId="5FF5E2FB" wp14:editId="7711AD1E">
            <wp:extent cx="4177990" cy="2665737"/>
            <wp:effectExtent l="0" t="0" r="0" b="1270"/>
            <wp:docPr id="3"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Изображение выглядит как текст&#10;&#10;Автоматически созданное описание"/>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407F1322" w14:textId="77777777" w:rsidR="0075793D" w:rsidRPr="00BA4F0F" w:rsidRDefault="0075793D" w:rsidP="0075793D">
      <w:pPr>
        <w:jc w:val="center"/>
        <w:rPr>
          <w:rFonts w:cs="Times New Roman"/>
          <w:i/>
          <w:szCs w:val="24"/>
        </w:rPr>
      </w:pPr>
      <w:r w:rsidRPr="00BA4F0F">
        <w:rPr>
          <w:rFonts w:cs="Times New Roman"/>
          <w:szCs w:val="24"/>
        </w:rPr>
        <w:t xml:space="preserve">Рисунок 1. Алгоритм определения показаний к проведению первого лейкафереза при мобилизации ГСК в режиме «ХТ+ Г-КСФ». </w:t>
      </w:r>
      <w:r w:rsidRPr="00BA4F0F">
        <w:rPr>
          <w:rFonts w:cs="Times New Roman"/>
          <w:i/>
          <w:szCs w:val="24"/>
        </w:rPr>
        <w:t>ХТ – химиотерапия, МТА – миелотоксический агранулоцитоз</w:t>
      </w:r>
    </w:p>
    <w:p w14:paraId="660DD930" w14:textId="77777777" w:rsidR="0075793D" w:rsidRPr="00BA4F0F" w:rsidRDefault="0075793D" w:rsidP="0075793D">
      <w:pPr>
        <w:rPr>
          <w:rFonts w:cs="Times New Roman"/>
          <w:szCs w:val="24"/>
        </w:rPr>
      </w:pPr>
    </w:p>
    <w:p w14:paraId="3C51FE79" w14:textId="7F183687" w:rsidR="0075793D" w:rsidRPr="00BA4F0F" w:rsidRDefault="0075793D" w:rsidP="0075793D">
      <w:pPr>
        <w:rPr>
          <w:rFonts w:cs="Times New Roman"/>
          <w:szCs w:val="24"/>
        </w:rPr>
      </w:pPr>
      <w:r w:rsidRPr="00BA4F0F">
        <w:rPr>
          <w:rFonts w:cs="Times New Roman"/>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rFonts w:cs="Times New Roman"/>
          <w:szCs w:val="24"/>
          <w:lang w:val="en-US"/>
        </w:rPr>
        <w:t>VD</w:t>
      </w:r>
      <w:r w:rsidRPr="00BA4F0F">
        <w:rPr>
          <w:rFonts w:cs="Times New Roman"/>
          <w:szCs w:val="24"/>
        </w:rPr>
        <w:t>-</w:t>
      </w:r>
      <w:r w:rsidRPr="00BA4F0F">
        <w:rPr>
          <w:rFonts w:cs="Times New Roman"/>
          <w:szCs w:val="24"/>
          <w:lang w:val="en-US"/>
        </w:rPr>
        <w:t>PACE</w:t>
      </w:r>
      <w:r w:rsidRPr="00BA4F0F">
        <w:rPr>
          <w:rFonts w:cs="Times New Roman"/>
          <w:szCs w:val="24"/>
        </w:rPr>
        <w:t xml:space="preserve">, </w:t>
      </w:r>
      <w:r w:rsidRPr="00BA4F0F">
        <w:rPr>
          <w:rFonts w:cs="Times New Roman"/>
          <w:szCs w:val="24"/>
          <w:lang w:val="en-US"/>
        </w:rPr>
        <w:t>DHAP</w:t>
      </w:r>
      <w:r w:rsidRPr="00BA4F0F">
        <w:rPr>
          <w:rFonts w:cs="Times New Roman"/>
          <w:szCs w:val="24"/>
        </w:rPr>
        <w:t>, средние дозы цитарабина (1,6 мг/м</w:t>
      </w:r>
      <w:r w:rsidRPr="00BA4F0F">
        <w:rPr>
          <w:rFonts w:cs="Times New Roman"/>
          <w:szCs w:val="24"/>
          <w:vertAlign w:val="superscript"/>
        </w:rPr>
        <w:t>2</w:t>
      </w:r>
      <w:r w:rsidRPr="00BA4F0F">
        <w:rPr>
          <w:rFonts w:cs="Times New Roman"/>
          <w:szCs w:val="24"/>
        </w:rPr>
        <w:t xml:space="preserve">) </w:t>
      </w:r>
      <w:r w:rsidRPr="00BA4F0F">
        <w:rPr>
          <w:rFonts w:cs="Times New Roman"/>
          <w:szCs w:val="24"/>
        </w:rPr>
        <w:fldChar w:fldCharType="begin" w:fldLock="1"/>
      </w:r>
      <w:r w:rsidR="004810E5">
        <w:rPr>
          <w:rFonts w:cs="Times New Roman"/>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79]","plainTextFormattedCitation":"[179]","previouslyFormattedCitation":"[179]"},"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79]</w:t>
      </w:r>
      <w:r w:rsidRPr="00BA4F0F">
        <w:rPr>
          <w:rFonts w:cs="Times New Roman"/>
          <w:szCs w:val="24"/>
        </w:rPr>
        <w:fldChar w:fldCharType="end"/>
      </w:r>
      <w:r w:rsidRPr="00BA4F0F">
        <w:rPr>
          <w:rFonts w:cs="Times New Roman"/>
          <w:szCs w:val="24"/>
        </w:rPr>
        <w:t xml:space="preserve">. При агрессивных лимфопролиферативных заболеваниях мобилизация клеток осуществляется после блоков ЛБ-М-04, </w:t>
      </w:r>
      <w:r w:rsidRPr="00BA4F0F">
        <w:rPr>
          <w:rFonts w:cs="Times New Roman"/>
          <w:szCs w:val="24"/>
          <w:lang w:val="en-US"/>
        </w:rPr>
        <w:t>DA</w:t>
      </w:r>
      <w:r w:rsidRPr="00BA4F0F">
        <w:rPr>
          <w:rFonts w:cs="Times New Roman"/>
          <w:szCs w:val="24"/>
        </w:rPr>
        <w:t>-</w:t>
      </w:r>
      <w:r w:rsidRPr="00BA4F0F">
        <w:rPr>
          <w:rFonts w:cs="Times New Roman"/>
          <w:szCs w:val="24"/>
          <w:lang w:val="en-US"/>
        </w:rPr>
        <w:t>R</w:t>
      </w:r>
      <w:r w:rsidRPr="00BA4F0F">
        <w:rPr>
          <w:rFonts w:cs="Times New Roman"/>
          <w:szCs w:val="24"/>
        </w:rPr>
        <w:t>-</w:t>
      </w:r>
      <w:r w:rsidRPr="00BA4F0F">
        <w:rPr>
          <w:rFonts w:cs="Times New Roman"/>
          <w:szCs w:val="24"/>
          <w:lang w:val="en-US"/>
        </w:rPr>
        <w:t>EPOCH</w:t>
      </w:r>
      <w:r w:rsidRPr="00BA4F0F">
        <w:rPr>
          <w:rFonts w:cs="Times New Roman"/>
          <w:szCs w:val="24"/>
        </w:rPr>
        <w:t xml:space="preserve">, </w:t>
      </w:r>
      <w:r w:rsidRPr="00BA4F0F">
        <w:rPr>
          <w:rFonts w:cs="Times New Roman"/>
          <w:szCs w:val="24"/>
          <w:lang w:val="en-US"/>
        </w:rPr>
        <w:t>ESGAP</w:t>
      </w:r>
      <w:r w:rsidRPr="00BA4F0F">
        <w:rPr>
          <w:rFonts w:cs="Times New Roman"/>
          <w:szCs w:val="24"/>
        </w:rPr>
        <w:t xml:space="preserve">, </w:t>
      </w:r>
      <w:r w:rsidRPr="00BA4F0F">
        <w:rPr>
          <w:rFonts w:cs="Times New Roman"/>
          <w:szCs w:val="24"/>
          <w:lang w:val="en-US"/>
        </w:rPr>
        <w:t>IGEV</w:t>
      </w:r>
      <w:r w:rsidRPr="00BA4F0F">
        <w:rPr>
          <w:rFonts w:cs="Times New Roman"/>
          <w:szCs w:val="24"/>
        </w:rPr>
        <w:t xml:space="preserve">, </w:t>
      </w:r>
      <w:r w:rsidRPr="00BA4F0F">
        <w:rPr>
          <w:rFonts w:cs="Times New Roman"/>
          <w:szCs w:val="24"/>
          <w:lang w:val="en-US"/>
        </w:rPr>
        <w:t>NHL</w:t>
      </w:r>
      <w:r w:rsidRPr="00BA4F0F">
        <w:rPr>
          <w:rFonts w:cs="Times New Roman"/>
          <w:szCs w:val="24"/>
        </w:rPr>
        <w:t>-</w:t>
      </w:r>
      <w:r w:rsidRPr="00BA4F0F">
        <w:rPr>
          <w:rFonts w:cs="Times New Roman"/>
          <w:szCs w:val="24"/>
          <w:lang w:val="en-US"/>
        </w:rPr>
        <w:t>BFM</w:t>
      </w:r>
      <w:r w:rsidRPr="00BA4F0F">
        <w:rPr>
          <w:rFonts w:cs="Times New Roman"/>
          <w:szCs w:val="24"/>
        </w:rPr>
        <w:t xml:space="preserve">-90, </w:t>
      </w:r>
      <w:r w:rsidRPr="00BA4F0F">
        <w:rPr>
          <w:rFonts w:cs="Times New Roman"/>
          <w:szCs w:val="24"/>
          <w:lang w:val="en-US"/>
        </w:rPr>
        <w:t>SMILE</w:t>
      </w:r>
      <w:r w:rsidRPr="00BA4F0F">
        <w:rPr>
          <w:rFonts w:cs="Times New Roman"/>
          <w:szCs w:val="24"/>
        </w:rPr>
        <w:t xml:space="preserve">, </w:t>
      </w:r>
      <w:r w:rsidRPr="00BA4F0F">
        <w:rPr>
          <w:rFonts w:cs="Times New Roman"/>
          <w:szCs w:val="24"/>
          <w:lang w:val="en-US"/>
        </w:rPr>
        <w:t>TL</w:t>
      </w:r>
      <w:r w:rsidRPr="00BA4F0F">
        <w:rPr>
          <w:rFonts w:cs="Times New Roman"/>
          <w:szCs w:val="24"/>
        </w:rPr>
        <w:t>-</w:t>
      </w:r>
      <w:r w:rsidRPr="00BA4F0F">
        <w:rPr>
          <w:rFonts w:cs="Times New Roman"/>
          <w:szCs w:val="24"/>
          <w:lang w:val="en-US"/>
        </w:rPr>
        <w:t>REZ</w:t>
      </w:r>
      <w:r w:rsidRPr="00BA4F0F">
        <w:rPr>
          <w:rFonts w:cs="Times New Roman"/>
          <w:szCs w:val="24"/>
        </w:rPr>
        <w:t xml:space="preserve">-09, R-HМA, R-BAC, </w:t>
      </w:r>
      <w:r w:rsidRPr="00BA4F0F">
        <w:rPr>
          <w:rFonts w:cs="Times New Roman"/>
          <w:szCs w:val="24"/>
          <w:lang w:val="en-US"/>
        </w:rPr>
        <w:t>DHAP</w:t>
      </w:r>
      <w:r w:rsidRPr="00BA4F0F">
        <w:rPr>
          <w:rFonts w:cs="Times New Roman"/>
          <w:szCs w:val="24"/>
        </w:rPr>
        <w:t xml:space="preserve">, </w:t>
      </w:r>
      <w:r w:rsidRPr="00BA4F0F">
        <w:rPr>
          <w:rFonts w:cs="Times New Roman"/>
          <w:szCs w:val="24"/>
          <w:lang w:val="en-US"/>
        </w:rPr>
        <w:t>R</w:t>
      </w:r>
      <w:r w:rsidRPr="00BA4F0F">
        <w:rPr>
          <w:rFonts w:cs="Times New Roman"/>
          <w:szCs w:val="24"/>
        </w:rPr>
        <w:t>-</w:t>
      </w:r>
      <w:r w:rsidRPr="00BA4F0F">
        <w:rPr>
          <w:rFonts w:cs="Times New Roman"/>
          <w:szCs w:val="24"/>
          <w:lang w:val="en-US"/>
        </w:rPr>
        <w:t>ICE</w:t>
      </w:r>
      <w:r w:rsidRPr="00BA4F0F">
        <w:rPr>
          <w:rFonts w:cs="Times New Roman"/>
          <w:szCs w:val="24"/>
        </w:rPr>
        <w:t xml:space="preserve"> (приложение 1).</w:t>
      </w:r>
    </w:p>
    <w:p w14:paraId="309C4159" w14:textId="77777777" w:rsidR="0075793D" w:rsidRPr="00BA4F0F" w:rsidRDefault="0075793D" w:rsidP="0075793D">
      <w:pPr>
        <w:rPr>
          <w:rFonts w:cs="Times New Roman"/>
          <w:szCs w:val="24"/>
        </w:rPr>
      </w:pPr>
      <w:r w:rsidRPr="00BA4F0F">
        <w:rPr>
          <w:rFonts w:cs="Times New Roman"/>
          <w:szCs w:val="24"/>
        </w:rPr>
        <w:t xml:space="preserve">При </w:t>
      </w:r>
      <w:r w:rsidRPr="00BA4F0F">
        <w:rPr>
          <w:rFonts w:cs="Times New Roman"/>
          <w:szCs w:val="24"/>
          <w:lang w:val="en-US"/>
        </w:rPr>
        <w:t>Ph</w:t>
      </w:r>
      <w:r w:rsidRPr="00BA4F0F">
        <w:rPr>
          <w:rFonts w:cs="Times New Roman"/>
          <w:szCs w:val="24"/>
        </w:rPr>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rFonts w:cs="Times New Roman"/>
          <w:szCs w:val="24"/>
          <w:lang w:val="en-US"/>
        </w:rPr>
        <w:t>ATRA</w:t>
      </w:r>
      <w:r w:rsidRPr="00BA4F0F">
        <w:rPr>
          <w:rFonts w:cs="Times New Roman"/>
          <w:szCs w:val="24"/>
        </w:rPr>
        <w:t>-</w:t>
      </w:r>
      <w:r w:rsidRPr="00BA4F0F">
        <w:rPr>
          <w:rFonts w:cs="Times New Roman"/>
          <w:szCs w:val="24"/>
          <w:lang w:val="en-US"/>
        </w:rPr>
        <w:t>ATO</w:t>
      </w:r>
      <w:r w:rsidRPr="00BA4F0F">
        <w:rPr>
          <w:rFonts w:cs="Times New Roman"/>
          <w:szCs w:val="24"/>
        </w:rPr>
        <w:t>-</w:t>
      </w:r>
      <w:r w:rsidRPr="00BA4F0F">
        <w:rPr>
          <w:rFonts w:cs="Times New Roman"/>
          <w:szCs w:val="24"/>
          <w:lang w:val="en-US"/>
        </w:rPr>
        <w:t>CT</w:t>
      </w:r>
      <w:r w:rsidRPr="00BA4F0F">
        <w:rPr>
          <w:rFonts w:cs="Times New Roman"/>
          <w:szCs w:val="24"/>
        </w:rPr>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7583C18E" w14:textId="77777777" w:rsidR="0075793D" w:rsidRPr="00BA4F0F" w:rsidRDefault="0075793D" w:rsidP="0075793D">
      <w:pPr>
        <w:rPr>
          <w:rFonts w:cs="Times New Roman"/>
          <w:szCs w:val="24"/>
        </w:rPr>
      </w:pPr>
      <w:r w:rsidRPr="00BA4F0F">
        <w:rPr>
          <w:rFonts w:cs="Times New Roman"/>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5AA556B3" w14:textId="55CE2649" w:rsidR="0075793D" w:rsidRPr="00BA4F0F" w:rsidRDefault="0075793D" w:rsidP="0075793D">
      <w:pPr>
        <w:rPr>
          <w:rFonts w:cs="Times New Roman"/>
          <w:szCs w:val="24"/>
        </w:rPr>
      </w:pPr>
      <w:r w:rsidRPr="00BA4F0F">
        <w:rPr>
          <w:rFonts w:cs="Times New Roman"/>
          <w:szCs w:val="24"/>
        </w:rPr>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rFonts w:cs="Times New Roman"/>
          <w:szCs w:val="24"/>
          <w:vertAlign w:val="superscript"/>
        </w:rPr>
        <w:t>2</w:t>
      </w:r>
      <w:r w:rsidRPr="00BA4F0F">
        <w:rPr>
          <w:rFonts w:cs="Times New Roman"/>
          <w:szCs w:val="24"/>
        </w:rPr>
        <w:t>), промежуточные (3-4 г/м</w:t>
      </w:r>
      <w:r w:rsidRPr="00BA4F0F">
        <w:rPr>
          <w:rFonts w:cs="Times New Roman"/>
          <w:szCs w:val="24"/>
          <w:vertAlign w:val="superscript"/>
        </w:rPr>
        <w:t>2</w:t>
      </w:r>
      <w:r w:rsidRPr="00BA4F0F">
        <w:rPr>
          <w:rFonts w:cs="Times New Roman"/>
          <w:szCs w:val="24"/>
        </w:rPr>
        <w:t>), и низкие (1,2-2 г/м</w:t>
      </w:r>
      <w:r w:rsidRPr="00BA4F0F">
        <w:rPr>
          <w:rFonts w:cs="Times New Roman"/>
          <w:szCs w:val="24"/>
          <w:vertAlign w:val="superscript"/>
        </w:rPr>
        <w:t>2</w:t>
      </w:r>
      <w:r w:rsidRPr="00BA4F0F">
        <w:rPr>
          <w:rFonts w:cs="Times New Roman"/>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rFonts w:cs="Times New Roman"/>
          <w:szCs w:val="24"/>
          <w:vertAlign w:val="superscript"/>
        </w:rPr>
        <w:t>2</w:t>
      </w:r>
      <w:r w:rsidRPr="00BA4F0F">
        <w:rPr>
          <w:rFonts w:cs="Times New Roman"/>
          <w:szCs w:val="24"/>
        </w:rPr>
        <w:t xml:space="preserve"> является оптимальной. При использовании данной дозы удавалось собрать необходимое для двух трансплантаций количество </w:t>
      </w:r>
      <w:r w:rsidRPr="00BA4F0F">
        <w:rPr>
          <w:rFonts w:cs="Times New Roman"/>
          <w:szCs w:val="24"/>
          <w:lang w:val="en-US"/>
        </w:rPr>
        <w:t>CD</w:t>
      </w:r>
      <w:r w:rsidRPr="00BA4F0F">
        <w:rPr>
          <w:rFonts w:cs="Times New Roman"/>
          <w:szCs w:val="24"/>
        </w:rPr>
        <w:t>34+ клеток, при этом тромбоцитопения была кратковременной, что способствовало меньшей потребности в заместительно</w:t>
      </w:r>
      <w:r w:rsidRPr="00BA4F0F">
        <w:rPr>
          <w:rFonts w:cs="Times New Roman"/>
          <w:szCs w:val="24"/>
        </w:rPr>
        <w:tab/>
        <w:t xml:space="preserve">й трансфузионной терапии, по сравнению с применением высоких доз циклофосфана </w:t>
      </w:r>
      <w:r w:rsidRPr="00BA4F0F">
        <w:rPr>
          <w:rFonts w:cs="Times New Roman"/>
          <w:szCs w:val="24"/>
        </w:rPr>
        <w:fldChar w:fldCharType="begin" w:fldLock="1"/>
      </w:r>
      <w:r w:rsidR="004810E5">
        <w:rPr>
          <w:rFonts w:cs="Times New Roman"/>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80]","plainTextFormattedCitation":"[180]","previouslyFormattedCitation":"[180]"},"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80]</w:t>
      </w:r>
      <w:r w:rsidRPr="00BA4F0F">
        <w:rPr>
          <w:rFonts w:cs="Times New Roman"/>
          <w:szCs w:val="24"/>
        </w:rPr>
        <w:fldChar w:fldCharType="end"/>
      </w:r>
      <w:r w:rsidRPr="00BA4F0F">
        <w:rPr>
          <w:rFonts w:cs="Times New Roman"/>
          <w:szCs w:val="24"/>
        </w:rPr>
        <w:t xml:space="preserve">. </w:t>
      </w:r>
    </w:p>
    <w:p w14:paraId="13FC0372" w14:textId="77777777" w:rsidR="0075793D" w:rsidRPr="00BA4F0F" w:rsidRDefault="0075793D" w:rsidP="0075793D">
      <w:pPr>
        <w:rPr>
          <w:rFonts w:cs="Times New Roman"/>
          <w:szCs w:val="24"/>
        </w:rPr>
      </w:pPr>
      <w:r w:rsidRPr="00BA4F0F">
        <w:rPr>
          <w:rFonts w:cs="Times New Roman"/>
          <w:szCs w:val="24"/>
        </w:rPr>
        <w:t>Стандартная схема мобилизации ГСК при ММ, применяемая в настоящее время: циклофосфан 4 г/м</w:t>
      </w:r>
      <w:r w:rsidRPr="00BA4F0F">
        <w:rPr>
          <w:rFonts w:cs="Times New Roman"/>
          <w:szCs w:val="24"/>
          <w:vertAlign w:val="superscript"/>
        </w:rPr>
        <w:t>2</w:t>
      </w:r>
      <w:r w:rsidRPr="00BA4F0F">
        <w:rPr>
          <w:rFonts w:cs="Times New Roman"/>
          <w:szCs w:val="24"/>
        </w:rPr>
        <w:t xml:space="preserve"> + Г-КСФ в дозе 5 мкг/кг/сут (табл. 2).</w:t>
      </w:r>
    </w:p>
    <w:p w14:paraId="461CEDE7" w14:textId="77777777" w:rsidR="0075793D" w:rsidRPr="00BA4F0F" w:rsidRDefault="0075793D" w:rsidP="0075793D">
      <w:pPr>
        <w:rPr>
          <w:rFonts w:cs="Times New Roman"/>
          <w:szCs w:val="24"/>
        </w:rPr>
      </w:pPr>
      <w:r w:rsidRPr="00BA4F0F">
        <w:rPr>
          <w:rFonts w:cs="Times New Roman"/>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5EDF8751" w14:textId="77777777" w:rsidR="0075793D" w:rsidRPr="00BA4F0F" w:rsidRDefault="0075793D" w:rsidP="0075793D">
      <w:pPr>
        <w:rPr>
          <w:rFonts w:cs="Times New Roman"/>
          <w:szCs w:val="24"/>
        </w:rPr>
      </w:pPr>
    </w:p>
    <w:p w14:paraId="40570472" w14:textId="77777777" w:rsidR="0075793D" w:rsidRPr="00BA4F0F" w:rsidRDefault="0075793D" w:rsidP="0075793D">
      <w:pPr>
        <w:rPr>
          <w:rFonts w:cs="Times New Roman"/>
          <w:bCs/>
          <w:szCs w:val="24"/>
        </w:rPr>
      </w:pPr>
      <w:r w:rsidRPr="00BA4F0F">
        <w:rPr>
          <w:rFonts w:cs="Times New Roman"/>
          <w:bCs/>
          <w:szCs w:val="24"/>
        </w:rPr>
        <w:t>Таблица 2. Высокодозный циклофосфамид 4 г/м</w:t>
      </w:r>
      <w:r w:rsidRPr="00BA4F0F">
        <w:rPr>
          <w:rFonts w:cs="Times New Roman"/>
          <w:bCs/>
          <w:szCs w:val="24"/>
          <w:vertAlign w:val="superscript"/>
        </w:rPr>
        <w:t xml:space="preserve">2 </w:t>
      </w:r>
      <w:r w:rsidRPr="00BA4F0F">
        <w:rPr>
          <w:rFonts w:cs="Times New Roman"/>
          <w:bCs/>
          <w:szCs w:val="24"/>
        </w:rPr>
        <w:t>+ Г-КСФ 5 мкг/кг с сопроводительной терапией.</w:t>
      </w:r>
    </w:p>
    <w:tbl>
      <w:tblPr>
        <w:tblStyle w:val="aff9"/>
        <w:tblW w:w="0" w:type="auto"/>
        <w:tblLook w:val="04A0" w:firstRow="1" w:lastRow="0" w:firstColumn="1" w:lastColumn="0" w:noHBand="0" w:noVBand="1"/>
      </w:tblPr>
      <w:tblGrid>
        <w:gridCol w:w="2911"/>
        <w:gridCol w:w="3568"/>
        <w:gridCol w:w="2867"/>
      </w:tblGrid>
      <w:tr w:rsidR="0075793D" w:rsidRPr="00BA4F0F" w14:paraId="642A8265" w14:textId="77777777" w:rsidTr="002D3EBF">
        <w:tc>
          <w:tcPr>
            <w:tcW w:w="2943" w:type="dxa"/>
          </w:tcPr>
          <w:p w14:paraId="655250F8" w14:textId="77777777" w:rsidR="0075793D" w:rsidRPr="00BA4F0F" w:rsidRDefault="0075793D" w:rsidP="007A7C4E">
            <w:pPr>
              <w:spacing w:line="240" w:lineRule="auto"/>
              <w:ind w:firstLine="0"/>
              <w:rPr>
                <w:rFonts w:cs="Times New Roman"/>
                <w:b/>
                <w:szCs w:val="24"/>
              </w:rPr>
            </w:pPr>
            <w:r w:rsidRPr="00BA4F0F">
              <w:rPr>
                <w:rFonts w:cs="Times New Roman"/>
                <w:b/>
                <w:szCs w:val="24"/>
              </w:rPr>
              <w:t xml:space="preserve">Препарат </w:t>
            </w:r>
          </w:p>
        </w:tc>
        <w:tc>
          <w:tcPr>
            <w:tcW w:w="3686" w:type="dxa"/>
          </w:tcPr>
          <w:p w14:paraId="21F925D8" w14:textId="77777777" w:rsidR="0075793D" w:rsidRPr="00BA4F0F" w:rsidRDefault="0075793D" w:rsidP="007A7C4E">
            <w:pPr>
              <w:spacing w:line="240" w:lineRule="auto"/>
              <w:ind w:firstLine="0"/>
              <w:rPr>
                <w:rFonts w:cs="Times New Roman"/>
                <w:b/>
                <w:szCs w:val="24"/>
              </w:rPr>
            </w:pPr>
            <w:r w:rsidRPr="00BA4F0F">
              <w:rPr>
                <w:rFonts w:cs="Times New Roman"/>
                <w:b/>
                <w:szCs w:val="24"/>
              </w:rPr>
              <w:t>Дозировка, путь введения</w:t>
            </w:r>
          </w:p>
        </w:tc>
        <w:tc>
          <w:tcPr>
            <w:tcW w:w="2942" w:type="dxa"/>
          </w:tcPr>
          <w:p w14:paraId="6E2D8A96" w14:textId="77777777" w:rsidR="0075793D" w:rsidRPr="00BA4F0F" w:rsidRDefault="0075793D" w:rsidP="007A7C4E">
            <w:pPr>
              <w:spacing w:line="240" w:lineRule="auto"/>
              <w:ind w:firstLine="0"/>
              <w:rPr>
                <w:rFonts w:cs="Times New Roman"/>
                <w:b/>
                <w:szCs w:val="24"/>
              </w:rPr>
            </w:pPr>
            <w:r w:rsidRPr="00BA4F0F">
              <w:rPr>
                <w:rFonts w:cs="Times New Roman"/>
                <w:b/>
                <w:szCs w:val="24"/>
              </w:rPr>
              <w:t>День введения</w:t>
            </w:r>
          </w:p>
        </w:tc>
      </w:tr>
      <w:tr w:rsidR="0075793D" w:rsidRPr="00BA4F0F" w14:paraId="0E8163E9" w14:textId="77777777" w:rsidTr="002D3EBF">
        <w:tc>
          <w:tcPr>
            <w:tcW w:w="2943" w:type="dxa"/>
          </w:tcPr>
          <w:p w14:paraId="4DD937BB" w14:textId="77777777" w:rsidR="0075793D" w:rsidRPr="00BA4F0F" w:rsidRDefault="0075793D" w:rsidP="007A7C4E">
            <w:pPr>
              <w:spacing w:line="240" w:lineRule="auto"/>
              <w:ind w:firstLine="0"/>
              <w:rPr>
                <w:rFonts w:cs="Times New Roman"/>
                <w:szCs w:val="24"/>
              </w:rPr>
            </w:pPr>
            <w:r w:rsidRPr="00BA4F0F">
              <w:rPr>
                <w:rFonts w:cs="Times New Roman"/>
                <w:szCs w:val="24"/>
              </w:rPr>
              <w:t>Внутривенные инфузии:</w:t>
            </w:r>
          </w:p>
        </w:tc>
        <w:tc>
          <w:tcPr>
            <w:tcW w:w="6628" w:type="dxa"/>
            <w:gridSpan w:val="2"/>
          </w:tcPr>
          <w:p w14:paraId="213BCF03" w14:textId="77777777" w:rsidR="0075793D" w:rsidRPr="00BA4F0F" w:rsidRDefault="0075793D" w:rsidP="007A7C4E">
            <w:pPr>
              <w:spacing w:line="240" w:lineRule="auto"/>
              <w:ind w:firstLine="0"/>
              <w:rPr>
                <w:rFonts w:cs="Times New Roman"/>
                <w:szCs w:val="24"/>
              </w:rPr>
            </w:pPr>
          </w:p>
        </w:tc>
      </w:tr>
      <w:tr w:rsidR="0075793D" w:rsidRPr="00BA4F0F" w14:paraId="284BDE00" w14:textId="77777777" w:rsidTr="002D3EBF">
        <w:tc>
          <w:tcPr>
            <w:tcW w:w="2943" w:type="dxa"/>
          </w:tcPr>
          <w:p w14:paraId="14E28F81" w14:textId="77777777" w:rsidR="0075793D" w:rsidRPr="00BA4F0F" w:rsidRDefault="0075793D" w:rsidP="007A7C4E">
            <w:pPr>
              <w:spacing w:line="240" w:lineRule="auto"/>
              <w:ind w:firstLine="0"/>
              <w:rPr>
                <w:rFonts w:cs="Times New Roman"/>
                <w:szCs w:val="24"/>
              </w:rPr>
            </w:pPr>
            <w:r w:rsidRPr="00BA4F0F">
              <w:rPr>
                <w:rFonts w:cs="Times New Roman"/>
                <w:szCs w:val="24"/>
              </w:rPr>
              <w:t>Циклофосфамид</w:t>
            </w:r>
          </w:p>
        </w:tc>
        <w:tc>
          <w:tcPr>
            <w:tcW w:w="3686" w:type="dxa"/>
          </w:tcPr>
          <w:p w14:paraId="52A801A2" w14:textId="77777777" w:rsidR="0075793D" w:rsidRPr="00BA4F0F" w:rsidRDefault="0075793D" w:rsidP="007A7C4E">
            <w:pPr>
              <w:spacing w:line="240" w:lineRule="auto"/>
              <w:ind w:firstLine="0"/>
              <w:rPr>
                <w:rFonts w:cs="Times New Roman"/>
                <w:szCs w:val="24"/>
              </w:rPr>
            </w:pPr>
            <w:r w:rsidRPr="00BA4F0F">
              <w:rPr>
                <w:rFonts w:cs="Times New Roman"/>
                <w:szCs w:val="24"/>
              </w:rPr>
              <w:t>4 г/м</w:t>
            </w:r>
            <w:r w:rsidRPr="00BA4F0F">
              <w:rPr>
                <w:rFonts w:cs="Times New Roman"/>
                <w:szCs w:val="24"/>
                <w:vertAlign w:val="superscript"/>
              </w:rPr>
              <w:t>2</w:t>
            </w:r>
            <w:r w:rsidRPr="00BA4F0F">
              <w:rPr>
                <w:rFonts w:cs="Times New Roman"/>
                <w:szCs w:val="24"/>
              </w:rPr>
              <w:t xml:space="preserve"> в/в капельно 5 раз в сутки (по 0,8 г/м</w:t>
            </w:r>
            <w:r w:rsidRPr="00BA4F0F">
              <w:rPr>
                <w:rFonts w:cs="Times New Roman"/>
                <w:szCs w:val="24"/>
                <w:vertAlign w:val="superscript"/>
              </w:rPr>
              <w:t>2</w:t>
            </w:r>
            <w:r w:rsidRPr="00BA4F0F">
              <w:rPr>
                <w:rFonts w:cs="Times New Roman"/>
                <w:szCs w:val="24"/>
              </w:rPr>
              <w:t>)</w:t>
            </w:r>
          </w:p>
        </w:tc>
        <w:tc>
          <w:tcPr>
            <w:tcW w:w="2942" w:type="dxa"/>
          </w:tcPr>
          <w:p w14:paraId="12537F6B" w14:textId="77777777" w:rsidR="0075793D" w:rsidRPr="00BA4F0F" w:rsidRDefault="0075793D" w:rsidP="007A7C4E">
            <w:pPr>
              <w:spacing w:line="240" w:lineRule="auto"/>
              <w:ind w:firstLine="0"/>
              <w:rPr>
                <w:rFonts w:cs="Times New Roman"/>
                <w:szCs w:val="24"/>
              </w:rPr>
            </w:pPr>
            <w:r w:rsidRPr="00BA4F0F">
              <w:rPr>
                <w:rFonts w:cs="Times New Roman"/>
                <w:szCs w:val="24"/>
              </w:rPr>
              <w:t>+1</w:t>
            </w:r>
          </w:p>
        </w:tc>
      </w:tr>
      <w:tr w:rsidR="0075793D" w:rsidRPr="00BA4F0F" w14:paraId="05735C39" w14:textId="77777777" w:rsidTr="002D3EBF">
        <w:tc>
          <w:tcPr>
            <w:tcW w:w="2943" w:type="dxa"/>
          </w:tcPr>
          <w:p w14:paraId="01906D56" w14:textId="77777777" w:rsidR="0075793D" w:rsidRPr="00BA4F0F" w:rsidRDefault="0075793D" w:rsidP="007A7C4E">
            <w:pPr>
              <w:spacing w:line="240" w:lineRule="auto"/>
              <w:ind w:firstLine="0"/>
              <w:rPr>
                <w:rFonts w:cs="Times New Roman"/>
                <w:szCs w:val="24"/>
              </w:rPr>
            </w:pPr>
            <w:r w:rsidRPr="00BA4F0F">
              <w:rPr>
                <w:rFonts w:cs="Times New Roman"/>
                <w:szCs w:val="24"/>
              </w:rPr>
              <w:t>Уромитексан</w:t>
            </w:r>
          </w:p>
        </w:tc>
        <w:tc>
          <w:tcPr>
            <w:tcW w:w="3686" w:type="dxa"/>
          </w:tcPr>
          <w:p w14:paraId="1CBF2CB9" w14:textId="77777777" w:rsidR="0075793D" w:rsidRPr="00BA4F0F" w:rsidRDefault="0075793D" w:rsidP="007A7C4E">
            <w:pPr>
              <w:spacing w:line="240" w:lineRule="auto"/>
              <w:ind w:firstLine="0"/>
              <w:rPr>
                <w:rFonts w:cs="Times New Roman"/>
                <w:szCs w:val="24"/>
              </w:rPr>
            </w:pPr>
            <w:r w:rsidRPr="00BA4F0F">
              <w:rPr>
                <w:rFonts w:cs="Times New Roman"/>
                <w:szCs w:val="24"/>
              </w:rPr>
              <w:t>2,4 мг/м</w:t>
            </w:r>
            <w:r w:rsidRPr="00BA4F0F">
              <w:rPr>
                <w:rFonts w:cs="Times New Roman"/>
                <w:szCs w:val="24"/>
                <w:vertAlign w:val="superscript"/>
              </w:rPr>
              <w:t>2</w:t>
            </w:r>
            <w:r w:rsidRPr="00BA4F0F">
              <w:rPr>
                <w:rFonts w:cs="Times New Roman"/>
                <w:szCs w:val="24"/>
              </w:rPr>
              <w:t xml:space="preserve"> в/в через инфузомат на 24 часа</w:t>
            </w:r>
          </w:p>
        </w:tc>
        <w:tc>
          <w:tcPr>
            <w:tcW w:w="2942" w:type="dxa"/>
          </w:tcPr>
          <w:p w14:paraId="6D237CB0" w14:textId="77777777" w:rsidR="0075793D" w:rsidRPr="00BA4F0F" w:rsidRDefault="0075793D" w:rsidP="007A7C4E">
            <w:pPr>
              <w:spacing w:line="240" w:lineRule="auto"/>
              <w:ind w:firstLine="0"/>
              <w:rPr>
                <w:rFonts w:cs="Times New Roman"/>
                <w:szCs w:val="24"/>
              </w:rPr>
            </w:pPr>
            <w:r w:rsidRPr="00BA4F0F">
              <w:rPr>
                <w:rFonts w:cs="Times New Roman"/>
                <w:szCs w:val="24"/>
              </w:rPr>
              <w:t>+1</w:t>
            </w:r>
          </w:p>
        </w:tc>
      </w:tr>
      <w:tr w:rsidR="0075793D" w:rsidRPr="00BA4F0F" w14:paraId="3F01C67B" w14:textId="77777777" w:rsidTr="002D3EBF">
        <w:tc>
          <w:tcPr>
            <w:tcW w:w="2943" w:type="dxa"/>
          </w:tcPr>
          <w:p w14:paraId="35A59E58"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Солевые растворы </w:t>
            </w:r>
          </w:p>
        </w:tc>
        <w:tc>
          <w:tcPr>
            <w:tcW w:w="3686" w:type="dxa"/>
          </w:tcPr>
          <w:p w14:paraId="2DB8732E" w14:textId="77777777" w:rsidR="0075793D" w:rsidRPr="00BA4F0F" w:rsidRDefault="0075793D" w:rsidP="007A7C4E">
            <w:pPr>
              <w:spacing w:line="240" w:lineRule="auto"/>
              <w:ind w:firstLine="0"/>
              <w:rPr>
                <w:rFonts w:cs="Times New Roman"/>
                <w:szCs w:val="24"/>
              </w:rPr>
            </w:pPr>
            <w:r w:rsidRPr="00BA4F0F">
              <w:rPr>
                <w:rFonts w:cs="Times New Roman"/>
                <w:szCs w:val="24"/>
              </w:rPr>
              <w:t>3л/м</w:t>
            </w:r>
            <w:r w:rsidRPr="00BA4F0F">
              <w:rPr>
                <w:rFonts w:cs="Times New Roman"/>
                <w:szCs w:val="24"/>
                <w:vertAlign w:val="superscript"/>
              </w:rPr>
              <w:t xml:space="preserve">2 </w:t>
            </w:r>
            <w:r w:rsidRPr="00BA4F0F">
              <w:rPr>
                <w:rFonts w:cs="Times New Roman"/>
                <w:szCs w:val="24"/>
              </w:rPr>
              <w:t>в/в капельно 4 раза в сутки</w:t>
            </w:r>
            <w:r w:rsidRPr="00BA4F0F">
              <w:rPr>
                <w:rFonts w:cs="Times New Roman"/>
                <w:szCs w:val="24"/>
                <w:vertAlign w:val="superscript"/>
              </w:rPr>
              <w:t>*</w:t>
            </w:r>
          </w:p>
        </w:tc>
        <w:tc>
          <w:tcPr>
            <w:tcW w:w="2942" w:type="dxa"/>
          </w:tcPr>
          <w:p w14:paraId="1827840E" w14:textId="77777777" w:rsidR="0075793D" w:rsidRPr="00BA4F0F" w:rsidRDefault="0075793D" w:rsidP="007A7C4E">
            <w:pPr>
              <w:spacing w:line="240" w:lineRule="auto"/>
              <w:ind w:firstLine="0"/>
              <w:rPr>
                <w:rFonts w:cs="Times New Roman"/>
                <w:szCs w:val="24"/>
              </w:rPr>
            </w:pPr>
            <w:r w:rsidRPr="00BA4F0F">
              <w:rPr>
                <w:rFonts w:cs="Times New Roman"/>
                <w:szCs w:val="24"/>
              </w:rPr>
              <w:t>+1 - +5 (далее по показаниям)</w:t>
            </w:r>
          </w:p>
        </w:tc>
      </w:tr>
      <w:tr w:rsidR="0075793D" w:rsidRPr="00BA4F0F" w14:paraId="44D3A013" w14:textId="77777777" w:rsidTr="002D3EBF">
        <w:tc>
          <w:tcPr>
            <w:tcW w:w="2943" w:type="dxa"/>
          </w:tcPr>
          <w:p w14:paraId="42283BC5" w14:textId="77777777" w:rsidR="0075793D" w:rsidRPr="00BA4F0F" w:rsidRDefault="0075793D" w:rsidP="007A7C4E">
            <w:pPr>
              <w:spacing w:line="240" w:lineRule="auto"/>
              <w:ind w:firstLine="0"/>
              <w:rPr>
                <w:rFonts w:cs="Times New Roman"/>
                <w:szCs w:val="24"/>
              </w:rPr>
            </w:pPr>
            <w:r w:rsidRPr="00BA4F0F">
              <w:rPr>
                <w:rFonts w:cs="Times New Roman"/>
                <w:szCs w:val="24"/>
              </w:rPr>
              <w:t>Противорвотные средства:</w:t>
            </w:r>
          </w:p>
          <w:p w14:paraId="1C89BB4D"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ондансетрон </w:t>
            </w:r>
          </w:p>
        </w:tc>
        <w:tc>
          <w:tcPr>
            <w:tcW w:w="3686" w:type="dxa"/>
          </w:tcPr>
          <w:p w14:paraId="6AE33E6E"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8 мг в/в капельно 3 раза в сутки </w:t>
            </w:r>
          </w:p>
        </w:tc>
        <w:tc>
          <w:tcPr>
            <w:tcW w:w="2942" w:type="dxa"/>
          </w:tcPr>
          <w:p w14:paraId="2ADEEA6A" w14:textId="77777777" w:rsidR="0075793D" w:rsidRPr="00BA4F0F" w:rsidRDefault="0075793D" w:rsidP="007A7C4E">
            <w:pPr>
              <w:spacing w:line="240" w:lineRule="auto"/>
              <w:ind w:firstLine="0"/>
              <w:rPr>
                <w:rFonts w:cs="Times New Roman"/>
                <w:szCs w:val="24"/>
              </w:rPr>
            </w:pPr>
            <w:r w:rsidRPr="00BA4F0F">
              <w:rPr>
                <w:rFonts w:cs="Times New Roman"/>
                <w:szCs w:val="24"/>
              </w:rPr>
              <w:t>-1 - +2 (далее по показаниям)</w:t>
            </w:r>
          </w:p>
        </w:tc>
      </w:tr>
      <w:tr w:rsidR="0075793D" w:rsidRPr="00BA4F0F" w14:paraId="5C94A348" w14:textId="77777777" w:rsidTr="002D3EBF">
        <w:tc>
          <w:tcPr>
            <w:tcW w:w="2943" w:type="dxa"/>
          </w:tcPr>
          <w:p w14:paraId="05B0E241" w14:textId="77777777" w:rsidR="0075793D" w:rsidRPr="00BA4F0F" w:rsidRDefault="0075793D" w:rsidP="007A7C4E">
            <w:pPr>
              <w:spacing w:line="240" w:lineRule="auto"/>
              <w:ind w:firstLine="0"/>
              <w:rPr>
                <w:rFonts w:cs="Times New Roman"/>
                <w:szCs w:val="24"/>
              </w:rPr>
            </w:pPr>
            <w:r w:rsidRPr="00BA4F0F">
              <w:rPr>
                <w:rFonts w:cs="Times New Roman"/>
                <w:szCs w:val="24"/>
              </w:rPr>
              <w:t>Гепарин</w:t>
            </w:r>
          </w:p>
        </w:tc>
        <w:tc>
          <w:tcPr>
            <w:tcW w:w="3686" w:type="dxa"/>
          </w:tcPr>
          <w:p w14:paraId="6DE499EC" w14:textId="77777777" w:rsidR="0075793D" w:rsidRPr="00BA4F0F" w:rsidRDefault="0075793D" w:rsidP="007A7C4E">
            <w:pPr>
              <w:spacing w:line="240" w:lineRule="auto"/>
              <w:ind w:firstLine="0"/>
              <w:rPr>
                <w:rFonts w:cs="Times New Roman"/>
                <w:szCs w:val="24"/>
              </w:rPr>
            </w:pPr>
            <w:r w:rsidRPr="00BA4F0F">
              <w:rPr>
                <w:rFonts w:cs="Times New Roman"/>
                <w:szCs w:val="24"/>
              </w:rPr>
              <w:t>12000 ЕД в/в через инфузомат на 24 часа</w:t>
            </w:r>
          </w:p>
        </w:tc>
        <w:tc>
          <w:tcPr>
            <w:tcW w:w="2942" w:type="dxa"/>
          </w:tcPr>
          <w:p w14:paraId="75F1E96B"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1 - +14 </w:t>
            </w:r>
          </w:p>
        </w:tc>
      </w:tr>
      <w:tr w:rsidR="0075793D" w:rsidRPr="00BA4F0F" w14:paraId="64733C47" w14:textId="77777777" w:rsidTr="002D3EBF">
        <w:tc>
          <w:tcPr>
            <w:tcW w:w="2943" w:type="dxa"/>
          </w:tcPr>
          <w:p w14:paraId="4D48F346" w14:textId="77777777" w:rsidR="0075793D" w:rsidRPr="00BA4F0F" w:rsidRDefault="0075793D" w:rsidP="007A7C4E">
            <w:pPr>
              <w:spacing w:line="240" w:lineRule="auto"/>
              <w:ind w:firstLine="0"/>
              <w:rPr>
                <w:rFonts w:cs="Times New Roman"/>
                <w:szCs w:val="24"/>
              </w:rPr>
            </w:pPr>
            <w:r w:rsidRPr="00BA4F0F">
              <w:rPr>
                <w:rFonts w:cs="Times New Roman"/>
                <w:szCs w:val="24"/>
              </w:rPr>
              <w:t>Допамин 4%</w:t>
            </w:r>
          </w:p>
        </w:tc>
        <w:tc>
          <w:tcPr>
            <w:tcW w:w="3686" w:type="dxa"/>
          </w:tcPr>
          <w:p w14:paraId="02A99069" w14:textId="77777777" w:rsidR="0075793D" w:rsidRPr="00BA4F0F" w:rsidRDefault="0075793D" w:rsidP="007A7C4E">
            <w:pPr>
              <w:spacing w:line="240" w:lineRule="auto"/>
              <w:ind w:firstLine="0"/>
              <w:rPr>
                <w:rFonts w:cs="Times New Roman"/>
                <w:szCs w:val="24"/>
              </w:rPr>
            </w:pPr>
            <w:r w:rsidRPr="00BA4F0F">
              <w:rPr>
                <w:rFonts w:cs="Times New Roman"/>
                <w:szCs w:val="24"/>
              </w:rPr>
              <w:t>0,5 мг в/в через инфузомат на 24 часа</w:t>
            </w:r>
          </w:p>
        </w:tc>
        <w:tc>
          <w:tcPr>
            <w:tcW w:w="2942" w:type="dxa"/>
          </w:tcPr>
          <w:p w14:paraId="3E15C6AA" w14:textId="77777777" w:rsidR="0075793D" w:rsidRPr="00BA4F0F" w:rsidRDefault="0075793D" w:rsidP="007A7C4E">
            <w:pPr>
              <w:spacing w:line="240" w:lineRule="auto"/>
              <w:ind w:firstLine="0"/>
              <w:rPr>
                <w:rFonts w:cs="Times New Roman"/>
                <w:szCs w:val="24"/>
              </w:rPr>
            </w:pPr>
            <w:r w:rsidRPr="00BA4F0F">
              <w:rPr>
                <w:rFonts w:cs="Times New Roman"/>
                <w:szCs w:val="24"/>
              </w:rPr>
              <w:t>-1 - +1</w:t>
            </w:r>
          </w:p>
        </w:tc>
      </w:tr>
      <w:tr w:rsidR="0075793D" w:rsidRPr="00BA4F0F" w14:paraId="7759DEA8" w14:textId="77777777" w:rsidTr="002D3EBF">
        <w:tc>
          <w:tcPr>
            <w:tcW w:w="2943" w:type="dxa"/>
          </w:tcPr>
          <w:p w14:paraId="33DC5C71" w14:textId="77777777" w:rsidR="0075793D" w:rsidRPr="00BA4F0F" w:rsidRDefault="0075793D" w:rsidP="007A7C4E">
            <w:pPr>
              <w:spacing w:line="240" w:lineRule="auto"/>
              <w:ind w:firstLine="0"/>
              <w:rPr>
                <w:rFonts w:cs="Times New Roman"/>
                <w:szCs w:val="24"/>
              </w:rPr>
            </w:pPr>
            <w:r w:rsidRPr="00BA4F0F">
              <w:rPr>
                <w:rFonts w:cs="Times New Roman"/>
                <w:szCs w:val="24"/>
              </w:rPr>
              <w:t>Фуросемид</w:t>
            </w:r>
          </w:p>
        </w:tc>
        <w:tc>
          <w:tcPr>
            <w:tcW w:w="3686" w:type="dxa"/>
          </w:tcPr>
          <w:p w14:paraId="27D31D10" w14:textId="77777777" w:rsidR="0075793D" w:rsidRPr="00BA4F0F" w:rsidRDefault="0075793D" w:rsidP="007A7C4E">
            <w:pPr>
              <w:spacing w:line="240" w:lineRule="auto"/>
              <w:ind w:firstLine="0"/>
              <w:rPr>
                <w:rFonts w:cs="Times New Roman"/>
                <w:szCs w:val="24"/>
              </w:rPr>
            </w:pPr>
            <w:r w:rsidRPr="00BA4F0F">
              <w:rPr>
                <w:rFonts w:cs="Times New Roman"/>
                <w:szCs w:val="24"/>
              </w:rPr>
              <w:t>20 мг в/в струйно 3 раза в сутки</w:t>
            </w:r>
          </w:p>
        </w:tc>
        <w:tc>
          <w:tcPr>
            <w:tcW w:w="2942" w:type="dxa"/>
          </w:tcPr>
          <w:p w14:paraId="690EC9A0" w14:textId="77777777" w:rsidR="0075793D" w:rsidRPr="00BA4F0F" w:rsidRDefault="0075793D" w:rsidP="007A7C4E">
            <w:pPr>
              <w:spacing w:line="240" w:lineRule="auto"/>
              <w:ind w:firstLine="0"/>
              <w:rPr>
                <w:rFonts w:cs="Times New Roman"/>
                <w:szCs w:val="24"/>
              </w:rPr>
            </w:pPr>
            <w:r w:rsidRPr="00BA4F0F">
              <w:rPr>
                <w:rFonts w:cs="Times New Roman"/>
                <w:szCs w:val="24"/>
              </w:rPr>
              <w:t>+1 - +3</w:t>
            </w:r>
          </w:p>
        </w:tc>
      </w:tr>
      <w:tr w:rsidR="0075793D" w:rsidRPr="00BA4F0F" w14:paraId="3EB1FF94" w14:textId="77777777" w:rsidTr="002D3EBF">
        <w:tc>
          <w:tcPr>
            <w:tcW w:w="2943" w:type="dxa"/>
          </w:tcPr>
          <w:p w14:paraId="4DBFC393" w14:textId="77777777" w:rsidR="0075793D" w:rsidRPr="00BA4F0F" w:rsidRDefault="0075793D" w:rsidP="007A7C4E">
            <w:pPr>
              <w:spacing w:line="240" w:lineRule="auto"/>
              <w:ind w:firstLine="0"/>
              <w:rPr>
                <w:rFonts w:cs="Times New Roman"/>
                <w:szCs w:val="24"/>
              </w:rPr>
            </w:pPr>
            <w:r w:rsidRPr="00BA4F0F">
              <w:rPr>
                <w:rFonts w:cs="Times New Roman"/>
                <w:szCs w:val="24"/>
              </w:rPr>
              <w:t>Таблетированные препараты:</w:t>
            </w:r>
          </w:p>
        </w:tc>
        <w:tc>
          <w:tcPr>
            <w:tcW w:w="6628" w:type="dxa"/>
            <w:gridSpan w:val="2"/>
          </w:tcPr>
          <w:p w14:paraId="50BEB1A6" w14:textId="77777777" w:rsidR="0075793D" w:rsidRPr="00BA4F0F" w:rsidRDefault="0075793D" w:rsidP="007A7C4E">
            <w:pPr>
              <w:spacing w:line="240" w:lineRule="auto"/>
              <w:ind w:firstLine="0"/>
              <w:rPr>
                <w:rFonts w:cs="Times New Roman"/>
                <w:szCs w:val="24"/>
              </w:rPr>
            </w:pPr>
          </w:p>
        </w:tc>
      </w:tr>
      <w:tr w:rsidR="0075793D" w:rsidRPr="00BA4F0F" w14:paraId="42370EA3" w14:textId="77777777" w:rsidTr="002D3EBF">
        <w:tc>
          <w:tcPr>
            <w:tcW w:w="2943" w:type="dxa"/>
          </w:tcPr>
          <w:p w14:paraId="4DA6952D" w14:textId="77777777" w:rsidR="0075793D" w:rsidRPr="00BA4F0F" w:rsidRDefault="0075793D" w:rsidP="007A7C4E">
            <w:pPr>
              <w:spacing w:line="240" w:lineRule="auto"/>
              <w:ind w:firstLine="0"/>
              <w:rPr>
                <w:rFonts w:cs="Times New Roman"/>
                <w:szCs w:val="24"/>
              </w:rPr>
            </w:pPr>
            <w:r w:rsidRPr="00BA4F0F">
              <w:rPr>
                <w:rFonts w:cs="Times New Roman"/>
                <w:szCs w:val="24"/>
              </w:rPr>
              <w:t>Аллопуринол</w:t>
            </w:r>
          </w:p>
        </w:tc>
        <w:tc>
          <w:tcPr>
            <w:tcW w:w="3686" w:type="dxa"/>
          </w:tcPr>
          <w:p w14:paraId="0AB5B2F9" w14:textId="77777777" w:rsidR="0075793D" w:rsidRPr="00BA4F0F" w:rsidRDefault="0075793D" w:rsidP="007A7C4E">
            <w:pPr>
              <w:spacing w:line="240" w:lineRule="auto"/>
              <w:ind w:firstLine="0"/>
              <w:rPr>
                <w:rFonts w:cs="Times New Roman"/>
                <w:szCs w:val="24"/>
              </w:rPr>
            </w:pPr>
            <w:r w:rsidRPr="00BA4F0F">
              <w:rPr>
                <w:rFonts w:cs="Times New Roman"/>
                <w:szCs w:val="24"/>
              </w:rPr>
              <w:t>200 мг/м</w:t>
            </w:r>
            <w:r w:rsidRPr="00BA4F0F">
              <w:rPr>
                <w:rFonts w:cs="Times New Roman"/>
                <w:szCs w:val="24"/>
                <w:vertAlign w:val="superscript"/>
              </w:rPr>
              <w:t>2</w:t>
            </w:r>
            <w:r w:rsidRPr="00BA4F0F">
              <w:rPr>
                <w:rFonts w:cs="Times New Roman"/>
                <w:szCs w:val="24"/>
              </w:rPr>
              <w:t xml:space="preserve"> внутрь </w:t>
            </w:r>
          </w:p>
        </w:tc>
        <w:tc>
          <w:tcPr>
            <w:tcW w:w="2942" w:type="dxa"/>
          </w:tcPr>
          <w:p w14:paraId="779FA2D7"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1 - +3 </w:t>
            </w:r>
          </w:p>
        </w:tc>
      </w:tr>
      <w:tr w:rsidR="0075793D" w:rsidRPr="00BA4F0F" w14:paraId="287A25C1" w14:textId="77777777" w:rsidTr="002D3EBF">
        <w:tc>
          <w:tcPr>
            <w:tcW w:w="2943" w:type="dxa"/>
          </w:tcPr>
          <w:p w14:paraId="553958DB" w14:textId="77777777" w:rsidR="0075793D" w:rsidRPr="00BA4F0F" w:rsidRDefault="0075793D" w:rsidP="007A7C4E">
            <w:pPr>
              <w:spacing w:line="240" w:lineRule="auto"/>
              <w:ind w:firstLine="0"/>
              <w:rPr>
                <w:rFonts w:cs="Times New Roman"/>
                <w:szCs w:val="24"/>
              </w:rPr>
            </w:pPr>
            <w:r w:rsidRPr="00BA4F0F">
              <w:rPr>
                <w:rFonts w:cs="Times New Roman"/>
                <w:szCs w:val="24"/>
              </w:rPr>
              <w:t>Противосудорожные средства:</w:t>
            </w:r>
          </w:p>
          <w:p w14:paraId="1412BB01" w14:textId="77777777" w:rsidR="0075793D" w:rsidRPr="00BA4F0F" w:rsidRDefault="0075793D" w:rsidP="007A7C4E">
            <w:pPr>
              <w:spacing w:line="240" w:lineRule="auto"/>
              <w:ind w:firstLine="0"/>
              <w:rPr>
                <w:rFonts w:cs="Times New Roman"/>
                <w:szCs w:val="24"/>
              </w:rPr>
            </w:pPr>
            <w:r w:rsidRPr="00BA4F0F">
              <w:rPr>
                <w:rFonts w:cs="Times New Roman"/>
                <w:szCs w:val="24"/>
              </w:rPr>
              <w:t>карбамазепин</w:t>
            </w:r>
          </w:p>
        </w:tc>
        <w:tc>
          <w:tcPr>
            <w:tcW w:w="3686" w:type="dxa"/>
          </w:tcPr>
          <w:p w14:paraId="2D9CC8FE" w14:textId="77777777" w:rsidR="0075793D" w:rsidRPr="00BA4F0F" w:rsidRDefault="0075793D" w:rsidP="007A7C4E">
            <w:pPr>
              <w:spacing w:line="240" w:lineRule="auto"/>
              <w:ind w:firstLine="0"/>
              <w:rPr>
                <w:rFonts w:cs="Times New Roman"/>
                <w:szCs w:val="24"/>
              </w:rPr>
            </w:pPr>
          </w:p>
          <w:p w14:paraId="72D77184" w14:textId="77777777" w:rsidR="0075793D" w:rsidRPr="00BA4F0F" w:rsidRDefault="0075793D" w:rsidP="007A7C4E">
            <w:pPr>
              <w:spacing w:line="240" w:lineRule="auto"/>
              <w:ind w:firstLine="0"/>
              <w:rPr>
                <w:rFonts w:cs="Times New Roman"/>
                <w:szCs w:val="24"/>
              </w:rPr>
            </w:pPr>
          </w:p>
          <w:p w14:paraId="4E2ACC77"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200 мг внутрь на ночь </w:t>
            </w:r>
          </w:p>
        </w:tc>
        <w:tc>
          <w:tcPr>
            <w:tcW w:w="2942" w:type="dxa"/>
          </w:tcPr>
          <w:p w14:paraId="5AF2C047" w14:textId="77777777" w:rsidR="0075793D" w:rsidRPr="00BA4F0F" w:rsidRDefault="0075793D" w:rsidP="007A7C4E">
            <w:pPr>
              <w:spacing w:line="240" w:lineRule="auto"/>
              <w:ind w:firstLine="0"/>
              <w:rPr>
                <w:rFonts w:cs="Times New Roman"/>
                <w:szCs w:val="24"/>
              </w:rPr>
            </w:pPr>
          </w:p>
          <w:p w14:paraId="2DC755D6" w14:textId="77777777" w:rsidR="0075793D" w:rsidRPr="00BA4F0F" w:rsidRDefault="0075793D" w:rsidP="007A7C4E">
            <w:pPr>
              <w:spacing w:line="240" w:lineRule="auto"/>
              <w:ind w:firstLine="0"/>
              <w:rPr>
                <w:rFonts w:cs="Times New Roman"/>
                <w:szCs w:val="24"/>
              </w:rPr>
            </w:pPr>
          </w:p>
          <w:p w14:paraId="5334B7C0" w14:textId="77777777" w:rsidR="0075793D" w:rsidRPr="00BA4F0F" w:rsidRDefault="0075793D" w:rsidP="007A7C4E">
            <w:pPr>
              <w:spacing w:line="240" w:lineRule="auto"/>
              <w:ind w:firstLine="0"/>
              <w:rPr>
                <w:rFonts w:cs="Times New Roman"/>
                <w:szCs w:val="24"/>
              </w:rPr>
            </w:pPr>
            <w:r w:rsidRPr="00BA4F0F">
              <w:rPr>
                <w:rFonts w:cs="Times New Roman"/>
                <w:szCs w:val="24"/>
              </w:rPr>
              <w:t>-1 - +1</w:t>
            </w:r>
          </w:p>
        </w:tc>
      </w:tr>
      <w:tr w:rsidR="0075793D" w:rsidRPr="00BA4F0F" w14:paraId="6EB9DEB2" w14:textId="77777777" w:rsidTr="002D3EBF">
        <w:tc>
          <w:tcPr>
            <w:tcW w:w="2943" w:type="dxa"/>
          </w:tcPr>
          <w:p w14:paraId="71073141" w14:textId="77777777" w:rsidR="0075793D" w:rsidRPr="00BA4F0F" w:rsidRDefault="0075793D" w:rsidP="007A7C4E">
            <w:pPr>
              <w:spacing w:line="240" w:lineRule="auto"/>
              <w:ind w:firstLine="0"/>
              <w:rPr>
                <w:rFonts w:cs="Times New Roman"/>
                <w:szCs w:val="24"/>
              </w:rPr>
            </w:pPr>
            <w:r w:rsidRPr="00BA4F0F">
              <w:rPr>
                <w:rFonts w:cs="Times New Roman"/>
                <w:szCs w:val="24"/>
              </w:rPr>
              <w:t xml:space="preserve">Обработка полости рта растворами антисептиков </w:t>
            </w:r>
          </w:p>
        </w:tc>
        <w:tc>
          <w:tcPr>
            <w:tcW w:w="3686" w:type="dxa"/>
          </w:tcPr>
          <w:p w14:paraId="3BF98A24" w14:textId="77777777" w:rsidR="0075793D" w:rsidRPr="00BA4F0F" w:rsidRDefault="0075793D" w:rsidP="007A7C4E">
            <w:pPr>
              <w:spacing w:line="240" w:lineRule="auto"/>
              <w:ind w:firstLine="0"/>
              <w:rPr>
                <w:rFonts w:cs="Times New Roman"/>
                <w:szCs w:val="24"/>
              </w:rPr>
            </w:pPr>
            <w:r w:rsidRPr="00BA4F0F">
              <w:rPr>
                <w:rFonts w:cs="Times New Roman"/>
                <w:szCs w:val="24"/>
              </w:rPr>
              <w:t>многократно</w:t>
            </w:r>
          </w:p>
        </w:tc>
        <w:tc>
          <w:tcPr>
            <w:tcW w:w="2942" w:type="dxa"/>
          </w:tcPr>
          <w:p w14:paraId="6F3566E9" w14:textId="77777777" w:rsidR="0075793D" w:rsidRPr="00BA4F0F" w:rsidRDefault="0075793D" w:rsidP="007A7C4E">
            <w:pPr>
              <w:spacing w:line="240" w:lineRule="auto"/>
              <w:ind w:firstLine="0"/>
              <w:rPr>
                <w:rFonts w:cs="Times New Roman"/>
                <w:szCs w:val="24"/>
              </w:rPr>
            </w:pPr>
            <w:r w:rsidRPr="00BA4F0F">
              <w:rPr>
                <w:rFonts w:cs="Times New Roman"/>
                <w:szCs w:val="24"/>
              </w:rPr>
              <w:t>весь период мобилизации</w:t>
            </w:r>
          </w:p>
        </w:tc>
      </w:tr>
      <w:tr w:rsidR="0075793D" w:rsidRPr="00BA4F0F" w14:paraId="6E99FCCC" w14:textId="77777777" w:rsidTr="002D3EBF">
        <w:tc>
          <w:tcPr>
            <w:tcW w:w="2943" w:type="dxa"/>
          </w:tcPr>
          <w:p w14:paraId="6BA13BC9" w14:textId="77777777" w:rsidR="0075793D" w:rsidRPr="00BA4F0F" w:rsidRDefault="0075793D" w:rsidP="007A7C4E">
            <w:pPr>
              <w:spacing w:line="240" w:lineRule="auto"/>
              <w:ind w:firstLine="0"/>
              <w:rPr>
                <w:rFonts w:cs="Times New Roman"/>
                <w:szCs w:val="24"/>
              </w:rPr>
            </w:pPr>
            <w:r w:rsidRPr="00BA4F0F">
              <w:rPr>
                <w:rFonts w:cs="Times New Roman"/>
                <w:szCs w:val="24"/>
              </w:rPr>
              <w:t>Стимуляция:</w:t>
            </w:r>
          </w:p>
        </w:tc>
        <w:tc>
          <w:tcPr>
            <w:tcW w:w="6628" w:type="dxa"/>
            <w:gridSpan w:val="2"/>
          </w:tcPr>
          <w:p w14:paraId="237F883B" w14:textId="77777777" w:rsidR="0075793D" w:rsidRPr="00BA4F0F" w:rsidRDefault="0075793D" w:rsidP="007A7C4E">
            <w:pPr>
              <w:spacing w:line="240" w:lineRule="auto"/>
              <w:ind w:firstLine="0"/>
              <w:rPr>
                <w:rFonts w:cs="Times New Roman"/>
                <w:szCs w:val="24"/>
              </w:rPr>
            </w:pPr>
          </w:p>
        </w:tc>
      </w:tr>
      <w:tr w:rsidR="0075793D" w:rsidRPr="00BA4F0F" w14:paraId="4DDB3E8F" w14:textId="77777777" w:rsidTr="002D3EBF">
        <w:tc>
          <w:tcPr>
            <w:tcW w:w="2943" w:type="dxa"/>
          </w:tcPr>
          <w:p w14:paraId="2484153F" w14:textId="77777777" w:rsidR="0075793D" w:rsidRPr="00BA4F0F" w:rsidRDefault="0075793D" w:rsidP="007A7C4E">
            <w:pPr>
              <w:spacing w:line="240" w:lineRule="auto"/>
              <w:ind w:firstLine="0"/>
              <w:rPr>
                <w:rFonts w:cs="Times New Roman"/>
                <w:szCs w:val="24"/>
              </w:rPr>
            </w:pPr>
            <w:r w:rsidRPr="00BA4F0F">
              <w:rPr>
                <w:rFonts w:cs="Times New Roman"/>
                <w:szCs w:val="24"/>
              </w:rPr>
              <w:t>Г-КСФ</w:t>
            </w:r>
          </w:p>
        </w:tc>
        <w:tc>
          <w:tcPr>
            <w:tcW w:w="3686" w:type="dxa"/>
          </w:tcPr>
          <w:p w14:paraId="7A2FE488" w14:textId="77777777" w:rsidR="0075793D" w:rsidRPr="00BA4F0F" w:rsidRDefault="0075793D" w:rsidP="007A7C4E">
            <w:pPr>
              <w:spacing w:line="240" w:lineRule="auto"/>
              <w:ind w:firstLine="0"/>
              <w:rPr>
                <w:rFonts w:cs="Times New Roman"/>
                <w:szCs w:val="24"/>
              </w:rPr>
            </w:pPr>
            <w:r w:rsidRPr="00BA4F0F">
              <w:rPr>
                <w:rFonts w:cs="Times New Roman"/>
                <w:szCs w:val="24"/>
              </w:rPr>
              <w:t>5 мкг/кг в сутки подкожно</w:t>
            </w:r>
            <w:r w:rsidRPr="00BA4F0F">
              <w:rPr>
                <w:rFonts w:cs="Times New Roman"/>
                <w:szCs w:val="24"/>
                <w:vertAlign w:val="superscript"/>
              </w:rPr>
              <w:t>**</w:t>
            </w:r>
          </w:p>
        </w:tc>
        <w:tc>
          <w:tcPr>
            <w:tcW w:w="2942" w:type="dxa"/>
          </w:tcPr>
          <w:p w14:paraId="1A5F1CA9" w14:textId="77777777" w:rsidR="0075793D" w:rsidRPr="00BA4F0F" w:rsidRDefault="0075793D" w:rsidP="007A7C4E">
            <w:pPr>
              <w:spacing w:line="240" w:lineRule="auto"/>
              <w:ind w:firstLine="0"/>
              <w:rPr>
                <w:rFonts w:cs="Times New Roman"/>
                <w:szCs w:val="24"/>
              </w:rPr>
            </w:pPr>
            <w:r w:rsidRPr="00BA4F0F">
              <w:rPr>
                <w:rFonts w:cs="Times New Roman"/>
                <w:szCs w:val="24"/>
              </w:rPr>
              <w:t>с момента снижения числа лейкоцитов менее 1х10</w:t>
            </w:r>
            <w:r w:rsidRPr="00BA4F0F">
              <w:rPr>
                <w:rFonts w:cs="Times New Roman"/>
                <w:szCs w:val="24"/>
                <w:vertAlign w:val="superscript"/>
              </w:rPr>
              <w:t>9</w:t>
            </w:r>
            <w:r w:rsidRPr="00BA4F0F">
              <w:rPr>
                <w:rFonts w:cs="Times New Roman"/>
                <w:szCs w:val="24"/>
              </w:rPr>
              <w:t>/л.</w:t>
            </w:r>
          </w:p>
        </w:tc>
      </w:tr>
    </w:tbl>
    <w:p w14:paraId="6EFBD282" w14:textId="1770219A" w:rsidR="0075793D" w:rsidRPr="00BA4F0F" w:rsidRDefault="0075793D" w:rsidP="0075793D">
      <w:pPr>
        <w:rPr>
          <w:rFonts w:cs="Times New Roman"/>
          <w:szCs w:val="24"/>
        </w:rPr>
      </w:pPr>
      <w:r w:rsidRPr="00BA4F0F">
        <w:rPr>
          <w:rFonts w:cs="Times New Roman"/>
          <w:i/>
          <w:szCs w:val="24"/>
          <w:vertAlign w:val="superscript"/>
        </w:rPr>
        <w:t>*</w:t>
      </w:r>
      <w:r w:rsidRPr="00BA4F0F">
        <w:rPr>
          <w:rFonts w:cs="Times New Roman"/>
          <w:i/>
          <w:szCs w:val="24"/>
        </w:rPr>
        <w:t xml:space="preserve"> </w:t>
      </w:r>
      <w:r w:rsidRPr="00BA4F0F">
        <w:rPr>
          <w:rFonts w:cs="Times New Roman"/>
          <w:szCs w:val="24"/>
        </w:rPr>
        <w:t xml:space="preserve">с +3 дня терапии объем вводимых растворов уменьшается в 2 раза. </w:t>
      </w:r>
    </w:p>
    <w:p w14:paraId="7F8151A9" w14:textId="092FC42D" w:rsidR="0075793D" w:rsidRPr="00BA4F0F" w:rsidRDefault="0075793D" w:rsidP="007A7C4E">
      <w:pPr>
        <w:ind w:firstLine="708"/>
        <w:rPr>
          <w:rFonts w:cs="Times New Roman"/>
          <w:szCs w:val="24"/>
        </w:rPr>
      </w:pPr>
      <w:r w:rsidRPr="00BA4F0F">
        <w:rPr>
          <w:rFonts w:cs="Times New Roman"/>
          <w:szCs w:val="24"/>
          <w:vertAlign w:val="superscript"/>
        </w:rPr>
        <w:t>**</w:t>
      </w:r>
      <w:r w:rsidRPr="00BA4F0F">
        <w:rPr>
          <w:rFonts w:cs="Times New Roman"/>
          <w:szCs w:val="24"/>
        </w:rPr>
        <w:t xml:space="preserve"> при отсутствии снижения числа лейкоцитов возможно увеличение дозы Г-КСФ до 10 мкг/кг/сут.</w:t>
      </w:r>
    </w:p>
    <w:p w14:paraId="1F26AD31" w14:textId="77777777" w:rsidR="0075793D" w:rsidRPr="00BA4F0F" w:rsidRDefault="0075793D" w:rsidP="0075793D">
      <w:pPr>
        <w:rPr>
          <w:rFonts w:cs="Times New Roman"/>
          <w:b/>
          <w:szCs w:val="24"/>
        </w:rPr>
      </w:pPr>
    </w:p>
    <w:p w14:paraId="29CF00C0" w14:textId="77777777" w:rsidR="0075793D" w:rsidRPr="00BA4F0F" w:rsidRDefault="0075793D" w:rsidP="0075793D">
      <w:pPr>
        <w:pStyle w:val="afe"/>
        <w:ind w:left="0"/>
        <w:rPr>
          <w:rFonts w:cs="Times New Roman"/>
          <w:szCs w:val="24"/>
          <w:u w:val="single"/>
        </w:rPr>
      </w:pPr>
      <w:bookmarkStart w:id="126" w:name="_Toc44926607"/>
      <w:r w:rsidRPr="00BA4F0F">
        <w:rPr>
          <w:rFonts w:cs="Times New Roman"/>
          <w:szCs w:val="24"/>
          <w:u w:val="single"/>
        </w:rPr>
        <w:t>Г-КСФ в сочетании с плериксафором</w:t>
      </w:r>
      <w:bookmarkEnd w:id="126"/>
    </w:p>
    <w:p w14:paraId="055C9853" w14:textId="77777777" w:rsidR="0075793D" w:rsidRPr="00BA4F0F" w:rsidRDefault="0075793D" w:rsidP="0075793D">
      <w:pPr>
        <w:rPr>
          <w:rFonts w:cs="Times New Roman"/>
          <w:b/>
          <w:i/>
          <w:szCs w:val="24"/>
          <w:lang w:val="en-US"/>
        </w:rPr>
      </w:pPr>
      <w:r w:rsidRPr="00BA4F0F">
        <w:rPr>
          <w:rFonts w:cs="Times New Roman"/>
          <w:b/>
          <w:i/>
          <w:szCs w:val="24"/>
          <w:lang w:val="en-US"/>
        </w:rPr>
        <w:t>Показания</w:t>
      </w:r>
    </w:p>
    <w:p w14:paraId="4C4C6212" w14:textId="77777777" w:rsidR="0075793D" w:rsidRPr="00BA4F0F" w:rsidRDefault="0075793D" w:rsidP="005E0272">
      <w:pPr>
        <w:numPr>
          <w:ilvl w:val="0"/>
          <w:numId w:val="234"/>
        </w:numPr>
        <w:ind w:left="0" w:firstLine="0"/>
        <w:contextualSpacing/>
        <w:rPr>
          <w:rFonts w:cs="Times New Roman"/>
          <w:szCs w:val="24"/>
        </w:rPr>
      </w:pPr>
      <w:r w:rsidRPr="00BA4F0F">
        <w:rPr>
          <w:rFonts w:cs="Times New Roman"/>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295B360A" w14:textId="77777777" w:rsidR="0075793D" w:rsidRPr="00BA4F0F" w:rsidRDefault="0075793D" w:rsidP="005E0272">
      <w:pPr>
        <w:numPr>
          <w:ilvl w:val="0"/>
          <w:numId w:val="234"/>
        </w:numPr>
        <w:ind w:left="0" w:firstLine="0"/>
        <w:contextualSpacing/>
        <w:rPr>
          <w:rFonts w:cs="Times New Roman"/>
          <w:szCs w:val="24"/>
        </w:rPr>
      </w:pPr>
      <w:r w:rsidRPr="00BA4F0F">
        <w:rPr>
          <w:rFonts w:cs="Times New Roman"/>
          <w:szCs w:val="24"/>
        </w:rPr>
        <w:t>Неудовлетворительные результаты текущей мобилизации у пациентов с лимфомами и ММ.</w:t>
      </w:r>
    </w:p>
    <w:p w14:paraId="2B34EDE2" w14:textId="77777777" w:rsidR="0075793D" w:rsidRPr="00BA4F0F" w:rsidRDefault="0075793D" w:rsidP="0075793D">
      <w:pPr>
        <w:rPr>
          <w:rFonts w:cs="Times New Roman"/>
          <w:szCs w:val="24"/>
        </w:rPr>
      </w:pPr>
      <w:r w:rsidRPr="00BA4F0F">
        <w:rPr>
          <w:rFonts w:cs="Times New Roman"/>
          <w:szCs w:val="24"/>
        </w:rPr>
        <w:t>Неудовлетворительные результаты текущей мобилизации:</w:t>
      </w:r>
    </w:p>
    <w:p w14:paraId="2896BF2F" w14:textId="77777777" w:rsidR="0075793D" w:rsidRPr="00BA4F0F" w:rsidRDefault="0075793D" w:rsidP="0075793D">
      <w:pPr>
        <w:rPr>
          <w:rFonts w:cs="Times New Roman"/>
          <w:szCs w:val="24"/>
        </w:rPr>
      </w:pPr>
      <w:r w:rsidRPr="00BA4F0F">
        <w:rPr>
          <w:rFonts w:cs="Times New Roman"/>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3A313DE0" w14:textId="77777777" w:rsidR="0075793D" w:rsidRPr="00BA4F0F" w:rsidRDefault="0075793D" w:rsidP="0075793D">
      <w:pPr>
        <w:rPr>
          <w:rFonts w:cs="Times New Roman"/>
          <w:szCs w:val="24"/>
        </w:rPr>
      </w:pPr>
      <w:r w:rsidRPr="00BA4F0F">
        <w:rPr>
          <w:rFonts w:cs="Times New Roman"/>
          <w:szCs w:val="24"/>
        </w:rPr>
        <w:t>б) за первый лейкаферез заготовлено менее 30-50% от необходимого количества CD34+ клеток.</w:t>
      </w:r>
    </w:p>
    <w:p w14:paraId="0E1F7F03" w14:textId="77777777" w:rsidR="0075793D" w:rsidRPr="00BA4F0F" w:rsidRDefault="0075793D" w:rsidP="0075793D">
      <w:pPr>
        <w:contextualSpacing/>
        <w:rPr>
          <w:rFonts w:cs="Times New Roman"/>
          <w:b/>
          <w:szCs w:val="24"/>
        </w:rPr>
      </w:pPr>
    </w:p>
    <w:p w14:paraId="69585840" w14:textId="77777777" w:rsidR="0075793D" w:rsidRPr="00BA4F0F" w:rsidRDefault="0075793D" w:rsidP="0075793D">
      <w:pPr>
        <w:rPr>
          <w:rFonts w:cs="Times New Roman"/>
          <w:b/>
          <w:i/>
          <w:szCs w:val="24"/>
        </w:rPr>
      </w:pPr>
      <w:r w:rsidRPr="00BA4F0F">
        <w:rPr>
          <w:rFonts w:cs="Times New Roman"/>
          <w:b/>
          <w:i/>
          <w:szCs w:val="24"/>
        </w:rPr>
        <w:t>Схема мобилизации ГСК</w:t>
      </w:r>
    </w:p>
    <w:p w14:paraId="7D3E77FF" w14:textId="77777777" w:rsidR="0075793D" w:rsidRPr="00BA4F0F" w:rsidRDefault="0075793D" w:rsidP="0075793D">
      <w:pPr>
        <w:rPr>
          <w:rFonts w:cs="Times New Roman"/>
          <w:szCs w:val="24"/>
        </w:rPr>
      </w:pPr>
      <w:r w:rsidRPr="00BA4F0F">
        <w:rPr>
          <w:rFonts w:cs="Times New Roman"/>
          <w:szCs w:val="24"/>
        </w:rPr>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608E6F4A" w14:textId="77777777" w:rsidR="0075793D" w:rsidRPr="00BA4F0F" w:rsidRDefault="0075793D" w:rsidP="0075793D">
      <w:pPr>
        <w:rPr>
          <w:rFonts w:cs="Times New Roman"/>
          <w:szCs w:val="24"/>
        </w:rPr>
      </w:pPr>
    </w:p>
    <w:p w14:paraId="53505B40" w14:textId="77777777" w:rsidR="0075793D" w:rsidRPr="00BA4F0F" w:rsidRDefault="0075793D" w:rsidP="0075793D">
      <w:pPr>
        <w:rPr>
          <w:rFonts w:cs="Times New Roman"/>
          <w:szCs w:val="24"/>
        </w:rPr>
      </w:pPr>
      <w:r w:rsidRPr="00BA4F0F">
        <w:rPr>
          <w:rFonts w:cs="Times New Roman"/>
          <w:szCs w:val="24"/>
        </w:rPr>
        <w:t xml:space="preserve">Таблица 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75793D" w:rsidRPr="00BA4F0F" w14:paraId="60EC504A" w14:textId="77777777" w:rsidTr="002D3EBF">
        <w:trPr>
          <w:jc w:val="center"/>
        </w:trPr>
        <w:tc>
          <w:tcPr>
            <w:tcW w:w="1651" w:type="dxa"/>
          </w:tcPr>
          <w:p w14:paraId="4CC97945" w14:textId="77777777" w:rsidR="0075793D" w:rsidRPr="00BA4F0F" w:rsidRDefault="0075793D" w:rsidP="007A7C4E">
            <w:pPr>
              <w:ind w:firstLine="0"/>
              <w:rPr>
                <w:rFonts w:cs="Times New Roman"/>
              </w:rPr>
            </w:pPr>
            <w:r w:rsidRPr="00BA4F0F">
              <w:rPr>
                <w:rFonts w:cs="Times New Roman"/>
              </w:rPr>
              <w:t>Дни</w:t>
            </w:r>
          </w:p>
        </w:tc>
        <w:tc>
          <w:tcPr>
            <w:tcW w:w="1133" w:type="dxa"/>
          </w:tcPr>
          <w:p w14:paraId="683E2FCB" w14:textId="77777777" w:rsidR="0075793D" w:rsidRPr="00BA4F0F" w:rsidRDefault="0075793D" w:rsidP="007A7C4E">
            <w:pPr>
              <w:ind w:firstLine="0"/>
              <w:rPr>
                <w:rFonts w:cs="Times New Roman"/>
              </w:rPr>
            </w:pPr>
            <w:r w:rsidRPr="00BA4F0F">
              <w:rPr>
                <w:rFonts w:cs="Times New Roman"/>
              </w:rPr>
              <w:t>1</w:t>
            </w:r>
          </w:p>
        </w:tc>
        <w:tc>
          <w:tcPr>
            <w:tcW w:w="1129" w:type="dxa"/>
          </w:tcPr>
          <w:p w14:paraId="34BC75E2" w14:textId="77777777" w:rsidR="0075793D" w:rsidRPr="00BA4F0F" w:rsidRDefault="0075793D" w:rsidP="007A7C4E">
            <w:pPr>
              <w:ind w:firstLine="0"/>
              <w:rPr>
                <w:rFonts w:cs="Times New Roman"/>
              </w:rPr>
            </w:pPr>
            <w:r w:rsidRPr="00BA4F0F">
              <w:rPr>
                <w:rFonts w:cs="Times New Roman"/>
              </w:rPr>
              <w:t>2</w:t>
            </w:r>
          </w:p>
        </w:tc>
        <w:tc>
          <w:tcPr>
            <w:tcW w:w="1129" w:type="dxa"/>
          </w:tcPr>
          <w:p w14:paraId="3D033199" w14:textId="77777777" w:rsidR="0075793D" w:rsidRPr="00BA4F0F" w:rsidRDefault="0075793D" w:rsidP="007A7C4E">
            <w:pPr>
              <w:ind w:firstLine="0"/>
              <w:rPr>
                <w:rFonts w:cs="Times New Roman"/>
              </w:rPr>
            </w:pPr>
            <w:r w:rsidRPr="00BA4F0F">
              <w:rPr>
                <w:rFonts w:cs="Times New Roman"/>
              </w:rPr>
              <w:t>3</w:t>
            </w:r>
          </w:p>
        </w:tc>
        <w:tc>
          <w:tcPr>
            <w:tcW w:w="1132" w:type="dxa"/>
          </w:tcPr>
          <w:p w14:paraId="3E9293E6" w14:textId="77777777" w:rsidR="0075793D" w:rsidRPr="00BA4F0F" w:rsidRDefault="0075793D" w:rsidP="007A7C4E">
            <w:pPr>
              <w:ind w:firstLine="0"/>
              <w:rPr>
                <w:rFonts w:cs="Times New Roman"/>
              </w:rPr>
            </w:pPr>
            <w:r w:rsidRPr="00BA4F0F">
              <w:rPr>
                <w:rFonts w:cs="Times New Roman"/>
              </w:rPr>
              <w:t>4</w:t>
            </w:r>
          </w:p>
        </w:tc>
        <w:tc>
          <w:tcPr>
            <w:tcW w:w="1133" w:type="dxa"/>
          </w:tcPr>
          <w:p w14:paraId="1840A5D0" w14:textId="77777777" w:rsidR="0075793D" w:rsidRPr="00BA4F0F" w:rsidRDefault="0075793D" w:rsidP="007A7C4E">
            <w:pPr>
              <w:ind w:firstLine="0"/>
              <w:rPr>
                <w:rFonts w:cs="Times New Roman"/>
              </w:rPr>
            </w:pPr>
            <w:r w:rsidRPr="00BA4F0F">
              <w:rPr>
                <w:rFonts w:cs="Times New Roman"/>
              </w:rPr>
              <w:t>5</w:t>
            </w:r>
          </w:p>
        </w:tc>
        <w:tc>
          <w:tcPr>
            <w:tcW w:w="1133" w:type="dxa"/>
          </w:tcPr>
          <w:p w14:paraId="0325EC71" w14:textId="77777777" w:rsidR="0075793D" w:rsidRPr="00BA4F0F" w:rsidRDefault="0075793D" w:rsidP="007A7C4E">
            <w:pPr>
              <w:ind w:firstLine="0"/>
              <w:rPr>
                <w:rFonts w:cs="Times New Roman"/>
              </w:rPr>
            </w:pPr>
            <w:r w:rsidRPr="00BA4F0F">
              <w:rPr>
                <w:rFonts w:cs="Times New Roman"/>
              </w:rPr>
              <w:t>6</w:t>
            </w:r>
          </w:p>
        </w:tc>
      </w:tr>
      <w:tr w:rsidR="0075793D" w:rsidRPr="00BA4F0F" w14:paraId="35F5DBA0" w14:textId="77777777" w:rsidTr="002D3EBF">
        <w:trPr>
          <w:jc w:val="center"/>
        </w:trPr>
        <w:tc>
          <w:tcPr>
            <w:tcW w:w="1651" w:type="dxa"/>
          </w:tcPr>
          <w:p w14:paraId="64D10B4A" w14:textId="77777777" w:rsidR="0075793D" w:rsidRPr="00BA4F0F" w:rsidRDefault="0075793D" w:rsidP="007A7C4E">
            <w:pPr>
              <w:ind w:firstLine="0"/>
              <w:rPr>
                <w:rFonts w:cs="Times New Roman"/>
              </w:rPr>
            </w:pPr>
            <w:r w:rsidRPr="00BA4F0F">
              <w:rPr>
                <w:rFonts w:cs="Times New Roman"/>
              </w:rPr>
              <w:t xml:space="preserve">Г-КСФ, </w:t>
            </w:r>
          </w:p>
          <w:p w14:paraId="42AAEFA6" w14:textId="77777777" w:rsidR="0075793D" w:rsidRPr="00BA4F0F" w:rsidRDefault="0075793D" w:rsidP="007A7C4E">
            <w:pPr>
              <w:ind w:firstLine="0"/>
              <w:rPr>
                <w:rFonts w:cs="Times New Roman"/>
              </w:rPr>
            </w:pPr>
            <w:r w:rsidRPr="00BA4F0F">
              <w:rPr>
                <w:rFonts w:cs="Times New Roman"/>
              </w:rPr>
              <w:t>10 мкг/кг</w:t>
            </w:r>
          </w:p>
        </w:tc>
        <w:tc>
          <w:tcPr>
            <w:tcW w:w="1133" w:type="dxa"/>
          </w:tcPr>
          <w:p w14:paraId="32B87E02" w14:textId="77777777" w:rsidR="0075793D" w:rsidRPr="00BA4F0F" w:rsidRDefault="0075793D" w:rsidP="007A7C4E">
            <w:pPr>
              <w:ind w:firstLine="0"/>
              <w:rPr>
                <w:rFonts w:cs="Times New Roman"/>
              </w:rPr>
            </w:pPr>
            <w:r w:rsidRPr="00BA4F0F">
              <w:rPr>
                <w:rFonts w:cs="Times New Roman"/>
              </w:rPr>
              <w:t>Х</w:t>
            </w:r>
          </w:p>
        </w:tc>
        <w:tc>
          <w:tcPr>
            <w:tcW w:w="1129" w:type="dxa"/>
          </w:tcPr>
          <w:p w14:paraId="6AC6F03C" w14:textId="77777777" w:rsidR="0075793D" w:rsidRPr="00BA4F0F" w:rsidRDefault="0075793D" w:rsidP="007A7C4E">
            <w:pPr>
              <w:ind w:firstLine="0"/>
              <w:rPr>
                <w:rFonts w:cs="Times New Roman"/>
              </w:rPr>
            </w:pPr>
            <w:r w:rsidRPr="00BA4F0F">
              <w:rPr>
                <w:rFonts w:cs="Times New Roman"/>
              </w:rPr>
              <w:t>Х</w:t>
            </w:r>
          </w:p>
        </w:tc>
        <w:tc>
          <w:tcPr>
            <w:tcW w:w="1129" w:type="dxa"/>
          </w:tcPr>
          <w:p w14:paraId="6CFB2202" w14:textId="77777777" w:rsidR="0075793D" w:rsidRPr="00BA4F0F" w:rsidRDefault="0075793D" w:rsidP="007A7C4E">
            <w:pPr>
              <w:ind w:firstLine="0"/>
              <w:rPr>
                <w:rFonts w:cs="Times New Roman"/>
              </w:rPr>
            </w:pPr>
            <w:r w:rsidRPr="00BA4F0F">
              <w:rPr>
                <w:rFonts w:cs="Times New Roman"/>
              </w:rPr>
              <w:t>Х</w:t>
            </w:r>
          </w:p>
        </w:tc>
        <w:tc>
          <w:tcPr>
            <w:tcW w:w="1132" w:type="dxa"/>
          </w:tcPr>
          <w:p w14:paraId="79549C70" w14:textId="77777777" w:rsidR="0075793D" w:rsidRPr="00BA4F0F" w:rsidRDefault="0075793D" w:rsidP="007A7C4E">
            <w:pPr>
              <w:ind w:firstLine="0"/>
              <w:rPr>
                <w:rFonts w:cs="Times New Roman"/>
              </w:rPr>
            </w:pPr>
            <w:r w:rsidRPr="00BA4F0F">
              <w:rPr>
                <w:rFonts w:cs="Times New Roman"/>
              </w:rPr>
              <w:t>Х</w:t>
            </w:r>
          </w:p>
        </w:tc>
        <w:tc>
          <w:tcPr>
            <w:tcW w:w="1133" w:type="dxa"/>
          </w:tcPr>
          <w:p w14:paraId="3E025C50" w14:textId="77777777" w:rsidR="0075793D" w:rsidRPr="00BA4F0F" w:rsidRDefault="0075793D" w:rsidP="007A7C4E">
            <w:pPr>
              <w:ind w:firstLine="0"/>
              <w:rPr>
                <w:rFonts w:cs="Times New Roman"/>
              </w:rPr>
            </w:pPr>
            <w:r w:rsidRPr="00BA4F0F">
              <w:rPr>
                <w:rFonts w:cs="Times New Roman"/>
              </w:rPr>
              <w:t>Х</w:t>
            </w:r>
          </w:p>
        </w:tc>
        <w:tc>
          <w:tcPr>
            <w:tcW w:w="1133" w:type="dxa"/>
          </w:tcPr>
          <w:p w14:paraId="7B9C4AFE" w14:textId="77777777" w:rsidR="0075793D" w:rsidRPr="00BA4F0F" w:rsidRDefault="0075793D" w:rsidP="007A7C4E">
            <w:pPr>
              <w:ind w:firstLine="0"/>
              <w:rPr>
                <w:rFonts w:cs="Times New Roman"/>
              </w:rPr>
            </w:pPr>
          </w:p>
        </w:tc>
      </w:tr>
      <w:tr w:rsidR="0075793D" w:rsidRPr="00BA4F0F" w14:paraId="042AC4AA" w14:textId="77777777" w:rsidTr="002D3EBF">
        <w:trPr>
          <w:jc w:val="center"/>
        </w:trPr>
        <w:tc>
          <w:tcPr>
            <w:tcW w:w="1651" w:type="dxa"/>
          </w:tcPr>
          <w:p w14:paraId="33F74B96" w14:textId="77777777" w:rsidR="0075793D" w:rsidRPr="00BA4F0F" w:rsidRDefault="0075793D" w:rsidP="007A7C4E">
            <w:pPr>
              <w:ind w:firstLine="0"/>
              <w:rPr>
                <w:rFonts w:cs="Times New Roman"/>
              </w:rPr>
            </w:pPr>
            <w:r w:rsidRPr="00BA4F0F">
              <w:rPr>
                <w:rFonts w:cs="Times New Roman"/>
              </w:rPr>
              <w:t>Плериксафор, 240 мкг/кг</w:t>
            </w:r>
          </w:p>
        </w:tc>
        <w:tc>
          <w:tcPr>
            <w:tcW w:w="1133" w:type="dxa"/>
          </w:tcPr>
          <w:p w14:paraId="311B97C1" w14:textId="77777777" w:rsidR="0075793D" w:rsidRPr="00BA4F0F" w:rsidRDefault="0075793D" w:rsidP="007A7C4E">
            <w:pPr>
              <w:ind w:firstLine="0"/>
              <w:rPr>
                <w:rFonts w:cs="Times New Roman"/>
              </w:rPr>
            </w:pPr>
          </w:p>
        </w:tc>
        <w:tc>
          <w:tcPr>
            <w:tcW w:w="1129" w:type="dxa"/>
          </w:tcPr>
          <w:p w14:paraId="0A998DED" w14:textId="77777777" w:rsidR="0075793D" w:rsidRPr="00BA4F0F" w:rsidRDefault="0075793D" w:rsidP="007A7C4E">
            <w:pPr>
              <w:ind w:firstLine="0"/>
              <w:rPr>
                <w:rFonts w:cs="Times New Roman"/>
              </w:rPr>
            </w:pPr>
          </w:p>
        </w:tc>
        <w:tc>
          <w:tcPr>
            <w:tcW w:w="1129" w:type="dxa"/>
          </w:tcPr>
          <w:p w14:paraId="3FE66329" w14:textId="77777777" w:rsidR="0075793D" w:rsidRPr="00BA4F0F" w:rsidRDefault="0075793D" w:rsidP="007A7C4E">
            <w:pPr>
              <w:ind w:firstLine="0"/>
              <w:rPr>
                <w:rFonts w:cs="Times New Roman"/>
              </w:rPr>
            </w:pPr>
          </w:p>
        </w:tc>
        <w:tc>
          <w:tcPr>
            <w:tcW w:w="1132" w:type="dxa"/>
          </w:tcPr>
          <w:p w14:paraId="0477003A" w14:textId="77777777" w:rsidR="0075793D" w:rsidRPr="00BA4F0F" w:rsidRDefault="0075793D" w:rsidP="007A7C4E">
            <w:pPr>
              <w:ind w:firstLine="0"/>
              <w:rPr>
                <w:rFonts w:cs="Times New Roman"/>
              </w:rPr>
            </w:pPr>
            <w:r w:rsidRPr="00BA4F0F">
              <w:rPr>
                <w:rFonts w:cs="Times New Roman"/>
              </w:rPr>
              <w:t>Х</w:t>
            </w:r>
          </w:p>
        </w:tc>
        <w:tc>
          <w:tcPr>
            <w:tcW w:w="1133" w:type="dxa"/>
          </w:tcPr>
          <w:p w14:paraId="64506CDC" w14:textId="77777777" w:rsidR="0075793D" w:rsidRPr="00BA4F0F" w:rsidRDefault="0075793D" w:rsidP="007A7C4E">
            <w:pPr>
              <w:ind w:firstLine="0"/>
              <w:rPr>
                <w:rFonts w:cs="Times New Roman"/>
              </w:rPr>
            </w:pPr>
            <w:r w:rsidRPr="00BA4F0F">
              <w:rPr>
                <w:rFonts w:cs="Times New Roman"/>
              </w:rPr>
              <w:t>(Х)</w:t>
            </w:r>
          </w:p>
        </w:tc>
        <w:tc>
          <w:tcPr>
            <w:tcW w:w="1133" w:type="dxa"/>
          </w:tcPr>
          <w:p w14:paraId="7C6D322C" w14:textId="77777777" w:rsidR="0075793D" w:rsidRPr="00BA4F0F" w:rsidRDefault="0075793D" w:rsidP="007A7C4E">
            <w:pPr>
              <w:ind w:firstLine="0"/>
              <w:rPr>
                <w:rFonts w:cs="Times New Roman"/>
              </w:rPr>
            </w:pPr>
          </w:p>
        </w:tc>
      </w:tr>
      <w:tr w:rsidR="0075793D" w:rsidRPr="00BA4F0F" w14:paraId="1686D384" w14:textId="77777777" w:rsidTr="002D3EBF">
        <w:trPr>
          <w:jc w:val="center"/>
        </w:trPr>
        <w:tc>
          <w:tcPr>
            <w:tcW w:w="1651" w:type="dxa"/>
          </w:tcPr>
          <w:p w14:paraId="77C758D7" w14:textId="77777777" w:rsidR="0075793D" w:rsidRPr="00BA4F0F" w:rsidRDefault="0075793D" w:rsidP="007A7C4E">
            <w:pPr>
              <w:ind w:firstLine="0"/>
              <w:rPr>
                <w:rFonts w:cs="Times New Roman"/>
              </w:rPr>
            </w:pPr>
            <w:r w:rsidRPr="00BA4F0F">
              <w:rPr>
                <w:rFonts w:cs="Times New Roman"/>
              </w:rPr>
              <w:t>Лейкаферез</w:t>
            </w:r>
          </w:p>
        </w:tc>
        <w:tc>
          <w:tcPr>
            <w:tcW w:w="1133" w:type="dxa"/>
          </w:tcPr>
          <w:p w14:paraId="35A81AF4" w14:textId="77777777" w:rsidR="0075793D" w:rsidRPr="00BA4F0F" w:rsidRDefault="0075793D" w:rsidP="007A7C4E">
            <w:pPr>
              <w:ind w:firstLine="0"/>
              <w:rPr>
                <w:rFonts w:cs="Times New Roman"/>
              </w:rPr>
            </w:pPr>
          </w:p>
        </w:tc>
        <w:tc>
          <w:tcPr>
            <w:tcW w:w="1129" w:type="dxa"/>
          </w:tcPr>
          <w:p w14:paraId="0D1EDD62" w14:textId="77777777" w:rsidR="0075793D" w:rsidRPr="00BA4F0F" w:rsidRDefault="0075793D" w:rsidP="007A7C4E">
            <w:pPr>
              <w:ind w:firstLine="0"/>
              <w:rPr>
                <w:rFonts w:cs="Times New Roman"/>
              </w:rPr>
            </w:pPr>
          </w:p>
        </w:tc>
        <w:tc>
          <w:tcPr>
            <w:tcW w:w="1129" w:type="dxa"/>
          </w:tcPr>
          <w:p w14:paraId="741FAACD" w14:textId="77777777" w:rsidR="0075793D" w:rsidRPr="00BA4F0F" w:rsidRDefault="0075793D" w:rsidP="007A7C4E">
            <w:pPr>
              <w:ind w:firstLine="0"/>
              <w:rPr>
                <w:rFonts w:cs="Times New Roman"/>
              </w:rPr>
            </w:pPr>
          </w:p>
        </w:tc>
        <w:tc>
          <w:tcPr>
            <w:tcW w:w="1132" w:type="dxa"/>
          </w:tcPr>
          <w:p w14:paraId="7DE86F22" w14:textId="77777777" w:rsidR="0075793D" w:rsidRPr="00BA4F0F" w:rsidRDefault="0075793D" w:rsidP="007A7C4E">
            <w:pPr>
              <w:ind w:firstLine="0"/>
              <w:rPr>
                <w:rFonts w:cs="Times New Roman"/>
              </w:rPr>
            </w:pPr>
          </w:p>
        </w:tc>
        <w:tc>
          <w:tcPr>
            <w:tcW w:w="1133" w:type="dxa"/>
          </w:tcPr>
          <w:p w14:paraId="58FC6482" w14:textId="77777777" w:rsidR="0075793D" w:rsidRPr="00BA4F0F" w:rsidRDefault="0075793D" w:rsidP="007A7C4E">
            <w:pPr>
              <w:ind w:firstLine="0"/>
              <w:rPr>
                <w:rFonts w:cs="Times New Roman"/>
                <w:lang w:val="en-US"/>
              </w:rPr>
            </w:pPr>
            <w:r w:rsidRPr="00BA4F0F">
              <w:rPr>
                <w:rFonts w:cs="Times New Roman"/>
                <w:lang w:val="en-US"/>
              </w:rPr>
              <w:t>V</w:t>
            </w:r>
          </w:p>
        </w:tc>
        <w:tc>
          <w:tcPr>
            <w:tcW w:w="1133" w:type="dxa"/>
          </w:tcPr>
          <w:p w14:paraId="65A8C47D" w14:textId="77777777" w:rsidR="0075793D" w:rsidRPr="00BA4F0F" w:rsidRDefault="0075793D" w:rsidP="007A7C4E">
            <w:pPr>
              <w:ind w:firstLine="0"/>
              <w:rPr>
                <w:rFonts w:cs="Times New Roman"/>
                <w:lang w:val="en-US"/>
              </w:rPr>
            </w:pPr>
            <w:r w:rsidRPr="00BA4F0F">
              <w:rPr>
                <w:rFonts w:cs="Times New Roman"/>
                <w:lang w:val="en-US"/>
              </w:rPr>
              <w:t>V</w:t>
            </w:r>
          </w:p>
        </w:tc>
      </w:tr>
    </w:tbl>
    <w:p w14:paraId="4D6D3C34" w14:textId="77777777" w:rsidR="0075793D" w:rsidRPr="00BA4F0F" w:rsidRDefault="0075793D" w:rsidP="0075793D">
      <w:pPr>
        <w:pStyle w:val="11"/>
        <w:spacing w:before="0"/>
        <w:ind w:left="840"/>
      </w:pPr>
    </w:p>
    <w:p w14:paraId="72AB7B24" w14:textId="77777777" w:rsidR="0075793D" w:rsidRPr="00BA4F0F" w:rsidRDefault="0075793D" w:rsidP="0075793D">
      <w:pPr>
        <w:pStyle w:val="afe"/>
        <w:ind w:left="0"/>
        <w:rPr>
          <w:rFonts w:cs="Times New Roman"/>
          <w:szCs w:val="24"/>
          <w:u w:val="single"/>
        </w:rPr>
      </w:pPr>
      <w:bookmarkStart w:id="127" w:name="_Toc44926608"/>
      <w:r w:rsidRPr="00BA4F0F">
        <w:rPr>
          <w:rFonts w:cs="Times New Roman"/>
          <w:szCs w:val="24"/>
          <w:u w:val="single"/>
        </w:rPr>
        <w:t>Сравнительная характеристика режимов мобилизации ГСК</w:t>
      </w:r>
      <w:bookmarkEnd w:id="127"/>
    </w:p>
    <w:p w14:paraId="37A015A1" w14:textId="77777777" w:rsidR="0075793D" w:rsidRPr="00BA4F0F" w:rsidRDefault="0075793D" w:rsidP="0075793D">
      <w:pPr>
        <w:rPr>
          <w:rFonts w:cs="Times New Roman"/>
          <w:szCs w:val="24"/>
        </w:rPr>
      </w:pPr>
      <w:r w:rsidRPr="00BA4F0F">
        <w:rPr>
          <w:rFonts w:cs="Times New Roman"/>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136A9D94" w14:textId="77777777" w:rsidR="0075793D" w:rsidRPr="00BA4F0F" w:rsidRDefault="0075793D" w:rsidP="0075793D">
      <w:pPr>
        <w:rPr>
          <w:rFonts w:cs="Times New Roman"/>
          <w:szCs w:val="24"/>
        </w:rPr>
      </w:pPr>
      <w:r w:rsidRPr="00BA4F0F">
        <w:rPr>
          <w:rFonts w:cs="Times New Roman"/>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7C2BF34E" w14:textId="77777777" w:rsidR="0075793D" w:rsidRPr="00BA4F0F" w:rsidRDefault="0075793D" w:rsidP="0075793D">
      <w:pPr>
        <w:rPr>
          <w:rFonts w:cs="Times New Roman"/>
          <w:szCs w:val="24"/>
        </w:rPr>
      </w:pPr>
      <w:r w:rsidRPr="00BA4F0F">
        <w:rPr>
          <w:rFonts w:cs="Times New Roman"/>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3D21EE8C" w14:textId="77777777" w:rsidR="0075793D" w:rsidRPr="00BA4F0F" w:rsidRDefault="0075793D" w:rsidP="0075793D">
      <w:pPr>
        <w:rPr>
          <w:rFonts w:cs="Times New Roman"/>
          <w:szCs w:val="24"/>
        </w:rPr>
      </w:pPr>
    </w:p>
    <w:p w14:paraId="59C94A66" w14:textId="77777777" w:rsidR="0075793D" w:rsidRPr="00BA4F0F" w:rsidRDefault="0075793D" w:rsidP="0075793D">
      <w:pPr>
        <w:rPr>
          <w:rFonts w:cs="Times New Roman"/>
          <w:szCs w:val="24"/>
        </w:rPr>
      </w:pPr>
      <w:r w:rsidRPr="00BA4F0F">
        <w:rPr>
          <w:rFonts w:cs="Times New Roman"/>
          <w:szCs w:val="24"/>
        </w:rPr>
        <w:t>Таблица 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36"/>
        <w:gridCol w:w="3912"/>
        <w:gridCol w:w="3490"/>
      </w:tblGrid>
      <w:tr w:rsidR="0075793D" w:rsidRPr="00BA4F0F" w14:paraId="4814F25C" w14:textId="77777777" w:rsidTr="002D3EBF">
        <w:trPr>
          <w:trHeight w:val="896"/>
        </w:trPr>
        <w:tc>
          <w:tcPr>
            <w:tcW w:w="1843" w:type="dxa"/>
          </w:tcPr>
          <w:p w14:paraId="1A380738" w14:textId="77777777" w:rsidR="0075793D" w:rsidRPr="00BA4F0F" w:rsidRDefault="0075793D" w:rsidP="007A7C4E">
            <w:pPr>
              <w:ind w:firstLine="0"/>
              <w:rPr>
                <w:rFonts w:cs="Times New Roman"/>
              </w:rPr>
            </w:pPr>
            <w:r w:rsidRPr="00BA4F0F">
              <w:rPr>
                <w:rFonts w:cs="Times New Roman"/>
                <w:b/>
                <w:bCs/>
              </w:rPr>
              <w:t>Режим мобилизации</w:t>
            </w:r>
          </w:p>
        </w:tc>
        <w:tc>
          <w:tcPr>
            <w:tcW w:w="3969" w:type="dxa"/>
          </w:tcPr>
          <w:p w14:paraId="7279B2DA" w14:textId="77777777" w:rsidR="0075793D" w:rsidRPr="00BA4F0F" w:rsidRDefault="0075793D" w:rsidP="007A7C4E">
            <w:pPr>
              <w:ind w:left="720" w:firstLine="0"/>
              <w:contextualSpacing/>
              <w:rPr>
                <w:rFonts w:cs="Times New Roman"/>
              </w:rPr>
            </w:pPr>
            <w:r w:rsidRPr="00BA4F0F">
              <w:rPr>
                <w:rFonts w:cs="Times New Roman"/>
                <w:b/>
                <w:bCs/>
              </w:rPr>
              <w:t>Преимущества</w:t>
            </w:r>
          </w:p>
        </w:tc>
        <w:tc>
          <w:tcPr>
            <w:tcW w:w="3544" w:type="dxa"/>
          </w:tcPr>
          <w:p w14:paraId="41CF4849" w14:textId="77777777" w:rsidR="0075793D" w:rsidRPr="00BA4F0F" w:rsidRDefault="0075793D" w:rsidP="007A7C4E">
            <w:pPr>
              <w:ind w:left="720" w:firstLine="0"/>
              <w:contextualSpacing/>
              <w:rPr>
                <w:rFonts w:cs="Times New Roman"/>
              </w:rPr>
            </w:pPr>
            <w:r w:rsidRPr="00BA4F0F">
              <w:rPr>
                <w:rFonts w:cs="Times New Roman"/>
                <w:b/>
                <w:bCs/>
              </w:rPr>
              <w:t>Недостатки</w:t>
            </w:r>
          </w:p>
        </w:tc>
      </w:tr>
      <w:tr w:rsidR="0075793D" w:rsidRPr="00BA4F0F" w14:paraId="1143E42E" w14:textId="77777777" w:rsidTr="002D3EBF">
        <w:tc>
          <w:tcPr>
            <w:tcW w:w="1843" w:type="dxa"/>
          </w:tcPr>
          <w:p w14:paraId="66A28517" w14:textId="77777777" w:rsidR="0075793D" w:rsidRPr="00BA4F0F" w:rsidRDefault="0075793D" w:rsidP="007A7C4E">
            <w:pPr>
              <w:ind w:firstLine="0"/>
              <w:rPr>
                <w:rFonts w:cs="Times New Roman"/>
                <w:b/>
              </w:rPr>
            </w:pPr>
            <w:r w:rsidRPr="00BA4F0F">
              <w:rPr>
                <w:rFonts w:cs="Times New Roman"/>
                <w:b/>
              </w:rPr>
              <w:t>Г-КСФ в монорежиме</w:t>
            </w:r>
          </w:p>
        </w:tc>
        <w:tc>
          <w:tcPr>
            <w:tcW w:w="3969" w:type="dxa"/>
          </w:tcPr>
          <w:p w14:paraId="03D8C31D" w14:textId="77777777" w:rsidR="0075793D" w:rsidRPr="00BA4F0F" w:rsidRDefault="0075793D" w:rsidP="007A7C4E">
            <w:pPr>
              <w:ind w:firstLine="0"/>
              <w:rPr>
                <w:rFonts w:cs="Times New Roman"/>
              </w:rPr>
            </w:pPr>
            <w:r w:rsidRPr="00BA4F0F">
              <w:rPr>
                <w:rFonts w:cs="Times New Roman"/>
              </w:rPr>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2DC1D766" w14:textId="77777777" w:rsidR="0075793D" w:rsidRPr="00BA4F0F" w:rsidRDefault="0075793D" w:rsidP="007A7C4E">
            <w:pPr>
              <w:ind w:firstLine="0"/>
              <w:rPr>
                <w:rFonts w:cs="Times New Roman"/>
              </w:rPr>
            </w:pPr>
          </w:p>
        </w:tc>
        <w:tc>
          <w:tcPr>
            <w:tcW w:w="3544" w:type="dxa"/>
          </w:tcPr>
          <w:p w14:paraId="00712FD0" w14:textId="77777777" w:rsidR="0075793D" w:rsidRPr="00BA4F0F" w:rsidRDefault="0075793D" w:rsidP="007A7C4E">
            <w:pPr>
              <w:ind w:firstLine="0"/>
              <w:rPr>
                <w:rFonts w:cs="Times New Roman"/>
              </w:rPr>
            </w:pPr>
            <w:r w:rsidRPr="00BA4F0F">
              <w:rPr>
                <w:rFonts w:cs="Times New Roman"/>
              </w:rPr>
              <w:t>Неэффективна у предлеченных больных</w:t>
            </w:r>
          </w:p>
        </w:tc>
      </w:tr>
      <w:tr w:rsidR="0075793D" w:rsidRPr="00BA4F0F" w14:paraId="4F7AB547" w14:textId="77777777" w:rsidTr="002D3EBF">
        <w:tc>
          <w:tcPr>
            <w:tcW w:w="1843" w:type="dxa"/>
          </w:tcPr>
          <w:p w14:paraId="7495733A" w14:textId="77777777" w:rsidR="0075793D" w:rsidRPr="00BA4F0F" w:rsidRDefault="0075793D" w:rsidP="007A7C4E">
            <w:pPr>
              <w:ind w:firstLine="0"/>
              <w:rPr>
                <w:rFonts w:cs="Times New Roman"/>
                <w:b/>
              </w:rPr>
            </w:pPr>
            <w:r w:rsidRPr="00BA4F0F">
              <w:rPr>
                <w:rFonts w:cs="Times New Roman"/>
                <w:b/>
              </w:rPr>
              <w:t>ХТ+ Г-КСФ</w:t>
            </w:r>
          </w:p>
        </w:tc>
        <w:tc>
          <w:tcPr>
            <w:tcW w:w="3969" w:type="dxa"/>
          </w:tcPr>
          <w:p w14:paraId="24727E75" w14:textId="77777777" w:rsidR="0075793D" w:rsidRPr="00BA4F0F" w:rsidRDefault="0075793D" w:rsidP="007A7C4E">
            <w:pPr>
              <w:ind w:firstLine="0"/>
              <w:rPr>
                <w:rFonts w:cs="Times New Roman"/>
              </w:rPr>
            </w:pPr>
            <w:r w:rsidRPr="00BA4F0F">
              <w:rPr>
                <w:rFonts w:cs="Times New Roman"/>
              </w:rPr>
              <w:t>Высокая эффективность  мобилизации</w:t>
            </w:r>
          </w:p>
        </w:tc>
        <w:tc>
          <w:tcPr>
            <w:tcW w:w="3544" w:type="dxa"/>
          </w:tcPr>
          <w:p w14:paraId="576A0C78" w14:textId="77777777" w:rsidR="0075793D" w:rsidRPr="00BA4F0F" w:rsidRDefault="0075793D" w:rsidP="007A7C4E">
            <w:pPr>
              <w:ind w:firstLine="0"/>
              <w:rPr>
                <w:rFonts w:cs="Times New Roman"/>
              </w:rPr>
            </w:pPr>
            <w:r w:rsidRPr="00BA4F0F">
              <w:rPr>
                <w:rFonts w:cs="Times New Roman"/>
              </w:rPr>
              <w:t>Цитопения</w:t>
            </w:r>
          </w:p>
          <w:p w14:paraId="1A6D39C1" w14:textId="77777777" w:rsidR="0075793D" w:rsidRPr="00BA4F0F" w:rsidRDefault="0075793D" w:rsidP="007A7C4E">
            <w:pPr>
              <w:ind w:firstLine="0"/>
              <w:rPr>
                <w:rFonts w:cs="Times New Roman"/>
              </w:rPr>
            </w:pPr>
            <w:r w:rsidRPr="00BA4F0F">
              <w:rPr>
                <w:rFonts w:cs="Times New Roman"/>
              </w:rPr>
              <w:t xml:space="preserve">Инфекционные осложнения </w:t>
            </w:r>
          </w:p>
          <w:p w14:paraId="6B4D52A3" w14:textId="77777777" w:rsidR="0075793D" w:rsidRPr="00BA4F0F" w:rsidRDefault="0075793D" w:rsidP="007A7C4E">
            <w:pPr>
              <w:ind w:firstLine="0"/>
              <w:rPr>
                <w:rFonts w:cs="Times New Roman"/>
              </w:rPr>
            </w:pPr>
            <w:r w:rsidRPr="00BA4F0F">
              <w:rPr>
                <w:rFonts w:cs="Times New Roman"/>
              </w:rPr>
              <w:t>Трансфузии компонентов крови</w:t>
            </w:r>
          </w:p>
          <w:p w14:paraId="106839E5" w14:textId="77777777" w:rsidR="0075793D" w:rsidRPr="00BA4F0F" w:rsidRDefault="0075793D" w:rsidP="007A7C4E">
            <w:pPr>
              <w:ind w:firstLine="0"/>
              <w:rPr>
                <w:rFonts w:cs="Times New Roman"/>
              </w:rPr>
            </w:pPr>
            <w:r w:rsidRPr="00BA4F0F">
              <w:rPr>
                <w:rFonts w:cs="Times New Roman"/>
              </w:rPr>
              <w:t>Нет четкого планирования сроков лейкаферезов</w:t>
            </w:r>
          </w:p>
          <w:p w14:paraId="0981B147" w14:textId="77777777" w:rsidR="0075793D" w:rsidRPr="00BA4F0F" w:rsidRDefault="0075793D" w:rsidP="007A7C4E">
            <w:pPr>
              <w:ind w:firstLine="0"/>
              <w:rPr>
                <w:rFonts w:cs="Times New Roman"/>
              </w:rPr>
            </w:pPr>
            <w:r w:rsidRPr="00BA4F0F">
              <w:rPr>
                <w:rFonts w:cs="Times New Roman"/>
              </w:rPr>
              <w:t>Небезопасна при коморбидности</w:t>
            </w:r>
          </w:p>
        </w:tc>
      </w:tr>
    </w:tbl>
    <w:p w14:paraId="31893F62" w14:textId="77777777" w:rsidR="0075793D" w:rsidRPr="00BA4F0F" w:rsidRDefault="0075793D" w:rsidP="0075793D">
      <w:pPr>
        <w:rPr>
          <w:rFonts w:cs="Times New Roman"/>
          <w:i/>
          <w:szCs w:val="24"/>
        </w:rPr>
      </w:pPr>
      <w:r w:rsidRPr="00BA4F0F">
        <w:rPr>
          <w:rFonts w:cs="Times New Roman"/>
          <w:i/>
          <w:szCs w:val="24"/>
        </w:rPr>
        <w:t>ХТ – химиотерапия, ЛЛТ – локальная лучевая терапия</w:t>
      </w:r>
    </w:p>
    <w:p w14:paraId="79515D3A" w14:textId="77777777" w:rsidR="0075793D" w:rsidRPr="00BA4F0F" w:rsidRDefault="0075793D" w:rsidP="0075793D">
      <w:pPr>
        <w:rPr>
          <w:rFonts w:cs="Times New Roman"/>
          <w:szCs w:val="24"/>
        </w:rPr>
      </w:pPr>
      <w:r w:rsidRPr="00BA4F0F">
        <w:rPr>
          <w:rFonts w:cs="Times New Roman"/>
          <w:szCs w:val="24"/>
        </w:rPr>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417276FA" w14:textId="77777777" w:rsidR="0075793D" w:rsidRPr="00BA4F0F" w:rsidRDefault="0075793D" w:rsidP="0075793D">
      <w:pPr>
        <w:rPr>
          <w:rFonts w:cs="Times New Roman"/>
          <w:szCs w:val="24"/>
        </w:rPr>
      </w:pPr>
      <w:bookmarkStart w:id="128" w:name="_Toc44926609"/>
    </w:p>
    <w:p w14:paraId="5F4B26DD" w14:textId="77777777" w:rsidR="0075793D" w:rsidRPr="00BA4F0F" w:rsidRDefault="0075793D" w:rsidP="0075793D">
      <w:pPr>
        <w:rPr>
          <w:rFonts w:cs="Times New Roman"/>
          <w:b/>
          <w:szCs w:val="24"/>
        </w:rPr>
      </w:pPr>
      <w:r w:rsidRPr="00BA4F0F">
        <w:rPr>
          <w:rFonts w:cs="Times New Roman"/>
          <w:b/>
          <w:szCs w:val="24"/>
        </w:rPr>
        <w:t>Особенности сопроводительной терапии при мобилизации ГСК</w:t>
      </w:r>
      <w:bookmarkEnd w:id="128"/>
    </w:p>
    <w:p w14:paraId="611EE884" w14:textId="77777777" w:rsidR="0075793D" w:rsidRPr="00BA4F0F" w:rsidRDefault="0075793D" w:rsidP="0075793D">
      <w:pPr>
        <w:pStyle w:val="afe"/>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79CAEFEF"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796397CF"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7CC3E74B"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028D1545" w14:textId="77777777" w:rsidR="0075793D" w:rsidRPr="00BA4F0F" w:rsidRDefault="0075793D" w:rsidP="0075793D">
      <w:pPr>
        <w:rPr>
          <w:rFonts w:cs="Times New Roman"/>
          <w:b/>
          <w:i/>
          <w:szCs w:val="24"/>
        </w:rPr>
      </w:pPr>
    </w:p>
    <w:p w14:paraId="7975B6A1" w14:textId="77777777" w:rsidR="0075793D" w:rsidRPr="00BA4F0F" w:rsidRDefault="0075793D" w:rsidP="0075793D">
      <w:pPr>
        <w:pStyle w:val="afe"/>
        <w:ind w:left="0"/>
        <w:rPr>
          <w:rFonts w:cs="Times New Roman"/>
          <w:szCs w:val="24"/>
          <w:u w:val="single"/>
        </w:rPr>
      </w:pPr>
      <w:r w:rsidRPr="00BA4F0F">
        <w:rPr>
          <w:rFonts w:cs="Times New Roman"/>
          <w:szCs w:val="24"/>
          <w:u w:val="single"/>
        </w:rPr>
        <w:t>Режим «ХТ + Г-КСФ»</w:t>
      </w:r>
    </w:p>
    <w:p w14:paraId="33EC3208"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07482AE9"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76A2E37D"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Введение химиопрепаратов сопровождается массивной гидратацией из расчета 1,5-3 л/м</w:t>
      </w:r>
      <w:r w:rsidRPr="00BA4F0F">
        <w:rPr>
          <w:rFonts w:cs="Times New Roman"/>
          <w:szCs w:val="24"/>
          <w:vertAlign w:val="superscript"/>
        </w:rPr>
        <w:t>2</w:t>
      </w:r>
      <w:r w:rsidRPr="00BA4F0F">
        <w:rPr>
          <w:rFonts w:cs="Times New Roman"/>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61FE311D"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rFonts w:cs="Times New Roman"/>
          <w:szCs w:val="24"/>
          <w:vertAlign w:val="superscript"/>
        </w:rPr>
        <w:t>2</w:t>
      </w:r>
      <w:r w:rsidRPr="00BA4F0F">
        <w:rPr>
          <w:rFonts w:cs="Times New Roman"/>
          <w:szCs w:val="24"/>
        </w:rPr>
        <w:t xml:space="preserve"> круглосуточно в день введения цитостатика;</w:t>
      </w:r>
    </w:p>
    <w:p w14:paraId="6FAF055E"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286DCD34"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Противосудорожная профилактика, если применяется бусульфан, циклофосфан (карбамазепин 200 мг+ диазепам 10 мг);</w:t>
      </w:r>
    </w:p>
    <w:p w14:paraId="176606A8"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Противорвотная терапия по стандартным схемам (ондансетрон 8 мг, метоклопрамид 10 мг и тд.);</w:t>
      </w:r>
    </w:p>
    <w:p w14:paraId="401A0870"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 xml:space="preserve">Противоязвенная терапия по стандартным схемам (омепразол 20 мг или ранитидин 150 мг) </w:t>
      </w:r>
    </w:p>
    <w:p w14:paraId="41C28D60" w14:textId="77777777" w:rsidR="0075793D" w:rsidRPr="00BA4F0F" w:rsidRDefault="0075793D" w:rsidP="005E0272">
      <w:pPr>
        <w:numPr>
          <w:ilvl w:val="0"/>
          <w:numId w:val="232"/>
        </w:numPr>
        <w:ind w:left="0" w:firstLine="0"/>
        <w:rPr>
          <w:rFonts w:cs="Times New Roman"/>
          <w:szCs w:val="24"/>
        </w:rPr>
      </w:pPr>
      <w:r w:rsidRPr="00BA4F0F">
        <w:rPr>
          <w:rFonts w:cs="Times New Roman"/>
          <w:szCs w:val="24"/>
        </w:rPr>
        <w:t>Овариопротекция проводится женщинам фертильного возраста по показаниям</w:t>
      </w:r>
    </w:p>
    <w:p w14:paraId="5FB669CC" w14:textId="77777777" w:rsidR="0075793D" w:rsidRPr="00BA4F0F" w:rsidRDefault="0075793D" w:rsidP="0075793D">
      <w:pPr>
        <w:rPr>
          <w:rFonts w:cs="Times New Roman"/>
          <w:b/>
          <w:szCs w:val="24"/>
        </w:rPr>
      </w:pPr>
      <w:bookmarkStart w:id="129" w:name="_Toc44926610"/>
    </w:p>
    <w:p w14:paraId="7405B3B6" w14:textId="77777777" w:rsidR="0075793D" w:rsidRPr="00BA4F0F" w:rsidRDefault="0075793D" w:rsidP="0075793D">
      <w:pPr>
        <w:rPr>
          <w:rFonts w:cs="Times New Roman"/>
          <w:b/>
          <w:szCs w:val="24"/>
        </w:rPr>
      </w:pPr>
      <w:r w:rsidRPr="00BA4F0F">
        <w:rPr>
          <w:rFonts w:cs="Times New Roman"/>
          <w:b/>
          <w:szCs w:val="24"/>
        </w:rPr>
        <w:t>Лейкаферез и криоконсервирование</w:t>
      </w:r>
      <w:bookmarkEnd w:id="129"/>
    </w:p>
    <w:p w14:paraId="19CC4FF2" w14:textId="77777777" w:rsidR="0075793D" w:rsidRPr="00BA4F0F" w:rsidRDefault="0075793D" w:rsidP="0075793D">
      <w:pPr>
        <w:pStyle w:val="afe"/>
        <w:ind w:left="0"/>
        <w:rPr>
          <w:rFonts w:cs="Times New Roman"/>
          <w:szCs w:val="24"/>
          <w:u w:val="single"/>
        </w:rPr>
      </w:pPr>
      <w:bookmarkStart w:id="130" w:name="_Toc44926611"/>
      <w:r w:rsidRPr="00BA4F0F">
        <w:rPr>
          <w:rFonts w:cs="Times New Roman"/>
          <w:szCs w:val="24"/>
          <w:u w:val="single"/>
        </w:rPr>
        <w:t>Лейкоцитаферез</w:t>
      </w:r>
      <w:bookmarkEnd w:id="130"/>
    </w:p>
    <w:p w14:paraId="4E23B015" w14:textId="738BBAFB" w:rsidR="0075793D" w:rsidRPr="00BA4F0F" w:rsidRDefault="0075793D" w:rsidP="0075793D">
      <w:pPr>
        <w:rPr>
          <w:rFonts w:cs="Times New Roman"/>
          <w:szCs w:val="24"/>
        </w:rPr>
      </w:pPr>
      <w:r w:rsidRPr="00BA4F0F">
        <w:rPr>
          <w:rFonts w:cs="Times New Roman"/>
          <w:szCs w:val="24"/>
        </w:rPr>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rPr>
          <w:rFonts w:cs="Times New Roman"/>
          <w:szCs w:val="24"/>
        </w:rPr>
        <w:fldChar w:fldCharType="begin" w:fldLock="1"/>
      </w:r>
      <w:r w:rsidR="004810E5">
        <w:rPr>
          <w:rFonts w:cs="Times New Roman"/>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81]","plainTextFormattedCitation":"[181]","previouslyFormattedCitation":"[181]"},"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81]</w:t>
      </w:r>
      <w:r w:rsidRPr="00BA4F0F">
        <w:rPr>
          <w:rFonts w:cs="Times New Roman"/>
          <w:szCs w:val="24"/>
        </w:rPr>
        <w:fldChar w:fldCharType="end"/>
      </w:r>
      <w:r w:rsidRPr="00BA4F0F">
        <w:rPr>
          <w:rFonts w:cs="Times New Roman"/>
          <w:szCs w:val="24"/>
        </w:rPr>
        <w:t xml:space="preserve">. </w:t>
      </w:r>
    </w:p>
    <w:p w14:paraId="4A27062C" w14:textId="7524DF39" w:rsidR="0075793D" w:rsidRPr="00BA4F0F" w:rsidRDefault="0075793D" w:rsidP="0075793D">
      <w:pPr>
        <w:rPr>
          <w:rFonts w:cs="Times New Roman"/>
          <w:szCs w:val="24"/>
        </w:rPr>
      </w:pPr>
      <w:r w:rsidRPr="00BA4F0F">
        <w:rPr>
          <w:rFonts w:cs="Times New Roman"/>
          <w:szCs w:val="24"/>
        </w:rPr>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rPr>
          <w:rFonts w:cs="Times New Roman"/>
          <w:szCs w:val="24"/>
        </w:rPr>
        <w:fldChar w:fldCharType="begin" w:fldLock="1"/>
      </w:r>
      <w:r w:rsidR="004810E5">
        <w:rPr>
          <w:rFonts w:cs="Times New Roman"/>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82]","plainTextFormattedCitation":"[182]","previouslyFormattedCitation":"[182]"},"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82]</w:t>
      </w:r>
      <w:r w:rsidRPr="00BA4F0F">
        <w:rPr>
          <w:rFonts w:cs="Times New Roman"/>
          <w:szCs w:val="24"/>
        </w:rPr>
        <w:fldChar w:fldCharType="end"/>
      </w:r>
      <w:r w:rsidRPr="00BA4F0F">
        <w:rPr>
          <w:rFonts w:cs="Times New Roman"/>
          <w:szCs w:val="24"/>
        </w:rPr>
        <w:t>.</w:t>
      </w:r>
    </w:p>
    <w:p w14:paraId="56249914" w14:textId="77777777" w:rsidR="0075793D" w:rsidRPr="00BA4F0F" w:rsidRDefault="0075793D" w:rsidP="0075793D">
      <w:pPr>
        <w:rPr>
          <w:rFonts w:cs="Times New Roman"/>
          <w:szCs w:val="24"/>
        </w:rPr>
      </w:pPr>
      <w:r w:rsidRPr="00BA4F0F">
        <w:rPr>
          <w:rFonts w:cs="Times New Roman"/>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55117EF6" w14:textId="77777777" w:rsidR="0075793D" w:rsidRPr="00BA4F0F" w:rsidRDefault="0075793D" w:rsidP="0075793D">
      <w:pPr>
        <w:rPr>
          <w:rFonts w:cs="Times New Roman"/>
          <w:szCs w:val="24"/>
        </w:rPr>
      </w:pPr>
      <w:r w:rsidRPr="00BA4F0F">
        <w:rPr>
          <w:rFonts w:cs="Times New Roman"/>
          <w:szCs w:val="24"/>
        </w:rPr>
        <w:t xml:space="preserve">В день первого предполагаемого сбора выполняется общий анализ крови и подсчет </w:t>
      </w:r>
      <w:r w:rsidRPr="00BA4F0F">
        <w:rPr>
          <w:rFonts w:cs="Times New Roman"/>
          <w:szCs w:val="24"/>
          <w:lang w:val="en-US"/>
        </w:rPr>
        <w:t>CD</w:t>
      </w:r>
      <w:r w:rsidRPr="00BA4F0F">
        <w:rPr>
          <w:rFonts w:cs="Times New Roman"/>
          <w:szCs w:val="24"/>
        </w:rPr>
        <w:t xml:space="preserve">34+ в крови методом проточной цитометрии. </w:t>
      </w:r>
    </w:p>
    <w:p w14:paraId="1B409662" w14:textId="77777777" w:rsidR="0075793D" w:rsidRPr="00BA4F0F" w:rsidRDefault="0075793D" w:rsidP="0075793D">
      <w:pPr>
        <w:rPr>
          <w:rFonts w:cs="Times New Roman"/>
          <w:szCs w:val="24"/>
        </w:rPr>
      </w:pPr>
      <w:r w:rsidRPr="00BA4F0F">
        <w:rPr>
          <w:rFonts w:cs="Times New Roman"/>
          <w:szCs w:val="24"/>
        </w:rPr>
        <w:t xml:space="preserve">Подсчет абсолютного количества </w:t>
      </w:r>
      <w:r w:rsidRPr="00BA4F0F">
        <w:rPr>
          <w:rFonts w:cs="Times New Roman"/>
          <w:szCs w:val="24"/>
          <w:lang w:val="en-US"/>
        </w:rPr>
        <w:t>CD</w:t>
      </w:r>
      <w:r w:rsidRPr="00BA4F0F">
        <w:rPr>
          <w:rFonts w:cs="Times New Roman"/>
          <w:szCs w:val="24"/>
        </w:rPr>
        <w:t xml:space="preserve">34+ ГСК в крови проводится по формуле: </w:t>
      </w:r>
    </w:p>
    <w:p w14:paraId="17D6007A" w14:textId="77777777" w:rsidR="0075793D" w:rsidRPr="00BA4F0F" w:rsidRDefault="0075793D" w:rsidP="0075793D">
      <w:pPr>
        <w:jc w:val="center"/>
        <w:rPr>
          <w:rFonts w:cs="Times New Roman"/>
          <w:i/>
          <w:szCs w:val="24"/>
        </w:rPr>
      </w:pPr>
      <w:r w:rsidRPr="00BA4F0F">
        <w:rPr>
          <w:rFonts w:cs="Times New Roman"/>
          <w:i/>
          <w:szCs w:val="24"/>
        </w:rPr>
        <w:t xml:space="preserve">Абсолютное содержание </w:t>
      </w:r>
      <w:r w:rsidRPr="00BA4F0F">
        <w:rPr>
          <w:rFonts w:cs="Times New Roman"/>
          <w:i/>
          <w:szCs w:val="24"/>
          <w:lang w:val="en-US"/>
        </w:rPr>
        <w:t>CD</w:t>
      </w:r>
      <w:r w:rsidRPr="00BA4F0F">
        <w:rPr>
          <w:rFonts w:cs="Times New Roman"/>
          <w:i/>
          <w:szCs w:val="24"/>
        </w:rPr>
        <w:t>34+ клеток в крови (клеток/мкл) =</w:t>
      </w:r>
    </w:p>
    <w:p w14:paraId="07DCF7C1" w14:textId="77777777" w:rsidR="0075793D" w:rsidRPr="00BA4F0F" w:rsidRDefault="0075793D" w:rsidP="0075793D">
      <w:pPr>
        <w:jc w:val="center"/>
        <w:rPr>
          <w:rFonts w:cs="Times New Roman"/>
          <w:i/>
          <w:szCs w:val="24"/>
        </w:rPr>
      </w:pPr>
      <w:r w:rsidRPr="00BA4F0F">
        <w:rPr>
          <w:rFonts w:cs="Times New Roman"/>
          <w:i/>
          <w:szCs w:val="24"/>
        </w:rPr>
        <w:t xml:space="preserve">доля </w:t>
      </w:r>
      <w:r w:rsidRPr="00BA4F0F">
        <w:rPr>
          <w:rFonts w:cs="Times New Roman"/>
          <w:i/>
          <w:szCs w:val="24"/>
          <w:lang w:val="en-US"/>
        </w:rPr>
        <w:t>CD</w:t>
      </w:r>
      <w:r w:rsidRPr="00BA4F0F">
        <w:rPr>
          <w:rFonts w:cs="Times New Roman"/>
          <w:i/>
          <w:szCs w:val="24"/>
        </w:rPr>
        <w:t>34+ клеток (%) × количество лейкоцитов (10</w:t>
      </w:r>
      <w:r w:rsidRPr="00BA4F0F">
        <w:rPr>
          <w:rFonts w:cs="Times New Roman"/>
          <w:i/>
          <w:szCs w:val="24"/>
          <w:vertAlign w:val="superscript"/>
        </w:rPr>
        <w:t>9</w:t>
      </w:r>
      <w:r w:rsidRPr="00BA4F0F">
        <w:rPr>
          <w:rFonts w:cs="Times New Roman"/>
          <w:i/>
          <w:szCs w:val="24"/>
        </w:rPr>
        <w:t>/л) × 10</w:t>
      </w:r>
    </w:p>
    <w:p w14:paraId="431959C4" w14:textId="77777777" w:rsidR="0075793D" w:rsidRPr="00BA4F0F" w:rsidRDefault="0075793D" w:rsidP="0075793D">
      <w:pPr>
        <w:rPr>
          <w:rFonts w:cs="Times New Roman"/>
          <w:szCs w:val="24"/>
        </w:rPr>
      </w:pPr>
      <w:r w:rsidRPr="00BA4F0F">
        <w:rPr>
          <w:rFonts w:cs="Times New Roman"/>
          <w:szCs w:val="24"/>
        </w:rPr>
        <w:t xml:space="preserve">При содержании </w:t>
      </w:r>
      <w:r w:rsidRPr="00BA4F0F">
        <w:rPr>
          <w:rFonts w:cs="Times New Roman"/>
          <w:szCs w:val="24"/>
          <w:lang w:val="en-US"/>
        </w:rPr>
        <w:t>CD</w:t>
      </w:r>
      <w:r w:rsidRPr="00BA4F0F">
        <w:rPr>
          <w:rFonts w:cs="Times New Roman"/>
          <w:szCs w:val="24"/>
        </w:rPr>
        <w:t>34+ клеток в периферической крови более 10-20 в 1 мкл. можно начинать первый лейкаферез.</w:t>
      </w:r>
    </w:p>
    <w:p w14:paraId="3E9585F3" w14:textId="77777777" w:rsidR="0075793D" w:rsidRPr="00BA4F0F" w:rsidRDefault="0075793D" w:rsidP="0075793D">
      <w:pPr>
        <w:rPr>
          <w:rFonts w:cs="Times New Roman"/>
          <w:szCs w:val="24"/>
        </w:rPr>
      </w:pPr>
      <w:r w:rsidRPr="00BA4F0F">
        <w:rPr>
          <w:rFonts w:cs="Times New Roman"/>
          <w:szCs w:val="24"/>
        </w:rPr>
        <w:t xml:space="preserve">Если абсолютное количество </w:t>
      </w:r>
      <w:r w:rsidRPr="00BA4F0F">
        <w:rPr>
          <w:rFonts w:cs="Times New Roman"/>
          <w:szCs w:val="24"/>
          <w:lang w:val="en-US"/>
        </w:rPr>
        <w:t>CD</w:t>
      </w:r>
      <w:r w:rsidRPr="00BA4F0F">
        <w:rPr>
          <w:rFonts w:cs="Times New Roman"/>
          <w:szCs w:val="24"/>
        </w:rPr>
        <w:t>34+ клеток в крови более 20 в 1 мкл., высока вероятность заготовки трансплантата за 1-2 процедуры лейкафкереза.</w:t>
      </w:r>
    </w:p>
    <w:p w14:paraId="09409BA4" w14:textId="77777777" w:rsidR="0075793D" w:rsidRPr="00BA4F0F" w:rsidRDefault="0075793D" w:rsidP="0075793D">
      <w:pPr>
        <w:rPr>
          <w:rFonts w:cs="Times New Roman"/>
          <w:szCs w:val="24"/>
        </w:rPr>
      </w:pPr>
      <w:r w:rsidRPr="00BA4F0F">
        <w:rPr>
          <w:rFonts w:cs="Times New Roman"/>
          <w:szCs w:val="24"/>
        </w:rPr>
        <w:t xml:space="preserve">При обнаружении </w:t>
      </w:r>
      <w:r w:rsidRPr="00BA4F0F">
        <w:rPr>
          <w:rFonts w:cs="Times New Roman"/>
          <w:szCs w:val="24"/>
          <w:lang w:val="en-US"/>
        </w:rPr>
        <w:t>CD</w:t>
      </w:r>
      <w:r w:rsidRPr="00BA4F0F">
        <w:rPr>
          <w:rFonts w:cs="Times New Roman"/>
          <w:szCs w:val="24"/>
        </w:rPr>
        <w:t>34+ клеток в крови в количе</w:t>
      </w:r>
      <w:r w:rsidRPr="00BA4F0F">
        <w:rPr>
          <w:rFonts w:cs="Times New Roman"/>
          <w:szCs w:val="24"/>
          <w:lang w:val="en-US"/>
        </w:rPr>
        <w:t>c</w:t>
      </w:r>
      <w:r w:rsidRPr="00BA4F0F">
        <w:rPr>
          <w:rFonts w:cs="Times New Roman"/>
          <w:szCs w:val="24"/>
        </w:rPr>
        <w:t xml:space="preserve">тве 10-20 в 1 мкл. обычно необходимо 2-4 процедуры лейкафереза. </w:t>
      </w:r>
    </w:p>
    <w:p w14:paraId="0E9F8653" w14:textId="77777777" w:rsidR="0075793D" w:rsidRPr="00BA4F0F" w:rsidRDefault="0075793D" w:rsidP="0075793D">
      <w:pPr>
        <w:rPr>
          <w:rFonts w:cs="Times New Roman"/>
          <w:szCs w:val="24"/>
        </w:rPr>
      </w:pPr>
      <w:r w:rsidRPr="00BA4F0F">
        <w:rPr>
          <w:rFonts w:cs="Times New Roman"/>
          <w:szCs w:val="24"/>
        </w:rPr>
        <w:t xml:space="preserve">Если содержание </w:t>
      </w:r>
      <w:r w:rsidRPr="00BA4F0F">
        <w:rPr>
          <w:rFonts w:cs="Times New Roman"/>
          <w:szCs w:val="24"/>
          <w:lang w:val="en-US"/>
        </w:rPr>
        <w:t>CD</w:t>
      </w:r>
      <w:r w:rsidRPr="00BA4F0F">
        <w:rPr>
          <w:rFonts w:cs="Times New Roman"/>
          <w:szCs w:val="24"/>
        </w:rPr>
        <w:t>34+ клеток менее 10 в 1 мкл., желательно воздержаться от сбора клеток в этот день и повторить анализ на следующий день.</w:t>
      </w:r>
    </w:p>
    <w:p w14:paraId="18F0C3EB" w14:textId="77777777" w:rsidR="0075793D" w:rsidRPr="00BA4F0F" w:rsidRDefault="0075793D" w:rsidP="0075793D">
      <w:pPr>
        <w:rPr>
          <w:rFonts w:cs="Times New Roman"/>
          <w:szCs w:val="24"/>
        </w:rPr>
      </w:pPr>
      <w:r w:rsidRPr="00BA4F0F">
        <w:rPr>
          <w:rFonts w:cs="Times New Roman"/>
          <w:szCs w:val="24"/>
        </w:rPr>
        <w:t xml:space="preserve">При содержании </w:t>
      </w:r>
      <w:r w:rsidRPr="00BA4F0F">
        <w:rPr>
          <w:rFonts w:cs="Times New Roman"/>
          <w:szCs w:val="24"/>
          <w:lang w:val="en-US"/>
        </w:rPr>
        <w:t>CD</w:t>
      </w:r>
      <w:r w:rsidRPr="00BA4F0F">
        <w:rPr>
          <w:rFonts w:cs="Times New Roman"/>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6798D6D3" w14:textId="77777777" w:rsidR="0075793D" w:rsidRPr="00BA4F0F" w:rsidRDefault="0075793D" w:rsidP="0075793D">
      <w:pPr>
        <w:rPr>
          <w:rFonts w:cs="Times New Roman"/>
          <w:szCs w:val="24"/>
        </w:rPr>
      </w:pPr>
      <w:r w:rsidRPr="00BA4F0F">
        <w:rPr>
          <w:rFonts w:cs="Times New Roman"/>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rFonts w:cs="Times New Roman"/>
          <w:szCs w:val="24"/>
          <w:vertAlign w:val="superscript"/>
        </w:rPr>
        <w:t>9</w:t>
      </w:r>
      <w:r w:rsidRPr="00BA4F0F">
        <w:rPr>
          <w:rFonts w:cs="Times New Roman"/>
          <w:szCs w:val="24"/>
        </w:rPr>
        <w:t xml:space="preserve">/л предпочтителен полуавтоматический режим для возможности ручной регулировки границы раздела сред. </w:t>
      </w:r>
    </w:p>
    <w:p w14:paraId="6D764F4A" w14:textId="77777777" w:rsidR="0075793D" w:rsidRPr="00BA4F0F" w:rsidRDefault="0075793D" w:rsidP="0075793D">
      <w:pPr>
        <w:rPr>
          <w:rFonts w:cs="Times New Roman"/>
          <w:szCs w:val="24"/>
        </w:rPr>
      </w:pPr>
      <w:r w:rsidRPr="00BA4F0F">
        <w:rPr>
          <w:rFonts w:cs="Times New Roman"/>
          <w:szCs w:val="24"/>
        </w:rPr>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6ECCC6A3" w14:textId="77777777" w:rsidR="0075793D" w:rsidRPr="00BA4F0F" w:rsidRDefault="0075793D" w:rsidP="0075793D">
      <w:pPr>
        <w:rPr>
          <w:rFonts w:cs="Times New Roman"/>
          <w:szCs w:val="24"/>
        </w:rPr>
      </w:pPr>
      <w:r w:rsidRPr="00BA4F0F">
        <w:rPr>
          <w:rFonts w:cs="Times New Roman"/>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40ED45B0" w14:textId="77777777" w:rsidR="0075793D" w:rsidRPr="00BA4F0F" w:rsidRDefault="0075793D" w:rsidP="0075793D">
      <w:pPr>
        <w:rPr>
          <w:rFonts w:cs="Times New Roman"/>
          <w:szCs w:val="24"/>
        </w:rPr>
      </w:pPr>
      <w:r w:rsidRPr="00BA4F0F">
        <w:rPr>
          <w:rFonts w:cs="Times New Roman"/>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69974F1F" w14:textId="671D8809" w:rsidR="0075793D" w:rsidRPr="00BA4F0F" w:rsidRDefault="0075793D" w:rsidP="0075793D">
      <w:pPr>
        <w:rPr>
          <w:rFonts w:cs="Times New Roman"/>
          <w:szCs w:val="24"/>
        </w:rPr>
      </w:pPr>
      <w:r w:rsidRPr="00BA4F0F">
        <w:rPr>
          <w:rFonts w:cs="Times New Roman"/>
          <w:szCs w:val="24"/>
        </w:rPr>
        <w:t>Из полученного продукта берут пробу ГСК для определения содержания С</w:t>
      </w:r>
      <w:r w:rsidRPr="00BA4F0F">
        <w:rPr>
          <w:rFonts w:cs="Times New Roman"/>
          <w:szCs w:val="24"/>
          <w:lang w:val="en-US"/>
        </w:rPr>
        <w:t>D</w:t>
      </w:r>
      <w:r w:rsidRPr="00BA4F0F">
        <w:rPr>
          <w:rFonts w:cs="Times New Roman"/>
          <w:szCs w:val="24"/>
        </w:rPr>
        <w:t xml:space="preserve">34+ клеток при помощи проточного цитофлуориметра. Существует множество рекомендуемых схем по подсчету </w:t>
      </w:r>
      <w:r w:rsidRPr="00BA4F0F">
        <w:rPr>
          <w:rFonts w:cs="Times New Roman"/>
          <w:szCs w:val="24"/>
          <w:lang w:val="en-US"/>
        </w:rPr>
        <w:t>CD</w:t>
      </w:r>
      <w:r w:rsidRPr="00BA4F0F">
        <w:rPr>
          <w:rFonts w:cs="Times New Roman"/>
          <w:szCs w:val="24"/>
        </w:rPr>
        <w:t xml:space="preserve">34+ ГСК, наиболее известен </w:t>
      </w:r>
      <w:r w:rsidRPr="00BA4F0F">
        <w:rPr>
          <w:rFonts w:cs="Times New Roman"/>
          <w:szCs w:val="24"/>
          <w:lang w:val="en-US"/>
        </w:rPr>
        <w:t>ISHAGE</w:t>
      </w:r>
      <w:r w:rsidRPr="00BA4F0F">
        <w:rPr>
          <w:rFonts w:cs="Times New Roman"/>
          <w:szCs w:val="24"/>
        </w:rPr>
        <w:t xml:space="preserve">-протокол (International Society of Hematotherapy and Graft Engineering) </w:t>
      </w:r>
      <w:r w:rsidRPr="00BA4F0F">
        <w:rPr>
          <w:rFonts w:cs="Times New Roman"/>
          <w:szCs w:val="24"/>
        </w:rPr>
        <w:fldChar w:fldCharType="begin" w:fldLock="1"/>
      </w:r>
      <w:r w:rsidR="004810E5">
        <w:rPr>
          <w:rFonts w:cs="Times New Roman"/>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83]","plainTextFormattedCitation":"[183]","previouslyFormattedCitation":"[183]"},"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83]</w:t>
      </w:r>
      <w:r w:rsidRPr="00BA4F0F">
        <w:rPr>
          <w:rFonts w:cs="Times New Roman"/>
          <w:szCs w:val="24"/>
        </w:rPr>
        <w:fldChar w:fldCharType="end"/>
      </w:r>
      <w:r w:rsidRPr="00BA4F0F">
        <w:rPr>
          <w:rFonts w:cs="Times New Roman"/>
          <w:szCs w:val="24"/>
        </w:rPr>
        <w:t xml:space="preserve">. </w:t>
      </w:r>
    </w:p>
    <w:p w14:paraId="6CC33E76" w14:textId="77777777" w:rsidR="0075793D" w:rsidRPr="00BA4F0F" w:rsidRDefault="0075793D" w:rsidP="0075793D">
      <w:pPr>
        <w:rPr>
          <w:rFonts w:cs="Times New Roman"/>
          <w:szCs w:val="24"/>
        </w:rPr>
      </w:pPr>
      <w:r w:rsidRPr="00BA4F0F">
        <w:rPr>
          <w:rFonts w:cs="Times New Roman"/>
          <w:szCs w:val="24"/>
        </w:rPr>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19402BC8" w14:textId="77777777" w:rsidR="0075793D" w:rsidRPr="00BA4F0F" w:rsidRDefault="0075793D" w:rsidP="0075793D">
      <w:pPr>
        <w:pStyle w:val="afe"/>
        <w:ind w:left="0"/>
        <w:rPr>
          <w:rFonts w:cs="Times New Roman"/>
          <w:szCs w:val="24"/>
          <w:u w:val="single"/>
        </w:rPr>
      </w:pPr>
      <w:bookmarkStart w:id="131" w:name="_Toc44926612"/>
    </w:p>
    <w:p w14:paraId="4DDC5552" w14:textId="77777777" w:rsidR="0075793D" w:rsidRPr="00BA4F0F" w:rsidRDefault="0075793D" w:rsidP="0075793D">
      <w:pPr>
        <w:pStyle w:val="afe"/>
        <w:ind w:left="0"/>
        <w:rPr>
          <w:rFonts w:cs="Times New Roman"/>
          <w:szCs w:val="24"/>
          <w:u w:val="single"/>
        </w:rPr>
      </w:pPr>
      <w:r w:rsidRPr="00BA4F0F">
        <w:rPr>
          <w:rFonts w:cs="Times New Roman"/>
          <w:szCs w:val="24"/>
          <w:u w:val="single"/>
        </w:rPr>
        <w:t>Криоконсервирование трансплантата</w:t>
      </w:r>
      <w:bookmarkEnd w:id="131"/>
    </w:p>
    <w:p w14:paraId="18C21770" w14:textId="77777777" w:rsidR="0075793D" w:rsidRPr="00BA4F0F" w:rsidRDefault="0075793D" w:rsidP="0075793D">
      <w:pPr>
        <w:rPr>
          <w:rFonts w:cs="Times New Roman"/>
          <w:szCs w:val="24"/>
        </w:rPr>
      </w:pPr>
      <w:r w:rsidRPr="00BA4F0F">
        <w:rPr>
          <w:rFonts w:cs="Times New Roman"/>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6909E5B2" w14:textId="77777777" w:rsidR="0075793D" w:rsidRPr="00BA4F0F" w:rsidRDefault="0075793D" w:rsidP="0075793D">
      <w:pPr>
        <w:rPr>
          <w:rFonts w:cs="Times New Roman"/>
          <w:szCs w:val="24"/>
        </w:rPr>
      </w:pPr>
      <w:r w:rsidRPr="00BA4F0F">
        <w:rPr>
          <w:rFonts w:cs="Times New Roman"/>
          <w:szCs w:val="24"/>
        </w:rPr>
        <w:t xml:space="preserve">Фракционирование проводят в асептических условиях, например, в условиях ламинарного шкафа биологической безопасности </w:t>
      </w:r>
      <w:r w:rsidRPr="00BA4F0F">
        <w:rPr>
          <w:rFonts w:cs="Times New Roman"/>
          <w:szCs w:val="24"/>
          <w:lang w:val="en-US"/>
        </w:rPr>
        <w:t>II</w:t>
      </w:r>
      <w:r w:rsidRPr="00BA4F0F">
        <w:rPr>
          <w:rFonts w:cs="Times New Roman"/>
          <w:szCs w:val="24"/>
        </w:rPr>
        <w:t xml:space="preserve"> класса. Далее осуществляется подсчет </w:t>
      </w:r>
      <w:r w:rsidRPr="00BA4F0F">
        <w:rPr>
          <w:rFonts w:cs="Times New Roman"/>
          <w:szCs w:val="24"/>
          <w:lang w:val="en-US"/>
        </w:rPr>
        <w:t>CD</w:t>
      </w:r>
      <w:r w:rsidRPr="00BA4F0F">
        <w:rPr>
          <w:rFonts w:cs="Times New Roman"/>
          <w:szCs w:val="24"/>
        </w:rPr>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3BBDDED7" w14:textId="77777777" w:rsidR="0075793D" w:rsidRPr="00BA4F0F" w:rsidRDefault="0075793D" w:rsidP="0075793D">
      <w:pPr>
        <w:rPr>
          <w:rFonts w:cs="Times New Roman"/>
          <w:szCs w:val="24"/>
        </w:rPr>
      </w:pPr>
      <w:r w:rsidRPr="00BA4F0F">
        <w:rPr>
          <w:rFonts w:cs="Times New Roman"/>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7E1ABDA3" w14:textId="77777777" w:rsidR="0075793D" w:rsidRPr="00BA4F0F" w:rsidRDefault="0075793D" w:rsidP="0075793D">
      <w:pPr>
        <w:rPr>
          <w:rFonts w:cs="Times New Roman"/>
          <w:szCs w:val="24"/>
        </w:rPr>
      </w:pPr>
      <w:r w:rsidRPr="00BA4F0F">
        <w:rPr>
          <w:rFonts w:cs="Times New Roman"/>
          <w:szCs w:val="24"/>
        </w:rPr>
        <w:t xml:space="preserve">Заморозку и хранение биоматериала производят в емкости с парами жидкого азота. </w:t>
      </w:r>
    </w:p>
    <w:p w14:paraId="62EA06C1" w14:textId="77777777" w:rsidR="0075793D" w:rsidRPr="00BA4F0F" w:rsidRDefault="0075793D" w:rsidP="0075793D">
      <w:pPr>
        <w:rPr>
          <w:rFonts w:cs="Times New Roman"/>
          <w:b/>
          <w:szCs w:val="24"/>
        </w:rPr>
      </w:pPr>
      <w:bookmarkStart w:id="132" w:name="_Toc44926613"/>
    </w:p>
    <w:p w14:paraId="471213B9" w14:textId="77777777" w:rsidR="0075793D" w:rsidRPr="00BA4F0F" w:rsidRDefault="0075793D" w:rsidP="0075793D">
      <w:pPr>
        <w:rPr>
          <w:rFonts w:cs="Times New Roman"/>
          <w:b/>
          <w:szCs w:val="24"/>
        </w:rPr>
      </w:pPr>
      <w:r w:rsidRPr="00BA4F0F">
        <w:rPr>
          <w:rFonts w:cs="Times New Roman"/>
          <w:b/>
          <w:szCs w:val="24"/>
        </w:rPr>
        <w:t>Обследование пациентов перед мобилизацией и сбором ГСК</w:t>
      </w:r>
      <w:bookmarkEnd w:id="132"/>
    </w:p>
    <w:p w14:paraId="1B8B727B" w14:textId="77777777" w:rsidR="0075793D" w:rsidRPr="00BA4F0F" w:rsidRDefault="0075793D" w:rsidP="0075793D">
      <w:pPr>
        <w:ind w:firstLine="284"/>
        <w:rPr>
          <w:rFonts w:cs="Times New Roman"/>
          <w:szCs w:val="24"/>
        </w:rPr>
      </w:pPr>
      <w:r w:rsidRPr="00BA4F0F">
        <w:rPr>
          <w:rFonts w:cs="Times New Roman"/>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4FB39D18" w14:textId="77777777" w:rsidR="0075793D" w:rsidRPr="00BA4F0F" w:rsidRDefault="0075793D" w:rsidP="0075793D">
      <w:pPr>
        <w:pStyle w:val="afe"/>
        <w:ind w:left="0"/>
        <w:rPr>
          <w:rFonts w:cs="Times New Roman"/>
          <w:szCs w:val="24"/>
          <w:u w:val="single"/>
        </w:rPr>
      </w:pPr>
      <w:bookmarkStart w:id="133" w:name="_Toc44926614"/>
    </w:p>
    <w:p w14:paraId="389E7557" w14:textId="77777777" w:rsidR="0075793D" w:rsidRPr="00BA4F0F" w:rsidRDefault="0075793D" w:rsidP="0075793D">
      <w:pPr>
        <w:pStyle w:val="afe"/>
        <w:ind w:left="0"/>
        <w:rPr>
          <w:rFonts w:cs="Times New Roman"/>
          <w:szCs w:val="24"/>
          <w:u w:val="single"/>
        </w:rPr>
      </w:pPr>
      <w:r w:rsidRPr="00BA4F0F">
        <w:rPr>
          <w:rFonts w:cs="Times New Roman"/>
          <w:szCs w:val="24"/>
          <w:u w:val="single"/>
        </w:rPr>
        <w:t>Общие методы обследования</w:t>
      </w:r>
      <w:bookmarkEnd w:id="133"/>
    </w:p>
    <w:p w14:paraId="3208595B"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Развернутый анализ крови.</w:t>
      </w:r>
    </w:p>
    <w:p w14:paraId="0558CE3B"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3AEC5C90"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Общий анализ мочи.</w:t>
      </w:r>
    </w:p>
    <w:p w14:paraId="18A7E3D2"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Глюкоза крови.</w:t>
      </w:r>
    </w:p>
    <w:p w14:paraId="7BDBAB27"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3541FC64"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3F7C60AB"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21955FE2"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7A8C19D2"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6BC77A62"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5EAEED6C"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77D730C2"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15766B3B"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Электрокардиограмма.</w:t>
      </w:r>
    </w:p>
    <w:p w14:paraId="7AFC6782"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Эхокардиография.</w:t>
      </w:r>
    </w:p>
    <w:p w14:paraId="401BE575"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093E7D78"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3D600E67"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29156CE5"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35FF611D"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МРТ головного мозга.</w:t>
      </w:r>
    </w:p>
    <w:p w14:paraId="213D59CC"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КТ органов грудной полости.</w:t>
      </w:r>
    </w:p>
    <w:p w14:paraId="49AAACCB"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33B3BEBD" w14:textId="77777777" w:rsidR="0075793D" w:rsidRPr="00BA4F0F" w:rsidRDefault="0075793D" w:rsidP="0075793D">
      <w:pPr>
        <w:pStyle w:val="Numlist"/>
        <w:numPr>
          <w:ilvl w:val="0"/>
          <w:numId w:val="142"/>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11A92E15" w14:textId="77777777" w:rsidR="0075793D" w:rsidRPr="00BA4F0F" w:rsidRDefault="0075793D" w:rsidP="0075793D">
      <w:pPr>
        <w:pStyle w:val="afe"/>
        <w:ind w:left="0"/>
        <w:rPr>
          <w:rFonts w:cs="Times New Roman"/>
          <w:szCs w:val="24"/>
          <w:u w:val="single"/>
        </w:rPr>
      </w:pPr>
      <w:bookmarkStart w:id="134" w:name="_Toc44926615"/>
    </w:p>
    <w:p w14:paraId="225991CE" w14:textId="0CBB2BF2" w:rsidR="007A7C4E" w:rsidRPr="00E93A18" w:rsidRDefault="0075793D" w:rsidP="007A7C4E">
      <w:pPr>
        <w:pStyle w:val="afe"/>
        <w:ind w:left="0"/>
        <w:rPr>
          <w:rFonts w:cs="Times New Roman"/>
          <w:b/>
          <w:i/>
          <w:szCs w:val="24"/>
        </w:rPr>
      </w:pPr>
      <w:r w:rsidRPr="00BA4F0F">
        <w:rPr>
          <w:rFonts w:cs="Times New Roman"/>
          <w:szCs w:val="24"/>
          <w:u w:val="single"/>
        </w:rPr>
        <w:t>Специальные методы обследования при</w:t>
      </w:r>
      <w:r w:rsidR="007A7C4E">
        <w:rPr>
          <w:rFonts w:cs="Times New Roman"/>
          <w:szCs w:val="24"/>
          <w:u w:val="single"/>
        </w:rPr>
        <w:t xml:space="preserve"> ЛХ: </w:t>
      </w:r>
      <w:bookmarkEnd w:id="134"/>
    </w:p>
    <w:p w14:paraId="06C60402"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7594868F"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5DFB00E0"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015D84FE"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7BC3C229"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УЗИ периферических лимфоузлов.</w:t>
      </w:r>
    </w:p>
    <w:p w14:paraId="1FFCA073"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39A41D0A" w14:textId="77777777" w:rsidR="0075793D" w:rsidRPr="00BA4F0F" w:rsidRDefault="0075793D" w:rsidP="005E0272">
      <w:pPr>
        <w:pStyle w:val="Numlist"/>
        <w:numPr>
          <w:ilvl w:val="0"/>
          <w:numId w:val="143"/>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5A36C570" w14:textId="77777777" w:rsidR="007A7C4E" w:rsidRPr="00E93A18" w:rsidRDefault="007A7C4E" w:rsidP="0075793D">
      <w:pPr>
        <w:rPr>
          <w:rFonts w:cs="Times New Roman"/>
          <w:b/>
          <w:i/>
          <w:szCs w:val="24"/>
        </w:rPr>
      </w:pPr>
      <w:bookmarkStart w:id="135" w:name="_Toc44926616"/>
    </w:p>
    <w:p w14:paraId="6E029968" w14:textId="67D7BB3B" w:rsidR="0075793D" w:rsidRPr="00BA4F0F" w:rsidRDefault="0075793D" w:rsidP="0075793D">
      <w:pPr>
        <w:rPr>
          <w:rFonts w:cs="Times New Roman"/>
          <w:i/>
          <w:szCs w:val="24"/>
          <w:u w:val="single"/>
        </w:rPr>
      </w:pPr>
      <w:r w:rsidRPr="00BA4F0F">
        <w:rPr>
          <w:rFonts w:cs="Times New Roman"/>
          <w:i/>
          <w:szCs w:val="24"/>
          <w:u w:val="single"/>
        </w:rPr>
        <w:t>Трансплантация аутологичных стволовых клеток крови</w:t>
      </w:r>
      <w:bookmarkEnd w:id="135"/>
    </w:p>
    <w:p w14:paraId="1218E966" w14:textId="77777777" w:rsidR="0075793D" w:rsidRPr="00BA4F0F" w:rsidRDefault="0075793D" w:rsidP="0075793D">
      <w:pPr>
        <w:rPr>
          <w:rFonts w:cs="Times New Roman"/>
          <w:b/>
          <w:szCs w:val="24"/>
        </w:rPr>
      </w:pPr>
      <w:bookmarkStart w:id="136" w:name="_Toc44926621"/>
      <w:r w:rsidRPr="00BA4F0F">
        <w:rPr>
          <w:rFonts w:cs="Times New Roman"/>
          <w:b/>
          <w:szCs w:val="24"/>
        </w:rPr>
        <w:t>Противопоказания к выполнению ауто-ТГСК</w:t>
      </w:r>
      <w:bookmarkEnd w:id="136"/>
    </w:p>
    <w:p w14:paraId="60BEAC05" w14:textId="77777777" w:rsidR="0075793D" w:rsidRPr="00BA4F0F" w:rsidRDefault="0075793D" w:rsidP="0075793D">
      <w:pPr>
        <w:pStyle w:val="afe"/>
        <w:ind w:left="0"/>
        <w:rPr>
          <w:rFonts w:cs="Times New Roman"/>
          <w:szCs w:val="24"/>
          <w:u w:val="single"/>
        </w:rPr>
      </w:pPr>
      <w:bookmarkStart w:id="137" w:name="_Toc44926622"/>
      <w:r w:rsidRPr="00BA4F0F">
        <w:rPr>
          <w:rFonts w:cs="Times New Roman"/>
          <w:szCs w:val="24"/>
          <w:u w:val="single"/>
        </w:rPr>
        <w:t>Абсолютные противопоказания к выполнению ауто-ТГСК</w:t>
      </w:r>
      <w:bookmarkEnd w:id="137"/>
    </w:p>
    <w:p w14:paraId="0DDA1DFA" w14:textId="77777777" w:rsidR="0075793D" w:rsidRPr="00BA4F0F" w:rsidRDefault="0075793D" w:rsidP="0075793D">
      <w:pPr>
        <w:ind w:firstLine="567"/>
        <w:rPr>
          <w:rFonts w:cs="Times New Roman"/>
          <w:szCs w:val="24"/>
        </w:rPr>
      </w:pPr>
      <w:r w:rsidRPr="00BA4F0F">
        <w:rPr>
          <w:rFonts w:cs="Times New Roman"/>
          <w:szCs w:val="24"/>
        </w:rPr>
        <w:t>- прогрессия/рецидив основного заболевания;</w:t>
      </w:r>
    </w:p>
    <w:p w14:paraId="03BCB15A" w14:textId="77777777" w:rsidR="0075793D" w:rsidRPr="00BA4F0F" w:rsidRDefault="0075793D" w:rsidP="0075793D">
      <w:pPr>
        <w:ind w:firstLine="567"/>
        <w:rPr>
          <w:rFonts w:cs="Times New Roman"/>
          <w:szCs w:val="24"/>
        </w:rPr>
      </w:pPr>
      <w:r w:rsidRPr="00BA4F0F">
        <w:rPr>
          <w:rFonts w:cs="Times New Roman"/>
          <w:szCs w:val="24"/>
        </w:rPr>
        <w:t>- инфекционные заболевания в стадии обострения;</w:t>
      </w:r>
    </w:p>
    <w:p w14:paraId="78EC7FA4" w14:textId="77777777" w:rsidR="0075793D" w:rsidRPr="00BA4F0F" w:rsidRDefault="0075793D" w:rsidP="0075793D">
      <w:pPr>
        <w:ind w:firstLine="567"/>
        <w:rPr>
          <w:rFonts w:cs="Times New Roman"/>
          <w:szCs w:val="24"/>
        </w:rPr>
      </w:pPr>
      <w:r w:rsidRPr="00BA4F0F">
        <w:rPr>
          <w:rFonts w:cs="Times New Roman"/>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23E9AE64" w14:textId="77777777" w:rsidR="0075793D" w:rsidRPr="00BA4F0F" w:rsidRDefault="0075793D" w:rsidP="0075793D">
      <w:pPr>
        <w:ind w:firstLine="567"/>
        <w:rPr>
          <w:rFonts w:cs="Times New Roman"/>
          <w:szCs w:val="24"/>
        </w:rPr>
      </w:pPr>
      <w:r w:rsidRPr="00BA4F0F">
        <w:rPr>
          <w:rFonts w:cs="Times New Roman"/>
          <w:szCs w:val="24"/>
        </w:rPr>
        <w:t>- наличие «вторых» злокачественных новообразований вне ремиссии;</w:t>
      </w:r>
    </w:p>
    <w:p w14:paraId="56D3F6E3" w14:textId="77777777" w:rsidR="0075793D" w:rsidRPr="00BA4F0F" w:rsidRDefault="0075793D" w:rsidP="0075793D">
      <w:pPr>
        <w:ind w:firstLine="567"/>
        <w:rPr>
          <w:rFonts w:cs="Times New Roman"/>
          <w:szCs w:val="24"/>
        </w:rPr>
      </w:pPr>
      <w:r w:rsidRPr="00BA4F0F">
        <w:rPr>
          <w:rFonts w:cs="Times New Roman"/>
          <w:szCs w:val="24"/>
        </w:rPr>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1CB34406" w14:textId="77777777" w:rsidR="0075793D" w:rsidRPr="00BA4F0F" w:rsidRDefault="0075793D" w:rsidP="0075793D">
      <w:pPr>
        <w:ind w:firstLine="567"/>
        <w:rPr>
          <w:rFonts w:cs="Times New Roman"/>
          <w:szCs w:val="24"/>
        </w:rPr>
      </w:pPr>
      <w:r w:rsidRPr="00BA4F0F">
        <w:rPr>
          <w:rFonts w:cs="Times New Roman"/>
          <w:szCs w:val="24"/>
        </w:rPr>
        <w:t>- психические расстройства и расстройства поведения в состоянии обострения и (или) представляющие опасность для больного и окружающих;</w:t>
      </w:r>
    </w:p>
    <w:p w14:paraId="244560B0" w14:textId="77777777" w:rsidR="0075793D" w:rsidRPr="00BA4F0F" w:rsidRDefault="0075793D" w:rsidP="0075793D">
      <w:pPr>
        <w:ind w:firstLine="567"/>
        <w:rPr>
          <w:rFonts w:cs="Times New Roman"/>
          <w:szCs w:val="24"/>
        </w:rPr>
      </w:pPr>
      <w:r w:rsidRPr="00BA4F0F">
        <w:rPr>
          <w:rFonts w:cs="Times New Roman"/>
          <w:szCs w:val="24"/>
        </w:rPr>
        <w:t>- психические расстройства и расстройства поведения, вызванные употреблением психоактивных веществ;</w:t>
      </w:r>
    </w:p>
    <w:p w14:paraId="149B16DB" w14:textId="77777777" w:rsidR="0075793D" w:rsidRPr="00BA4F0F" w:rsidRDefault="0075793D" w:rsidP="0075793D">
      <w:pPr>
        <w:ind w:firstLine="567"/>
        <w:rPr>
          <w:rFonts w:cs="Times New Roman"/>
          <w:szCs w:val="24"/>
        </w:rPr>
      </w:pPr>
      <w:r w:rsidRPr="00BA4F0F">
        <w:rPr>
          <w:rFonts w:cs="Times New Roman"/>
          <w:szCs w:val="24"/>
        </w:rPr>
        <w:t>- кахексия;</w:t>
      </w:r>
    </w:p>
    <w:p w14:paraId="1CC89E03" w14:textId="77777777" w:rsidR="0075793D" w:rsidRPr="00BA4F0F" w:rsidRDefault="0075793D" w:rsidP="0075793D">
      <w:pPr>
        <w:ind w:firstLine="567"/>
        <w:rPr>
          <w:rFonts w:cs="Times New Roman"/>
          <w:szCs w:val="24"/>
        </w:rPr>
      </w:pPr>
      <w:r w:rsidRPr="00BA4F0F">
        <w:rPr>
          <w:rFonts w:cs="Times New Roman"/>
          <w:szCs w:val="24"/>
        </w:rPr>
        <w:t>- беременность;</w:t>
      </w:r>
    </w:p>
    <w:p w14:paraId="57629362" w14:textId="77777777" w:rsidR="0075793D" w:rsidRPr="00BA4F0F" w:rsidRDefault="0075793D" w:rsidP="0075793D">
      <w:pPr>
        <w:ind w:firstLine="567"/>
        <w:rPr>
          <w:rFonts w:cs="Times New Roman"/>
          <w:szCs w:val="24"/>
        </w:rPr>
      </w:pPr>
      <w:r w:rsidRPr="00BA4F0F">
        <w:rPr>
          <w:rFonts w:cs="Times New Roman"/>
          <w:szCs w:val="24"/>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7BBCFC93" w14:textId="77777777" w:rsidR="0075793D" w:rsidRPr="00BA4F0F" w:rsidRDefault="0075793D" w:rsidP="0075793D">
      <w:pPr>
        <w:ind w:firstLine="567"/>
        <w:rPr>
          <w:rFonts w:cs="Times New Roman"/>
          <w:szCs w:val="24"/>
        </w:rPr>
      </w:pPr>
      <w:r w:rsidRPr="00BA4F0F">
        <w:rPr>
          <w:rFonts w:cs="Times New Roman"/>
          <w:szCs w:val="24"/>
        </w:rPr>
        <w:t>- отсутствие подписанного информированного согласия на выполнение трансплантации.</w:t>
      </w:r>
    </w:p>
    <w:p w14:paraId="1C329BC6" w14:textId="77777777" w:rsidR="0075793D" w:rsidRPr="00BA4F0F" w:rsidRDefault="0075793D" w:rsidP="0075793D">
      <w:pPr>
        <w:pStyle w:val="11"/>
        <w:spacing w:before="0"/>
      </w:pPr>
      <w:bookmarkStart w:id="138" w:name="_Toc44926623"/>
    </w:p>
    <w:p w14:paraId="5C8EC4E2" w14:textId="77777777" w:rsidR="0075793D" w:rsidRPr="00BA4F0F" w:rsidRDefault="0075793D" w:rsidP="0075793D">
      <w:pPr>
        <w:pStyle w:val="afe"/>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138"/>
    </w:p>
    <w:p w14:paraId="6C23F6A7" w14:textId="77777777" w:rsidR="0075793D" w:rsidRPr="00BA4F0F" w:rsidRDefault="0075793D" w:rsidP="0075793D">
      <w:pPr>
        <w:ind w:firstLine="567"/>
        <w:rPr>
          <w:rFonts w:cs="Times New Roman"/>
          <w:szCs w:val="24"/>
        </w:rPr>
      </w:pPr>
      <w:r w:rsidRPr="00BA4F0F">
        <w:rPr>
          <w:rFonts w:cs="Times New Roman"/>
          <w:szCs w:val="24"/>
        </w:rPr>
        <w:t>- инфекционные заболевания вне обострения (очаги инфекций, требующие санации);</w:t>
      </w:r>
    </w:p>
    <w:p w14:paraId="3ABA5BBB" w14:textId="77777777" w:rsidR="0075793D" w:rsidRPr="00BA4F0F" w:rsidRDefault="0075793D" w:rsidP="0075793D">
      <w:pPr>
        <w:ind w:firstLine="567"/>
        <w:rPr>
          <w:rFonts w:cs="Times New Roman"/>
          <w:szCs w:val="24"/>
        </w:rPr>
      </w:pPr>
      <w:r w:rsidRPr="00BA4F0F">
        <w:rPr>
          <w:rFonts w:cs="Times New Roman"/>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1A5DE08A" w14:textId="77777777" w:rsidR="0075793D" w:rsidRPr="00BA4F0F" w:rsidRDefault="0075793D" w:rsidP="0075793D">
      <w:pPr>
        <w:ind w:firstLine="567"/>
        <w:rPr>
          <w:rFonts w:cs="Times New Roman"/>
          <w:szCs w:val="24"/>
        </w:rPr>
      </w:pPr>
      <w:r w:rsidRPr="00BA4F0F">
        <w:rPr>
          <w:rFonts w:cs="Times New Roman"/>
          <w:szCs w:val="24"/>
        </w:rPr>
        <w:t>- возраст старше 65 лет.</w:t>
      </w:r>
    </w:p>
    <w:p w14:paraId="1E7BCC2D" w14:textId="77777777" w:rsidR="0075793D" w:rsidRPr="00BA4F0F" w:rsidRDefault="0075793D" w:rsidP="0075793D">
      <w:pPr>
        <w:ind w:firstLine="567"/>
        <w:rPr>
          <w:rFonts w:cs="Times New Roman"/>
          <w:szCs w:val="24"/>
        </w:rPr>
      </w:pPr>
      <w:r w:rsidRPr="00BA4F0F">
        <w:rPr>
          <w:rFonts w:cs="Times New Roman"/>
          <w:szCs w:val="24"/>
        </w:rPr>
        <w:t>- наличие в крови маркеров вируса иммунодефицита человека;</w:t>
      </w:r>
    </w:p>
    <w:p w14:paraId="0E549D1D" w14:textId="77777777" w:rsidR="0075793D" w:rsidRPr="00BA4F0F" w:rsidRDefault="0075793D" w:rsidP="0075793D">
      <w:pPr>
        <w:rPr>
          <w:rFonts w:cs="Times New Roman"/>
          <w:b/>
          <w:szCs w:val="24"/>
        </w:rPr>
      </w:pPr>
      <w:bookmarkStart w:id="139" w:name="_Toc44926624"/>
    </w:p>
    <w:p w14:paraId="5F1C0EF1" w14:textId="77777777" w:rsidR="0075793D" w:rsidRPr="00BA4F0F" w:rsidRDefault="0075793D" w:rsidP="0075793D">
      <w:pPr>
        <w:rPr>
          <w:rFonts w:cs="Times New Roman"/>
          <w:b/>
          <w:szCs w:val="24"/>
        </w:rPr>
      </w:pPr>
      <w:r w:rsidRPr="00BA4F0F">
        <w:rPr>
          <w:rFonts w:cs="Times New Roman"/>
          <w:b/>
          <w:szCs w:val="24"/>
        </w:rPr>
        <w:t>Обследование пациентов перед ауто-ТГСК</w:t>
      </w:r>
      <w:bookmarkEnd w:id="139"/>
    </w:p>
    <w:p w14:paraId="5276103C" w14:textId="77777777" w:rsidR="0075793D" w:rsidRPr="00BA4F0F" w:rsidRDefault="0075793D" w:rsidP="00E242EE">
      <w:pPr>
        <w:rPr>
          <w:rFonts w:cs="Times New Roman"/>
          <w:szCs w:val="24"/>
        </w:rPr>
      </w:pPr>
      <w:r w:rsidRPr="00BA4F0F">
        <w:rPr>
          <w:rFonts w:cs="Times New Roman"/>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659C217" w14:textId="77777777" w:rsidR="0075793D" w:rsidRPr="00BA4F0F" w:rsidRDefault="0075793D" w:rsidP="0075793D">
      <w:pPr>
        <w:pStyle w:val="afe"/>
        <w:ind w:left="0"/>
        <w:rPr>
          <w:rFonts w:cs="Times New Roman"/>
          <w:szCs w:val="24"/>
          <w:u w:val="single"/>
        </w:rPr>
      </w:pPr>
      <w:bookmarkStart w:id="140" w:name="_Toc44926625"/>
    </w:p>
    <w:p w14:paraId="0C779C3D" w14:textId="77777777" w:rsidR="0075793D" w:rsidRPr="00BA4F0F" w:rsidRDefault="0075793D" w:rsidP="0075793D">
      <w:pPr>
        <w:pStyle w:val="afe"/>
        <w:ind w:left="0"/>
        <w:rPr>
          <w:rFonts w:cs="Times New Roman"/>
          <w:szCs w:val="24"/>
          <w:u w:val="single"/>
        </w:rPr>
      </w:pPr>
      <w:r w:rsidRPr="00BA4F0F">
        <w:rPr>
          <w:rFonts w:cs="Times New Roman"/>
          <w:szCs w:val="24"/>
          <w:u w:val="single"/>
        </w:rPr>
        <w:t>Общие методы обследования</w:t>
      </w:r>
      <w:bookmarkEnd w:id="140"/>
    </w:p>
    <w:p w14:paraId="63B18642"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Развернутый анализ крови.</w:t>
      </w:r>
    </w:p>
    <w:p w14:paraId="2C78715D"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23A1B908"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Общий анализ мочи.</w:t>
      </w:r>
    </w:p>
    <w:p w14:paraId="0E441CE2"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Глюкоза крови.</w:t>
      </w:r>
    </w:p>
    <w:p w14:paraId="6614CDAF"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4723ACA2"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3EA29892"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7EC3EB15"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3D1E80DC"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5642580E"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4A38ECA6"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04DB74CD"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721C7D70"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Электрокардиограмма.</w:t>
      </w:r>
    </w:p>
    <w:p w14:paraId="4A052EE4"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Эхокардиография.</w:t>
      </w:r>
    </w:p>
    <w:p w14:paraId="43E4CEBF"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Функция внешнего дыхания.</w:t>
      </w:r>
    </w:p>
    <w:p w14:paraId="3BDC6122"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108736D6"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2E4F6F48"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386CF832"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477A643D"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3D645C57"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КТ органов грудной полости.</w:t>
      </w:r>
    </w:p>
    <w:p w14:paraId="4E3749D3"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3A1803C9"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Осмотр стоматолога.</w:t>
      </w:r>
    </w:p>
    <w:p w14:paraId="46561195" w14:textId="77777777" w:rsidR="0075793D" w:rsidRPr="00BA4F0F" w:rsidRDefault="0075793D" w:rsidP="005E0272">
      <w:pPr>
        <w:pStyle w:val="Numlist"/>
        <w:numPr>
          <w:ilvl w:val="0"/>
          <w:numId w:val="144"/>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6EED599E" w14:textId="77777777" w:rsidR="0075793D" w:rsidRPr="00BA4F0F" w:rsidRDefault="0075793D" w:rsidP="0075793D">
      <w:pPr>
        <w:pStyle w:val="afe"/>
        <w:ind w:left="0"/>
        <w:rPr>
          <w:rFonts w:cs="Times New Roman"/>
          <w:szCs w:val="24"/>
          <w:u w:val="single"/>
        </w:rPr>
      </w:pPr>
      <w:bookmarkStart w:id="141" w:name="_Toc44926626"/>
    </w:p>
    <w:p w14:paraId="4DA92E23" w14:textId="77777777" w:rsidR="003A1755" w:rsidRDefault="0075793D" w:rsidP="0075793D">
      <w:pPr>
        <w:pStyle w:val="afe"/>
        <w:ind w:left="0"/>
        <w:rPr>
          <w:rFonts w:cs="Times New Roman"/>
          <w:szCs w:val="24"/>
          <w:u w:val="single"/>
        </w:rPr>
      </w:pPr>
      <w:r w:rsidRPr="00BA4F0F">
        <w:rPr>
          <w:rFonts w:cs="Times New Roman"/>
          <w:szCs w:val="24"/>
          <w:u w:val="single"/>
        </w:rPr>
        <w:t>Специальные методы обследования при</w:t>
      </w:r>
      <w:r w:rsidR="003A1755">
        <w:rPr>
          <w:rFonts w:cs="Times New Roman"/>
          <w:szCs w:val="24"/>
          <w:u w:val="single"/>
        </w:rPr>
        <w:t xml:space="preserve"> ЛХ</w:t>
      </w:r>
    </w:p>
    <w:bookmarkEnd w:id="141"/>
    <w:p w14:paraId="5DA02075"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630A1E84"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16418B04"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6B7EE2DB"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7DD1D38E"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УЗИ периферических лимфоузлов.</w:t>
      </w:r>
    </w:p>
    <w:p w14:paraId="75ADF348"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2D5B055F" w14:textId="77777777" w:rsidR="0075793D" w:rsidRPr="00BA4F0F" w:rsidRDefault="0075793D" w:rsidP="005E0272">
      <w:pPr>
        <w:pStyle w:val="Numlist"/>
        <w:numPr>
          <w:ilvl w:val="0"/>
          <w:numId w:val="145"/>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35AD577F" w14:textId="77777777" w:rsidR="0075793D" w:rsidRPr="00BA4F0F" w:rsidRDefault="0075793D" w:rsidP="0075793D">
      <w:pPr>
        <w:rPr>
          <w:rFonts w:cs="Times New Roman"/>
          <w:b/>
          <w:szCs w:val="24"/>
        </w:rPr>
      </w:pPr>
      <w:bookmarkStart w:id="142" w:name="_Toc44926627"/>
    </w:p>
    <w:p w14:paraId="56026752" w14:textId="77777777" w:rsidR="0075793D" w:rsidRPr="00BA4F0F" w:rsidRDefault="0075793D" w:rsidP="0075793D">
      <w:pPr>
        <w:rPr>
          <w:rFonts w:cs="Times New Roman"/>
          <w:b/>
          <w:szCs w:val="24"/>
        </w:rPr>
      </w:pPr>
      <w:r w:rsidRPr="00BA4F0F">
        <w:rPr>
          <w:rFonts w:cs="Times New Roman"/>
          <w:b/>
          <w:szCs w:val="24"/>
        </w:rPr>
        <w:t>Режимы предтрансплантационной подготовки при ауто-ТГСК</w:t>
      </w:r>
      <w:bookmarkEnd w:id="142"/>
      <w:r w:rsidRPr="00BA4F0F">
        <w:rPr>
          <w:rFonts w:cs="Times New Roman"/>
          <w:b/>
          <w:szCs w:val="24"/>
        </w:rPr>
        <w:t xml:space="preserve"> </w:t>
      </w:r>
    </w:p>
    <w:p w14:paraId="354299DE" w14:textId="77777777" w:rsidR="0075793D" w:rsidRPr="00BA4F0F" w:rsidRDefault="0075793D" w:rsidP="00E242EE">
      <w:pPr>
        <w:pStyle w:val="afe"/>
        <w:ind w:left="0"/>
        <w:rPr>
          <w:rFonts w:cs="Times New Roman"/>
          <w:szCs w:val="24"/>
        </w:rPr>
      </w:pPr>
      <w:r w:rsidRPr="00BA4F0F">
        <w:rPr>
          <w:rFonts w:cs="Times New Roman"/>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5715B4C3" w14:textId="77777777" w:rsidR="0075793D" w:rsidRPr="00BA4F0F" w:rsidRDefault="0075793D" w:rsidP="00E242EE">
      <w:pPr>
        <w:pStyle w:val="afe"/>
        <w:ind w:left="0"/>
        <w:rPr>
          <w:rFonts w:cs="Times New Roman"/>
          <w:szCs w:val="24"/>
        </w:rPr>
      </w:pPr>
      <w:r w:rsidRPr="00BA4F0F">
        <w:rPr>
          <w:rFonts w:cs="Times New Roman"/>
          <w:szCs w:val="24"/>
        </w:rPr>
        <w:t>При различных вариантах гемобластозов используются различные режимы кондиционирования.</w:t>
      </w:r>
    </w:p>
    <w:p w14:paraId="76C471E1" w14:textId="77777777" w:rsidR="0075793D" w:rsidRPr="00BA4F0F" w:rsidRDefault="0075793D" w:rsidP="0075793D">
      <w:pPr>
        <w:pStyle w:val="afe"/>
        <w:ind w:left="0"/>
        <w:rPr>
          <w:rFonts w:cs="Times New Roman"/>
          <w:szCs w:val="24"/>
          <w:u w:val="single"/>
        </w:rPr>
      </w:pPr>
      <w:bookmarkStart w:id="143" w:name="_Toc44926628"/>
    </w:p>
    <w:p w14:paraId="7E962802" w14:textId="174AC00B" w:rsidR="0075793D" w:rsidRPr="00BA4F0F" w:rsidRDefault="0075793D" w:rsidP="0075793D">
      <w:pPr>
        <w:pStyle w:val="afe"/>
        <w:ind w:left="0"/>
        <w:rPr>
          <w:rFonts w:cs="Times New Roman"/>
          <w:szCs w:val="24"/>
          <w:u w:val="single"/>
        </w:rPr>
      </w:pPr>
      <w:bookmarkStart w:id="144" w:name="_Toc44926629"/>
      <w:bookmarkEnd w:id="143"/>
      <w:r w:rsidRPr="00E242EE">
        <w:rPr>
          <w:rFonts w:cs="Times New Roman"/>
          <w:szCs w:val="24"/>
          <w:u w:val="single"/>
        </w:rPr>
        <w:t>Режимы кондиционирования при</w:t>
      </w:r>
      <w:r w:rsidR="007C1A8B" w:rsidRPr="00E242EE">
        <w:rPr>
          <w:rFonts w:cs="Times New Roman"/>
          <w:szCs w:val="24"/>
          <w:u w:val="single"/>
        </w:rPr>
        <w:t xml:space="preserve"> ЛХ</w:t>
      </w:r>
      <w:r w:rsidRPr="00E242EE">
        <w:rPr>
          <w:rFonts w:cs="Times New Roman"/>
          <w:szCs w:val="24"/>
          <w:u w:val="single"/>
        </w:rPr>
        <w:t xml:space="preserve"> </w:t>
      </w:r>
      <w:bookmarkEnd w:id="144"/>
    </w:p>
    <w:p w14:paraId="6189D77A" w14:textId="77777777" w:rsidR="0075793D" w:rsidRPr="00BA4F0F" w:rsidRDefault="0075793D" w:rsidP="00E242EE">
      <w:pPr>
        <w:rPr>
          <w:rFonts w:cs="Times New Roman"/>
          <w:szCs w:val="24"/>
        </w:rPr>
      </w:pPr>
      <w:r w:rsidRPr="00BA4F0F">
        <w:rPr>
          <w:rFonts w:cs="Times New Roman"/>
          <w:szCs w:val="24"/>
        </w:rPr>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001C3BD1" w14:textId="650208AF" w:rsidR="0075793D" w:rsidRPr="00BA4F0F" w:rsidRDefault="0075793D" w:rsidP="00E242EE">
      <w:pPr>
        <w:rPr>
          <w:rFonts w:cs="Times New Roman"/>
          <w:szCs w:val="24"/>
        </w:rPr>
      </w:pPr>
      <w:r w:rsidRPr="00BA4F0F">
        <w:rPr>
          <w:rFonts w:cs="Times New Roman"/>
          <w:szCs w:val="24"/>
        </w:rPr>
        <w:t>Для предтрансплантационной подготовки при ЛХ</w:t>
      </w:r>
      <w:r w:rsidR="007C1A8B">
        <w:rPr>
          <w:rFonts w:cs="Times New Roman"/>
          <w:szCs w:val="24"/>
        </w:rPr>
        <w:t xml:space="preserve"> </w:t>
      </w:r>
      <w:r w:rsidRPr="00BA4F0F">
        <w:rPr>
          <w:rFonts w:cs="Times New Roman"/>
          <w:szCs w:val="24"/>
        </w:rPr>
        <w:t>используют режим кондиционирования BEAM, который, состоит из BCNU (300 мг / м</w:t>
      </w:r>
      <w:r w:rsidRPr="00BA4F0F">
        <w:rPr>
          <w:rFonts w:cs="Times New Roman"/>
          <w:szCs w:val="24"/>
          <w:vertAlign w:val="superscript"/>
        </w:rPr>
        <w:t>2</w:t>
      </w:r>
      <w:r w:rsidRPr="00BA4F0F">
        <w:rPr>
          <w:rFonts w:cs="Times New Roman"/>
          <w:szCs w:val="24"/>
        </w:rPr>
        <w:t xml:space="preserve"> × 1, день-6), VP (200 мг / м</w:t>
      </w:r>
      <w:r w:rsidRPr="00BA4F0F">
        <w:rPr>
          <w:rFonts w:cs="Times New Roman"/>
          <w:szCs w:val="24"/>
          <w:vertAlign w:val="superscript"/>
        </w:rPr>
        <w:t>2</w:t>
      </w:r>
      <w:r w:rsidRPr="00BA4F0F">
        <w:rPr>
          <w:rFonts w:cs="Times New Roman"/>
          <w:szCs w:val="24"/>
        </w:rPr>
        <w:t>, дни от -5 до -2), Ara-C (200 мг/м</w:t>
      </w:r>
      <w:r w:rsidRPr="00BA4F0F">
        <w:rPr>
          <w:rFonts w:cs="Times New Roman"/>
          <w:szCs w:val="24"/>
          <w:vertAlign w:val="superscript"/>
        </w:rPr>
        <w:t xml:space="preserve">2 </w:t>
      </w:r>
      <w:r w:rsidRPr="00BA4F0F">
        <w:rPr>
          <w:rFonts w:cs="Times New Roman"/>
          <w:szCs w:val="24"/>
        </w:rPr>
        <w:t>х дважды в день, дни от -5 до - 2), и MEL (140 мг / м</w:t>
      </w:r>
      <w:r w:rsidRPr="00BA4F0F">
        <w:rPr>
          <w:rFonts w:cs="Times New Roman"/>
          <w:szCs w:val="24"/>
          <w:vertAlign w:val="superscript"/>
        </w:rPr>
        <w:t>2</w:t>
      </w:r>
      <w:r w:rsidRPr="00BA4F0F">
        <w:rPr>
          <w:rFonts w:cs="Times New Roman"/>
          <w:szCs w:val="24"/>
        </w:rPr>
        <w:t xml:space="preserve">/ день × 1, дни -1) </w:t>
      </w:r>
      <w:r w:rsidRPr="00BA4F0F">
        <w:rPr>
          <w:rFonts w:cs="Times New Roman"/>
          <w:szCs w:val="24"/>
        </w:rPr>
        <w:fldChar w:fldCharType="begin" w:fldLock="1"/>
      </w:r>
      <w:r w:rsidR="004810E5">
        <w:rPr>
          <w:rFonts w:cs="Times New Roman"/>
          <w:szCs w:val="24"/>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184–186]","plainTextFormattedCitation":"[184–186]","previouslyFormattedCitation":"[184–186]"},"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84–186]</w:t>
      </w:r>
      <w:r w:rsidRPr="00BA4F0F">
        <w:rPr>
          <w:rFonts w:cs="Times New Roman"/>
          <w:szCs w:val="24"/>
        </w:rPr>
        <w:fldChar w:fldCharType="end"/>
      </w:r>
      <w:r w:rsidRPr="00BA4F0F">
        <w:rPr>
          <w:rFonts w:cs="Times New Roman"/>
          <w:szCs w:val="24"/>
        </w:rPr>
        <w:t xml:space="preserve">. Схемы введения препаратов и дозы </w:t>
      </w:r>
      <w:r w:rsidRPr="00E242EE">
        <w:rPr>
          <w:rFonts w:cs="Times New Roman"/>
          <w:szCs w:val="24"/>
        </w:rPr>
        <w:t xml:space="preserve">представлены в таблице </w:t>
      </w:r>
      <w:r w:rsidR="00E242EE" w:rsidRPr="00E242EE">
        <w:rPr>
          <w:rFonts w:cs="Times New Roman"/>
          <w:szCs w:val="24"/>
        </w:rPr>
        <w:t>5</w:t>
      </w:r>
      <w:r w:rsidRPr="00E242EE">
        <w:rPr>
          <w:rFonts w:cs="Times New Roman"/>
          <w:szCs w:val="24"/>
        </w:rPr>
        <w:t>.</w:t>
      </w:r>
    </w:p>
    <w:p w14:paraId="562F61E5" w14:textId="77777777" w:rsidR="0075793D" w:rsidRPr="00BA4F0F" w:rsidRDefault="0075793D" w:rsidP="00E242EE">
      <w:pPr>
        <w:rPr>
          <w:rFonts w:cs="Times New Roman"/>
          <w:szCs w:val="24"/>
        </w:rPr>
      </w:pPr>
      <w:r w:rsidRPr="00BA4F0F">
        <w:rPr>
          <w:rFonts w:cs="Times New Roman"/>
          <w:szCs w:val="24"/>
        </w:rPr>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72CB6508" w14:textId="77777777" w:rsidR="0075793D" w:rsidRPr="00BA4F0F" w:rsidRDefault="0075793D" w:rsidP="00E242EE">
      <w:pPr>
        <w:rPr>
          <w:rFonts w:cs="Times New Roman"/>
          <w:szCs w:val="24"/>
        </w:rPr>
      </w:pPr>
      <w:r w:rsidRPr="00BA4F0F">
        <w:rPr>
          <w:rFonts w:cs="Times New Roman"/>
          <w:szCs w:val="24"/>
        </w:rPr>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7FEFE022" w14:textId="77777777" w:rsidR="0075793D" w:rsidRPr="00BA4F0F" w:rsidRDefault="0075793D" w:rsidP="0075793D">
      <w:pPr>
        <w:ind w:firstLine="426"/>
        <w:rPr>
          <w:rFonts w:cs="Times New Roman"/>
          <w:b/>
          <w:szCs w:val="24"/>
        </w:rPr>
      </w:pPr>
    </w:p>
    <w:p w14:paraId="30767ED9" w14:textId="4B88E974" w:rsidR="0075793D" w:rsidRPr="00BA4F0F" w:rsidRDefault="0075793D" w:rsidP="00E242EE">
      <w:pPr>
        <w:ind w:firstLine="0"/>
        <w:rPr>
          <w:rFonts w:cs="Times New Roman"/>
          <w:szCs w:val="24"/>
        </w:rPr>
      </w:pPr>
      <w:r w:rsidRPr="00E242EE">
        <w:rPr>
          <w:rFonts w:cs="Times New Roman"/>
          <w:szCs w:val="24"/>
        </w:rPr>
        <w:t xml:space="preserve">Таблица </w:t>
      </w:r>
      <w:r w:rsidR="00E242EE" w:rsidRPr="00E242EE">
        <w:rPr>
          <w:rFonts w:cs="Times New Roman"/>
          <w:szCs w:val="24"/>
        </w:rPr>
        <w:t>5</w:t>
      </w:r>
      <w:r w:rsidRPr="00E242EE">
        <w:rPr>
          <w:rFonts w:cs="Times New Roman"/>
          <w:szCs w:val="24"/>
        </w:rPr>
        <w:t xml:space="preserve">. Схема предтрансплантационного кондиционирования </w:t>
      </w:r>
      <w:r w:rsidRPr="00E242EE">
        <w:rPr>
          <w:rFonts w:cs="Times New Roman"/>
          <w:szCs w:val="24"/>
          <w:lang w:val="en-US"/>
        </w:rPr>
        <w:t>BEAM</w:t>
      </w:r>
      <w:r w:rsidRPr="00E242EE">
        <w:rPr>
          <w:rFonts w:cs="Times New Roman"/>
          <w:szCs w:val="24"/>
        </w:rPr>
        <w:t xml:space="preserve"> </w:t>
      </w:r>
      <w:r w:rsidRPr="00E242EE">
        <w:rPr>
          <w:rFonts w:cs="Times New Roman"/>
          <w:szCs w:val="24"/>
          <w:lang w:val="en-US"/>
        </w:rPr>
        <w:fldChar w:fldCharType="begin" w:fldLock="1"/>
      </w:r>
      <w:r w:rsidR="004810E5">
        <w:rPr>
          <w:rFonts w:cs="Times New Roman"/>
          <w:szCs w:val="24"/>
          <w:lang w:val="en-US"/>
        </w:rPr>
        <w:instrText>ADDIN</w:instrText>
      </w:r>
      <w:r w:rsidR="004810E5" w:rsidRPr="00E93A18">
        <w:rPr>
          <w:rFonts w:cs="Times New Roman"/>
          <w:szCs w:val="24"/>
        </w:rPr>
        <w:instrText xml:space="preserve"> </w:instrText>
      </w:r>
      <w:r w:rsidR="004810E5">
        <w:rPr>
          <w:rFonts w:cs="Times New Roman"/>
          <w:szCs w:val="24"/>
          <w:lang w:val="en-US"/>
        </w:rPr>
        <w:instrText>CSL</w:instrText>
      </w:r>
      <w:r w:rsidR="004810E5" w:rsidRPr="00E93A18">
        <w:rPr>
          <w:rFonts w:cs="Times New Roman"/>
          <w:szCs w:val="24"/>
        </w:rPr>
        <w:instrText>_</w:instrText>
      </w:r>
      <w:r w:rsidR="004810E5">
        <w:rPr>
          <w:rFonts w:cs="Times New Roman"/>
          <w:szCs w:val="24"/>
          <w:lang w:val="en-US"/>
        </w:rPr>
        <w:instrText>CITATION</w:instrText>
      </w:r>
      <w:r w:rsidR="004810E5" w:rsidRPr="00E93A18">
        <w:rPr>
          <w:rFonts w:cs="Times New Roman"/>
          <w:szCs w:val="24"/>
        </w:rPr>
        <w:instrText xml:space="preserve"> {"</w:instrText>
      </w:r>
      <w:r w:rsidR="004810E5">
        <w:rPr>
          <w:rFonts w:cs="Times New Roman"/>
          <w:szCs w:val="24"/>
          <w:lang w:val="en-US"/>
        </w:rPr>
        <w:instrText>citationItems</w:instrText>
      </w:r>
      <w:r w:rsidR="004810E5" w:rsidRPr="00E93A18">
        <w:rPr>
          <w:rFonts w:cs="Times New Roman"/>
          <w:szCs w:val="24"/>
        </w:rPr>
        <w:instrText>":[{"</w:instrText>
      </w:r>
      <w:r w:rsidR="004810E5">
        <w:rPr>
          <w:rFonts w:cs="Times New Roman"/>
          <w:szCs w:val="24"/>
          <w:lang w:val="en-US"/>
        </w:rPr>
        <w:instrText>id</w:instrText>
      </w:r>
      <w:r w:rsidR="004810E5" w:rsidRPr="00E93A18">
        <w:rPr>
          <w:rFonts w:cs="Times New Roman"/>
          <w:szCs w:val="24"/>
        </w:rPr>
        <w:instrText>":"</w:instrText>
      </w:r>
      <w:r w:rsidR="004810E5">
        <w:rPr>
          <w:rFonts w:cs="Times New Roman"/>
          <w:szCs w:val="24"/>
          <w:lang w:val="en-US"/>
        </w:rPr>
        <w:instrText>ITEM</w:instrText>
      </w:r>
      <w:r w:rsidR="004810E5" w:rsidRPr="00E93A18">
        <w:rPr>
          <w:rFonts w:cs="Times New Roman"/>
          <w:szCs w:val="24"/>
        </w:rPr>
        <w:instrText>-1","</w:instrText>
      </w:r>
      <w:r w:rsidR="004810E5">
        <w:rPr>
          <w:rFonts w:cs="Times New Roman"/>
          <w:szCs w:val="24"/>
          <w:lang w:val="en-US"/>
        </w:rPr>
        <w:instrText>itemData</w:instrText>
      </w:r>
      <w:r w:rsidR="004810E5" w:rsidRPr="00E93A18">
        <w:rPr>
          <w:rFonts w:cs="Times New Roman"/>
          <w:szCs w:val="24"/>
        </w:rPr>
        <w:instrText>":{"</w:instrText>
      </w:r>
      <w:r w:rsidR="004810E5">
        <w:rPr>
          <w:rFonts w:cs="Times New Roman"/>
          <w:szCs w:val="24"/>
          <w:lang w:val="en-US"/>
        </w:rPr>
        <w:instrText>DOI</w:instrText>
      </w:r>
      <w:r w:rsidR="004810E5" w:rsidRPr="00E93A18">
        <w:rPr>
          <w:rFonts w:cs="Times New Roman"/>
          <w:szCs w:val="24"/>
        </w:rPr>
        <w:instrText>":"10.1200/</w:instrText>
      </w:r>
      <w:r w:rsidR="004810E5">
        <w:rPr>
          <w:rFonts w:cs="Times New Roman"/>
          <w:szCs w:val="24"/>
          <w:lang w:val="en-US"/>
        </w:rPr>
        <w:instrText>JCO</w:instrText>
      </w:r>
      <w:r w:rsidR="004810E5" w:rsidRPr="00E93A18">
        <w:rPr>
          <w:rFonts w:cs="Times New Roman"/>
          <w:szCs w:val="24"/>
        </w:rPr>
        <w:instrText>.1995.13.3.588","</w:instrText>
      </w:r>
      <w:r w:rsidR="004810E5">
        <w:rPr>
          <w:rFonts w:cs="Times New Roman"/>
          <w:szCs w:val="24"/>
          <w:lang w:val="en-US"/>
        </w:rPr>
        <w:instrText>ISSN</w:instrText>
      </w:r>
      <w:r w:rsidR="004810E5" w:rsidRPr="00E93A18">
        <w:rPr>
          <w:rFonts w:cs="Times New Roman"/>
          <w:szCs w:val="24"/>
        </w:rPr>
        <w:instrText>":"0732-183</w:instrText>
      </w:r>
      <w:r w:rsidR="004810E5">
        <w:rPr>
          <w:rFonts w:cs="Times New Roman"/>
          <w:szCs w:val="24"/>
          <w:lang w:val="en-US"/>
        </w:rPr>
        <w:instrText>X</w:instrText>
      </w:r>
      <w:r w:rsidR="004810E5" w:rsidRPr="00E93A18">
        <w:rPr>
          <w:rFonts w:cs="Times New Roman"/>
          <w:szCs w:val="24"/>
        </w:rPr>
        <w:instrText>","</w:instrText>
      </w:r>
      <w:r w:rsidR="004810E5">
        <w:rPr>
          <w:rFonts w:cs="Times New Roman"/>
          <w:szCs w:val="24"/>
          <w:lang w:val="en-US"/>
        </w:rPr>
        <w:instrText>PMID</w:instrText>
      </w:r>
      <w:r w:rsidR="004810E5" w:rsidRPr="00E93A18">
        <w:rPr>
          <w:rFonts w:cs="Times New Roman"/>
          <w:szCs w:val="24"/>
        </w:rPr>
        <w:instrText>":"7884420","</w:instrText>
      </w:r>
      <w:r w:rsidR="004810E5">
        <w:rPr>
          <w:rFonts w:cs="Times New Roman"/>
          <w:szCs w:val="24"/>
          <w:lang w:val="en-US"/>
        </w:rPr>
        <w:instrText>abstract</w:instrText>
      </w:r>
      <w:r w:rsidR="004810E5" w:rsidRPr="00E93A18">
        <w:rPr>
          <w:rFonts w:cs="Times New Roman"/>
          <w:szCs w:val="24"/>
        </w:rPr>
        <w:instrText>":"</w:instrText>
      </w:r>
      <w:r w:rsidR="004810E5">
        <w:rPr>
          <w:rFonts w:cs="Times New Roman"/>
          <w:szCs w:val="24"/>
          <w:lang w:val="en-US"/>
        </w:rPr>
        <w:instrText>PURPOSE</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evaluate</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outcome</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or</w:instrText>
      </w:r>
      <w:r w:rsidR="004810E5" w:rsidRPr="00E93A18">
        <w:rPr>
          <w:rFonts w:cs="Times New Roman"/>
          <w:szCs w:val="24"/>
        </w:rPr>
        <w:instrText xml:space="preserve"> </w:instrText>
      </w:r>
      <w:r w:rsidR="004810E5">
        <w:rPr>
          <w:rFonts w:cs="Times New Roman"/>
          <w:szCs w:val="24"/>
          <w:lang w:val="en-US"/>
        </w:rPr>
        <w:instrText>resistant</w:instrText>
      </w:r>
      <w:r w:rsidR="004810E5" w:rsidRPr="00E93A18">
        <w:rPr>
          <w:rFonts w:cs="Times New Roman"/>
          <w:szCs w:val="24"/>
        </w:rPr>
        <w:instrText xml:space="preserve"> </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Hodgkin</w:instrText>
      </w:r>
      <w:r w:rsidR="004810E5" w:rsidRPr="00E93A18">
        <w:rPr>
          <w:rFonts w:cs="Times New Roman"/>
          <w:szCs w:val="24"/>
        </w:rPr>
        <w:instrText>'</w:instrText>
      </w:r>
      <w:r w:rsidR="004810E5">
        <w:rPr>
          <w:rFonts w:cs="Times New Roman"/>
          <w:szCs w:val="24"/>
          <w:lang w:val="en-US"/>
        </w:rPr>
        <w:instrText>s</w:instrText>
      </w:r>
      <w:r w:rsidR="004810E5" w:rsidRPr="00E93A18">
        <w:rPr>
          <w:rFonts w:cs="Times New Roman"/>
          <w:szCs w:val="24"/>
        </w:rPr>
        <w:instrText xml:space="preserve"> </w:instrText>
      </w:r>
      <w:r w:rsidR="004810E5">
        <w:rPr>
          <w:rFonts w:cs="Times New Roman"/>
          <w:szCs w:val="24"/>
          <w:lang w:val="en-US"/>
        </w:rPr>
        <w:instrText>lymphoma</w:instrText>
      </w:r>
      <w:r w:rsidR="004810E5" w:rsidRPr="00E93A18">
        <w:rPr>
          <w:rFonts w:cs="Times New Roman"/>
          <w:szCs w:val="24"/>
        </w:rPr>
        <w:instrText xml:space="preserve"> (</w:instrText>
      </w:r>
      <w:r w:rsidR="004810E5">
        <w:rPr>
          <w:rFonts w:cs="Times New Roman"/>
          <w:szCs w:val="24"/>
          <w:lang w:val="en-US"/>
        </w:rPr>
        <w:instrText>NHL</w:instrText>
      </w:r>
      <w:r w:rsidR="004810E5" w:rsidRPr="00E93A18">
        <w:rPr>
          <w:rFonts w:cs="Times New Roman"/>
          <w:szCs w:val="24"/>
        </w:rPr>
        <w:instrText xml:space="preserve">) </w:instrText>
      </w:r>
      <w:r w:rsidR="004810E5">
        <w:rPr>
          <w:rFonts w:cs="Times New Roman"/>
          <w:szCs w:val="24"/>
          <w:lang w:val="en-US"/>
        </w:rPr>
        <w:instrText>undergoing</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w:instrText>
      </w:r>
      <w:r w:rsidR="004810E5">
        <w:rPr>
          <w:rFonts w:cs="Times New Roman"/>
          <w:szCs w:val="24"/>
          <w:lang w:val="en-US"/>
        </w:rPr>
        <w:instrText>dose</w:instrText>
      </w:r>
      <w:r w:rsidR="004810E5" w:rsidRPr="00E93A18">
        <w:rPr>
          <w:rFonts w:cs="Times New Roman"/>
          <w:szCs w:val="24"/>
        </w:rPr>
        <w:instrText xml:space="preserve"> </w:instrText>
      </w:r>
      <w:r w:rsidR="004810E5">
        <w:rPr>
          <w:rFonts w:cs="Times New Roman"/>
          <w:szCs w:val="24"/>
          <w:lang w:val="en-US"/>
        </w:rPr>
        <w:instrText>chemotherap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autologous</w:instrText>
      </w:r>
      <w:r w:rsidR="004810E5" w:rsidRPr="00E93A18">
        <w:rPr>
          <w:rFonts w:cs="Times New Roman"/>
          <w:szCs w:val="24"/>
        </w:rPr>
        <w:instrText xml:space="preserve"> </w:instrText>
      </w:r>
      <w:r w:rsidR="004810E5">
        <w:rPr>
          <w:rFonts w:cs="Times New Roman"/>
          <w:szCs w:val="24"/>
          <w:lang w:val="en-US"/>
        </w:rPr>
        <w:instrText>bone</w:instrText>
      </w:r>
      <w:r w:rsidR="004810E5" w:rsidRPr="00E93A18">
        <w:rPr>
          <w:rFonts w:cs="Times New Roman"/>
          <w:szCs w:val="24"/>
        </w:rPr>
        <w:instrText xml:space="preserve"> </w:instrText>
      </w:r>
      <w:r w:rsidR="004810E5">
        <w:rPr>
          <w:rFonts w:cs="Times New Roman"/>
          <w:szCs w:val="24"/>
          <w:lang w:val="en-US"/>
        </w:rPr>
        <w:instrText>marrow</w:instrText>
      </w:r>
      <w:r w:rsidR="004810E5" w:rsidRPr="00E93A18">
        <w:rPr>
          <w:rFonts w:cs="Times New Roman"/>
          <w:szCs w:val="24"/>
        </w:rPr>
        <w:instrText xml:space="preserve"> </w:instrText>
      </w:r>
      <w:r w:rsidR="004810E5">
        <w:rPr>
          <w:rFonts w:cs="Times New Roman"/>
          <w:szCs w:val="24"/>
          <w:lang w:val="en-US"/>
        </w:rPr>
        <w:instrText>transplantation</w:instrText>
      </w:r>
      <w:r w:rsidR="004810E5" w:rsidRPr="00E93A18">
        <w:rPr>
          <w:rFonts w:cs="Times New Roman"/>
          <w:szCs w:val="24"/>
        </w:rPr>
        <w:instrText xml:space="preserve"> (</w:instrText>
      </w:r>
      <w:r w:rsidR="004810E5">
        <w:rPr>
          <w:rFonts w:cs="Times New Roman"/>
          <w:szCs w:val="24"/>
          <w:lang w:val="en-US"/>
        </w:rPr>
        <w:instrText>ABMT</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determine</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main</w:instrText>
      </w:r>
      <w:r w:rsidR="004810E5" w:rsidRPr="00E93A18">
        <w:rPr>
          <w:rFonts w:cs="Times New Roman"/>
          <w:szCs w:val="24"/>
        </w:rPr>
        <w:instrText xml:space="preserve"> </w:instrText>
      </w:r>
      <w:r w:rsidR="004810E5">
        <w:rPr>
          <w:rFonts w:cs="Times New Roman"/>
          <w:szCs w:val="24"/>
          <w:lang w:val="en-US"/>
        </w:rPr>
        <w:instrText>prognostic</w:instrText>
      </w:r>
      <w:r w:rsidR="004810E5" w:rsidRPr="00E93A18">
        <w:rPr>
          <w:rFonts w:cs="Times New Roman"/>
          <w:szCs w:val="24"/>
        </w:rPr>
        <w:instrText xml:space="preserve"> </w:instrText>
      </w:r>
      <w:r w:rsidR="004810E5">
        <w:rPr>
          <w:rFonts w:cs="Times New Roman"/>
          <w:szCs w:val="24"/>
          <w:lang w:val="en-US"/>
        </w:rPr>
        <w:instrText>factors</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METHODS</w:instrText>
      </w:r>
      <w:r w:rsidR="004810E5" w:rsidRPr="00E93A18">
        <w:rPr>
          <w:rFonts w:cs="Times New Roman"/>
          <w:szCs w:val="24"/>
        </w:rPr>
        <w:instrText xml:space="preserve"> </w:instrText>
      </w:r>
      <w:r w:rsidR="004810E5">
        <w:rPr>
          <w:rFonts w:cs="Times New Roman"/>
          <w:szCs w:val="24"/>
          <w:lang w:val="en-US"/>
        </w:rPr>
        <w:instrText>One</w:instrText>
      </w:r>
      <w:r w:rsidR="004810E5" w:rsidRPr="00E93A18">
        <w:rPr>
          <w:rFonts w:cs="Times New Roman"/>
          <w:szCs w:val="24"/>
        </w:rPr>
        <w:instrText xml:space="preserve"> </w:instrText>
      </w:r>
      <w:r w:rsidR="004810E5">
        <w:rPr>
          <w:rFonts w:cs="Times New Roman"/>
          <w:szCs w:val="24"/>
          <w:lang w:val="en-US"/>
        </w:rPr>
        <w:instrText>hundred</w:instrText>
      </w:r>
      <w:r w:rsidR="004810E5" w:rsidRPr="00E93A18">
        <w:rPr>
          <w:rFonts w:cs="Times New Roman"/>
          <w:szCs w:val="24"/>
        </w:rPr>
        <w:instrText xml:space="preserve"> </w:instrText>
      </w:r>
      <w:r w:rsidR="004810E5">
        <w:rPr>
          <w:rFonts w:cs="Times New Roman"/>
          <w:szCs w:val="24"/>
          <w:lang w:val="en-US"/>
        </w:rPr>
        <w:instrText>seven</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or</w:instrText>
      </w:r>
      <w:r w:rsidR="004810E5" w:rsidRPr="00E93A18">
        <w:rPr>
          <w:rFonts w:cs="Times New Roman"/>
          <w:szCs w:val="24"/>
        </w:rPr>
        <w:instrText xml:space="preserve"> </w:instrText>
      </w:r>
      <w:r w:rsidR="004810E5">
        <w:rPr>
          <w:rFonts w:cs="Times New Roman"/>
          <w:szCs w:val="24"/>
          <w:lang w:val="en-US"/>
        </w:rPr>
        <w:instrText>resistant</w:instrText>
      </w:r>
      <w:r w:rsidR="004810E5" w:rsidRPr="00E93A18">
        <w:rPr>
          <w:rFonts w:cs="Times New Roman"/>
          <w:szCs w:val="24"/>
        </w:rPr>
        <w:instrText xml:space="preserve"> </w:instrText>
      </w:r>
      <w:r w:rsidR="004810E5">
        <w:rPr>
          <w:rFonts w:cs="Times New Roman"/>
          <w:szCs w:val="24"/>
          <w:lang w:val="en-US"/>
        </w:rPr>
        <w:instrText>intermediate</w:instrText>
      </w:r>
      <w:r w:rsidR="004810E5" w:rsidRPr="00E93A18">
        <w:rPr>
          <w:rFonts w:cs="Times New Roman"/>
          <w:szCs w:val="24"/>
        </w:rPr>
        <w:instrText>-/</w:instrText>
      </w:r>
      <w:r w:rsidR="004810E5">
        <w:rPr>
          <w:rFonts w:cs="Times New Roman"/>
          <w:szCs w:val="24"/>
          <w:lang w:val="en-US"/>
        </w:rPr>
        <w:instrText>high</w:instrText>
      </w:r>
      <w:r w:rsidR="004810E5" w:rsidRPr="00E93A18">
        <w:rPr>
          <w:rFonts w:cs="Times New Roman"/>
          <w:szCs w:val="24"/>
        </w:rPr>
        <w:instrText>-</w:instrText>
      </w:r>
      <w:r w:rsidR="004810E5">
        <w:rPr>
          <w:rFonts w:cs="Times New Roman"/>
          <w:szCs w:val="24"/>
          <w:lang w:val="en-US"/>
        </w:rPr>
        <w:instrText>grade</w:instrText>
      </w:r>
      <w:r w:rsidR="004810E5" w:rsidRPr="00E93A18">
        <w:rPr>
          <w:rFonts w:cs="Times New Roman"/>
          <w:szCs w:val="24"/>
        </w:rPr>
        <w:instrText xml:space="preserve"> </w:instrText>
      </w:r>
      <w:r w:rsidR="004810E5">
        <w:rPr>
          <w:rFonts w:cs="Times New Roman"/>
          <w:szCs w:val="24"/>
          <w:lang w:val="en-US"/>
        </w:rPr>
        <w:instrText>NHL</w:instrText>
      </w:r>
      <w:r w:rsidR="004810E5" w:rsidRPr="00E93A18">
        <w:rPr>
          <w:rFonts w:cs="Times New Roman"/>
          <w:szCs w:val="24"/>
        </w:rPr>
        <w:instrText xml:space="preserve"> </w:instrText>
      </w:r>
      <w:r w:rsidR="004810E5">
        <w:rPr>
          <w:rFonts w:cs="Times New Roman"/>
          <w:szCs w:val="24"/>
          <w:lang w:val="en-US"/>
        </w:rPr>
        <w:instrText>underwent</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w:instrText>
      </w:r>
      <w:r w:rsidR="004810E5">
        <w:rPr>
          <w:rFonts w:cs="Times New Roman"/>
          <w:szCs w:val="24"/>
          <w:lang w:val="en-US"/>
        </w:rPr>
        <w:instrText>dose</w:instrText>
      </w:r>
      <w:r w:rsidR="004810E5" w:rsidRPr="00E93A18">
        <w:rPr>
          <w:rFonts w:cs="Times New Roman"/>
          <w:szCs w:val="24"/>
        </w:rPr>
        <w:instrText xml:space="preserve"> </w:instrText>
      </w:r>
      <w:r w:rsidR="004810E5">
        <w:rPr>
          <w:rFonts w:cs="Times New Roman"/>
          <w:szCs w:val="24"/>
          <w:lang w:val="en-US"/>
        </w:rPr>
        <w:instrText>carmustine</w:instrText>
      </w:r>
      <w:r w:rsidR="004810E5" w:rsidRPr="00E93A18">
        <w:rPr>
          <w:rFonts w:cs="Times New Roman"/>
          <w:szCs w:val="24"/>
        </w:rPr>
        <w:instrText xml:space="preserve">, </w:instrText>
      </w:r>
      <w:r w:rsidR="004810E5">
        <w:rPr>
          <w:rFonts w:cs="Times New Roman"/>
          <w:szCs w:val="24"/>
          <w:lang w:val="en-US"/>
        </w:rPr>
        <w:instrText>etoposide</w:instrText>
      </w:r>
      <w:r w:rsidR="004810E5" w:rsidRPr="00E93A18">
        <w:rPr>
          <w:rFonts w:cs="Times New Roman"/>
          <w:szCs w:val="24"/>
        </w:rPr>
        <w:instrText xml:space="preserve">, </w:instrText>
      </w:r>
      <w:r w:rsidR="004810E5">
        <w:rPr>
          <w:rFonts w:cs="Times New Roman"/>
          <w:szCs w:val="24"/>
          <w:lang w:val="en-US"/>
        </w:rPr>
        <w:instrText>cytarabine</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melphalan</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chemotherap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ABMT</w:instrText>
      </w:r>
      <w:r w:rsidR="004810E5" w:rsidRPr="00E93A18">
        <w:rPr>
          <w:rFonts w:cs="Times New Roman"/>
          <w:szCs w:val="24"/>
        </w:rPr>
        <w:instrText xml:space="preserve"> </w:instrText>
      </w:r>
      <w:r w:rsidR="004810E5">
        <w:rPr>
          <w:rFonts w:cs="Times New Roman"/>
          <w:szCs w:val="24"/>
          <w:lang w:val="en-US"/>
        </w:rPr>
        <w:instrText>at</w:instrText>
      </w:r>
      <w:r w:rsidR="004810E5" w:rsidRPr="00E93A18">
        <w:rPr>
          <w:rFonts w:cs="Times New Roman"/>
          <w:szCs w:val="24"/>
        </w:rPr>
        <w:instrText xml:space="preserve"> </w:instrText>
      </w:r>
      <w:r w:rsidR="004810E5">
        <w:rPr>
          <w:rFonts w:cs="Times New Roman"/>
          <w:szCs w:val="24"/>
          <w:lang w:val="en-US"/>
        </w:rPr>
        <w:instrText>University</w:instrText>
      </w:r>
      <w:r w:rsidR="004810E5" w:rsidRPr="00E93A18">
        <w:rPr>
          <w:rFonts w:cs="Times New Roman"/>
          <w:szCs w:val="24"/>
        </w:rPr>
        <w:instrText xml:space="preserve"> </w:instrText>
      </w:r>
      <w:r w:rsidR="004810E5">
        <w:rPr>
          <w:rFonts w:cs="Times New Roman"/>
          <w:szCs w:val="24"/>
          <w:lang w:val="en-US"/>
        </w:rPr>
        <w:instrText>College</w:instrText>
      </w:r>
      <w:r w:rsidR="004810E5" w:rsidRPr="00E93A18">
        <w:rPr>
          <w:rFonts w:cs="Times New Roman"/>
          <w:szCs w:val="24"/>
        </w:rPr>
        <w:instrText xml:space="preserve"> </w:instrText>
      </w:r>
      <w:r w:rsidR="004810E5">
        <w:rPr>
          <w:rFonts w:cs="Times New Roman"/>
          <w:szCs w:val="24"/>
          <w:lang w:val="en-US"/>
        </w:rPr>
        <w:instrText>Hospitals</w:instrText>
      </w:r>
      <w:r w:rsidR="004810E5" w:rsidRPr="00E93A18">
        <w:rPr>
          <w:rFonts w:cs="Times New Roman"/>
          <w:szCs w:val="24"/>
        </w:rPr>
        <w:instrText xml:space="preserve"> </w:instrText>
      </w:r>
      <w:r w:rsidR="004810E5">
        <w:rPr>
          <w:rFonts w:cs="Times New Roman"/>
          <w:szCs w:val="24"/>
          <w:lang w:val="en-US"/>
        </w:rPr>
        <w:instrText>between</w:instrText>
      </w:r>
      <w:r w:rsidR="004810E5" w:rsidRPr="00E93A18">
        <w:rPr>
          <w:rFonts w:cs="Times New Roman"/>
          <w:szCs w:val="24"/>
        </w:rPr>
        <w:instrText xml:space="preserve"> </w:instrText>
      </w:r>
      <w:r w:rsidR="004810E5">
        <w:rPr>
          <w:rFonts w:cs="Times New Roman"/>
          <w:szCs w:val="24"/>
          <w:lang w:val="en-US"/>
        </w:rPr>
        <w:instrText>September</w:instrText>
      </w:r>
      <w:r w:rsidR="004810E5" w:rsidRPr="00E93A18">
        <w:rPr>
          <w:rFonts w:cs="Times New Roman"/>
          <w:szCs w:val="24"/>
        </w:rPr>
        <w:instrText xml:space="preserve"> 1981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February</w:instrText>
      </w:r>
      <w:r w:rsidR="004810E5" w:rsidRPr="00E93A18">
        <w:rPr>
          <w:rFonts w:cs="Times New Roman"/>
          <w:szCs w:val="24"/>
        </w:rPr>
        <w:instrText xml:space="preserve"> 1993.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minimum</w:instrText>
      </w:r>
      <w:r w:rsidR="004810E5" w:rsidRPr="00E93A18">
        <w:rPr>
          <w:rFonts w:cs="Times New Roman"/>
          <w:szCs w:val="24"/>
        </w:rPr>
        <w:instrText xml:space="preserve"> </w:instrText>
      </w:r>
      <w:r w:rsidR="004810E5">
        <w:rPr>
          <w:rFonts w:cs="Times New Roman"/>
          <w:szCs w:val="24"/>
          <w:lang w:val="en-US"/>
        </w:rPr>
        <w:instrText>follow</w:instrText>
      </w:r>
      <w:r w:rsidR="004810E5" w:rsidRPr="00E93A18">
        <w:rPr>
          <w:rFonts w:cs="Times New Roman"/>
          <w:szCs w:val="24"/>
        </w:rPr>
        <w:instrText>-</w:instrText>
      </w:r>
      <w:r w:rsidR="004810E5">
        <w:rPr>
          <w:rFonts w:cs="Times New Roman"/>
          <w:szCs w:val="24"/>
          <w:lang w:val="en-US"/>
        </w:rPr>
        <w:instrText>up</w:instrText>
      </w:r>
      <w:r w:rsidR="004810E5" w:rsidRPr="00E93A18">
        <w:rPr>
          <w:rFonts w:cs="Times New Roman"/>
          <w:szCs w:val="24"/>
        </w:rPr>
        <w:instrText xml:space="preserve"> </w:instrText>
      </w:r>
      <w:r w:rsidR="004810E5">
        <w:rPr>
          <w:rFonts w:cs="Times New Roman"/>
          <w:szCs w:val="24"/>
          <w:lang w:val="en-US"/>
        </w:rPr>
        <w:instrText>duration</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all</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is</w:instrText>
      </w:r>
      <w:r w:rsidR="004810E5" w:rsidRPr="00E93A18">
        <w:rPr>
          <w:rFonts w:cs="Times New Roman"/>
          <w:szCs w:val="24"/>
        </w:rPr>
        <w:instrText xml:space="preserve"> 6 </w:instrText>
      </w:r>
      <w:r w:rsidR="004810E5">
        <w:rPr>
          <w:rFonts w:cs="Times New Roman"/>
          <w:szCs w:val="24"/>
          <w:lang w:val="en-US"/>
        </w:rPr>
        <w:instrText>months</w:instrText>
      </w:r>
      <w:r w:rsidR="004810E5" w:rsidRPr="00E93A18">
        <w:rPr>
          <w:rFonts w:cs="Times New Roman"/>
          <w:szCs w:val="24"/>
        </w:rPr>
        <w:instrText xml:space="preserve">. </w:instrText>
      </w:r>
      <w:r w:rsidR="004810E5">
        <w:rPr>
          <w:rFonts w:cs="Times New Roman"/>
          <w:szCs w:val="24"/>
          <w:lang w:val="en-US"/>
        </w:rPr>
        <w:instrText>RESULTS</w:instrText>
      </w:r>
      <w:r w:rsidR="004810E5" w:rsidRPr="00E93A18">
        <w:rPr>
          <w:rFonts w:cs="Times New Roman"/>
          <w:szCs w:val="24"/>
        </w:rPr>
        <w:instrText xml:space="preserve"> </w:instrText>
      </w:r>
      <w:r w:rsidR="004810E5">
        <w:rPr>
          <w:rFonts w:cs="Times New Roman"/>
          <w:szCs w:val="24"/>
          <w:lang w:val="en-US"/>
        </w:rPr>
        <w:instrText>At</w:instrText>
      </w:r>
      <w:r w:rsidR="004810E5" w:rsidRPr="00E93A18">
        <w:rPr>
          <w:rFonts w:cs="Times New Roman"/>
          <w:szCs w:val="24"/>
        </w:rPr>
        <w:instrText xml:space="preserve"> 3 </w:instrText>
      </w:r>
      <w:r w:rsidR="004810E5">
        <w:rPr>
          <w:rFonts w:cs="Times New Roman"/>
          <w:szCs w:val="24"/>
          <w:lang w:val="en-US"/>
        </w:rPr>
        <w:instrText>months</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overall</w:instrText>
      </w:r>
      <w:r w:rsidR="004810E5" w:rsidRPr="00E93A18">
        <w:rPr>
          <w:rFonts w:cs="Times New Roman"/>
          <w:szCs w:val="24"/>
        </w:rPr>
        <w:instrText xml:space="preserve"> </w:instrText>
      </w:r>
      <w:r w:rsidR="004810E5">
        <w:rPr>
          <w:rFonts w:cs="Times New Roman"/>
          <w:szCs w:val="24"/>
          <w:lang w:val="en-US"/>
        </w:rPr>
        <w:instrText>response</w:instrText>
      </w:r>
      <w:r w:rsidR="004810E5" w:rsidRPr="00E93A18">
        <w:rPr>
          <w:rFonts w:cs="Times New Roman"/>
          <w:szCs w:val="24"/>
        </w:rPr>
        <w:instrText xml:space="preserve"> </w:instrText>
      </w:r>
      <w:r w:rsidR="004810E5">
        <w:rPr>
          <w:rFonts w:cs="Times New Roman"/>
          <w:szCs w:val="24"/>
          <w:lang w:val="en-US"/>
        </w:rPr>
        <w:instrText>rate</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ABMT</w:instrText>
      </w:r>
      <w:r w:rsidR="004810E5" w:rsidRPr="00E93A18">
        <w:rPr>
          <w:rFonts w:cs="Times New Roman"/>
          <w:szCs w:val="24"/>
        </w:rPr>
        <w:instrText xml:space="preserve"> </w:instrText>
      </w:r>
      <w:r w:rsidR="004810E5">
        <w:rPr>
          <w:rFonts w:cs="Times New Roman"/>
          <w:szCs w:val="24"/>
          <w:lang w:val="en-US"/>
        </w:rPr>
        <w:instrText>was</w:instrText>
      </w:r>
      <w:r w:rsidR="004810E5" w:rsidRPr="00E93A18">
        <w:rPr>
          <w:rFonts w:cs="Times New Roman"/>
          <w:szCs w:val="24"/>
        </w:rPr>
        <w:instrText xml:space="preserve"> 73% (41% </w:instrText>
      </w:r>
      <w:r w:rsidR="004810E5">
        <w:rPr>
          <w:rFonts w:cs="Times New Roman"/>
          <w:szCs w:val="24"/>
          <w:lang w:val="en-US"/>
        </w:rPr>
        <w:instrText>complete</w:instrText>
      </w:r>
      <w:r w:rsidR="004810E5" w:rsidRPr="00E93A18">
        <w:rPr>
          <w:rFonts w:cs="Times New Roman"/>
          <w:szCs w:val="24"/>
        </w:rPr>
        <w:instrText xml:space="preserve"> </w:instrText>
      </w:r>
      <w:r w:rsidR="004810E5">
        <w:rPr>
          <w:rFonts w:cs="Times New Roman"/>
          <w:szCs w:val="24"/>
          <w:lang w:val="en-US"/>
        </w:rPr>
        <w:instrText>response</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32% </w:instrText>
      </w:r>
      <w:r w:rsidR="004810E5">
        <w:rPr>
          <w:rFonts w:cs="Times New Roman"/>
          <w:szCs w:val="24"/>
          <w:lang w:val="en-US"/>
        </w:rPr>
        <w:instrText>partial</w:instrText>
      </w:r>
      <w:r w:rsidR="004810E5" w:rsidRPr="00E93A18">
        <w:rPr>
          <w:rFonts w:cs="Times New Roman"/>
          <w:szCs w:val="24"/>
        </w:rPr>
        <w:instrText xml:space="preserve"> </w:instrText>
      </w:r>
      <w:r w:rsidR="004810E5">
        <w:rPr>
          <w:rFonts w:cs="Times New Roman"/>
          <w:szCs w:val="24"/>
          <w:lang w:val="en-US"/>
        </w:rPr>
        <w:instrText>response</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5-</w:instrText>
      </w:r>
      <w:r w:rsidR="004810E5">
        <w:rPr>
          <w:rFonts w:cs="Times New Roman"/>
          <w:szCs w:val="24"/>
          <w:lang w:val="en-US"/>
        </w:rPr>
        <w:instrText>year</w:instrText>
      </w:r>
      <w:r w:rsidR="004810E5" w:rsidRPr="00E93A18">
        <w:rPr>
          <w:rFonts w:cs="Times New Roman"/>
          <w:szCs w:val="24"/>
        </w:rPr>
        <w:instrText xml:space="preserve"> </w:instrText>
      </w:r>
      <w:r w:rsidR="004810E5">
        <w:rPr>
          <w:rFonts w:cs="Times New Roman"/>
          <w:szCs w:val="24"/>
          <w:lang w:val="en-US"/>
        </w:rPr>
        <w:instrText>actuarial</w:instrText>
      </w:r>
      <w:r w:rsidR="004810E5" w:rsidRPr="00E93A18">
        <w:rPr>
          <w:rFonts w:cs="Times New Roman"/>
          <w:szCs w:val="24"/>
        </w:rPr>
        <w:instrText xml:space="preserve"> </w:instrText>
      </w:r>
      <w:r w:rsidR="004810E5">
        <w:rPr>
          <w:rFonts w:cs="Times New Roman"/>
          <w:szCs w:val="24"/>
          <w:lang w:val="en-US"/>
        </w:rPr>
        <w:instrText>overall</w:instrText>
      </w:r>
      <w:r w:rsidR="004810E5" w:rsidRPr="00E93A18">
        <w:rPr>
          <w:rFonts w:cs="Times New Roman"/>
          <w:szCs w:val="24"/>
        </w:rPr>
        <w:instrText xml:space="preserve"> </w:instrText>
      </w:r>
      <w:r w:rsidR="004810E5">
        <w:rPr>
          <w:rFonts w:cs="Times New Roman"/>
          <w:szCs w:val="24"/>
          <w:lang w:val="en-US"/>
        </w:rPr>
        <w:instrText>survival</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progression</w:instrText>
      </w:r>
      <w:r w:rsidR="004810E5" w:rsidRPr="00E93A18">
        <w:rPr>
          <w:rFonts w:cs="Times New Roman"/>
          <w:szCs w:val="24"/>
        </w:rPr>
        <w:instrText>-</w:instrText>
      </w:r>
      <w:r w:rsidR="004810E5">
        <w:rPr>
          <w:rFonts w:cs="Times New Roman"/>
          <w:szCs w:val="24"/>
          <w:lang w:val="en-US"/>
        </w:rPr>
        <w:instrText>free</w:instrText>
      </w:r>
      <w:r w:rsidR="004810E5" w:rsidRPr="00E93A18">
        <w:rPr>
          <w:rFonts w:cs="Times New Roman"/>
          <w:szCs w:val="24"/>
        </w:rPr>
        <w:instrText xml:space="preserve"> </w:instrText>
      </w:r>
      <w:r w:rsidR="004810E5">
        <w:rPr>
          <w:rFonts w:cs="Times New Roman"/>
          <w:szCs w:val="24"/>
          <w:lang w:val="en-US"/>
        </w:rPr>
        <w:instrText>survival</w:instrText>
      </w:r>
      <w:r w:rsidR="004810E5" w:rsidRPr="00E93A18">
        <w:rPr>
          <w:rFonts w:cs="Times New Roman"/>
          <w:szCs w:val="24"/>
        </w:rPr>
        <w:instrText xml:space="preserve"> </w:instrText>
      </w:r>
      <w:r w:rsidR="004810E5">
        <w:rPr>
          <w:rFonts w:cs="Times New Roman"/>
          <w:szCs w:val="24"/>
          <w:lang w:val="en-US"/>
        </w:rPr>
        <w:instrText>rates</w:instrText>
      </w:r>
      <w:r w:rsidR="004810E5" w:rsidRPr="00E93A18">
        <w:rPr>
          <w:rFonts w:cs="Times New Roman"/>
          <w:szCs w:val="24"/>
        </w:rPr>
        <w:instrText xml:space="preserve"> </w:instrText>
      </w:r>
      <w:r w:rsidR="004810E5">
        <w:rPr>
          <w:rFonts w:cs="Times New Roman"/>
          <w:szCs w:val="24"/>
          <w:lang w:val="en-US"/>
        </w:rPr>
        <w:instrText>were</w:instrText>
      </w:r>
      <w:r w:rsidR="004810E5" w:rsidRPr="00E93A18">
        <w:rPr>
          <w:rFonts w:cs="Times New Roman"/>
          <w:szCs w:val="24"/>
        </w:rPr>
        <w:instrText xml:space="preserve"> 41% </w:instrText>
      </w:r>
      <w:r w:rsidR="004810E5">
        <w:rPr>
          <w:rFonts w:cs="Times New Roman"/>
          <w:szCs w:val="24"/>
          <w:lang w:val="en-US"/>
        </w:rPr>
        <w:instrText>and</w:instrText>
      </w:r>
      <w:r w:rsidR="004810E5" w:rsidRPr="00E93A18">
        <w:rPr>
          <w:rFonts w:cs="Times New Roman"/>
          <w:szCs w:val="24"/>
        </w:rPr>
        <w:instrText xml:space="preserve"> 35%, </w:instrText>
      </w:r>
      <w:r w:rsidR="004810E5">
        <w:rPr>
          <w:rFonts w:cs="Times New Roman"/>
          <w:szCs w:val="24"/>
          <w:lang w:val="en-US"/>
        </w:rPr>
        <w:instrText>respectively</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early</w:instrText>
      </w:r>
      <w:r w:rsidR="004810E5" w:rsidRPr="00E93A18">
        <w:rPr>
          <w:rFonts w:cs="Times New Roman"/>
          <w:szCs w:val="24"/>
        </w:rPr>
        <w:instrText xml:space="preserve"> </w:instrText>
      </w:r>
      <w:r w:rsidR="004810E5">
        <w:rPr>
          <w:rFonts w:cs="Times New Roman"/>
          <w:szCs w:val="24"/>
          <w:lang w:val="en-US"/>
        </w:rPr>
        <w:instrText>procedure</w:instrText>
      </w:r>
      <w:r w:rsidR="004810E5" w:rsidRPr="00E93A18">
        <w:rPr>
          <w:rFonts w:cs="Times New Roman"/>
          <w:szCs w:val="24"/>
        </w:rPr>
        <w:instrText>-</w:instrText>
      </w:r>
      <w:r w:rsidR="004810E5">
        <w:rPr>
          <w:rFonts w:cs="Times New Roman"/>
          <w:szCs w:val="24"/>
          <w:lang w:val="en-US"/>
        </w:rPr>
        <w:instrText>related</w:instrText>
      </w:r>
      <w:r w:rsidR="004810E5" w:rsidRPr="00E93A18">
        <w:rPr>
          <w:rFonts w:cs="Times New Roman"/>
          <w:szCs w:val="24"/>
        </w:rPr>
        <w:instrText xml:space="preserve"> </w:instrText>
      </w:r>
      <w:r w:rsidR="004810E5">
        <w:rPr>
          <w:rFonts w:cs="Times New Roman"/>
          <w:szCs w:val="24"/>
          <w:lang w:val="en-US"/>
        </w:rPr>
        <w:instrText>mortality</w:instrText>
      </w:r>
      <w:r w:rsidR="004810E5" w:rsidRPr="00E93A18">
        <w:rPr>
          <w:rFonts w:cs="Times New Roman"/>
          <w:szCs w:val="24"/>
        </w:rPr>
        <w:instrText xml:space="preserve"> </w:instrText>
      </w:r>
      <w:r w:rsidR="004810E5">
        <w:rPr>
          <w:rFonts w:cs="Times New Roman"/>
          <w:szCs w:val="24"/>
          <w:lang w:val="en-US"/>
        </w:rPr>
        <w:instrText>rate</w:instrText>
      </w:r>
      <w:r w:rsidR="004810E5" w:rsidRPr="00E93A18">
        <w:rPr>
          <w:rFonts w:cs="Times New Roman"/>
          <w:szCs w:val="24"/>
        </w:rPr>
        <w:instrText xml:space="preserve"> </w:instrText>
      </w:r>
      <w:r w:rsidR="004810E5">
        <w:rPr>
          <w:rFonts w:cs="Times New Roman"/>
          <w:szCs w:val="24"/>
          <w:lang w:val="en-US"/>
        </w:rPr>
        <w:instrText>was</w:instrText>
      </w:r>
      <w:r w:rsidR="004810E5" w:rsidRPr="00E93A18">
        <w:rPr>
          <w:rFonts w:cs="Times New Roman"/>
          <w:szCs w:val="24"/>
        </w:rPr>
        <w:instrText xml:space="preserve"> 7% (</w:instrText>
      </w:r>
      <w:r w:rsidR="004810E5">
        <w:rPr>
          <w:rFonts w:cs="Times New Roman"/>
          <w:szCs w:val="24"/>
          <w:lang w:val="en-US"/>
        </w:rPr>
        <w:instrText>eight</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107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On</w:instrText>
      </w:r>
      <w:r w:rsidR="004810E5" w:rsidRPr="00E93A18">
        <w:rPr>
          <w:rFonts w:cs="Times New Roman"/>
          <w:szCs w:val="24"/>
        </w:rPr>
        <w:instrText xml:space="preserve"> </w:instrText>
      </w:r>
      <w:r w:rsidR="004810E5">
        <w:rPr>
          <w:rFonts w:cs="Times New Roman"/>
          <w:szCs w:val="24"/>
          <w:lang w:val="en-US"/>
        </w:rPr>
        <w:instrText>multivariate</w:instrText>
      </w:r>
      <w:r w:rsidR="004810E5" w:rsidRPr="00E93A18">
        <w:rPr>
          <w:rFonts w:cs="Times New Roman"/>
          <w:szCs w:val="24"/>
        </w:rPr>
        <w:instrText xml:space="preserve"> </w:instrText>
      </w:r>
      <w:r w:rsidR="004810E5">
        <w:rPr>
          <w:rFonts w:cs="Times New Roman"/>
          <w:szCs w:val="24"/>
          <w:lang w:val="en-US"/>
        </w:rPr>
        <w:instrText>analysis</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main</w:instrText>
      </w:r>
      <w:r w:rsidR="004810E5" w:rsidRPr="00E93A18">
        <w:rPr>
          <w:rFonts w:cs="Times New Roman"/>
          <w:szCs w:val="24"/>
        </w:rPr>
        <w:instrText xml:space="preserve"> </w:instrText>
      </w:r>
      <w:r w:rsidR="004810E5">
        <w:rPr>
          <w:rFonts w:cs="Times New Roman"/>
          <w:szCs w:val="24"/>
          <w:lang w:val="en-US"/>
        </w:rPr>
        <w:instrText>prognostic</w:instrText>
      </w:r>
      <w:r w:rsidR="004810E5" w:rsidRPr="00E93A18">
        <w:rPr>
          <w:rFonts w:cs="Times New Roman"/>
          <w:szCs w:val="24"/>
        </w:rPr>
        <w:instrText xml:space="preserve"> </w:instrText>
      </w:r>
      <w:r w:rsidR="004810E5">
        <w:rPr>
          <w:rFonts w:cs="Times New Roman"/>
          <w:szCs w:val="24"/>
          <w:lang w:val="en-US"/>
        </w:rPr>
        <w:instrText>factor</w:instrText>
      </w:r>
      <w:r w:rsidR="004810E5" w:rsidRPr="00E93A18">
        <w:rPr>
          <w:rFonts w:cs="Times New Roman"/>
          <w:szCs w:val="24"/>
        </w:rPr>
        <w:instrText xml:space="preserve"> </w:instrText>
      </w:r>
      <w:r w:rsidR="004810E5">
        <w:rPr>
          <w:rFonts w:cs="Times New Roman"/>
          <w:szCs w:val="24"/>
          <w:lang w:val="en-US"/>
        </w:rPr>
        <w:instrText>was</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w:instrText>
      </w:r>
      <w:r w:rsidR="004810E5">
        <w:rPr>
          <w:rFonts w:cs="Times New Roman"/>
          <w:szCs w:val="24"/>
          <w:lang w:val="en-US"/>
        </w:rPr>
        <w:instrText>status</w:instrText>
      </w:r>
      <w:r w:rsidR="004810E5" w:rsidRPr="00E93A18">
        <w:rPr>
          <w:rFonts w:cs="Times New Roman"/>
          <w:szCs w:val="24"/>
        </w:rPr>
        <w:instrText xml:space="preserve"> </w:instrText>
      </w:r>
      <w:r w:rsidR="004810E5">
        <w:rPr>
          <w:rFonts w:cs="Times New Roman"/>
          <w:szCs w:val="24"/>
          <w:lang w:val="en-US"/>
        </w:rPr>
        <w:instrText>at</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time</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ABMT</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chemosensitive</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w:instrText>
      </w:r>
      <w:r w:rsidR="004810E5">
        <w:rPr>
          <w:rFonts w:cs="Times New Roman"/>
          <w:szCs w:val="24"/>
          <w:lang w:val="en-US"/>
        </w:rPr>
        <w:instrText>had</w:instrText>
      </w:r>
      <w:r w:rsidR="004810E5" w:rsidRPr="00E93A18">
        <w:rPr>
          <w:rFonts w:cs="Times New Roman"/>
          <w:szCs w:val="24"/>
        </w:rPr>
        <w:instrText xml:space="preserve"> </w:instrText>
      </w:r>
      <w:r w:rsidR="004810E5">
        <w:rPr>
          <w:rFonts w:cs="Times New Roman"/>
          <w:szCs w:val="24"/>
          <w:lang w:val="en-US"/>
        </w:rPr>
        <w:instrText>an</w:instrText>
      </w:r>
      <w:r w:rsidR="004810E5" w:rsidRPr="00E93A18">
        <w:rPr>
          <w:rFonts w:cs="Times New Roman"/>
          <w:szCs w:val="24"/>
        </w:rPr>
        <w:instrText xml:space="preserve"> </w:instrText>
      </w:r>
      <w:r w:rsidR="004810E5">
        <w:rPr>
          <w:rFonts w:cs="Times New Roman"/>
          <w:szCs w:val="24"/>
          <w:lang w:val="en-US"/>
        </w:rPr>
        <w:instrText>actuarial</w:instrText>
      </w:r>
      <w:r w:rsidR="004810E5" w:rsidRPr="00E93A18">
        <w:rPr>
          <w:rFonts w:cs="Times New Roman"/>
          <w:szCs w:val="24"/>
        </w:rPr>
        <w:instrText xml:space="preserve"> 5-</w:instrText>
      </w:r>
      <w:r w:rsidR="004810E5">
        <w:rPr>
          <w:rFonts w:cs="Times New Roman"/>
          <w:szCs w:val="24"/>
          <w:lang w:val="en-US"/>
        </w:rPr>
        <w:instrText>year</w:instrText>
      </w:r>
      <w:r w:rsidR="004810E5" w:rsidRPr="00E93A18">
        <w:rPr>
          <w:rFonts w:cs="Times New Roman"/>
          <w:szCs w:val="24"/>
        </w:rPr>
        <w:instrText xml:space="preserve"> </w:instrText>
      </w:r>
      <w:r w:rsidR="004810E5">
        <w:rPr>
          <w:rFonts w:cs="Times New Roman"/>
          <w:szCs w:val="24"/>
          <w:lang w:val="en-US"/>
        </w:rPr>
        <w:instrText>survival</w:instrText>
      </w:r>
      <w:r w:rsidR="004810E5" w:rsidRPr="00E93A18">
        <w:rPr>
          <w:rFonts w:cs="Times New Roman"/>
          <w:szCs w:val="24"/>
        </w:rPr>
        <w:instrText xml:space="preserve"> </w:instrText>
      </w:r>
      <w:r w:rsidR="004810E5">
        <w:rPr>
          <w:rFonts w:cs="Times New Roman"/>
          <w:szCs w:val="24"/>
          <w:lang w:val="en-US"/>
        </w:rPr>
        <w:instrText>rate</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49% </w:instrText>
      </w:r>
      <w:r w:rsidR="004810E5">
        <w:rPr>
          <w:rFonts w:cs="Times New Roman"/>
          <w:szCs w:val="24"/>
          <w:lang w:val="en-US"/>
        </w:rPr>
        <w:instrText>at</w:instrText>
      </w:r>
      <w:r w:rsidR="004810E5" w:rsidRPr="00E93A18">
        <w:rPr>
          <w:rFonts w:cs="Times New Roman"/>
          <w:szCs w:val="24"/>
        </w:rPr>
        <w:instrText xml:space="preserve"> 5 </w:instrText>
      </w:r>
      <w:r w:rsidR="004810E5">
        <w:rPr>
          <w:rFonts w:cs="Times New Roman"/>
          <w:szCs w:val="24"/>
          <w:lang w:val="en-US"/>
        </w:rPr>
        <w:instrText>years</w:instrText>
      </w:r>
      <w:r w:rsidR="004810E5" w:rsidRPr="00E93A18">
        <w:rPr>
          <w:rFonts w:cs="Times New Roman"/>
          <w:szCs w:val="24"/>
        </w:rPr>
        <w:instrText xml:space="preserve"> </w:instrText>
      </w:r>
      <w:r w:rsidR="004810E5">
        <w:rPr>
          <w:rFonts w:cs="Times New Roman"/>
          <w:szCs w:val="24"/>
          <w:lang w:val="en-US"/>
        </w:rPr>
        <w:instrText>compared</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13%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those</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chemoresistant</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w:instrText>
      </w:r>
      <w:r w:rsidR="004810E5">
        <w:rPr>
          <w:rFonts w:cs="Times New Roman"/>
          <w:szCs w:val="24"/>
          <w:lang w:val="en-US"/>
        </w:rPr>
        <w:instrText>P</w:instrText>
      </w:r>
      <w:r w:rsidR="004810E5" w:rsidRPr="00E93A18">
        <w:rPr>
          <w:rFonts w:cs="Times New Roman"/>
          <w:szCs w:val="24"/>
        </w:rPr>
        <w:instrText xml:space="preserve"> &lt; .001).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considered</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have</w:instrText>
      </w:r>
      <w:r w:rsidR="004810E5" w:rsidRPr="00E93A18">
        <w:rPr>
          <w:rFonts w:cs="Times New Roman"/>
          <w:szCs w:val="24"/>
        </w:rPr>
        <w:instrText xml:space="preserve"> </w:instrText>
      </w:r>
      <w:r w:rsidR="004810E5">
        <w:rPr>
          <w:rFonts w:cs="Times New Roman"/>
          <w:szCs w:val="24"/>
          <w:lang w:val="en-US"/>
        </w:rPr>
        <w:instrText>chemosensitive</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w:instrText>
      </w:r>
      <w:r w:rsidR="004810E5">
        <w:rPr>
          <w:rFonts w:cs="Times New Roman"/>
          <w:szCs w:val="24"/>
          <w:lang w:val="en-US"/>
        </w:rPr>
        <w:instrText>at</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time</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transplantation</w:instrText>
      </w:r>
      <w:r w:rsidR="004810E5" w:rsidRPr="00E93A18">
        <w:rPr>
          <w:rFonts w:cs="Times New Roman"/>
          <w:szCs w:val="24"/>
        </w:rPr>
        <w:instrText xml:space="preserve">, </w:instrText>
      </w:r>
      <w:r w:rsidR="004810E5">
        <w:rPr>
          <w:rFonts w:cs="Times New Roman"/>
          <w:szCs w:val="24"/>
          <w:lang w:val="en-US"/>
        </w:rPr>
        <w:instrText>there</w:instrText>
      </w:r>
      <w:r w:rsidR="004810E5" w:rsidRPr="00E93A18">
        <w:rPr>
          <w:rFonts w:cs="Times New Roman"/>
          <w:szCs w:val="24"/>
        </w:rPr>
        <w:instrText xml:space="preserve"> </w:instrText>
      </w:r>
      <w:r w:rsidR="004810E5">
        <w:rPr>
          <w:rFonts w:cs="Times New Roman"/>
          <w:szCs w:val="24"/>
          <w:lang w:val="en-US"/>
        </w:rPr>
        <w:instrText>is</w:instrText>
      </w:r>
      <w:r w:rsidR="004810E5" w:rsidRPr="00E93A18">
        <w:rPr>
          <w:rFonts w:cs="Times New Roman"/>
          <w:szCs w:val="24"/>
        </w:rPr>
        <w:instrText xml:space="preserve"> </w:instrText>
      </w:r>
      <w:r w:rsidR="004810E5">
        <w:rPr>
          <w:rFonts w:cs="Times New Roman"/>
          <w:szCs w:val="24"/>
          <w:lang w:val="en-US"/>
        </w:rPr>
        <w:instrText>a</w:instrText>
      </w:r>
      <w:r w:rsidR="004810E5" w:rsidRPr="00E93A18">
        <w:rPr>
          <w:rFonts w:cs="Times New Roman"/>
          <w:szCs w:val="24"/>
        </w:rPr>
        <w:instrText xml:space="preserve"> </w:instrText>
      </w:r>
      <w:r w:rsidR="004810E5">
        <w:rPr>
          <w:rFonts w:cs="Times New Roman"/>
          <w:szCs w:val="24"/>
          <w:lang w:val="en-US"/>
        </w:rPr>
        <w:instrText>significant</w:instrText>
      </w:r>
      <w:r w:rsidR="004810E5" w:rsidRPr="00E93A18">
        <w:rPr>
          <w:rFonts w:cs="Times New Roman"/>
          <w:szCs w:val="24"/>
        </w:rPr>
        <w:instrText xml:space="preserve"> </w:instrText>
      </w:r>
      <w:r w:rsidR="004810E5">
        <w:rPr>
          <w:rFonts w:cs="Times New Roman"/>
          <w:szCs w:val="24"/>
          <w:lang w:val="en-US"/>
        </w:rPr>
        <w:instrText>difference</w:instrText>
      </w:r>
      <w:r w:rsidR="004810E5" w:rsidRPr="00E93A18">
        <w:rPr>
          <w:rFonts w:cs="Times New Roman"/>
          <w:szCs w:val="24"/>
        </w:rPr>
        <w:instrText xml:space="preserve"> </w:instrText>
      </w:r>
      <w:r w:rsidR="004810E5">
        <w:rPr>
          <w:rFonts w:cs="Times New Roman"/>
          <w:szCs w:val="24"/>
          <w:lang w:val="en-US"/>
        </w:rPr>
        <w:instrText>in</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actuarial</w:instrText>
      </w:r>
      <w:r w:rsidR="004810E5" w:rsidRPr="00E93A18">
        <w:rPr>
          <w:rFonts w:cs="Times New Roman"/>
          <w:szCs w:val="24"/>
        </w:rPr>
        <w:instrText xml:space="preserve"> </w:instrText>
      </w:r>
      <w:r w:rsidR="004810E5">
        <w:rPr>
          <w:rFonts w:cs="Times New Roman"/>
          <w:szCs w:val="24"/>
          <w:lang w:val="en-US"/>
        </w:rPr>
        <w:instrText>progression</w:instrText>
      </w:r>
      <w:r w:rsidR="004810E5" w:rsidRPr="00E93A18">
        <w:rPr>
          <w:rFonts w:cs="Times New Roman"/>
          <w:szCs w:val="24"/>
        </w:rPr>
        <w:instrText>-</w:instrText>
      </w:r>
      <w:r w:rsidR="004810E5">
        <w:rPr>
          <w:rFonts w:cs="Times New Roman"/>
          <w:szCs w:val="24"/>
          <w:lang w:val="en-US"/>
        </w:rPr>
        <w:instrText>free</w:instrText>
      </w:r>
      <w:r w:rsidR="004810E5" w:rsidRPr="00E93A18">
        <w:rPr>
          <w:rFonts w:cs="Times New Roman"/>
          <w:szCs w:val="24"/>
        </w:rPr>
        <w:instrText xml:space="preserve"> </w:instrText>
      </w:r>
      <w:r w:rsidR="004810E5">
        <w:rPr>
          <w:rFonts w:cs="Times New Roman"/>
          <w:szCs w:val="24"/>
          <w:lang w:val="en-US"/>
        </w:rPr>
        <w:instrText>survival</w:instrText>
      </w:r>
      <w:r w:rsidR="004810E5" w:rsidRPr="00E93A18">
        <w:rPr>
          <w:rFonts w:cs="Times New Roman"/>
          <w:szCs w:val="24"/>
        </w:rPr>
        <w:instrText xml:space="preserve"> </w:instrText>
      </w:r>
      <w:r w:rsidR="004810E5">
        <w:rPr>
          <w:rFonts w:cs="Times New Roman"/>
          <w:szCs w:val="24"/>
          <w:lang w:val="en-US"/>
        </w:rPr>
        <w:instrText>rates</w:instrText>
      </w:r>
      <w:r w:rsidR="004810E5" w:rsidRPr="00E93A18">
        <w:rPr>
          <w:rFonts w:cs="Times New Roman"/>
          <w:szCs w:val="24"/>
        </w:rPr>
        <w:instrText xml:space="preserve">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those</w:instrText>
      </w:r>
      <w:r w:rsidR="004810E5" w:rsidRPr="00E93A18">
        <w:rPr>
          <w:rFonts w:cs="Times New Roman"/>
          <w:szCs w:val="24"/>
        </w:rPr>
        <w:instrText xml:space="preserve"> </w:instrText>
      </w:r>
      <w:r w:rsidR="004810E5">
        <w:rPr>
          <w:rFonts w:cs="Times New Roman"/>
          <w:szCs w:val="24"/>
          <w:lang w:val="en-US"/>
        </w:rPr>
        <w:instrText>who</w:instrText>
      </w:r>
      <w:r w:rsidR="004810E5" w:rsidRPr="00E93A18">
        <w:rPr>
          <w:rFonts w:cs="Times New Roman"/>
          <w:szCs w:val="24"/>
        </w:rPr>
        <w:instrText xml:space="preserve"> </w:instrText>
      </w:r>
      <w:r w:rsidR="004810E5">
        <w:rPr>
          <w:rFonts w:cs="Times New Roman"/>
          <w:szCs w:val="24"/>
          <w:lang w:val="en-US"/>
        </w:rPr>
        <w:instrText>received</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w:instrText>
      </w:r>
      <w:r w:rsidR="004810E5">
        <w:rPr>
          <w:rFonts w:cs="Times New Roman"/>
          <w:szCs w:val="24"/>
          <w:lang w:val="en-US"/>
        </w:rPr>
        <w:instrText>dose</w:instrText>
      </w:r>
      <w:r w:rsidR="004810E5" w:rsidRPr="00E93A18">
        <w:rPr>
          <w:rFonts w:cs="Times New Roman"/>
          <w:szCs w:val="24"/>
        </w:rPr>
        <w:instrText xml:space="preserve"> </w:instrText>
      </w:r>
      <w:r w:rsidR="004810E5">
        <w:rPr>
          <w:rFonts w:cs="Times New Roman"/>
          <w:szCs w:val="24"/>
          <w:lang w:val="en-US"/>
        </w:rPr>
        <w:instrText>therapy</w:instrText>
      </w:r>
      <w:r w:rsidR="004810E5" w:rsidRPr="00E93A18">
        <w:rPr>
          <w:rFonts w:cs="Times New Roman"/>
          <w:szCs w:val="24"/>
        </w:rPr>
        <w:instrText xml:space="preserve"> </w:instrText>
      </w:r>
      <w:r w:rsidR="004810E5">
        <w:rPr>
          <w:rFonts w:cs="Times New Roman"/>
          <w:szCs w:val="24"/>
          <w:lang w:val="en-US"/>
        </w:rPr>
        <w:instrText>after</w:instrText>
      </w:r>
      <w:r w:rsidR="004810E5" w:rsidRPr="00E93A18">
        <w:rPr>
          <w:rFonts w:cs="Times New Roman"/>
          <w:szCs w:val="24"/>
        </w:rPr>
        <w:instrText xml:space="preserve"> </w:instrText>
      </w:r>
      <w:r w:rsidR="004810E5">
        <w:rPr>
          <w:rFonts w:cs="Times New Roman"/>
          <w:szCs w:val="24"/>
          <w:lang w:val="en-US"/>
        </w:rPr>
        <w:instrText>attaining</w:instrText>
      </w:r>
      <w:r w:rsidR="004810E5" w:rsidRPr="00E93A18">
        <w:rPr>
          <w:rFonts w:cs="Times New Roman"/>
          <w:szCs w:val="24"/>
        </w:rPr>
        <w:instrText xml:space="preserve"> </w:instrText>
      </w:r>
      <w:r w:rsidR="004810E5">
        <w:rPr>
          <w:rFonts w:cs="Times New Roman"/>
          <w:szCs w:val="24"/>
          <w:lang w:val="en-US"/>
        </w:rPr>
        <w:instrText>a</w:instrText>
      </w:r>
      <w:r w:rsidR="004810E5" w:rsidRPr="00E93A18">
        <w:rPr>
          <w:rFonts w:cs="Times New Roman"/>
          <w:szCs w:val="24"/>
        </w:rPr>
        <w:instrText xml:space="preserve"> </w:instrText>
      </w:r>
      <w:r w:rsidR="004810E5">
        <w:rPr>
          <w:rFonts w:cs="Times New Roman"/>
          <w:szCs w:val="24"/>
          <w:lang w:val="en-US"/>
        </w:rPr>
        <w:instrText>partial</w:instrText>
      </w:r>
      <w:r w:rsidR="004810E5" w:rsidRPr="00E93A18">
        <w:rPr>
          <w:rFonts w:cs="Times New Roman"/>
          <w:szCs w:val="24"/>
        </w:rPr>
        <w:instrText xml:space="preserve"> </w:instrText>
      </w:r>
      <w:r w:rsidR="004810E5">
        <w:rPr>
          <w:rFonts w:cs="Times New Roman"/>
          <w:szCs w:val="24"/>
          <w:lang w:val="en-US"/>
        </w:rPr>
        <w:instrText>response</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first</w:instrText>
      </w:r>
      <w:r w:rsidR="004810E5" w:rsidRPr="00E93A18">
        <w:rPr>
          <w:rFonts w:cs="Times New Roman"/>
          <w:szCs w:val="24"/>
        </w:rPr>
        <w:instrText>-</w:instrText>
      </w:r>
      <w:r w:rsidR="004810E5">
        <w:rPr>
          <w:rFonts w:cs="Times New Roman"/>
          <w:szCs w:val="24"/>
          <w:lang w:val="en-US"/>
        </w:rPr>
        <w:instrText>line</w:instrText>
      </w:r>
      <w:r w:rsidR="004810E5" w:rsidRPr="00E93A18">
        <w:rPr>
          <w:rFonts w:cs="Times New Roman"/>
          <w:szCs w:val="24"/>
        </w:rPr>
        <w:instrText xml:space="preserve"> </w:instrText>
      </w:r>
      <w:r w:rsidR="004810E5">
        <w:rPr>
          <w:rFonts w:cs="Times New Roman"/>
          <w:szCs w:val="24"/>
          <w:lang w:val="en-US"/>
        </w:rPr>
        <w:instrText>therapy</w:instrText>
      </w:r>
      <w:r w:rsidR="004810E5" w:rsidRPr="00E93A18">
        <w:rPr>
          <w:rFonts w:cs="Times New Roman"/>
          <w:szCs w:val="24"/>
        </w:rPr>
        <w:instrText xml:space="preserve"> (69% </w:instrText>
      </w:r>
      <w:r w:rsidR="004810E5">
        <w:rPr>
          <w:rFonts w:cs="Times New Roman"/>
          <w:szCs w:val="24"/>
          <w:lang w:val="en-US"/>
        </w:rPr>
        <w:instrText>at</w:instrText>
      </w:r>
      <w:r w:rsidR="004810E5" w:rsidRPr="00E93A18">
        <w:rPr>
          <w:rFonts w:cs="Times New Roman"/>
          <w:szCs w:val="24"/>
        </w:rPr>
        <w:instrText xml:space="preserve"> 5 </w:instrText>
      </w:r>
      <w:r w:rsidR="004810E5">
        <w:rPr>
          <w:rFonts w:cs="Times New Roman"/>
          <w:szCs w:val="24"/>
          <w:lang w:val="en-US"/>
        </w:rPr>
        <w:instrText>years</w:instrText>
      </w:r>
      <w:r w:rsidR="004810E5" w:rsidRPr="00E93A18">
        <w:rPr>
          <w:rFonts w:cs="Times New Roman"/>
          <w:szCs w:val="24"/>
        </w:rPr>
        <w:instrText xml:space="preserve">) </w:instrText>
      </w:r>
      <w:r w:rsidR="004810E5">
        <w:rPr>
          <w:rFonts w:cs="Times New Roman"/>
          <w:szCs w:val="24"/>
          <w:lang w:val="en-US"/>
        </w:rPr>
        <w:instrText>as</w:instrText>
      </w:r>
      <w:r w:rsidR="004810E5" w:rsidRPr="00E93A18">
        <w:rPr>
          <w:rFonts w:cs="Times New Roman"/>
          <w:szCs w:val="24"/>
        </w:rPr>
        <w:instrText xml:space="preserve"> </w:instrText>
      </w:r>
      <w:r w:rsidR="004810E5">
        <w:rPr>
          <w:rFonts w:cs="Times New Roman"/>
          <w:szCs w:val="24"/>
          <w:lang w:val="en-US"/>
        </w:rPr>
        <w:instrText>compared</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those</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sensitive</w:instrText>
      </w:r>
      <w:r w:rsidR="004810E5" w:rsidRPr="00E93A18">
        <w:rPr>
          <w:rFonts w:cs="Times New Roman"/>
          <w:szCs w:val="24"/>
        </w:rPr>
        <w:instrText xml:space="preserve"> </w:instrText>
      </w:r>
      <w:r w:rsidR="004810E5">
        <w:rPr>
          <w:rFonts w:cs="Times New Roman"/>
          <w:szCs w:val="24"/>
          <w:lang w:val="en-US"/>
        </w:rPr>
        <w:instrText>but</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32% </w:instrText>
      </w:r>
      <w:r w:rsidR="004810E5">
        <w:rPr>
          <w:rFonts w:cs="Times New Roman"/>
          <w:szCs w:val="24"/>
          <w:lang w:val="en-US"/>
        </w:rPr>
        <w:instrText>at</w:instrText>
      </w:r>
      <w:r w:rsidR="004810E5" w:rsidRPr="00E93A18">
        <w:rPr>
          <w:rFonts w:cs="Times New Roman"/>
          <w:szCs w:val="24"/>
        </w:rPr>
        <w:instrText xml:space="preserve"> 5 </w:instrText>
      </w:r>
      <w:r w:rsidR="004810E5">
        <w:rPr>
          <w:rFonts w:cs="Times New Roman"/>
          <w:szCs w:val="24"/>
          <w:lang w:val="en-US"/>
        </w:rPr>
        <w:instrText>years</w:instrText>
      </w:r>
      <w:r w:rsidR="004810E5" w:rsidRPr="00E93A18">
        <w:rPr>
          <w:rFonts w:cs="Times New Roman"/>
          <w:szCs w:val="24"/>
        </w:rPr>
        <w:instrText>) (</w:instrText>
      </w:r>
      <w:r w:rsidR="004810E5">
        <w:rPr>
          <w:rFonts w:cs="Times New Roman"/>
          <w:szCs w:val="24"/>
          <w:lang w:val="en-US"/>
        </w:rPr>
        <w:instrText>P</w:instrText>
      </w:r>
      <w:r w:rsidR="004810E5" w:rsidRPr="00E93A18">
        <w:rPr>
          <w:rFonts w:cs="Times New Roman"/>
          <w:szCs w:val="24"/>
        </w:rPr>
        <w:instrText xml:space="preserve"> = .003). </w:instrText>
      </w:r>
      <w:r w:rsidR="004810E5">
        <w:rPr>
          <w:rFonts w:cs="Times New Roman"/>
          <w:szCs w:val="24"/>
          <w:lang w:val="en-US"/>
        </w:rPr>
        <w:instrText>CONCLUSION</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chemosensitive</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w:instrText>
      </w:r>
      <w:r w:rsidR="004810E5">
        <w:rPr>
          <w:rFonts w:cs="Times New Roman"/>
          <w:szCs w:val="24"/>
          <w:lang w:val="en-US"/>
        </w:rPr>
        <w:instrText>benefit</w:instrText>
      </w:r>
      <w:r w:rsidR="004810E5" w:rsidRPr="00E93A18">
        <w:rPr>
          <w:rFonts w:cs="Times New Roman"/>
          <w:szCs w:val="24"/>
        </w:rPr>
        <w:instrText xml:space="preserve"> </w:instrText>
      </w:r>
      <w:r w:rsidR="004810E5">
        <w:rPr>
          <w:rFonts w:cs="Times New Roman"/>
          <w:szCs w:val="24"/>
          <w:lang w:val="en-US"/>
        </w:rPr>
        <w:instrText>most</w:instrText>
      </w:r>
      <w:r w:rsidR="004810E5" w:rsidRPr="00E93A18">
        <w:rPr>
          <w:rFonts w:cs="Times New Roman"/>
          <w:szCs w:val="24"/>
        </w:rPr>
        <w:instrText xml:space="preserve"> </w:instrText>
      </w:r>
      <w:r w:rsidR="004810E5">
        <w:rPr>
          <w:rFonts w:cs="Times New Roman"/>
          <w:szCs w:val="24"/>
          <w:lang w:val="en-US"/>
        </w:rPr>
        <w:instrText>from</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w:instrText>
      </w:r>
      <w:r w:rsidR="004810E5">
        <w:rPr>
          <w:rFonts w:cs="Times New Roman"/>
          <w:szCs w:val="24"/>
          <w:lang w:val="en-US"/>
        </w:rPr>
        <w:instrText>dose</w:instrText>
      </w:r>
      <w:r w:rsidR="004810E5" w:rsidRPr="00E93A18">
        <w:rPr>
          <w:rFonts w:cs="Times New Roman"/>
          <w:szCs w:val="24"/>
        </w:rPr>
        <w:instrText xml:space="preserve"> </w:instrText>
      </w:r>
      <w:r w:rsidR="004810E5">
        <w:rPr>
          <w:rFonts w:cs="Times New Roman"/>
          <w:szCs w:val="24"/>
          <w:lang w:val="en-US"/>
        </w:rPr>
        <w:instrText>chemotherap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those</w:instrText>
      </w:r>
      <w:r w:rsidR="004810E5" w:rsidRPr="00E93A18">
        <w:rPr>
          <w:rFonts w:cs="Times New Roman"/>
          <w:szCs w:val="24"/>
        </w:rPr>
        <w:instrText xml:space="preserve"> </w:instrText>
      </w:r>
      <w:r w:rsidR="004810E5">
        <w:rPr>
          <w:rFonts w:cs="Times New Roman"/>
          <w:szCs w:val="24"/>
          <w:lang w:val="en-US"/>
        </w:rPr>
        <w:instrText>who</w:instrText>
      </w:r>
      <w:r w:rsidR="004810E5" w:rsidRPr="00E93A18">
        <w:rPr>
          <w:rFonts w:cs="Times New Roman"/>
          <w:szCs w:val="24"/>
        </w:rPr>
        <w:instrText xml:space="preserve"> </w:instrText>
      </w:r>
      <w:r w:rsidR="004810E5">
        <w:rPr>
          <w:rFonts w:cs="Times New Roman"/>
          <w:szCs w:val="24"/>
          <w:lang w:val="en-US"/>
        </w:rPr>
        <w:instrText>receive</w:instrText>
      </w:r>
      <w:r w:rsidR="004810E5" w:rsidRPr="00E93A18">
        <w:rPr>
          <w:rFonts w:cs="Times New Roman"/>
          <w:szCs w:val="24"/>
        </w:rPr>
        <w:instrText xml:space="preserve"> </w:instrText>
      </w:r>
      <w:r w:rsidR="004810E5">
        <w:rPr>
          <w:rFonts w:cs="Times New Roman"/>
          <w:szCs w:val="24"/>
          <w:lang w:val="en-US"/>
        </w:rPr>
        <w:instrText>such</w:instrText>
      </w:r>
      <w:r w:rsidR="004810E5" w:rsidRPr="00E93A18">
        <w:rPr>
          <w:rFonts w:cs="Times New Roman"/>
          <w:szCs w:val="24"/>
        </w:rPr>
        <w:instrText xml:space="preserve"> </w:instrText>
      </w:r>
      <w:r w:rsidR="004810E5">
        <w:rPr>
          <w:rFonts w:cs="Times New Roman"/>
          <w:szCs w:val="24"/>
          <w:lang w:val="en-US"/>
        </w:rPr>
        <w:instrText>therapy</w:instrText>
      </w:r>
      <w:r w:rsidR="004810E5" w:rsidRPr="00E93A18">
        <w:rPr>
          <w:rFonts w:cs="Times New Roman"/>
          <w:szCs w:val="24"/>
        </w:rPr>
        <w:instrText xml:space="preserve"> </w:instrText>
      </w:r>
      <w:r w:rsidR="004810E5">
        <w:rPr>
          <w:rFonts w:cs="Times New Roman"/>
          <w:szCs w:val="24"/>
          <w:lang w:val="en-US"/>
        </w:rPr>
        <w:instrText>early</w:instrText>
      </w:r>
      <w:r w:rsidR="004810E5" w:rsidRPr="00E93A18">
        <w:rPr>
          <w:rFonts w:cs="Times New Roman"/>
          <w:szCs w:val="24"/>
        </w:rPr>
        <w:instrText xml:space="preserve"> </w:instrText>
      </w:r>
      <w:r w:rsidR="004810E5">
        <w:rPr>
          <w:rFonts w:cs="Times New Roman"/>
          <w:szCs w:val="24"/>
          <w:lang w:val="en-US"/>
        </w:rPr>
        <w:instrText>after</w:instrText>
      </w:r>
      <w:r w:rsidR="004810E5" w:rsidRPr="00E93A18">
        <w:rPr>
          <w:rFonts w:cs="Times New Roman"/>
          <w:szCs w:val="24"/>
        </w:rPr>
        <w:instrText xml:space="preserve"> </w:instrText>
      </w:r>
      <w:r w:rsidR="004810E5">
        <w:rPr>
          <w:rFonts w:cs="Times New Roman"/>
          <w:szCs w:val="24"/>
          <w:lang w:val="en-US"/>
        </w:rPr>
        <w:instrText>achieving</w:instrText>
      </w:r>
      <w:r w:rsidR="004810E5" w:rsidRPr="00E93A18">
        <w:rPr>
          <w:rFonts w:cs="Times New Roman"/>
          <w:szCs w:val="24"/>
        </w:rPr>
        <w:instrText xml:space="preserve"> </w:instrText>
      </w:r>
      <w:r w:rsidR="004810E5">
        <w:rPr>
          <w:rFonts w:cs="Times New Roman"/>
          <w:szCs w:val="24"/>
          <w:lang w:val="en-US"/>
        </w:rPr>
        <w:instrText>a</w:instrText>
      </w:r>
      <w:r w:rsidR="004810E5" w:rsidRPr="00E93A18">
        <w:rPr>
          <w:rFonts w:cs="Times New Roman"/>
          <w:szCs w:val="24"/>
        </w:rPr>
        <w:instrText xml:space="preserve"> </w:instrText>
      </w:r>
      <w:r w:rsidR="004810E5">
        <w:rPr>
          <w:rFonts w:cs="Times New Roman"/>
          <w:szCs w:val="24"/>
          <w:lang w:val="en-US"/>
        </w:rPr>
        <w:instrText>partial</w:instrText>
      </w:r>
      <w:r w:rsidR="004810E5" w:rsidRPr="00E93A18">
        <w:rPr>
          <w:rFonts w:cs="Times New Roman"/>
          <w:szCs w:val="24"/>
        </w:rPr>
        <w:instrText xml:space="preserve"> </w:instrText>
      </w:r>
      <w:r w:rsidR="004810E5">
        <w:rPr>
          <w:rFonts w:cs="Times New Roman"/>
          <w:szCs w:val="24"/>
          <w:lang w:val="en-US"/>
        </w:rPr>
        <w:instrText>response</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first</w:instrText>
      </w:r>
      <w:r w:rsidR="004810E5" w:rsidRPr="00E93A18">
        <w:rPr>
          <w:rFonts w:cs="Times New Roman"/>
          <w:szCs w:val="24"/>
        </w:rPr>
        <w:instrText>-</w:instrText>
      </w:r>
      <w:r w:rsidR="004810E5">
        <w:rPr>
          <w:rFonts w:cs="Times New Roman"/>
          <w:szCs w:val="24"/>
          <w:lang w:val="en-US"/>
        </w:rPr>
        <w:instrText>line</w:instrText>
      </w:r>
      <w:r w:rsidR="004810E5" w:rsidRPr="00E93A18">
        <w:rPr>
          <w:rFonts w:cs="Times New Roman"/>
          <w:szCs w:val="24"/>
        </w:rPr>
        <w:instrText xml:space="preserve"> </w:instrText>
      </w:r>
      <w:r w:rsidR="004810E5">
        <w:rPr>
          <w:rFonts w:cs="Times New Roman"/>
          <w:szCs w:val="24"/>
          <w:lang w:val="en-US"/>
        </w:rPr>
        <w:instrText>therapy</w:instrText>
      </w:r>
      <w:r w:rsidR="004810E5" w:rsidRPr="00E93A18">
        <w:rPr>
          <w:rFonts w:cs="Times New Roman"/>
          <w:szCs w:val="24"/>
        </w:rPr>
        <w:instrText xml:space="preserve"> </w:instrText>
      </w:r>
      <w:r w:rsidR="004810E5">
        <w:rPr>
          <w:rFonts w:cs="Times New Roman"/>
          <w:szCs w:val="24"/>
          <w:lang w:val="en-US"/>
        </w:rPr>
        <w:instrText>have</w:instrText>
      </w:r>
      <w:r w:rsidR="004810E5" w:rsidRPr="00E93A18">
        <w:rPr>
          <w:rFonts w:cs="Times New Roman"/>
          <w:szCs w:val="24"/>
        </w:rPr>
        <w:instrText xml:space="preserve"> </w:instrText>
      </w:r>
      <w:r w:rsidR="004810E5">
        <w:rPr>
          <w:rFonts w:cs="Times New Roman"/>
          <w:szCs w:val="24"/>
          <w:lang w:val="en-US"/>
        </w:rPr>
        <w:instrText>a</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 xml:space="preserve"> </w:instrText>
      </w:r>
      <w:r w:rsidR="004810E5">
        <w:rPr>
          <w:rFonts w:cs="Times New Roman"/>
          <w:szCs w:val="24"/>
          <w:lang w:val="en-US"/>
        </w:rPr>
        <w:instrText>rate</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cure</w:instrText>
      </w:r>
      <w:r w:rsidR="004810E5" w:rsidRPr="00E93A18">
        <w:rPr>
          <w:rFonts w:cs="Times New Roman"/>
          <w:szCs w:val="24"/>
        </w:rPr>
        <w:instrText>.","</w:instrText>
      </w:r>
      <w:r w:rsidR="004810E5">
        <w:rPr>
          <w:rFonts w:cs="Times New Roman"/>
          <w:szCs w:val="24"/>
          <w:lang w:val="en-US"/>
        </w:rPr>
        <w:instrText>author</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Mills</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W</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Chopra</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R</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McMillan</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A</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Pearce</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R</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Linch</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D</w:instrText>
      </w:r>
      <w:r w:rsidR="004810E5" w:rsidRPr="00E93A18">
        <w:rPr>
          <w:rFonts w:cs="Times New Roman"/>
          <w:szCs w:val="24"/>
        </w:rPr>
        <w:instrText xml:space="preserve"> </w:instrText>
      </w:r>
      <w:r w:rsidR="004810E5">
        <w:rPr>
          <w:rFonts w:cs="Times New Roman"/>
          <w:szCs w:val="24"/>
          <w:lang w:val="en-US"/>
        </w:rPr>
        <w:instrText>C</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Goldstone</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A</w:instrText>
      </w:r>
      <w:r w:rsidR="004810E5" w:rsidRPr="00E93A18">
        <w:rPr>
          <w:rFonts w:cs="Times New Roman"/>
          <w:szCs w:val="24"/>
        </w:rPr>
        <w:instrText xml:space="preserve"> </w:instrText>
      </w:r>
      <w:r w:rsidR="004810E5">
        <w:rPr>
          <w:rFonts w:cs="Times New Roman"/>
          <w:szCs w:val="24"/>
          <w:lang w:val="en-US"/>
        </w:rPr>
        <w:instrText>H</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container</w:instrText>
      </w:r>
      <w:r w:rsidR="004810E5" w:rsidRPr="00E93A18">
        <w:rPr>
          <w:rFonts w:cs="Times New Roman"/>
          <w:szCs w:val="24"/>
        </w:rPr>
        <w:instrText>-</w:instrText>
      </w:r>
      <w:r w:rsidR="004810E5">
        <w:rPr>
          <w:rFonts w:cs="Times New Roman"/>
          <w:szCs w:val="24"/>
          <w:lang w:val="en-US"/>
        </w:rPr>
        <w:instrText>title</w:instrText>
      </w:r>
      <w:r w:rsidR="004810E5" w:rsidRPr="00E93A18">
        <w:rPr>
          <w:rFonts w:cs="Times New Roman"/>
          <w:szCs w:val="24"/>
        </w:rPr>
        <w:instrText>":"</w:instrText>
      </w:r>
      <w:r w:rsidR="004810E5">
        <w:rPr>
          <w:rFonts w:cs="Times New Roman"/>
          <w:szCs w:val="24"/>
          <w:lang w:val="en-US"/>
        </w:rPr>
        <w:instrText>Journal</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clinical</w:instrText>
      </w:r>
      <w:r w:rsidR="004810E5" w:rsidRPr="00E93A18">
        <w:rPr>
          <w:rFonts w:cs="Times New Roman"/>
          <w:szCs w:val="24"/>
        </w:rPr>
        <w:instrText xml:space="preserve"> </w:instrText>
      </w:r>
      <w:r w:rsidR="004810E5">
        <w:rPr>
          <w:rFonts w:cs="Times New Roman"/>
          <w:szCs w:val="24"/>
          <w:lang w:val="en-US"/>
        </w:rPr>
        <w:instrText>oncology</w:instrText>
      </w:r>
      <w:r w:rsidR="004810E5" w:rsidRPr="00E93A18">
        <w:rPr>
          <w:rFonts w:cs="Times New Roman"/>
          <w:szCs w:val="24"/>
        </w:rPr>
        <w:instrText xml:space="preserve"> : </w:instrText>
      </w:r>
      <w:r w:rsidR="004810E5">
        <w:rPr>
          <w:rFonts w:cs="Times New Roman"/>
          <w:szCs w:val="24"/>
          <w:lang w:val="en-US"/>
        </w:rPr>
        <w:instrText>official</w:instrText>
      </w:r>
      <w:r w:rsidR="004810E5" w:rsidRPr="00E93A18">
        <w:rPr>
          <w:rFonts w:cs="Times New Roman"/>
          <w:szCs w:val="24"/>
        </w:rPr>
        <w:instrText xml:space="preserve"> </w:instrText>
      </w:r>
      <w:r w:rsidR="004810E5">
        <w:rPr>
          <w:rFonts w:cs="Times New Roman"/>
          <w:szCs w:val="24"/>
          <w:lang w:val="en-US"/>
        </w:rPr>
        <w:instrText>journal</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American</w:instrText>
      </w:r>
      <w:r w:rsidR="004810E5" w:rsidRPr="00E93A18">
        <w:rPr>
          <w:rFonts w:cs="Times New Roman"/>
          <w:szCs w:val="24"/>
        </w:rPr>
        <w:instrText xml:space="preserve"> </w:instrText>
      </w:r>
      <w:r w:rsidR="004810E5">
        <w:rPr>
          <w:rFonts w:cs="Times New Roman"/>
          <w:szCs w:val="24"/>
          <w:lang w:val="en-US"/>
        </w:rPr>
        <w:instrText>Society</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Clinical</w:instrText>
      </w:r>
      <w:r w:rsidR="004810E5" w:rsidRPr="00E93A18">
        <w:rPr>
          <w:rFonts w:cs="Times New Roman"/>
          <w:szCs w:val="24"/>
        </w:rPr>
        <w:instrText xml:space="preserve"> </w:instrText>
      </w:r>
      <w:r w:rsidR="004810E5">
        <w:rPr>
          <w:rFonts w:cs="Times New Roman"/>
          <w:szCs w:val="24"/>
          <w:lang w:val="en-US"/>
        </w:rPr>
        <w:instrText>Oncology</w:instrText>
      </w:r>
      <w:r w:rsidR="004810E5" w:rsidRPr="00E93A18">
        <w:rPr>
          <w:rFonts w:cs="Times New Roman"/>
          <w:szCs w:val="24"/>
        </w:rPr>
        <w:instrText>","</w:instrText>
      </w:r>
      <w:r w:rsidR="004810E5">
        <w:rPr>
          <w:rFonts w:cs="Times New Roman"/>
          <w:szCs w:val="24"/>
          <w:lang w:val="en-US"/>
        </w:rPr>
        <w:instrText>id</w:instrText>
      </w:r>
      <w:r w:rsidR="004810E5" w:rsidRPr="00E93A18">
        <w:rPr>
          <w:rFonts w:cs="Times New Roman"/>
          <w:szCs w:val="24"/>
        </w:rPr>
        <w:instrText>":"</w:instrText>
      </w:r>
      <w:r w:rsidR="004810E5">
        <w:rPr>
          <w:rFonts w:cs="Times New Roman"/>
          <w:szCs w:val="24"/>
          <w:lang w:val="en-US"/>
        </w:rPr>
        <w:instrText>ITEM</w:instrText>
      </w:r>
      <w:r w:rsidR="004810E5" w:rsidRPr="00E93A18">
        <w:rPr>
          <w:rFonts w:cs="Times New Roman"/>
          <w:szCs w:val="24"/>
        </w:rPr>
        <w:instrText>-1","</w:instrText>
      </w:r>
      <w:r w:rsidR="004810E5">
        <w:rPr>
          <w:rFonts w:cs="Times New Roman"/>
          <w:szCs w:val="24"/>
          <w:lang w:val="en-US"/>
        </w:rPr>
        <w:instrText>issue</w:instrText>
      </w:r>
      <w:r w:rsidR="004810E5" w:rsidRPr="00E93A18">
        <w:rPr>
          <w:rFonts w:cs="Times New Roman"/>
          <w:szCs w:val="24"/>
        </w:rPr>
        <w:instrText>":"3","</w:instrText>
      </w:r>
      <w:r w:rsidR="004810E5">
        <w:rPr>
          <w:rFonts w:cs="Times New Roman"/>
          <w:szCs w:val="24"/>
          <w:lang w:val="en-US"/>
        </w:rPr>
        <w:instrText>issued</w:instrText>
      </w:r>
      <w:r w:rsidR="004810E5" w:rsidRPr="00E93A18">
        <w:rPr>
          <w:rFonts w:cs="Times New Roman"/>
          <w:szCs w:val="24"/>
        </w:rPr>
        <w:instrText>":{"</w:instrText>
      </w:r>
      <w:r w:rsidR="004810E5">
        <w:rPr>
          <w:rFonts w:cs="Times New Roman"/>
          <w:szCs w:val="24"/>
          <w:lang w:val="en-US"/>
        </w:rPr>
        <w:instrText>date</w:instrText>
      </w:r>
      <w:r w:rsidR="004810E5" w:rsidRPr="00E93A18">
        <w:rPr>
          <w:rFonts w:cs="Times New Roman"/>
          <w:szCs w:val="24"/>
        </w:rPr>
        <w:instrText>-</w:instrText>
      </w:r>
      <w:r w:rsidR="004810E5">
        <w:rPr>
          <w:rFonts w:cs="Times New Roman"/>
          <w:szCs w:val="24"/>
          <w:lang w:val="en-US"/>
        </w:rPr>
        <w:instrText>parts</w:instrText>
      </w:r>
      <w:r w:rsidR="004810E5" w:rsidRPr="00E93A18">
        <w:rPr>
          <w:rFonts w:cs="Times New Roman"/>
          <w:szCs w:val="24"/>
        </w:rPr>
        <w:instrText>":[["1995","3"]]},"</w:instrText>
      </w:r>
      <w:r w:rsidR="004810E5">
        <w:rPr>
          <w:rFonts w:cs="Times New Roman"/>
          <w:szCs w:val="24"/>
          <w:lang w:val="en-US"/>
        </w:rPr>
        <w:instrText>page</w:instrText>
      </w:r>
      <w:r w:rsidR="004810E5" w:rsidRPr="00E93A18">
        <w:rPr>
          <w:rFonts w:cs="Times New Roman"/>
          <w:szCs w:val="24"/>
        </w:rPr>
        <w:instrText>":"588-95","</w:instrText>
      </w:r>
      <w:r w:rsidR="004810E5">
        <w:rPr>
          <w:rFonts w:cs="Times New Roman"/>
          <w:szCs w:val="24"/>
          <w:lang w:val="en-US"/>
        </w:rPr>
        <w:instrText>publisher</w:instrText>
      </w:r>
      <w:r w:rsidR="004810E5" w:rsidRPr="00E93A18">
        <w:rPr>
          <w:rFonts w:cs="Times New Roman"/>
          <w:szCs w:val="24"/>
        </w:rPr>
        <w:instrText>":"</w:instrText>
      </w:r>
      <w:r w:rsidR="004810E5">
        <w:rPr>
          <w:rFonts w:cs="Times New Roman"/>
          <w:szCs w:val="24"/>
          <w:lang w:val="en-US"/>
        </w:rPr>
        <w:instrText>J</w:instrText>
      </w:r>
      <w:r w:rsidR="004810E5" w:rsidRPr="00E93A18">
        <w:rPr>
          <w:rFonts w:cs="Times New Roman"/>
          <w:szCs w:val="24"/>
        </w:rPr>
        <w:instrText xml:space="preserve"> </w:instrText>
      </w:r>
      <w:r w:rsidR="004810E5">
        <w:rPr>
          <w:rFonts w:cs="Times New Roman"/>
          <w:szCs w:val="24"/>
          <w:lang w:val="en-US"/>
        </w:rPr>
        <w:instrText>Clin</w:instrText>
      </w:r>
      <w:r w:rsidR="004810E5" w:rsidRPr="00E93A18">
        <w:rPr>
          <w:rFonts w:cs="Times New Roman"/>
          <w:szCs w:val="24"/>
        </w:rPr>
        <w:instrText xml:space="preserve"> </w:instrText>
      </w:r>
      <w:r w:rsidR="004810E5">
        <w:rPr>
          <w:rFonts w:cs="Times New Roman"/>
          <w:szCs w:val="24"/>
          <w:lang w:val="en-US"/>
        </w:rPr>
        <w:instrText>Oncol</w:instrText>
      </w:r>
      <w:r w:rsidR="004810E5" w:rsidRPr="00E93A18">
        <w:rPr>
          <w:rFonts w:cs="Times New Roman"/>
          <w:szCs w:val="24"/>
        </w:rPr>
        <w:instrText>","</w:instrText>
      </w:r>
      <w:r w:rsidR="004810E5">
        <w:rPr>
          <w:rFonts w:cs="Times New Roman"/>
          <w:szCs w:val="24"/>
          <w:lang w:val="en-US"/>
        </w:rPr>
        <w:instrText>title</w:instrText>
      </w:r>
      <w:r w:rsidR="004810E5" w:rsidRPr="00E93A18">
        <w:rPr>
          <w:rFonts w:cs="Times New Roman"/>
          <w:szCs w:val="24"/>
        </w:rPr>
        <w:instrText>":"</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chemotherap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autologous</w:instrText>
      </w:r>
      <w:r w:rsidR="004810E5" w:rsidRPr="00E93A18">
        <w:rPr>
          <w:rFonts w:cs="Times New Roman"/>
          <w:szCs w:val="24"/>
        </w:rPr>
        <w:instrText xml:space="preserve"> </w:instrText>
      </w:r>
      <w:r w:rsidR="004810E5">
        <w:rPr>
          <w:rFonts w:cs="Times New Roman"/>
          <w:szCs w:val="24"/>
          <w:lang w:val="en-US"/>
        </w:rPr>
        <w:instrText>bone</w:instrText>
      </w:r>
      <w:r w:rsidR="004810E5" w:rsidRPr="00E93A18">
        <w:rPr>
          <w:rFonts w:cs="Times New Roman"/>
          <w:szCs w:val="24"/>
        </w:rPr>
        <w:instrText xml:space="preserve"> </w:instrText>
      </w:r>
      <w:r w:rsidR="004810E5">
        <w:rPr>
          <w:rFonts w:cs="Times New Roman"/>
          <w:szCs w:val="24"/>
          <w:lang w:val="en-US"/>
        </w:rPr>
        <w:instrText>marrow</w:instrText>
      </w:r>
      <w:r w:rsidR="004810E5" w:rsidRPr="00E93A18">
        <w:rPr>
          <w:rFonts w:cs="Times New Roman"/>
          <w:szCs w:val="24"/>
        </w:rPr>
        <w:instrText xml:space="preserve"> </w:instrText>
      </w:r>
      <w:r w:rsidR="004810E5">
        <w:rPr>
          <w:rFonts w:cs="Times New Roman"/>
          <w:szCs w:val="24"/>
          <w:lang w:val="en-US"/>
        </w:rPr>
        <w:instrText>transplantation</w:instrText>
      </w:r>
      <w:r w:rsidR="004810E5" w:rsidRPr="00E93A18">
        <w:rPr>
          <w:rFonts w:cs="Times New Roman"/>
          <w:szCs w:val="24"/>
        </w:rPr>
        <w:instrText xml:space="preserve">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or</w:instrText>
      </w:r>
      <w:r w:rsidR="004810E5" w:rsidRPr="00E93A18">
        <w:rPr>
          <w:rFonts w:cs="Times New Roman"/>
          <w:szCs w:val="24"/>
        </w:rPr>
        <w:instrText xml:space="preserve"> </w:instrText>
      </w:r>
      <w:r w:rsidR="004810E5">
        <w:rPr>
          <w:rFonts w:cs="Times New Roman"/>
          <w:szCs w:val="24"/>
          <w:lang w:val="en-US"/>
        </w:rPr>
        <w:instrText>refractory</w:instrText>
      </w:r>
      <w:r w:rsidR="004810E5" w:rsidRPr="00E93A18">
        <w:rPr>
          <w:rFonts w:cs="Times New Roman"/>
          <w:szCs w:val="24"/>
        </w:rPr>
        <w:instrText xml:space="preserve"> </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Hodgkin</w:instrText>
      </w:r>
      <w:r w:rsidR="004810E5" w:rsidRPr="00E93A18">
        <w:rPr>
          <w:rFonts w:cs="Times New Roman"/>
          <w:szCs w:val="24"/>
        </w:rPr>
        <w:instrText>'</w:instrText>
      </w:r>
      <w:r w:rsidR="004810E5">
        <w:rPr>
          <w:rFonts w:cs="Times New Roman"/>
          <w:szCs w:val="24"/>
          <w:lang w:val="en-US"/>
        </w:rPr>
        <w:instrText>s</w:instrText>
      </w:r>
      <w:r w:rsidR="004810E5" w:rsidRPr="00E93A18">
        <w:rPr>
          <w:rFonts w:cs="Times New Roman"/>
          <w:szCs w:val="24"/>
        </w:rPr>
        <w:instrText xml:space="preserve"> </w:instrText>
      </w:r>
      <w:r w:rsidR="004810E5">
        <w:rPr>
          <w:rFonts w:cs="Times New Roman"/>
          <w:szCs w:val="24"/>
          <w:lang w:val="en-US"/>
        </w:rPr>
        <w:instrText>lymphoma</w:instrText>
      </w:r>
      <w:r w:rsidR="004810E5" w:rsidRPr="00E93A18">
        <w:rPr>
          <w:rFonts w:cs="Times New Roman"/>
          <w:szCs w:val="24"/>
        </w:rPr>
        <w:instrText>.","</w:instrText>
      </w:r>
      <w:r w:rsidR="004810E5">
        <w:rPr>
          <w:rFonts w:cs="Times New Roman"/>
          <w:szCs w:val="24"/>
          <w:lang w:val="en-US"/>
        </w:rPr>
        <w:instrText>type</w:instrText>
      </w:r>
      <w:r w:rsidR="004810E5" w:rsidRPr="00E93A18">
        <w:rPr>
          <w:rFonts w:cs="Times New Roman"/>
          <w:szCs w:val="24"/>
        </w:rPr>
        <w:instrText>":"</w:instrText>
      </w:r>
      <w:r w:rsidR="004810E5">
        <w:rPr>
          <w:rFonts w:cs="Times New Roman"/>
          <w:szCs w:val="24"/>
          <w:lang w:val="en-US"/>
        </w:rPr>
        <w:instrText>article</w:instrText>
      </w:r>
      <w:r w:rsidR="004810E5" w:rsidRPr="00E93A18">
        <w:rPr>
          <w:rFonts w:cs="Times New Roman"/>
          <w:szCs w:val="24"/>
        </w:rPr>
        <w:instrText>-</w:instrText>
      </w:r>
      <w:r w:rsidR="004810E5">
        <w:rPr>
          <w:rFonts w:cs="Times New Roman"/>
          <w:szCs w:val="24"/>
          <w:lang w:val="en-US"/>
        </w:rPr>
        <w:instrText>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184–188]","plainTextFormattedCitation":"[184–188]","previouslyFormattedCitation":"[184–188]"},"properties":{"noteIndex":0},"schema":"https://github.com/citation-style-language/schema/raw/master/csl-citation.json"}</w:instrText>
      </w:r>
      <w:r w:rsidRPr="00E242EE">
        <w:rPr>
          <w:rFonts w:cs="Times New Roman"/>
          <w:szCs w:val="24"/>
          <w:lang w:val="en-US"/>
        </w:rPr>
        <w:fldChar w:fldCharType="separate"/>
      </w:r>
      <w:r w:rsidR="004810E5" w:rsidRPr="004810E5">
        <w:rPr>
          <w:rFonts w:cs="Times New Roman"/>
          <w:noProof/>
          <w:szCs w:val="24"/>
        </w:rPr>
        <w:t>[184–188]</w:t>
      </w:r>
      <w:r w:rsidRPr="00E242EE">
        <w:rPr>
          <w:rFonts w:cs="Times New Roman"/>
          <w:szCs w:val="24"/>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75793D" w:rsidRPr="00BA4F0F" w14:paraId="041560C1" w14:textId="77777777" w:rsidTr="002D3EBF">
        <w:tc>
          <w:tcPr>
            <w:tcW w:w="1418" w:type="dxa"/>
          </w:tcPr>
          <w:p w14:paraId="4CED2678" w14:textId="77777777" w:rsidR="0075793D" w:rsidRPr="00BA4F0F" w:rsidRDefault="0075793D" w:rsidP="00E242EE">
            <w:pPr>
              <w:pStyle w:val="afe"/>
              <w:ind w:left="0" w:firstLine="0"/>
              <w:rPr>
                <w:rFonts w:cs="Times New Roman"/>
                <w:szCs w:val="24"/>
              </w:rPr>
            </w:pPr>
            <w:r w:rsidRPr="00BA4F0F">
              <w:rPr>
                <w:rFonts w:cs="Times New Roman"/>
                <w:szCs w:val="24"/>
              </w:rPr>
              <w:t>Препарат</w:t>
            </w:r>
          </w:p>
        </w:tc>
        <w:tc>
          <w:tcPr>
            <w:tcW w:w="1701" w:type="dxa"/>
          </w:tcPr>
          <w:p w14:paraId="40E9A90D" w14:textId="77777777" w:rsidR="0075793D" w:rsidRPr="00BA4F0F" w:rsidRDefault="0075793D" w:rsidP="00E242EE">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5F07414C" w14:textId="77777777" w:rsidR="0075793D" w:rsidRPr="00BA4F0F" w:rsidRDefault="0075793D" w:rsidP="00E242EE">
            <w:pPr>
              <w:pStyle w:val="afe"/>
              <w:ind w:left="0" w:firstLine="0"/>
              <w:rPr>
                <w:rFonts w:cs="Times New Roman"/>
                <w:szCs w:val="24"/>
              </w:rPr>
            </w:pPr>
            <w:r w:rsidRPr="00BA4F0F">
              <w:rPr>
                <w:rFonts w:cs="Times New Roman"/>
                <w:szCs w:val="24"/>
              </w:rPr>
              <w:t>Разовая доза</w:t>
            </w:r>
          </w:p>
        </w:tc>
        <w:tc>
          <w:tcPr>
            <w:tcW w:w="1276" w:type="dxa"/>
          </w:tcPr>
          <w:p w14:paraId="3460D7D4" w14:textId="77777777" w:rsidR="0075793D" w:rsidRPr="00BA4F0F" w:rsidRDefault="0075793D" w:rsidP="00E242EE">
            <w:pPr>
              <w:pStyle w:val="afe"/>
              <w:ind w:left="0" w:firstLine="0"/>
              <w:rPr>
                <w:rFonts w:cs="Times New Roman"/>
                <w:szCs w:val="24"/>
              </w:rPr>
            </w:pPr>
            <w:r w:rsidRPr="00BA4F0F">
              <w:rPr>
                <w:rFonts w:cs="Times New Roman"/>
                <w:szCs w:val="24"/>
              </w:rPr>
              <w:t>Суточная доза</w:t>
            </w:r>
          </w:p>
        </w:tc>
        <w:tc>
          <w:tcPr>
            <w:tcW w:w="1275" w:type="dxa"/>
          </w:tcPr>
          <w:p w14:paraId="0244A3FB" w14:textId="77777777" w:rsidR="0075793D" w:rsidRPr="00BA4F0F" w:rsidRDefault="0075793D" w:rsidP="00E242EE">
            <w:pPr>
              <w:pStyle w:val="afe"/>
              <w:ind w:left="0" w:firstLine="0"/>
              <w:rPr>
                <w:rFonts w:cs="Times New Roman"/>
                <w:szCs w:val="24"/>
              </w:rPr>
            </w:pPr>
            <w:r w:rsidRPr="00BA4F0F">
              <w:rPr>
                <w:rFonts w:cs="Times New Roman"/>
                <w:szCs w:val="24"/>
              </w:rPr>
              <w:t>Курсовая доза</w:t>
            </w:r>
          </w:p>
        </w:tc>
        <w:tc>
          <w:tcPr>
            <w:tcW w:w="2659" w:type="dxa"/>
          </w:tcPr>
          <w:p w14:paraId="1E537DFF" w14:textId="77777777" w:rsidR="0075793D" w:rsidRPr="00BA4F0F" w:rsidRDefault="0075793D" w:rsidP="00E242EE">
            <w:pPr>
              <w:pStyle w:val="afe"/>
              <w:ind w:left="0" w:firstLine="0"/>
              <w:rPr>
                <w:rFonts w:cs="Times New Roman"/>
                <w:szCs w:val="24"/>
              </w:rPr>
            </w:pPr>
            <w:r w:rsidRPr="00BA4F0F">
              <w:rPr>
                <w:rFonts w:cs="Times New Roman"/>
                <w:szCs w:val="24"/>
              </w:rPr>
              <w:t>Особенности введения</w:t>
            </w:r>
          </w:p>
        </w:tc>
      </w:tr>
      <w:tr w:rsidR="0075793D" w:rsidRPr="00BA4F0F" w14:paraId="6EDD5135" w14:textId="77777777" w:rsidTr="002D3EBF">
        <w:tc>
          <w:tcPr>
            <w:tcW w:w="1418" w:type="dxa"/>
          </w:tcPr>
          <w:p w14:paraId="432D90AC" w14:textId="77777777" w:rsidR="0075793D" w:rsidRPr="00BA4F0F" w:rsidRDefault="0075793D" w:rsidP="00E242EE">
            <w:pPr>
              <w:pStyle w:val="afe"/>
              <w:ind w:left="0" w:firstLine="0"/>
              <w:jc w:val="center"/>
              <w:rPr>
                <w:rFonts w:cs="Times New Roman"/>
                <w:szCs w:val="24"/>
              </w:rPr>
            </w:pPr>
            <w:r w:rsidRPr="00BA4F0F">
              <w:rPr>
                <w:rFonts w:cs="Times New Roman"/>
                <w:szCs w:val="24"/>
              </w:rPr>
              <w:t>Кармустин</w:t>
            </w:r>
          </w:p>
        </w:tc>
        <w:tc>
          <w:tcPr>
            <w:tcW w:w="1701" w:type="dxa"/>
          </w:tcPr>
          <w:p w14:paraId="4613F80A" w14:textId="77777777" w:rsidR="0075793D" w:rsidRPr="00BA4F0F" w:rsidRDefault="0075793D" w:rsidP="00E242EE">
            <w:pPr>
              <w:pStyle w:val="afe"/>
              <w:ind w:left="0" w:firstLine="0"/>
              <w:jc w:val="center"/>
              <w:rPr>
                <w:rFonts w:cs="Times New Roman"/>
                <w:szCs w:val="24"/>
              </w:rPr>
            </w:pPr>
            <w:r w:rsidRPr="00BA4F0F">
              <w:rPr>
                <w:rFonts w:cs="Times New Roman"/>
                <w:szCs w:val="24"/>
              </w:rPr>
              <w:t>-6 день</w:t>
            </w:r>
          </w:p>
        </w:tc>
        <w:tc>
          <w:tcPr>
            <w:tcW w:w="1134" w:type="dxa"/>
          </w:tcPr>
          <w:p w14:paraId="071F8482" w14:textId="77777777" w:rsidR="0075793D" w:rsidRPr="00BA4F0F" w:rsidRDefault="0075793D" w:rsidP="00E242EE">
            <w:pPr>
              <w:pStyle w:val="afe"/>
              <w:ind w:left="0" w:firstLine="0"/>
              <w:jc w:val="center"/>
              <w:rPr>
                <w:rFonts w:cs="Times New Roman"/>
                <w:szCs w:val="24"/>
              </w:rPr>
            </w:pPr>
            <w:r w:rsidRPr="00BA4F0F">
              <w:rPr>
                <w:rFonts w:cs="Times New Roman"/>
                <w:szCs w:val="24"/>
              </w:rPr>
              <w:t>300мг/м</w:t>
            </w:r>
            <w:r w:rsidRPr="00BA4F0F">
              <w:rPr>
                <w:rFonts w:cs="Times New Roman"/>
                <w:szCs w:val="24"/>
                <w:vertAlign w:val="superscript"/>
              </w:rPr>
              <w:t>2</w:t>
            </w:r>
          </w:p>
        </w:tc>
        <w:tc>
          <w:tcPr>
            <w:tcW w:w="1276" w:type="dxa"/>
          </w:tcPr>
          <w:p w14:paraId="5F2B1FC7" w14:textId="77777777" w:rsidR="0075793D" w:rsidRPr="00BA4F0F" w:rsidRDefault="0075793D" w:rsidP="00E242EE">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1275" w:type="dxa"/>
          </w:tcPr>
          <w:p w14:paraId="146F0A1C" w14:textId="77777777" w:rsidR="0075793D" w:rsidRPr="00BA4F0F" w:rsidRDefault="0075793D" w:rsidP="00E242EE">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2659" w:type="dxa"/>
          </w:tcPr>
          <w:p w14:paraId="02E38E78"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2 ч в 500 мл 0,9% </w:t>
            </w:r>
            <w:r w:rsidRPr="00BA4F0F">
              <w:rPr>
                <w:rFonts w:cs="Times New Roman"/>
                <w:szCs w:val="24"/>
                <w:lang w:val="en-US"/>
              </w:rPr>
              <w:t>NaCl</w:t>
            </w:r>
          </w:p>
        </w:tc>
      </w:tr>
      <w:tr w:rsidR="0075793D" w:rsidRPr="00BA4F0F" w14:paraId="405B529C" w14:textId="77777777" w:rsidTr="002D3EBF">
        <w:tc>
          <w:tcPr>
            <w:tcW w:w="1418" w:type="dxa"/>
          </w:tcPr>
          <w:p w14:paraId="3B814043" w14:textId="77777777" w:rsidR="0075793D" w:rsidRPr="00BA4F0F" w:rsidRDefault="0075793D" w:rsidP="00E242EE">
            <w:pPr>
              <w:pStyle w:val="afe"/>
              <w:ind w:left="0" w:firstLine="0"/>
              <w:jc w:val="center"/>
              <w:rPr>
                <w:rFonts w:cs="Times New Roman"/>
                <w:szCs w:val="24"/>
              </w:rPr>
            </w:pPr>
            <w:r w:rsidRPr="00BA4F0F">
              <w:rPr>
                <w:rFonts w:cs="Times New Roman"/>
                <w:szCs w:val="24"/>
              </w:rPr>
              <w:t>Этопозид</w:t>
            </w:r>
          </w:p>
        </w:tc>
        <w:tc>
          <w:tcPr>
            <w:tcW w:w="1701" w:type="dxa"/>
          </w:tcPr>
          <w:p w14:paraId="688B2B5F" w14:textId="77777777" w:rsidR="0075793D" w:rsidRPr="00BA4F0F" w:rsidRDefault="0075793D" w:rsidP="00E242EE">
            <w:pPr>
              <w:pStyle w:val="afe"/>
              <w:ind w:left="0" w:firstLine="0"/>
              <w:jc w:val="center"/>
              <w:rPr>
                <w:rFonts w:cs="Times New Roman"/>
                <w:szCs w:val="24"/>
              </w:rPr>
            </w:pPr>
            <w:r w:rsidRPr="00BA4F0F">
              <w:rPr>
                <w:rFonts w:cs="Times New Roman"/>
                <w:szCs w:val="24"/>
              </w:rPr>
              <w:t>-5, -4, -3, -2 дни</w:t>
            </w:r>
          </w:p>
        </w:tc>
        <w:tc>
          <w:tcPr>
            <w:tcW w:w="1134" w:type="dxa"/>
          </w:tcPr>
          <w:p w14:paraId="3E0BBDF8"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6383A07E" w14:textId="77777777" w:rsidR="0075793D" w:rsidRPr="00BA4F0F" w:rsidRDefault="0075793D" w:rsidP="00E242EE">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4BB0F3F7" w14:textId="77777777" w:rsidR="0075793D" w:rsidRPr="00BA4F0F" w:rsidRDefault="0075793D" w:rsidP="00E242EE">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5E8C1DAD"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5793D" w:rsidRPr="00BA4F0F" w14:paraId="49B4AF0C" w14:textId="77777777" w:rsidTr="002D3EBF">
        <w:tc>
          <w:tcPr>
            <w:tcW w:w="1418" w:type="dxa"/>
          </w:tcPr>
          <w:p w14:paraId="0A7CFF92" w14:textId="77777777" w:rsidR="0075793D" w:rsidRPr="00BA4F0F" w:rsidRDefault="0075793D" w:rsidP="00E242EE">
            <w:pPr>
              <w:pStyle w:val="afe"/>
              <w:ind w:left="0" w:firstLine="0"/>
              <w:jc w:val="center"/>
              <w:rPr>
                <w:rFonts w:cs="Times New Roman"/>
                <w:szCs w:val="24"/>
              </w:rPr>
            </w:pPr>
            <w:r w:rsidRPr="00BA4F0F">
              <w:rPr>
                <w:rFonts w:cs="Times New Roman"/>
                <w:szCs w:val="24"/>
              </w:rPr>
              <w:t>Цитарабин</w:t>
            </w:r>
          </w:p>
        </w:tc>
        <w:tc>
          <w:tcPr>
            <w:tcW w:w="1701" w:type="dxa"/>
          </w:tcPr>
          <w:p w14:paraId="78652FCB" w14:textId="77777777" w:rsidR="0075793D" w:rsidRPr="00BA4F0F" w:rsidRDefault="0075793D" w:rsidP="00E242EE">
            <w:pPr>
              <w:pStyle w:val="afe"/>
              <w:ind w:left="0" w:firstLine="0"/>
              <w:jc w:val="center"/>
              <w:rPr>
                <w:rFonts w:cs="Times New Roman"/>
                <w:szCs w:val="24"/>
              </w:rPr>
            </w:pPr>
            <w:r w:rsidRPr="00BA4F0F">
              <w:rPr>
                <w:rFonts w:cs="Times New Roman"/>
                <w:szCs w:val="24"/>
              </w:rPr>
              <w:t>-5, -4, -3, -2 дни</w:t>
            </w:r>
          </w:p>
        </w:tc>
        <w:tc>
          <w:tcPr>
            <w:tcW w:w="1134" w:type="dxa"/>
          </w:tcPr>
          <w:p w14:paraId="5CE781F2"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870FCDA" w14:textId="77777777" w:rsidR="0075793D" w:rsidRPr="00BA4F0F" w:rsidRDefault="0075793D" w:rsidP="00E242EE">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61A10C2A" w14:textId="77777777" w:rsidR="0075793D" w:rsidRPr="00BA4F0F" w:rsidRDefault="0075793D" w:rsidP="00E242EE">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7A5C8058"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5793D" w:rsidRPr="00BA4F0F" w14:paraId="6AF3DBD1" w14:textId="77777777" w:rsidTr="002D3EBF">
        <w:tc>
          <w:tcPr>
            <w:tcW w:w="1418" w:type="dxa"/>
          </w:tcPr>
          <w:p w14:paraId="33AC3B99" w14:textId="77777777" w:rsidR="0075793D" w:rsidRPr="00BA4F0F" w:rsidRDefault="0075793D" w:rsidP="00E242EE">
            <w:pPr>
              <w:pStyle w:val="afe"/>
              <w:ind w:left="0" w:firstLine="0"/>
              <w:jc w:val="center"/>
              <w:rPr>
                <w:rFonts w:cs="Times New Roman"/>
                <w:szCs w:val="24"/>
              </w:rPr>
            </w:pPr>
            <w:r w:rsidRPr="00BA4F0F">
              <w:rPr>
                <w:rFonts w:cs="Times New Roman"/>
                <w:szCs w:val="24"/>
              </w:rPr>
              <w:t>Мелфалан</w:t>
            </w:r>
          </w:p>
        </w:tc>
        <w:tc>
          <w:tcPr>
            <w:tcW w:w="1701" w:type="dxa"/>
          </w:tcPr>
          <w:p w14:paraId="7177270F" w14:textId="77777777" w:rsidR="0075793D" w:rsidRPr="00BA4F0F" w:rsidRDefault="0075793D" w:rsidP="00E242EE">
            <w:pPr>
              <w:pStyle w:val="afe"/>
              <w:ind w:left="0" w:firstLine="0"/>
              <w:jc w:val="center"/>
              <w:rPr>
                <w:rFonts w:cs="Times New Roman"/>
                <w:szCs w:val="24"/>
              </w:rPr>
            </w:pPr>
            <w:r w:rsidRPr="00BA4F0F">
              <w:rPr>
                <w:rFonts w:cs="Times New Roman"/>
                <w:szCs w:val="24"/>
              </w:rPr>
              <w:t>- 1 день</w:t>
            </w:r>
          </w:p>
        </w:tc>
        <w:tc>
          <w:tcPr>
            <w:tcW w:w="1134" w:type="dxa"/>
          </w:tcPr>
          <w:p w14:paraId="0322596C" w14:textId="77777777" w:rsidR="0075793D" w:rsidRPr="00BA4F0F" w:rsidRDefault="0075793D" w:rsidP="00E242EE">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57CD3829" w14:textId="77777777" w:rsidR="0075793D" w:rsidRPr="00BA4F0F" w:rsidRDefault="0075793D" w:rsidP="00E242EE">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76F05203" w14:textId="77777777" w:rsidR="0075793D" w:rsidRPr="00BA4F0F" w:rsidRDefault="0075793D" w:rsidP="00E242EE">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7C873B1E"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2844CCC0" w14:textId="67FE4A11" w:rsidR="0075793D" w:rsidRPr="00E242EE" w:rsidRDefault="0075793D" w:rsidP="00E242EE">
      <w:pPr>
        <w:rPr>
          <w:rFonts w:cs="Times New Roman"/>
          <w:szCs w:val="24"/>
        </w:rPr>
      </w:pPr>
      <w:r w:rsidRPr="00BA4F0F">
        <w:rPr>
          <w:rFonts w:cs="Times New Roman"/>
          <w:szCs w:val="24"/>
        </w:rPr>
        <w:t xml:space="preserve">Для снижения токсичности режима предтрансплантационной подготовки </w:t>
      </w:r>
      <w:r w:rsidRPr="00BA4F0F">
        <w:rPr>
          <w:rFonts w:cs="Times New Roman"/>
          <w:szCs w:val="24"/>
          <w:lang w:val="en-US"/>
        </w:rPr>
        <w:t>BEAM</w:t>
      </w:r>
      <w:r w:rsidRPr="00BA4F0F">
        <w:rPr>
          <w:rFonts w:cs="Times New Roman"/>
          <w:szCs w:val="24"/>
        </w:rPr>
        <w:t xml:space="preserve"> в ряде случаев вместо кармустина используется ломустин (</w:t>
      </w:r>
      <w:r w:rsidRPr="00BA4F0F">
        <w:rPr>
          <w:rFonts w:cs="Times New Roman"/>
          <w:szCs w:val="24"/>
          <w:lang w:val="en-US"/>
        </w:rPr>
        <w:t>CEAM</w:t>
      </w:r>
      <w:r w:rsidRPr="00BA4F0F">
        <w:rPr>
          <w:rFonts w:cs="Times New Roman"/>
          <w:szCs w:val="24"/>
        </w:rPr>
        <w:t xml:space="preserve"> / </w:t>
      </w:r>
      <w:r w:rsidRPr="00BA4F0F">
        <w:rPr>
          <w:rFonts w:cs="Times New Roman"/>
          <w:szCs w:val="24"/>
          <w:lang w:val="en-US"/>
        </w:rPr>
        <w:t>LEAM</w:t>
      </w:r>
      <w:r w:rsidRPr="00BA4F0F">
        <w:rPr>
          <w:rFonts w:cs="Times New Roman"/>
          <w:szCs w:val="24"/>
        </w:rPr>
        <w:t xml:space="preserve">). Схема </w:t>
      </w:r>
      <w:r w:rsidRPr="00E242EE">
        <w:rPr>
          <w:rFonts w:cs="Times New Roman"/>
          <w:szCs w:val="24"/>
        </w:rPr>
        <w:t xml:space="preserve">введения препаратов и дозы представлены в таблице </w:t>
      </w:r>
      <w:r w:rsidR="00E242EE" w:rsidRPr="00E242EE">
        <w:rPr>
          <w:rFonts w:cs="Times New Roman"/>
          <w:szCs w:val="24"/>
        </w:rPr>
        <w:t>6</w:t>
      </w:r>
      <w:r w:rsidRPr="00E242EE">
        <w:rPr>
          <w:rFonts w:cs="Times New Roman"/>
          <w:szCs w:val="24"/>
        </w:rPr>
        <w:t>.</w:t>
      </w:r>
    </w:p>
    <w:p w14:paraId="726FA3E9" w14:textId="77777777" w:rsidR="0075793D" w:rsidRPr="00E242EE" w:rsidRDefault="0075793D" w:rsidP="00E242EE">
      <w:pPr>
        <w:rPr>
          <w:rFonts w:cs="Times New Roman"/>
          <w:b/>
          <w:szCs w:val="24"/>
        </w:rPr>
      </w:pPr>
    </w:p>
    <w:p w14:paraId="3FF00A65" w14:textId="6FC03B96" w:rsidR="0075793D" w:rsidRPr="007A7C4E" w:rsidRDefault="0075793D" w:rsidP="00E242EE">
      <w:pPr>
        <w:rPr>
          <w:rFonts w:cs="Times New Roman"/>
          <w:szCs w:val="24"/>
        </w:rPr>
      </w:pPr>
      <w:r w:rsidRPr="00E242EE">
        <w:rPr>
          <w:rFonts w:cs="Times New Roman"/>
          <w:szCs w:val="24"/>
        </w:rPr>
        <w:t xml:space="preserve">Таблица </w:t>
      </w:r>
      <w:r w:rsidR="00E242EE" w:rsidRPr="00E242EE">
        <w:rPr>
          <w:rFonts w:cs="Times New Roman"/>
          <w:szCs w:val="24"/>
        </w:rPr>
        <w:t>6</w:t>
      </w:r>
      <w:r w:rsidRPr="00E242EE">
        <w:rPr>
          <w:rFonts w:cs="Times New Roman"/>
          <w:szCs w:val="24"/>
        </w:rPr>
        <w:t xml:space="preserve">. Схема предтрансплантационного кондиционирования </w:t>
      </w:r>
      <w:r w:rsidRPr="00E242EE">
        <w:rPr>
          <w:rFonts w:cs="Times New Roman"/>
          <w:szCs w:val="24"/>
          <w:lang w:val="en-US"/>
        </w:rPr>
        <w:t>CEAM</w:t>
      </w:r>
      <w:r w:rsidRPr="00E242EE">
        <w:rPr>
          <w:rFonts w:cs="Times New Roman"/>
          <w:szCs w:val="24"/>
        </w:rPr>
        <w:t>/</w:t>
      </w:r>
      <w:r w:rsidRPr="00E242EE">
        <w:rPr>
          <w:rFonts w:cs="Times New Roman"/>
          <w:szCs w:val="24"/>
          <w:lang w:val="en-US"/>
        </w:rPr>
        <w:t>LEAM</w:t>
      </w:r>
      <w:r w:rsidRPr="00E242EE">
        <w:rPr>
          <w:rFonts w:cs="Times New Roman"/>
          <w:b/>
          <w:szCs w:val="24"/>
        </w:rPr>
        <w:t xml:space="preserve"> </w:t>
      </w:r>
      <w:r w:rsidRPr="00E242EE">
        <w:rPr>
          <w:rFonts w:cs="Times New Roman"/>
          <w:szCs w:val="24"/>
        </w:rPr>
        <w:fldChar w:fldCharType="begin" w:fldLock="1"/>
      </w:r>
      <w:r w:rsidR="004810E5">
        <w:rPr>
          <w:rFonts w:cs="Times New Roman"/>
          <w:szCs w:val="24"/>
          <w:lang w:val="en-US"/>
        </w:rPr>
        <w:instrText>ADDIN</w:instrText>
      </w:r>
      <w:r w:rsidR="004810E5" w:rsidRPr="00E93A18">
        <w:rPr>
          <w:rFonts w:cs="Times New Roman"/>
          <w:szCs w:val="24"/>
        </w:rPr>
        <w:instrText xml:space="preserve"> </w:instrText>
      </w:r>
      <w:r w:rsidR="004810E5">
        <w:rPr>
          <w:rFonts w:cs="Times New Roman"/>
          <w:szCs w:val="24"/>
          <w:lang w:val="en-US"/>
        </w:rPr>
        <w:instrText>CSL</w:instrText>
      </w:r>
      <w:r w:rsidR="004810E5" w:rsidRPr="00E93A18">
        <w:rPr>
          <w:rFonts w:cs="Times New Roman"/>
          <w:szCs w:val="24"/>
        </w:rPr>
        <w:instrText>_</w:instrText>
      </w:r>
      <w:r w:rsidR="004810E5">
        <w:rPr>
          <w:rFonts w:cs="Times New Roman"/>
          <w:szCs w:val="24"/>
          <w:lang w:val="en-US"/>
        </w:rPr>
        <w:instrText>CITATION</w:instrText>
      </w:r>
      <w:r w:rsidR="004810E5" w:rsidRPr="00E93A18">
        <w:rPr>
          <w:rFonts w:cs="Times New Roman"/>
          <w:szCs w:val="24"/>
        </w:rPr>
        <w:instrText xml:space="preserve"> {"</w:instrText>
      </w:r>
      <w:r w:rsidR="004810E5">
        <w:rPr>
          <w:rFonts w:cs="Times New Roman"/>
          <w:szCs w:val="24"/>
          <w:lang w:val="en-US"/>
        </w:rPr>
        <w:instrText>citationItems</w:instrText>
      </w:r>
      <w:r w:rsidR="004810E5" w:rsidRPr="00E93A18">
        <w:rPr>
          <w:rFonts w:cs="Times New Roman"/>
          <w:szCs w:val="24"/>
        </w:rPr>
        <w:instrText>":[{"</w:instrText>
      </w:r>
      <w:r w:rsidR="004810E5">
        <w:rPr>
          <w:rFonts w:cs="Times New Roman"/>
          <w:szCs w:val="24"/>
          <w:lang w:val="en-US"/>
        </w:rPr>
        <w:instrText>id</w:instrText>
      </w:r>
      <w:r w:rsidR="004810E5" w:rsidRPr="00E93A18">
        <w:rPr>
          <w:rFonts w:cs="Times New Roman"/>
          <w:szCs w:val="24"/>
        </w:rPr>
        <w:instrText>":"</w:instrText>
      </w:r>
      <w:r w:rsidR="004810E5">
        <w:rPr>
          <w:rFonts w:cs="Times New Roman"/>
          <w:szCs w:val="24"/>
          <w:lang w:val="en-US"/>
        </w:rPr>
        <w:instrText>ITEM</w:instrText>
      </w:r>
      <w:r w:rsidR="004810E5" w:rsidRPr="00E93A18">
        <w:rPr>
          <w:rFonts w:cs="Times New Roman"/>
          <w:szCs w:val="24"/>
        </w:rPr>
        <w:instrText>-1","</w:instrText>
      </w:r>
      <w:r w:rsidR="004810E5">
        <w:rPr>
          <w:rFonts w:cs="Times New Roman"/>
          <w:szCs w:val="24"/>
          <w:lang w:val="en-US"/>
        </w:rPr>
        <w:instrText>itemData</w:instrText>
      </w:r>
      <w:r w:rsidR="004810E5" w:rsidRPr="00E93A18">
        <w:rPr>
          <w:rFonts w:cs="Times New Roman"/>
          <w:szCs w:val="24"/>
        </w:rPr>
        <w:instrText>":{"</w:instrText>
      </w:r>
      <w:r w:rsidR="004810E5">
        <w:rPr>
          <w:rFonts w:cs="Times New Roman"/>
          <w:szCs w:val="24"/>
          <w:lang w:val="en-US"/>
        </w:rPr>
        <w:instrText>DOI</w:instrText>
      </w:r>
      <w:r w:rsidR="004810E5" w:rsidRPr="00E93A18">
        <w:rPr>
          <w:rFonts w:cs="Times New Roman"/>
          <w:szCs w:val="24"/>
        </w:rPr>
        <w:instrText>":"10.1186/2193-1801-2-489","</w:instrText>
      </w:r>
      <w:r w:rsidR="004810E5">
        <w:rPr>
          <w:rFonts w:cs="Times New Roman"/>
          <w:szCs w:val="24"/>
          <w:lang w:val="en-US"/>
        </w:rPr>
        <w:instrText>ISSN</w:instrText>
      </w:r>
      <w:r w:rsidR="004810E5" w:rsidRPr="00E93A18">
        <w:rPr>
          <w:rFonts w:cs="Times New Roman"/>
          <w:szCs w:val="24"/>
        </w:rPr>
        <w:instrText>":"2193-1801","</w:instrText>
      </w:r>
      <w:r w:rsidR="004810E5">
        <w:rPr>
          <w:rFonts w:cs="Times New Roman"/>
          <w:szCs w:val="24"/>
          <w:lang w:val="en-US"/>
        </w:rPr>
        <w:instrText>PMID</w:instrText>
      </w:r>
      <w:r w:rsidR="004810E5" w:rsidRPr="00E93A18">
        <w:rPr>
          <w:rFonts w:cs="Times New Roman"/>
          <w:szCs w:val="24"/>
        </w:rPr>
        <w:instrText>":"25674395","</w:instrText>
      </w:r>
      <w:r w:rsidR="004810E5">
        <w:rPr>
          <w:rFonts w:cs="Times New Roman"/>
          <w:szCs w:val="24"/>
          <w:lang w:val="en-US"/>
        </w:rPr>
        <w:instrText>abstract</w:instrText>
      </w:r>
      <w:r w:rsidR="004810E5" w:rsidRPr="00E93A18">
        <w:rPr>
          <w:rFonts w:cs="Times New Roman"/>
          <w:szCs w:val="24"/>
        </w:rPr>
        <w:instrText>":"</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BCNU</w:instrText>
      </w:r>
      <w:r w:rsidR="004810E5" w:rsidRPr="00E93A18">
        <w:rPr>
          <w:rFonts w:cs="Times New Roman"/>
          <w:szCs w:val="24"/>
        </w:rPr>
        <w:instrText xml:space="preserve">, </w:instrText>
      </w:r>
      <w:r w:rsidR="004810E5">
        <w:rPr>
          <w:rFonts w:cs="Times New Roman"/>
          <w:szCs w:val="24"/>
          <w:lang w:val="en-US"/>
        </w:rPr>
        <w:instrText>etoposide</w:instrText>
      </w:r>
      <w:r w:rsidR="004810E5" w:rsidRPr="00E93A18">
        <w:rPr>
          <w:rFonts w:cs="Times New Roman"/>
          <w:szCs w:val="24"/>
        </w:rPr>
        <w:instrText xml:space="preserve">, </w:instrText>
      </w:r>
      <w:r w:rsidR="004810E5">
        <w:rPr>
          <w:rFonts w:cs="Times New Roman"/>
          <w:szCs w:val="24"/>
          <w:lang w:val="en-US"/>
        </w:rPr>
        <w:instrText>cytrabine</w:instrText>
      </w:r>
      <w:r w:rsidR="004810E5" w:rsidRPr="00E93A18">
        <w:rPr>
          <w:rFonts w:cs="Times New Roman"/>
          <w:szCs w:val="24"/>
        </w:rPr>
        <w:instrText xml:space="preserve">, </w:instrText>
      </w:r>
      <w:r w:rsidR="004810E5">
        <w:rPr>
          <w:rFonts w:cs="Times New Roman"/>
          <w:szCs w:val="24"/>
          <w:lang w:val="en-US"/>
        </w:rPr>
        <w:instrText>melphalan</w:instrText>
      </w:r>
      <w:r w:rsidR="004810E5" w:rsidRPr="00E93A18">
        <w:rPr>
          <w:rFonts w:cs="Times New Roman"/>
          <w:szCs w:val="24"/>
        </w:rPr>
        <w:instrText xml:space="preserve">) </w:instrText>
      </w:r>
      <w:r w:rsidR="004810E5">
        <w:rPr>
          <w:rFonts w:cs="Times New Roman"/>
          <w:szCs w:val="24"/>
          <w:lang w:val="en-US"/>
        </w:rPr>
        <w:instrText>is</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most</w:instrText>
      </w:r>
      <w:r w:rsidR="004810E5" w:rsidRPr="00E93A18">
        <w:rPr>
          <w:rFonts w:cs="Times New Roman"/>
          <w:szCs w:val="24"/>
        </w:rPr>
        <w:instrText xml:space="preserve"> </w:instrText>
      </w:r>
      <w:r w:rsidR="004810E5">
        <w:rPr>
          <w:rFonts w:cs="Times New Roman"/>
          <w:szCs w:val="24"/>
          <w:lang w:val="en-US"/>
        </w:rPr>
        <w:instrText>widely</w:instrText>
      </w:r>
      <w:r w:rsidR="004810E5" w:rsidRPr="00E93A18">
        <w:rPr>
          <w:rFonts w:cs="Times New Roman"/>
          <w:szCs w:val="24"/>
        </w:rPr>
        <w:instrText xml:space="preserve"> </w:instrText>
      </w:r>
      <w:r w:rsidR="004810E5">
        <w:rPr>
          <w:rFonts w:cs="Times New Roman"/>
          <w:szCs w:val="24"/>
          <w:lang w:val="en-US"/>
        </w:rPr>
        <w:instrText>used</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 xml:space="preserve"> </w:instrText>
      </w:r>
      <w:r w:rsidR="004810E5">
        <w:rPr>
          <w:rFonts w:cs="Times New Roman"/>
          <w:szCs w:val="24"/>
          <w:lang w:val="en-US"/>
        </w:rPr>
        <w:instrText>dose</w:instrText>
      </w:r>
      <w:r w:rsidR="004810E5" w:rsidRPr="00E93A18">
        <w:rPr>
          <w:rFonts w:cs="Times New Roman"/>
          <w:szCs w:val="24"/>
        </w:rPr>
        <w:instrText xml:space="preserve"> </w:instrText>
      </w:r>
      <w:r w:rsidR="004810E5">
        <w:rPr>
          <w:rFonts w:cs="Times New Roman"/>
          <w:szCs w:val="24"/>
          <w:lang w:val="en-US"/>
        </w:rPr>
        <w:instrText>chemotherapy</w:instrText>
      </w:r>
      <w:r w:rsidR="004810E5" w:rsidRPr="00E93A18">
        <w:rPr>
          <w:rFonts w:cs="Times New Roman"/>
          <w:szCs w:val="24"/>
        </w:rPr>
        <w:instrText xml:space="preserve"> </w:instrText>
      </w:r>
      <w:r w:rsidR="004810E5">
        <w:rPr>
          <w:rFonts w:cs="Times New Roman"/>
          <w:szCs w:val="24"/>
          <w:lang w:val="en-US"/>
        </w:rPr>
        <w:instrText>regimen</w:instrText>
      </w:r>
      <w:r w:rsidR="004810E5" w:rsidRPr="00E93A18">
        <w:rPr>
          <w:rFonts w:cs="Times New Roman"/>
          <w:szCs w:val="24"/>
        </w:rPr>
        <w:instrText xml:space="preserve">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autologous</w:instrText>
      </w:r>
      <w:r w:rsidR="004810E5" w:rsidRPr="00E93A18">
        <w:rPr>
          <w:rFonts w:cs="Times New Roman"/>
          <w:szCs w:val="24"/>
        </w:rPr>
        <w:instrText xml:space="preserve"> </w:instrText>
      </w:r>
      <w:r w:rsidR="004810E5">
        <w:rPr>
          <w:rFonts w:cs="Times New Roman"/>
          <w:szCs w:val="24"/>
          <w:lang w:val="en-US"/>
        </w:rPr>
        <w:instrText>transplant</w:instrText>
      </w:r>
      <w:r w:rsidR="004810E5" w:rsidRPr="00E93A18">
        <w:rPr>
          <w:rFonts w:cs="Times New Roman"/>
          <w:szCs w:val="24"/>
        </w:rPr>
        <w:instrText xml:space="preserve"> </w:instrText>
      </w:r>
      <w:r w:rsidR="004810E5">
        <w:rPr>
          <w:rFonts w:cs="Times New Roman"/>
          <w:szCs w:val="24"/>
          <w:lang w:val="en-US"/>
        </w:rPr>
        <w:instrText>in</w:instrText>
      </w:r>
      <w:r w:rsidR="004810E5" w:rsidRPr="00E93A18">
        <w:rPr>
          <w:rFonts w:cs="Times New Roman"/>
          <w:szCs w:val="24"/>
        </w:rPr>
        <w:instrText xml:space="preserve"> </w:instrText>
      </w:r>
      <w:r w:rsidR="004810E5">
        <w:rPr>
          <w:rFonts w:cs="Times New Roman"/>
          <w:szCs w:val="24"/>
          <w:lang w:val="en-US"/>
        </w:rPr>
        <w:instrText>lymphoid</w:instrText>
      </w:r>
      <w:r w:rsidR="004810E5" w:rsidRPr="00E93A18">
        <w:rPr>
          <w:rFonts w:cs="Times New Roman"/>
          <w:szCs w:val="24"/>
        </w:rPr>
        <w:instrText xml:space="preserve"> </w:instrText>
      </w:r>
      <w:r w:rsidR="004810E5">
        <w:rPr>
          <w:rFonts w:cs="Times New Roman"/>
          <w:szCs w:val="24"/>
          <w:lang w:val="en-US"/>
        </w:rPr>
        <w:instrText>malignancies</w:instrText>
      </w:r>
      <w:r w:rsidR="004810E5" w:rsidRPr="00E93A18">
        <w:rPr>
          <w:rFonts w:cs="Times New Roman"/>
          <w:szCs w:val="24"/>
        </w:rPr>
        <w:instrText xml:space="preserve">. </w:instrText>
      </w:r>
      <w:r w:rsidR="004810E5">
        <w:rPr>
          <w:rFonts w:cs="Times New Roman"/>
          <w:szCs w:val="24"/>
          <w:lang w:val="en-US"/>
        </w:rPr>
        <w:instrText>We</w:instrText>
      </w:r>
      <w:r w:rsidR="004810E5" w:rsidRPr="00E93A18">
        <w:rPr>
          <w:rFonts w:cs="Times New Roman"/>
          <w:szCs w:val="24"/>
        </w:rPr>
        <w:instrText xml:space="preserve"> </w:instrText>
      </w:r>
      <w:r w:rsidR="004810E5">
        <w:rPr>
          <w:rFonts w:cs="Times New Roman"/>
          <w:szCs w:val="24"/>
          <w:lang w:val="en-US"/>
        </w:rPr>
        <w:instrText>report</w:instrText>
      </w:r>
      <w:r w:rsidR="004810E5" w:rsidRPr="00E93A18">
        <w:rPr>
          <w:rFonts w:cs="Times New Roman"/>
          <w:szCs w:val="24"/>
        </w:rPr>
        <w:instrText xml:space="preserve"> </w:instrText>
      </w:r>
      <w:r w:rsidR="004810E5">
        <w:rPr>
          <w:rFonts w:cs="Times New Roman"/>
          <w:szCs w:val="24"/>
          <w:lang w:val="en-US"/>
        </w:rPr>
        <w:instrText>our</w:instrText>
      </w:r>
      <w:r w:rsidR="004810E5" w:rsidRPr="00E93A18">
        <w:rPr>
          <w:rFonts w:cs="Times New Roman"/>
          <w:szCs w:val="24"/>
        </w:rPr>
        <w:instrText xml:space="preserve"> </w:instrText>
      </w:r>
      <w:r w:rsidR="004810E5">
        <w:rPr>
          <w:rFonts w:cs="Times New Roman"/>
          <w:szCs w:val="24"/>
          <w:lang w:val="en-US"/>
        </w:rPr>
        <w:instrText>early</w:instrText>
      </w:r>
      <w:r w:rsidR="004810E5" w:rsidRPr="00E93A18">
        <w:rPr>
          <w:rFonts w:cs="Times New Roman"/>
          <w:szCs w:val="24"/>
        </w:rPr>
        <w:instrText xml:space="preserve"> </w:instrText>
      </w:r>
      <w:r w:rsidR="004810E5">
        <w:rPr>
          <w:rFonts w:cs="Times New Roman"/>
          <w:szCs w:val="24"/>
          <w:lang w:val="en-US"/>
        </w:rPr>
        <w:instrText>experience</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an</w:instrText>
      </w:r>
      <w:r w:rsidR="004810E5" w:rsidRPr="00E93A18">
        <w:rPr>
          <w:rFonts w:cs="Times New Roman"/>
          <w:szCs w:val="24"/>
        </w:rPr>
        <w:instrText xml:space="preserve"> </w:instrText>
      </w:r>
      <w:r w:rsidR="004810E5">
        <w:rPr>
          <w:rFonts w:cs="Times New Roman"/>
          <w:szCs w:val="24"/>
          <w:lang w:val="en-US"/>
        </w:rPr>
        <w:instrText>alternative</w:instrText>
      </w:r>
      <w:r w:rsidR="004810E5" w:rsidRPr="00E93A18">
        <w:rPr>
          <w:rFonts w:cs="Times New Roman"/>
          <w:szCs w:val="24"/>
        </w:rPr>
        <w:instrText xml:space="preserve"> </w:instrText>
      </w:r>
      <w:r w:rsidR="004810E5">
        <w:rPr>
          <w:rFonts w:cs="Times New Roman"/>
          <w:szCs w:val="24"/>
          <w:lang w:val="en-US"/>
        </w:rPr>
        <w:instrText>regimen</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where</w:instrText>
      </w:r>
      <w:r w:rsidR="004810E5" w:rsidRPr="00E93A18">
        <w:rPr>
          <w:rFonts w:cs="Times New Roman"/>
          <w:szCs w:val="24"/>
        </w:rPr>
        <w:instrText xml:space="preserve"> </w:instrText>
      </w:r>
      <w:r w:rsidR="004810E5">
        <w:rPr>
          <w:rFonts w:cs="Times New Roman"/>
          <w:szCs w:val="24"/>
          <w:lang w:val="en-US"/>
        </w:rPr>
        <w:instrText>BCNU</w:instrText>
      </w:r>
      <w:r w:rsidR="004810E5" w:rsidRPr="00E93A18">
        <w:rPr>
          <w:rFonts w:cs="Times New Roman"/>
          <w:szCs w:val="24"/>
        </w:rPr>
        <w:instrText xml:space="preserve"> </w:instrText>
      </w:r>
      <w:r w:rsidR="004810E5">
        <w:rPr>
          <w:rFonts w:cs="Times New Roman"/>
          <w:szCs w:val="24"/>
          <w:lang w:val="en-US"/>
        </w:rPr>
        <w:instrText>was</w:instrText>
      </w:r>
      <w:r w:rsidR="004810E5" w:rsidRPr="00E93A18">
        <w:rPr>
          <w:rFonts w:cs="Times New Roman"/>
          <w:szCs w:val="24"/>
        </w:rPr>
        <w:instrText xml:space="preserve"> </w:instrText>
      </w:r>
      <w:r w:rsidR="004810E5">
        <w:rPr>
          <w:rFonts w:cs="Times New Roman"/>
          <w:szCs w:val="24"/>
          <w:lang w:val="en-US"/>
        </w:rPr>
        <w:instrText>replaced</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oral</w:instrText>
      </w:r>
      <w:r w:rsidR="004810E5" w:rsidRPr="00E93A18">
        <w:rPr>
          <w:rFonts w:cs="Times New Roman"/>
          <w:szCs w:val="24"/>
        </w:rPr>
        <w:instrText xml:space="preserve"> </w:instrText>
      </w:r>
      <w:r w:rsidR="004810E5">
        <w:rPr>
          <w:rFonts w:cs="Times New Roman"/>
          <w:szCs w:val="24"/>
          <w:lang w:val="en-US"/>
        </w:rPr>
        <w:instrText>analogue</w:instrText>
      </w:r>
      <w:r w:rsidR="004810E5" w:rsidRPr="00E93A18">
        <w:rPr>
          <w:rFonts w:cs="Times New Roman"/>
          <w:szCs w:val="24"/>
        </w:rPr>
        <w:instrText xml:space="preserve"> </w:instrText>
      </w:r>
      <w:r w:rsidR="004810E5">
        <w:rPr>
          <w:rFonts w:cs="Times New Roman"/>
          <w:szCs w:val="24"/>
          <w:lang w:val="en-US"/>
        </w:rPr>
        <w:instrText>CCNU</w:instrText>
      </w:r>
      <w:r w:rsidR="004810E5" w:rsidRPr="00E93A18">
        <w:rPr>
          <w:rFonts w:cs="Times New Roman"/>
          <w:szCs w:val="24"/>
        </w:rPr>
        <w:instrText xml:space="preserve"> (</w:instrText>
      </w:r>
      <w:r w:rsidR="004810E5">
        <w:rPr>
          <w:rFonts w:cs="Times New Roman"/>
          <w:szCs w:val="24"/>
          <w:lang w:val="en-US"/>
        </w:rPr>
        <w:instrText>lomustine</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tide</w:instrText>
      </w:r>
      <w:r w:rsidR="004810E5" w:rsidRPr="00E93A18">
        <w:rPr>
          <w:rFonts w:cs="Times New Roman"/>
          <w:szCs w:val="24"/>
        </w:rPr>
        <w:instrText xml:space="preserve"> </w:instrText>
      </w:r>
      <w:r w:rsidR="004810E5">
        <w:rPr>
          <w:rFonts w:cs="Times New Roman"/>
          <w:szCs w:val="24"/>
          <w:lang w:val="en-US"/>
        </w:rPr>
        <w:instrText>over</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availability</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BCNU</w:instrText>
      </w:r>
      <w:r w:rsidR="004810E5" w:rsidRPr="00E93A18">
        <w:rPr>
          <w:rFonts w:cs="Times New Roman"/>
          <w:szCs w:val="24"/>
        </w:rPr>
        <w:instrText xml:space="preserve">. </w:instrText>
      </w:r>
      <w:r w:rsidR="004810E5">
        <w:rPr>
          <w:rFonts w:cs="Times New Roman"/>
          <w:szCs w:val="24"/>
          <w:lang w:val="en-US"/>
        </w:rPr>
        <w:instrText>Fifty</w:instrText>
      </w:r>
      <w:r w:rsidR="004810E5" w:rsidRPr="00E93A18">
        <w:rPr>
          <w:rFonts w:cs="Times New Roman"/>
          <w:szCs w:val="24"/>
        </w:rPr>
        <w:instrText xml:space="preserve"> </w:instrText>
      </w:r>
      <w:r w:rsidR="004810E5">
        <w:rPr>
          <w:rFonts w:cs="Times New Roman"/>
          <w:szCs w:val="24"/>
          <w:lang w:val="en-US"/>
        </w:rPr>
        <w:instrText>one</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or</w:instrText>
      </w:r>
      <w:r w:rsidR="004810E5" w:rsidRPr="00E93A18">
        <w:rPr>
          <w:rFonts w:cs="Times New Roman"/>
          <w:szCs w:val="24"/>
        </w:rPr>
        <w:instrText xml:space="preserve"> </w:instrText>
      </w:r>
      <w:r w:rsidR="004810E5">
        <w:rPr>
          <w:rFonts w:cs="Times New Roman"/>
          <w:szCs w:val="24"/>
          <w:lang w:val="en-US"/>
        </w:rPr>
        <w:instrText>refractory</w:instrText>
      </w:r>
      <w:r w:rsidR="004810E5" w:rsidRPr="00E93A18">
        <w:rPr>
          <w:rFonts w:cs="Times New Roman"/>
          <w:szCs w:val="24"/>
        </w:rPr>
        <w:instrText xml:space="preserve"> </w:instrText>
      </w:r>
      <w:r w:rsidR="004810E5">
        <w:rPr>
          <w:rFonts w:cs="Times New Roman"/>
          <w:szCs w:val="24"/>
          <w:lang w:val="en-US"/>
        </w:rPr>
        <w:instrText>lymphoma</w:instrText>
      </w:r>
      <w:r w:rsidR="004810E5" w:rsidRPr="00E93A18">
        <w:rPr>
          <w:rFonts w:cs="Times New Roman"/>
          <w:szCs w:val="24"/>
        </w:rPr>
        <w:instrText xml:space="preserve"> </w:instrText>
      </w:r>
      <w:r w:rsidR="004810E5">
        <w:rPr>
          <w:rFonts w:cs="Times New Roman"/>
          <w:szCs w:val="24"/>
          <w:lang w:val="en-US"/>
        </w:rPr>
        <w:instrText>who</w:instrText>
      </w:r>
      <w:r w:rsidR="004810E5" w:rsidRPr="00E93A18">
        <w:rPr>
          <w:rFonts w:cs="Times New Roman"/>
          <w:szCs w:val="24"/>
        </w:rPr>
        <w:instrText xml:space="preserve"> </w:instrText>
      </w:r>
      <w:r w:rsidR="004810E5">
        <w:rPr>
          <w:rFonts w:cs="Times New Roman"/>
          <w:szCs w:val="24"/>
          <w:lang w:val="en-US"/>
        </w:rPr>
        <w:instrText>received</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n</w:instrText>
      </w:r>
      <w:r w:rsidR="004810E5" w:rsidRPr="00E93A18">
        <w:rPr>
          <w:rFonts w:cs="Times New Roman"/>
          <w:szCs w:val="24"/>
        </w:rPr>
        <w:instrText xml:space="preserve">= 34)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n</w:instrText>
      </w:r>
      <w:r w:rsidR="004810E5" w:rsidRPr="00E93A18">
        <w:rPr>
          <w:rFonts w:cs="Times New Roman"/>
          <w:szCs w:val="24"/>
        </w:rPr>
        <w:instrText xml:space="preserve">= 17) </w:instrText>
      </w:r>
      <w:r w:rsidR="004810E5">
        <w:rPr>
          <w:rFonts w:cs="Times New Roman"/>
          <w:szCs w:val="24"/>
          <w:lang w:val="en-US"/>
        </w:rPr>
        <w:instrText>from</w:instrText>
      </w:r>
      <w:r w:rsidR="004810E5" w:rsidRPr="00E93A18">
        <w:rPr>
          <w:rFonts w:cs="Times New Roman"/>
          <w:szCs w:val="24"/>
        </w:rPr>
        <w:instrText xml:space="preserve"> </w:instrText>
      </w:r>
      <w:r w:rsidR="004810E5">
        <w:rPr>
          <w:rFonts w:cs="Times New Roman"/>
          <w:szCs w:val="24"/>
          <w:lang w:val="en-US"/>
        </w:rPr>
        <w:instrText>September</w:instrText>
      </w:r>
      <w:r w:rsidR="004810E5" w:rsidRPr="00E93A18">
        <w:rPr>
          <w:rFonts w:cs="Times New Roman"/>
          <w:szCs w:val="24"/>
        </w:rPr>
        <w:instrText xml:space="preserve"> 2001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February</w:instrText>
      </w:r>
      <w:r w:rsidR="004810E5" w:rsidRPr="00E93A18">
        <w:rPr>
          <w:rFonts w:cs="Times New Roman"/>
          <w:szCs w:val="24"/>
        </w:rPr>
        <w:instrText xml:space="preserve"> 2012 </w:instrText>
      </w:r>
      <w:r w:rsidR="004810E5">
        <w:rPr>
          <w:rFonts w:cs="Times New Roman"/>
          <w:szCs w:val="24"/>
          <w:lang w:val="en-US"/>
        </w:rPr>
        <w:instrText>were</w:instrText>
      </w:r>
      <w:r w:rsidR="004810E5" w:rsidRPr="00E93A18">
        <w:rPr>
          <w:rFonts w:cs="Times New Roman"/>
          <w:szCs w:val="24"/>
        </w:rPr>
        <w:instrText xml:space="preserve"> </w:instrText>
      </w:r>
      <w:r w:rsidR="004810E5">
        <w:rPr>
          <w:rFonts w:cs="Times New Roman"/>
          <w:szCs w:val="24"/>
          <w:lang w:val="en-US"/>
        </w:rPr>
        <w:instrText>analyzed</w:instrText>
      </w:r>
      <w:r w:rsidR="004810E5" w:rsidRPr="00E93A18">
        <w:rPr>
          <w:rFonts w:cs="Times New Roman"/>
          <w:szCs w:val="24"/>
        </w:rPr>
        <w:instrText xml:space="preserve">. </w:instrText>
      </w:r>
      <w:r w:rsidR="004810E5">
        <w:rPr>
          <w:rFonts w:cs="Times New Roman"/>
          <w:szCs w:val="24"/>
          <w:lang w:val="en-US"/>
        </w:rPr>
        <w:instrText>From</w:instrText>
      </w:r>
      <w:r w:rsidR="004810E5" w:rsidRPr="00E93A18">
        <w:rPr>
          <w:rFonts w:cs="Times New Roman"/>
          <w:szCs w:val="24"/>
        </w:rPr>
        <w:instrText xml:space="preserve"> </w:instrText>
      </w:r>
      <w:r w:rsidR="004810E5">
        <w:rPr>
          <w:rFonts w:cs="Times New Roman"/>
          <w:szCs w:val="24"/>
          <w:lang w:val="en-US"/>
        </w:rPr>
        <w:instrText>October</w:instrText>
      </w:r>
      <w:r w:rsidR="004810E5" w:rsidRPr="00E93A18">
        <w:rPr>
          <w:rFonts w:cs="Times New Roman"/>
          <w:szCs w:val="24"/>
        </w:rPr>
        <w:instrText xml:space="preserve"> 2009 </w:instrText>
      </w:r>
      <w:r w:rsidR="004810E5">
        <w:rPr>
          <w:rFonts w:cs="Times New Roman"/>
          <w:szCs w:val="24"/>
          <w:lang w:val="en-US"/>
        </w:rPr>
        <w:instrText>onwards</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was</w:instrText>
      </w:r>
      <w:r w:rsidR="004810E5" w:rsidRPr="00E93A18">
        <w:rPr>
          <w:rFonts w:cs="Times New Roman"/>
          <w:szCs w:val="24"/>
        </w:rPr>
        <w:instrText xml:space="preserve"> </w:instrText>
      </w:r>
      <w:r w:rsidR="004810E5">
        <w:rPr>
          <w:rFonts w:cs="Times New Roman"/>
          <w:szCs w:val="24"/>
          <w:lang w:val="en-US"/>
        </w:rPr>
        <w:instrText>used</w:instrText>
      </w:r>
      <w:r w:rsidR="004810E5" w:rsidRPr="00E93A18">
        <w:rPr>
          <w:rFonts w:cs="Times New Roman"/>
          <w:szCs w:val="24"/>
        </w:rPr>
        <w:instrText xml:space="preserve"> </w:instrText>
      </w:r>
      <w:r w:rsidR="004810E5">
        <w:rPr>
          <w:rFonts w:cs="Times New Roman"/>
          <w:szCs w:val="24"/>
          <w:lang w:val="en-US"/>
        </w:rPr>
        <w:instrText>as</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conditioning</w:instrText>
      </w:r>
      <w:r w:rsidR="004810E5" w:rsidRPr="00E93A18">
        <w:rPr>
          <w:rFonts w:cs="Times New Roman"/>
          <w:szCs w:val="24"/>
        </w:rPr>
        <w:instrText xml:space="preserve"> </w:instrText>
      </w:r>
      <w:r w:rsidR="004810E5">
        <w:rPr>
          <w:rFonts w:cs="Times New Roman"/>
          <w:szCs w:val="24"/>
          <w:lang w:val="en-US"/>
        </w:rPr>
        <w:instrText>regimen</w:instrText>
      </w:r>
      <w:r w:rsidR="004810E5" w:rsidRPr="00E93A18">
        <w:rPr>
          <w:rFonts w:cs="Times New Roman"/>
          <w:szCs w:val="24"/>
        </w:rPr>
        <w:instrText xml:space="preserve"> </w:instrText>
      </w:r>
      <w:r w:rsidR="004810E5">
        <w:rPr>
          <w:rFonts w:cs="Times New Roman"/>
          <w:szCs w:val="24"/>
          <w:lang w:val="en-US"/>
        </w:rPr>
        <w:instrText>instead</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conventional</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in</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group</w:instrText>
      </w:r>
      <w:r w:rsidR="004810E5" w:rsidRPr="00E93A18">
        <w:rPr>
          <w:rFonts w:cs="Times New Roman"/>
          <w:szCs w:val="24"/>
        </w:rPr>
        <w:instrText xml:space="preserve"> </w:instrText>
      </w:r>
      <w:r w:rsidR="004810E5">
        <w:rPr>
          <w:rFonts w:cs="Times New Roman"/>
          <w:szCs w:val="24"/>
          <w:lang w:val="en-US"/>
        </w:rPr>
        <w:instrText>had</w:instrText>
      </w:r>
      <w:r w:rsidR="004810E5" w:rsidRPr="00E93A18">
        <w:rPr>
          <w:rFonts w:cs="Times New Roman"/>
          <w:szCs w:val="24"/>
        </w:rPr>
        <w:instrText xml:space="preserve"> </w:instrText>
      </w:r>
      <w:r w:rsidR="004810E5">
        <w:rPr>
          <w:rFonts w:cs="Times New Roman"/>
          <w:szCs w:val="24"/>
          <w:lang w:val="en-US"/>
        </w:rPr>
        <w:instrText>more</w:instrText>
      </w:r>
      <w:r w:rsidR="004810E5" w:rsidRPr="00E93A18">
        <w:rPr>
          <w:rFonts w:cs="Times New Roman"/>
          <w:szCs w:val="24"/>
        </w:rPr>
        <w:instrText xml:space="preserve"> </w:instrText>
      </w:r>
      <w:r w:rsidR="004810E5">
        <w:rPr>
          <w:rFonts w:cs="Times New Roman"/>
          <w:szCs w:val="24"/>
          <w:lang w:val="en-US"/>
        </w:rPr>
        <w:instrText>chemorefractory</w:instrText>
      </w:r>
      <w:r w:rsidR="004810E5" w:rsidRPr="00E93A18">
        <w:rPr>
          <w:rFonts w:cs="Times New Roman"/>
          <w:szCs w:val="24"/>
        </w:rPr>
        <w:instrText xml:space="preserve"> </w:instrText>
      </w:r>
      <w:r w:rsidR="004810E5">
        <w:rPr>
          <w:rFonts w:cs="Times New Roman"/>
          <w:szCs w:val="24"/>
          <w:lang w:val="en-US"/>
        </w:rPr>
        <w:instrText>disease</w:instrText>
      </w:r>
      <w:r w:rsidR="004810E5" w:rsidRPr="00E93A18">
        <w:rPr>
          <w:rFonts w:cs="Times New Roman"/>
          <w:szCs w:val="24"/>
        </w:rPr>
        <w:instrText xml:space="preserve"> (35% </w:instrText>
      </w:r>
      <w:r w:rsidR="004810E5">
        <w:rPr>
          <w:rFonts w:cs="Times New Roman"/>
          <w:szCs w:val="24"/>
          <w:lang w:val="en-US"/>
        </w:rPr>
        <w:instrText>vs</w:instrText>
      </w:r>
      <w:r w:rsidR="004810E5" w:rsidRPr="00E93A18">
        <w:rPr>
          <w:rFonts w:cs="Times New Roman"/>
          <w:szCs w:val="24"/>
        </w:rPr>
        <w:instrText xml:space="preserve"> 9%, </w:instrText>
      </w:r>
      <w:r w:rsidR="004810E5">
        <w:rPr>
          <w:rFonts w:cs="Times New Roman"/>
          <w:szCs w:val="24"/>
          <w:lang w:val="en-US"/>
        </w:rPr>
        <w:instrText>p</w:instrText>
      </w:r>
      <w:r w:rsidR="004810E5" w:rsidRPr="00E93A18">
        <w:rPr>
          <w:rFonts w:cs="Times New Roman"/>
          <w:szCs w:val="24"/>
        </w:rPr>
        <w:instrText xml:space="preserve"> = 0.045)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high</w:instrText>
      </w:r>
      <w:r w:rsidR="004810E5" w:rsidRPr="00E93A18">
        <w:rPr>
          <w:rFonts w:cs="Times New Roman"/>
          <w:szCs w:val="24"/>
        </w:rPr>
        <w:instrText xml:space="preserve"> </w:instrText>
      </w:r>
      <w:r w:rsidR="004810E5">
        <w:rPr>
          <w:rFonts w:cs="Times New Roman"/>
          <w:szCs w:val="24"/>
          <w:lang w:val="en-US"/>
        </w:rPr>
        <w:instrText>risk</w:instrText>
      </w:r>
      <w:r w:rsidR="004810E5" w:rsidRPr="00E93A18">
        <w:rPr>
          <w:rFonts w:cs="Times New Roman"/>
          <w:szCs w:val="24"/>
        </w:rPr>
        <w:instrText xml:space="preserve"> </w:instrText>
      </w:r>
      <w:r w:rsidR="004810E5">
        <w:rPr>
          <w:rFonts w:cs="Times New Roman"/>
          <w:szCs w:val="24"/>
          <w:lang w:val="en-US"/>
        </w:rPr>
        <w:instrText>comorbidity</w:instrText>
      </w:r>
      <w:r w:rsidR="004810E5" w:rsidRPr="00E93A18">
        <w:rPr>
          <w:rFonts w:cs="Times New Roman"/>
          <w:szCs w:val="24"/>
        </w:rPr>
        <w:instrText xml:space="preserve"> </w:instrText>
      </w:r>
      <w:r w:rsidR="004810E5">
        <w:rPr>
          <w:rFonts w:cs="Times New Roman"/>
          <w:szCs w:val="24"/>
          <w:lang w:val="en-US"/>
        </w:rPr>
        <w:instrText>score</w:instrText>
      </w:r>
      <w:r w:rsidR="004810E5" w:rsidRPr="00E93A18">
        <w:rPr>
          <w:rFonts w:cs="Times New Roman"/>
          <w:szCs w:val="24"/>
        </w:rPr>
        <w:instrText xml:space="preserve"> (24% </w:instrText>
      </w:r>
      <w:r w:rsidR="004810E5">
        <w:rPr>
          <w:rFonts w:cs="Times New Roman"/>
          <w:szCs w:val="24"/>
          <w:lang w:val="en-US"/>
        </w:rPr>
        <w:instrText>vs</w:instrText>
      </w:r>
      <w:r w:rsidR="004810E5" w:rsidRPr="00E93A18">
        <w:rPr>
          <w:rFonts w:cs="Times New Roman"/>
          <w:szCs w:val="24"/>
        </w:rPr>
        <w:instrText xml:space="preserve"> 0%, </w:instrText>
      </w:r>
      <w:r w:rsidR="004810E5">
        <w:rPr>
          <w:rFonts w:cs="Times New Roman"/>
          <w:szCs w:val="24"/>
          <w:lang w:val="en-US"/>
        </w:rPr>
        <w:instrText>p</w:instrText>
      </w:r>
      <w:r w:rsidR="004810E5" w:rsidRPr="00E93A18">
        <w:rPr>
          <w:rFonts w:cs="Times New Roman"/>
          <w:szCs w:val="24"/>
        </w:rPr>
        <w:instrText xml:space="preserve"> = 0.019). </w:instrText>
      </w:r>
      <w:r w:rsidR="004810E5">
        <w:rPr>
          <w:rFonts w:cs="Times New Roman"/>
          <w:szCs w:val="24"/>
          <w:lang w:val="en-US"/>
        </w:rPr>
        <w:instrText>Grade</w:instrText>
      </w:r>
      <w:r w:rsidR="004810E5" w:rsidRPr="00E93A18">
        <w:rPr>
          <w:rFonts w:cs="Times New Roman"/>
          <w:szCs w:val="24"/>
        </w:rPr>
        <w:instrText xml:space="preserve"> 3 </w:instrText>
      </w:r>
      <w:r w:rsidR="004810E5">
        <w:rPr>
          <w:rFonts w:cs="Times New Roman"/>
          <w:szCs w:val="24"/>
          <w:lang w:val="en-US"/>
        </w:rPr>
        <w:instrText>and</w:instrText>
      </w:r>
      <w:r w:rsidR="004810E5" w:rsidRPr="00E93A18">
        <w:rPr>
          <w:rFonts w:cs="Times New Roman"/>
          <w:szCs w:val="24"/>
        </w:rPr>
        <w:instrText xml:space="preserve"> 4 </w:instrText>
      </w:r>
      <w:r w:rsidR="004810E5">
        <w:rPr>
          <w:rFonts w:cs="Times New Roman"/>
          <w:szCs w:val="24"/>
          <w:lang w:val="en-US"/>
        </w:rPr>
        <w:instrText>oral</w:instrText>
      </w:r>
      <w:r w:rsidR="004810E5" w:rsidRPr="00E93A18">
        <w:rPr>
          <w:rFonts w:cs="Times New Roman"/>
          <w:szCs w:val="24"/>
        </w:rPr>
        <w:instrText xml:space="preserve"> </w:instrText>
      </w:r>
      <w:r w:rsidR="004810E5">
        <w:rPr>
          <w:rFonts w:cs="Times New Roman"/>
          <w:szCs w:val="24"/>
          <w:lang w:val="en-US"/>
        </w:rPr>
        <w:instrText>mucositis</w:instrText>
      </w:r>
      <w:r w:rsidR="004810E5" w:rsidRPr="00E93A18">
        <w:rPr>
          <w:rFonts w:cs="Times New Roman"/>
          <w:szCs w:val="24"/>
        </w:rPr>
        <w:instrText xml:space="preserve"> (67.6% </w:instrText>
      </w:r>
      <w:r w:rsidR="004810E5">
        <w:rPr>
          <w:rFonts w:cs="Times New Roman"/>
          <w:szCs w:val="24"/>
          <w:lang w:val="en-US"/>
        </w:rPr>
        <w:instrText>vs</w:instrText>
      </w:r>
      <w:r w:rsidR="004810E5" w:rsidRPr="00E93A18">
        <w:rPr>
          <w:rFonts w:cs="Times New Roman"/>
          <w:szCs w:val="24"/>
        </w:rPr>
        <w:instrText xml:space="preserve">. 64.7%, </w:instrText>
      </w:r>
      <w:r w:rsidR="004810E5">
        <w:rPr>
          <w:rFonts w:cs="Times New Roman"/>
          <w:szCs w:val="24"/>
          <w:lang w:val="en-US"/>
        </w:rPr>
        <w:instrText>p</w:instrText>
      </w:r>
      <w:r w:rsidR="004810E5" w:rsidRPr="00E93A18">
        <w:rPr>
          <w:rFonts w:cs="Times New Roman"/>
          <w:szCs w:val="24"/>
        </w:rPr>
        <w:instrText xml:space="preserve"> = 0.834)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diarrhea</w:instrText>
      </w:r>
      <w:r w:rsidR="004810E5" w:rsidRPr="00E93A18">
        <w:rPr>
          <w:rFonts w:cs="Times New Roman"/>
          <w:szCs w:val="24"/>
        </w:rPr>
        <w:instrText xml:space="preserve"> (47% </w:instrText>
      </w:r>
      <w:r w:rsidR="004810E5">
        <w:rPr>
          <w:rFonts w:cs="Times New Roman"/>
          <w:szCs w:val="24"/>
          <w:lang w:val="en-US"/>
        </w:rPr>
        <w:instrText>vs</w:instrText>
      </w:r>
      <w:r w:rsidR="004810E5" w:rsidRPr="00E93A18">
        <w:rPr>
          <w:rFonts w:cs="Times New Roman"/>
          <w:szCs w:val="24"/>
        </w:rPr>
        <w:instrText xml:space="preserve">. 41.1%, </w:instrText>
      </w:r>
      <w:r w:rsidR="004810E5">
        <w:rPr>
          <w:rFonts w:cs="Times New Roman"/>
          <w:szCs w:val="24"/>
          <w:lang w:val="en-US"/>
        </w:rPr>
        <w:instrText>p</w:instrText>
      </w:r>
      <w:r w:rsidR="004810E5" w:rsidRPr="00E93A18">
        <w:rPr>
          <w:rFonts w:cs="Times New Roman"/>
          <w:szCs w:val="24"/>
        </w:rPr>
        <w:instrText xml:space="preserve"> = 0.691) </w:instrText>
      </w:r>
      <w:r w:rsidR="004810E5">
        <w:rPr>
          <w:rFonts w:cs="Times New Roman"/>
          <w:szCs w:val="24"/>
          <w:lang w:val="en-US"/>
        </w:rPr>
        <w:instrText>were</w:instrText>
      </w:r>
      <w:r w:rsidR="004810E5" w:rsidRPr="00E93A18">
        <w:rPr>
          <w:rFonts w:cs="Times New Roman"/>
          <w:szCs w:val="24"/>
        </w:rPr>
        <w:instrText xml:space="preserve"> </w:instrText>
      </w:r>
      <w:r w:rsidR="004810E5">
        <w:rPr>
          <w:rFonts w:cs="Times New Roman"/>
          <w:szCs w:val="24"/>
          <w:lang w:val="en-US"/>
        </w:rPr>
        <w:instrText>similar</w:instrText>
      </w:r>
      <w:r w:rsidR="004810E5" w:rsidRPr="00E93A18">
        <w:rPr>
          <w:rFonts w:cs="Times New Roman"/>
          <w:szCs w:val="24"/>
        </w:rPr>
        <w:instrText xml:space="preserve">. </w:instrText>
      </w:r>
      <w:r w:rsidR="004810E5">
        <w:rPr>
          <w:rFonts w:cs="Times New Roman"/>
          <w:szCs w:val="24"/>
          <w:lang w:val="en-US"/>
        </w:rPr>
        <w:instrText>No</w:instrText>
      </w:r>
      <w:r w:rsidR="004810E5" w:rsidRPr="00E93A18">
        <w:rPr>
          <w:rFonts w:cs="Times New Roman"/>
          <w:szCs w:val="24"/>
        </w:rPr>
        <w:instrText xml:space="preserve"> </w:instrText>
      </w:r>
      <w:r w:rsidR="004810E5">
        <w:rPr>
          <w:rFonts w:cs="Times New Roman"/>
          <w:szCs w:val="24"/>
          <w:lang w:val="en-US"/>
        </w:rPr>
        <w:instrText>difference</w:instrText>
      </w:r>
      <w:r w:rsidR="004810E5" w:rsidRPr="00E93A18">
        <w:rPr>
          <w:rFonts w:cs="Times New Roman"/>
          <w:szCs w:val="24"/>
        </w:rPr>
        <w:instrText xml:space="preserve"> </w:instrText>
      </w:r>
      <w:r w:rsidR="004810E5">
        <w:rPr>
          <w:rFonts w:cs="Times New Roman"/>
          <w:szCs w:val="24"/>
          <w:lang w:val="en-US"/>
        </w:rPr>
        <w:instrText>was</w:instrText>
      </w:r>
      <w:r w:rsidR="004810E5" w:rsidRPr="00E93A18">
        <w:rPr>
          <w:rFonts w:cs="Times New Roman"/>
          <w:szCs w:val="24"/>
        </w:rPr>
        <w:instrText xml:space="preserve"> </w:instrText>
      </w:r>
      <w:r w:rsidR="004810E5">
        <w:rPr>
          <w:rFonts w:cs="Times New Roman"/>
          <w:szCs w:val="24"/>
          <w:lang w:val="en-US"/>
        </w:rPr>
        <w:instrText>noted</w:instrText>
      </w:r>
      <w:r w:rsidR="004810E5" w:rsidRPr="00E93A18">
        <w:rPr>
          <w:rFonts w:cs="Times New Roman"/>
          <w:szCs w:val="24"/>
        </w:rPr>
        <w:instrText xml:space="preserve"> </w:instrText>
      </w:r>
      <w:r w:rsidR="004810E5">
        <w:rPr>
          <w:rFonts w:cs="Times New Roman"/>
          <w:szCs w:val="24"/>
          <w:lang w:val="en-US"/>
        </w:rPr>
        <w:instrText>between</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two</w:instrText>
      </w:r>
      <w:r w:rsidR="004810E5" w:rsidRPr="00E93A18">
        <w:rPr>
          <w:rFonts w:cs="Times New Roman"/>
          <w:szCs w:val="24"/>
        </w:rPr>
        <w:instrText xml:space="preserve"> </w:instrText>
      </w:r>
      <w:r w:rsidR="004810E5">
        <w:rPr>
          <w:rFonts w:cs="Times New Roman"/>
          <w:szCs w:val="24"/>
          <w:lang w:val="en-US"/>
        </w:rPr>
        <w:instrText>groups</w:instrText>
      </w:r>
      <w:r w:rsidR="004810E5" w:rsidRPr="00E93A18">
        <w:rPr>
          <w:rFonts w:cs="Times New Roman"/>
          <w:szCs w:val="24"/>
        </w:rPr>
        <w:instrText xml:space="preserve"> </w:instrText>
      </w:r>
      <w:r w:rsidR="004810E5">
        <w:rPr>
          <w:rFonts w:cs="Times New Roman"/>
          <w:szCs w:val="24"/>
          <w:lang w:val="en-US"/>
        </w:rPr>
        <w:instrText>in</w:instrText>
      </w:r>
      <w:r w:rsidR="004810E5" w:rsidRPr="00E93A18">
        <w:rPr>
          <w:rFonts w:cs="Times New Roman"/>
          <w:szCs w:val="24"/>
        </w:rPr>
        <w:instrText xml:space="preserve"> </w:instrText>
      </w:r>
      <w:r w:rsidR="004810E5">
        <w:rPr>
          <w:rFonts w:cs="Times New Roman"/>
          <w:szCs w:val="24"/>
          <w:lang w:val="en-US"/>
        </w:rPr>
        <w:instrText>terms</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engraftment</w:instrText>
      </w:r>
      <w:r w:rsidR="004810E5" w:rsidRPr="00E93A18">
        <w:rPr>
          <w:rFonts w:cs="Times New Roman"/>
          <w:szCs w:val="24"/>
        </w:rPr>
        <w:instrText xml:space="preserve">, </w:instrText>
      </w:r>
      <w:r w:rsidR="004810E5">
        <w:rPr>
          <w:rFonts w:cs="Times New Roman"/>
          <w:szCs w:val="24"/>
          <w:lang w:val="en-US"/>
        </w:rPr>
        <w:instrText>documented</w:instrText>
      </w:r>
      <w:r w:rsidR="004810E5" w:rsidRPr="00E93A18">
        <w:rPr>
          <w:rFonts w:cs="Times New Roman"/>
          <w:szCs w:val="24"/>
        </w:rPr>
        <w:instrText xml:space="preserve"> </w:instrText>
      </w:r>
      <w:r w:rsidR="004810E5">
        <w:rPr>
          <w:rFonts w:cs="Times New Roman"/>
          <w:szCs w:val="24"/>
          <w:lang w:val="en-US"/>
        </w:rPr>
        <w:instrText>infections</w:instrText>
      </w:r>
      <w:r w:rsidR="004810E5" w:rsidRPr="00E93A18">
        <w:rPr>
          <w:rFonts w:cs="Times New Roman"/>
          <w:szCs w:val="24"/>
        </w:rPr>
        <w:instrText xml:space="preserve">, </w:instrText>
      </w:r>
      <w:r w:rsidR="004810E5">
        <w:rPr>
          <w:rFonts w:cs="Times New Roman"/>
          <w:szCs w:val="24"/>
          <w:lang w:val="en-US"/>
        </w:rPr>
        <w:instrText>antibiotic</w:instrText>
      </w:r>
      <w:r w:rsidR="004810E5" w:rsidRPr="00E93A18">
        <w:rPr>
          <w:rFonts w:cs="Times New Roman"/>
          <w:szCs w:val="24"/>
        </w:rPr>
        <w:instrText xml:space="preserve"> </w:instrText>
      </w:r>
      <w:r w:rsidR="004810E5">
        <w:rPr>
          <w:rFonts w:cs="Times New Roman"/>
          <w:szCs w:val="24"/>
          <w:lang w:val="en-US"/>
        </w:rPr>
        <w:instrText>use</w:instrText>
      </w:r>
      <w:r w:rsidR="004810E5" w:rsidRPr="00E93A18">
        <w:rPr>
          <w:rFonts w:cs="Times New Roman"/>
          <w:szCs w:val="24"/>
        </w:rPr>
        <w:instrText xml:space="preserve">, </w:instrText>
      </w:r>
      <w:r w:rsidR="004810E5">
        <w:rPr>
          <w:rFonts w:cs="Times New Roman"/>
          <w:szCs w:val="24"/>
          <w:lang w:val="en-US"/>
        </w:rPr>
        <w:instrText>cumulative</w:instrText>
      </w:r>
      <w:r w:rsidR="004810E5" w:rsidRPr="00E93A18">
        <w:rPr>
          <w:rFonts w:cs="Times New Roman"/>
          <w:szCs w:val="24"/>
        </w:rPr>
        <w:instrText xml:space="preserve"> </w:instrText>
      </w:r>
      <w:r w:rsidR="004810E5">
        <w:rPr>
          <w:rFonts w:cs="Times New Roman"/>
          <w:szCs w:val="24"/>
          <w:lang w:val="en-US"/>
        </w:rPr>
        <w:instrText>toxicity</w:instrText>
      </w:r>
      <w:r w:rsidR="004810E5" w:rsidRPr="00E93A18">
        <w:rPr>
          <w:rFonts w:cs="Times New Roman"/>
          <w:szCs w:val="24"/>
        </w:rPr>
        <w:instrText xml:space="preserve"> </w:instrText>
      </w:r>
      <w:r w:rsidR="004810E5">
        <w:rPr>
          <w:rFonts w:cs="Times New Roman"/>
          <w:szCs w:val="24"/>
          <w:lang w:val="en-US"/>
        </w:rPr>
        <w:instrText>risk</w:instrText>
      </w:r>
      <w:r w:rsidR="004810E5" w:rsidRPr="00E93A18">
        <w:rPr>
          <w:rFonts w:cs="Times New Roman"/>
          <w:szCs w:val="24"/>
        </w:rPr>
        <w:instrText xml:space="preserve">, </w:instrText>
      </w:r>
      <w:r w:rsidR="004810E5">
        <w:rPr>
          <w:rFonts w:cs="Times New Roman"/>
          <w:szCs w:val="24"/>
          <w:lang w:val="en-US"/>
        </w:rPr>
        <w:instrText>length</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hospital</w:instrText>
      </w:r>
      <w:r w:rsidR="004810E5" w:rsidRPr="00E93A18">
        <w:rPr>
          <w:rFonts w:cs="Times New Roman"/>
          <w:szCs w:val="24"/>
        </w:rPr>
        <w:instrText xml:space="preserve"> </w:instrText>
      </w:r>
      <w:r w:rsidR="004810E5">
        <w:rPr>
          <w:rFonts w:cs="Times New Roman"/>
          <w:szCs w:val="24"/>
          <w:lang w:val="en-US"/>
        </w:rPr>
        <w:instrText>sta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100 </w:instrText>
      </w:r>
      <w:r w:rsidR="004810E5">
        <w:rPr>
          <w:rFonts w:cs="Times New Roman"/>
          <w:szCs w:val="24"/>
          <w:lang w:val="en-US"/>
        </w:rPr>
        <w:instrText>day</w:instrText>
      </w:r>
      <w:r w:rsidR="004810E5" w:rsidRPr="00E93A18">
        <w:rPr>
          <w:rFonts w:cs="Times New Roman"/>
          <w:szCs w:val="24"/>
        </w:rPr>
        <w:instrText xml:space="preserve"> </w:instrText>
      </w:r>
      <w:r w:rsidR="004810E5">
        <w:rPr>
          <w:rFonts w:cs="Times New Roman"/>
          <w:szCs w:val="24"/>
          <w:lang w:val="en-US"/>
        </w:rPr>
        <w:instrText>transplant</w:instrText>
      </w:r>
      <w:r w:rsidR="004810E5" w:rsidRPr="00E93A18">
        <w:rPr>
          <w:rFonts w:cs="Times New Roman"/>
          <w:szCs w:val="24"/>
        </w:rPr>
        <w:instrText xml:space="preserve"> </w:instrText>
      </w:r>
      <w:r w:rsidR="004810E5">
        <w:rPr>
          <w:rFonts w:cs="Times New Roman"/>
          <w:szCs w:val="24"/>
          <w:lang w:val="en-US"/>
        </w:rPr>
        <w:instrText>related</w:instrText>
      </w:r>
      <w:r w:rsidR="004810E5" w:rsidRPr="00E93A18">
        <w:rPr>
          <w:rFonts w:cs="Times New Roman"/>
          <w:szCs w:val="24"/>
        </w:rPr>
        <w:instrText xml:space="preserve"> </w:instrText>
      </w:r>
      <w:r w:rsidR="004810E5">
        <w:rPr>
          <w:rFonts w:cs="Times New Roman"/>
          <w:szCs w:val="24"/>
          <w:lang w:val="en-US"/>
        </w:rPr>
        <w:instrText>mortality</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estimated</w:instrText>
      </w:r>
      <w:r w:rsidR="004810E5" w:rsidRPr="00E93A18">
        <w:rPr>
          <w:rFonts w:cs="Times New Roman"/>
          <w:szCs w:val="24"/>
        </w:rPr>
        <w:instrText xml:space="preserve"> 2 </w:instrText>
      </w:r>
      <w:r w:rsidR="004810E5">
        <w:rPr>
          <w:rFonts w:cs="Times New Roman"/>
          <w:szCs w:val="24"/>
          <w:lang w:val="en-US"/>
        </w:rPr>
        <w:instrText>year</w:instrText>
      </w:r>
      <w:r w:rsidR="004810E5" w:rsidRPr="00E93A18">
        <w:rPr>
          <w:rFonts w:cs="Times New Roman"/>
          <w:szCs w:val="24"/>
        </w:rPr>
        <w:instrText xml:space="preserve"> </w:instrText>
      </w:r>
      <w:r w:rsidR="004810E5">
        <w:rPr>
          <w:rFonts w:cs="Times New Roman"/>
          <w:szCs w:val="24"/>
          <w:lang w:val="en-US"/>
        </w:rPr>
        <w:instrText>overall</w:instrText>
      </w:r>
      <w:r w:rsidR="004810E5" w:rsidRPr="00E93A18">
        <w:rPr>
          <w:rFonts w:cs="Times New Roman"/>
          <w:szCs w:val="24"/>
        </w:rPr>
        <w:instrText xml:space="preserve"> </w:instrText>
      </w:r>
      <w:r w:rsidR="004810E5">
        <w:rPr>
          <w:rFonts w:cs="Times New Roman"/>
          <w:szCs w:val="24"/>
          <w:lang w:val="en-US"/>
        </w:rPr>
        <w:instrText>survival</w:instrText>
      </w:r>
      <w:r w:rsidR="004810E5" w:rsidRPr="00E93A18">
        <w:rPr>
          <w:rFonts w:cs="Times New Roman"/>
          <w:szCs w:val="24"/>
        </w:rPr>
        <w:instrText xml:space="preserve"> (61.7% </w:instrText>
      </w:r>
      <w:r w:rsidR="004810E5">
        <w:rPr>
          <w:rFonts w:cs="Times New Roman"/>
          <w:szCs w:val="24"/>
          <w:lang w:val="en-US"/>
        </w:rPr>
        <w:instrText>vs</w:instrText>
      </w:r>
      <w:r w:rsidR="004810E5" w:rsidRPr="00E93A18">
        <w:rPr>
          <w:rFonts w:cs="Times New Roman"/>
          <w:szCs w:val="24"/>
        </w:rPr>
        <w:instrText xml:space="preserve">. 62.7%, </w:instrText>
      </w:r>
      <w:r w:rsidR="004810E5">
        <w:rPr>
          <w:rFonts w:cs="Times New Roman"/>
          <w:szCs w:val="24"/>
          <w:lang w:val="en-US"/>
        </w:rPr>
        <w:instrText>p</w:instrText>
      </w:r>
      <w:r w:rsidR="004810E5" w:rsidRPr="00E93A18">
        <w:rPr>
          <w:rFonts w:cs="Times New Roman"/>
          <w:szCs w:val="24"/>
        </w:rPr>
        <w:instrText xml:space="preserve"> = 0.928)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event</w:instrText>
      </w:r>
      <w:r w:rsidR="004810E5" w:rsidRPr="00E93A18">
        <w:rPr>
          <w:rFonts w:cs="Times New Roman"/>
          <w:szCs w:val="24"/>
        </w:rPr>
        <w:instrText xml:space="preserve"> </w:instrText>
      </w:r>
      <w:r w:rsidR="004810E5">
        <w:rPr>
          <w:rFonts w:cs="Times New Roman"/>
          <w:szCs w:val="24"/>
          <w:lang w:val="en-US"/>
        </w:rPr>
        <w:instrText>free</w:instrText>
      </w:r>
      <w:r w:rsidR="004810E5" w:rsidRPr="00E93A18">
        <w:rPr>
          <w:rFonts w:cs="Times New Roman"/>
          <w:szCs w:val="24"/>
        </w:rPr>
        <w:instrText xml:space="preserve"> </w:instrText>
      </w:r>
      <w:r w:rsidR="004810E5">
        <w:rPr>
          <w:rFonts w:cs="Times New Roman"/>
          <w:szCs w:val="24"/>
          <w:lang w:val="en-US"/>
        </w:rPr>
        <w:instrText>survival</w:instrText>
      </w:r>
      <w:r w:rsidR="004810E5" w:rsidRPr="00E93A18">
        <w:rPr>
          <w:rFonts w:cs="Times New Roman"/>
          <w:szCs w:val="24"/>
        </w:rPr>
        <w:instrText xml:space="preserve"> (44.6% </w:instrText>
      </w:r>
      <w:r w:rsidR="004810E5">
        <w:rPr>
          <w:rFonts w:cs="Times New Roman"/>
          <w:szCs w:val="24"/>
          <w:lang w:val="en-US"/>
        </w:rPr>
        <w:instrText>vs</w:instrText>
      </w:r>
      <w:r w:rsidR="004810E5" w:rsidRPr="00E93A18">
        <w:rPr>
          <w:rFonts w:cs="Times New Roman"/>
          <w:szCs w:val="24"/>
        </w:rPr>
        <w:instrText xml:space="preserve">. 41.1%, </w:instrText>
      </w:r>
      <w:r w:rsidR="004810E5">
        <w:rPr>
          <w:rFonts w:cs="Times New Roman"/>
          <w:szCs w:val="24"/>
          <w:lang w:val="en-US"/>
        </w:rPr>
        <w:instrText>p</w:instrText>
      </w:r>
      <w:r w:rsidR="004810E5" w:rsidRPr="00E93A18">
        <w:rPr>
          <w:rFonts w:cs="Times New Roman"/>
          <w:szCs w:val="24"/>
        </w:rPr>
        <w:instrText xml:space="preserve"> = 0.510)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the</w:instrText>
      </w:r>
      <w:r w:rsidR="004810E5" w:rsidRPr="00E93A18">
        <w:rPr>
          <w:rFonts w:cs="Times New Roman"/>
          <w:szCs w:val="24"/>
        </w:rPr>
        <w:instrText xml:space="preserve"> </w:instrText>
      </w:r>
      <w:r w:rsidR="004810E5">
        <w:rPr>
          <w:rFonts w:cs="Times New Roman"/>
          <w:szCs w:val="24"/>
          <w:lang w:val="en-US"/>
        </w:rPr>
        <w:instrText>regimens</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respectively</w:instrText>
      </w:r>
      <w:r w:rsidR="004810E5" w:rsidRPr="00E93A18">
        <w:rPr>
          <w:rFonts w:cs="Times New Roman"/>
          <w:szCs w:val="24"/>
        </w:rPr>
        <w:instrText xml:space="preserve"> </w:instrText>
      </w:r>
      <w:r w:rsidR="004810E5">
        <w:rPr>
          <w:rFonts w:cs="Times New Roman"/>
          <w:szCs w:val="24"/>
          <w:lang w:val="en-US"/>
        </w:rPr>
        <w:instrText>were</w:instrText>
      </w:r>
      <w:r w:rsidR="004810E5" w:rsidRPr="00E93A18">
        <w:rPr>
          <w:rFonts w:cs="Times New Roman"/>
          <w:szCs w:val="24"/>
        </w:rPr>
        <w:instrText xml:space="preserve"> </w:instrText>
      </w:r>
      <w:r w:rsidR="004810E5">
        <w:rPr>
          <w:rFonts w:cs="Times New Roman"/>
          <w:szCs w:val="24"/>
          <w:lang w:val="en-US"/>
        </w:rPr>
        <w:instrText>comparable</w:instrText>
      </w:r>
      <w:r w:rsidR="004810E5" w:rsidRPr="00E93A18">
        <w:rPr>
          <w:rFonts w:cs="Times New Roman"/>
          <w:szCs w:val="24"/>
        </w:rPr>
        <w:instrText xml:space="preserve">. </w:instrText>
      </w:r>
      <w:r w:rsidR="004810E5">
        <w:rPr>
          <w:rFonts w:cs="Times New Roman"/>
          <w:szCs w:val="24"/>
          <w:lang w:val="en-US"/>
        </w:rPr>
        <w:instrText>Thus</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appeared</w:instrText>
      </w:r>
      <w:r w:rsidR="004810E5" w:rsidRPr="00E93A18">
        <w:rPr>
          <w:rFonts w:cs="Times New Roman"/>
          <w:szCs w:val="24"/>
        </w:rPr>
        <w:instrText xml:space="preserve"> </w:instrText>
      </w:r>
      <w:r w:rsidR="004810E5">
        <w:rPr>
          <w:rFonts w:cs="Times New Roman"/>
          <w:szCs w:val="24"/>
          <w:lang w:val="en-US"/>
        </w:rPr>
        <w:instrText>equivalent</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in</w:instrText>
      </w:r>
      <w:r w:rsidR="004810E5" w:rsidRPr="00E93A18">
        <w:rPr>
          <w:rFonts w:cs="Times New Roman"/>
          <w:szCs w:val="24"/>
        </w:rPr>
        <w:instrText xml:space="preserve"> </w:instrText>
      </w:r>
      <w:r w:rsidR="004810E5">
        <w:rPr>
          <w:rFonts w:cs="Times New Roman"/>
          <w:szCs w:val="24"/>
          <w:lang w:val="en-US"/>
        </w:rPr>
        <w:instrText>terms</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toxicit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efficacy</w:instrText>
      </w:r>
      <w:r w:rsidR="004810E5" w:rsidRPr="00E93A18">
        <w:rPr>
          <w:rFonts w:cs="Times New Roman"/>
          <w:szCs w:val="24"/>
        </w:rPr>
        <w:instrText xml:space="preserve"> </w:instrText>
      </w:r>
      <w:r w:rsidR="004810E5">
        <w:rPr>
          <w:rFonts w:cs="Times New Roman"/>
          <w:szCs w:val="24"/>
          <w:lang w:val="en-US"/>
        </w:rPr>
        <w:instrText>and</w:instrText>
      </w:r>
      <w:r w:rsidR="004810E5" w:rsidRPr="00E93A18">
        <w:rPr>
          <w:rFonts w:cs="Times New Roman"/>
          <w:szCs w:val="24"/>
        </w:rPr>
        <w:instrText xml:space="preserve"> </w:instrText>
      </w:r>
      <w:r w:rsidR="004810E5">
        <w:rPr>
          <w:rFonts w:cs="Times New Roman"/>
          <w:szCs w:val="24"/>
          <w:lang w:val="en-US"/>
        </w:rPr>
        <w:instrText>can</w:instrText>
      </w:r>
      <w:r w:rsidR="004810E5" w:rsidRPr="00E93A18">
        <w:rPr>
          <w:rFonts w:cs="Times New Roman"/>
          <w:szCs w:val="24"/>
        </w:rPr>
        <w:instrText xml:space="preserve"> </w:instrText>
      </w:r>
      <w:r w:rsidR="004810E5">
        <w:rPr>
          <w:rFonts w:cs="Times New Roman"/>
          <w:szCs w:val="24"/>
          <w:lang w:val="en-US"/>
        </w:rPr>
        <w:instrText>be</w:instrText>
      </w:r>
      <w:r w:rsidR="004810E5" w:rsidRPr="00E93A18">
        <w:rPr>
          <w:rFonts w:cs="Times New Roman"/>
          <w:szCs w:val="24"/>
        </w:rPr>
        <w:instrText xml:space="preserve"> </w:instrText>
      </w:r>
      <w:r w:rsidR="004810E5">
        <w:rPr>
          <w:rFonts w:cs="Times New Roman"/>
          <w:szCs w:val="24"/>
          <w:lang w:val="en-US"/>
        </w:rPr>
        <w:instrText>used</w:instrText>
      </w:r>
      <w:r w:rsidR="004810E5" w:rsidRPr="00E93A18">
        <w:rPr>
          <w:rFonts w:cs="Times New Roman"/>
          <w:szCs w:val="24"/>
        </w:rPr>
        <w:instrText xml:space="preserve"> </w:instrText>
      </w:r>
      <w:r w:rsidR="004810E5">
        <w:rPr>
          <w:rFonts w:cs="Times New Roman"/>
          <w:szCs w:val="24"/>
          <w:lang w:val="en-US"/>
        </w:rPr>
        <w:instrText>as</w:instrText>
      </w:r>
      <w:r w:rsidR="004810E5" w:rsidRPr="00E93A18">
        <w:rPr>
          <w:rFonts w:cs="Times New Roman"/>
          <w:szCs w:val="24"/>
        </w:rPr>
        <w:instrText xml:space="preserve"> </w:instrText>
      </w:r>
      <w:r w:rsidR="004810E5">
        <w:rPr>
          <w:rFonts w:cs="Times New Roman"/>
          <w:szCs w:val="24"/>
          <w:lang w:val="en-US"/>
        </w:rPr>
        <w:instrText>an</w:instrText>
      </w:r>
      <w:r w:rsidR="004810E5" w:rsidRPr="00E93A18">
        <w:rPr>
          <w:rFonts w:cs="Times New Roman"/>
          <w:szCs w:val="24"/>
        </w:rPr>
        <w:instrText xml:space="preserve"> </w:instrText>
      </w:r>
      <w:r w:rsidR="004810E5">
        <w:rPr>
          <w:rFonts w:cs="Times New Roman"/>
          <w:szCs w:val="24"/>
          <w:lang w:val="en-US"/>
        </w:rPr>
        <w:instrText>alternative</w:instrText>
      </w:r>
      <w:r w:rsidR="004810E5" w:rsidRPr="00E93A18">
        <w:rPr>
          <w:rFonts w:cs="Times New Roman"/>
          <w:szCs w:val="24"/>
        </w:rPr>
        <w:instrText xml:space="preserve"> </w:instrText>
      </w:r>
      <w:r w:rsidR="004810E5">
        <w:rPr>
          <w:rFonts w:cs="Times New Roman"/>
          <w:szCs w:val="24"/>
          <w:lang w:val="en-US"/>
        </w:rPr>
        <w:instrText>to</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w:instrText>
      </w:r>
      <w:r w:rsidR="004810E5">
        <w:rPr>
          <w:rFonts w:cs="Times New Roman"/>
          <w:szCs w:val="24"/>
          <w:lang w:val="en-US"/>
        </w:rPr>
        <w:instrText>author</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Sharma</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Atul</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Kayal</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Smita</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Iqbal</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Sobuhi</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Malik</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Prabhat</w:instrText>
      </w:r>
      <w:r w:rsidR="004810E5" w:rsidRPr="00E93A18">
        <w:rPr>
          <w:rFonts w:cs="Times New Roman"/>
          <w:szCs w:val="24"/>
        </w:rPr>
        <w:instrText xml:space="preserve"> </w:instrText>
      </w:r>
      <w:r w:rsidR="004810E5">
        <w:rPr>
          <w:rFonts w:cs="Times New Roman"/>
          <w:szCs w:val="24"/>
          <w:lang w:val="en-US"/>
        </w:rPr>
        <w:instrText>Singh</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family</w:instrText>
      </w:r>
      <w:r w:rsidR="004810E5" w:rsidRPr="00E93A18">
        <w:rPr>
          <w:rFonts w:cs="Times New Roman"/>
          <w:szCs w:val="24"/>
        </w:rPr>
        <w:instrText>":"</w:instrText>
      </w:r>
      <w:r w:rsidR="004810E5">
        <w:rPr>
          <w:rFonts w:cs="Times New Roman"/>
          <w:szCs w:val="24"/>
          <w:lang w:val="en-US"/>
        </w:rPr>
        <w:instrText>Raina</w:instrText>
      </w:r>
      <w:r w:rsidR="004810E5" w:rsidRPr="00E93A18">
        <w:rPr>
          <w:rFonts w:cs="Times New Roman"/>
          <w:szCs w:val="24"/>
        </w:rPr>
        <w:instrText>","</w:instrText>
      </w:r>
      <w:r w:rsidR="004810E5">
        <w:rPr>
          <w:rFonts w:cs="Times New Roman"/>
          <w:szCs w:val="24"/>
          <w:lang w:val="en-US"/>
        </w:rPr>
        <w:instrText>given</w:instrText>
      </w:r>
      <w:r w:rsidR="004810E5" w:rsidRPr="00E93A18">
        <w:rPr>
          <w:rFonts w:cs="Times New Roman"/>
          <w:szCs w:val="24"/>
        </w:rPr>
        <w:instrText>":"</w:instrText>
      </w:r>
      <w:r w:rsidR="004810E5">
        <w:rPr>
          <w:rFonts w:cs="Times New Roman"/>
          <w:szCs w:val="24"/>
          <w:lang w:val="en-US"/>
        </w:rPr>
        <w:instrText>Vinod</w:instrText>
      </w:r>
      <w:r w:rsidR="004810E5" w:rsidRPr="00E93A18">
        <w:rPr>
          <w:rFonts w:cs="Times New Roman"/>
          <w:szCs w:val="24"/>
        </w:rPr>
        <w:instrText>","</w:instrText>
      </w:r>
      <w:r w:rsidR="004810E5">
        <w:rPr>
          <w:rFonts w:cs="Times New Roman"/>
          <w:szCs w:val="24"/>
          <w:lang w:val="en-US"/>
        </w:rPr>
        <w:instrText>non</w:instrText>
      </w:r>
      <w:r w:rsidR="004810E5" w:rsidRPr="00E93A18">
        <w:rPr>
          <w:rFonts w:cs="Times New Roman"/>
          <w:szCs w:val="24"/>
        </w:rPr>
        <w:instrText>-</w:instrText>
      </w:r>
      <w:r w:rsidR="004810E5">
        <w:rPr>
          <w:rFonts w:cs="Times New Roman"/>
          <w:szCs w:val="24"/>
          <w:lang w:val="en-US"/>
        </w:rPr>
        <w:instrText>dropping</w:instrText>
      </w:r>
      <w:r w:rsidR="004810E5" w:rsidRPr="00E93A18">
        <w:rPr>
          <w:rFonts w:cs="Times New Roman"/>
          <w:szCs w:val="24"/>
        </w:rPr>
        <w:instrText>-</w:instrText>
      </w:r>
      <w:r w:rsidR="004810E5">
        <w:rPr>
          <w:rFonts w:cs="Times New Roman"/>
          <w:szCs w:val="24"/>
          <w:lang w:val="en-US"/>
        </w:rPr>
        <w:instrText>particle</w:instrText>
      </w:r>
      <w:r w:rsidR="004810E5" w:rsidRPr="00E93A18">
        <w:rPr>
          <w:rFonts w:cs="Times New Roman"/>
          <w:szCs w:val="24"/>
        </w:rPr>
        <w:instrText>":"","</w:instrText>
      </w:r>
      <w:r w:rsidR="004810E5">
        <w:rPr>
          <w:rFonts w:cs="Times New Roman"/>
          <w:szCs w:val="24"/>
          <w:lang w:val="en-US"/>
        </w:rPr>
        <w:instrText>parse</w:instrText>
      </w:r>
      <w:r w:rsidR="004810E5" w:rsidRPr="00E93A18">
        <w:rPr>
          <w:rFonts w:cs="Times New Roman"/>
          <w:szCs w:val="24"/>
        </w:rPr>
        <w:instrText>-</w:instrText>
      </w:r>
      <w:r w:rsidR="004810E5">
        <w:rPr>
          <w:rFonts w:cs="Times New Roman"/>
          <w:szCs w:val="24"/>
          <w:lang w:val="en-US"/>
        </w:rPr>
        <w:instrText>names</w:instrText>
      </w:r>
      <w:r w:rsidR="004810E5" w:rsidRPr="00E93A18">
        <w:rPr>
          <w:rFonts w:cs="Times New Roman"/>
          <w:szCs w:val="24"/>
        </w:rPr>
        <w:instrText>":</w:instrText>
      </w:r>
      <w:r w:rsidR="004810E5">
        <w:rPr>
          <w:rFonts w:cs="Times New Roman"/>
          <w:szCs w:val="24"/>
          <w:lang w:val="en-US"/>
        </w:rPr>
        <w:instrText>false</w:instrText>
      </w:r>
      <w:r w:rsidR="004810E5" w:rsidRPr="00E93A18">
        <w:rPr>
          <w:rFonts w:cs="Times New Roman"/>
          <w:szCs w:val="24"/>
        </w:rPr>
        <w:instrText>,"</w:instrText>
      </w:r>
      <w:r w:rsidR="004810E5">
        <w:rPr>
          <w:rFonts w:cs="Times New Roman"/>
          <w:szCs w:val="24"/>
          <w:lang w:val="en-US"/>
        </w:rPr>
        <w:instrText>suffix</w:instrText>
      </w:r>
      <w:r w:rsidR="004810E5" w:rsidRPr="00E93A18">
        <w:rPr>
          <w:rFonts w:cs="Times New Roman"/>
          <w:szCs w:val="24"/>
        </w:rPr>
        <w:instrText>":""}],"</w:instrText>
      </w:r>
      <w:r w:rsidR="004810E5">
        <w:rPr>
          <w:rFonts w:cs="Times New Roman"/>
          <w:szCs w:val="24"/>
          <w:lang w:val="en-US"/>
        </w:rPr>
        <w:instrText>container</w:instrText>
      </w:r>
      <w:r w:rsidR="004810E5" w:rsidRPr="00E93A18">
        <w:rPr>
          <w:rFonts w:cs="Times New Roman"/>
          <w:szCs w:val="24"/>
        </w:rPr>
        <w:instrText>-</w:instrText>
      </w:r>
      <w:r w:rsidR="004810E5">
        <w:rPr>
          <w:rFonts w:cs="Times New Roman"/>
          <w:szCs w:val="24"/>
          <w:lang w:val="en-US"/>
        </w:rPr>
        <w:instrText>title</w:instrText>
      </w:r>
      <w:r w:rsidR="004810E5" w:rsidRPr="00E93A18">
        <w:rPr>
          <w:rFonts w:cs="Times New Roman"/>
          <w:szCs w:val="24"/>
        </w:rPr>
        <w:instrText>":"</w:instrText>
      </w:r>
      <w:r w:rsidR="004810E5">
        <w:rPr>
          <w:rFonts w:cs="Times New Roman"/>
          <w:szCs w:val="24"/>
          <w:lang w:val="en-US"/>
        </w:rPr>
        <w:instrText>SpringerPlus</w:instrText>
      </w:r>
      <w:r w:rsidR="004810E5" w:rsidRPr="00E93A18">
        <w:rPr>
          <w:rFonts w:cs="Times New Roman"/>
          <w:szCs w:val="24"/>
        </w:rPr>
        <w:instrText>","</w:instrText>
      </w:r>
      <w:r w:rsidR="004810E5">
        <w:rPr>
          <w:rFonts w:cs="Times New Roman"/>
          <w:szCs w:val="24"/>
          <w:lang w:val="en-US"/>
        </w:rPr>
        <w:instrText>id</w:instrText>
      </w:r>
      <w:r w:rsidR="004810E5" w:rsidRPr="00E93A18">
        <w:rPr>
          <w:rFonts w:cs="Times New Roman"/>
          <w:szCs w:val="24"/>
        </w:rPr>
        <w:instrText>":"</w:instrText>
      </w:r>
      <w:r w:rsidR="004810E5">
        <w:rPr>
          <w:rFonts w:cs="Times New Roman"/>
          <w:szCs w:val="24"/>
          <w:lang w:val="en-US"/>
        </w:rPr>
        <w:instrText>ITEM</w:instrText>
      </w:r>
      <w:r w:rsidR="004810E5" w:rsidRPr="00E93A18">
        <w:rPr>
          <w:rFonts w:cs="Times New Roman"/>
          <w:szCs w:val="24"/>
        </w:rPr>
        <w:instrText>-1","</w:instrText>
      </w:r>
      <w:r w:rsidR="004810E5">
        <w:rPr>
          <w:rFonts w:cs="Times New Roman"/>
          <w:szCs w:val="24"/>
          <w:lang w:val="en-US"/>
        </w:rPr>
        <w:instrText>issued</w:instrText>
      </w:r>
      <w:r w:rsidR="004810E5" w:rsidRPr="00E93A18">
        <w:rPr>
          <w:rFonts w:cs="Times New Roman"/>
          <w:szCs w:val="24"/>
        </w:rPr>
        <w:instrText>":{"</w:instrText>
      </w:r>
      <w:r w:rsidR="004810E5">
        <w:rPr>
          <w:rFonts w:cs="Times New Roman"/>
          <w:szCs w:val="24"/>
          <w:lang w:val="en-US"/>
        </w:rPr>
        <w:instrText>date</w:instrText>
      </w:r>
      <w:r w:rsidR="004810E5" w:rsidRPr="00E93A18">
        <w:rPr>
          <w:rFonts w:cs="Times New Roman"/>
          <w:szCs w:val="24"/>
        </w:rPr>
        <w:instrText>-</w:instrText>
      </w:r>
      <w:r w:rsidR="004810E5">
        <w:rPr>
          <w:rFonts w:cs="Times New Roman"/>
          <w:szCs w:val="24"/>
          <w:lang w:val="en-US"/>
        </w:rPr>
        <w:instrText>parts</w:instrText>
      </w:r>
      <w:r w:rsidR="004810E5" w:rsidRPr="00E93A18">
        <w:rPr>
          <w:rFonts w:cs="Times New Roman"/>
          <w:szCs w:val="24"/>
        </w:rPr>
        <w:instrText>":[["2013"]]},"</w:instrText>
      </w:r>
      <w:r w:rsidR="004810E5">
        <w:rPr>
          <w:rFonts w:cs="Times New Roman"/>
          <w:szCs w:val="24"/>
          <w:lang w:val="en-US"/>
        </w:rPr>
        <w:instrText>page</w:instrText>
      </w:r>
      <w:r w:rsidR="004810E5" w:rsidRPr="00E93A18">
        <w:rPr>
          <w:rFonts w:cs="Times New Roman"/>
          <w:szCs w:val="24"/>
        </w:rPr>
        <w:instrText>":"489","</w:instrText>
      </w:r>
      <w:r w:rsidR="004810E5">
        <w:rPr>
          <w:rFonts w:cs="Times New Roman"/>
          <w:szCs w:val="24"/>
          <w:lang w:val="en-US"/>
        </w:rPr>
        <w:instrText>publisher</w:instrText>
      </w:r>
      <w:r w:rsidR="004810E5" w:rsidRPr="00E93A18">
        <w:rPr>
          <w:rFonts w:cs="Times New Roman"/>
          <w:szCs w:val="24"/>
        </w:rPr>
        <w:instrText>":"</w:instrText>
      </w:r>
      <w:r w:rsidR="004810E5">
        <w:rPr>
          <w:rFonts w:cs="Times New Roman"/>
          <w:szCs w:val="24"/>
          <w:lang w:val="en-US"/>
        </w:rPr>
        <w:instrText>Springerplus</w:instrText>
      </w:r>
      <w:r w:rsidR="004810E5" w:rsidRPr="00E93A18">
        <w:rPr>
          <w:rFonts w:cs="Times New Roman"/>
          <w:szCs w:val="24"/>
        </w:rPr>
        <w:instrText>","</w:instrText>
      </w:r>
      <w:r w:rsidR="004810E5">
        <w:rPr>
          <w:rFonts w:cs="Times New Roman"/>
          <w:szCs w:val="24"/>
          <w:lang w:val="en-US"/>
        </w:rPr>
        <w:instrText>title</w:instrText>
      </w:r>
      <w:r w:rsidR="004810E5" w:rsidRPr="00E93A18">
        <w:rPr>
          <w:rFonts w:cs="Times New Roman"/>
          <w:szCs w:val="24"/>
        </w:rPr>
        <w:instrText>":"</w:instrText>
      </w:r>
      <w:r w:rsidR="004810E5">
        <w:rPr>
          <w:rFonts w:cs="Times New Roman"/>
          <w:szCs w:val="24"/>
          <w:lang w:val="en-US"/>
        </w:rPr>
        <w:instrText>Comparison</w:instrText>
      </w:r>
      <w:r w:rsidR="004810E5" w:rsidRPr="00E93A18">
        <w:rPr>
          <w:rFonts w:cs="Times New Roman"/>
          <w:szCs w:val="24"/>
        </w:rPr>
        <w:instrText xml:space="preserve"> </w:instrText>
      </w:r>
      <w:r w:rsidR="004810E5">
        <w:rPr>
          <w:rFonts w:cs="Times New Roman"/>
          <w:szCs w:val="24"/>
          <w:lang w:val="en-US"/>
        </w:rPr>
        <w:instrText>of</w:instrText>
      </w:r>
      <w:r w:rsidR="004810E5" w:rsidRPr="00E93A18">
        <w:rPr>
          <w:rFonts w:cs="Times New Roman"/>
          <w:szCs w:val="24"/>
        </w:rPr>
        <w:instrText xml:space="preserve"> </w:instrText>
      </w:r>
      <w:r w:rsidR="004810E5">
        <w:rPr>
          <w:rFonts w:cs="Times New Roman"/>
          <w:szCs w:val="24"/>
          <w:lang w:val="en-US"/>
        </w:rPr>
        <w:instrText>BEAM</w:instrText>
      </w:r>
      <w:r w:rsidR="004810E5" w:rsidRPr="00E93A18">
        <w:rPr>
          <w:rFonts w:cs="Times New Roman"/>
          <w:szCs w:val="24"/>
        </w:rPr>
        <w:instrText xml:space="preserve"> </w:instrText>
      </w:r>
      <w:r w:rsidR="004810E5">
        <w:rPr>
          <w:rFonts w:cs="Times New Roman"/>
          <w:szCs w:val="24"/>
          <w:lang w:val="en-US"/>
        </w:rPr>
        <w:instrText>vs</w:instrText>
      </w:r>
      <w:r w:rsidR="004810E5" w:rsidRPr="00E93A18">
        <w:rPr>
          <w:rFonts w:cs="Times New Roman"/>
          <w:szCs w:val="24"/>
        </w:rPr>
        <w:instrText xml:space="preserve">. </w:instrText>
      </w:r>
      <w:r w:rsidR="004810E5">
        <w:rPr>
          <w:rFonts w:cs="Times New Roman"/>
          <w:szCs w:val="24"/>
          <w:lang w:val="en-US"/>
        </w:rPr>
        <w:instrText>LEAM</w:instrText>
      </w:r>
      <w:r w:rsidR="004810E5" w:rsidRPr="00E93A18">
        <w:rPr>
          <w:rFonts w:cs="Times New Roman"/>
          <w:szCs w:val="24"/>
        </w:rPr>
        <w:instrText xml:space="preserve"> </w:instrText>
      </w:r>
      <w:r w:rsidR="004810E5">
        <w:rPr>
          <w:rFonts w:cs="Times New Roman"/>
          <w:szCs w:val="24"/>
          <w:lang w:val="en-US"/>
        </w:rPr>
        <w:instrText>regimen</w:instrText>
      </w:r>
      <w:r w:rsidR="004810E5" w:rsidRPr="00E93A18">
        <w:rPr>
          <w:rFonts w:cs="Times New Roman"/>
          <w:szCs w:val="24"/>
        </w:rPr>
        <w:instrText xml:space="preserve"> </w:instrText>
      </w:r>
      <w:r w:rsidR="004810E5">
        <w:rPr>
          <w:rFonts w:cs="Times New Roman"/>
          <w:szCs w:val="24"/>
          <w:lang w:val="en-US"/>
        </w:rPr>
        <w:instrText>in</w:instrText>
      </w:r>
      <w:r w:rsidR="004810E5" w:rsidRPr="00E93A18">
        <w:rPr>
          <w:rFonts w:cs="Times New Roman"/>
          <w:szCs w:val="24"/>
        </w:rPr>
        <w:instrText xml:space="preserve"> </w:instrText>
      </w:r>
      <w:r w:rsidR="004810E5">
        <w:rPr>
          <w:rFonts w:cs="Times New Roman"/>
          <w:szCs w:val="24"/>
          <w:lang w:val="en-US"/>
        </w:rPr>
        <w:instrText>autologous</w:instrText>
      </w:r>
      <w:r w:rsidR="004810E5" w:rsidRPr="00E93A18">
        <w:rPr>
          <w:rFonts w:cs="Times New Roman"/>
          <w:szCs w:val="24"/>
        </w:rPr>
        <w:instrText xml:space="preserve"> </w:instrText>
      </w:r>
      <w:r w:rsidR="004810E5">
        <w:rPr>
          <w:rFonts w:cs="Times New Roman"/>
          <w:szCs w:val="24"/>
          <w:lang w:val="en-US"/>
        </w:rPr>
        <w:instrText>transplant</w:instrText>
      </w:r>
      <w:r w:rsidR="004810E5" w:rsidRPr="00E93A18">
        <w:rPr>
          <w:rFonts w:cs="Times New Roman"/>
          <w:szCs w:val="24"/>
        </w:rPr>
        <w:instrText xml:space="preserve">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lymphoma</w:instrText>
      </w:r>
      <w:r w:rsidR="004810E5" w:rsidRPr="00E93A18">
        <w:rPr>
          <w:rFonts w:cs="Times New Roman"/>
          <w:szCs w:val="24"/>
        </w:rPr>
        <w:instrText xml:space="preserve"> </w:instrText>
      </w:r>
      <w:r w:rsidR="004810E5">
        <w:rPr>
          <w:rFonts w:cs="Times New Roman"/>
          <w:szCs w:val="24"/>
          <w:lang w:val="en-US"/>
        </w:rPr>
        <w:instrText>at</w:instrText>
      </w:r>
      <w:r w:rsidR="004810E5" w:rsidRPr="00E93A18">
        <w:rPr>
          <w:rFonts w:cs="Times New Roman"/>
          <w:szCs w:val="24"/>
        </w:rPr>
        <w:instrText xml:space="preserve"> </w:instrText>
      </w:r>
      <w:r w:rsidR="004810E5">
        <w:rPr>
          <w:rFonts w:cs="Times New Roman"/>
          <w:szCs w:val="24"/>
          <w:lang w:val="en-US"/>
        </w:rPr>
        <w:instrText>AIIMS</w:instrText>
      </w:r>
      <w:r w:rsidR="004810E5" w:rsidRPr="00E93A18">
        <w:rPr>
          <w:rFonts w:cs="Times New Roman"/>
          <w:szCs w:val="24"/>
        </w:rPr>
        <w:instrText>.","</w:instrText>
      </w:r>
      <w:r w:rsidR="004810E5">
        <w:rPr>
          <w:rFonts w:cs="Times New Roman"/>
          <w:szCs w:val="24"/>
          <w:lang w:val="en-US"/>
        </w:rPr>
        <w:instrText>type</w:instrText>
      </w:r>
      <w:r w:rsidR="004810E5" w:rsidRPr="00E93A18">
        <w:rPr>
          <w:rFonts w:cs="Times New Roman"/>
          <w:szCs w:val="24"/>
        </w:rPr>
        <w:instrText>":"</w:instrText>
      </w:r>
      <w:r w:rsidR="004810E5">
        <w:rPr>
          <w:rFonts w:cs="Times New Roman"/>
          <w:szCs w:val="24"/>
          <w:lang w:val="en-US"/>
        </w:rPr>
        <w:instrText>article</w:instrText>
      </w:r>
      <w:r w:rsidR="004810E5" w:rsidRPr="00E93A18">
        <w:rPr>
          <w:rFonts w:cs="Times New Roman"/>
          <w:szCs w:val="24"/>
        </w:rPr>
        <w:instrText>-</w:instrText>
      </w:r>
      <w:r w:rsidR="004810E5">
        <w:rPr>
          <w:rFonts w:cs="Times New Roman"/>
          <w:szCs w:val="24"/>
          <w:lang w:val="en-US"/>
        </w:rPr>
        <w:instrText>journal</w:instrText>
      </w:r>
      <w:r w:rsidR="004810E5" w:rsidRPr="00E93A18">
        <w:rPr>
          <w:rFonts w:cs="Times New Roman"/>
          <w:szCs w:val="24"/>
        </w:rPr>
        <w:instrText>","</w:instrText>
      </w:r>
      <w:r w:rsidR="004810E5">
        <w:rPr>
          <w:rFonts w:cs="Times New Roman"/>
          <w:szCs w:val="24"/>
          <w:lang w:val="en-US"/>
        </w:rPr>
        <w:instrText>volume</w:instrText>
      </w:r>
      <w:r w:rsidR="004810E5" w:rsidRPr="00E93A18">
        <w:rPr>
          <w:rFonts w:cs="Times New Roman"/>
          <w:szCs w:val="24"/>
        </w:rPr>
        <w:instrText>":"2"},"</w:instrText>
      </w:r>
      <w:r w:rsidR="004810E5">
        <w:rPr>
          <w:rFonts w:cs="Times New Roman"/>
          <w:szCs w:val="24"/>
          <w:lang w:val="en-US"/>
        </w:rPr>
        <w:instrText>uris</w:instrText>
      </w:r>
      <w:r w:rsidR="004810E5" w:rsidRPr="00E93A18">
        <w:rPr>
          <w:rFonts w:cs="Times New Roman"/>
          <w:szCs w:val="24"/>
        </w:rPr>
        <w:instrText>":["</w:instrText>
      </w:r>
      <w:r w:rsidR="004810E5">
        <w:rPr>
          <w:rFonts w:cs="Times New Roman"/>
          <w:szCs w:val="24"/>
          <w:lang w:val="en-US"/>
        </w:rPr>
        <w:instrText>http</w:instrText>
      </w:r>
      <w:r w:rsidR="004810E5" w:rsidRPr="00E93A18">
        <w:rPr>
          <w:rFonts w:cs="Times New Roman"/>
          <w:szCs w:val="24"/>
        </w:rPr>
        <w:instrText>://</w:instrText>
      </w:r>
      <w:r w:rsidR="004810E5">
        <w:rPr>
          <w:rFonts w:cs="Times New Roman"/>
          <w:szCs w:val="24"/>
          <w:lang w:val="en-US"/>
        </w:rPr>
        <w:instrText>www</w:instrText>
      </w:r>
      <w:r w:rsidR="004810E5" w:rsidRPr="00E93A18">
        <w:rPr>
          <w:rFonts w:cs="Times New Roman"/>
          <w:szCs w:val="24"/>
        </w:rPr>
        <w:instrText>.</w:instrText>
      </w:r>
      <w:r w:rsidR="004810E5">
        <w:rPr>
          <w:rFonts w:cs="Times New Roman"/>
          <w:szCs w:val="24"/>
          <w:lang w:val="en-US"/>
        </w:rPr>
        <w:instrText>mendeley</w:instrText>
      </w:r>
      <w:r w:rsidR="004810E5" w:rsidRPr="00E93A18">
        <w:rPr>
          <w:rFonts w:cs="Times New Roman"/>
          <w:szCs w:val="24"/>
        </w:rPr>
        <w:instrText>.</w:instrText>
      </w:r>
      <w:r w:rsidR="004810E5">
        <w:rPr>
          <w:rFonts w:cs="Times New Roman"/>
          <w:szCs w:val="24"/>
          <w:lang w:val="en-US"/>
        </w:rPr>
        <w:instrText>com</w:instrText>
      </w:r>
      <w:r w:rsidR="004810E5" w:rsidRPr="00E93A18">
        <w:rPr>
          <w:rFonts w:cs="Times New Roman"/>
          <w:szCs w:val="24"/>
        </w:rPr>
        <w:instrText>/</w:instrText>
      </w:r>
      <w:r w:rsidR="004810E5">
        <w:rPr>
          <w:rFonts w:cs="Times New Roman"/>
          <w:szCs w:val="24"/>
          <w:lang w:val="en-US"/>
        </w:rPr>
        <w:instrText>documents</w:instrText>
      </w:r>
      <w:r w:rsidR="004810E5" w:rsidRPr="00E93A18">
        <w:rPr>
          <w:rFonts w:cs="Times New Roman"/>
          <w:szCs w:val="24"/>
        </w:rPr>
        <w:instrText>/?</w:instrText>
      </w:r>
      <w:r w:rsidR="004810E5">
        <w:rPr>
          <w:rFonts w:cs="Times New Roman"/>
          <w:szCs w:val="24"/>
          <w:lang w:val="en-US"/>
        </w:rPr>
        <w:instrText>uuid</w:instrText>
      </w:r>
      <w:r w:rsidR="004810E5" w:rsidRPr="00E93A18">
        <w:rPr>
          <w:rFonts w:cs="Times New Roman"/>
          <w:szCs w:val="24"/>
        </w:rPr>
        <w:instrText>=21</w:instrText>
      </w:r>
      <w:r w:rsidR="004810E5">
        <w:rPr>
          <w:rFonts w:cs="Times New Roman"/>
          <w:szCs w:val="24"/>
          <w:lang w:val="en-US"/>
        </w:rPr>
        <w:instrText>a</w:instrText>
      </w:r>
      <w:r w:rsidR="004810E5" w:rsidRPr="00E93A18">
        <w:rPr>
          <w:rFonts w:cs="Times New Roman"/>
          <w:szCs w:val="24"/>
        </w:rPr>
        <w:instrText>4</w:instrText>
      </w:r>
      <w:r w:rsidR="004810E5">
        <w:rPr>
          <w:rFonts w:cs="Times New Roman"/>
          <w:szCs w:val="24"/>
          <w:lang w:val="en-US"/>
        </w:rPr>
        <w:instrText>d</w:instrText>
      </w:r>
      <w:r w:rsidR="004810E5" w:rsidRPr="00E93A18">
        <w:rPr>
          <w:rFonts w:cs="Times New Roman"/>
          <w:szCs w:val="24"/>
        </w:rPr>
        <w:instrText>437-7</w:instrText>
      </w:r>
      <w:r w:rsidR="004810E5">
        <w:rPr>
          <w:rFonts w:cs="Times New Roman"/>
          <w:szCs w:val="24"/>
          <w:lang w:val="en-US"/>
        </w:rPr>
        <w:instrText>f</w:instrText>
      </w:r>
      <w:r w:rsidR="004810E5" w:rsidRPr="00E93A18">
        <w:rPr>
          <w:rFonts w:cs="Times New Roman"/>
          <w:szCs w:val="24"/>
        </w:rPr>
        <w:instrText>12-381</w:instrText>
      </w:r>
      <w:r w:rsidR="004810E5">
        <w:rPr>
          <w:rFonts w:cs="Times New Roman"/>
          <w:szCs w:val="24"/>
          <w:lang w:val="en-US"/>
        </w:rPr>
        <w:instrText>a</w:instrText>
      </w:r>
      <w:r w:rsidR="004810E5" w:rsidRPr="00E93A18">
        <w:rPr>
          <w:rFonts w:cs="Times New Roman"/>
          <w:szCs w:val="24"/>
        </w:rPr>
        <w:instrText>-</w:instrText>
      </w:r>
      <w:r w:rsidR="004810E5">
        <w:rPr>
          <w:rFonts w:cs="Times New Roman"/>
          <w:szCs w:val="24"/>
          <w:lang w:val="en-US"/>
        </w:rPr>
        <w:instrText>b</w:instrText>
      </w:r>
      <w:r w:rsidR="004810E5" w:rsidRPr="00E93A18">
        <w:rPr>
          <w:rFonts w:cs="Times New Roman"/>
          <w:szCs w:val="24"/>
        </w:rPr>
        <w:instrText>742-56143</w:instrText>
      </w:r>
      <w:r w:rsidR="004810E5">
        <w:rPr>
          <w:rFonts w:cs="Times New Roman"/>
          <w:szCs w:val="24"/>
          <w:lang w:val="en-US"/>
        </w:rPr>
        <w:instrText>dfb</w:instrText>
      </w:r>
      <w:r w:rsidR="004810E5" w:rsidRPr="00E93A18">
        <w:rPr>
          <w:rFonts w:cs="Times New Roman"/>
          <w:szCs w:val="24"/>
        </w:rPr>
        <w:instrText>3</w:instrText>
      </w:r>
      <w:r w:rsidR="004810E5">
        <w:rPr>
          <w:rFonts w:cs="Times New Roman"/>
          <w:szCs w:val="24"/>
          <w:lang w:val="en-US"/>
        </w:rPr>
        <w:instrText>da</w:instrText>
      </w:r>
      <w:r w:rsidR="004810E5" w:rsidRPr="00E93A18">
        <w:rPr>
          <w:rFonts w:cs="Times New Roman"/>
          <w:szCs w:val="24"/>
        </w:rPr>
        <w:instrText>9","</w:instrText>
      </w:r>
      <w:r w:rsidR="004810E5">
        <w:rPr>
          <w:rFonts w:cs="Times New Roman"/>
          <w:szCs w:val="24"/>
          <w:lang w:val="en-US"/>
        </w:rPr>
        <w:instrText>http</w:instrText>
      </w:r>
      <w:r w:rsidR="004810E5" w:rsidRPr="00E93A18">
        <w:rPr>
          <w:rFonts w:cs="Times New Roman"/>
          <w:szCs w:val="24"/>
        </w:rPr>
        <w:instrText>://</w:instrText>
      </w:r>
      <w:r w:rsidR="004810E5">
        <w:rPr>
          <w:rFonts w:cs="Times New Roman"/>
          <w:szCs w:val="24"/>
          <w:lang w:val="en-US"/>
        </w:rPr>
        <w:instrText>www</w:instrText>
      </w:r>
      <w:r w:rsidR="004810E5" w:rsidRPr="00E93A18">
        <w:rPr>
          <w:rFonts w:cs="Times New Roman"/>
          <w:szCs w:val="24"/>
        </w:rPr>
        <w:instrText>.</w:instrText>
      </w:r>
      <w:r w:rsidR="004810E5">
        <w:rPr>
          <w:rFonts w:cs="Times New Roman"/>
          <w:szCs w:val="24"/>
          <w:lang w:val="en-US"/>
        </w:rPr>
        <w:instrText>mendeley</w:instrText>
      </w:r>
      <w:r w:rsidR="004810E5" w:rsidRPr="00E93A18">
        <w:rPr>
          <w:rFonts w:cs="Times New Roman"/>
          <w:szCs w:val="24"/>
        </w:rPr>
        <w:instrText>.</w:instrText>
      </w:r>
      <w:r w:rsidR="004810E5">
        <w:rPr>
          <w:rFonts w:cs="Times New Roman"/>
          <w:szCs w:val="24"/>
          <w:lang w:val="en-US"/>
        </w:rPr>
        <w:instrText>com</w:instrText>
      </w:r>
      <w:r w:rsidR="004810E5" w:rsidRPr="00E93A18">
        <w:rPr>
          <w:rFonts w:cs="Times New Roman"/>
          <w:szCs w:val="24"/>
        </w:rPr>
        <w:instrText>/</w:instrText>
      </w:r>
      <w:r w:rsidR="004810E5">
        <w:rPr>
          <w:rFonts w:cs="Times New Roman"/>
          <w:szCs w:val="24"/>
          <w:lang w:val="en-US"/>
        </w:rPr>
        <w:instrText>documents</w:instrText>
      </w:r>
      <w:r w:rsidR="004810E5" w:rsidRPr="00E93A18">
        <w:rPr>
          <w:rFonts w:cs="Times New Roman"/>
          <w:szCs w:val="24"/>
        </w:rPr>
        <w:instrText>/?</w:instrText>
      </w:r>
      <w:r w:rsidR="004810E5">
        <w:rPr>
          <w:rFonts w:cs="Times New Roman"/>
          <w:szCs w:val="24"/>
          <w:lang w:val="en-US"/>
        </w:rPr>
        <w:instrText>uuid</w:instrText>
      </w:r>
      <w:r w:rsidR="004810E5" w:rsidRPr="00E93A18">
        <w:rPr>
          <w:rFonts w:cs="Times New Roman"/>
          <w:szCs w:val="24"/>
        </w:rPr>
        <w:instrText>=101407</w:instrText>
      </w:r>
      <w:r w:rsidR="004810E5">
        <w:rPr>
          <w:rFonts w:cs="Times New Roman"/>
          <w:szCs w:val="24"/>
          <w:lang w:val="en-US"/>
        </w:rPr>
        <w:instrText>b</w:instrText>
      </w:r>
      <w:r w:rsidR="004810E5" w:rsidRPr="00E93A18">
        <w:rPr>
          <w:rFonts w:cs="Times New Roman"/>
          <w:szCs w:val="24"/>
        </w:rPr>
        <w:instrText>9-4546-4</w:instrText>
      </w:r>
      <w:r w:rsidR="004810E5">
        <w:rPr>
          <w:rFonts w:cs="Times New Roman"/>
          <w:szCs w:val="24"/>
          <w:lang w:val="en-US"/>
        </w:rPr>
        <w:instrText>cbb</w:instrText>
      </w:r>
      <w:r w:rsidR="004810E5" w:rsidRPr="00E93A18">
        <w:rPr>
          <w:rFonts w:cs="Times New Roman"/>
          <w:szCs w:val="24"/>
        </w:rPr>
        <w:instrText>-9</w:instrText>
      </w:r>
      <w:r w:rsidR="004810E5">
        <w:rPr>
          <w:rFonts w:cs="Times New Roman"/>
          <w:szCs w:val="24"/>
          <w:lang w:val="en-US"/>
        </w:rPr>
        <w:instrText>ac</w:instrText>
      </w:r>
      <w:r w:rsidR="004810E5" w:rsidRPr="00E93A18">
        <w:rPr>
          <w:rFonts w:cs="Times New Roman"/>
          <w:szCs w:val="24"/>
        </w:rPr>
        <w:instrText>0-735</w:instrText>
      </w:r>
      <w:r w:rsidR="004810E5">
        <w:rPr>
          <w:rFonts w:cs="Times New Roman"/>
          <w:szCs w:val="24"/>
          <w:lang w:val="en-US"/>
        </w:rPr>
        <w:instrText>f</w:instrText>
      </w:r>
      <w:r w:rsidR="004810E5" w:rsidRPr="00E93A18">
        <w:rPr>
          <w:rFonts w:cs="Times New Roman"/>
          <w:szCs w:val="24"/>
        </w:rPr>
        <w:instrText>0</w:instrText>
      </w:r>
      <w:r w:rsidR="004810E5">
        <w:rPr>
          <w:rFonts w:cs="Times New Roman"/>
          <w:szCs w:val="24"/>
          <w:lang w:val="en-US"/>
        </w:rPr>
        <w:instrText>dacc</w:instrText>
      </w:r>
      <w:r w:rsidR="004810E5" w:rsidRPr="00E93A18">
        <w:rPr>
          <w:rFonts w:cs="Times New Roman"/>
          <w:szCs w:val="24"/>
        </w:rPr>
        <w:instrText>33</w:instrText>
      </w:r>
      <w:r w:rsidR="004810E5">
        <w:rPr>
          <w:rFonts w:cs="Times New Roman"/>
          <w:szCs w:val="24"/>
          <w:lang w:val="en-US"/>
        </w:rPr>
        <w:instrText>c</w:instrText>
      </w:r>
      <w:r w:rsidR="004810E5" w:rsidRPr="00E93A18">
        <w:rPr>
          <w:rFonts w:cs="Times New Roman"/>
          <w:szCs w:val="24"/>
        </w:rPr>
        <w:instrText>"]},{"</w:instrText>
      </w:r>
      <w:r w:rsidR="004810E5">
        <w:rPr>
          <w:rFonts w:cs="Times New Roman"/>
          <w:szCs w:val="24"/>
          <w:lang w:val="en-US"/>
        </w:rPr>
        <w:instrText>id</w:instrText>
      </w:r>
      <w:r w:rsidR="004810E5" w:rsidRPr="00E93A18">
        <w:rPr>
          <w:rFonts w:cs="Times New Roman"/>
          <w:szCs w:val="24"/>
        </w:rPr>
        <w:instrText>":"</w:instrText>
      </w:r>
      <w:r w:rsidR="004810E5">
        <w:rPr>
          <w:rFonts w:cs="Times New Roman"/>
          <w:szCs w:val="24"/>
          <w:lang w:val="en-US"/>
        </w:rPr>
        <w:instrText>ITEM</w:instrText>
      </w:r>
      <w:r w:rsidR="004810E5" w:rsidRPr="00E93A18">
        <w:rPr>
          <w:rFonts w:cs="Times New Roman"/>
          <w:szCs w:val="24"/>
        </w:rPr>
        <w:instrText>-2","</w:instrText>
      </w:r>
      <w:r w:rsidR="004810E5">
        <w:rPr>
          <w:rFonts w:cs="Times New Roman"/>
          <w:szCs w:val="24"/>
          <w:lang w:val="en-US"/>
        </w:rPr>
        <w:instrText>itemData</w:instrText>
      </w:r>
      <w:r w:rsidR="004810E5" w:rsidRPr="00E93A18">
        <w:rPr>
          <w:rFonts w:cs="Times New Roman"/>
          <w:szCs w:val="24"/>
        </w:rPr>
        <w:instrText>":{"</w:instrText>
      </w:r>
      <w:r w:rsidR="004810E5">
        <w:rPr>
          <w:rFonts w:cs="Times New Roman"/>
          <w:szCs w:val="24"/>
          <w:lang w:val="en-US"/>
        </w:rPr>
        <w:instrText>DOI</w:instrText>
      </w:r>
      <w:r w:rsidR="004810E5" w:rsidRPr="00E93A18">
        <w:rPr>
          <w:rFonts w:cs="Times New Roman"/>
          <w:szCs w:val="24"/>
        </w:rPr>
        <w:instrText>":"10.1038/</w:instrText>
      </w:r>
      <w:r w:rsidR="004810E5">
        <w:rPr>
          <w:rFonts w:cs="Times New Roman"/>
          <w:szCs w:val="24"/>
          <w:lang w:val="en-US"/>
        </w:rPr>
        <w:instrText>sj</w:instrText>
      </w:r>
      <w:r w:rsidR="004810E5" w:rsidRPr="00E93A18">
        <w:rPr>
          <w:rFonts w:cs="Times New Roman"/>
          <w:szCs w:val="24"/>
        </w:rPr>
        <w:instrText>.</w:instrText>
      </w:r>
      <w:r w:rsidR="004810E5">
        <w:rPr>
          <w:rFonts w:cs="Times New Roman"/>
          <w:szCs w:val="24"/>
          <w:lang w:val="en-US"/>
        </w:rPr>
        <w:instrText>bmt</w:instrText>
      </w:r>
      <w:r w:rsidR="004810E5" w:rsidRPr="00E93A18">
        <w:rPr>
          <w:rFonts w:cs="Times New Roman"/>
          <w:szCs w:val="24"/>
        </w:rPr>
        <w:instrText>.1705544","</w:instrText>
      </w:r>
      <w:r w:rsidR="004810E5">
        <w:rPr>
          <w:rFonts w:cs="Times New Roman"/>
          <w:szCs w:val="24"/>
          <w:lang w:val="en-US"/>
        </w:rPr>
        <w:instrText>ISSN</w:instrText>
      </w:r>
      <w:r w:rsidR="004810E5" w:rsidRPr="00E93A18">
        <w:rPr>
          <w:rFonts w:cs="Times New Roman"/>
          <w:szCs w:val="24"/>
        </w:rPr>
        <w:instrText>":"0268-3369","</w:instrText>
      </w:r>
      <w:r w:rsidR="004810E5">
        <w:rPr>
          <w:rFonts w:cs="Times New Roman"/>
          <w:szCs w:val="24"/>
          <w:lang w:val="en-US"/>
        </w:rPr>
        <w:instrText>PMID</w:instrText>
      </w:r>
      <w:r w:rsidR="004810E5" w:rsidRPr="00E93A18">
        <w:rPr>
          <w:rFonts w:cs="Times New Roman"/>
          <w:szCs w:val="24"/>
        </w:rPr>
        <w:instrText>":"17115062","</w:instrText>
      </w:r>
      <w:r w:rsidR="004810E5">
        <w:rPr>
          <w:rFonts w:cs="Times New Roman"/>
          <w:szCs w:val="24"/>
          <w:lang w:val="en-US"/>
        </w:rPr>
        <w:instrText>abstract</w:instrText>
      </w:r>
      <w:r w:rsidR="004810E5" w:rsidRPr="00E93A18">
        <w:rPr>
          <w:rFonts w:cs="Times New Roman"/>
          <w:szCs w:val="24"/>
        </w:rPr>
        <w:instrText>":"</w:instrText>
      </w:r>
      <w:r w:rsidR="004810E5">
        <w:rPr>
          <w:rFonts w:cs="Times New Roman"/>
          <w:szCs w:val="24"/>
          <w:lang w:val="en-US"/>
        </w:rPr>
        <w:instrText>High</w:instrText>
      </w:r>
      <w:r w:rsidR="004810E5" w:rsidRPr="00E93A18">
        <w:rPr>
          <w:rFonts w:cs="Times New Roman"/>
          <w:szCs w:val="24"/>
        </w:rPr>
        <w:instrText>-</w:instrText>
      </w:r>
      <w:r w:rsidR="004810E5">
        <w:rPr>
          <w:rFonts w:cs="Times New Roman"/>
          <w:szCs w:val="24"/>
          <w:lang w:val="en-US"/>
        </w:rPr>
        <w:instrText>dose</w:instrText>
      </w:r>
      <w:r w:rsidR="004810E5" w:rsidRPr="00E93A18">
        <w:rPr>
          <w:rFonts w:cs="Times New Roman"/>
          <w:szCs w:val="24"/>
        </w:rPr>
        <w:instrText xml:space="preserve"> </w:instrText>
      </w:r>
      <w:r w:rsidR="004810E5">
        <w:rPr>
          <w:rFonts w:cs="Times New Roman"/>
          <w:szCs w:val="24"/>
          <w:lang w:val="en-US"/>
        </w:rPr>
        <w:instrText>chemotherapy</w:instrText>
      </w:r>
      <w:r w:rsidR="004810E5" w:rsidRPr="00E93A18">
        <w:rPr>
          <w:rFonts w:cs="Times New Roman"/>
          <w:szCs w:val="24"/>
        </w:rPr>
        <w:instrText xml:space="preserve"> </w:instrText>
      </w:r>
      <w:r w:rsidR="004810E5">
        <w:rPr>
          <w:rFonts w:cs="Times New Roman"/>
          <w:szCs w:val="24"/>
          <w:lang w:val="en-US"/>
        </w:rPr>
        <w:instrText>followed</w:instrText>
      </w:r>
      <w:r w:rsidR="004810E5" w:rsidRPr="00E93A18">
        <w:rPr>
          <w:rFonts w:cs="Times New Roman"/>
          <w:szCs w:val="24"/>
        </w:rPr>
        <w:instrText xml:space="preserve"> </w:instrText>
      </w:r>
      <w:r w:rsidR="004810E5">
        <w:rPr>
          <w:rFonts w:cs="Times New Roman"/>
          <w:szCs w:val="24"/>
          <w:lang w:val="en-US"/>
        </w:rPr>
        <w:instrText>by</w:instrText>
      </w:r>
      <w:r w:rsidR="004810E5" w:rsidRPr="00E93A18">
        <w:rPr>
          <w:rFonts w:cs="Times New Roman"/>
          <w:szCs w:val="24"/>
        </w:rPr>
        <w:instrText xml:space="preserve"> </w:instrText>
      </w:r>
      <w:r w:rsidR="004810E5">
        <w:rPr>
          <w:rFonts w:cs="Times New Roman"/>
          <w:szCs w:val="24"/>
          <w:lang w:val="en-US"/>
        </w:rPr>
        <w:instrText>autologous</w:instrText>
      </w:r>
      <w:r w:rsidR="004810E5" w:rsidRPr="00E93A18">
        <w:rPr>
          <w:rFonts w:cs="Times New Roman"/>
          <w:szCs w:val="24"/>
        </w:rPr>
        <w:instrText xml:space="preserve"> </w:instrText>
      </w:r>
      <w:r w:rsidR="004810E5">
        <w:rPr>
          <w:rFonts w:cs="Times New Roman"/>
          <w:szCs w:val="24"/>
          <w:lang w:val="en-US"/>
        </w:rPr>
        <w:instrText>stem</w:instrText>
      </w:r>
      <w:r w:rsidR="004810E5" w:rsidRPr="00E93A18">
        <w:rPr>
          <w:rFonts w:cs="Times New Roman"/>
          <w:szCs w:val="24"/>
        </w:rPr>
        <w:instrText xml:space="preserve"> </w:instrText>
      </w:r>
      <w:r w:rsidR="004810E5">
        <w:rPr>
          <w:rFonts w:cs="Times New Roman"/>
          <w:szCs w:val="24"/>
          <w:lang w:val="en-US"/>
        </w:rPr>
        <w:instrText>cell</w:instrText>
      </w:r>
      <w:r w:rsidR="004810E5" w:rsidRPr="00E93A18">
        <w:rPr>
          <w:rFonts w:cs="Times New Roman"/>
          <w:szCs w:val="24"/>
        </w:rPr>
        <w:instrText xml:space="preserve"> </w:instrText>
      </w:r>
      <w:r w:rsidR="004810E5">
        <w:rPr>
          <w:rFonts w:cs="Times New Roman"/>
          <w:szCs w:val="24"/>
          <w:lang w:val="en-US"/>
        </w:rPr>
        <w:instrText>transplantation</w:instrText>
      </w:r>
      <w:r w:rsidR="004810E5" w:rsidRPr="00E93A18">
        <w:rPr>
          <w:rFonts w:cs="Times New Roman"/>
          <w:szCs w:val="24"/>
        </w:rPr>
        <w:instrText xml:space="preserve"> (</w:instrText>
      </w:r>
      <w:r w:rsidR="004810E5">
        <w:rPr>
          <w:rFonts w:cs="Times New Roman"/>
          <w:szCs w:val="24"/>
          <w:lang w:val="en-US"/>
        </w:rPr>
        <w:instrText>ASCT</w:instrText>
      </w:r>
      <w:r w:rsidR="004810E5" w:rsidRPr="00E93A18">
        <w:rPr>
          <w:rFonts w:cs="Times New Roman"/>
          <w:szCs w:val="24"/>
        </w:rPr>
        <w:instrText xml:space="preserve">) </w:instrText>
      </w:r>
      <w:r w:rsidR="004810E5">
        <w:rPr>
          <w:rFonts w:cs="Times New Roman"/>
          <w:szCs w:val="24"/>
          <w:lang w:val="en-US"/>
        </w:rPr>
        <w:instrText>is</w:instrText>
      </w:r>
      <w:r w:rsidR="004810E5" w:rsidRPr="00E93A18">
        <w:rPr>
          <w:rFonts w:cs="Times New Roman"/>
          <w:szCs w:val="24"/>
        </w:rPr>
        <w:instrText xml:space="preserve"> </w:instrText>
      </w:r>
      <w:r w:rsidR="004810E5">
        <w:rPr>
          <w:rFonts w:cs="Times New Roman"/>
          <w:szCs w:val="24"/>
          <w:lang w:val="en-US"/>
        </w:rPr>
        <w:instrText>a</w:instrText>
      </w:r>
      <w:r w:rsidR="004810E5" w:rsidRPr="00E93A18">
        <w:rPr>
          <w:rFonts w:cs="Times New Roman"/>
          <w:szCs w:val="24"/>
        </w:rPr>
        <w:instrText xml:space="preserve"> </w:instrText>
      </w:r>
      <w:r w:rsidR="004810E5">
        <w:rPr>
          <w:rFonts w:cs="Times New Roman"/>
          <w:szCs w:val="24"/>
          <w:lang w:val="en-US"/>
        </w:rPr>
        <w:instrText>recognized</w:instrText>
      </w:r>
      <w:r w:rsidR="004810E5" w:rsidRPr="00E93A18">
        <w:rPr>
          <w:rFonts w:cs="Times New Roman"/>
          <w:szCs w:val="24"/>
        </w:rPr>
        <w:instrText xml:space="preserve"> </w:instrText>
      </w:r>
      <w:r w:rsidR="004810E5">
        <w:rPr>
          <w:rFonts w:cs="Times New Roman"/>
          <w:szCs w:val="24"/>
          <w:lang w:val="en-US"/>
        </w:rPr>
        <w:instrText>treatment</w:instrText>
      </w:r>
      <w:r w:rsidR="004810E5" w:rsidRPr="00E93A18">
        <w:rPr>
          <w:rFonts w:cs="Times New Roman"/>
          <w:szCs w:val="24"/>
        </w:rPr>
        <w:instrText xml:space="preserve"> </w:instrText>
      </w:r>
      <w:r w:rsidR="004810E5">
        <w:rPr>
          <w:rFonts w:cs="Times New Roman"/>
          <w:szCs w:val="24"/>
          <w:lang w:val="en-US"/>
        </w:rPr>
        <w:instrText>option</w:instrText>
      </w:r>
      <w:r w:rsidR="004810E5" w:rsidRPr="00E93A18">
        <w:rPr>
          <w:rFonts w:cs="Times New Roman"/>
          <w:szCs w:val="24"/>
        </w:rPr>
        <w:instrText xml:space="preserve">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ith</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Hodgkin</w:instrText>
      </w:r>
      <w:r w:rsidR="004810E5" w:rsidRPr="00E93A18">
        <w:rPr>
          <w:rFonts w:cs="Times New Roman"/>
          <w:szCs w:val="24"/>
        </w:rPr>
        <w:instrText>'</w:instrText>
      </w:r>
      <w:r w:rsidR="004810E5">
        <w:rPr>
          <w:rFonts w:cs="Times New Roman"/>
          <w:szCs w:val="24"/>
          <w:lang w:val="en-US"/>
        </w:rPr>
        <w:instrText>s</w:instrText>
      </w:r>
      <w:r w:rsidR="004810E5" w:rsidRPr="00E93A18">
        <w:rPr>
          <w:rFonts w:cs="Times New Roman"/>
          <w:szCs w:val="24"/>
        </w:rPr>
        <w:instrText xml:space="preserve"> </w:instrText>
      </w:r>
      <w:r w:rsidR="004810E5">
        <w:rPr>
          <w:rFonts w:cs="Times New Roman"/>
          <w:szCs w:val="24"/>
          <w:lang w:val="en-US"/>
        </w:rPr>
        <w:instrText>lymphoma</w:instrText>
      </w:r>
      <w:r w:rsidR="004810E5" w:rsidRPr="00E93A18">
        <w:rPr>
          <w:rFonts w:cs="Times New Roman"/>
          <w:szCs w:val="24"/>
        </w:rPr>
        <w:instrText xml:space="preserve">. </w:instrText>
      </w:r>
      <w:r w:rsidR="004810E5">
        <w:rPr>
          <w:rFonts w:cs="Times New Roman"/>
          <w:szCs w:val="24"/>
          <w:lang w:val="en-US"/>
        </w:rPr>
        <w:instrText>We</w:instrText>
      </w:r>
      <w:r w:rsidR="004810E5" w:rsidRPr="00E93A18">
        <w:rPr>
          <w:rFonts w:cs="Times New Roman"/>
          <w:szCs w:val="24"/>
        </w:rPr>
        <w:instrText xml:space="preserve"> </w:instrText>
      </w:r>
      <w:r w:rsidR="004810E5">
        <w:rPr>
          <w:rFonts w:cs="Times New Roman"/>
          <w:szCs w:val="24"/>
          <w:lang w:val="en-US"/>
        </w:rPr>
        <w:instrText>have</w:instrText>
      </w:r>
      <w:r w:rsidR="004810E5" w:rsidRPr="00E93A18">
        <w:rPr>
          <w:rFonts w:cs="Times New Roman"/>
          <w:szCs w:val="24"/>
        </w:rPr>
        <w:instrText xml:space="preserve"> </w:instrText>
      </w:r>
      <w:r w:rsidR="004810E5">
        <w:rPr>
          <w:rFonts w:cs="Times New Roman"/>
          <w:szCs w:val="24"/>
          <w:lang w:val="en-US"/>
        </w:rPr>
        <w:instrText>analysed</w:instrText>
      </w:r>
      <w:r w:rsidR="004810E5" w:rsidRPr="00E93A18">
        <w:rPr>
          <w:rFonts w:cs="Times New Roman"/>
          <w:szCs w:val="24"/>
        </w:rPr>
        <w:instrText xml:space="preserve"> 67 </w:instrText>
      </w:r>
      <w:r w:rsidR="004810E5">
        <w:rPr>
          <w:rFonts w:cs="Times New Roman"/>
          <w:szCs w:val="24"/>
          <w:lang w:val="en-US"/>
        </w:rPr>
        <w:instrText>patients</w:instrText>
      </w:r>
      <w:r w:rsidR="004810E5" w:rsidRPr="00E93A18">
        <w:rPr>
          <w:rFonts w:cs="Times New Roman"/>
          <w:szCs w:val="24"/>
        </w:rPr>
        <w:instrText xml:space="preserve"> </w:instrText>
      </w:r>
      <w:r w:rsidR="004810E5">
        <w:rPr>
          <w:rFonts w:cs="Times New Roman"/>
          <w:szCs w:val="24"/>
          <w:lang w:val="en-US"/>
        </w:rPr>
        <w:instrText>who</w:instrText>
      </w:r>
      <w:r w:rsidR="004810E5" w:rsidRPr="00E93A18">
        <w:rPr>
          <w:rFonts w:cs="Times New Roman"/>
          <w:szCs w:val="24"/>
        </w:rPr>
        <w:instrText xml:space="preserve"> </w:instrText>
      </w:r>
      <w:r w:rsidR="004810E5">
        <w:rPr>
          <w:rFonts w:cs="Times New Roman"/>
          <w:szCs w:val="24"/>
          <w:lang w:val="en-US"/>
        </w:rPr>
        <w:instrText>underwent</w:instrText>
      </w:r>
      <w:r w:rsidR="004810E5" w:rsidRPr="00E93A18">
        <w:rPr>
          <w:rFonts w:cs="Times New Roman"/>
          <w:szCs w:val="24"/>
        </w:rPr>
        <w:instrText xml:space="preserve"> </w:instrText>
      </w:r>
      <w:r w:rsidR="004810E5">
        <w:rPr>
          <w:rFonts w:cs="Times New Roman"/>
          <w:szCs w:val="24"/>
          <w:lang w:val="en-US"/>
        </w:rPr>
        <w:instrText>ASCT</w:instrText>
      </w:r>
      <w:r w:rsidR="004810E5" w:rsidRPr="00E93A18">
        <w:rPr>
          <w:rFonts w:cs="Times New Roman"/>
          <w:szCs w:val="24"/>
        </w:rPr>
        <w:instrText xml:space="preserve"> </w:instrText>
      </w:r>
      <w:r w:rsidR="004810E5">
        <w:rPr>
          <w:rFonts w:cs="Times New Roman"/>
          <w:szCs w:val="24"/>
          <w:lang w:val="en-US"/>
        </w:rPr>
        <w:instrText>after</w:instrText>
      </w:r>
      <w:r w:rsidR="004810E5" w:rsidRPr="00E93A18">
        <w:rPr>
          <w:rFonts w:cs="Times New Roman"/>
          <w:szCs w:val="24"/>
        </w:rPr>
        <w:instrText xml:space="preserve"> </w:instrText>
      </w:r>
      <w:r w:rsidR="004810E5">
        <w:rPr>
          <w:rFonts w:cs="Times New Roman"/>
          <w:szCs w:val="24"/>
          <w:lang w:val="en-US"/>
        </w:rPr>
        <w:instrText>LACE</w:instrText>
      </w:r>
      <w:r w:rsidR="004810E5" w:rsidRPr="00E93A18">
        <w:rPr>
          <w:rFonts w:cs="Times New Roman"/>
          <w:szCs w:val="24"/>
        </w:rPr>
        <w:instrText xml:space="preserve"> (</w:instrText>
      </w:r>
      <w:r w:rsidR="004810E5">
        <w:rPr>
          <w:rFonts w:cs="Times New Roman"/>
          <w:szCs w:val="24"/>
          <w:lang w:val="en-US"/>
        </w:rPr>
        <w:instrText>lomustine</w:instrText>
      </w:r>
      <w:r w:rsidR="004810E5" w:rsidRPr="00E93A18">
        <w:rPr>
          <w:rFonts w:cs="Times New Roman"/>
          <w:szCs w:val="24"/>
        </w:rPr>
        <w:instrText xml:space="preserve"> (</w:instrText>
      </w:r>
      <w:r w:rsidR="004810E5">
        <w:rPr>
          <w:rFonts w:cs="Times New Roman"/>
          <w:szCs w:val="24"/>
          <w:lang w:val="en-US"/>
        </w:rPr>
        <w:instrText>CCNU</w:instrText>
      </w:r>
      <w:r w:rsidR="004810E5" w:rsidRPr="00E93A18">
        <w:rPr>
          <w:rFonts w:cs="Times New Roman"/>
          <w:szCs w:val="24"/>
        </w:rPr>
        <w:instrText xml:space="preserve">), </w:instrText>
      </w:r>
      <w:r w:rsidR="004810E5">
        <w:rPr>
          <w:rFonts w:cs="Times New Roman"/>
          <w:szCs w:val="24"/>
          <w:lang w:val="en-US"/>
        </w:rPr>
        <w:instrText>cytarabine</w:instrText>
      </w:r>
      <w:r w:rsidR="004810E5" w:rsidRPr="00E93A18">
        <w:rPr>
          <w:rFonts w:cs="Times New Roman"/>
          <w:szCs w:val="24"/>
        </w:rPr>
        <w:instrText xml:space="preserve"> (</w:instrText>
      </w:r>
      <w:r w:rsidR="004810E5">
        <w:rPr>
          <w:rFonts w:cs="Times New Roman"/>
          <w:szCs w:val="24"/>
          <w:lang w:val="en-US"/>
        </w:rPr>
        <w:instrText>Ara</w:instrText>
      </w:r>
      <w:r w:rsidR="004810E5" w:rsidRPr="00E93A18">
        <w:rPr>
          <w:rFonts w:cs="Times New Roman"/>
          <w:szCs w:val="24"/>
        </w:rPr>
        <w:instrText>-</w:instrText>
      </w:r>
      <w:r w:rsidR="004810E5">
        <w:rPr>
          <w:rFonts w:cs="Times New Roman"/>
          <w:szCs w:val="24"/>
          <w:lang w:val="en-US"/>
        </w:rPr>
        <w:instrText>C</w:instrText>
      </w:r>
      <w:r w:rsidR="004810E5" w:rsidRPr="00E93A18">
        <w:rPr>
          <w:rFonts w:cs="Times New Roman"/>
          <w:szCs w:val="24"/>
        </w:rPr>
        <w:instrText xml:space="preserve">), </w:instrText>
      </w:r>
      <w:r w:rsidR="004810E5">
        <w:rPr>
          <w:rFonts w:cs="Times New Roman"/>
          <w:szCs w:val="24"/>
          <w:lang w:val="en-US"/>
        </w:rPr>
        <w:instrText>cyclophosphamide</w:instrText>
      </w:r>
      <w:r w:rsidR="004810E5" w:rsidRPr="00E93A18">
        <w:rPr>
          <w:rFonts w:cs="Times New Roman"/>
          <w:szCs w:val="24"/>
        </w:rPr>
        <w:instrText xml:space="preserve">, </w:instrText>
      </w:r>
      <w:r w:rsidR="004810E5">
        <w:rPr>
          <w:rFonts w:cs="Times New Roman"/>
          <w:szCs w:val="24"/>
          <w:lang w:val="en-US"/>
        </w:rPr>
        <w:instrText>etoposide</w:instrText>
      </w:r>
      <w:r w:rsidR="004810E5" w:rsidRPr="00E93A18">
        <w:rPr>
          <w:rFonts w:cs="Times New Roman"/>
          <w:szCs w:val="24"/>
        </w:rPr>
        <w:instrText xml:space="preserve">) </w:instrText>
      </w:r>
      <w:r w:rsidR="004810E5">
        <w:rPr>
          <w:rFonts w:cs="Times New Roman"/>
          <w:szCs w:val="24"/>
          <w:lang w:val="en-US"/>
        </w:rPr>
        <w:instrText>conditioning</w:instrText>
      </w:r>
      <w:r w:rsidR="004810E5" w:rsidRPr="00E93A18">
        <w:rPr>
          <w:rFonts w:cs="Times New Roman"/>
          <w:szCs w:val="24"/>
        </w:rPr>
        <w:instrText xml:space="preserve"> </w:instrText>
      </w:r>
      <w:r w:rsidR="004810E5">
        <w:rPr>
          <w:rFonts w:cs="Times New Roman"/>
          <w:szCs w:val="24"/>
          <w:lang w:val="en-US"/>
        </w:rPr>
        <w:instrText>for</w:instrText>
      </w:r>
      <w:r w:rsidR="004810E5" w:rsidRPr="00E93A18">
        <w:rPr>
          <w:rFonts w:cs="Times New Roman"/>
          <w:szCs w:val="24"/>
        </w:rPr>
        <w:instrText xml:space="preserve"> </w:instrText>
      </w:r>
      <w:r w:rsidR="004810E5">
        <w:rPr>
          <w:rFonts w:cs="Times New Roman"/>
          <w:szCs w:val="24"/>
          <w:lang w:val="en-US"/>
        </w:rPr>
        <w:instrText>relapsed</w:instrText>
      </w:r>
      <w:r w:rsidR="004810E5" w:rsidRPr="00E93A18">
        <w:rPr>
          <w:rFonts w:cs="Times New Roman"/>
          <w:szCs w:val="24"/>
        </w:rPr>
        <w:instrText xml:space="preserve"> (</w:instrText>
      </w:r>
      <w:r w:rsidR="004810E5">
        <w:rPr>
          <w:rFonts w:cs="Times New Roman"/>
          <w:szCs w:val="24"/>
          <w:lang w:val="en-US"/>
        </w:rPr>
        <w:instrText>n</w:instrText>
      </w:r>
      <w:r w:rsidR="004810E5" w:rsidRPr="00E93A18">
        <w:rPr>
          <w:rFonts w:cs="Times New Roman"/>
          <w:szCs w:val="24"/>
        </w:rPr>
        <w:instrText xml:space="preserve">=61) </w:instrText>
      </w:r>
      <w:r w:rsidR="004810E5">
        <w:rPr>
          <w:rFonts w:cs="Times New Roman"/>
          <w:szCs w:val="24"/>
          <w:lang w:val="en-US"/>
        </w:rPr>
        <w:instrText>or</w:instrText>
      </w:r>
      <w:r w:rsidR="004810E5" w:rsidRPr="00E93A18">
        <w:rPr>
          <w:rFonts w:cs="Times New Roman"/>
          <w:szCs w:val="24"/>
        </w:rPr>
        <w:instrText xml:space="preserve"> </w:instrText>
      </w:r>
      <w:r w:rsidR="004810E5">
        <w:rPr>
          <w:rFonts w:cs="Times New Roman"/>
          <w:szCs w:val="24"/>
          <w:lang w:val="en-US"/>
        </w:rPr>
        <w:instrText>primary</w:instrText>
      </w:r>
      <w:r w:rsidR="004810E5" w:rsidRPr="00E93A18">
        <w:rPr>
          <w:rFonts w:cs="Times New Roman"/>
          <w:szCs w:val="24"/>
        </w:rPr>
        <w:instrText xml:space="preserve"> </w:instrText>
      </w:r>
      <w:r w:rsidR="004810E5">
        <w:rPr>
          <w:rFonts w:cs="Times New Roman"/>
          <w:szCs w:val="24"/>
          <w:lang w:val="en-US"/>
        </w:rPr>
        <w:instrText>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84,188–191]","plainTextFormattedCitation":"[184,188–191]","previouslyFormattedCitation":"[184,188–191]"},"properties":{"noteIndex":0},"schema":"https://github.com/citation-style-language/schema/raw/master/csl-citation.json"}</w:instrText>
      </w:r>
      <w:r w:rsidRPr="00E242EE">
        <w:rPr>
          <w:rFonts w:cs="Times New Roman"/>
          <w:szCs w:val="24"/>
        </w:rPr>
        <w:fldChar w:fldCharType="separate"/>
      </w:r>
      <w:r w:rsidR="004810E5" w:rsidRPr="004810E5">
        <w:rPr>
          <w:rFonts w:cs="Times New Roman"/>
          <w:noProof/>
          <w:szCs w:val="24"/>
        </w:rPr>
        <w:t>[184,188–191]</w:t>
      </w:r>
      <w:r w:rsidRPr="00E242EE">
        <w:rPr>
          <w:rFonts w:cs="Times New Roman"/>
          <w:szCs w:val="24"/>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75793D" w:rsidRPr="00BA4F0F" w14:paraId="2121FD87" w14:textId="77777777" w:rsidTr="002D3EBF">
        <w:tc>
          <w:tcPr>
            <w:tcW w:w="1418" w:type="dxa"/>
          </w:tcPr>
          <w:p w14:paraId="76CB9C21" w14:textId="77777777" w:rsidR="0075793D" w:rsidRPr="007A7C4E" w:rsidRDefault="0075793D" w:rsidP="00E242EE">
            <w:pPr>
              <w:pStyle w:val="afe"/>
              <w:ind w:left="0" w:firstLine="0"/>
              <w:rPr>
                <w:rFonts w:cs="Times New Roman"/>
                <w:szCs w:val="24"/>
              </w:rPr>
            </w:pPr>
            <w:r w:rsidRPr="00BA4F0F">
              <w:rPr>
                <w:rFonts w:cs="Times New Roman"/>
                <w:szCs w:val="24"/>
              </w:rPr>
              <w:t>Препарат</w:t>
            </w:r>
          </w:p>
        </w:tc>
        <w:tc>
          <w:tcPr>
            <w:tcW w:w="1701" w:type="dxa"/>
          </w:tcPr>
          <w:p w14:paraId="7C319D37" w14:textId="77777777" w:rsidR="0075793D" w:rsidRPr="007A7C4E" w:rsidRDefault="0075793D" w:rsidP="00E242EE">
            <w:pPr>
              <w:pStyle w:val="afe"/>
              <w:ind w:left="0" w:firstLine="0"/>
              <w:rPr>
                <w:rFonts w:cs="Times New Roman"/>
                <w:szCs w:val="24"/>
              </w:rPr>
            </w:pPr>
            <w:r w:rsidRPr="00BA4F0F">
              <w:rPr>
                <w:rFonts w:cs="Times New Roman"/>
                <w:szCs w:val="24"/>
              </w:rPr>
              <w:t>Дни</w:t>
            </w:r>
            <w:r w:rsidRPr="007A7C4E">
              <w:rPr>
                <w:rFonts w:cs="Times New Roman"/>
                <w:szCs w:val="24"/>
              </w:rPr>
              <w:t xml:space="preserve"> </w:t>
            </w:r>
            <w:r w:rsidRPr="00BA4F0F">
              <w:rPr>
                <w:rFonts w:cs="Times New Roman"/>
                <w:szCs w:val="24"/>
              </w:rPr>
              <w:t>введения</w:t>
            </w:r>
            <w:r w:rsidRPr="007A7C4E">
              <w:rPr>
                <w:rFonts w:cs="Times New Roman"/>
                <w:szCs w:val="24"/>
              </w:rPr>
              <w:t xml:space="preserve"> </w:t>
            </w:r>
            <w:r w:rsidRPr="00BA4F0F">
              <w:rPr>
                <w:rFonts w:cs="Times New Roman"/>
                <w:szCs w:val="24"/>
              </w:rPr>
              <w:t>перед</w:t>
            </w:r>
            <w:r w:rsidRPr="007A7C4E">
              <w:rPr>
                <w:rFonts w:cs="Times New Roman"/>
                <w:szCs w:val="24"/>
              </w:rPr>
              <w:t xml:space="preserve"> </w:t>
            </w:r>
            <w:r w:rsidRPr="00BA4F0F">
              <w:rPr>
                <w:rFonts w:cs="Times New Roman"/>
                <w:szCs w:val="24"/>
              </w:rPr>
              <w:t>ауто</w:t>
            </w:r>
            <w:r w:rsidRPr="007A7C4E">
              <w:rPr>
                <w:rFonts w:cs="Times New Roman"/>
                <w:szCs w:val="24"/>
              </w:rPr>
              <w:t>-</w:t>
            </w:r>
            <w:r w:rsidRPr="00BA4F0F">
              <w:rPr>
                <w:rFonts w:cs="Times New Roman"/>
                <w:szCs w:val="24"/>
              </w:rPr>
              <w:t>ТГСК</w:t>
            </w:r>
          </w:p>
        </w:tc>
        <w:tc>
          <w:tcPr>
            <w:tcW w:w="1134" w:type="dxa"/>
          </w:tcPr>
          <w:p w14:paraId="1669314E" w14:textId="77777777" w:rsidR="0075793D" w:rsidRPr="007A7C4E" w:rsidRDefault="0075793D" w:rsidP="00E242EE">
            <w:pPr>
              <w:pStyle w:val="afe"/>
              <w:ind w:left="0" w:firstLine="0"/>
              <w:rPr>
                <w:rFonts w:cs="Times New Roman"/>
                <w:szCs w:val="24"/>
              </w:rPr>
            </w:pPr>
            <w:r w:rsidRPr="00BA4F0F">
              <w:rPr>
                <w:rFonts w:cs="Times New Roman"/>
                <w:szCs w:val="24"/>
              </w:rPr>
              <w:t>Разовая</w:t>
            </w:r>
            <w:r w:rsidRPr="007A7C4E">
              <w:rPr>
                <w:rFonts w:cs="Times New Roman"/>
                <w:szCs w:val="24"/>
              </w:rPr>
              <w:t xml:space="preserve"> </w:t>
            </w:r>
            <w:r w:rsidRPr="00BA4F0F">
              <w:rPr>
                <w:rFonts w:cs="Times New Roman"/>
                <w:szCs w:val="24"/>
              </w:rPr>
              <w:t>доза</w:t>
            </w:r>
          </w:p>
        </w:tc>
        <w:tc>
          <w:tcPr>
            <w:tcW w:w="1276" w:type="dxa"/>
          </w:tcPr>
          <w:p w14:paraId="5C954D95" w14:textId="77777777" w:rsidR="0075793D" w:rsidRPr="007A7C4E" w:rsidRDefault="0075793D" w:rsidP="00E242EE">
            <w:pPr>
              <w:pStyle w:val="afe"/>
              <w:ind w:left="0" w:firstLine="0"/>
              <w:rPr>
                <w:rFonts w:cs="Times New Roman"/>
                <w:szCs w:val="24"/>
              </w:rPr>
            </w:pPr>
            <w:r w:rsidRPr="00BA4F0F">
              <w:rPr>
                <w:rFonts w:cs="Times New Roman"/>
                <w:szCs w:val="24"/>
              </w:rPr>
              <w:t>Суточная</w:t>
            </w:r>
            <w:r w:rsidRPr="007A7C4E">
              <w:rPr>
                <w:rFonts w:cs="Times New Roman"/>
                <w:szCs w:val="24"/>
              </w:rPr>
              <w:t xml:space="preserve"> </w:t>
            </w:r>
            <w:r w:rsidRPr="00BA4F0F">
              <w:rPr>
                <w:rFonts w:cs="Times New Roman"/>
                <w:szCs w:val="24"/>
              </w:rPr>
              <w:t>доза</w:t>
            </w:r>
          </w:p>
        </w:tc>
        <w:tc>
          <w:tcPr>
            <w:tcW w:w="1275" w:type="dxa"/>
          </w:tcPr>
          <w:p w14:paraId="66CE3B92" w14:textId="77777777" w:rsidR="0075793D" w:rsidRPr="00BA4F0F" w:rsidRDefault="0075793D" w:rsidP="00E242EE">
            <w:pPr>
              <w:pStyle w:val="afe"/>
              <w:ind w:left="0" w:firstLine="0"/>
              <w:rPr>
                <w:rFonts w:cs="Times New Roman"/>
                <w:szCs w:val="24"/>
              </w:rPr>
            </w:pPr>
            <w:r w:rsidRPr="00BA4F0F">
              <w:rPr>
                <w:rFonts w:cs="Times New Roman"/>
                <w:szCs w:val="24"/>
              </w:rPr>
              <w:t>Курсовая доза</w:t>
            </w:r>
          </w:p>
        </w:tc>
        <w:tc>
          <w:tcPr>
            <w:tcW w:w="2659" w:type="dxa"/>
          </w:tcPr>
          <w:p w14:paraId="10D04634" w14:textId="77777777" w:rsidR="0075793D" w:rsidRPr="00BA4F0F" w:rsidRDefault="0075793D" w:rsidP="00E242EE">
            <w:pPr>
              <w:pStyle w:val="afe"/>
              <w:ind w:left="0" w:firstLine="0"/>
              <w:rPr>
                <w:rFonts w:cs="Times New Roman"/>
                <w:szCs w:val="24"/>
              </w:rPr>
            </w:pPr>
            <w:r w:rsidRPr="00BA4F0F">
              <w:rPr>
                <w:rFonts w:cs="Times New Roman"/>
                <w:szCs w:val="24"/>
              </w:rPr>
              <w:t>Особенности введения</w:t>
            </w:r>
          </w:p>
        </w:tc>
      </w:tr>
      <w:tr w:rsidR="0075793D" w:rsidRPr="00BA4F0F" w14:paraId="6BAF4281" w14:textId="77777777" w:rsidTr="002D3EBF">
        <w:tc>
          <w:tcPr>
            <w:tcW w:w="1418" w:type="dxa"/>
          </w:tcPr>
          <w:p w14:paraId="3007E635" w14:textId="77777777" w:rsidR="0075793D" w:rsidRPr="00BA4F0F" w:rsidRDefault="0075793D" w:rsidP="00E242EE">
            <w:pPr>
              <w:pStyle w:val="afe"/>
              <w:ind w:left="0" w:firstLine="0"/>
              <w:jc w:val="center"/>
              <w:rPr>
                <w:rFonts w:cs="Times New Roman"/>
                <w:szCs w:val="24"/>
              </w:rPr>
            </w:pPr>
            <w:r w:rsidRPr="00BA4F0F">
              <w:rPr>
                <w:rFonts w:cs="Times New Roman"/>
                <w:szCs w:val="24"/>
              </w:rPr>
              <w:t>Ломустин</w:t>
            </w:r>
          </w:p>
        </w:tc>
        <w:tc>
          <w:tcPr>
            <w:tcW w:w="1701" w:type="dxa"/>
          </w:tcPr>
          <w:p w14:paraId="3A1741A4" w14:textId="77777777" w:rsidR="0075793D" w:rsidRPr="00BA4F0F" w:rsidRDefault="0075793D" w:rsidP="00E242EE">
            <w:pPr>
              <w:pStyle w:val="afe"/>
              <w:ind w:left="0" w:firstLine="0"/>
              <w:jc w:val="center"/>
              <w:rPr>
                <w:rFonts w:cs="Times New Roman"/>
                <w:szCs w:val="24"/>
              </w:rPr>
            </w:pPr>
            <w:r w:rsidRPr="00BA4F0F">
              <w:rPr>
                <w:rFonts w:cs="Times New Roman"/>
                <w:szCs w:val="24"/>
              </w:rPr>
              <w:t>-6 день</w:t>
            </w:r>
          </w:p>
        </w:tc>
        <w:tc>
          <w:tcPr>
            <w:tcW w:w="1134" w:type="dxa"/>
          </w:tcPr>
          <w:p w14:paraId="293E07DF"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4BC0C0F1" w14:textId="77777777" w:rsidR="0075793D" w:rsidRPr="00BA4F0F" w:rsidRDefault="0075793D" w:rsidP="00E242EE">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3CB6A99B" w14:textId="77777777" w:rsidR="0075793D" w:rsidRPr="00BA4F0F" w:rsidRDefault="0075793D" w:rsidP="00E242EE">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2659" w:type="dxa"/>
          </w:tcPr>
          <w:p w14:paraId="469560CC" w14:textId="77777777" w:rsidR="0075793D" w:rsidRPr="00BA4F0F" w:rsidRDefault="0075793D" w:rsidP="00E242EE">
            <w:pPr>
              <w:pStyle w:val="afe"/>
              <w:ind w:left="0" w:firstLine="0"/>
              <w:rPr>
                <w:rFonts w:cs="Times New Roman"/>
                <w:szCs w:val="24"/>
              </w:rPr>
            </w:pPr>
            <w:r w:rsidRPr="00BA4F0F">
              <w:rPr>
                <w:rFonts w:cs="Times New Roman"/>
                <w:szCs w:val="24"/>
              </w:rPr>
              <w:t>Внутрь</w:t>
            </w:r>
          </w:p>
        </w:tc>
      </w:tr>
      <w:tr w:rsidR="0075793D" w:rsidRPr="00BA4F0F" w14:paraId="4122E982" w14:textId="77777777" w:rsidTr="002D3EBF">
        <w:tc>
          <w:tcPr>
            <w:tcW w:w="1418" w:type="dxa"/>
          </w:tcPr>
          <w:p w14:paraId="3D974B3F" w14:textId="77777777" w:rsidR="0075793D" w:rsidRPr="00BA4F0F" w:rsidRDefault="0075793D" w:rsidP="00E242EE">
            <w:pPr>
              <w:pStyle w:val="afe"/>
              <w:ind w:left="0" w:firstLine="0"/>
              <w:jc w:val="center"/>
              <w:rPr>
                <w:rFonts w:cs="Times New Roman"/>
                <w:szCs w:val="24"/>
              </w:rPr>
            </w:pPr>
            <w:r w:rsidRPr="00BA4F0F">
              <w:rPr>
                <w:rFonts w:cs="Times New Roman"/>
                <w:szCs w:val="24"/>
              </w:rPr>
              <w:t>Этопозид</w:t>
            </w:r>
          </w:p>
        </w:tc>
        <w:tc>
          <w:tcPr>
            <w:tcW w:w="1701" w:type="dxa"/>
          </w:tcPr>
          <w:p w14:paraId="702E7771" w14:textId="77777777" w:rsidR="0075793D" w:rsidRPr="00BA4F0F" w:rsidRDefault="0075793D" w:rsidP="00E242EE">
            <w:pPr>
              <w:pStyle w:val="afe"/>
              <w:ind w:left="0" w:firstLine="0"/>
              <w:jc w:val="center"/>
              <w:rPr>
                <w:rFonts w:cs="Times New Roman"/>
                <w:szCs w:val="24"/>
              </w:rPr>
            </w:pPr>
            <w:r w:rsidRPr="00BA4F0F">
              <w:rPr>
                <w:rFonts w:cs="Times New Roman"/>
                <w:szCs w:val="24"/>
              </w:rPr>
              <w:t>-5, -4, -3, -2 дни</w:t>
            </w:r>
          </w:p>
        </w:tc>
        <w:tc>
          <w:tcPr>
            <w:tcW w:w="1134" w:type="dxa"/>
          </w:tcPr>
          <w:p w14:paraId="41A915CC"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EB614BF" w14:textId="77777777" w:rsidR="0075793D" w:rsidRPr="00BA4F0F" w:rsidRDefault="0075793D" w:rsidP="00E242EE">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A468A7F" w14:textId="77777777" w:rsidR="0075793D" w:rsidRPr="00BA4F0F" w:rsidRDefault="0075793D" w:rsidP="00E242EE">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7F3C234B"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5793D" w:rsidRPr="00BA4F0F" w14:paraId="4BE1D938" w14:textId="77777777" w:rsidTr="002D3EBF">
        <w:tc>
          <w:tcPr>
            <w:tcW w:w="1418" w:type="dxa"/>
          </w:tcPr>
          <w:p w14:paraId="73650467" w14:textId="77777777" w:rsidR="0075793D" w:rsidRPr="00BA4F0F" w:rsidRDefault="0075793D" w:rsidP="00E242EE">
            <w:pPr>
              <w:pStyle w:val="afe"/>
              <w:ind w:left="0" w:firstLine="0"/>
              <w:jc w:val="center"/>
              <w:rPr>
                <w:rFonts w:cs="Times New Roman"/>
                <w:szCs w:val="24"/>
              </w:rPr>
            </w:pPr>
            <w:r w:rsidRPr="00BA4F0F">
              <w:rPr>
                <w:rFonts w:cs="Times New Roman"/>
                <w:szCs w:val="24"/>
              </w:rPr>
              <w:t>Цитарабин</w:t>
            </w:r>
          </w:p>
        </w:tc>
        <w:tc>
          <w:tcPr>
            <w:tcW w:w="1701" w:type="dxa"/>
          </w:tcPr>
          <w:p w14:paraId="0566DE01" w14:textId="77777777" w:rsidR="0075793D" w:rsidRPr="00BA4F0F" w:rsidRDefault="0075793D" w:rsidP="00E242EE">
            <w:pPr>
              <w:pStyle w:val="afe"/>
              <w:ind w:left="0" w:firstLine="0"/>
              <w:jc w:val="center"/>
              <w:rPr>
                <w:rFonts w:cs="Times New Roman"/>
                <w:szCs w:val="24"/>
              </w:rPr>
            </w:pPr>
            <w:r w:rsidRPr="00BA4F0F">
              <w:rPr>
                <w:rFonts w:cs="Times New Roman"/>
                <w:szCs w:val="24"/>
              </w:rPr>
              <w:t>-5, -4, -3, -2 дни</w:t>
            </w:r>
          </w:p>
        </w:tc>
        <w:tc>
          <w:tcPr>
            <w:tcW w:w="1134" w:type="dxa"/>
          </w:tcPr>
          <w:p w14:paraId="565F8622"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29A9A1EA" w14:textId="77777777" w:rsidR="0075793D" w:rsidRPr="00BA4F0F" w:rsidRDefault="0075793D" w:rsidP="00E242EE">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6BB5667F" w14:textId="77777777" w:rsidR="0075793D" w:rsidRPr="00BA4F0F" w:rsidRDefault="0075793D" w:rsidP="00E242EE">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292A03D5"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5793D" w:rsidRPr="00BA4F0F" w14:paraId="1FF98114" w14:textId="77777777" w:rsidTr="002D3EBF">
        <w:tc>
          <w:tcPr>
            <w:tcW w:w="1418" w:type="dxa"/>
          </w:tcPr>
          <w:p w14:paraId="32572731" w14:textId="77777777" w:rsidR="0075793D" w:rsidRPr="00BA4F0F" w:rsidRDefault="0075793D" w:rsidP="00E242EE">
            <w:pPr>
              <w:pStyle w:val="afe"/>
              <w:ind w:left="0" w:firstLine="0"/>
              <w:jc w:val="center"/>
              <w:rPr>
                <w:rFonts w:cs="Times New Roman"/>
                <w:szCs w:val="24"/>
              </w:rPr>
            </w:pPr>
            <w:r w:rsidRPr="00BA4F0F">
              <w:rPr>
                <w:rFonts w:cs="Times New Roman"/>
                <w:szCs w:val="24"/>
              </w:rPr>
              <w:t>Мелфалан</w:t>
            </w:r>
          </w:p>
        </w:tc>
        <w:tc>
          <w:tcPr>
            <w:tcW w:w="1701" w:type="dxa"/>
          </w:tcPr>
          <w:p w14:paraId="54874137" w14:textId="77777777" w:rsidR="0075793D" w:rsidRPr="00BA4F0F" w:rsidRDefault="0075793D" w:rsidP="00E242EE">
            <w:pPr>
              <w:pStyle w:val="afe"/>
              <w:ind w:left="0" w:firstLine="0"/>
              <w:jc w:val="center"/>
              <w:rPr>
                <w:rFonts w:cs="Times New Roman"/>
                <w:szCs w:val="24"/>
              </w:rPr>
            </w:pPr>
            <w:r w:rsidRPr="00BA4F0F">
              <w:rPr>
                <w:rFonts w:cs="Times New Roman"/>
                <w:szCs w:val="24"/>
              </w:rPr>
              <w:t>- 1 день</w:t>
            </w:r>
          </w:p>
        </w:tc>
        <w:tc>
          <w:tcPr>
            <w:tcW w:w="1134" w:type="dxa"/>
          </w:tcPr>
          <w:p w14:paraId="63DDC095" w14:textId="77777777" w:rsidR="0075793D" w:rsidRPr="00BA4F0F" w:rsidRDefault="0075793D" w:rsidP="00E242EE">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4D31F9A8" w14:textId="77777777" w:rsidR="0075793D" w:rsidRPr="00BA4F0F" w:rsidRDefault="0075793D" w:rsidP="00E242EE">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11438098" w14:textId="77777777" w:rsidR="0075793D" w:rsidRPr="00BA4F0F" w:rsidRDefault="0075793D" w:rsidP="00E242EE">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65A90389"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41D99BBB" w14:textId="77777777" w:rsidR="0075793D" w:rsidRPr="00BA4F0F" w:rsidRDefault="0075793D" w:rsidP="0075793D">
      <w:pPr>
        <w:ind w:firstLine="426"/>
        <w:rPr>
          <w:rFonts w:cs="Times New Roman"/>
          <w:szCs w:val="24"/>
        </w:rPr>
      </w:pPr>
    </w:p>
    <w:p w14:paraId="54382901" w14:textId="67A68E55" w:rsidR="0075793D" w:rsidRPr="00E242EE" w:rsidRDefault="0075793D" w:rsidP="00E242EE">
      <w:pPr>
        <w:rPr>
          <w:rFonts w:cs="Times New Roman"/>
          <w:szCs w:val="24"/>
        </w:rPr>
      </w:pPr>
      <w:r w:rsidRPr="00BA4F0F">
        <w:rPr>
          <w:rFonts w:cs="Times New Roman"/>
          <w:szCs w:val="24"/>
        </w:rPr>
        <w:t xml:space="preserve">В ряде клинических исследований была подтверждена эффективность режима предтрансплантационного кондиционирования </w:t>
      </w:r>
      <w:r w:rsidRPr="00BA4F0F">
        <w:rPr>
          <w:rFonts w:cs="Times New Roman"/>
          <w:szCs w:val="24"/>
          <w:lang w:val="en-US"/>
        </w:rPr>
        <w:t>Benda</w:t>
      </w:r>
      <w:r w:rsidRPr="00BA4F0F">
        <w:rPr>
          <w:rFonts w:cs="Times New Roman"/>
          <w:szCs w:val="24"/>
        </w:rPr>
        <w:t>-</w:t>
      </w:r>
      <w:r w:rsidRPr="00BA4F0F">
        <w:rPr>
          <w:rFonts w:cs="Times New Roman"/>
          <w:szCs w:val="24"/>
          <w:lang w:val="en-US"/>
        </w:rPr>
        <w:t>EAM</w:t>
      </w:r>
      <w:r w:rsidRPr="00BA4F0F">
        <w:rPr>
          <w:rFonts w:cs="Times New Roman"/>
          <w:szCs w:val="24"/>
        </w:rPr>
        <w:t xml:space="preserve"> при лимфопролиферативных заболеваниях. Схема введения препаратов и дозы </w:t>
      </w:r>
      <w:r w:rsidRPr="00E242EE">
        <w:rPr>
          <w:rFonts w:cs="Times New Roman"/>
          <w:szCs w:val="24"/>
        </w:rPr>
        <w:t xml:space="preserve">представлены в таблице </w:t>
      </w:r>
      <w:r w:rsidR="00E242EE" w:rsidRPr="00E242EE">
        <w:rPr>
          <w:rFonts w:cs="Times New Roman"/>
          <w:szCs w:val="24"/>
        </w:rPr>
        <w:t>7</w:t>
      </w:r>
      <w:r w:rsidRPr="00E242EE">
        <w:rPr>
          <w:rFonts w:cs="Times New Roman"/>
          <w:szCs w:val="24"/>
        </w:rPr>
        <w:t>.</w:t>
      </w:r>
    </w:p>
    <w:p w14:paraId="0989DD90" w14:textId="77777777" w:rsidR="0075793D" w:rsidRPr="00E242EE" w:rsidRDefault="0075793D" w:rsidP="0075793D">
      <w:pPr>
        <w:ind w:firstLine="426"/>
        <w:rPr>
          <w:rFonts w:cs="Times New Roman"/>
          <w:b/>
          <w:szCs w:val="24"/>
        </w:rPr>
      </w:pPr>
    </w:p>
    <w:p w14:paraId="09059AC2" w14:textId="22164CC0" w:rsidR="0075793D" w:rsidRPr="00BA4F0F" w:rsidRDefault="0075793D" w:rsidP="00E242EE">
      <w:pPr>
        <w:ind w:firstLine="0"/>
        <w:rPr>
          <w:rFonts w:cs="Times New Roman"/>
          <w:szCs w:val="24"/>
        </w:rPr>
      </w:pPr>
      <w:r w:rsidRPr="00E242EE">
        <w:rPr>
          <w:rFonts w:cs="Times New Roman"/>
          <w:szCs w:val="24"/>
        </w:rPr>
        <w:t xml:space="preserve">Таблица </w:t>
      </w:r>
      <w:r w:rsidR="00E242EE" w:rsidRPr="00E242EE">
        <w:rPr>
          <w:rFonts w:cs="Times New Roman"/>
          <w:szCs w:val="24"/>
        </w:rPr>
        <w:t>7</w:t>
      </w:r>
      <w:r w:rsidRPr="00E242EE">
        <w:rPr>
          <w:rFonts w:cs="Times New Roman"/>
          <w:szCs w:val="24"/>
        </w:rPr>
        <w:t>. Схема предтрансплантационного кондиционирования Benda-EAM</w:t>
      </w:r>
      <w:r w:rsidRPr="00BA4F0F">
        <w:rPr>
          <w:rFonts w:cs="Times New Roman"/>
          <w:szCs w:val="24"/>
        </w:rPr>
        <w:t xml:space="preserve"> </w:t>
      </w:r>
      <w:r w:rsidRPr="00BA4F0F">
        <w:rPr>
          <w:rFonts w:cs="Times New Roman"/>
          <w:szCs w:val="24"/>
        </w:rPr>
        <w:fldChar w:fldCharType="begin" w:fldLock="1"/>
      </w:r>
      <w:r w:rsidR="004810E5">
        <w:rPr>
          <w:rFonts w:cs="Times New Roman"/>
          <w:szCs w:val="24"/>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192,193]","plainTextFormattedCitation":"[192,193]","previouslyFormattedCitation":"[192,193]"},"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92,193]</w:t>
      </w:r>
      <w:r w:rsidRPr="00BA4F0F">
        <w:rPr>
          <w:rFonts w:cs="Times New Roman"/>
          <w:szCs w:val="24"/>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75793D" w:rsidRPr="00BA4F0F" w14:paraId="0D383AC1" w14:textId="77777777" w:rsidTr="002D3EBF">
        <w:tc>
          <w:tcPr>
            <w:tcW w:w="1418" w:type="dxa"/>
          </w:tcPr>
          <w:p w14:paraId="370EB5DB" w14:textId="77777777" w:rsidR="0075793D" w:rsidRPr="00BA4F0F" w:rsidRDefault="0075793D" w:rsidP="00E242EE">
            <w:pPr>
              <w:pStyle w:val="afe"/>
              <w:ind w:left="0" w:firstLine="0"/>
              <w:rPr>
                <w:rFonts w:cs="Times New Roman"/>
                <w:szCs w:val="24"/>
              </w:rPr>
            </w:pPr>
            <w:r w:rsidRPr="00BA4F0F">
              <w:rPr>
                <w:rFonts w:cs="Times New Roman"/>
                <w:szCs w:val="24"/>
              </w:rPr>
              <w:t>Препарат</w:t>
            </w:r>
          </w:p>
        </w:tc>
        <w:tc>
          <w:tcPr>
            <w:tcW w:w="1701" w:type="dxa"/>
          </w:tcPr>
          <w:p w14:paraId="4A6360EF" w14:textId="77777777" w:rsidR="0075793D" w:rsidRPr="00BA4F0F" w:rsidRDefault="0075793D" w:rsidP="00E242EE">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618A8A83" w14:textId="77777777" w:rsidR="0075793D" w:rsidRPr="00BA4F0F" w:rsidRDefault="0075793D" w:rsidP="00E242EE">
            <w:pPr>
              <w:pStyle w:val="afe"/>
              <w:ind w:left="0" w:firstLine="0"/>
              <w:rPr>
                <w:rFonts w:cs="Times New Roman"/>
                <w:szCs w:val="24"/>
              </w:rPr>
            </w:pPr>
            <w:r w:rsidRPr="00BA4F0F">
              <w:rPr>
                <w:rFonts w:cs="Times New Roman"/>
                <w:szCs w:val="24"/>
              </w:rPr>
              <w:t>Разовая доза</w:t>
            </w:r>
          </w:p>
        </w:tc>
        <w:tc>
          <w:tcPr>
            <w:tcW w:w="1276" w:type="dxa"/>
          </w:tcPr>
          <w:p w14:paraId="1AF0ADB1" w14:textId="77777777" w:rsidR="0075793D" w:rsidRPr="00BA4F0F" w:rsidRDefault="0075793D" w:rsidP="00E242EE">
            <w:pPr>
              <w:pStyle w:val="afe"/>
              <w:ind w:left="0" w:firstLine="0"/>
              <w:rPr>
                <w:rFonts w:cs="Times New Roman"/>
                <w:szCs w:val="24"/>
              </w:rPr>
            </w:pPr>
            <w:r w:rsidRPr="00BA4F0F">
              <w:rPr>
                <w:rFonts w:cs="Times New Roman"/>
                <w:szCs w:val="24"/>
              </w:rPr>
              <w:t>Суточная доза</w:t>
            </w:r>
          </w:p>
        </w:tc>
        <w:tc>
          <w:tcPr>
            <w:tcW w:w="1275" w:type="dxa"/>
          </w:tcPr>
          <w:p w14:paraId="1E441A92" w14:textId="77777777" w:rsidR="0075793D" w:rsidRPr="00BA4F0F" w:rsidRDefault="0075793D" w:rsidP="00E242EE">
            <w:pPr>
              <w:pStyle w:val="afe"/>
              <w:ind w:left="0" w:firstLine="0"/>
              <w:rPr>
                <w:rFonts w:cs="Times New Roman"/>
                <w:szCs w:val="24"/>
              </w:rPr>
            </w:pPr>
            <w:r w:rsidRPr="00BA4F0F">
              <w:rPr>
                <w:rFonts w:cs="Times New Roman"/>
                <w:szCs w:val="24"/>
              </w:rPr>
              <w:t>Курсовая доза</w:t>
            </w:r>
          </w:p>
        </w:tc>
        <w:tc>
          <w:tcPr>
            <w:tcW w:w="2659" w:type="dxa"/>
          </w:tcPr>
          <w:p w14:paraId="35BC2084" w14:textId="77777777" w:rsidR="0075793D" w:rsidRPr="00BA4F0F" w:rsidRDefault="0075793D" w:rsidP="00E242EE">
            <w:pPr>
              <w:pStyle w:val="afe"/>
              <w:ind w:left="0" w:firstLine="0"/>
              <w:rPr>
                <w:rFonts w:cs="Times New Roman"/>
                <w:szCs w:val="24"/>
              </w:rPr>
            </w:pPr>
            <w:r w:rsidRPr="00BA4F0F">
              <w:rPr>
                <w:rFonts w:cs="Times New Roman"/>
                <w:szCs w:val="24"/>
              </w:rPr>
              <w:t>Особенности введения</w:t>
            </w:r>
          </w:p>
        </w:tc>
      </w:tr>
      <w:tr w:rsidR="0075793D" w:rsidRPr="00BA4F0F" w14:paraId="2499B94A" w14:textId="77777777" w:rsidTr="002D3EBF">
        <w:tc>
          <w:tcPr>
            <w:tcW w:w="1418" w:type="dxa"/>
          </w:tcPr>
          <w:p w14:paraId="4132A693" w14:textId="77777777" w:rsidR="0075793D" w:rsidRPr="00BA4F0F" w:rsidRDefault="0075793D" w:rsidP="00E242EE">
            <w:pPr>
              <w:pStyle w:val="afe"/>
              <w:ind w:left="0" w:firstLine="0"/>
              <w:jc w:val="center"/>
              <w:rPr>
                <w:rFonts w:cs="Times New Roman"/>
                <w:szCs w:val="24"/>
              </w:rPr>
            </w:pPr>
            <w:r w:rsidRPr="00BA4F0F">
              <w:rPr>
                <w:rFonts w:cs="Times New Roman"/>
                <w:szCs w:val="24"/>
              </w:rPr>
              <w:t>Бендамустин</w:t>
            </w:r>
          </w:p>
        </w:tc>
        <w:tc>
          <w:tcPr>
            <w:tcW w:w="1701" w:type="dxa"/>
          </w:tcPr>
          <w:p w14:paraId="4F2D328A" w14:textId="77777777" w:rsidR="0075793D" w:rsidRPr="00BA4F0F" w:rsidRDefault="0075793D" w:rsidP="00E242EE">
            <w:pPr>
              <w:pStyle w:val="afe"/>
              <w:ind w:left="0" w:firstLine="0"/>
              <w:jc w:val="center"/>
              <w:rPr>
                <w:rFonts w:cs="Times New Roman"/>
                <w:szCs w:val="24"/>
              </w:rPr>
            </w:pPr>
            <w:r w:rsidRPr="00BA4F0F">
              <w:rPr>
                <w:rFonts w:cs="Times New Roman"/>
                <w:szCs w:val="24"/>
              </w:rPr>
              <w:t>-7, -6 день</w:t>
            </w:r>
          </w:p>
        </w:tc>
        <w:tc>
          <w:tcPr>
            <w:tcW w:w="1134" w:type="dxa"/>
          </w:tcPr>
          <w:p w14:paraId="13F8A982"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458B9DBE" w14:textId="77777777" w:rsidR="0075793D" w:rsidRPr="00BA4F0F" w:rsidRDefault="0075793D" w:rsidP="00E242EE">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182F60BC" w14:textId="77777777" w:rsidR="0075793D" w:rsidRPr="00BA4F0F" w:rsidRDefault="0075793D" w:rsidP="00E242EE">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6C9ED68C"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75793D" w:rsidRPr="00BA4F0F" w14:paraId="3A00D2CC" w14:textId="77777777" w:rsidTr="002D3EBF">
        <w:tc>
          <w:tcPr>
            <w:tcW w:w="1418" w:type="dxa"/>
          </w:tcPr>
          <w:p w14:paraId="38660C3F" w14:textId="77777777" w:rsidR="0075793D" w:rsidRPr="00BA4F0F" w:rsidRDefault="0075793D" w:rsidP="00E242EE">
            <w:pPr>
              <w:pStyle w:val="afe"/>
              <w:ind w:left="0" w:firstLine="0"/>
              <w:jc w:val="center"/>
              <w:rPr>
                <w:rFonts w:cs="Times New Roman"/>
                <w:szCs w:val="24"/>
              </w:rPr>
            </w:pPr>
            <w:r w:rsidRPr="00BA4F0F">
              <w:rPr>
                <w:rFonts w:cs="Times New Roman"/>
                <w:szCs w:val="24"/>
              </w:rPr>
              <w:t>Этопозид</w:t>
            </w:r>
          </w:p>
        </w:tc>
        <w:tc>
          <w:tcPr>
            <w:tcW w:w="1701" w:type="dxa"/>
          </w:tcPr>
          <w:p w14:paraId="3DF0A7DA" w14:textId="77777777" w:rsidR="0075793D" w:rsidRPr="00BA4F0F" w:rsidRDefault="0075793D" w:rsidP="00E242EE">
            <w:pPr>
              <w:pStyle w:val="afe"/>
              <w:ind w:left="0" w:firstLine="0"/>
              <w:jc w:val="center"/>
              <w:rPr>
                <w:rFonts w:cs="Times New Roman"/>
                <w:szCs w:val="24"/>
              </w:rPr>
            </w:pPr>
            <w:r w:rsidRPr="00BA4F0F">
              <w:rPr>
                <w:rFonts w:cs="Times New Roman"/>
                <w:szCs w:val="24"/>
              </w:rPr>
              <w:t>-5, -4, -3, -2 дни</w:t>
            </w:r>
          </w:p>
        </w:tc>
        <w:tc>
          <w:tcPr>
            <w:tcW w:w="1134" w:type="dxa"/>
          </w:tcPr>
          <w:p w14:paraId="54641D4D"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1FC4FB46" w14:textId="77777777" w:rsidR="0075793D" w:rsidRPr="00BA4F0F" w:rsidRDefault="0075793D" w:rsidP="00E242EE">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2E88046" w14:textId="77777777" w:rsidR="0075793D" w:rsidRPr="00BA4F0F" w:rsidRDefault="0075793D" w:rsidP="00E242EE">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0C8DE116"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5793D" w:rsidRPr="00BA4F0F" w14:paraId="2A67F669" w14:textId="77777777" w:rsidTr="002D3EBF">
        <w:tc>
          <w:tcPr>
            <w:tcW w:w="1418" w:type="dxa"/>
          </w:tcPr>
          <w:p w14:paraId="4CA3B2BA" w14:textId="77777777" w:rsidR="0075793D" w:rsidRPr="00BA4F0F" w:rsidRDefault="0075793D" w:rsidP="00E242EE">
            <w:pPr>
              <w:pStyle w:val="afe"/>
              <w:ind w:left="0" w:firstLine="0"/>
              <w:jc w:val="center"/>
              <w:rPr>
                <w:rFonts w:cs="Times New Roman"/>
                <w:szCs w:val="24"/>
              </w:rPr>
            </w:pPr>
            <w:r w:rsidRPr="00BA4F0F">
              <w:rPr>
                <w:rFonts w:cs="Times New Roman"/>
                <w:szCs w:val="24"/>
              </w:rPr>
              <w:t>Цитарабин</w:t>
            </w:r>
          </w:p>
        </w:tc>
        <w:tc>
          <w:tcPr>
            <w:tcW w:w="1701" w:type="dxa"/>
          </w:tcPr>
          <w:p w14:paraId="3F0C6283" w14:textId="77777777" w:rsidR="0075793D" w:rsidRPr="00BA4F0F" w:rsidRDefault="0075793D" w:rsidP="00E242EE">
            <w:pPr>
              <w:pStyle w:val="afe"/>
              <w:ind w:left="0" w:firstLine="0"/>
              <w:jc w:val="center"/>
              <w:rPr>
                <w:rFonts w:cs="Times New Roman"/>
                <w:szCs w:val="24"/>
              </w:rPr>
            </w:pPr>
            <w:r w:rsidRPr="00BA4F0F">
              <w:rPr>
                <w:rFonts w:cs="Times New Roman"/>
                <w:szCs w:val="24"/>
              </w:rPr>
              <w:t>-5, -4, -3, -2 дни</w:t>
            </w:r>
          </w:p>
        </w:tc>
        <w:tc>
          <w:tcPr>
            <w:tcW w:w="1134" w:type="dxa"/>
          </w:tcPr>
          <w:p w14:paraId="592C065E" w14:textId="77777777" w:rsidR="0075793D" w:rsidRPr="00BA4F0F" w:rsidRDefault="0075793D" w:rsidP="00E242EE">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8FD28A2" w14:textId="77777777" w:rsidR="0075793D" w:rsidRPr="00BA4F0F" w:rsidRDefault="0075793D" w:rsidP="00E242EE">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730C7237" w14:textId="77777777" w:rsidR="0075793D" w:rsidRPr="00BA4F0F" w:rsidRDefault="0075793D" w:rsidP="00E242EE">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3F869DFE"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5793D" w:rsidRPr="00BA4F0F" w14:paraId="094FA1EC" w14:textId="77777777" w:rsidTr="002D3EBF">
        <w:tc>
          <w:tcPr>
            <w:tcW w:w="1418" w:type="dxa"/>
          </w:tcPr>
          <w:p w14:paraId="7164EB84" w14:textId="77777777" w:rsidR="0075793D" w:rsidRPr="00BA4F0F" w:rsidRDefault="0075793D" w:rsidP="00E242EE">
            <w:pPr>
              <w:pStyle w:val="afe"/>
              <w:ind w:left="0" w:firstLine="0"/>
              <w:jc w:val="center"/>
              <w:rPr>
                <w:rFonts w:cs="Times New Roman"/>
                <w:szCs w:val="24"/>
              </w:rPr>
            </w:pPr>
            <w:r w:rsidRPr="00BA4F0F">
              <w:rPr>
                <w:rFonts w:cs="Times New Roman"/>
                <w:szCs w:val="24"/>
              </w:rPr>
              <w:t>Мелфалан</w:t>
            </w:r>
          </w:p>
        </w:tc>
        <w:tc>
          <w:tcPr>
            <w:tcW w:w="1701" w:type="dxa"/>
          </w:tcPr>
          <w:p w14:paraId="47AC0AD5" w14:textId="77777777" w:rsidR="0075793D" w:rsidRPr="00BA4F0F" w:rsidRDefault="0075793D" w:rsidP="00E242EE">
            <w:pPr>
              <w:pStyle w:val="afe"/>
              <w:ind w:left="0" w:firstLine="0"/>
              <w:jc w:val="center"/>
              <w:rPr>
                <w:rFonts w:cs="Times New Roman"/>
                <w:szCs w:val="24"/>
              </w:rPr>
            </w:pPr>
            <w:r w:rsidRPr="00BA4F0F">
              <w:rPr>
                <w:rFonts w:cs="Times New Roman"/>
                <w:szCs w:val="24"/>
              </w:rPr>
              <w:t>- 1 день</w:t>
            </w:r>
          </w:p>
        </w:tc>
        <w:tc>
          <w:tcPr>
            <w:tcW w:w="1134" w:type="dxa"/>
          </w:tcPr>
          <w:p w14:paraId="2E286C2A" w14:textId="77777777" w:rsidR="0075793D" w:rsidRPr="00BA4F0F" w:rsidRDefault="0075793D" w:rsidP="00E242EE">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5FCA587A" w14:textId="77777777" w:rsidR="0075793D" w:rsidRPr="00BA4F0F" w:rsidRDefault="0075793D" w:rsidP="00E242EE">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70B13CA0" w14:textId="77777777" w:rsidR="0075793D" w:rsidRPr="00BA4F0F" w:rsidRDefault="0075793D" w:rsidP="00E242EE">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A6FAD13" w14:textId="77777777" w:rsidR="0075793D" w:rsidRPr="00BA4F0F" w:rsidRDefault="0075793D" w:rsidP="00E242EE">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4F03A36A" w14:textId="77777777" w:rsidR="0075793D" w:rsidRPr="00BA4F0F" w:rsidRDefault="0075793D" w:rsidP="0075793D">
      <w:pPr>
        <w:pStyle w:val="afe"/>
        <w:ind w:left="0"/>
        <w:rPr>
          <w:rFonts w:cs="Times New Roman"/>
          <w:szCs w:val="24"/>
          <w:u w:val="single"/>
        </w:rPr>
      </w:pPr>
      <w:bookmarkStart w:id="145" w:name="_Toc44926630"/>
    </w:p>
    <w:p w14:paraId="6C8CDBD5" w14:textId="77777777" w:rsidR="0075793D" w:rsidRPr="00BA4F0F" w:rsidRDefault="0075793D" w:rsidP="0075793D">
      <w:pPr>
        <w:rPr>
          <w:rFonts w:cs="Times New Roman"/>
          <w:b/>
          <w:szCs w:val="24"/>
        </w:rPr>
      </w:pPr>
      <w:bookmarkStart w:id="146" w:name="_Toc44926632"/>
      <w:bookmarkEnd w:id="145"/>
      <w:r w:rsidRPr="00BA4F0F">
        <w:rPr>
          <w:rFonts w:cs="Times New Roman"/>
          <w:b/>
          <w:szCs w:val="24"/>
        </w:rPr>
        <w:t>Инфузия аутологичных гемопоэтических стволовых клеток.</w:t>
      </w:r>
      <w:bookmarkEnd w:id="146"/>
    </w:p>
    <w:p w14:paraId="72DA6393" w14:textId="77777777" w:rsidR="0075793D" w:rsidRPr="00BA4F0F" w:rsidRDefault="0075793D" w:rsidP="0075793D">
      <w:pPr>
        <w:rPr>
          <w:rFonts w:cs="Times New Roman"/>
          <w:szCs w:val="24"/>
        </w:rPr>
      </w:pPr>
      <w:r w:rsidRPr="00BA4F0F">
        <w:rPr>
          <w:rFonts w:cs="Times New Roman"/>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3F2AFF81" w14:textId="77777777" w:rsidR="0075793D" w:rsidRPr="00BA4F0F" w:rsidRDefault="0075793D" w:rsidP="0075793D">
      <w:pPr>
        <w:rPr>
          <w:rFonts w:cs="Times New Roman"/>
          <w:szCs w:val="24"/>
        </w:rPr>
      </w:pPr>
      <w:r w:rsidRPr="00BA4F0F">
        <w:rPr>
          <w:rFonts w:cs="Times New Roman"/>
          <w:szCs w:val="24"/>
        </w:rPr>
        <w:t>Временной интервал после оканчание химиотерапии до инфузии ГСК не менее 24ч.</w:t>
      </w:r>
    </w:p>
    <w:p w14:paraId="6F98D080" w14:textId="77777777" w:rsidR="0075793D" w:rsidRPr="00BA4F0F" w:rsidRDefault="0075793D" w:rsidP="0075793D">
      <w:pPr>
        <w:rPr>
          <w:rFonts w:cs="Times New Roman"/>
          <w:szCs w:val="24"/>
        </w:rPr>
      </w:pPr>
      <w:r w:rsidRPr="00BA4F0F">
        <w:rPr>
          <w:rFonts w:cs="Times New Roman"/>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5483BA21" w14:textId="77777777" w:rsidR="0075793D" w:rsidRPr="00BA4F0F" w:rsidRDefault="0075793D" w:rsidP="0075793D">
      <w:pPr>
        <w:rPr>
          <w:rFonts w:cs="Times New Roman"/>
          <w:szCs w:val="24"/>
        </w:rPr>
      </w:pPr>
      <w:r w:rsidRPr="00BA4F0F">
        <w:rPr>
          <w:rFonts w:cs="Times New Roman"/>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5C88791A" w14:textId="77777777" w:rsidR="0075793D" w:rsidRPr="00BA4F0F" w:rsidRDefault="0075793D" w:rsidP="0075793D">
      <w:pPr>
        <w:rPr>
          <w:rFonts w:cs="Times New Roman"/>
          <w:szCs w:val="24"/>
        </w:rPr>
      </w:pPr>
      <w:r w:rsidRPr="00BA4F0F">
        <w:rPr>
          <w:rFonts w:cs="Times New Roman"/>
          <w:szCs w:val="24"/>
        </w:rPr>
        <w:t>Криоконсервированные ГСК размораживают на водяной бане или программном размораживателе при температуре 37</w:t>
      </w:r>
      <w:r w:rsidRPr="00BA4F0F">
        <w:rPr>
          <w:rFonts w:cs="Times New Roman"/>
          <w:szCs w:val="24"/>
          <w:vertAlign w:val="superscript"/>
        </w:rPr>
        <w:t>о</w:t>
      </w:r>
      <w:r w:rsidRPr="00BA4F0F">
        <w:rPr>
          <w:rFonts w:cs="Times New Roman"/>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7A9AB09C" w14:textId="77777777" w:rsidR="0075793D" w:rsidRPr="00BA4F0F" w:rsidRDefault="0075793D" w:rsidP="0075793D">
      <w:pPr>
        <w:rPr>
          <w:rFonts w:cs="Times New Roman"/>
          <w:szCs w:val="24"/>
        </w:rPr>
      </w:pPr>
      <w:r w:rsidRPr="00BA4F0F">
        <w:rPr>
          <w:rFonts w:cs="Times New Roman"/>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1B764C88" w14:textId="77777777" w:rsidR="0075793D" w:rsidRPr="00BA4F0F" w:rsidRDefault="0075793D" w:rsidP="0075793D">
      <w:pPr>
        <w:rPr>
          <w:rFonts w:cs="Times New Roman"/>
          <w:szCs w:val="24"/>
        </w:rPr>
      </w:pPr>
      <w:r w:rsidRPr="00BA4F0F">
        <w:rPr>
          <w:rFonts w:cs="Times New Roman"/>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2462BAA0" w14:textId="1C2D0012" w:rsidR="0075793D" w:rsidRPr="00BA4F0F" w:rsidRDefault="0075793D" w:rsidP="0075793D">
      <w:pPr>
        <w:rPr>
          <w:rFonts w:cs="Times New Roman"/>
          <w:szCs w:val="24"/>
        </w:rPr>
      </w:pPr>
      <w:r w:rsidRPr="00BA4F0F">
        <w:rPr>
          <w:rFonts w:cs="Times New Roman"/>
          <w:szCs w:val="24"/>
        </w:rPr>
        <w:t xml:space="preserve">В случае развития гемолиза инфузия следующего мешка приостанавливается до купирования осложнений. </w:t>
      </w:r>
    </w:p>
    <w:p w14:paraId="7A9E4EF5" w14:textId="77777777" w:rsidR="0075793D" w:rsidRPr="00BA4F0F" w:rsidRDefault="0075793D" w:rsidP="0075793D">
      <w:pPr>
        <w:rPr>
          <w:rFonts w:cs="Times New Roman"/>
          <w:szCs w:val="24"/>
        </w:rPr>
      </w:pPr>
      <w:r w:rsidRPr="00BA4F0F">
        <w:rPr>
          <w:rFonts w:cs="Times New Roman"/>
          <w:szCs w:val="24"/>
        </w:rPr>
        <w:t xml:space="preserve">После завершения инфузии ход ЦВК промывают физиологическим раствором. </w:t>
      </w:r>
    </w:p>
    <w:p w14:paraId="26480E1B" w14:textId="77777777" w:rsidR="0075793D" w:rsidRPr="00BA4F0F" w:rsidRDefault="0075793D" w:rsidP="0075793D">
      <w:pPr>
        <w:rPr>
          <w:rFonts w:cs="Times New Roman"/>
          <w:szCs w:val="24"/>
        </w:rPr>
      </w:pPr>
      <w:r w:rsidRPr="00BA4F0F">
        <w:rPr>
          <w:rFonts w:cs="Times New Roman"/>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3551FA73" w14:textId="77777777" w:rsidR="0075793D" w:rsidRPr="00BA4F0F" w:rsidRDefault="0075793D" w:rsidP="0075793D">
      <w:pPr>
        <w:rPr>
          <w:rFonts w:cs="Times New Roman"/>
          <w:szCs w:val="24"/>
        </w:rPr>
      </w:pPr>
      <w:r w:rsidRPr="00BA4F0F">
        <w:rPr>
          <w:rFonts w:cs="Times New Roman"/>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2501E30C" w14:textId="77777777" w:rsidR="0075793D" w:rsidRPr="00BA4F0F" w:rsidRDefault="0075793D" w:rsidP="0075793D">
      <w:pPr>
        <w:rPr>
          <w:rFonts w:cs="Times New Roman"/>
          <w:szCs w:val="24"/>
        </w:rPr>
      </w:pPr>
      <w:r w:rsidRPr="00BA4F0F">
        <w:rPr>
          <w:rFonts w:cs="Times New Roman"/>
          <w:szCs w:val="24"/>
        </w:rPr>
        <w:t xml:space="preserve">На следующий день выполняется общий анализ мочи. </w:t>
      </w:r>
    </w:p>
    <w:p w14:paraId="547011F5" w14:textId="77777777" w:rsidR="0075793D" w:rsidRPr="00BA4F0F" w:rsidRDefault="0075793D" w:rsidP="0075793D">
      <w:pPr>
        <w:rPr>
          <w:rFonts w:eastAsiaTheme="majorEastAsia" w:cs="Times New Roman"/>
          <w:b/>
          <w:bCs/>
          <w:szCs w:val="24"/>
        </w:rPr>
      </w:pPr>
      <w:bookmarkStart w:id="147" w:name="_Toc44926633"/>
    </w:p>
    <w:p w14:paraId="6A6DD299" w14:textId="77777777" w:rsidR="0075793D" w:rsidRPr="00BA4F0F" w:rsidRDefault="0075793D" w:rsidP="0075793D">
      <w:pPr>
        <w:rPr>
          <w:rFonts w:cs="Times New Roman"/>
          <w:i/>
          <w:szCs w:val="24"/>
          <w:u w:val="single"/>
        </w:rPr>
      </w:pPr>
      <w:r w:rsidRPr="00BA4F0F">
        <w:rPr>
          <w:rFonts w:cs="Times New Roman"/>
          <w:i/>
          <w:szCs w:val="24"/>
          <w:u w:val="single"/>
        </w:rPr>
        <w:t>Сопроводительная терапия при ауто-ТГСК.</w:t>
      </w:r>
      <w:bookmarkEnd w:id="147"/>
    </w:p>
    <w:p w14:paraId="12351552" w14:textId="77777777" w:rsidR="0075793D" w:rsidRPr="00BA4F0F" w:rsidRDefault="0075793D" w:rsidP="0075793D">
      <w:pPr>
        <w:rPr>
          <w:rFonts w:cs="Times New Roman"/>
          <w:b/>
          <w:szCs w:val="24"/>
        </w:rPr>
      </w:pPr>
      <w:bookmarkStart w:id="148" w:name="_Toc44926634"/>
      <w:r w:rsidRPr="00BA4F0F">
        <w:rPr>
          <w:rFonts w:cs="Times New Roman"/>
          <w:b/>
          <w:szCs w:val="24"/>
        </w:rPr>
        <w:t>Инфузионная терапия</w:t>
      </w:r>
      <w:bookmarkEnd w:id="148"/>
    </w:p>
    <w:p w14:paraId="197FA72F" w14:textId="77777777" w:rsidR="0075793D" w:rsidRPr="00BA4F0F" w:rsidRDefault="0075793D" w:rsidP="00E242EE">
      <w:pPr>
        <w:pStyle w:val="afe"/>
        <w:ind w:left="0"/>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513D78FC" w14:textId="77777777" w:rsidR="0075793D" w:rsidRPr="00BA4F0F" w:rsidRDefault="0075793D" w:rsidP="00E242EE">
      <w:pPr>
        <w:pStyle w:val="afe"/>
        <w:ind w:left="0"/>
        <w:rPr>
          <w:rFonts w:cs="Times New Roman"/>
          <w:szCs w:val="24"/>
        </w:rPr>
      </w:pPr>
      <w:r w:rsidRPr="00BA4F0F">
        <w:rPr>
          <w:rFonts w:cs="Times New Roman"/>
          <w:szCs w:val="24"/>
        </w:rPr>
        <w:t>Основные принципы инфузионной терапии во время ауто-ТГСК:</w:t>
      </w:r>
    </w:p>
    <w:p w14:paraId="3E573D41"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33D5BB0F"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2975FD20"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2E7C83D3"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79DA0F43"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3D8886D5"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39A97F35"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3681E853"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30BA8A5A" w14:textId="77777777" w:rsidR="0075793D" w:rsidRPr="00BA4F0F" w:rsidRDefault="0075793D" w:rsidP="005E0272">
      <w:pPr>
        <w:pStyle w:val="afe"/>
        <w:numPr>
          <w:ilvl w:val="0"/>
          <w:numId w:val="236"/>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7F5A5C22" w14:textId="77777777" w:rsidR="0075793D" w:rsidRPr="00BA4F0F" w:rsidRDefault="0075793D" w:rsidP="0075793D">
      <w:pPr>
        <w:rPr>
          <w:rFonts w:cs="Times New Roman"/>
          <w:b/>
          <w:szCs w:val="24"/>
        </w:rPr>
      </w:pPr>
      <w:bookmarkStart w:id="149" w:name="_Toc44926635"/>
    </w:p>
    <w:p w14:paraId="488D8275" w14:textId="77777777" w:rsidR="0075793D" w:rsidRPr="00BA4F0F" w:rsidRDefault="0075793D" w:rsidP="0075793D">
      <w:pPr>
        <w:rPr>
          <w:rFonts w:cs="Times New Roman"/>
          <w:b/>
          <w:szCs w:val="24"/>
        </w:rPr>
      </w:pPr>
      <w:bookmarkStart w:id="150" w:name="_Toc44926637"/>
      <w:bookmarkEnd w:id="149"/>
      <w:r w:rsidRPr="00BA4F0F">
        <w:rPr>
          <w:rFonts w:cs="Times New Roman"/>
          <w:b/>
          <w:szCs w:val="24"/>
        </w:rPr>
        <w:t>Антисекреторная терапия</w:t>
      </w:r>
      <w:bookmarkEnd w:id="150"/>
    </w:p>
    <w:p w14:paraId="77D290F3" w14:textId="6DF90D77"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shd w:val="clear" w:color="auto" w:fill="FFFFFF"/>
          <w:lang w:eastAsia="ru-RU"/>
        </w:rPr>
        <w:t>В настоящее время с антисекреторной целью применяются два класса п</w:t>
      </w:r>
      <w:r w:rsidRPr="00BA4F0F">
        <w:rPr>
          <w:rFonts w:eastAsia="Arial Unicode MS" w:cs="Times New Roman"/>
          <w:color w:val="000000"/>
          <w:spacing w:val="4"/>
          <w:szCs w:val="24"/>
          <w:u w:color="000000"/>
          <w:lang w:eastAsia="ru-RU"/>
        </w:rPr>
        <w:t xml:space="preserve">репаратов: ингибиторы протонной помпы и блокаторы Н2-гистаминовых рецепторов </w:t>
      </w:r>
      <w:r w:rsidRPr="00BA4F0F">
        <w:rPr>
          <w:rFonts w:eastAsia="Arial Unicode MS" w:cs="Times New Roman"/>
          <w:color w:val="000000"/>
          <w:spacing w:val="4"/>
          <w:szCs w:val="24"/>
          <w:u w:color="000000"/>
          <w:lang w:eastAsia="ru-RU"/>
        </w:rPr>
        <w:fldChar w:fldCharType="begin" w:fldLock="1"/>
      </w:r>
      <w:r w:rsidR="004810E5">
        <w:rPr>
          <w:rFonts w:eastAsia="Arial Unicode MS" w:cs="Times New Roman"/>
          <w:color w:val="000000"/>
          <w:spacing w:val="4"/>
          <w:szCs w:val="24"/>
          <w:u w:color="000000"/>
          <w:lang w:eastAsia="ru-RU"/>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80,81]","plainTextFormattedCitation":"[80,81]","previouslyFormattedCitation":"[80,81]"},"properties":{"noteIndex":0},"schema":"https://github.com/citation-style-language/schema/raw/master/csl-citation.json"}</w:instrText>
      </w:r>
      <w:r w:rsidRPr="00BA4F0F">
        <w:rPr>
          <w:rFonts w:eastAsia="Arial Unicode MS" w:cs="Times New Roman"/>
          <w:color w:val="000000"/>
          <w:spacing w:val="4"/>
          <w:szCs w:val="24"/>
          <w:u w:color="000000"/>
          <w:lang w:eastAsia="ru-RU"/>
        </w:rPr>
        <w:fldChar w:fldCharType="separate"/>
      </w:r>
      <w:r w:rsidR="004810E5" w:rsidRPr="004810E5">
        <w:rPr>
          <w:rFonts w:eastAsia="Arial Unicode MS" w:cs="Times New Roman"/>
          <w:noProof/>
          <w:color w:val="000000"/>
          <w:spacing w:val="4"/>
          <w:szCs w:val="24"/>
          <w:u w:color="000000"/>
          <w:lang w:eastAsia="ru-RU"/>
        </w:rPr>
        <w:t>[80,81]</w:t>
      </w:r>
      <w:r w:rsidRPr="00BA4F0F">
        <w:rPr>
          <w:rFonts w:eastAsia="Arial Unicode MS" w:cs="Times New Roman"/>
          <w:color w:val="000000"/>
          <w:spacing w:val="4"/>
          <w:szCs w:val="24"/>
          <w:u w:color="000000"/>
          <w:lang w:eastAsia="ru-RU"/>
        </w:rPr>
        <w:fldChar w:fldCharType="end"/>
      </w:r>
      <w:r w:rsidRPr="00BA4F0F">
        <w:rPr>
          <w:rFonts w:eastAsia="Arial Unicode MS" w:cs="Times New Roman"/>
          <w:color w:val="000000"/>
          <w:spacing w:val="4"/>
          <w:szCs w:val="24"/>
          <w:u w:color="000000"/>
          <w:lang w:eastAsia="ru-RU"/>
        </w:rPr>
        <w:t>.</w:t>
      </w:r>
    </w:p>
    <w:p w14:paraId="640FC14C" w14:textId="77777777" w:rsidR="0075793D" w:rsidRPr="00BA4F0F" w:rsidRDefault="0075793D" w:rsidP="0075793D">
      <w:pPr>
        <w:pStyle w:val="afe"/>
        <w:ind w:left="0"/>
        <w:rPr>
          <w:rFonts w:cs="Times New Roman"/>
          <w:szCs w:val="24"/>
          <w:u w:val="single"/>
        </w:rPr>
      </w:pPr>
    </w:p>
    <w:p w14:paraId="4B7766BC" w14:textId="77777777" w:rsidR="0075793D" w:rsidRPr="00BA4F0F" w:rsidRDefault="0075793D" w:rsidP="0075793D">
      <w:pPr>
        <w:pStyle w:val="afe"/>
        <w:ind w:left="0"/>
        <w:rPr>
          <w:rFonts w:cs="Times New Roman"/>
          <w:szCs w:val="24"/>
          <w:u w:val="single"/>
        </w:rPr>
      </w:pPr>
      <w:r w:rsidRPr="00BA4F0F">
        <w:rPr>
          <w:rFonts w:cs="Times New Roman"/>
          <w:szCs w:val="24"/>
          <w:u w:val="single"/>
        </w:rPr>
        <w:t>Ингибиторы протонной помпы (ИПП)</w:t>
      </w:r>
    </w:p>
    <w:p w14:paraId="3EAD2A3D" w14:textId="77777777" w:rsidR="0075793D" w:rsidRPr="00BA4F0F" w:rsidRDefault="0075793D" w:rsidP="0075793D">
      <w:pPr>
        <w:shd w:val="clear" w:color="auto" w:fill="FFFFFF"/>
        <w:tabs>
          <w:tab w:val="left" w:pos="0"/>
          <w:tab w:val="left" w:pos="394"/>
        </w:tabs>
        <w:rPr>
          <w:rFonts w:eastAsia="Arial Unicode MS" w:cs="Times New Roman"/>
          <w:b/>
          <w:color w:val="000000"/>
          <w:spacing w:val="4"/>
          <w:szCs w:val="24"/>
          <w:u w:color="000000"/>
          <w:lang w:eastAsia="ru-RU"/>
        </w:rPr>
      </w:pPr>
      <w:r w:rsidRPr="00BA4F0F">
        <w:rPr>
          <w:rFonts w:eastAsia="Arial Unicode MS" w:cs="Times New Roman"/>
          <w:b/>
          <w:color w:val="000000"/>
          <w:spacing w:val="4"/>
          <w:szCs w:val="24"/>
          <w:u w:color="000000"/>
          <w:lang w:eastAsia="ru-RU"/>
        </w:rPr>
        <w:t xml:space="preserve">Фармакологическое действие </w:t>
      </w:r>
    </w:p>
    <w:p w14:paraId="143A4E3D" w14:textId="77777777"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1BD8391A" w14:textId="564306A6"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s="Times New Roman"/>
          <w:color w:val="000000"/>
          <w:spacing w:val="4"/>
          <w:szCs w:val="24"/>
          <w:u w:color="000000"/>
          <w:lang w:eastAsia="ru-RU"/>
        </w:rPr>
        <w:fldChar w:fldCharType="begin" w:fldLock="1"/>
      </w:r>
      <w:r w:rsidR="004810E5">
        <w:rPr>
          <w:rFonts w:eastAsia="Arial Unicode MS" w:cs="Times New Roman"/>
          <w:color w:val="000000"/>
          <w:spacing w:val="4"/>
          <w:szCs w:val="24"/>
          <w:u w:color="000000"/>
          <w:lang w:eastAsia="ru-RU"/>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83]","plainTextFormattedCitation":"[83]","previouslyFormattedCitation":"[83]"},"properties":{"noteIndex":0},"schema":"https://github.com/citation-style-language/schema/raw/master/csl-citation.json"}</w:instrText>
      </w:r>
      <w:r w:rsidRPr="00BA4F0F">
        <w:rPr>
          <w:rFonts w:eastAsia="Arial Unicode MS" w:cs="Times New Roman"/>
          <w:color w:val="000000"/>
          <w:spacing w:val="4"/>
          <w:szCs w:val="24"/>
          <w:u w:color="000000"/>
          <w:lang w:eastAsia="ru-RU"/>
        </w:rPr>
        <w:fldChar w:fldCharType="separate"/>
      </w:r>
      <w:r w:rsidR="004810E5" w:rsidRPr="004810E5">
        <w:rPr>
          <w:rFonts w:eastAsia="Arial Unicode MS" w:cs="Times New Roman"/>
          <w:noProof/>
          <w:color w:val="000000"/>
          <w:spacing w:val="4"/>
          <w:szCs w:val="24"/>
          <w:u w:color="000000"/>
          <w:lang w:eastAsia="ru-RU"/>
        </w:rPr>
        <w:t>[83]</w:t>
      </w:r>
      <w:r w:rsidRPr="00BA4F0F">
        <w:rPr>
          <w:rFonts w:eastAsia="Arial Unicode MS" w:cs="Times New Roman"/>
          <w:color w:val="000000"/>
          <w:spacing w:val="4"/>
          <w:szCs w:val="24"/>
          <w:u w:color="000000"/>
          <w:lang w:eastAsia="ru-RU"/>
        </w:rPr>
        <w:fldChar w:fldCharType="end"/>
      </w:r>
      <w:r w:rsidRPr="00BA4F0F">
        <w:rPr>
          <w:rFonts w:eastAsia="Arial Unicode MS" w:cs="Times New Roman"/>
          <w:color w:val="000000"/>
          <w:spacing w:val="4"/>
          <w:szCs w:val="24"/>
          <w:u w:color="000000"/>
          <w:lang w:eastAsia="ru-RU"/>
        </w:rPr>
        <w:t>.</w:t>
      </w:r>
    </w:p>
    <w:p w14:paraId="51136419" w14:textId="77777777" w:rsidR="0075793D" w:rsidRPr="00BA4F0F" w:rsidRDefault="0075793D" w:rsidP="0075793D">
      <w:pPr>
        <w:shd w:val="clear" w:color="auto" w:fill="FFFFFF"/>
        <w:tabs>
          <w:tab w:val="left" w:pos="0"/>
          <w:tab w:val="left" w:pos="394"/>
        </w:tabs>
        <w:ind w:left="709"/>
        <w:rPr>
          <w:rFonts w:eastAsia="Arial Unicode MS" w:cs="Times New Roman"/>
          <w:b/>
          <w:color w:val="000000"/>
          <w:spacing w:val="4"/>
          <w:szCs w:val="24"/>
          <w:u w:color="000000"/>
          <w:lang w:eastAsia="ru-RU"/>
        </w:rPr>
      </w:pPr>
      <w:r w:rsidRPr="00BA4F0F">
        <w:rPr>
          <w:rFonts w:eastAsia="Arial Unicode MS" w:cs="Times New Roman"/>
          <w:color w:val="000000"/>
          <w:spacing w:val="4"/>
          <w:szCs w:val="24"/>
          <w:u w:color="000000"/>
          <w:lang w:eastAsia="ru-RU"/>
        </w:rPr>
        <w:t>Показания</w:t>
      </w:r>
    </w:p>
    <w:p w14:paraId="6FF40220" w14:textId="77777777" w:rsidR="0075793D" w:rsidRPr="00BA4F0F" w:rsidRDefault="0075793D" w:rsidP="005E0272">
      <w:pPr>
        <w:numPr>
          <w:ilvl w:val="0"/>
          <w:numId w:val="235"/>
        </w:numPr>
        <w:tabs>
          <w:tab w:val="left" w:pos="0"/>
        </w:tabs>
        <w:ind w:left="0" w:firstLine="709"/>
        <w:contextualSpacing/>
        <w:rPr>
          <w:rFonts w:cs="Times New Roman"/>
          <w:szCs w:val="24"/>
        </w:rPr>
      </w:pPr>
      <w:r w:rsidRPr="00BA4F0F">
        <w:rPr>
          <w:rFonts w:cs="Times New Roman"/>
          <w:szCs w:val="24"/>
        </w:rPr>
        <w:t>Профилактика/лечение язвенной болезни желудка и двенадцатиперстной кишки, в том числе на фоне терапии глюкокортикостероидами</w:t>
      </w:r>
    </w:p>
    <w:p w14:paraId="7F0266CE" w14:textId="77777777" w:rsidR="0075793D" w:rsidRPr="00BA4F0F" w:rsidRDefault="0075793D" w:rsidP="0075793D">
      <w:pPr>
        <w:shd w:val="clear" w:color="auto" w:fill="FFFFFF"/>
        <w:tabs>
          <w:tab w:val="left" w:pos="0"/>
          <w:tab w:val="left" w:pos="394"/>
        </w:tabs>
        <w:ind w:left="709"/>
        <w:rPr>
          <w:rFonts w:eastAsia="Arial Unicode MS" w:cs="Times New Roman"/>
          <w:b/>
          <w:color w:val="000000"/>
          <w:spacing w:val="4"/>
          <w:szCs w:val="24"/>
          <w:u w:color="000000"/>
          <w:lang w:eastAsia="ru-RU"/>
        </w:rPr>
      </w:pPr>
      <w:r w:rsidRPr="00BA4F0F">
        <w:rPr>
          <w:rFonts w:eastAsia="Arial Unicode MS" w:cs="Times New Roman"/>
          <w:b/>
          <w:color w:val="000000"/>
          <w:spacing w:val="4"/>
          <w:szCs w:val="24"/>
          <w:u w:color="000000"/>
          <w:shd w:val="clear" w:color="auto" w:fill="FFFFFF"/>
          <w:lang w:eastAsia="ru-RU"/>
        </w:rPr>
        <w:t>Режим дозирования</w:t>
      </w:r>
    </w:p>
    <w:p w14:paraId="1A2EDD4E" w14:textId="1F5C2A02"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w:t>
      </w:r>
      <w:r w:rsidR="003A3438">
        <w:rPr>
          <w:rFonts w:eastAsia="Arial Unicode MS" w:cs="Times New Roman"/>
          <w:color w:val="000000"/>
          <w:spacing w:val="4"/>
          <w:szCs w:val="24"/>
          <w:u w:color="000000"/>
          <w:lang w:eastAsia="ru-RU"/>
        </w:rPr>
        <w:t>8</w:t>
      </w:r>
      <w:r w:rsidRPr="00BA4F0F">
        <w:rPr>
          <w:rFonts w:eastAsia="Arial Unicode MS" w:cs="Times New Roman"/>
          <w:color w:val="000000"/>
          <w:spacing w:val="4"/>
          <w:szCs w:val="24"/>
          <w:u w:color="000000"/>
          <w:lang w:eastAsia="ru-RU"/>
        </w:rPr>
        <w:t xml:space="preserve"> дозах. </w:t>
      </w:r>
    </w:p>
    <w:p w14:paraId="12ECC58B" w14:textId="77777777"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p>
    <w:p w14:paraId="20630E8F" w14:textId="1EC297F6" w:rsidR="0075793D" w:rsidRPr="00BA4F0F" w:rsidRDefault="0075793D" w:rsidP="003A3438">
      <w:pPr>
        <w:shd w:val="clear" w:color="auto" w:fill="FFFFFF"/>
        <w:tabs>
          <w:tab w:val="left" w:pos="0"/>
          <w:tab w:val="left" w:pos="394"/>
        </w:tabs>
        <w:ind w:firstLine="0"/>
        <w:rPr>
          <w:rFonts w:eastAsia="Arial Unicode MS" w:cs="Times New Roman"/>
          <w:color w:val="000000"/>
          <w:spacing w:val="4"/>
          <w:szCs w:val="24"/>
          <w:u w:color="000000"/>
          <w:lang w:eastAsia="ru-RU"/>
        </w:rPr>
      </w:pPr>
      <w:r w:rsidRPr="003A3438">
        <w:rPr>
          <w:rFonts w:eastAsia="Arial Unicode MS" w:cs="Times New Roman"/>
          <w:color w:val="000000"/>
          <w:spacing w:val="4"/>
          <w:szCs w:val="24"/>
          <w:u w:color="000000"/>
          <w:lang w:eastAsia="ru-RU"/>
        </w:rPr>
        <w:t xml:space="preserve">Таблица </w:t>
      </w:r>
      <w:r w:rsidR="00E242EE" w:rsidRPr="003A3438">
        <w:rPr>
          <w:rFonts w:eastAsia="Arial Unicode MS" w:cs="Times New Roman"/>
          <w:color w:val="000000"/>
          <w:spacing w:val="4"/>
          <w:szCs w:val="24"/>
          <w:u w:color="000000"/>
          <w:lang w:eastAsia="ru-RU"/>
        </w:rPr>
        <w:t>8</w:t>
      </w:r>
      <w:r w:rsidRPr="003A3438">
        <w:rPr>
          <w:rFonts w:eastAsia="Arial Unicode MS" w:cs="Times New Roman"/>
          <w:color w:val="000000"/>
          <w:spacing w:val="4"/>
          <w:szCs w:val="24"/>
          <w:u w:color="000000"/>
          <w:lang w:eastAsia="ru-RU"/>
        </w:rPr>
        <w:t>.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75793D" w:rsidRPr="00BA4F0F" w14:paraId="4A92F0B1" w14:textId="77777777" w:rsidTr="002D3EBF">
        <w:trPr>
          <w:jc w:val="center"/>
        </w:trPr>
        <w:tc>
          <w:tcPr>
            <w:tcW w:w="2220" w:type="dxa"/>
          </w:tcPr>
          <w:p w14:paraId="13324C1C" w14:textId="77777777" w:rsidR="0075793D" w:rsidRPr="00BA4F0F" w:rsidRDefault="0075793D" w:rsidP="003A3438">
            <w:pPr>
              <w:tabs>
                <w:tab w:val="left" w:pos="0"/>
              </w:tabs>
              <w:ind w:firstLine="0"/>
              <w:jc w:val="center"/>
              <w:rPr>
                <w:rFonts w:cs="Times New Roman"/>
                <w:b/>
                <w:lang w:eastAsia="ru-RU"/>
              </w:rPr>
            </w:pPr>
            <w:r w:rsidRPr="00BA4F0F">
              <w:rPr>
                <w:rFonts w:cs="Times New Roman"/>
                <w:b/>
                <w:lang w:eastAsia="ru-RU"/>
              </w:rPr>
              <w:t>Препарат</w:t>
            </w:r>
          </w:p>
        </w:tc>
        <w:tc>
          <w:tcPr>
            <w:tcW w:w="1857" w:type="dxa"/>
          </w:tcPr>
          <w:p w14:paraId="0B9E7E94" w14:textId="77777777" w:rsidR="0075793D" w:rsidRPr="00BA4F0F" w:rsidRDefault="0075793D" w:rsidP="003A3438">
            <w:pPr>
              <w:tabs>
                <w:tab w:val="left" w:pos="0"/>
              </w:tabs>
              <w:ind w:firstLine="0"/>
              <w:jc w:val="center"/>
              <w:rPr>
                <w:rFonts w:cs="Times New Roman"/>
                <w:b/>
                <w:lang w:eastAsia="ru-RU"/>
              </w:rPr>
            </w:pPr>
            <w:r w:rsidRPr="00BA4F0F">
              <w:rPr>
                <w:rFonts w:cs="Times New Roman"/>
                <w:b/>
                <w:lang w:eastAsia="ru-RU"/>
              </w:rPr>
              <w:t>Суточная доза, мг</w:t>
            </w:r>
          </w:p>
        </w:tc>
        <w:tc>
          <w:tcPr>
            <w:tcW w:w="4200" w:type="dxa"/>
          </w:tcPr>
          <w:p w14:paraId="5A6AB447" w14:textId="77777777" w:rsidR="0075793D" w:rsidRPr="00BA4F0F" w:rsidRDefault="0075793D" w:rsidP="003A3438">
            <w:pPr>
              <w:tabs>
                <w:tab w:val="left" w:pos="0"/>
              </w:tabs>
              <w:ind w:firstLine="0"/>
              <w:jc w:val="center"/>
              <w:rPr>
                <w:rFonts w:cs="Times New Roman"/>
                <w:b/>
                <w:lang w:eastAsia="ru-RU"/>
              </w:rPr>
            </w:pPr>
            <w:r w:rsidRPr="00BA4F0F">
              <w:rPr>
                <w:rFonts w:cs="Times New Roman"/>
                <w:b/>
                <w:lang w:eastAsia="ru-RU"/>
              </w:rPr>
              <w:t>Режим дозирования</w:t>
            </w:r>
          </w:p>
        </w:tc>
      </w:tr>
      <w:tr w:rsidR="0075793D" w:rsidRPr="00BA4F0F" w14:paraId="7E648C8B" w14:textId="77777777" w:rsidTr="002D3EBF">
        <w:trPr>
          <w:jc w:val="center"/>
        </w:trPr>
        <w:tc>
          <w:tcPr>
            <w:tcW w:w="2220" w:type="dxa"/>
          </w:tcPr>
          <w:p w14:paraId="02289B88"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Омепразол</w:t>
            </w:r>
          </w:p>
        </w:tc>
        <w:tc>
          <w:tcPr>
            <w:tcW w:w="1857" w:type="dxa"/>
          </w:tcPr>
          <w:p w14:paraId="6AE37317"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 xml:space="preserve">20 </w:t>
            </w:r>
          </w:p>
          <w:p w14:paraId="32C32C86"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40</w:t>
            </w:r>
          </w:p>
        </w:tc>
        <w:tc>
          <w:tcPr>
            <w:tcW w:w="4200" w:type="dxa"/>
          </w:tcPr>
          <w:p w14:paraId="048FE221"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Внутрь, 1 раз в сутки;</w:t>
            </w:r>
          </w:p>
          <w:p w14:paraId="1EE2D07A"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 xml:space="preserve"> в/в, 1 раз в сутки</w:t>
            </w:r>
          </w:p>
        </w:tc>
      </w:tr>
      <w:tr w:rsidR="0075793D" w:rsidRPr="00BA4F0F" w14:paraId="0674CDCF" w14:textId="77777777" w:rsidTr="002D3EBF">
        <w:trPr>
          <w:jc w:val="center"/>
        </w:trPr>
        <w:tc>
          <w:tcPr>
            <w:tcW w:w="2220" w:type="dxa"/>
          </w:tcPr>
          <w:p w14:paraId="7270A17C"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Лансопразол</w:t>
            </w:r>
          </w:p>
        </w:tc>
        <w:tc>
          <w:tcPr>
            <w:tcW w:w="1857" w:type="dxa"/>
          </w:tcPr>
          <w:p w14:paraId="65F00EF3"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 xml:space="preserve">30 </w:t>
            </w:r>
          </w:p>
        </w:tc>
        <w:tc>
          <w:tcPr>
            <w:tcW w:w="4200" w:type="dxa"/>
          </w:tcPr>
          <w:p w14:paraId="457A78B0" w14:textId="77777777" w:rsidR="0075793D" w:rsidRPr="00BA4F0F" w:rsidRDefault="0075793D" w:rsidP="003A3438">
            <w:pPr>
              <w:ind w:firstLine="0"/>
            </w:pPr>
            <w:r w:rsidRPr="00BA4F0F">
              <w:rPr>
                <w:rFonts w:cs="Times New Roman"/>
                <w:lang w:eastAsia="ru-RU"/>
              </w:rPr>
              <w:t>Внутрь, 1 раз в сутки</w:t>
            </w:r>
          </w:p>
        </w:tc>
      </w:tr>
      <w:tr w:rsidR="0075793D" w:rsidRPr="00BA4F0F" w14:paraId="4B2E0C9B" w14:textId="77777777" w:rsidTr="002D3EBF">
        <w:trPr>
          <w:jc w:val="center"/>
        </w:trPr>
        <w:tc>
          <w:tcPr>
            <w:tcW w:w="2220" w:type="dxa"/>
          </w:tcPr>
          <w:p w14:paraId="4A0837D2"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Пантопразол</w:t>
            </w:r>
          </w:p>
        </w:tc>
        <w:tc>
          <w:tcPr>
            <w:tcW w:w="1857" w:type="dxa"/>
          </w:tcPr>
          <w:p w14:paraId="385240EA"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 xml:space="preserve">40 </w:t>
            </w:r>
          </w:p>
        </w:tc>
        <w:tc>
          <w:tcPr>
            <w:tcW w:w="4200" w:type="dxa"/>
          </w:tcPr>
          <w:p w14:paraId="469131BD" w14:textId="77777777" w:rsidR="0075793D" w:rsidRPr="00BA4F0F" w:rsidRDefault="0075793D" w:rsidP="003A3438">
            <w:pPr>
              <w:ind w:firstLine="0"/>
            </w:pPr>
            <w:r w:rsidRPr="00BA4F0F">
              <w:rPr>
                <w:rFonts w:cs="Times New Roman"/>
                <w:lang w:eastAsia="ru-RU"/>
              </w:rPr>
              <w:t>Внутрь, 1 раз в сутки</w:t>
            </w:r>
          </w:p>
        </w:tc>
      </w:tr>
      <w:tr w:rsidR="0075793D" w:rsidRPr="00BA4F0F" w14:paraId="0A76074C" w14:textId="77777777" w:rsidTr="002D3EBF">
        <w:trPr>
          <w:jc w:val="center"/>
        </w:trPr>
        <w:tc>
          <w:tcPr>
            <w:tcW w:w="2220" w:type="dxa"/>
          </w:tcPr>
          <w:p w14:paraId="40A67432" w14:textId="77777777" w:rsidR="0075793D" w:rsidRPr="00BA4F0F" w:rsidRDefault="0075793D" w:rsidP="003A3438">
            <w:pPr>
              <w:tabs>
                <w:tab w:val="left" w:pos="0"/>
              </w:tabs>
              <w:ind w:firstLine="0"/>
              <w:rPr>
                <w:rFonts w:cs="Times New Roman"/>
                <w:lang w:eastAsia="ru-RU"/>
              </w:rPr>
            </w:pPr>
            <w:r w:rsidRPr="00BA4F0F">
              <w:rPr>
                <w:rFonts w:cs="Times New Roman"/>
              </w:rPr>
              <w:t>Рабепразол</w:t>
            </w:r>
          </w:p>
        </w:tc>
        <w:tc>
          <w:tcPr>
            <w:tcW w:w="1857" w:type="dxa"/>
          </w:tcPr>
          <w:p w14:paraId="4CC46C7E"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20</w:t>
            </w:r>
          </w:p>
        </w:tc>
        <w:tc>
          <w:tcPr>
            <w:tcW w:w="4200" w:type="dxa"/>
          </w:tcPr>
          <w:p w14:paraId="2682FECF" w14:textId="77777777" w:rsidR="0075793D" w:rsidRPr="00BA4F0F" w:rsidRDefault="0075793D" w:rsidP="003A3438">
            <w:pPr>
              <w:ind w:firstLine="0"/>
            </w:pPr>
            <w:r w:rsidRPr="00BA4F0F">
              <w:rPr>
                <w:rFonts w:cs="Times New Roman"/>
                <w:lang w:eastAsia="ru-RU"/>
              </w:rPr>
              <w:t>Внутрь, 1 раз в сутки</w:t>
            </w:r>
          </w:p>
        </w:tc>
      </w:tr>
      <w:tr w:rsidR="0075793D" w:rsidRPr="00BA4F0F" w14:paraId="02819460" w14:textId="77777777" w:rsidTr="002D3EBF">
        <w:trPr>
          <w:jc w:val="center"/>
        </w:trPr>
        <w:tc>
          <w:tcPr>
            <w:tcW w:w="2220" w:type="dxa"/>
          </w:tcPr>
          <w:p w14:paraId="6D0295A5" w14:textId="77777777" w:rsidR="0075793D" w:rsidRPr="00BA4F0F" w:rsidRDefault="0075793D" w:rsidP="003A3438">
            <w:pPr>
              <w:tabs>
                <w:tab w:val="left" w:pos="0"/>
              </w:tabs>
              <w:ind w:firstLine="0"/>
              <w:rPr>
                <w:rFonts w:cs="Times New Roman"/>
              </w:rPr>
            </w:pPr>
            <w:r w:rsidRPr="00BA4F0F">
              <w:rPr>
                <w:rFonts w:cs="Times New Roman"/>
              </w:rPr>
              <w:t>Эзомепразол</w:t>
            </w:r>
          </w:p>
        </w:tc>
        <w:tc>
          <w:tcPr>
            <w:tcW w:w="1857" w:type="dxa"/>
          </w:tcPr>
          <w:p w14:paraId="1733CD23"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20</w:t>
            </w:r>
          </w:p>
        </w:tc>
        <w:tc>
          <w:tcPr>
            <w:tcW w:w="4200" w:type="dxa"/>
          </w:tcPr>
          <w:p w14:paraId="3951644C" w14:textId="77777777" w:rsidR="0075793D" w:rsidRPr="00BA4F0F" w:rsidRDefault="0075793D" w:rsidP="003A3438">
            <w:pPr>
              <w:ind w:firstLine="0"/>
            </w:pPr>
            <w:r w:rsidRPr="00BA4F0F">
              <w:rPr>
                <w:rFonts w:cs="Times New Roman"/>
                <w:lang w:eastAsia="ru-RU"/>
              </w:rPr>
              <w:t>Внутрь или в/в, 1 раз в сутки</w:t>
            </w:r>
          </w:p>
        </w:tc>
      </w:tr>
    </w:tbl>
    <w:p w14:paraId="4025D568" w14:textId="77777777"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p>
    <w:p w14:paraId="0678C8E9" w14:textId="77777777" w:rsidR="0075793D" w:rsidRPr="00BA4F0F" w:rsidRDefault="0075793D" w:rsidP="0075793D">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62C039C1" w14:textId="68BE7479" w:rsidR="0075793D" w:rsidRPr="00BA4F0F" w:rsidRDefault="0075793D" w:rsidP="0075793D">
      <w:pPr>
        <w:rPr>
          <w:rFonts w:cs="Times New Roman"/>
          <w:szCs w:val="24"/>
          <w:lang w:eastAsia="ru-RU"/>
        </w:rPr>
      </w:pPr>
      <w:r w:rsidRPr="00BA4F0F">
        <w:rPr>
          <w:rFonts w:cs="Times New Roman"/>
          <w:szCs w:val="24"/>
          <w:lang w:eastAsia="ru-RU"/>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rPr>
          <w:rFonts w:cs="Times New Roman"/>
          <w:szCs w:val="24"/>
          <w:lang w:eastAsia="ru-RU"/>
        </w:rPr>
        <w:fldChar w:fldCharType="begin" w:fldLock="1"/>
      </w:r>
      <w:r w:rsidR="004810E5">
        <w:rPr>
          <w:rFonts w:cs="Times New Roman"/>
          <w:szCs w:val="24"/>
          <w:lang w:eastAsia="ru-RU"/>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82]","plainTextFormattedCitation":"[82]","previouslyFormattedCitation":"[82]"},"properties":{"noteIndex":0},"schema":"https://github.com/citation-style-language/schema/raw/master/csl-citation.json"}</w:instrText>
      </w:r>
      <w:r w:rsidRPr="00BA4F0F">
        <w:rPr>
          <w:rFonts w:cs="Times New Roman"/>
          <w:szCs w:val="24"/>
          <w:lang w:eastAsia="ru-RU"/>
        </w:rPr>
        <w:fldChar w:fldCharType="separate"/>
      </w:r>
      <w:r w:rsidR="004810E5" w:rsidRPr="004810E5">
        <w:rPr>
          <w:rFonts w:cs="Times New Roman"/>
          <w:noProof/>
          <w:szCs w:val="24"/>
          <w:lang w:eastAsia="ru-RU"/>
        </w:rPr>
        <w:t>[82]</w:t>
      </w:r>
      <w:r w:rsidRPr="00BA4F0F">
        <w:rPr>
          <w:rFonts w:cs="Times New Roman"/>
          <w:szCs w:val="24"/>
          <w:lang w:eastAsia="ru-RU"/>
        </w:rPr>
        <w:fldChar w:fldCharType="end"/>
      </w:r>
      <w:r w:rsidRPr="00BA4F0F">
        <w:rPr>
          <w:rFonts w:cs="Times New Roman"/>
          <w:szCs w:val="24"/>
          <w:lang w:eastAsia="ru-RU"/>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w:t>
      </w:r>
      <w:r w:rsidRPr="00BA4F0F">
        <w:rPr>
          <w:rFonts w:cs="Times New Roman"/>
          <w:szCs w:val="24"/>
        </w:rPr>
        <w:t>, а также с</w:t>
      </w:r>
      <w:r w:rsidRPr="00BA4F0F">
        <w:rPr>
          <w:rFonts w:cs="Times New Roman"/>
          <w:szCs w:val="24"/>
          <w:lang w:eastAsia="ru-RU"/>
        </w:rPr>
        <w:t xml:space="preserve">нижается риск повторного кровотечения, по сравнению с плацебо </w:t>
      </w:r>
      <w:r w:rsidRPr="00BA4F0F">
        <w:rPr>
          <w:rFonts w:cs="Times New Roman"/>
          <w:szCs w:val="24"/>
          <w:lang w:eastAsia="ru-RU"/>
        </w:rPr>
        <w:fldChar w:fldCharType="begin" w:fldLock="1"/>
      </w:r>
      <w:r w:rsidR="004810E5">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4]","plainTextFormattedCitation":"[84]","previouslyFormattedCitation":"[84]"},"properties":{"noteIndex":0},"schema":"https://github.com/citation-style-language/schema/raw/master/csl-citation.json"}</w:instrText>
      </w:r>
      <w:r w:rsidRPr="00BA4F0F">
        <w:rPr>
          <w:rFonts w:cs="Times New Roman"/>
          <w:szCs w:val="24"/>
          <w:lang w:eastAsia="ru-RU"/>
        </w:rPr>
        <w:fldChar w:fldCharType="separate"/>
      </w:r>
      <w:r w:rsidR="004810E5" w:rsidRPr="004810E5">
        <w:rPr>
          <w:rFonts w:cs="Times New Roman"/>
          <w:noProof/>
          <w:szCs w:val="24"/>
          <w:lang w:eastAsia="ru-RU"/>
        </w:rPr>
        <w:t>[84]</w:t>
      </w:r>
      <w:r w:rsidRPr="00BA4F0F">
        <w:rPr>
          <w:rFonts w:cs="Times New Roman"/>
          <w:szCs w:val="24"/>
          <w:lang w:eastAsia="ru-RU"/>
        </w:rPr>
        <w:fldChar w:fldCharType="end"/>
      </w:r>
      <w:r w:rsidRPr="00BA4F0F">
        <w:rPr>
          <w:rFonts w:cs="Times New Roman"/>
          <w:szCs w:val="24"/>
          <w:lang w:eastAsia="ru-RU"/>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03749A47" w14:textId="344B13A2" w:rsidR="0075793D" w:rsidRPr="00BA4F0F" w:rsidRDefault="0075793D" w:rsidP="0075793D">
      <w:pPr>
        <w:rPr>
          <w:rFonts w:cs="Times New Roman"/>
          <w:szCs w:val="24"/>
          <w:lang w:eastAsia="ru-RU"/>
        </w:rPr>
      </w:pPr>
      <w:r w:rsidRPr="00BA4F0F">
        <w:rPr>
          <w:rFonts w:cs="Times New Roman"/>
          <w:szCs w:val="24"/>
          <w:lang w:eastAsia="ru-RU"/>
        </w:rPr>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rPr>
          <w:rFonts w:cs="Times New Roman"/>
          <w:szCs w:val="24"/>
          <w:lang w:eastAsia="ru-RU"/>
        </w:rPr>
        <w:fldChar w:fldCharType="begin" w:fldLock="1"/>
      </w:r>
      <w:r w:rsidR="004810E5">
        <w:rPr>
          <w:rFonts w:cs="Times New Roman"/>
          <w:szCs w:val="24"/>
          <w:lang w:eastAsia="ru-RU"/>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85]","plainTextFormattedCitation":"[85]","previouslyFormattedCitation":"[85]"},"properties":{"noteIndex":0},"schema":"https://github.com/citation-style-language/schema/raw/master/csl-citation.json"}</w:instrText>
      </w:r>
      <w:r w:rsidRPr="00BA4F0F">
        <w:rPr>
          <w:rFonts w:cs="Times New Roman"/>
          <w:szCs w:val="24"/>
          <w:lang w:eastAsia="ru-RU"/>
        </w:rPr>
        <w:fldChar w:fldCharType="separate"/>
      </w:r>
      <w:r w:rsidR="004810E5" w:rsidRPr="004810E5">
        <w:rPr>
          <w:rFonts w:cs="Times New Roman"/>
          <w:noProof/>
          <w:szCs w:val="24"/>
          <w:lang w:eastAsia="ru-RU"/>
        </w:rPr>
        <w:t>[85]</w:t>
      </w:r>
      <w:r w:rsidRPr="00BA4F0F">
        <w:rPr>
          <w:rFonts w:cs="Times New Roman"/>
          <w:szCs w:val="24"/>
          <w:lang w:eastAsia="ru-RU"/>
        </w:rPr>
        <w:fldChar w:fldCharType="end"/>
      </w:r>
      <w:r w:rsidRPr="00BA4F0F">
        <w:rPr>
          <w:rFonts w:cs="Times New Roman"/>
          <w:szCs w:val="24"/>
          <w:lang w:eastAsia="ru-RU"/>
        </w:rPr>
        <w:t>. ИПП практически в 1,5 раза эффективнее Н2-блокаторов в отношении эпителизации язвенного дефекта</w:t>
      </w:r>
      <w:r w:rsidRPr="00BA4F0F">
        <w:rPr>
          <w:rFonts w:cs="Times New Roman"/>
          <w:szCs w:val="24"/>
          <w:lang w:eastAsia="ru-RU"/>
        </w:rPr>
        <w:fldChar w:fldCharType="begin" w:fldLock="1"/>
      </w:r>
      <w:r w:rsidR="004810E5">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4]","plainTextFormattedCitation":"[84]","previouslyFormattedCitation":"[84]"},"properties":{"noteIndex":0},"schema":"https://github.com/citation-style-language/schema/raw/master/csl-citation.json"}</w:instrText>
      </w:r>
      <w:r w:rsidRPr="00BA4F0F">
        <w:rPr>
          <w:rFonts w:cs="Times New Roman"/>
          <w:szCs w:val="24"/>
          <w:lang w:eastAsia="ru-RU"/>
        </w:rPr>
        <w:fldChar w:fldCharType="separate"/>
      </w:r>
      <w:r w:rsidR="004810E5" w:rsidRPr="004810E5">
        <w:rPr>
          <w:rFonts w:cs="Times New Roman"/>
          <w:noProof/>
          <w:szCs w:val="24"/>
          <w:lang w:eastAsia="ru-RU"/>
        </w:rPr>
        <w:t>[84]</w:t>
      </w:r>
      <w:r w:rsidRPr="00BA4F0F">
        <w:rPr>
          <w:rFonts w:cs="Times New Roman"/>
          <w:szCs w:val="24"/>
          <w:lang w:eastAsia="ru-RU"/>
        </w:rPr>
        <w:fldChar w:fldCharType="end"/>
      </w:r>
      <w:r w:rsidRPr="00BA4F0F">
        <w:rPr>
          <w:rFonts w:cs="Times New Roman"/>
          <w:szCs w:val="24"/>
          <w:lang w:eastAsia="ru-RU"/>
        </w:rPr>
        <w:t>.</w:t>
      </w:r>
    </w:p>
    <w:p w14:paraId="2B4F3E41" w14:textId="77777777" w:rsidR="0075793D" w:rsidRPr="00BA4F0F" w:rsidRDefault="0075793D" w:rsidP="0075793D">
      <w:pPr>
        <w:tabs>
          <w:tab w:val="left" w:pos="0"/>
        </w:tabs>
        <w:rPr>
          <w:rFonts w:cs="Times New Roman"/>
          <w:b/>
          <w:szCs w:val="24"/>
        </w:rPr>
      </w:pPr>
    </w:p>
    <w:p w14:paraId="1A1420C0" w14:textId="77777777" w:rsidR="0075793D" w:rsidRPr="00BA4F0F" w:rsidRDefault="0075793D" w:rsidP="0075793D">
      <w:pPr>
        <w:pStyle w:val="afe"/>
        <w:ind w:left="0"/>
        <w:rPr>
          <w:rFonts w:cs="Times New Roman"/>
          <w:szCs w:val="24"/>
          <w:u w:val="single"/>
        </w:rPr>
      </w:pPr>
      <w:r w:rsidRPr="00BA4F0F">
        <w:rPr>
          <w:rFonts w:cs="Times New Roman"/>
          <w:szCs w:val="24"/>
          <w:u w:val="single"/>
        </w:rPr>
        <w:t xml:space="preserve">Блокаторы Н2-гистаминовых рецепторов </w:t>
      </w:r>
    </w:p>
    <w:p w14:paraId="11393720" w14:textId="77777777" w:rsidR="0075793D" w:rsidRPr="00BA4F0F" w:rsidRDefault="0075793D" w:rsidP="0075793D">
      <w:pPr>
        <w:tabs>
          <w:tab w:val="left" w:pos="0"/>
        </w:tabs>
        <w:rPr>
          <w:rFonts w:cs="Times New Roman"/>
          <w:b/>
          <w:szCs w:val="24"/>
        </w:rPr>
      </w:pPr>
      <w:r w:rsidRPr="00BA4F0F">
        <w:rPr>
          <w:rFonts w:cs="Times New Roman"/>
          <w:b/>
          <w:szCs w:val="24"/>
        </w:rPr>
        <w:t>Фармакологическое действие</w:t>
      </w:r>
    </w:p>
    <w:p w14:paraId="5B048424" w14:textId="77777777" w:rsidR="0075793D" w:rsidRPr="00BA4F0F" w:rsidRDefault="0075793D" w:rsidP="0075793D">
      <w:pPr>
        <w:tabs>
          <w:tab w:val="left" w:pos="0"/>
        </w:tabs>
        <w:rPr>
          <w:rFonts w:cs="Times New Roman"/>
          <w:szCs w:val="24"/>
        </w:rPr>
      </w:pPr>
      <w:r w:rsidRPr="00BA4F0F">
        <w:rPr>
          <w:rFonts w:cs="Times New Roman"/>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574E37C9" w14:textId="77777777" w:rsidR="0075793D" w:rsidRPr="00BA4F0F" w:rsidRDefault="0075793D" w:rsidP="0075793D">
      <w:pPr>
        <w:tabs>
          <w:tab w:val="left" w:pos="0"/>
        </w:tabs>
        <w:rPr>
          <w:rFonts w:cs="Times New Roman"/>
          <w:szCs w:val="24"/>
        </w:rPr>
      </w:pPr>
      <w:r w:rsidRPr="00BA4F0F">
        <w:rPr>
          <w:rFonts w:cs="Times New Roman"/>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6EBF0AA2" w14:textId="77777777" w:rsidR="0075793D" w:rsidRPr="00BA4F0F" w:rsidRDefault="0075793D" w:rsidP="0075793D">
      <w:pPr>
        <w:tabs>
          <w:tab w:val="left" w:pos="0"/>
        </w:tabs>
        <w:rPr>
          <w:rFonts w:cs="Times New Roman"/>
          <w:b/>
          <w:szCs w:val="24"/>
        </w:rPr>
      </w:pPr>
      <w:r w:rsidRPr="00BA4F0F">
        <w:rPr>
          <w:rFonts w:cs="Times New Roman"/>
          <w:b/>
          <w:szCs w:val="24"/>
        </w:rPr>
        <w:t>Показания</w:t>
      </w:r>
    </w:p>
    <w:p w14:paraId="3207E948" w14:textId="77777777" w:rsidR="0075793D" w:rsidRPr="00BA4F0F" w:rsidRDefault="0075793D" w:rsidP="005E0272">
      <w:pPr>
        <w:numPr>
          <w:ilvl w:val="0"/>
          <w:numId w:val="235"/>
        </w:numPr>
        <w:tabs>
          <w:tab w:val="left" w:pos="0"/>
        </w:tabs>
        <w:ind w:left="0" w:firstLine="709"/>
        <w:contextualSpacing/>
        <w:rPr>
          <w:rFonts w:cs="Times New Roman"/>
          <w:szCs w:val="24"/>
        </w:rPr>
      </w:pPr>
      <w:r w:rsidRPr="00BA4F0F">
        <w:rPr>
          <w:rFonts w:cs="Times New Roman"/>
          <w:szCs w:val="24"/>
        </w:rPr>
        <w:t>Профилактика/лечение язвенной болезни желудка и двенадцатиперстной кишки, в том числе на фоне высокодозной химиотерапии</w:t>
      </w:r>
    </w:p>
    <w:p w14:paraId="748D2F84" w14:textId="77777777" w:rsidR="0075793D" w:rsidRPr="00BA4F0F" w:rsidRDefault="0075793D" w:rsidP="0075793D">
      <w:pPr>
        <w:tabs>
          <w:tab w:val="left" w:pos="0"/>
        </w:tabs>
        <w:rPr>
          <w:rFonts w:cs="Times New Roman"/>
          <w:b/>
          <w:szCs w:val="24"/>
        </w:rPr>
      </w:pPr>
      <w:r w:rsidRPr="00BA4F0F">
        <w:rPr>
          <w:rFonts w:cs="Times New Roman"/>
          <w:b/>
          <w:szCs w:val="24"/>
        </w:rPr>
        <w:t>5.3. Режим дозирования</w:t>
      </w:r>
    </w:p>
    <w:p w14:paraId="6764DC47" w14:textId="67A8090C" w:rsidR="0075793D" w:rsidRPr="00BA4F0F" w:rsidRDefault="0075793D" w:rsidP="0075793D">
      <w:pPr>
        <w:tabs>
          <w:tab w:val="left" w:pos="0"/>
        </w:tabs>
        <w:rPr>
          <w:rFonts w:cs="Times New Roman"/>
          <w:szCs w:val="24"/>
        </w:rPr>
      </w:pPr>
      <w:r w:rsidRPr="00BA4F0F">
        <w:rPr>
          <w:rFonts w:cs="Times New Roman"/>
          <w:szCs w:val="24"/>
        </w:rPr>
        <w:t xml:space="preserve">Пациентам во время проведения курсов специфической противоопухолевой терапии, с профилактической целью рекомендован прием блокаторов Н2-гистаминовых рецепторов в указанных в таблице </w:t>
      </w:r>
      <w:r w:rsidR="003A3438">
        <w:rPr>
          <w:rFonts w:cs="Times New Roman"/>
          <w:szCs w:val="24"/>
        </w:rPr>
        <w:t>9</w:t>
      </w:r>
      <w:r w:rsidRPr="00BA4F0F">
        <w:rPr>
          <w:rFonts w:cs="Times New Roman"/>
          <w:szCs w:val="24"/>
        </w:rPr>
        <w:t xml:space="preserve"> дозах.</w:t>
      </w:r>
    </w:p>
    <w:p w14:paraId="23637D6A" w14:textId="77777777" w:rsidR="0075793D" w:rsidRPr="00BA4F0F" w:rsidRDefault="0075793D" w:rsidP="0075793D">
      <w:pPr>
        <w:tabs>
          <w:tab w:val="left" w:pos="0"/>
        </w:tabs>
        <w:rPr>
          <w:rFonts w:cs="Times New Roman"/>
          <w:szCs w:val="24"/>
        </w:rPr>
      </w:pPr>
    </w:p>
    <w:p w14:paraId="3ACF1B62" w14:textId="409981AF" w:rsidR="0075793D" w:rsidRPr="00BA4F0F" w:rsidRDefault="0075793D" w:rsidP="003A3438">
      <w:pPr>
        <w:tabs>
          <w:tab w:val="left" w:pos="0"/>
        </w:tabs>
        <w:ind w:firstLine="0"/>
        <w:rPr>
          <w:rFonts w:cs="Times New Roman"/>
          <w:szCs w:val="24"/>
        </w:rPr>
      </w:pPr>
      <w:r w:rsidRPr="003A3438">
        <w:rPr>
          <w:rFonts w:cs="Times New Roman"/>
          <w:szCs w:val="24"/>
        </w:rPr>
        <w:t xml:space="preserve">Таблица </w:t>
      </w:r>
      <w:r w:rsidR="00E242EE" w:rsidRPr="003A3438">
        <w:rPr>
          <w:rFonts w:cs="Times New Roman"/>
          <w:szCs w:val="24"/>
        </w:rPr>
        <w:t>9</w:t>
      </w:r>
      <w:r w:rsidRPr="003A3438">
        <w:rPr>
          <w:rFonts w:cs="Times New Roman"/>
          <w:szCs w:val="24"/>
        </w:rPr>
        <w:t>. Режим дозирования блокаторов Н2-гистаминовых рецепторов</w:t>
      </w:r>
      <w:r w:rsidRPr="00BA4F0F">
        <w:rPr>
          <w:rFonts w:cs="Times New Roman"/>
          <w:szCs w:val="24"/>
        </w:rPr>
        <w:t xml:space="preserve"> </w:t>
      </w:r>
    </w:p>
    <w:tbl>
      <w:tblPr>
        <w:tblStyle w:val="31"/>
        <w:tblW w:w="0" w:type="auto"/>
        <w:jc w:val="center"/>
        <w:tblLook w:val="04A0" w:firstRow="1" w:lastRow="0" w:firstColumn="1" w:lastColumn="0" w:noHBand="0" w:noVBand="1"/>
      </w:tblPr>
      <w:tblGrid>
        <w:gridCol w:w="2220"/>
        <w:gridCol w:w="1857"/>
        <w:gridCol w:w="3491"/>
      </w:tblGrid>
      <w:tr w:rsidR="0075793D" w:rsidRPr="00BA4F0F" w14:paraId="3988B748" w14:textId="77777777" w:rsidTr="002D3EBF">
        <w:trPr>
          <w:jc w:val="center"/>
        </w:trPr>
        <w:tc>
          <w:tcPr>
            <w:tcW w:w="2220" w:type="dxa"/>
          </w:tcPr>
          <w:p w14:paraId="365A4A35" w14:textId="77777777" w:rsidR="0075793D" w:rsidRPr="00BA4F0F" w:rsidRDefault="0075793D" w:rsidP="003A3438">
            <w:pPr>
              <w:tabs>
                <w:tab w:val="left" w:pos="0"/>
              </w:tabs>
              <w:ind w:firstLine="0"/>
              <w:jc w:val="center"/>
              <w:rPr>
                <w:rFonts w:cs="Times New Roman"/>
                <w:b/>
                <w:lang w:eastAsia="ru-RU"/>
              </w:rPr>
            </w:pPr>
            <w:r w:rsidRPr="00BA4F0F">
              <w:rPr>
                <w:rFonts w:cs="Times New Roman"/>
                <w:b/>
                <w:lang w:eastAsia="ru-RU"/>
              </w:rPr>
              <w:t>Препараты</w:t>
            </w:r>
          </w:p>
        </w:tc>
        <w:tc>
          <w:tcPr>
            <w:tcW w:w="1857" w:type="dxa"/>
          </w:tcPr>
          <w:p w14:paraId="40DD914B" w14:textId="77777777" w:rsidR="0075793D" w:rsidRPr="00BA4F0F" w:rsidRDefault="0075793D" w:rsidP="003A3438">
            <w:pPr>
              <w:tabs>
                <w:tab w:val="left" w:pos="0"/>
              </w:tabs>
              <w:ind w:firstLine="0"/>
              <w:jc w:val="center"/>
              <w:rPr>
                <w:rFonts w:cs="Times New Roman"/>
                <w:b/>
                <w:lang w:eastAsia="ru-RU"/>
              </w:rPr>
            </w:pPr>
            <w:r w:rsidRPr="00BA4F0F">
              <w:rPr>
                <w:rFonts w:cs="Times New Roman"/>
                <w:b/>
                <w:lang w:eastAsia="ru-RU"/>
              </w:rPr>
              <w:t>Суточная доза, мг</w:t>
            </w:r>
          </w:p>
        </w:tc>
        <w:tc>
          <w:tcPr>
            <w:tcW w:w="3491" w:type="dxa"/>
          </w:tcPr>
          <w:p w14:paraId="0F1BD360" w14:textId="77777777" w:rsidR="0075793D" w:rsidRPr="00BA4F0F" w:rsidRDefault="0075793D" w:rsidP="003A3438">
            <w:pPr>
              <w:tabs>
                <w:tab w:val="left" w:pos="0"/>
              </w:tabs>
              <w:ind w:firstLine="0"/>
              <w:jc w:val="center"/>
              <w:rPr>
                <w:rFonts w:cs="Times New Roman"/>
                <w:b/>
                <w:lang w:eastAsia="ru-RU"/>
              </w:rPr>
            </w:pPr>
            <w:r w:rsidRPr="00BA4F0F">
              <w:rPr>
                <w:rFonts w:cs="Times New Roman"/>
                <w:b/>
                <w:lang w:eastAsia="ru-RU"/>
              </w:rPr>
              <w:t>Режим дозирования</w:t>
            </w:r>
          </w:p>
        </w:tc>
      </w:tr>
      <w:tr w:rsidR="0075793D" w:rsidRPr="00BA4F0F" w14:paraId="4C81F649" w14:textId="77777777" w:rsidTr="002D3EBF">
        <w:trPr>
          <w:jc w:val="center"/>
        </w:trPr>
        <w:tc>
          <w:tcPr>
            <w:tcW w:w="2220" w:type="dxa"/>
          </w:tcPr>
          <w:p w14:paraId="4CEC21D8"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Ранитидин</w:t>
            </w:r>
          </w:p>
        </w:tc>
        <w:tc>
          <w:tcPr>
            <w:tcW w:w="1857" w:type="dxa"/>
          </w:tcPr>
          <w:p w14:paraId="19DB2966"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150</w:t>
            </w:r>
          </w:p>
        </w:tc>
        <w:tc>
          <w:tcPr>
            <w:tcW w:w="3491" w:type="dxa"/>
          </w:tcPr>
          <w:p w14:paraId="07CFDDF0"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Внутрь, 1 раз в сутки, на ночь</w:t>
            </w:r>
          </w:p>
        </w:tc>
      </w:tr>
      <w:tr w:rsidR="0075793D" w:rsidRPr="00BA4F0F" w14:paraId="01B31468" w14:textId="77777777" w:rsidTr="002D3EBF">
        <w:trPr>
          <w:jc w:val="center"/>
        </w:trPr>
        <w:tc>
          <w:tcPr>
            <w:tcW w:w="2220" w:type="dxa"/>
          </w:tcPr>
          <w:p w14:paraId="30D22DE8"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Фамотидин</w:t>
            </w:r>
          </w:p>
        </w:tc>
        <w:tc>
          <w:tcPr>
            <w:tcW w:w="1857" w:type="dxa"/>
          </w:tcPr>
          <w:p w14:paraId="0A37D987" w14:textId="77777777" w:rsidR="0075793D" w:rsidRPr="00BA4F0F" w:rsidRDefault="0075793D" w:rsidP="003A3438">
            <w:pPr>
              <w:tabs>
                <w:tab w:val="left" w:pos="0"/>
              </w:tabs>
              <w:ind w:firstLine="0"/>
              <w:rPr>
                <w:rFonts w:cs="Times New Roman"/>
                <w:lang w:eastAsia="ru-RU"/>
              </w:rPr>
            </w:pPr>
            <w:r w:rsidRPr="00BA4F0F">
              <w:rPr>
                <w:rFonts w:cs="Times New Roman"/>
                <w:lang w:eastAsia="ru-RU"/>
              </w:rPr>
              <w:t xml:space="preserve">20 </w:t>
            </w:r>
          </w:p>
        </w:tc>
        <w:tc>
          <w:tcPr>
            <w:tcW w:w="3491" w:type="dxa"/>
          </w:tcPr>
          <w:p w14:paraId="1BA0C505" w14:textId="77777777" w:rsidR="0075793D" w:rsidRPr="00BA4F0F" w:rsidRDefault="0075793D" w:rsidP="003A3438">
            <w:pPr>
              <w:ind w:firstLine="0"/>
            </w:pPr>
            <w:r w:rsidRPr="00BA4F0F">
              <w:rPr>
                <w:rFonts w:cs="Times New Roman"/>
                <w:lang w:eastAsia="ru-RU"/>
              </w:rPr>
              <w:t>Внутрь, 1 раз в сутки, на ночь</w:t>
            </w:r>
          </w:p>
        </w:tc>
      </w:tr>
    </w:tbl>
    <w:p w14:paraId="4E22871D" w14:textId="77777777" w:rsidR="0075793D" w:rsidRPr="00BA4F0F" w:rsidRDefault="0075793D" w:rsidP="0075793D">
      <w:pPr>
        <w:autoSpaceDE w:val="0"/>
        <w:autoSpaceDN w:val="0"/>
        <w:adjustRightInd w:val="0"/>
        <w:rPr>
          <w:rFonts w:cs="Times New Roman"/>
          <w:iCs/>
          <w:szCs w:val="24"/>
        </w:rPr>
      </w:pPr>
    </w:p>
    <w:p w14:paraId="1DA63942" w14:textId="12231205" w:rsidR="0075793D" w:rsidRPr="00BA4F0F" w:rsidRDefault="0075793D" w:rsidP="0075793D">
      <w:pPr>
        <w:autoSpaceDE w:val="0"/>
        <w:autoSpaceDN w:val="0"/>
        <w:adjustRightInd w:val="0"/>
        <w:rPr>
          <w:rFonts w:cs="Times New Roman"/>
          <w:iCs/>
          <w:szCs w:val="24"/>
        </w:rPr>
      </w:pPr>
      <w:r w:rsidRPr="00BA4F0F">
        <w:rPr>
          <w:rFonts w:cs="Times New Roman"/>
          <w:iCs/>
          <w:szCs w:val="24"/>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rFonts w:cs="Times New Roman"/>
          <w:iCs/>
          <w:szCs w:val="24"/>
        </w:rPr>
        <w:fldChar w:fldCharType="begin" w:fldLock="1"/>
      </w:r>
      <w:r w:rsidR="004810E5">
        <w:rPr>
          <w:rFonts w:cs="Times New Roman"/>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94]","plainTextFormattedCitation":"[194]","previouslyFormattedCitation":"[194]"},"properties":{"noteIndex":0},"schema":"https://github.com/citation-style-language/schema/raw/master/csl-citation.json"}</w:instrText>
      </w:r>
      <w:r w:rsidRPr="00BA4F0F">
        <w:rPr>
          <w:rFonts w:cs="Times New Roman"/>
          <w:iCs/>
          <w:szCs w:val="24"/>
        </w:rPr>
        <w:fldChar w:fldCharType="separate"/>
      </w:r>
      <w:r w:rsidR="004810E5" w:rsidRPr="004810E5">
        <w:rPr>
          <w:rFonts w:cs="Times New Roman"/>
          <w:iCs/>
          <w:noProof/>
          <w:szCs w:val="24"/>
        </w:rPr>
        <w:t>[194]</w:t>
      </w:r>
      <w:r w:rsidRPr="00BA4F0F">
        <w:rPr>
          <w:rFonts w:cs="Times New Roman"/>
          <w:iCs/>
          <w:szCs w:val="24"/>
        </w:rPr>
        <w:fldChar w:fldCharType="end"/>
      </w:r>
      <w:r w:rsidRPr="00BA4F0F">
        <w:rPr>
          <w:rFonts w:cs="Times New Roman"/>
          <w:iCs/>
          <w:szCs w:val="24"/>
        </w:rPr>
        <w:t xml:space="preserve">. Н2-блокаторы значительно эффективнее плацебо в достижении рубцевания язвенного дефекта </w:t>
      </w:r>
      <w:r w:rsidRPr="00BA4F0F">
        <w:rPr>
          <w:rFonts w:cs="Times New Roman"/>
          <w:iCs/>
          <w:szCs w:val="24"/>
        </w:rPr>
        <w:fldChar w:fldCharType="begin" w:fldLock="1"/>
      </w:r>
      <w:r w:rsidR="004810E5">
        <w:rPr>
          <w:rFonts w:cs="Times New Roman"/>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84]","plainTextFormattedCitation":"[84]","previouslyFormattedCitation":"[84]"},"properties":{"noteIndex":0},"schema":"https://github.com/citation-style-language/schema/raw/master/csl-citation.json"}</w:instrText>
      </w:r>
      <w:r w:rsidRPr="00BA4F0F">
        <w:rPr>
          <w:rFonts w:cs="Times New Roman"/>
          <w:iCs/>
          <w:szCs w:val="24"/>
        </w:rPr>
        <w:fldChar w:fldCharType="separate"/>
      </w:r>
      <w:r w:rsidR="004810E5" w:rsidRPr="004810E5">
        <w:rPr>
          <w:rFonts w:cs="Times New Roman"/>
          <w:iCs/>
          <w:noProof/>
          <w:szCs w:val="24"/>
        </w:rPr>
        <w:t>[84]</w:t>
      </w:r>
      <w:r w:rsidRPr="00BA4F0F">
        <w:rPr>
          <w:rFonts w:cs="Times New Roman"/>
          <w:iCs/>
          <w:szCs w:val="24"/>
        </w:rPr>
        <w:fldChar w:fldCharType="end"/>
      </w:r>
      <w:r w:rsidRPr="00BA4F0F">
        <w:rPr>
          <w:rFonts w:cs="Times New Roman"/>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0CEF5BAB" w14:textId="77777777" w:rsidR="0075793D" w:rsidRPr="00BA4F0F" w:rsidRDefault="0075793D" w:rsidP="0075793D">
      <w:pPr>
        <w:rPr>
          <w:rFonts w:cs="Times New Roman"/>
          <w:b/>
          <w:szCs w:val="24"/>
          <w:highlight w:val="green"/>
        </w:rPr>
      </w:pPr>
      <w:bookmarkStart w:id="151" w:name="_Toc44926638"/>
    </w:p>
    <w:p w14:paraId="559C558F" w14:textId="77777777" w:rsidR="0075793D" w:rsidRPr="00BA4F0F" w:rsidRDefault="0075793D" w:rsidP="0075793D">
      <w:pPr>
        <w:rPr>
          <w:rFonts w:cs="Times New Roman"/>
          <w:b/>
          <w:szCs w:val="24"/>
        </w:rPr>
      </w:pPr>
      <w:r w:rsidRPr="00BA4F0F">
        <w:rPr>
          <w:rFonts w:cs="Times New Roman"/>
          <w:b/>
          <w:szCs w:val="24"/>
        </w:rPr>
        <w:t>Антимикробная терапия</w:t>
      </w:r>
      <w:bookmarkEnd w:id="151"/>
    </w:p>
    <w:p w14:paraId="698B2FC1" w14:textId="2881DFBC" w:rsidR="0075793D" w:rsidRPr="00BA4F0F" w:rsidRDefault="0075793D" w:rsidP="0075793D">
      <w:pPr>
        <w:tabs>
          <w:tab w:val="left" w:pos="0"/>
          <w:tab w:val="left" w:pos="567"/>
        </w:tabs>
        <w:rPr>
          <w:rFonts w:cs="Times New Roman"/>
          <w:szCs w:val="24"/>
        </w:rPr>
      </w:pPr>
      <w:r w:rsidRPr="00BA4F0F">
        <w:rPr>
          <w:rFonts w:cs="Times New Roman"/>
          <w:szCs w:val="24"/>
        </w:rPr>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rPr>
          <w:rFonts w:cs="Times New Roman"/>
          <w:szCs w:val="24"/>
        </w:rPr>
        <w:fldChar w:fldCharType="begin" w:fldLock="1"/>
      </w:r>
      <w:r w:rsidR="004810E5">
        <w:rPr>
          <w:rFonts w:cs="Times New Roman"/>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95–199]","plainTextFormattedCitation":"[195–199]","previouslyFormattedCitation":"[195–199]"},"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95–199]</w:t>
      </w:r>
      <w:r w:rsidRPr="00BA4F0F">
        <w:rPr>
          <w:rFonts w:cs="Times New Roman"/>
          <w:szCs w:val="24"/>
        </w:rPr>
        <w:fldChar w:fldCharType="end"/>
      </w:r>
      <w:r w:rsidRPr="00BA4F0F">
        <w:rPr>
          <w:rFonts w:cs="Times New Roman"/>
          <w:szCs w:val="24"/>
        </w:rPr>
        <w:t>.</w:t>
      </w:r>
    </w:p>
    <w:p w14:paraId="1BB3F308" w14:textId="77777777" w:rsidR="0075793D" w:rsidRPr="00BA4F0F" w:rsidRDefault="0075793D" w:rsidP="0075793D">
      <w:pPr>
        <w:tabs>
          <w:tab w:val="left" w:pos="0"/>
          <w:tab w:val="left" w:pos="567"/>
        </w:tabs>
        <w:rPr>
          <w:rFonts w:cs="Times New Roman"/>
          <w:szCs w:val="24"/>
        </w:rPr>
      </w:pPr>
      <w:r w:rsidRPr="00BA4F0F">
        <w:rPr>
          <w:rFonts w:cs="Times New Roman"/>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617F2D4E" w14:textId="0026F26E" w:rsidR="0075793D" w:rsidRPr="00BA4F0F" w:rsidRDefault="0075793D" w:rsidP="0075793D">
      <w:pPr>
        <w:tabs>
          <w:tab w:val="left" w:pos="0"/>
          <w:tab w:val="left" w:pos="567"/>
        </w:tabs>
        <w:rPr>
          <w:rFonts w:cs="Times New Roman"/>
          <w:szCs w:val="24"/>
        </w:rPr>
      </w:pPr>
      <w:r w:rsidRPr="00BA4F0F">
        <w:rPr>
          <w:rFonts w:cs="Times New Roman"/>
          <w:szCs w:val="24"/>
        </w:rPr>
        <w:t xml:space="preserve">Наиболее высокая частота инфекционных осложнений наблюдается у больных с длительностью нейтропении от 10 дней и более </w:t>
      </w:r>
      <w:r w:rsidRPr="00BA4F0F">
        <w:rPr>
          <w:rFonts w:cs="Times New Roman"/>
          <w:szCs w:val="24"/>
        </w:rPr>
        <w:fldChar w:fldCharType="begin" w:fldLock="1"/>
      </w:r>
      <w:r w:rsidR="004810E5">
        <w:rPr>
          <w:rFonts w:cs="Times New Roman"/>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99]","plainTextFormattedCitation":"[199]","previouslyFormattedCitation":"[199]"},"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199]</w:t>
      </w:r>
      <w:r w:rsidRPr="00BA4F0F">
        <w:rPr>
          <w:rFonts w:cs="Times New Roman"/>
          <w:szCs w:val="24"/>
        </w:rPr>
        <w:fldChar w:fldCharType="end"/>
      </w:r>
      <w:r w:rsidRPr="00BA4F0F">
        <w:rPr>
          <w:rFonts w:cs="Times New Roman"/>
          <w:szCs w:val="24"/>
        </w:rPr>
        <w:t>.</w:t>
      </w:r>
    </w:p>
    <w:p w14:paraId="66F9FA67" w14:textId="3DC90C01" w:rsidR="0075793D" w:rsidRPr="00BA4F0F" w:rsidRDefault="0075793D" w:rsidP="0075793D">
      <w:pPr>
        <w:tabs>
          <w:tab w:val="left" w:pos="0"/>
          <w:tab w:val="left" w:pos="567"/>
        </w:tabs>
        <w:rPr>
          <w:rFonts w:cs="Times New Roman"/>
          <w:szCs w:val="24"/>
        </w:rPr>
      </w:pPr>
      <w:r w:rsidRPr="00BA4F0F">
        <w:rPr>
          <w:rFonts w:cs="Times New Roman"/>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rPr>
          <w:rFonts w:cs="Times New Roman"/>
          <w:szCs w:val="24"/>
        </w:rPr>
        <w:fldChar w:fldCharType="begin" w:fldLock="1"/>
      </w:r>
      <w:r w:rsidR="004810E5">
        <w:rPr>
          <w:rFonts w:cs="Times New Roman"/>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200]","plainTextFormattedCitation":"[200]","previouslyFormattedCitation":"[200]"},"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0]</w:t>
      </w:r>
      <w:r w:rsidRPr="00BA4F0F">
        <w:rPr>
          <w:rFonts w:cs="Times New Roman"/>
          <w:szCs w:val="24"/>
        </w:rPr>
        <w:fldChar w:fldCharType="end"/>
      </w:r>
      <w:r w:rsidRPr="00BA4F0F">
        <w:rPr>
          <w:rFonts w:cs="Times New Roman"/>
          <w:szCs w:val="24"/>
        </w:rPr>
        <w:t>.</w:t>
      </w:r>
    </w:p>
    <w:p w14:paraId="1F081EEE"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15975E50"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6B09F256"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77A2ADD2" w14:textId="77777777" w:rsidR="0075793D" w:rsidRPr="00BA4F0F" w:rsidRDefault="0075793D" w:rsidP="0075793D">
      <w:pPr>
        <w:pStyle w:val="afe"/>
        <w:ind w:left="0"/>
        <w:rPr>
          <w:rFonts w:cs="Times New Roman"/>
          <w:szCs w:val="24"/>
          <w:u w:val="single"/>
        </w:rPr>
      </w:pPr>
    </w:p>
    <w:p w14:paraId="36F356BD" w14:textId="7341B5DC" w:rsidR="0075793D" w:rsidRPr="00BA4F0F" w:rsidRDefault="0075793D" w:rsidP="0075793D">
      <w:pPr>
        <w:pStyle w:val="afe"/>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4810E5">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201]","plainTextFormattedCitation":"[201]","previouslyFormattedCitation":"[201]"},"properties":{"noteIndex":0},"schema":"https://github.com/citation-style-language/schema/raw/master/csl-citation.json"}</w:instrText>
      </w:r>
      <w:r w:rsidRPr="00BA4F0F">
        <w:rPr>
          <w:rFonts w:cs="Times New Roman"/>
          <w:szCs w:val="24"/>
          <w:u w:val="single"/>
        </w:rPr>
        <w:fldChar w:fldCharType="separate"/>
      </w:r>
      <w:r w:rsidR="004810E5" w:rsidRPr="004810E5">
        <w:rPr>
          <w:rFonts w:cs="Times New Roman"/>
          <w:noProof/>
          <w:szCs w:val="24"/>
        </w:rPr>
        <w:t>[201]</w:t>
      </w:r>
      <w:r w:rsidRPr="00BA4F0F">
        <w:rPr>
          <w:rFonts w:cs="Times New Roman"/>
          <w:szCs w:val="24"/>
          <w:u w:val="single"/>
        </w:rPr>
        <w:fldChar w:fldCharType="end"/>
      </w:r>
    </w:p>
    <w:p w14:paraId="30535778" w14:textId="77777777" w:rsidR="0075793D" w:rsidRPr="00BA4F0F" w:rsidRDefault="0075793D" w:rsidP="0075793D">
      <w:pPr>
        <w:tabs>
          <w:tab w:val="left" w:pos="0"/>
          <w:tab w:val="left" w:pos="567"/>
        </w:tabs>
        <w:rPr>
          <w:rFonts w:cs="Times New Roman"/>
          <w:szCs w:val="24"/>
        </w:rPr>
      </w:pPr>
      <w:r w:rsidRPr="00BA4F0F">
        <w:rPr>
          <w:rFonts w:cs="Times New Roman"/>
          <w:szCs w:val="24"/>
        </w:rPr>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084F6306" w14:textId="77777777" w:rsidR="0075793D" w:rsidRPr="00BA4F0F" w:rsidRDefault="0075793D" w:rsidP="0075793D">
      <w:pPr>
        <w:tabs>
          <w:tab w:val="left" w:pos="0"/>
          <w:tab w:val="left" w:pos="567"/>
        </w:tabs>
        <w:rPr>
          <w:rFonts w:cs="Times New Roman"/>
          <w:szCs w:val="24"/>
        </w:rPr>
      </w:pPr>
      <w:r w:rsidRPr="00BA4F0F">
        <w:rPr>
          <w:rFonts w:cs="Times New Roman"/>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68969B25"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74CABC98" w14:textId="77777777" w:rsidR="0075793D" w:rsidRPr="00BA4F0F" w:rsidRDefault="0075793D" w:rsidP="0075793D">
      <w:pPr>
        <w:tabs>
          <w:tab w:val="left" w:pos="0"/>
          <w:tab w:val="left" w:pos="567"/>
        </w:tabs>
        <w:rPr>
          <w:rFonts w:cs="Times New Roman"/>
          <w:szCs w:val="24"/>
        </w:rPr>
      </w:pPr>
    </w:p>
    <w:p w14:paraId="20B2117A" w14:textId="0F403711" w:rsidR="0075793D" w:rsidRPr="00BA4F0F" w:rsidRDefault="0075793D" w:rsidP="0075793D">
      <w:pPr>
        <w:tabs>
          <w:tab w:val="left" w:pos="284"/>
        </w:tabs>
        <w:rPr>
          <w:rFonts w:cs="Times New Roman"/>
          <w:szCs w:val="24"/>
        </w:rPr>
      </w:pPr>
      <w:r w:rsidRPr="003A3438">
        <w:rPr>
          <w:rFonts w:cs="Times New Roman"/>
          <w:szCs w:val="24"/>
        </w:rPr>
        <w:t>Таблица 1</w:t>
      </w:r>
      <w:r w:rsidR="00E242EE" w:rsidRPr="003A3438">
        <w:rPr>
          <w:rFonts w:cs="Times New Roman"/>
          <w:szCs w:val="24"/>
        </w:rPr>
        <w:t>0</w:t>
      </w:r>
      <w:r w:rsidRPr="003A3438">
        <w:rPr>
          <w:rFonts w:cs="Times New Roman"/>
          <w:szCs w:val="24"/>
        </w:rPr>
        <w:t>. Алгоритм диагностики инфекционных осложнений у больных</w:t>
      </w:r>
      <w:r w:rsidRPr="00BA4F0F">
        <w:rPr>
          <w:rFonts w:cs="Times New Roman"/>
          <w:szCs w:val="24"/>
        </w:rPr>
        <w:t xml:space="preserve"> гемобластозами в период ауто-ТГСК.</w:t>
      </w:r>
    </w:p>
    <w:tbl>
      <w:tblPr>
        <w:tblStyle w:val="aff9"/>
        <w:tblW w:w="0" w:type="auto"/>
        <w:tblInd w:w="108" w:type="dxa"/>
        <w:tblLook w:val="04A0" w:firstRow="1" w:lastRow="0" w:firstColumn="1" w:lastColumn="0" w:noHBand="0" w:noVBand="1"/>
      </w:tblPr>
      <w:tblGrid>
        <w:gridCol w:w="4557"/>
        <w:gridCol w:w="4681"/>
      </w:tblGrid>
      <w:tr w:rsidR="0075793D" w:rsidRPr="00BA4F0F" w14:paraId="435E4154" w14:textId="77777777" w:rsidTr="002D3EBF">
        <w:tc>
          <w:tcPr>
            <w:tcW w:w="4677" w:type="dxa"/>
          </w:tcPr>
          <w:p w14:paraId="6A552B57" w14:textId="77777777" w:rsidR="0075793D" w:rsidRPr="00BA4F0F" w:rsidRDefault="0075793D" w:rsidP="003A3438">
            <w:pPr>
              <w:tabs>
                <w:tab w:val="left" w:pos="176"/>
              </w:tabs>
              <w:spacing w:line="240" w:lineRule="auto"/>
              <w:ind w:left="34" w:firstLine="0"/>
              <w:rPr>
                <w:rFonts w:cs="Times New Roman"/>
                <w:szCs w:val="24"/>
              </w:rPr>
            </w:pPr>
            <w:r w:rsidRPr="00BA4F0F">
              <w:rPr>
                <w:rFonts w:cs="Times New Roman"/>
                <w:szCs w:val="24"/>
              </w:rPr>
              <w:t>Показания</w:t>
            </w:r>
          </w:p>
        </w:tc>
        <w:tc>
          <w:tcPr>
            <w:tcW w:w="4786" w:type="dxa"/>
          </w:tcPr>
          <w:p w14:paraId="606CA762"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Исследование</w:t>
            </w:r>
          </w:p>
        </w:tc>
      </w:tr>
      <w:tr w:rsidR="0075793D" w:rsidRPr="00BA4F0F" w14:paraId="7C656CAE" w14:textId="77777777" w:rsidTr="002D3EBF">
        <w:tc>
          <w:tcPr>
            <w:tcW w:w="4677" w:type="dxa"/>
          </w:tcPr>
          <w:p w14:paraId="11FD0E7B"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впервые возникшая</w:t>
            </w:r>
          </w:p>
        </w:tc>
        <w:tc>
          <w:tcPr>
            <w:tcW w:w="4786" w:type="dxa"/>
          </w:tcPr>
          <w:p w14:paraId="34214BCB"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Взятие крови в 2 флакона для гемокультуры (вена-катетер или вена-вена).</w:t>
            </w:r>
          </w:p>
        </w:tc>
      </w:tr>
      <w:tr w:rsidR="0075793D" w:rsidRPr="00BA4F0F" w14:paraId="5F2A40FD" w14:textId="77777777" w:rsidTr="002D3EBF">
        <w:tc>
          <w:tcPr>
            <w:tcW w:w="4677" w:type="dxa"/>
          </w:tcPr>
          <w:p w14:paraId="5A07496B"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в течение ≥5 дней и нейтропения</w:t>
            </w:r>
          </w:p>
        </w:tc>
        <w:tc>
          <w:tcPr>
            <w:tcW w:w="4786" w:type="dxa"/>
          </w:tcPr>
          <w:p w14:paraId="64987199"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Повторное взятие крови для гемокультуры 1 раз в неделю. </w:t>
            </w:r>
          </w:p>
          <w:p w14:paraId="474AF1B8"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Микробиологическое исследование мочи. </w:t>
            </w:r>
          </w:p>
          <w:p w14:paraId="2127F258"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КТ легких. </w:t>
            </w:r>
          </w:p>
          <w:p w14:paraId="1488CCEC"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Мазок со слизистой оболочки кишечника.</w:t>
            </w:r>
          </w:p>
        </w:tc>
      </w:tr>
      <w:tr w:rsidR="0075793D" w:rsidRPr="00BA4F0F" w14:paraId="7194EB11" w14:textId="77777777" w:rsidTr="002D3EBF">
        <w:tc>
          <w:tcPr>
            <w:tcW w:w="4677" w:type="dxa"/>
          </w:tcPr>
          <w:p w14:paraId="730C2025"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длительная, сохраняется после выхода из нейтропении</w:t>
            </w:r>
          </w:p>
        </w:tc>
        <w:tc>
          <w:tcPr>
            <w:tcW w:w="4786" w:type="dxa"/>
          </w:tcPr>
          <w:p w14:paraId="333A1D69"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УЗИ брюшной полости. </w:t>
            </w:r>
          </w:p>
          <w:p w14:paraId="57870342"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Определение антигена </w:t>
            </w:r>
            <w:r w:rsidRPr="00BA4F0F">
              <w:rPr>
                <w:rFonts w:cs="Times New Roman"/>
                <w:i/>
                <w:szCs w:val="24"/>
                <w:lang w:val="en-US"/>
              </w:rPr>
              <w:t>Candida</w:t>
            </w:r>
            <w:r w:rsidRPr="00BA4F0F">
              <w:rPr>
                <w:rFonts w:cs="Times New Roman"/>
                <w:szCs w:val="24"/>
              </w:rPr>
              <w:t xml:space="preserve"> (маннан) и антител </w:t>
            </w:r>
            <w:r w:rsidRPr="00BA4F0F">
              <w:rPr>
                <w:rFonts w:cs="Times New Roman"/>
                <w:i/>
                <w:szCs w:val="24"/>
                <w:lang w:val="en-US"/>
              </w:rPr>
              <w:t>Candida</w:t>
            </w:r>
            <w:r w:rsidRPr="00BA4F0F">
              <w:rPr>
                <w:rFonts w:cs="Times New Roman"/>
                <w:szCs w:val="24"/>
              </w:rPr>
              <w:t xml:space="preserve"> (антиманнан) в крови.</w:t>
            </w:r>
          </w:p>
        </w:tc>
      </w:tr>
      <w:tr w:rsidR="0075793D" w:rsidRPr="00BA4F0F" w14:paraId="75F94AAD" w14:textId="77777777" w:rsidTr="002D3EBF">
        <w:tc>
          <w:tcPr>
            <w:tcW w:w="4677" w:type="dxa"/>
          </w:tcPr>
          <w:p w14:paraId="790AE12F"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Катетер-ассоциированная инфекция</w:t>
            </w:r>
          </w:p>
        </w:tc>
        <w:tc>
          <w:tcPr>
            <w:tcW w:w="4786" w:type="dxa"/>
          </w:tcPr>
          <w:p w14:paraId="316DCB93"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Взятие одновременно гемокультуры из вены и ЦВК. </w:t>
            </w:r>
          </w:p>
          <w:p w14:paraId="5C2797D9"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При подтверждении необходимо удалить ЦВК .</w:t>
            </w:r>
          </w:p>
        </w:tc>
      </w:tr>
      <w:tr w:rsidR="0075793D" w:rsidRPr="00BA4F0F" w14:paraId="5E8BB9EE" w14:textId="77777777" w:rsidTr="002D3EBF">
        <w:tc>
          <w:tcPr>
            <w:tcW w:w="4677" w:type="dxa"/>
          </w:tcPr>
          <w:p w14:paraId="77B2CFCC"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Нейтропения более 10 дней</w:t>
            </w:r>
          </w:p>
        </w:tc>
        <w:tc>
          <w:tcPr>
            <w:tcW w:w="4786" w:type="dxa"/>
          </w:tcPr>
          <w:p w14:paraId="21DAB62E"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Исследование крови на антиген </w:t>
            </w:r>
            <w:r w:rsidRPr="00BA4F0F">
              <w:rPr>
                <w:rFonts w:cs="Times New Roman"/>
                <w:szCs w:val="24"/>
                <w:lang w:val="en-US"/>
              </w:rPr>
              <w:t>Aspergillus</w:t>
            </w:r>
            <w:r w:rsidRPr="00BA4F0F">
              <w:rPr>
                <w:rFonts w:cs="Times New Roman"/>
                <w:szCs w:val="24"/>
              </w:rPr>
              <w:t xml:space="preserve"> 2 раза в неделю.</w:t>
            </w:r>
          </w:p>
        </w:tc>
      </w:tr>
      <w:tr w:rsidR="0075793D" w:rsidRPr="00BA4F0F" w14:paraId="63B4F4AD" w14:textId="77777777" w:rsidTr="002D3EBF">
        <w:tc>
          <w:tcPr>
            <w:tcW w:w="4677" w:type="dxa"/>
          </w:tcPr>
          <w:p w14:paraId="3168DAA5"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Стоматит</w:t>
            </w:r>
          </w:p>
        </w:tc>
        <w:tc>
          <w:tcPr>
            <w:tcW w:w="4786" w:type="dxa"/>
          </w:tcPr>
          <w:p w14:paraId="1E98B719"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Мазок со слизистой ротоглотки.</w:t>
            </w:r>
          </w:p>
        </w:tc>
      </w:tr>
      <w:tr w:rsidR="0075793D" w:rsidRPr="00BA4F0F" w14:paraId="29AEB580" w14:textId="77777777" w:rsidTr="002D3EBF">
        <w:tc>
          <w:tcPr>
            <w:tcW w:w="4677" w:type="dxa"/>
          </w:tcPr>
          <w:p w14:paraId="301B6C56"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Эзофагит</w:t>
            </w:r>
          </w:p>
        </w:tc>
        <w:tc>
          <w:tcPr>
            <w:tcW w:w="4786" w:type="dxa"/>
          </w:tcPr>
          <w:p w14:paraId="2717F0C4"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Эзофагоскопия (тромбоцитов не менее 50 х 109/л). </w:t>
            </w:r>
          </w:p>
          <w:p w14:paraId="5C7C5AA8"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Исследование – соскоб (браш-метод) со слизистой оболочки или биопсия.</w:t>
            </w:r>
          </w:p>
        </w:tc>
      </w:tr>
      <w:tr w:rsidR="0075793D" w:rsidRPr="00BA4F0F" w14:paraId="6667F6D4" w14:textId="77777777" w:rsidTr="002D3EBF">
        <w:tc>
          <w:tcPr>
            <w:tcW w:w="4677" w:type="dxa"/>
          </w:tcPr>
          <w:p w14:paraId="2E75BA81"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Некроз слизистой оболочки носового хода</w:t>
            </w:r>
          </w:p>
        </w:tc>
        <w:tc>
          <w:tcPr>
            <w:tcW w:w="4786" w:type="dxa"/>
          </w:tcPr>
          <w:p w14:paraId="7580B9E2"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Мазок со слизистой оболочки носа</w:t>
            </w:r>
          </w:p>
        </w:tc>
      </w:tr>
      <w:tr w:rsidR="0075793D" w:rsidRPr="00BA4F0F" w14:paraId="3F93E8F7" w14:textId="77777777" w:rsidTr="002D3EBF">
        <w:tc>
          <w:tcPr>
            <w:tcW w:w="4677" w:type="dxa"/>
          </w:tcPr>
          <w:p w14:paraId="3D751A3A"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Гайморит</w:t>
            </w:r>
          </w:p>
        </w:tc>
        <w:tc>
          <w:tcPr>
            <w:tcW w:w="4786" w:type="dxa"/>
          </w:tcPr>
          <w:p w14:paraId="507BFC89"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Исследование содержимого околоносовой пазухи, полученной при пункции.</w:t>
            </w:r>
          </w:p>
        </w:tc>
      </w:tr>
      <w:tr w:rsidR="0075793D" w:rsidRPr="00BA4F0F" w14:paraId="133EE62F" w14:textId="77777777" w:rsidTr="002D3EBF">
        <w:tc>
          <w:tcPr>
            <w:tcW w:w="4677" w:type="dxa"/>
          </w:tcPr>
          <w:p w14:paraId="285D135D"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Симптомы инфекции мочевыводящих путей</w:t>
            </w:r>
          </w:p>
          <w:p w14:paraId="15BCA324"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Лейкоцитурия</w:t>
            </w:r>
          </w:p>
        </w:tc>
        <w:tc>
          <w:tcPr>
            <w:tcW w:w="4786" w:type="dxa"/>
          </w:tcPr>
          <w:p w14:paraId="00CB5314"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Микробиологическое исследование мочи.</w:t>
            </w:r>
          </w:p>
        </w:tc>
      </w:tr>
      <w:tr w:rsidR="0075793D" w:rsidRPr="00BA4F0F" w14:paraId="39660D51" w14:textId="77777777" w:rsidTr="002D3EBF">
        <w:tc>
          <w:tcPr>
            <w:tcW w:w="4677" w:type="dxa"/>
          </w:tcPr>
          <w:p w14:paraId="6F114A3A"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Пневмония</w:t>
            </w:r>
          </w:p>
        </w:tc>
        <w:tc>
          <w:tcPr>
            <w:tcW w:w="4786" w:type="dxa"/>
          </w:tcPr>
          <w:p w14:paraId="05597E69"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КТ легких.</w:t>
            </w:r>
          </w:p>
          <w:p w14:paraId="55532A3B"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БАЛ после КТ легких.</w:t>
            </w:r>
          </w:p>
          <w:p w14:paraId="7287FA17"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Полное исследование жидкости БАЛ.</w:t>
            </w:r>
          </w:p>
          <w:p w14:paraId="65922A55"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Исследование крови на антиген </w:t>
            </w:r>
            <w:r w:rsidRPr="00BA4F0F">
              <w:rPr>
                <w:rFonts w:cs="Times New Roman"/>
                <w:szCs w:val="24"/>
                <w:lang w:val="en-US"/>
              </w:rPr>
              <w:t>Aspergillus</w:t>
            </w:r>
            <w:r w:rsidRPr="00BA4F0F">
              <w:rPr>
                <w:rFonts w:cs="Times New Roman"/>
                <w:szCs w:val="24"/>
              </w:rPr>
              <w:t>.</w:t>
            </w:r>
          </w:p>
          <w:p w14:paraId="336EE0F6"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Исследование крови на антитела к </w:t>
            </w:r>
            <w:r w:rsidRPr="00BA4F0F">
              <w:rPr>
                <w:rFonts w:cs="Times New Roman"/>
                <w:szCs w:val="24"/>
                <w:lang w:val="en-US"/>
              </w:rPr>
              <w:t>Mycoplasma</w:t>
            </w:r>
            <w:r w:rsidRPr="00BA4F0F">
              <w:rPr>
                <w:rFonts w:cs="Times New Roman"/>
                <w:szCs w:val="24"/>
              </w:rPr>
              <w:t xml:space="preserve"> </w:t>
            </w:r>
            <w:r w:rsidRPr="00BA4F0F">
              <w:rPr>
                <w:rFonts w:cs="Times New Roman"/>
                <w:szCs w:val="24"/>
                <w:lang w:val="en-US"/>
              </w:rPr>
              <w:t>pneumoniae</w:t>
            </w:r>
            <w:r w:rsidRPr="00BA4F0F">
              <w:rPr>
                <w:rFonts w:cs="Times New Roman"/>
                <w:szCs w:val="24"/>
              </w:rPr>
              <w:t xml:space="preserve"> (</w:t>
            </w:r>
            <w:r w:rsidRPr="00BA4F0F">
              <w:rPr>
                <w:rFonts w:cs="Times New Roman"/>
                <w:szCs w:val="24"/>
                <w:lang w:val="en-US"/>
              </w:rPr>
              <w:t>IgM</w:t>
            </w:r>
            <w:r w:rsidRPr="00BA4F0F">
              <w:rPr>
                <w:rFonts w:cs="Times New Roman"/>
                <w:szCs w:val="24"/>
              </w:rPr>
              <w:t xml:space="preserve">, </w:t>
            </w:r>
            <w:r w:rsidRPr="00BA4F0F">
              <w:rPr>
                <w:rFonts w:cs="Times New Roman"/>
                <w:szCs w:val="24"/>
                <w:lang w:val="en-US"/>
              </w:rPr>
              <w:t>IgG</w:t>
            </w:r>
            <w:r w:rsidRPr="00BA4F0F">
              <w:rPr>
                <w:rFonts w:cs="Times New Roman"/>
                <w:szCs w:val="24"/>
              </w:rPr>
              <w:t xml:space="preserve">). </w:t>
            </w:r>
          </w:p>
          <w:p w14:paraId="3FB90E4A"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Исследование крови на антитела к </w:t>
            </w:r>
            <w:r w:rsidRPr="00BA4F0F">
              <w:rPr>
                <w:rFonts w:cs="Times New Roman"/>
                <w:szCs w:val="24"/>
                <w:lang w:val="en-US"/>
              </w:rPr>
              <w:t>Chlamydia</w:t>
            </w:r>
            <w:r w:rsidRPr="00BA4F0F">
              <w:rPr>
                <w:rFonts w:cs="Times New Roman"/>
                <w:szCs w:val="24"/>
              </w:rPr>
              <w:t xml:space="preserve"> </w:t>
            </w:r>
            <w:r w:rsidRPr="00BA4F0F">
              <w:rPr>
                <w:rFonts w:cs="Times New Roman"/>
                <w:szCs w:val="24"/>
                <w:lang w:val="en-US"/>
              </w:rPr>
              <w:t>pneumoniae</w:t>
            </w:r>
            <w:r w:rsidRPr="00BA4F0F">
              <w:rPr>
                <w:rFonts w:cs="Times New Roman"/>
                <w:szCs w:val="24"/>
              </w:rPr>
              <w:t xml:space="preserve"> (</w:t>
            </w:r>
            <w:r w:rsidRPr="00BA4F0F">
              <w:rPr>
                <w:rFonts w:cs="Times New Roman"/>
                <w:szCs w:val="24"/>
                <w:lang w:val="en-US"/>
              </w:rPr>
              <w:t>IgM</w:t>
            </w:r>
            <w:r w:rsidRPr="00BA4F0F">
              <w:rPr>
                <w:rFonts w:cs="Times New Roman"/>
                <w:szCs w:val="24"/>
              </w:rPr>
              <w:t xml:space="preserve">, </w:t>
            </w:r>
            <w:r w:rsidRPr="00BA4F0F">
              <w:rPr>
                <w:rFonts w:cs="Times New Roman"/>
                <w:szCs w:val="24"/>
                <w:lang w:val="en-US"/>
              </w:rPr>
              <w:t>IgG</w:t>
            </w:r>
            <w:r w:rsidRPr="00BA4F0F">
              <w:rPr>
                <w:rFonts w:cs="Times New Roman"/>
                <w:szCs w:val="24"/>
              </w:rPr>
              <w:t xml:space="preserve">). </w:t>
            </w:r>
          </w:p>
        </w:tc>
      </w:tr>
      <w:tr w:rsidR="0075793D" w:rsidRPr="00BA4F0F" w14:paraId="5C3E4334" w14:textId="77777777" w:rsidTr="002D3EBF">
        <w:tc>
          <w:tcPr>
            <w:tcW w:w="4677" w:type="dxa"/>
          </w:tcPr>
          <w:p w14:paraId="1B19AD80"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4321CF82"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Люмбальная пункция. </w:t>
            </w:r>
          </w:p>
          <w:p w14:paraId="03227710"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Полное исследование СМЖ. </w:t>
            </w:r>
          </w:p>
        </w:tc>
      </w:tr>
      <w:tr w:rsidR="0075793D" w:rsidRPr="00BA4F0F" w14:paraId="59B7BB1C" w14:textId="77777777" w:rsidTr="002D3EBF">
        <w:tc>
          <w:tcPr>
            <w:tcW w:w="4677" w:type="dxa"/>
          </w:tcPr>
          <w:p w14:paraId="5BA50A0B"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Диарея</w:t>
            </w:r>
          </w:p>
        </w:tc>
        <w:tc>
          <w:tcPr>
            <w:tcW w:w="4786" w:type="dxa"/>
          </w:tcPr>
          <w:p w14:paraId="657F24E8"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Исследование кала на токсин </w:t>
            </w:r>
            <w:r w:rsidRPr="00BA4F0F">
              <w:rPr>
                <w:rFonts w:cs="Times New Roman"/>
                <w:i/>
                <w:szCs w:val="24"/>
                <w:lang w:val="en-US"/>
              </w:rPr>
              <w:t>Clostridium</w:t>
            </w:r>
            <w:r w:rsidRPr="00BA4F0F">
              <w:rPr>
                <w:rFonts w:cs="Times New Roman"/>
                <w:i/>
                <w:szCs w:val="24"/>
              </w:rPr>
              <w:t xml:space="preserve"> </w:t>
            </w:r>
            <w:r w:rsidRPr="00BA4F0F">
              <w:rPr>
                <w:rFonts w:cs="Times New Roman"/>
                <w:i/>
                <w:szCs w:val="24"/>
                <w:lang w:val="en-US"/>
              </w:rPr>
              <w:t>difficil</w:t>
            </w:r>
            <w:r w:rsidRPr="00BA4F0F">
              <w:rPr>
                <w:rFonts w:cs="Times New Roman"/>
                <w:i/>
                <w:szCs w:val="24"/>
              </w:rPr>
              <w:t xml:space="preserve">е. </w:t>
            </w:r>
          </w:p>
        </w:tc>
      </w:tr>
      <w:tr w:rsidR="0075793D" w:rsidRPr="00BA4F0F" w14:paraId="1EBF0729" w14:textId="77777777" w:rsidTr="002D3EBF">
        <w:tc>
          <w:tcPr>
            <w:tcW w:w="4677" w:type="dxa"/>
          </w:tcPr>
          <w:p w14:paraId="78921169"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Парапроктит</w:t>
            </w:r>
          </w:p>
          <w:p w14:paraId="16B2ED19"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Трещина в области прямой кишки</w:t>
            </w:r>
          </w:p>
        </w:tc>
        <w:tc>
          <w:tcPr>
            <w:tcW w:w="4786" w:type="dxa"/>
          </w:tcPr>
          <w:p w14:paraId="693E869C"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Мазок со слизистой оболочки прямой кишки.</w:t>
            </w:r>
          </w:p>
        </w:tc>
      </w:tr>
      <w:tr w:rsidR="0075793D" w:rsidRPr="00BA4F0F" w14:paraId="3A94EC91" w14:textId="77777777" w:rsidTr="002D3EBF">
        <w:tc>
          <w:tcPr>
            <w:tcW w:w="4677" w:type="dxa"/>
          </w:tcPr>
          <w:p w14:paraId="2182665F" w14:textId="77777777" w:rsidR="0075793D" w:rsidRPr="00BA4F0F" w:rsidRDefault="0075793D" w:rsidP="003A3438">
            <w:pPr>
              <w:tabs>
                <w:tab w:val="left" w:pos="176"/>
                <w:tab w:val="left" w:pos="284"/>
              </w:tabs>
              <w:spacing w:line="240" w:lineRule="auto"/>
              <w:ind w:left="34" w:firstLine="0"/>
              <w:rPr>
                <w:rFonts w:cs="Times New Roman"/>
                <w:szCs w:val="24"/>
              </w:rPr>
            </w:pPr>
            <w:r w:rsidRPr="00BA4F0F">
              <w:rPr>
                <w:rFonts w:cs="Times New Roman"/>
                <w:szCs w:val="24"/>
              </w:rPr>
              <w:t>Инфильтраты на коже</w:t>
            </w:r>
          </w:p>
        </w:tc>
        <w:tc>
          <w:tcPr>
            <w:tcW w:w="4786" w:type="dxa"/>
          </w:tcPr>
          <w:p w14:paraId="229E0003"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Биопсия. </w:t>
            </w:r>
          </w:p>
          <w:p w14:paraId="22734118" w14:textId="77777777" w:rsidR="0075793D" w:rsidRPr="00BA4F0F" w:rsidRDefault="0075793D" w:rsidP="003A3438">
            <w:pPr>
              <w:tabs>
                <w:tab w:val="left" w:pos="34"/>
              </w:tabs>
              <w:spacing w:line="240" w:lineRule="auto"/>
              <w:ind w:left="35" w:firstLine="0"/>
              <w:rPr>
                <w:rFonts w:cs="Times New Roman"/>
                <w:szCs w:val="24"/>
              </w:rPr>
            </w:pPr>
            <w:r w:rsidRPr="00BA4F0F">
              <w:rPr>
                <w:rFonts w:cs="Times New Roman"/>
                <w:szCs w:val="24"/>
              </w:rPr>
              <w:t xml:space="preserve">Микробиологическое и гистологическое исследование биоптата. </w:t>
            </w:r>
          </w:p>
        </w:tc>
      </w:tr>
    </w:tbl>
    <w:p w14:paraId="7E444F03" w14:textId="77777777" w:rsidR="0075793D" w:rsidRPr="00BA4F0F" w:rsidRDefault="0075793D" w:rsidP="0075793D">
      <w:pPr>
        <w:tabs>
          <w:tab w:val="left" w:pos="0"/>
          <w:tab w:val="left" w:pos="567"/>
        </w:tabs>
        <w:rPr>
          <w:rFonts w:cs="Times New Roman"/>
          <w:b/>
          <w:szCs w:val="24"/>
        </w:rPr>
      </w:pPr>
    </w:p>
    <w:p w14:paraId="1D982C37" w14:textId="77777777" w:rsidR="0075793D" w:rsidRPr="00BA4F0F" w:rsidRDefault="0075793D" w:rsidP="0075793D">
      <w:pPr>
        <w:pStyle w:val="afe"/>
        <w:ind w:left="0"/>
        <w:rPr>
          <w:rFonts w:cs="Times New Roman"/>
          <w:b/>
          <w:i/>
          <w:szCs w:val="24"/>
        </w:rPr>
      </w:pPr>
      <w:r w:rsidRPr="00BA4F0F">
        <w:rPr>
          <w:rFonts w:cs="Times New Roman"/>
          <w:b/>
          <w:i/>
          <w:szCs w:val="24"/>
        </w:rPr>
        <w:t>Ежедневный осмотр пациента</w:t>
      </w:r>
    </w:p>
    <w:p w14:paraId="71E4F2D9"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774569DC" w14:textId="77777777" w:rsidR="0075793D" w:rsidRPr="00BA4F0F" w:rsidRDefault="0075793D" w:rsidP="005E0272">
      <w:pPr>
        <w:numPr>
          <w:ilvl w:val="0"/>
          <w:numId w:val="147"/>
        </w:numPr>
        <w:tabs>
          <w:tab w:val="left" w:pos="0"/>
          <w:tab w:val="left" w:pos="567"/>
        </w:tabs>
        <w:ind w:left="0" w:firstLine="0"/>
        <w:rPr>
          <w:rFonts w:cs="Times New Roman"/>
          <w:szCs w:val="24"/>
        </w:rPr>
      </w:pPr>
      <w:r w:rsidRPr="00BA4F0F">
        <w:rPr>
          <w:rFonts w:cs="Times New Roman"/>
          <w:szCs w:val="24"/>
        </w:rPr>
        <w:t>Активный опрос больного относительно возможных симптомов инфекции, включая наличие болей по ходу пищевода, в промежности.</w:t>
      </w:r>
    </w:p>
    <w:p w14:paraId="3CFB2704" w14:textId="77777777" w:rsidR="0075793D" w:rsidRPr="00BA4F0F" w:rsidRDefault="0075793D" w:rsidP="005E0272">
      <w:pPr>
        <w:numPr>
          <w:ilvl w:val="0"/>
          <w:numId w:val="147"/>
        </w:numPr>
        <w:tabs>
          <w:tab w:val="left" w:pos="0"/>
          <w:tab w:val="left" w:pos="567"/>
        </w:tabs>
        <w:ind w:left="0" w:firstLine="0"/>
        <w:rPr>
          <w:rFonts w:cs="Times New Roman"/>
          <w:szCs w:val="24"/>
        </w:rPr>
      </w:pPr>
      <w:r w:rsidRPr="00BA4F0F">
        <w:rPr>
          <w:rFonts w:cs="Times New Roman"/>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0A14954E" w14:textId="77777777" w:rsidR="0075793D" w:rsidRPr="00BA4F0F" w:rsidRDefault="0075793D" w:rsidP="005E0272">
      <w:pPr>
        <w:numPr>
          <w:ilvl w:val="0"/>
          <w:numId w:val="147"/>
        </w:numPr>
        <w:tabs>
          <w:tab w:val="left" w:pos="0"/>
          <w:tab w:val="left" w:pos="567"/>
        </w:tabs>
        <w:ind w:left="0" w:firstLine="0"/>
        <w:rPr>
          <w:rFonts w:cs="Times New Roman"/>
          <w:szCs w:val="24"/>
        </w:rPr>
      </w:pPr>
      <w:r w:rsidRPr="00BA4F0F">
        <w:rPr>
          <w:rFonts w:cs="Times New Roman"/>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52B08470" w14:textId="77777777" w:rsidR="0075793D" w:rsidRPr="00BA4F0F" w:rsidRDefault="0075793D" w:rsidP="005E0272">
      <w:pPr>
        <w:numPr>
          <w:ilvl w:val="0"/>
          <w:numId w:val="147"/>
        </w:numPr>
        <w:tabs>
          <w:tab w:val="left" w:pos="0"/>
          <w:tab w:val="left" w:pos="567"/>
        </w:tabs>
        <w:ind w:left="0" w:firstLine="0"/>
        <w:rPr>
          <w:rFonts w:cs="Times New Roman"/>
          <w:szCs w:val="24"/>
        </w:rPr>
      </w:pPr>
      <w:r w:rsidRPr="00BA4F0F">
        <w:rPr>
          <w:rFonts w:cs="Times New Roman"/>
          <w:szCs w:val="24"/>
        </w:rPr>
        <w:t xml:space="preserve">Осмотр места установки венозного катетера. </w:t>
      </w:r>
    </w:p>
    <w:p w14:paraId="58D591E1" w14:textId="77777777" w:rsidR="0075793D" w:rsidRPr="00BA4F0F" w:rsidRDefault="0075793D" w:rsidP="005E0272">
      <w:pPr>
        <w:numPr>
          <w:ilvl w:val="0"/>
          <w:numId w:val="147"/>
        </w:numPr>
        <w:tabs>
          <w:tab w:val="left" w:pos="0"/>
          <w:tab w:val="left" w:pos="567"/>
        </w:tabs>
        <w:ind w:left="0" w:firstLine="0"/>
        <w:rPr>
          <w:rFonts w:cs="Times New Roman"/>
          <w:szCs w:val="24"/>
        </w:rPr>
      </w:pPr>
      <w:r w:rsidRPr="00BA4F0F">
        <w:rPr>
          <w:rFonts w:cs="Times New Roman"/>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144A52BC" w14:textId="77777777" w:rsidR="0075793D" w:rsidRPr="00BA4F0F" w:rsidRDefault="0075793D" w:rsidP="005E0272">
      <w:pPr>
        <w:numPr>
          <w:ilvl w:val="0"/>
          <w:numId w:val="147"/>
        </w:numPr>
        <w:tabs>
          <w:tab w:val="left" w:pos="0"/>
          <w:tab w:val="left" w:pos="567"/>
        </w:tabs>
        <w:ind w:left="0" w:firstLine="0"/>
        <w:rPr>
          <w:rFonts w:cs="Times New Roman"/>
          <w:szCs w:val="24"/>
        </w:rPr>
      </w:pPr>
      <w:r w:rsidRPr="00BA4F0F">
        <w:rPr>
          <w:rFonts w:cs="Times New Roman"/>
          <w:szCs w:val="24"/>
        </w:rPr>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0254C2A7" w14:textId="77777777" w:rsidR="0075793D" w:rsidRPr="00BA4F0F" w:rsidRDefault="0075793D" w:rsidP="0075793D">
      <w:pPr>
        <w:tabs>
          <w:tab w:val="left" w:pos="0"/>
          <w:tab w:val="left" w:pos="567"/>
        </w:tabs>
        <w:rPr>
          <w:rFonts w:cs="Times New Roman"/>
          <w:szCs w:val="24"/>
        </w:rPr>
      </w:pPr>
    </w:p>
    <w:p w14:paraId="08BC37AB" w14:textId="77777777" w:rsidR="0075793D" w:rsidRPr="00BA4F0F" w:rsidRDefault="0075793D" w:rsidP="0075793D">
      <w:pPr>
        <w:pStyle w:val="afe"/>
        <w:ind w:left="0"/>
        <w:rPr>
          <w:rFonts w:cs="Times New Roman"/>
          <w:b/>
          <w:i/>
          <w:szCs w:val="24"/>
        </w:rPr>
      </w:pPr>
      <w:r w:rsidRPr="00BA4F0F">
        <w:rPr>
          <w:rFonts w:cs="Times New Roman"/>
          <w:b/>
          <w:i/>
          <w:szCs w:val="24"/>
        </w:rPr>
        <w:t>Микробиологические исследования</w:t>
      </w:r>
    </w:p>
    <w:p w14:paraId="37B05B0A"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крови</w:t>
      </w:r>
    </w:p>
    <w:p w14:paraId="03A156C9" w14:textId="77777777" w:rsidR="0075793D" w:rsidRPr="00BA4F0F" w:rsidRDefault="0075793D" w:rsidP="005E0272">
      <w:pPr>
        <w:numPr>
          <w:ilvl w:val="0"/>
          <w:numId w:val="152"/>
        </w:numPr>
        <w:tabs>
          <w:tab w:val="left" w:pos="0"/>
          <w:tab w:val="left" w:pos="567"/>
        </w:tabs>
        <w:ind w:left="0" w:firstLine="0"/>
        <w:rPr>
          <w:rFonts w:cs="Times New Roman"/>
          <w:szCs w:val="24"/>
        </w:rPr>
      </w:pPr>
      <w:r w:rsidRPr="00BA4F0F">
        <w:rPr>
          <w:rFonts w:cs="Times New Roman"/>
          <w:szCs w:val="24"/>
        </w:rPr>
        <w:t xml:space="preserve">Показания — температура ≥ 38°С или наличие септикопиемических очагов на коже. </w:t>
      </w:r>
    </w:p>
    <w:p w14:paraId="5F8AFE23" w14:textId="77777777" w:rsidR="0075793D" w:rsidRPr="00BA4F0F" w:rsidRDefault="0075793D" w:rsidP="005E0272">
      <w:pPr>
        <w:numPr>
          <w:ilvl w:val="0"/>
          <w:numId w:val="148"/>
        </w:numPr>
        <w:tabs>
          <w:tab w:val="left" w:pos="0"/>
          <w:tab w:val="left" w:pos="567"/>
        </w:tabs>
        <w:ind w:left="0" w:firstLine="0"/>
        <w:rPr>
          <w:rFonts w:cs="Times New Roman"/>
          <w:szCs w:val="24"/>
        </w:rPr>
      </w:pPr>
      <w:r w:rsidRPr="00BA4F0F">
        <w:rPr>
          <w:rFonts w:cs="Times New Roman"/>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7244697E" w14:textId="77777777" w:rsidR="0075793D" w:rsidRPr="00BA4F0F" w:rsidRDefault="0075793D" w:rsidP="005E0272">
      <w:pPr>
        <w:numPr>
          <w:ilvl w:val="0"/>
          <w:numId w:val="148"/>
        </w:numPr>
        <w:tabs>
          <w:tab w:val="left" w:pos="0"/>
          <w:tab w:val="left" w:pos="567"/>
        </w:tabs>
        <w:ind w:left="0" w:firstLine="0"/>
        <w:rPr>
          <w:rFonts w:cs="Times New Roman"/>
          <w:szCs w:val="24"/>
        </w:rPr>
      </w:pPr>
      <w:r w:rsidRPr="00BA4F0F">
        <w:rPr>
          <w:rFonts w:cs="Times New Roman"/>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458FEC60" w14:textId="77777777" w:rsidR="0075793D" w:rsidRPr="00BA4F0F" w:rsidRDefault="0075793D" w:rsidP="005E0272">
      <w:pPr>
        <w:numPr>
          <w:ilvl w:val="0"/>
          <w:numId w:val="148"/>
        </w:numPr>
        <w:tabs>
          <w:tab w:val="left" w:pos="0"/>
          <w:tab w:val="left" w:pos="567"/>
        </w:tabs>
        <w:ind w:left="0" w:firstLine="0"/>
        <w:rPr>
          <w:rFonts w:cs="Times New Roman"/>
          <w:szCs w:val="24"/>
        </w:rPr>
      </w:pPr>
      <w:r w:rsidRPr="00BA4F0F">
        <w:rPr>
          <w:rFonts w:cs="Times New Roman"/>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3D6C0467" w14:textId="77777777" w:rsidR="0075793D" w:rsidRPr="00BA4F0F" w:rsidRDefault="0075793D" w:rsidP="005E0272">
      <w:pPr>
        <w:numPr>
          <w:ilvl w:val="0"/>
          <w:numId w:val="148"/>
        </w:numPr>
        <w:tabs>
          <w:tab w:val="left" w:pos="0"/>
          <w:tab w:val="left" w:pos="567"/>
        </w:tabs>
        <w:ind w:left="0" w:firstLine="0"/>
        <w:rPr>
          <w:rFonts w:cs="Times New Roman"/>
          <w:szCs w:val="24"/>
        </w:rPr>
      </w:pPr>
      <w:r w:rsidRPr="00BA4F0F">
        <w:rPr>
          <w:rFonts w:cs="Times New Roman"/>
          <w:szCs w:val="24"/>
        </w:rPr>
        <w:t>Не направляют в лабораторию на исследование гемокультуру из ЦВК без гемокультуры из вены.</w:t>
      </w:r>
    </w:p>
    <w:p w14:paraId="73F1C1FA" w14:textId="77777777" w:rsidR="0075793D" w:rsidRPr="00BA4F0F" w:rsidRDefault="0075793D" w:rsidP="005E0272">
      <w:pPr>
        <w:numPr>
          <w:ilvl w:val="0"/>
          <w:numId w:val="148"/>
        </w:numPr>
        <w:tabs>
          <w:tab w:val="left" w:pos="0"/>
          <w:tab w:val="left" w:pos="567"/>
        </w:tabs>
        <w:ind w:left="0" w:firstLine="0"/>
        <w:rPr>
          <w:rFonts w:cs="Times New Roman"/>
          <w:szCs w:val="24"/>
        </w:rPr>
      </w:pPr>
      <w:r w:rsidRPr="00BA4F0F">
        <w:rPr>
          <w:rFonts w:cs="Times New Roman"/>
          <w:szCs w:val="24"/>
        </w:rPr>
        <w:t>Нельзя флаконы с гемокультурой ставить в холодильник.</w:t>
      </w:r>
    </w:p>
    <w:p w14:paraId="1CAB7681" w14:textId="77777777" w:rsidR="0075793D" w:rsidRPr="00BA4F0F" w:rsidRDefault="0075793D" w:rsidP="0075793D">
      <w:pPr>
        <w:tabs>
          <w:tab w:val="left" w:pos="0"/>
          <w:tab w:val="left" w:pos="567"/>
        </w:tabs>
        <w:ind w:firstLine="567"/>
        <w:rPr>
          <w:rFonts w:cs="Times New Roman"/>
          <w:szCs w:val="24"/>
        </w:rPr>
      </w:pPr>
      <w:r w:rsidRPr="00BA4F0F">
        <w:rPr>
          <w:rFonts w:cs="Times New Roman"/>
          <w:i/>
          <w:szCs w:val="24"/>
        </w:rPr>
        <w:t>Примечание.</w:t>
      </w:r>
      <w:r w:rsidRPr="00BA4F0F">
        <w:rPr>
          <w:rFonts w:cs="Times New Roman"/>
          <w:szCs w:val="24"/>
        </w:rPr>
        <w:t xml:space="preserve"> Выделение коагулазанегативных стафилококков (основную долю которых составляет </w:t>
      </w:r>
      <w:r w:rsidRPr="00BA4F0F">
        <w:rPr>
          <w:rFonts w:cs="Times New Roman"/>
          <w:i/>
          <w:szCs w:val="24"/>
        </w:rPr>
        <w:t>Staphylococcus epidermidis</w:t>
      </w:r>
      <w:r w:rsidRPr="00BA4F0F">
        <w:rPr>
          <w:rFonts w:cs="Times New Roman"/>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rFonts w:cs="Times New Roman"/>
          <w:i/>
          <w:szCs w:val="24"/>
        </w:rPr>
        <w:t>Corynebacterium spp</w:t>
      </w:r>
      <w:r w:rsidRPr="00BA4F0F">
        <w:rPr>
          <w:rFonts w:cs="Times New Roman"/>
          <w:szCs w:val="24"/>
        </w:rPr>
        <w:t xml:space="preserve">. Повторное исследование проводится максимально близко по времени к первому исследованию. </w:t>
      </w:r>
    </w:p>
    <w:p w14:paraId="78EDEEE1" w14:textId="77777777" w:rsidR="0075793D" w:rsidRPr="00BA4F0F" w:rsidRDefault="0075793D" w:rsidP="0075793D">
      <w:pPr>
        <w:pStyle w:val="afe"/>
        <w:ind w:left="0"/>
        <w:rPr>
          <w:rFonts w:cs="Times New Roman"/>
          <w:i/>
          <w:szCs w:val="24"/>
        </w:rPr>
      </w:pPr>
    </w:p>
    <w:p w14:paraId="5AF21A88"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14F0C9B9" w14:textId="77777777" w:rsidR="0075793D" w:rsidRPr="00BA4F0F" w:rsidRDefault="0075793D" w:rsidP="005E0272">
      <w:pPr>
        <w:numPr>
          <w:ilvl w:val="0"/>
          <w:numId w:val="149"/>
        </w:numPr>
        <w:tabs>
          <w:tab w:val="left" w:pos="0"/>
          <w:tab w:val="left" w:pos="567"/>
        </w:tabs>
        <w:ind w:left="0" w:firstLine="0"/>
        <w:rPr>
          <w:rFonts w:cs="Times New Roman"/>
          <w:szCs w:val="24"/>
        </w:rPr>
      </w:pPr>
      <w:r w:rsidRPr="00BA4F0F">
        <w:rPr>
          <w:rFonts w:cs="Times New Roman"/>
          <w:szCs w:val="24"/>
        </w:rPr>
        <w:t>Показания:</w:t>
      </w:r>
    </w:p>
    <w:p w14:paraId="74776A69" w14:textId="77777777" w:rsidR="0075793D" w:rsidRPr="00BA4F0F" w:rsidRDefault="0075793D" w:rsidP="005E0272">
      <w:pPr>
        <w:numPr>
          <w:ilvl w:val="0"/>
          <w:numId w:val="150"/>
        </w:numPr>
        <w:tabs>
          <w:tab w:val="left" w:pos="0"/>
          <w:tab w:val="left" w:pos="567"/>
        </w:tabs>
        <w:ind w:left="0" w:firstLine="0"/>
        <w:rPr>
          <w:rFonts w:cs="Times New Roman"/>
          <w:szCs w:val="24"/>
        </w:rPr>
      </w:pPr>
      <w:r w:rsidRPr="00BA4F0F">
        <w:rPr>
          <w:rFonts w:cs="Times New Roman"/>
          <w:szCs w:val="24"/>
        </w:rPr>
        <w:t xml:space="preserve">Гиперемия (инфильтрат) в месте установки катетера. </w:t>
      </w:r>
    </w:p>
    <w:p w14:paraId="243A44CB" w14:textId="77777777" w:rsidR="0075793D" w:rsidRPr="00BA4F0F" w:rsidRDefault="0075793D" w:rsidP="005E0272">
      <w:pPr>
        <w:numPr>
          <w:ilvl w:val="0"/>
          <w:numId w:val="150"/>
        </w:numPr>
        <w:tabs>
          <w:tab w:val="left" w:pos="0"/>
          <w:tab w:val="left" w:pos="567"/>
        </w:tabs>
        <w:ind w:left="0" w:firstLine="0"/>
        <w:rPr>
          <w:rFonts w:cs="Times New Roman"/>
          <w:szCs w:val="24"/>
        </w:rPr>
      </w:pPr>
      <w:r w:rsidRPr="00BA4F0F">
        <w:rPr>
          <w:rFonts w:cs="Times New Roman"/>
          <w:szCs w:val="24"/>
        </w:rPr>
        <w:t xml:space="preserve">Повышение температуры сопряжено с инфузиями в катетер. </w:t>
      </w:r>
    </w:p>
    <w:p w14:paraId="6A6DE2F4" w14:textId="77777777" w:rsidR="0075793D" w:rsidRPr="00BA4F0F" w:rsidRDefault="0075793D" w:rsidP="005E0272">
      <w:pPr>
        <w:numPr>
          <w:ilvl w:val="0"/>
          <w:numId w:val="150"/>
        </w:numPr>
        <w:tabs>
          <w:tab w:val="left" w:pos="0"/>
          <w:tab w:val="left" w:pos="567"/>
        </w:tabs>
        <w:ind w:left="0" w:firstLine="0"/>
        <w:rPr>
          <w:rFonts w:cs="Times New Roman"/>
          <w:szCs w:val="24"/>
        </w:rPr>
      </w:pPr>
      <w:r w:rsidRPr="00BA4F0F">
        <w:rPr>
          <w:rFonts w:cs="Times New Roman"/>
          <w:szCs w:val="24"/>
        </w:rPr>
        <w:t xml:space="preserve">Плохая проходимость катетера (проблемы при промывании или заборе крови из катетера). </w:t>
      </w:r>
    </w:p>
    <w:p w14:paraId="14A8A839" w14:textId="77777777" w:rsidR="0075793D" w:rsidRPr="00BA4F0F" w:rsidRDefault="0075793D" w:rsidP="005E0272">
      <w:pPr>
        <w:numPr>
          <w:ilvl w:val="0"/>
          <w:numId w:val="150"/>
        </w:numPr>
        <w:tabs>
          <w:tab w:val="left" w:pos="0"/>
          <w:tab w:val="left" w:pos="567"/>
        </w:tabs>
        <w:ind w:left="0" w:firstLine="0"/>
        <w:rPr>
          <w:rFonts w:cs="Times New Roman"/>
          <w:szCs w:val="24"/>
        </w:rPr>
      </w:pPr>
      <w:r w:rsidRPr="00BA4F0F">
        <w:rPr>
          <w:rFonts w:cs="Times New Roman"/>
          <w:szCs w:val="24"/>
        </w:rPr>
        <w:t>Возникновение температуры &gt; 38°С при восстановлении числа нейтрофилов (число гранулоцитов &gt; 0,5 × 10</w:t>
      </w:r>
      <w:r w:rsidRPr="00BA4F0F">
        <w:rPr>
          <w:rFonts w:cs="Times New Roman"/>
          <w:szCs w:val="24"/>
          <w:vertAlign w:val="superscript"/>
        </w:rPr>
        <w:t>9</w:t>
      </w:r>
      <w:r w:rsidRPr="00BA4F0F">
        <w:rPr>
          <w:rFonts w:cs="Times New Roman"/>
          <w:szCs w:val="24"/>
        </w:rPr>
        <w:t xml:space="preserve"> /л). </w:t>
      </w:r>
    </w:p>
    <w:p w14:paraId="254A56AB" w14:textId="77777777" w:rsidR="0075793D" w:rsidRPr="00BA4F0F" w:rsidRDefault="0075793D" w:rsidP="005E0272">
      <w:pPr>
        <w:numPr>
          <w:ilvl w:val="0"/>
          <w:numId w:val="150"/>
        </w:numPr>
        <w:tabs>
          <w:tab w:val="left" w:pos="0"/>
          <w:tab w:val="left" w:pos="567"/>
        </w:tabs>
        <w:ind w:left="0" w:firstLine="0"/>
        <w:rPr>
          <w:rFonts w:cs="Times New Roman"/>
          <w:szCs w:val="24"/>
        </w:rPr>
      </w:pPr>
      <w:r w:rsidRPr="00BA4F0F">
        <w:rPr>
          <w:rFonts w:cs="Times New Roman"/>
          <w:szCs w:val="24"/>
        </w:rPr>
        <w:t>Возникновение температуры &gt; 38°С вне нейтропении (число гранулоцитов &gt; 0,5 × 10</w:t>
      </w:r>
      <w:r w:rsidRPr="00BA4F0F">
        <w:rPr>
          <w:rFonts w:cs="Times New Roman"/>
          <w:szCs w:val="24"/>
          <w:vertAlign w:val="superscript"/>
        </w:rPr>
        <w:t>9</w:t>
      </w:r>
      <w:r w:rsidRPr="00BA4F0F">
        <w:rPr>
          <w:rFonts w:cs="Times New Roman"/>
          <w:szCs w:val="24"/>
        </w:rPr>
        <w:t xml:space="preserve"> /л) и наличие центрального венозного катетера, давность установки которого ≥ 7 дней. </w:t>
      </w:r>
    </w:p>
    <w:p w14:paraId="2FEBAE4C"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7F8A5AB8" w14:textId="77777777" w:rsidR="0075793D" w:rsidRPr="00BA4F0F" w:rsidRDefault="0075793D" w:rsidP="005E0272">
      <w:pPr>
        <w:numPr>
          <w:ilvl w:val="0"/>
          <w:numId w:val="151"/>
        </w:numPr>
        <w:tabs>
          <w:tab w:val="left" w:pos="0"/>
          <w:tab w:val="left" w:pos="567"/>
        </w:tabs>
        <w:ind w:left="0" w:firstLine="0"/>
        <w:rPr>
          <w:rFonts w:cs="Times New Roman"/>
          <w:szCs w:val="24"/>
        </w:rPr>
      </w:pPr>
      <w:r w:rsidRPr="00BA4F0F">
        <w:rPr>
          <w:rFonts w:cs="Times New Roman"/>
          <w:szCs w:val="24"/>
        </w:rPr>
        <w:t xml:space="preserve">При сохраняющейся температуре (≥ 38°С) посевы крови проводят каждые 4—5 дней. </w:t>
      </w:r>
    </w:p>
    <w:p w14:paraId="79C73F20" w14:textId="77777777" w:rsidR="0075793D" w:rsidRPr="00BA4F0F" w:rsidRDefault="0075793D" w:rsidP="0075793D">
      <w:pPr>
        <w:tabs>
          <w:tab w:val="left" w:pos="0"/>
          <w:tab w:val="left" w:pos="567"/>
        </w:tabs>
        <w:jc w:val="center"/>
        <w:rPr>
          <w:rFonts w:cs="Times New Roman"/>
          <w:b/>
          <w:szCs w:val="24"/>
        </w:rPr>
      </w:pPr>
    </w:p>
    <w:p w14:paraId="6BCD993F"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497CF202" w14:textId="77777777" w:rsidR="0075793D" w:rsidRPr="00BA4F0F" w:rsidRDefault="0075793D" w:rsidP="0075793D">
      <w:pPr>
        <w:tabs>
          <w:tab w:val="left" w:pos="0"/>
          <w:tab w:val="left" w:pos="567"/>
        </w:tabs>
        <w:rPr>
          <w:rFonts w:cs="Times New Roman"/>
          <w:szCs w:val="24"/>
        </w:rPr>
      </w:pPr>
      <w:r w:rsidRPr="00BA4F0F">
        <w:rPr>
          <w:rFonts w:cs="Times New Roman"/>
          <w:szCs w:val="24"/>
        </w:rPr>
        <w:t>Катетер удаляют и направляют на исследование в бактериологическую лабораторию.</w:t>
      </w:r>
    </w:p>
    <w:p w14:paraId="595D14C3" w14:textId="77777777" w:rsidR="0075793D" w:rsidRPr="00BA4F0F" w:rsidRDefault="0075793D" w:rsidP="005E0272">
      <w:pPr>
        <w:numPr>
          <w:ilvl w:val="0"/>
          <w:numId w:val="151"/>
        </w:numPr>
        <w:tabs>
          <w:tab w:val="left" w:pos="0"/>
          <w:tab w:val="left" w:pos="567"/>
        </w:tabs>
        <w:ind w:left="0" w:firstLine="0"/>
        <w:rPr>
          <w:rFonts w:cs="Times New Roman"/>
          <w:szCs w:val="24"/>
        </w:rPr>
      </w:pPr>
      <w:r w:rsidRPr="00BA4F0F">
        <w:rPr>
          <w:rFonts w:cs="Times New Roman"/>
          <w:szCs w:val="24"/>
        </w:rPr>
        <w:t>Показания:</w:t>
      </w:r>
    </w:p>
    <w:p w14:paraId="62F2551B" w14:textId="77777777" w:rsidR="0075793D" w:rsidRPr="00BA4F0F" w:rsidRDefault="0075793D" w:rsidP="005E0272">
      <w:pPr>
        <w:numPr>
          <w:ilvl w:val="0"/>
          <w:numId w:val="153"/>
        </w:numPr>
        <w:tabs>
          <w:tab w:val="left" w:pos="0"/>
          <w:tab w:val="left" w:pos="567"/>
        </w:tabs>
        <w:ind w:left="0" w:firstLine="0"/>
        <w:rPr>
          <w:rFonts w:cs="Times New Roman"/>
          <w:szCs w:val="24"/>
        </w:rPr>
      </w:pPr>
      <w:r w:rsidRPr="00BA4F0F">
        <w:rPr>
          <w:rFonts w:cs="Times New Roman"/>
          <w:szCs w:val="24"/>
        </w:rPr>
        <w:t xml:space="preserve">Подозрение на катетер-ассоциированную инфекцию. </w:t>
      </w:r>
    </w:p>
    <w:p w14:paraId="05B7C59A" w14:textId="77777777" w:rsidR="0075793D" w:rsidRPr="00BA4F0F" w:rsidRDefault="0075793D" w:rsidP="005E0272">
      <w:pPr>
        <w:numPr>
          <w:ilvl w:val="0"/>
          <w:numId w:val="153"/>
        </w:numPr>
        <w:tabs>
          <w:tab w:val="left" w:pos="0"/>
          <w:tab w:val="left" w:pos="567"/>
        </w:tabs>
        <w:ind w:left="0" w:firstLine="0"/>
        <w:rPr>
          <w:rFonts w:cs="Times New Roman"/>
          <w:szCs w:val="24"/>
        </w:rPr>
      </w:pPr>
      <w:r w:rsidRPr="00BA4F0F">
        <w:rPr>
          <w:rFonts w:cs="Times New Roman"/>
          <w:szCs w:val="24"/>
        </w:rPr>
        <w:t xml:space="preserve">Выделение дрожжевых или мицелиальных грибов из крови. </w:t>
      </w:r>
    </w:p>
    <w:p w14:paraId="762461C9" w14:textId="77777777" w:rsidR="0075793D" w:rsidRPr="00BA4F0F" w:rsidRDefault="0075793D" w:rsidP="005E0272">
      <w:pPr>
        <w:numPr>
          <w:ilvl w:val="0"/>
          <w:numId w:val="153"/>
        </w:numPr>
        <w:tabs>
          <w:tab w:val="left" w:pos="0"/>
          <w:tab w:val="left" w:pos="567"/>
        </w:tabs>
        <w:ind w:left="0" w:firstLine="0"/>
        <w:rPr>
          <w:rFonts w:cs="Times New Roman"/>
          <w:szCs w:val="24"/>
        </w:rPr>
      </w:pPr>
      <w:r w:rsidRPr="00BA4F0F">
        <w:rPr>
          <w:rFonts w:cs="Times New Roman"/>
          <w:szCs w:val="24"/>
        </w:rPr>
        <w:t xml:space="preserve">Перевод больного из другого стационара с ЦВК. </w:t>
      </w:r>
    </w:p>
    <w:p w14:paraId="6CC848BD" w14:textId="77777777" w:rsidR="0075793D" w:rsidRPr="00BA4F0F" w:rsidRDefault="0075793D" w:rsidP="005E0272">
      <w:pPr>
        <w:numPr>
          <w:ilvl w:val="0"/>
          <w:numId w:val="153"/>
        </w:numPr>
        <w:tabs>
          <w:tab w:val="left" w:pos="0"/>
          <w:tab w:val="left" w:pos="567"/>
        </w:tabs>
        <w:ind w:left="0" w:firstLine="0"/>
        <w:rPr>
          <w:rFonts w:cs="Times New Roman"/>
          <w:szCs w:val="24"/>
        </w:rPr>
      </w:pPr>
      <w:r w:rsidRPr="00BA4F0F">
        <w:rPr>
          <w:rFonts w:cs="Times New Roman"/>
          <w:szCs w:val="24"/>
        </w:rPr>
        <w:t xml:space="preserve">Восстановление числа гранулоцитов у больных сепсисом, обусловленным грамотрицательными бактериями. </w:t>
      </w:r>
    </w:p>
    <w:p w14:paraId="5A9B6A14"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Если больной переведен из другого стационара с ЦВК, то катетер удаляют в день поступления в другую клинику.</w:t>
      </w:r>
    </w:p>
    <w:p w14:paraId="17415F01" w14:textId="77777777" w:rsidR="0075793D" w:rsidRPr="00BA4F0F" w:rsidRDefault="0075793D" w:rsidP="005E0272">
      <w:pPr>
        <w:numPr>
          <w:ilvl w:val="0"/>
          <w:numId w:val="154"/>
        </w:numPr>
        <w:tabs>
          <w:tab w:val="left" w:pos="0"/>
          <w:tab w:val="left" w:pos="567"/>
        </w:tabs>
        <w:ind w:left="0" w:firstLine="0"/>
        <w:rPr>
          <w:rFonts w:cs="Times New Roman"/>
          <w:szCs w:val="24"/>
        </w:rPr>
      </w:pPr>
      <w:r w:rsidRPr="00BA4F0F">
        <w:rPr>
          <w:rFonts w:cs="Times New Roman"/>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41E665C1" w14:textId="77777777" w:rsidR="0075793D" w:rsidRPr="00BA4F0F" w:rsidRDefault="0075793D" w:rsidP="005E0272">
      <w:pPr>
        <w:numPr>
          <w:ilvl w:val="0"/>
          <w:numId w:val="154"/>
        </w:numPr>
        <w:tabs>
          <w:tab w:val="left" w:pos="0"/>
          <w:tab w:val="left" w:pos="567"/>
        </w:tabs>
        <w:ind w:left="0" w:firstLine="0"/>
        <w:rPr>
          <w:rFonts w:cs="Times New Roman"/>
          <w:szCs w:val="24"/>
        </w:rPr>
      </w:pPr>
      <w:r w:rsidRPr="00BA4F0F">
        <w:rPr>
          <w:rFonts w:cs="Times New Roman"/>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rFonts w:cs="Times New Roman"/>
          <w:szCs w:val="24"/>
          <w:vertAlign w:val="superscript"/>
        </w:rPr>
        <w:t>3</w:t>
      </w:r>
      <w:r w:rsidRPr="00BA4F0F">
        <w:rPr>
          <w:rFonts w:cs="Times New Roman"/>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3EDA8663" w14:textId="77777777" w:rsidR="0075793D" w:rsidRPr="00BA4F0F" w:rsidRDefault="0075793D" w:rsidP="005E0272">
      <w:pPr>
        <w:numPr>
          <w:ilvl w:val="0"/>
          <w:numId w:val="154"/>
        </w:numPr>
        <w:tabs>
          <w:tab w:val="left" w:pos="0"/>
          <w:tab w:val="left" w:pos="567"/>
        </w:tabs>
        <w:ind w:left="0" w:firstLine="0"/>
        <w:rPr>
          <w:rFonts w:cs="Times New Roman"/>
          <w:szCs w:val="24"/>
        </w:rPr>
      </w:pPr>
      <w:r w:rsidRPr="00BA4F0F">
        <w:rPr>
          <w:rFonts w:cs="Times New Roman"/>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606265AB" w14:textId="77777777" w:rsidR="0075793D" w:rsidRPr="00BA4F0F" w:rsidRDefault="0075793D" w:rsidP="005E0272">
      <w:pPr>
        <w:numPr>
          <w:ilvl w:val="0"/>
          <w:numId w:val="154"/>
        </w:numPr>
        <w:tabs>
          <w:tab w:val="left" w:pos="0"/>
          <w:tab w:val="left" w:pos="567"/>
        </w:tabs>
        <w:ind w:left="0" w:firstLine="0"/>
        <w:rPr>
          <w:rFonts w:cs="Times New Roman"/>
          <w:szCs w:val="24"/>
        </w:rPr>
      </w:pPr>
      <w:r w:rsidRPr="00BA4F0F">
        <w:rPr>
          <w:rFonts w:cs="Times New Roman"/>
          <w:szCs w:val="24"/>
        </w:rPr>
        <w:t xml:space="preserve">Не проводят рутинное исследование всех удаленных катетеров. </w:t>
      </w:r>
    </w:p>
    <w:p w14:paraId="39E34BEE" w14:textId="77777777" w:rsidR="0075793D" w:rsidRPr="00BA4F0F" w:rsidRDefault="0075793D" w:rsidP="0075793D">
      <w:pPr>
        <w:pStyle w:val="afe"/>
        <w:ind w:left="0"/>
        <w:rPr>
          <w:rFonts w:cs="Times New Roman"/>
          <w:i/>
          <w:szCs w:val="24"/>
        </w:rPr>
      </w:pPr>
    </w:p>
    <w:p w14:paraId="5FE4B822"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мочи</w:t>
      </w:r>
    </w:p>
    <w:p w14:paraId="6478E5EA" w14:textId="77777777" w:rsidR="0075793D" w:rsidRPr="00BA4F0F" w:rsidRDefault="0075793D" w:rsidP="005E0272">
      <w:pPr>
        <w:numPr>
          <w:ilvl w:val="0"/>
          <w:numId w:val="155"/>
        </w:numPr>
        <w:tabs>
          <w:tab w:val="left" w:pos="0"/>
          <w:tab w:val="left" w:pos="567"/>
        </w:tabs>
        <w:ind w:left="0" w:firstLine="0"/>
        <w:rPr>
          <w:rFonts w:cs="Times New Roman"/>
          <w:szCs w:val="24"/>
        </w:rPr>
      </w:pPr>
      <w:r w:rsidRPr="00BA4F0F">
        <w:rPr>
          <w:rFonts w:cs="Times New Roman"/>
          <w:szCs w:val="24"/>
        </w:rPr>
        <w:t>Показания:</w:t>
      </w:r>
    </w:p>
    <w:p w14:paraId="0D191BA0" w14:textId="77777777" w:rsidR="0075793D" w:rsidRPr="00BA4F0F" w:rsidRDefault="0075793D" w:rsidP="005E0272">
      <w:pPr>
        <w:numPr>
          <w:ilvl w:val="0"/>
          <w:numId w:val="156"/>
        </w:numPr>
        <w:tabs>
          <w:tab w:val="left" w:pos="0"/>
          <w:tab w:val="left" w:pos="567"/>
        </w:tabs>
        <w:ind w:left="0" w:firstLine="0"/>
        <w:rPr>
          <w:rFonts w:cs="Times New Roman"/>
          <w:szCs w:val="24"/>
        </w:rPr>
      </w:pPr>
      <w:r w:rsidRPr="00BA4F0F">
        <w:rPr>
          <w:rFonts w:cs="Times New Roman"/>
          <w:szCs w:val="24"/>
        </w:rPr>
        <w:t xml:space="preserve">Симптомы инфекции мочевыводящих путей. </w:t>
      </w:r>
    </w:p>
    <w:p w14:paraId="174585E5" w14:textId="77777777" w:rsidR="0075793D" w:rsidRPr="00BA4F0F" w:rsidRDefault="0075793D" w:rsidP="005E0272">
      <w:pPr>
        <w:numPr>
          <w:ilvl w:val="0"/>
          <w:numId w:val="156"/>
        </w:numPr>
        <w:tabs>
          <w:tab w:val="left" w:pos="0"/>
          <w:tab w:val="left" w:pos="567"/>
        </w:tabs>
        <w:ind w:left="0" w:firstLine="0"/>
        <w:rPr>
          <w:rFonts w:cs="Times New Roman"/>
          <w:szCs w:val="24"/>
        </w:rPr>
      </w:pPr>
      <w:r w:rsidRPr="00BA4F0F">
        <w:rPr>
          <w:rFonts w:cs="Times New Roman"/>
          <w:szCs w:val="24"/>
        </w:rPr>
        <w:t xml:space="preserve">Лейкоцитурия. </w:t>
      </w:r>
    </w:p>
    <w:p w14:paraId="612E6194" w14:textId="77777777" w:rsidR="0075793D" w:rsidRPr="00BA4F0F" w:rsidRDefault="0075793D" w:rsidP="005E0272">
      <w:pPr>
        <w:numPr>
          <w:ilvl w:val="0"/>
          <w:numId w:val="156"/>
        </w:numPr>
        <w:tabs>
          <w:tab w:val="left" w:pos="0"/>
          <w:tab w:val="left" w:pos="567"/>
        </w:tabs>
        <w:ind w:left="0" w:firstLine="0"/>
        <w:rPr>
          <w:rFonts w:cs="Times New Roman"/>
          <w:szCs w:val="24"/>
        </w:rPr>
      </w:pPr>
      <w:r w:rsidRPr="00BA4F0F">
        <w:rPr>
          <w:rFonts w:cs="Times New Roman"/>
          <w:szCs w:val="24"/>
        </w:rPr>
        <w:t xml:space="preserve">Длительная лихорадка неясной этиологии. </w:t>
      </w:r>
    </w:p>
    <w:p w14:paraId="4B625E3B"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17C5D3C1"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1B59502F"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Бактериурия является диагностически значимой, если выделен один микроорганизм в количестве ≥ 10</w:t>
      </w:r>
      <w:r w:rsidRPr="00BA4F0F">
        <w:rPr>
          <w:rFonts w:cs="Times New Roman"/>
          <w:szCs w:val="24"/>
          <w:vertAlign w:val="superscript"/>
        </w:rPr>
        <w:t>3</w:t>
      </w:r>
      <w:r w:rsidRPr="00BA4F0F">
        <w:rPr>
          <w:rFonts w:cs="Times New Roman"/>
          <w:szCs w:val="24"/>
        </w:rPr>
        <w:t xml:space="preserve"> КОЕ/мл. </w:t>
      </w:r>
    </w:p>
    <w:p w14:paraId="4C65CFF9"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Если выделены два микроорганизма в количестве ≥ 10</w:t>
      </w:r>
      <w:r w:rsidRPr="00BA4F0F">
        <w:rPr>
          <w:rFonts w:cs="Times New Roman"/>
          <w:szCs w:val="24"/>
          <w:vertAlign w:val="superscript"/>
        </w:rPr>
        <w:t>3</w:t>
      </w:r>
      <w:r w:rsidRPr="00BA4F0F">
        <w:rPr>
          <w:rFonts w:cs="Times New Roman"/>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78E8666F"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 xml:space="preserve">Любое количество бактерий в моче, полученной путем надлобковой пункции мочевого пузыря, является значимой бактериурией. </w:t>
      </w:r>
    </w:p>
    <w:p w14:paraId="06AEAE82"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rFonts w:cs="Times New Roman"/>
          <w:szCs w:val="24"/>
          <w:vertAlign w:val="superscript"/>
        </w:rPr>
        <w:t>5</w:t>
      </w:r>
      <w:r w:rsidRPr="00BA4F0F">
        <w:rPr>
          <w:rFonts w:cs="Times New Roman"/>
          <w:szCs w:val="24"/>
        </w:rPr>
        <w:t xml:space="preserve"> КОЕ/мл. </w:t>
      </w:r>
    </w:p>
    <w:p w14:paraId="76696034" w14:textId="77777777" w:rsidR="0075793D" w:rsidRPr="00BA4F0F" w:rsidRDefault="0075793D" w:rsidP="005E0272">
      <w:pPr>
        <w:numPr>
          <w:ilvl w:val="0"/>
          <w:numId w:val="157"/>
        </w:numPr>
        <w:tabs>
          <w:tab w:val="left" w:pos="0"/>
          <w:tab w:val="left" w:pos="567"/>
        </w:tabs>
        <w:ind w:left="0" w:firstLine="0"/>
        <w:rPr>
          <w:rFonts w:cs="Times New Roman"/>
          <w:i/>
          <w:szCs w:val="24"/>
        </w:rPr>
      </w:pPr>
      <w:r w:rsidRPr="00BA4F0F">
        <w:rPr>
          <w:rFonts w:cs="Times New Roman"/>
          <w:szCs w:val="24"/>
        </w:rPr>
        <w:t xml:space="preserve">Наиболее частые возбудители инфекции мочевыводящих путей — это энтеробактерии, в составе которых преобладают </w:t>
      </w:r>
      <w:r w:rsidRPr="00BA4F0F">
        <w:rPr>
          <w:rFonts w:cs="Times New Roman"/>
          <w:i/>
          <w:szCs w:val="24"/>
        </w:rPr>
        <w:t>Escherichia coli</w:t>
      </w:r>
      <w:r w:rsidRPr="00BA4F0F">
        <w:rPr>
          <w:rFonts w:cs="Times New Roman"/>
          <w:szCs w:val="24"/>
        </w:rPr>
        <w:t xml:space="preserve">, далее </w:t>
      </w:r>
      <w:r w:rsidRPr="00BA4F0F">
        <w:rPr>
          <w:rFonts w:cs="Times New Roman"/>
          <w:i/>
          <w:szCs w:val="24"/>
        </w:rPr>
        <w:t>Staphylococcus saprophyticus</w:t>
      </w:r>
      <w:r w:rsidRPr="00BA4F0F">
        <w:rPr>
          <w:rFonts w:cs="Times New Roman"/>
          <w:szCs w:val="24"/>
        </w:rPr>
        <w:t xml:space="preserve"> (чаще у молодых женщин), </w:t>
      </w:r>
      <w:r w:rsidRPr="00BA4F0F">
        <w:rPr>
          <w:rFonts w:cs="Times New Roman"/>
          <w:i/>
          <w:szCs w:val="24"/>
        </w:rPr>
        <w:t xml:space="preserve">Enterococcus spp., Pseudomonas aeruginosa. </w:t>
      </w:r>
    </w:p>
    <w:p w14:paraId="439CA6D2" w14:textId="77777777" w:rsidR="0075793D" w:rsidRPr="00BA4F0F" w:rsidRDefault="0075793D" w:rsidP="005E0272">
      <w:pPr>
        <w:numPr>
          <w:ilvl w:val="0"/>
          <w:numId w:val="157"/>
        </w:numPr>
        <w:tabs>
          <w:tab w:val="left" w:pos="0"/>
          <w:tab w:val="left" w:pos="567"/>
        </w:tabs>
        <w:ind w:left="0" w:firstLine="0"/>
        <w:rPr>
          <w:rFonts w:cs="Times New Roman"/>
          <w:i/>
          <w:szCs w:val="24"/>
        </w:rPr>
      </w:pPr>
      <w:r w:rsidRPr="00BA4F0F">
        <w:rPr>
          <w:rFonts w:cs="Times New Roman"/>
          <w:szCs w:val="24"/>
        </w:rPr>
        <w:t>При выделении из мочи коагулазанегативных стафилококков в монокультуре (≥ 10</w:t>
      </w:r>
      <w:r w:rsidRPr="00BA4F0F">
        <w:rPr>
          <w:rFonts w:cs="Times New Roman"/>
          <w:szCs w:val="24"/>
          <w:vertAlign w:val="superscript"/>
        </w:rPr>
        <w:t>4</w:t>
      </w:r>
      <w:r w:rsidRPr="00BA4F0F">
        <w:rPr>
          <w:rFonts w:cs="Times New Roman"/>
          <w:szCs w:val="24"/>
        </w:rPr>
        <w:t xml:space="preserve"> КОЕ/мл) проводят дополнительное исследование для идентификации </w:t>
      </w:r>
      <w:r w:rsidRPr="00BA4F0F">
        <w:rPr>
          <w:rFonts w:cs="Times New Roman"/>
          <w:i/>
          <w:szCs w:val="24"/>
        </w:rPr>
        <w:t xml:space="preserve">Staphylococcus saprophyticus. </w:t>
      </w:r>
    </w:p>
    <w:p w14:paraId="6BB8B0E9"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 xml:space="preserve">Высокое содержание </w:t>
      </w:r>
      <w:r w:rsidRPr="00BA4F0F">
        <w:rPr>
          <w:rFonts w:cs="Times New Roman"/>
          <w:i/>
          <w:szCs w:val="24"/>
        </w:rPr>
        <w:t>Staphylococcus epidermidis</w:t>
      </w:r>
      <w:r w:rsidRPr="00BA4F0F">
        <w:rPr>
          <w:rFonts w:cs="Times New Roman"/>
          <w:szCs w:val="24"/>
        </w:rPr>
        <w:t xml:space="preserve"> (≥ 10</w:t>
      </w:r>
      <w:r w:rsidRPr="00BA4F0F">
        <w:rPr>
          <w:rFonts w:cs="Times New Roman"/>
          <w:szCs w:val="24"/>
          <w:vertAlign w:val="superscript"/>
        </w:rPr>
        <w:t>5</w:t>
      </w:r>
      <w:r w:rsidRPr="00BA4F0F">
        <w:rPr>
          <w:rFonts w:cs="Times New Roman"/>
          <w:szCs w:val="24"/>
        </w:rPr>
        <w:t xml:space="preserve"> КОЕ/мл) является диагностически значимым. </w:t>
      </w:r>
    </w:p>
    <w:p w14:paraId="2767C6B1" w14:textId="77777777" w:rsidR="0075793D" w:rsidRPr="00BA4F0F" w:rsidRDefault="0075793D" w:rsidP="005E0272">
      <w:pPr>
        <w:numPr>
          <w:ilvl w:val="0"/>
          <w:numId w:val="157"/>
        </w:numPr>
        <w:tabs>
          <w:tab w:val="left" w:pos="0"/>
          <w:tab w:val="left" w:pos="567"/>
        </w:tabs>
        <w:ind w:left="0" w:firstLine="0"/>
        <w:rPr>
          <w:rFonts w:cs="Times New Roman"/>
          <w:szCs w:val="24"/>
        </w:rPr>
      </w:pPr>
      <w:r w:rsidRPr="00BA4F0F">
        <w:rPr>
          <w:rFonts w:cs="Times New Roman"/>
          <w:szCs w:val="24"/>
        </w:rPr>
        <w:t xml:space="preserve">Неоднократное выделение из мочи </w:t>
      </w:r>
      <w:r w:rsidRPr="00BA4F0F">
        <w:rPr>
          <w:rFonts w:cs="Times New Roman"/>
          <w:i/>
          <w:szCs w:val="24"/>
        </w:rPr>
        <w:t>Сandida spp</w:t>
      </w:r>
      <w:r w:rsidRPr="00BA4F0F">
        <w:rPr>
          <w:rFonts w:cs="Times New Roman"/>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533E4B71"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Выделение из мочи таких микроорганизмов, как дифтероиды, стрептококки группы </w:t>
      </w:r>
      <w:r w:rsidRPr="00BA4F0F">
        <w:rPr>
          <w:rFonts w:cs="Times New Roman"/>
          <w:i/>
          <w:szCs w:val="24"/>
        </w:rPr>
        <w:t>viridans</w:t>
      </w:r>
      <w:r w:rsidRPr="00BA4F0F">
        <w:rPr>
          <w:rFonts w:cs="Times New Roman"/>
          <w:szCs w:val="24"/>
        </w:rPr>
        <w:t xml:space="preserve">, лактобактерии, коагулазанегативные стафилококки (исключение составляет </w:t>
      </w:r>
      <w:r w:rsidRPr="00BA4F0F">
        <w:rPr>
          <w:rFonts w:cs="Times New Roman"/>
          <w:i/>
          <w:szCs w:val="24"/>
        </w:rPr>
        <w:t>Staphylococcus saprophyticus</w:t>
      </w:r>
      <w:r w:rsidRPr="00BA4F0F">
        <w:rPr>
          <w:rFonts w:cs="Times New Roman"/>
          <w:szCs w:val="24"/>
        </w:rPr>
        <w:t>), свидетельствует о контаминации образцов мочи (кожа, влагалище).</w:t>
      </w:r>
    </w:p>
    <w:p w14:paraId="17E11169" w14:textId="77777777" w:rsidR="0075793D" w:rsidRPr="00BA4F0F" w:rsidRDefault="0075793D" w:rsidP="0075793D">
      <w:pPr>
        <w:pStyle w:val="afe"/>
        <w:ind w:left="0"/>
        <w:rPr>
          <w:rFonts w:cs="Times New Roman"/>
          <w:i/>
          <w:szCs w:val="24"/>
        </w:rPr>
      </w:pPr>
    </w:p>
    <w:p w14:paraId="30659714"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спинномозговой жидкости</w:t>
      </w:r>
    </w:p>
    <w:p w14:paraId="44619B01" w14:textId="77777777" w:rsidR="0075793D" w:rsidRPr="00BA4F0F" w:rsidRDefault="0075793D" w:rsidP="005E0272">
      <w:pPr>
        <w:numPr>
          <w:ilvl w:val="0"/>
          <w:numId w:val="158"/>
        </w:numPr>
        <w:tabs>
          <w:tab w:val="left" w:pos="0"/>
          <w:tab w:val="left" w:pos="567"/>
        </w:tabs>
        <w:ind w:left="0" w:firstLine="0"/>
        <w:rPr>
          <w:rFonts w:cs="Times New Roman"/>
          <w:szCs w:val="24"/>
        </w:rPr>
      </w:pPr>
      <w:r w:rsidRPr="00BA4F0F">
        <w:rPr>
          <w:rFonts w:cs="Times New Roman"/>
          <w:szCs w:val="24"/>
        </w:rPr>
        <w:t xml:space="preserve">Показания: </w:t>
      </w:r>
    </w:p>
    <w:p w14:paraId="6F844CCD" w14:textId="77777777" w:rsidR="0075793D" w:rsidRPr="00BA4F0F" w:rsidRDefault="0075793D" w:rsidP="005E0272">
      <w:pPr>
        <w:numPr>
          <w:ilvl w:val="0"/>
          <w:numId w:val="160"/>
        </w:numPr>
        <w:tabs>
          <w:tab w:val="left" w:pos="0"/>
          <w:tab w:val="left" w:pos="567"/>
        </w:tabs>
        <w:ind w:left="0" w:firstLine="0"/>
        <w:rPr>
          <w:rFonts w:cs="Times New Roman"/>
          <w:szCs w:val="24"/>
        </w:rPr>
      </w:pPr>
      <w:r w:rsidRPr="00BA4F0F">
        <w:rPr>
          <w:rFonts w:cs="Times New Roman"/>
          <w:szCs w:val="24"/>
        </w:rPr>
        <w:t xml:space="preserve">Симптомы менингита. </w:t>
      </w:r>
    </w:p>
    <w:p w14:paraId="418353B3" w14:textId="77777777" w:rsidR="0075793D" w:rsidRPr="00BA4F0F" w:rsidRDefault="0075793D" w:rsidP="005E0272">
      <w:pPr>
        <w:numPr>
          <w:ilvl w:val="0"/>
          <w:numId w:val="160"/>
        </w:numPr>
        <w:tabs>
          <w:tab w:val="left" w:pos="0"/>
          <w:tab w:val="left" w:pos="567"/>
        </w:tabs>
        <w:ind w:left="0" w:firstLine="0"/>
        <w:rPr>
          <w:rFonts w:cs="Times New Roman"/>
          <w:szCs w:val="24"/>
        </w:rPr>
      </w:pPr>
      <w:r w:rsidRPr="00BA4F0F">
        <w:rPr>
          <w:rFonts w:cs="Times New Roman"/>
          <w:szCs w:val="24"/>
        </w:rPr>
        <w:t xml:space="preserve">«Мозговая» симптоматика на фоне лихорадки и нейтропении. </w:t>
      </w:r>
    </w:p>
    <w:p w14:paraId="662EE459" w14:textId="77777777" w:rsidR="0075793D" w:rsidRPr="00BA4F0F" w:rsidRDefault="0075793D" w:rsidP="005E0272">
      <w:pPr>
        <w:numPr>
          <w:ilvl w:val="0"/>
          <w:numId w:val="160"/>
        </w:numPr>
        <w:tabs>
          <w:tab w:val="left" w:pos="0"/>
          <w:tab w:val="left" w:pos="567"/>
        </w:tabs>
        <w:ind w:left="0" w:firstLine="0"/>
        <w:rPr>
          <w:rFonts w:cs="Times New Roman"/>
          <w:szCs w:val="24"/>
        </w:rPr>
      </w:pPr>
      <w:r w:rsidRPr="00BA4F0F">
        <w:rPr>
          <w:rFonts w:cs="Times New Roman"/>
          <w:szCs w:val="24"/>
        </w:rPr>
        <w:t xml:space="preserve">Обнаружение очага (очагов) в головном мозге при КТ или МРТ. </w:t>
      </w:r>
    </w:p>
    <w:p w14:paraId="2FFB20DF" w14:textId="77777777" w:rsidR="0075793D" w:rsidRPr="00BA4F0F" w:rsidRDefault="0075793D" w:rsidP="005E0272">
      <w:pPr>
        <w:numPr>
          <w:ilvl w:val="0"/>
          <w:numId w:val="159"/>
        </w:numPr>
        <w:tabs>
          <w:tab w:val="left" w:pos="0"/>
          <w:tab w:val="left" w:pos="567"/>
        </w:tabs>
        <w:ind w:left="0" w:firstLine="0"/>
        <w:rPr>
          <w:rFonts w:cs="Times New Roman"/>
          <w:szCs w:val="24"/>
        </w:rPr>
      </w:pPr>
      <w:r w:rsidRPr="00BA4F0F">
        <w:rPr>
          <w:rFonts w:cs="Times New Roman"/>
          <w:szCs w:val="24"/>
        </w:rPr>
        <w:t>Доставка материала в лабораторию должна быть немедленной</w:t>
      </w:r>
      <w:r w:rsidRPr="00BA4F0F">
        <w:rPr>
          <w:rFonts w:cs="Times New Roman"/>
          <w:b/>
          <w:szCs w:val="24"/>
        </w:rPr>
        <w:t xml:space="preserve"> </w:t>
      </w:r>
      <w:r w:rsidRPr="00BA4F0F">
        <w:rPr>
          <w:rFonts w:cs="Times New Roman"/>
          <w:szCs w:val="24"/>
        </w:rPr>
        <w:t xml:space="preserve">в стерильной пробирке или в шприце с закрытым наконечником. </w:t>
      </w:r>
    </w:p>
    <w:p w14:paraId="5028CC20" w14:textId="77777777" w:rsidR="0075793D" w:rsidRPr="00BA4F0F" w:rsidRDefault="0075793D" w:rsidP="005E0272">
      <w:pPr>
        <w:numPr>
          <w:ilvl w:val="0"/>
          <w:numId w:val="159"/>
        </w:numPr>
        <w:tabs>
          <w:tab w:val="left" w:pos="0"/>
          <w:tab w:val="left" w:pos="567"/>
        </w:tabs>
        <w:ind w:left="0" w:firstLine="0"/>
        <w:rPr>
          <w:rFonts w:cs="Times New Roman"/>
          <w:szCs w:val="24"/>
        </w:rPr>
      </w:pPr>
      <w:r w:rsidRPr="00BA4F0F">
        <w:rPr>
          <w:rFonts w:cs="Times New Roman"/>
          <w:szCs w:val="24"/>
        </w:rPr>
        <w:t xml:space="preserve">Не помещают образцы СМЖ в холодильник. </w:t>
      </w:r>
    </w:p>
    <w:p w14:paraId="482BBB8B" w14:textId="77777777" w:rsidR="0075793D" w:rsidRPr="00BA4F0F" w:rsidRDefault="0075793D" w:rsidP="005E0272">
      <w:pPr>
        <w:numPr>
          <w:ilvl w:val="0"/>
          <w:numId w:val="159"/>
        </w:numPr>
        <w:tabs>
          <w:tab w:val="left" w:pos="0"/>
          <w:tab w:val="left" w:pos="567"/>
        </w:tabs>
        <w:ind w:left="0" w:firstLine="0"/>
        <w:rPr>
          <w:rFonts w:cs="Times New Roman"/>
          <w:szCs w:val="24"/>
        </w:rPr>
      </w:pPr>
      <w:r w:rsidRPr="00BA4F0F">
        <w:rPr>
          <w:rFonts w:cs="Times New Roman"/>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50C6AE1E" w14:textId="77777777" w:rsidR="0075793D" w:rsidRPr="00BA4F0F" w:rsidRDefault="0075793D" w:rsidP="005E0272">
      <w:pPr>
        <w:numPr>
          <w:ilvl w:val="0"/>
          <w:numId w:val="159"/>
        </w:numPr>
        <w:tabs>
          <w:tab w:val="left" w:pos="0"/>
          <w:tab w:val="left" w:pos="567"/>
        </w:tabs>
        <w:ind w:left="0" w:firstLine="0"/>
        <w:rPr>
          <w:rFonts w:cs="Times New Roman"/>
          <w:szCs w:val="24"/>
        </w:rPr>
      </w:pPr>
      <w:r w:rsidRPr="00BA4F0F">
        <w:rPr>
          <w:rFonts w:cs="Times New Roman"/>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7112A0F1" w14:textId="414095A9" w:rsidR="0075793D" w:rsidRPr="00BA4F0F" w:rsidRDefault="0075793D" w:rsidP="005E0272">
      <w:pPr>
        <w:numPr>
          <w:ilvl w:val="0"/>
          <w:numId w:val="159"/>
        </w:numPr>
        <w:tabs>
          <w:tab w:val="left" w:pos="0"/>
          <w:tab w:val="left" w:pos="567"/>
        </w:tabs>
        <w:ind w:left="0" w:firstLine="0"/>
        <w:rPr>
          <w:rFonts w:cs="Times New Roman"/>
          <w:szCs w:val="24"/>
        </w:rPr>
      </w:pPr>
      <w:r w:rsidRPr="00BA4F0F">
        <w:rPr>
          <w:rFonts w:cs="Times New Roman"/>
          <w:szCs w:val="24"/>
        </w:rPr>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rFonts w:cs="Times New Roman"/>
          <w:i/>
          <w:szCs w:val="24"/>
        </w:rPr>
        <w:t>Cryptococcus spp., Aspergillus spp.</w:t>
      </w:r>
      <w:r w:rsidRPr="00BA4F0F">
        <w:rPr>
          <w:rFonts w:cs="Times New Roman"/>
          <w:szCs w:val="24"/>
        </w:rPr>
        <w:t xml:space="preserve"> – при наличии инвазиного аспергиллеза легких или придаточных пазух носа, при необходимости — антигены бактерий (</w:t>
      </w:r>
      <w:r w:rsidRPr="00BA4F0F">
        <w:rPr>
          <w:rFonts w:cs="Times New Roman"/>
          <w:i/>
          <w:szCs w:val="24"/>
        </w:rPr>
        <w:t>Streptococcus pneumoniae, Haemophilus influenzae, Neisseria meningitides</w:t>
      </w:r>
      <w:r w:rsidRPr="00BA4F0F">
        <w:rPr>
          <w:rFonts w:cs="Times New Roman"/>
          <w:szCs w:val="24"/>
        </w:rPr>
        <w:t xml:space="preserve">, стрептококки группы В - </w:t>
      </w:r>
      <w:r w:rsidRPr="00BA4F0F">
        <w:rPr>
          <w:rFonts w:cs="Times New Roman"/>
          <w:i/>
          <w:szCs w:val="24"/>
        </w:rPr>
        <w:t>Streptococcus agalactiae</w:t>
      </w:r>
      <w:r w:rsidRPr="00BA4F0F">
        <w:rPr>
          <w:rFonts w:cs="Times New Roman"/>
          <w:szCs w:val="24"/>
        </w:rPr>
        <w:t xml:space="preserve">). У больных, имеющих очаги в головном мозге и выраженный иммунодефицит (при длительной нейтропении), следует определять СМЖ ДНК </w:t>
      </w:r>
      <w:r w:rsidRPr="00BA4F0F">
        <w:rPr>
          <w:rFonts w:cs="Times New Roman"/>
          <w:i/>
          <w:szCs w:val="24"/>
        </w:rPr>
        <w:t>Toxoplasma gondii</w:t>
      </w:r>
      <w:r w:rsidRPr="00BA4F0F">
        <w:rPr>
          <w:rFonts w:cs="Times New Roman"/>
          <w:szCs w:val="24"/>
        </w:rPr>
        <w:t xml:space="preserve"> (ПЦР). </w:t>
      </w:r>
    </w:p>
    <w:p w14:paraId="72B53AE7" w14:textId="77777777" w:rsidR="0075793D" w:rsidRPr="00BA4F0F" w:rsidRDefault="0075793D" w:rsidP="0075793D">
      <w:pPr>
        <w:pStyle w:val="afe"/>
        <w:ind w:left="0"/>
        <w:rPr>
          <w:rFonts w:cs="Times New Roman"/>
          <w:i/>
          <w:szCs w:val="24"/>
        </w:rPr>
      </w:pPr>
    </w:p>
    <w:p w14:paraId="2DA1ABC7"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кала</w:t>
      </w:r>
    </w:p>
    <w:p w14:paraId="2E47AE83" w14:textId="77777777" w:rsidR="0075793D" w:rsidRPr="00BA4F0F" w:rsidRDefault="0075793D" w:rsidP="005E0272">
      <w:pPr>
        <w:numPr>
          <w:ilvl w:val="0"/>
          <w:numId w:val="161"/>
        </w:numPr>
        <w:tabs>
          <w:tab w:val="left" w:pos="0"/>
          <w:tab w:val="left" w:pos="567"/>
        </w:tabs>
        <w:ind w:left="0" w:firstLine="0"/>
        <w:rPr>
          <w:rFonts w:cs="Times New Roman"/>
          <w:szCs w:val="24"/>
        </w:rPr>
      </w:pPr>
      <w:r w:rsidRPr="00BA4F0F">
        <w:rPr>
          <w:rFonts w:cs="Times New Roman"/>
          <w:szCs w:val="24"/>
        </w:rPr>
        <w:t xml:space="preserve">Показания — диарея. </w:t>
      </w:r>
    </w:p>
    <w:p w14:paraId="0EFE9A6E" w14:textId="77777777" w:rsidR="0075793D" w:rsidRPr="00BA4F0F" w:rsidRDefault="0075793D" w:rsidP="005E0272">
      <w:pPr>
        <w:numPr>
          <w:ilvl w:val="0"/>
          <w:numId w:val="161"/>
        </w:numPr>
        <w:tabs>
          <w:tab w:val="left" w:pos="0"/>
          <w:tab w:val="left" w:pos="567"/>
        </w:tabs>
        <w:ind w:left="0" w:firstLine="0"/>
        <w:rPr>
          <w:rFonts w:cs="Times New Roman"/>
          <w:i/>
          <w:szCs w:val="24"/>
        </w:rPr>
      </w:pPr>
      <w:r w:rsidRPr="00BA4F0F">
        <w:rPr>
          <w:rFonts w:cs="Times New Roman"/>
          <w:szCs w:val="24"/>
        </w:rPr>
        <w:t xml:space="preserve">Во всех случаях следует провести тест на токсин </w:t>
      </w:r>
      <w:r w:rsidRPr="00BA4F0F">
        <w:rPr>
          <w:rFonts w:cs="Times New Roman"/>
          <w:i/>
          <w:szCs w:val="24"/>
        </w:rPr>
        <w:t xml:space="preserve">Clostridium difficile. </w:t>
      </w:r>
    </w:p>
    <w:p w14:paraId="58772256" w14:textId="77777777" w:rsidR="0075793D" w:rsidRPr="00BA4F0F" w:rsidRDefault="0075793D" w:rsidP="005E0272">
      <w:pPr>
        <w:numPr>
          <w:ilvl w:val="0"/>
          <w:numId w:val="161"/>
        </w:numPr>
        <w:tabs>
          <w:tab w:val="left" w:pos="0"/>
          <w:tab w:val="left" w:pos="567"/>
        </w:tabs>
        <w:ind w:left="0" w:firstLine="0"/>
        <w:rPr>
          <w:rFonts w:cs="Times New Roman"/>
          <w:szCs w:val="24"/>
        </w:rPr>
      </w:pPr>
      <w:r w:rsidRPr="00BA4F0F">
        <w:rPr>
          <w:rFonts w:cs="Times New Roman"/>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rFonts w:cs="Times New Roman"/>
          <w:i/>
          <w:szCs w:val="24"/>
        </w:rPr>
        <w:t>Сryptosporidium parvum, Salmonella spp., Shigella spp., Listeria spp., Yersenia spp.</w:t>
      </w:r>
      <w:r w:rsidRPr="00BA4F0F">
        <w:rPr>
          <w:rFonts w:cs="Times New Roman"/>
          <w:szCs w:val="24"/>
        </w:rPr>
        <w:t xml:space="preserve">, вирусы (ротавирусы, аденовирусы). Энтероколиты могут быть обусловлены </w:t>
      </w:r>
      <w:r w:rsidRPr="00BA4F0F">
        <w:rPr>
          <w:rFonts w:cs="Times New Roman"/>
          <w:i/>
          <w:szCs w:val="24"/>
        </w:rPr>
        <w:t>Candida spp</w:t>
      </w:r>
      <w:r w:rsidRPr="00BA4F0F">
        <w:rPr>
          <w:rFonts w:cs="Times New Roman"/>
          <w:szCs w:val="24"/>
        </w:rPr>
        <w:t xml:space="preserve">. При количественном исследовании кала следует обращать внимание на выделение штаммов </w:t>
      </w:r>
      <w:r w:rsidRPr="00BA4F0F">
        <w:rPr>
          <w:rFonts w:cs="Times New Roman"/>
          <w:i/>
          <w:szCs w:val="24"/>
        </w:rPr>
        <w:t>Pseudomonas aeruginos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6D6D15CE"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0CEA7481" w14:textId="77777777" w:rsidR="0075793D" w:rsidRPr="00BA4F0F" w:rsidRDefault="0075793D" w:rsidP="0075793D">
      <w:pPr>
        <w:pStyle w:val="afe"/>
        <w:ind w:left="0"/>
        <w:rPr>
          <w:rFonts w:cs="Times New Roman"/>
          <w:i/>
          <w:szCs w:val="24"/>
        </w:rPr>
      </w:pPr>
    </w:p>
    <w:p w14:paraId="1984254C"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7D97A36E" w14:textId="77777777" w:rsidR="0075793D" w:rsidRPr="00BA4F0F" w:rsidRDefault="0075793D" w:rsidP="005E0272">
      <w:pPr>
        <w:numPr>
          <w:ilvl w:val="0"/>
          <w:numId w:val="162"/>
        </w:numPr>
        <w:tabs>
          <w:tab w:val="left" w:pos="0"/>
          <w:tab w:val="left" w:pos="567"/>
        </w:tabs>
        <w:ind w:left="0" w:firstLine="0"/>
        <w:rPr>
          <w:rFonts w:cs="Times New Roman"/>
          <w:szCs w:val="24"/>
        </w:rPr>
      </w:pPr>
      <w:r w:rsidRPr="00BA4F0F">
        <w:rPr>
          <w:rFonts w:cs="Times New Roman"/>
          <w:szCs w:val="24"/>
        </w:rPr>
        <w:t xml:space="preserve">Показания — наличие признаков стоматита. </w:t>
      </w:r>
    </w:p>
    <w:p w14:paraId="3D65B676" w14:textId="77777777" w:rsidR="0075793D" w:rsidRPr="00BA4F0F" w:rsidRDefault="0075793D" w:rsidP="005E0272">
      <w:pPr>
        <w:numPr>
          <w:ilvl w:val="0"/>
          <w:numId w:val="162"/>
        </w:numPr>
        <w:tabs>
          <w:tab w:val="left" w:pos="0"/>
          <w:tab w:val="left" w:pos="567"/>
        </w:tabs>
        <w:ind w:left="0" w:firstLine="0"/>
        <w:rPr>
          <w:rFonts w:cs="Times New Roman"/>
          <w:szCs w:val="24"/>
        </w:rPr>
      </w:pPr>
      <w:r w:rsidRPr="00BA4F0F">
        <w:rPr>
          <w:rFonts w:cs="Times New Roman"/>
          <w:szCs w:val="24"/>
        </w:rPr>
        <w:t xml:space="preserve">При нейтропении обращают внимание на выделение </w:t>
      </w:r>
      <w:r w:rsidRPr="00BA4F0F">
        <w:rPr>
          <w:rFonts w:cs="Times New Roman"/>
          <w:i/>
          <w:szCs w:val="24"/>
        </w:rPr>
        <w:t>Candida spp</w:t>
      </w:r>
      <w:r w:rsidRPr="00BA4F0F">
        <w:rPr>
          <w:rFonts w:cs="Times New Roman"/>
          <w:szCs w:val="24"/>
        </w:rPr>
        <w:t xml:space="preserve">., грамотрицательных бактерий, особенно </w:t>
      </w:r>
      <w:r w:rsidRPr="00BA4F0F">
        <w:rPr>
          <w:rFonts w:cs="Times New Roman"/>
          <w:i/>
          <w:szCs w:val="24"/>
        </w:rPr>
        <w:t>Pseudomonas aeruginosa</w:t>
      </w:r>
      <w:r w:rsidRPr="00BA4F0F">
        <w:rPr>
          <w:rFonts w:cs="Times New Roman"/>
          <w:szCs w:val="24"/>
        </w:rPr>
        <w:t xml:space="preserve"> или </w:t>
      </w:r>
      <w:r w:rsidRPr="00BA4F0F">
        <w:rPr>
          <w:rFonts w:cs="Times New Roman"/>
          <w:i/>
          <w:szCs w:val="24"/>
          <w:lang w:val="en-US"/>
        </w:rPr>
        <w:t>Stenotrophomonas</w:t>
      </w:r>
      <w:r w:rsidRPr="00BA4F0F">
        <w:rPr>
          <w:rFonts w:cs="Times New Roman"/>
          <w:i/>
          <w:szCs w:val="24"/>
        </w:rPr>
        <w:t xml:space="preserve"> </w:t>
      </w:r>
      <w:r w:rsidRPr="00BA4F0F">
        <w:rPr>
          <w:rFonts w:cs="Times New Roman"/>
          <w:i/>
          <w:szCs w:val="24"/>
          <w:lang w:val="en-US"/>
        </w:rPr>
        <w:t>maltophili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ы. </w:t>
      </w:r>
    </w:p>
    <w:p w14:paraId="02159E51" w14:textId="77777777" w:rsidR="0075793D" w:rsidRPr="00BA4F0F" w:rsidRDefault="0075793D" w:rsidP="005E0272">
      <w:pPr>
        <w:numPr>
          <w:ilvl w:val="0"/>
          <w:numId w:val="162"/>
        </w:numPr>
        <w:tabs>
          <w:tab w:val="left" w:pos="0"/>
          <w:tab w:val="left" w:pos="567"/>
        </w:tabs>
        <w:ind w:left="0" w:firstLine="0"/>
        <w:rPr>
          <w:rFonts w:cs="Times New Roman"/>
          <w:szCs w:val="24"/>
        </w:rPr>
      </w:pPr>
      <w:r w:rsidRPr="00BA4F0F">
        <w:rPr>
          <w:rFonts w:cs="Times New Roman"/>
          <w:szCs w:val="24"/>
        </w:rPr>
        <w:t xml:space="preserve">Следует помнить, что такие бактерии, как </w:t>
      </w:r>
      <w:r w:rsidRPr="00BA4F0F">
        <w:rPr>
          <w:rFonts w:cs="Times New Roman"/>
          <w:i/>
          <w:szCs w:val="24"/>
        </w:rPr>
        <w:t>Enterococcus spp.</w:t>
      </w:r>
      <w:r w:rsidRPr="00BA4F0F">
        <w:rPr>
          <w:rFonts w:cs="Times New Roman"/>
          <w:szCs w:val="24"/>
        </w:rPr>
        <w:t xml:space="preserve"> и стрептококки группы </w:t>
      </w:r>
      <w:r w:rsidRPr="00BA4F0F">
        <w:rPr>
          <w:rFonts w:cs="Times New Roman"/>
          <w:i/>
          <w:szCs w:val="24"/>
        </w:rPr>
        <w:t>viridans</w:t>
      </w:r>
      <w:r w:rsidRPr="00BA4F0F">
        <w:rPr>
          <w:rFonts w:cs="Times New Roman"/>
          <w:szCs w:val="24"/>
        </w:rPr>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12674DEA"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Дрожжевые грибы рода </w:t>
      </w:r>
      <w:r w:rsidRPr="00BA4F0F">
        <w:rPr>
          <w:rFonts w:cs="Times New Roman"/>
          <w:i/>
          <w:szCs w:val="24"/>
        </w:rPr>
        <w:t>Candida</w:t>
      </w:r>
      <w:r w:rsidRPr="00BA4F0F">
        <w:rPr>
          <w:rFonts w:cs="Times New Roman"/>
          <w:szCs w:val="24"/>
        </w:rPr>
        <w:t xml:space="preserve"> обнаруживают у 30% здоровых людей. </w:t>
      </w:r>
    </w:p>
    <w:p w14:paraId="2024BE3D" w14:textId="77777777" w:rsidR="0075793D" w:rsidRPr="00BA4F0F" w:rsidRDefault="0075793D" w:rsidP="0075793D">
      <w:pPr>
        <w:pStyle w:val="afe"/>
        <w:ind w:left="0"/>
        <w:rPr>
          <w:rFonts w:cs="Times New Roman"/>
          <w:i/>
          <w:szCs w:val="24"/>
        </w:rPr>
      </w:pPr>
    </w:p>
    <w:p w14:paraId="3CA2E56E"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50487A70" w14:textId="77777777" w:rsidR="0075793D" w:rsidRPr="00BA4F0F" w:rsidRDefault="0075793D" w:rsidP="005E0272">
      <w:pPr>
        <w:numPr>
          <w:ilvl w:val="0"/>
          <w:numId w:val="186"/>
        </w:numPr>
        <w:tabs>
          <w:tab w:val="left" w:pos="0"/>
          <w:tab w:val="left" w:pos="567"/>
        </w:tabs>
        <w:ind w:left="0" w:firstLine="0"/>
        <w:rPr>
          <w:rFonts w:cs="Times New Roman"/>
          <w:szCs w:val="24"/>
        </w:rPr>
      </w:pPr>
      <w:r w:rsidRPr="00BA4F0F">
        <w:rPr>
          <w:rFonts w:cs="Times New Roman"/>
          <w:szCs w:val="24"/>
        </w:rPr>
        <w:t xml:space="preserve">Показания — боль по ходу пищевода. </w:t>
      </w:r>
    </w:p>
    <w:p w14:paraId="078DED7D" w14:textId="77777777" w:rsidR="0075793D" w:rsidRPr="00BA4F0F" w:rsidRDefault="0075793D" w:rsidP="005E0272">
      <w:pPr>
        <w:numPr>
          <w:ilvl w:val="0"/>
          <w:numId w:val="186"/>
        </w:numPr>
        <w:tabs>
          <w:tab w:val="left" w:pos="0"/>
          <w:tab w:val="left" w:pos="567"/>
        </w:tabs>
        <w:ind w:left="0" w:firstLine="0"/>
        <w:rPr>
          <w:rFonts w:cs="Times New Roman"/>
          <w:szCs w:val="24"/>
        </w:rPr>
      </w:pPr>
      <w:r w:rsidRPr="00BA4F0F">
        <w:rPr>
          <w:rFonts w:cs="Times New Roman"/>
          <w:szCs w:val="24"/>
        </w:rPr>
        <w:t>Выполняется эзофагоскопия (число тромбоцитов должно быть не менее 50 × 10</w:t>
      </w:r>
      <w:r w:rsidRPr="00BA4F0F">
        <w:rPr>
          <w:rFonts w:cs="Times New Roman"/>
          <w:szCs w:val="24"/>
          <w:vertAlign w:val="superscript"/>
        </w:rPr>
        <w:t>9</w:t>
      </w:r>
      <w:r w:rsidRPr="00BA4F0F">
        <w:rPr>
          <w:rFonts w:cs="Times New Roman"/>
          <w:szCs w:val="24"/>
        </w:rPr>
        <w:t xml:space="preserve"> /л). </w:t>
      </w:r>
    </w:p>
    <w:p w14:paraId="6ADC7CDF" w14:textId="77777777" w:rsidR="0075793D" w:rsidRPr="00BA4F0F" w:rsidRDefault="0075793D" w:rsidP="005E0272">
      <w:pPr>
        <w:numPr>
          <w:ilvl w:val="0"/>
          <w:numId w:val="186"/>
        </w:numPr>
        <w:tabs>
          <w:tab w:val="left" w:pos="0"/>
          <w:tab w:val="left" w:pos="567"/>
        </w:tabs>
        <w:ind w:left="0" w:firstLine="0"/>
        <w:rPr>
          <w:rFonts w:cs="Times New Roman"/>
          <w:szCs w:val="24"/>
        </w:rPr>
      </w:pPr>
      <w:r w:rsidRPr="00BA4F0F">
        <w:rPr>
          <w:rFonts w:cs="Times New Roman"/>
          <w:szCs w:val="24"/>
        </w:rPr>
        <w:t xml:space="preserve">Проводится соскоб со слизистой пищевода (браш-методом при нейтропении) или биопсия (вне нейтропении). </w:t>
      </w:r>
    </w:p>
    <w:p w14:paraId="27AF5426" w14:textId="77777777" w:rsidR="0075793D" w:rsidRPr="00BA4F0F" w:rsidRDefault="0075793D" w:rsidP="005E0272">
      <w:pPr>
        <w:numPr>
          <w:ilvl w:val="0"/>
          <w:numId w:val="186"/>
        </w:numPr>
        <w:tabs>
          <w:tab w:val="left" w:pos="0"/>
          <w:tab w:val="left" w:pos="567"/>
        </w:tabs>
        <w:ind w:left="0" w:firstLine="0"/>
        <w:rPr>
          <w:rFonts w:cs="Times New Roman"/>
          <w:szCs w:val="24"/>
        </w:rPr>
      </w:pPr>
      <w:r w:rsidRPr="00BA4F0F">
        <w:rPr>
          <w:rFonts w:cs="Times New Roman"/>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0C3C0741" w14:textId="77777777" w:rsidR="0075793D" w:rsidRPr="00BA4F0F" w:rsidRDefault="0075793D" w:rsidP="0075793D">
      <w:pPr>
        <w:pStyle w:val="afe"/>
        <w:ind w:left="0"/>
        <w:rPr>
          <w:rFonts w:cs="Times New Roman"/>
          <w:i/>
          <w:szCs w:val="24"/>
        </w:rPr>
      </w:pPr>
    </w:p>
    <w:p w14:paraId="75EF0D18"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6ED652AB" w14:textId="77777777" w:rsidR="0075793D" w:rsidRPr="00BA4F0F" w:rsidRDefault="0075793D" w:rsidP="005E0272">
      <w:pPr>
        <w:numPr>
          <w:ilvl w:val="0"/>
          <w:numId w:val="163"/>
        </w:numPr>
        <w:tabs>
          <w:tab w:val="left" w:pos="0"/>
          <w:tab w:val="left" w:pos="567"/>
        </w:tabs>
        <w:ind w:left="0" w:firstLine="0"/>
        <w:rPr>
          <w:rFonts w:cs="Times New Roman"/>
          <w:szCs w:val="24"/>
        </w:rPr>
      </w:pPr>
      <w:r w:rsidRPr="00BA4F0F">
        <w:rPr>
          <w:rFonts w:cs="Times New Roman"/>
          <w:szCs w:val="24"/>
        </w:rPr>
        <w:t>Показания:</w:t>
      </w:r>
    </w:p>
    <w:p w14:paraId="2F2E5B30" w14:textId="77777777" w:rsidR="0075793D" w:rsidRPr="00BA4F0F" w:rsidRDefault="0075793D" w:rsidP="005E0272">
      <w:pPr>
        <w:numPr>
          <w:ilvl w:val="0"/>
          <w:numId w:val="187"/>
        </w:numPr>
        <w:tabs>
          <w:tab w:val="left" w:pos="0"/>
          <w:tab w:val="left" w:pos="567"/>
        </w:tabs>
        <w:ind w:left="0" w:firstLine="0"/>
        <w:rPr>
          <w:rFonts w:cs="Times New Roman"/>
          <w:szCs w:val="24"/>
        </w:rPr>
      </w:pPr>
      <w:r w:rsidRPr="00BA4F0F">
        <w:rPr>
          <w:rFonts w:cs="Times New Roman"/>
          <w:szCs w:val="24"/>
        </w:rPr>
        <w:t xml:space="preserve">Воспаление или повреждение слизистой (трещина, парапроктит и др.) прямой кишки. </w:t>
      </w:r>
    </w:p>
    <w:p w14:paraId="206D1E06" w14:textId="77777777" w:rsidR="0075793D" w:rsidRPr="00BA4F0F" w:rsidRDefault="0075793D" w:rsidP="005E0272">
      <w:pPr>
        <w:numPr>
          <w:ilvl w:val="0"/>
          <w:numId w:val="187"/>
        </w:numPr>
        <w:tabs>
          <w:tab w:val="left" w:pos="0"/>
          <w:tab w:val="left" w:pos="567"/>
        </w:tabs>
        <w:ind w:left="0" w:firstLine="0"/>
        <w:rPr>
          <w:rFonts w:cs="Times New Roman"/>
          <w:szCs w:val="24"/>
        </w:rPr>
      </w:pPr>
      <w:r w:rsidRPr="00BA4F0F">
        <w:rPr>
          <w:rFonts w:cs="Times New Roman"/>
          <w:szCs w:val="24"/>
        </w:rPr>
        <w:t xml:space="preserve">У больных с фебрильной нейтропенией более 3-4 дней. </w:t>
      </w:r>
    </w:p>
    <w:p w14:paraId="1525A100" w14:textId="77777777" w:rsidR="0075793D" w:rsidRPr="00BA4F0F" w:rsidRDefault="0075793D" w:rsidP="005E0272">
      <w:pPr>
        <w:numPr>
          <w:ilvl w:val="0"/>
          <w:numId w:val="164"/>
        </w:numPr>
        <w:tabs>
          <w:tab w:val="left" w:pos="0"/>
          <w:tab w:val="left" w:pos="567"/>
        </w:tabs>
        <w:ind w:left="0" w:firstLine="0"/>
        <w:rPr>
          <w:rFonts w:cs="Times New Roman"/>
          <w:szCs w:val="24"/>
        </w:rPr>
      </w:pPr>
      <w:r w:rsidRPr="00BA4F0F">
        <w:rPr>
          <w:rFonts w:cs="Times New Roman"/>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5F9E4827" w14:textId="77777777" w:rsidR="0075793D" w:rsidRPr="00BA4F0F" w:rsidRDefault="0075793D" w:rsidP="005E0272">
      <w:pPr>
        <w:numPr>
          <w:ilvl w:val="0"/>
          <w:numId w:val="164"/>
        </w:numPr>
        <w:tabs>
          <w:tab w:val="left" w:pos="0"/>
          <w:tab w:val="left" w:pos="567"/>
        </w:tabs>
        <w:ind w:left="0" w:firstLine="0"/>
        <w:rPr>
          <w:rFonts w:cs="Times New Roman"/>
          <w:szCs w:val="24"/>
        </w:rPr>
      </w:pPr>
      <w:r w:rsidRPr="00BA4F0F">
        <w:rPr>
          <w:rFonts w:cs="Times New Roman"/>
          <w:szCs w:val="24"/>
        </w:rPr>
        <w:t xml:space="preserve">Обращают внимание, прежде всего на выделение полирезистентных грамотрицаетельных бактерий - </w:t>
      </w:r>
      <w:r w:rsidRPr="00BA4F0F">
        <w:rPr>
          <w:rFonts w:cs="Times New Roman"/>
          <w:i/>
          <w:szCs w:val="24"/>
        </w:rPr>
        <w:t>Pseudomonas aeruginos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 </w:t>
      </w:r>
    </w:p>
    <w:p w14:paraId="5642E120" w14:textId="77777777" w:rsidR="0075793D" w:rsidRPr="00BA4F0F" w:rsidRDefault="0075793D" w:rsidP="0075793D">
      <w:pPr>
        <w:pStyle w:val="afe"/>
        <w:ind w:left="0"/>
        <w:rPr>
          <w:rFonts w:cs="Times New Roman"/>
          <w:i/>
          <w:szCs w:val="24"/>
        </w:rPr>
      </w:pPr>
    </w:p>
    <w:p w14:paraId="5EC3641C"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08E47E10" w14:textId="77777777" w:rsidR="0075793D" w:rsidRPr="00BA4F0F" w:rsidRDefault="0075793D" w:rsidP="005E0272">
      <w:pPr>
        <w:numPr>
          <w:ilvl w:val="0"/>
          <w:numId w:val="188"/>
        </w:numPr>
        <w:tabs>
          <w:tab w:val="left" w:pos="0"/>
          <w:tab w:val="left" w:pos="567"/>
        </w:tabs>
        <w:ind w:left="0" w:firstLine="0"/>
        <w:rPr>
          <w:rFonts w:cs="Times New Roman"/>
          <w:szCs w:val="24"/>
        </w:rPr>
      </w:pPr>
      <w:r w:rsidRPr="00BA4F0F">
        <w:rPr>
          <w:rFonts w:cs="Times New Roman"/>
          <w:szCs w:val="24"/>
        </w:rPr>
        <w:t xml:space="preserve">Показания — наличие некроза слизистой оболочки носового хода. </w:t>
      </w:r>
    </w:p>
    <w:p w14:paraId="40C4D0E7" w14:textId="77777777" w:rsidR="0075793D" w:rsidRPr="00BA4F0F" w:rsidRDefault="0075793D" w:rsidP="005E0272">
      <w:pPr>
        <w:numPr>
          <w:ilvl w:val="0"/>
          <w:numId w:val="188"/>
        </w:numPr>
        <w:tabs>
          <w:tab w:val="left" w:pos="0"/>
          <w:tab w:val="left" w:pos="567"/>
        </w:tabs>
        <w:ind w:left="0" w:firstLine="0"/>
        <w:rPr>
          <w:rFonts w:cs="Times New Roman"/>
          <w:szCs w:val="24"/>
        </w:rPr>
      </w:pPr>
      <w:r w:rsidRPr="00BA4F0F">
        <w:rPr>
          <w:rFonts w:cs="Times New Roman"/>
          <w:szCs w:val="24"/>
        </w:rPr>
        <w:t xml:space="preserve">Исследование проводят только на плесневые (мицелиальные) грибы. </w:t>
      </w:r>
    </w:p>
    <w:p w14:paraId="598F0462"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5EA814F7" w14:textId="77777777" w:rsidR="0075793D" w:rsidRPr="00BA4F0F" w:rsidRDefault="0075793D" w:rsidP="0075793D">
      <w:pPr>
        <w:pStyle w:val="afe"/>
        <w:ind w:left="0"/>
        <w:rPr>
          <w:rFonts w:cs="Times New Roman"/>
          <w:i/>
          <w:szCs w:val="24"/>
        </w:rPr>
      </w:pPr>
    </w:p>
    <w:p w14:paraId="7139411D" w14:textId="77777777" w:rsidR="0075793D" w:rsidRPr="00BA4F0F" w:rsidRDefault="0075793D" w:rsidP="0075793D">
      <w:pPr>
        <w:pStyle w:val="afe"/>
        <w:ind w:left="0"/>
        <w:rPr>
          <w:rFonts w:cs="Times New Roman"/>
          <w:i/>
          <w:szCs w:val="24"/>
        </w:rPr>
      </w:pPr>
      <w:r w:rsidRPr="00BA4F0F">
        <w:rPr>
          <w:rFonts w:cs="Times New Roman"/>
          <w:i/>
          <w:szCs w:val="24"/>
        </w:rPr>
        <w:t>Микробиологическое исследование биоптатов кожи</w:t>
      </w:r>
    </w:p>
    <w:p w14:paraId="3C83D944" w14:textId="77777777" w:rsidR="0075793D" w:rsidRPr="00BA4F0F" w:rsidRDefault="0075793D" w:rsidP="005E0272">
      <w:pPr>
        <w:numPr>
          <w:ilvl w:val="0"/>
          <w:numId w:val="165"/>
        </w:numPr>
        <w:tabs>
          <w:tab w:val="left" w:pos="0"/>
          <w:tab w:val="left" w:pos="567"/>
        </w:tabs>
        <w:ind w:left="0" w:firstLine="0"/>
        <w:rPr>
          <w:rFonts w:cs="Times New Roman"/>
          <w:szCs w:val="24"/>
        </w:rPr>
      </w:pPr>
      <w:r w:rsidRPr="00BA4F0F">
        <w:rPr>
          <w:rFonts w:cs="Times New Roman"/>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2932D68D" w14:textId="77777777" w:rsidR="0075793D" w:rsidRPr="00BA4F0F" w:rsidRDefault="0075793D" w:rsidP="005E0272">
      <w:pPr>
        <w:numPr>
          <w:ilvl w:val="0"/>
          <w:numId w:val="165"/>
        </w:numPr>
        <w:tabs>
          <w:tab w:val="left" w:pos="0"/>
          <w:tab w:val="left" w:pos="567"/>
        </w:tabs>
        <w:ind w:left="0" w:firstLine="0"/>
        <w:rPr>
          <w:rFonts w:cs="Times New Roman"/>
          <w:szCs w:val="24"/>
        </w:rPr>
      </w:pPr>
      <w:r w:rsidRPr="00BA4F0F">
        <w:rPr>
          <w:rFonts w:cs="Times New Roman"/>
          <w:szCs w:val="24"/>
        </w:rPr>
        <w:t xml:space="preserve">Проводят биопсию тех образований, давность которых составляет 1—2 суток. Биопсию проводят с захватом дермы. </w:t>
      </w:r>
    </w:p>
    <w:p w14:paraId="1E5DB8B0" w14:textId="77777777" w:rsidR="0075793D" w:rsidRPr="00BA4F0F" w:rsidRDefault="0075793D" w:rsidP="005E0272">
      <w:pPr>
        <w:numPr>
          <w:ilvl w:val="0"/>
          <w:numId w:val="165"/>
        </w:numPr>
        <w:tabs>
          <w:tab w:val="left" w:pos="0"/>
          <w:tab w:val="left" w:pos="567"/>
        </w:tabs>
        <w:ind w:left="0" w:firstLine="0"/>
        <w:rPr>
          <w:rFonts w:cs="Times New Roman"/>
          <w:szCs w:val="24"/>
        </w:rPr>
      </w:pPr>
      <w:r w:rsidRPr="00BA4F0F">
        <w:rPr>
          <w:rFonts w:cs="Times New Roman"/>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0C830D22" w14:textId="77777777" w:rsidR="0075793D" w:rsidRPr="00BA4F0F" w:rsidRDefault="0075793D" w:rsidP="0075793D">
      <w:pPr>
        <w:pStyle w:val="afe"/>
        <w:ind w:left="0"/>
        <w:rPr>
          <w:rFonts w:cs="Times New Roman"/>
          <w:szCs w:val="24"/>
          <w:u w:val="single"/>
        </w:rPr>
      </w:pPr>
    </w:p>
    <w:p w14:paraId="1A9B98FC" w14:textId="77777777" w:rsidR="0075793D" w:rsidRPr="00BA4F0F" w:rsidRDefault="0075793D" w:rsidP="0075793D">
      <w:pPr>
        <w:pStyle w:val="afe"/>
        <w:ind w:left="0"/>
        <w:rPr>
          <w:rFonts w:cs="Times New Roman"/>
          <w:b/>
          <w:i/>
          <w:szCs w:val="24"/>
        </w:rPr>
      </w:pPr>
      <w:r w:rsidRPr="00BA4F0F">
        <w:rPr>
          <w:rFonts w:cs="Times New Roman"/>
          <w:b/>
          <w:i/>
          <w:szCs w:val="24"/>
        </w:rPr>
        <w:t>Компьютерная томография легких</w:t>
      </w:r>
    </w:p>
    <w:p w14:paraId="5E48C7E6" w14:textId="77777777" w:rsidR="0075793D" w:rsidRPr="00BA4F0F" w:rsidRDefault="0075793D" w:rsidP="005E0272">
      <w:pPr>
        <w:numPr>
          <w:ilvl w:val="0"/>
          <w:numId w:val="166"/>
        </w:numPr>
        <w:tabs>
          <w:tab w:val="left" w:pos="0"/>
          <w:tab w:val="left" w:pos="567"/>
        </w:tabs>
        <w:ind w:left="0" w:firstLine="0"/>
        <w:rPr>
          <w:rFonts w:cs="Times New Roman"/>
          <w:szCs w:val="24"/>
        </w:rPr>
      </w:pPr>
      <w:r w:rsidRPr="00BA4F0F">
        <w:rPr>
          <w:rFonts w:cs="Times New Roman"/>
          <w:szCs w:val="24"/>
        </w:rPr>
        <w:t>Показания:</w:t>
      </w:r>
    </w:p>
    <w:p w14:paraId="29299FEB" w14:textId="77777777" w:rsidR="0075793D" w:rsidRPr="00BA4F0F" w:rsidRDefault="0075793D" w:rsidP="005E0272">
      <w:pPr>
        <w:numPr>
          <w:ilvl w:val="0"/>
          <w:numId w:val="167"/>
        </w:numPr>
        <w:tabs>
          <w:tab w:val="left" w:pos="0"/>
          <w:tab w:val="left" w:pos="567"/>
        </w:tabs>
        <w:ind w:left="0" w:firstLine="0"/>
        <w:rPr>
          <w:rFonts w:cs="Times New Roman"/>
          <w:szCs w:val="24"/>
        </w:rPr>
      </w:pPr>
      <w:r w:rsidRPr="00BA4F0F">
        <w:rPr>
          <w:rFonts w:cs="Times New Roman"/>
          <w:szCs w:val="24"/>
        </w:rPr>
        <w:t xml:space="preserve">Лихорадка неясной этиологии ≥ 5 дней в период нейтропении при нормальной физикальной картине в легких. </w:t>
      </w:r>
    </w:p>
    <w:p w14:paraId="3CE8BA49" w14:textId="77777777" w:rsidR="0075793D" w:rsidRPr="00BA4F0F" w:rsidRDefault="0075793D" w:rsidP="005E0272">
      <w:pPr>
        <w:numPr>
          <w:ilvl w:val="0"/>
          <w:numId w:val="167"/>
        </w:numPr>
        <w:tabs>
          <w:tab w:val="left" w:pos="0"/>
          <w:tab w:val="left" w:pos="567"/>
        </w:tabs>
        <w:ind w:left="0" w:firstLine="0"/>
        <w:rPr>
          <w:rFonts w:cs="Times New Roman"/>
          <w:szCs w:val="24"/>
        </w:rPr>
      </w:pPr>
      <w:r w:rsidRPr="00BA4F0F">
        <w:rPr>
          <w:rFonts w:cs="Times New Roman"/>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473F5A09" w14:textId="77777777" w:rsidR="0075793D" w:rsidRPr="00BA4F0F" w:rsidRDefault="0075793D" w:rsidP="005E0272">
      <w:pPr>
        <w:numPr>
          <w:ilvl w:val="0"/>
          <w:numId w:val="168"/>
        </w:numPr>
        <w:tabs>
          <w:tab w:val="left" w:pos="0"/>
          <w:tab w:val="left" w:pos="567"/>
        </w:tabs>
        <w:ind w:left="0" w:firstLine="0"/>
        <w:rPr>
          <w:rFonts w:cs="Times New Roman"/>
          <w:szCs w:val="24"/>
        </w:rPr>
      </w:pPr>
      <w:r w:rsidRPr="00BA4F0F">
        <w:rPr>
          <w:rFonts w:cs="Times New Roman"/>
          <w:szCs w:val="24"/>
        </w:rPr>
        <w:t xml:space="preserve">КТ легких следует проводить без предварительной рентгенографии грудной клетки. </w:t>
      </w:r>
    </w:p>
    <w:p w14:paraId="646DEB1A" w14:textId="77777777" w:rsidR="0075793D" w:rsidRPr="00BA4F0F" w:rsidRDefault="0075793D" w:rsidP="005E0272">
      <w:pPr>
        <w:numPr>
          <w:ilvl w:val="0"/>
          <w:numId w:val="168"/>
        </w:numPr>
        <w:tabs>
          <w:tab w:val="left" w:pos="0"/>
          <w:tab w:val="left" w:pos="567"/>
        </w:tabs>
        <w:ind w:left="0" w:firstLine="0"/>
        <w:rPr>
          <w:rFonts w:cs="Times New Roman"/>
          <w:szCs w:val="24"/>
        </w:rPr>
      </w:pPr>
      <w:r w:rsidRPr="00BA4F0F">
        <w:rPr>
          <w:rFonts w:cs="Times New Roman"/>
          <w:szCs w:val="24"/>
        </w:rPr>
        <w:t xml:space="preserve">КТ легких при лихорадке в период нейтропении проводят независимо от аускультативной картины легких. </w:t>
      </w:r>
    </w:p>
    <w:p w14:paraId="67E12A7F"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4428331C" w14:textId="77777777" w:rsidR="0075793D" w:rsidRPr="00BA4F0F" w:rsidRDefault="0075793D" w:rsidP="0075793D">
      <w:pPr>
        <w:pStyle w:val="afe"/>
        <w:ind w:left="0"/>
        <w:rPr>
          <w:rFonts w:cs="Times New Roman"/>
          <w:szCs w:val="24"/>
          <w:u w:val="single"/>
        </w:rPr>
      </w:pPr>
    </w:p>
    <w:p w14:paraId="553DA55E" w14:textId="77777777" w:rsidR="0075793D" w:rsidRPr="00BA4F0F" w:rsidRDefault="0075793D" w:rsidP="0075793D">
      <w:pPr>
        <w:pStyle w:val="afe"/>
        <w:ind w:left="0"/>
        <w:rPr>
          <w:rFonts w:cs="Times New Roman"/>
          <w:b/>
          <w:i/>
          <w:szCs w:val="24"/>
        </w:rPr>
      </w:pPr>
      <w:r w:rsidRPr="00BA4F0F">
        <w:rPr>
          <w:rFonts w:cs="Times New Roman"/>
          <w:b/>
          <w:i/>
          <w:szCs w:val="24"/>
        </w:rPr>
        <w:t>Бронхоальвеолярный лаваж</w:t>
      </w:r>
    </w:p>
    <w:p w14:paraId="38FDEC14" w14:textId="77777777" w:rsidR="0075793D" w:rsidRPr="00BA4F0F" w:rsidRDefault="0075793D" w:rsidP="005E0272">
      <w:pPr>
        <w:numPr>
          <w:ilvl w:val="0"/>
          <w:numId w:val="169"/>
        </w:numPr>
        <w:tabs>
          <w:tab w:val="left" w:pos="0"/>
          <w:tab w:val="left" w:pos="567"/>
        </w:tabs>
        <w:ind w:left="0" w:firstLine="0"/>
        <w:rPr>
          <w:rFonts w:cs="Times New Roman"/>
          <w:szCs w:val="24"/>
        </w:rPr>
      </w:pPr>
      <w:r w:rsidRPr="00BA4F0F">
        <w:rPr>
          <w:rFonts w:cs="Times New Roman"/>
          <w:szCs w:val="24"/>
        </w:rPr>
        <w:t>Показания: изменения в легких по данным КТ.</w:t>
      </w:r>
    </w:p>
    <w:p w14:paraId="00568872" w14:textId="77777777" w:rsidR="0075793D" w:rsidRPr="00BA4F0F" w:rsidRDefault="0075793D" w:rsidP="0075793D">
      <w:pPr>
        <w:tabs>
          <w:tab w:val="left" w:pos="0"/>
          <w:tab w:val="left" w:pos="567"/>
        </w:tabs>
        <w:rPr>
          <w:rFonts w:cs="Times New Roman"/>
          <w:szCs w:val="24"/>
        </w:rPr>
      </w:pPr>
      <w:r w:rsidRPr="00BA4F0F">
        <w:rPr>
          <w:rFonts w:cs="Times New Roman"/>
          <w:szCs w:val="24"/>
        </w:rPr>
        <w:t>Перечень диагностических тестов:</w:t>
      </w:r>
    </w:p>
    <w:p w14:paraId="12BD3457" w14:textId="77777777" w:rsidR="0075793D" w:rsidRPr="00BA4F0F" w:rsidRDefault="0075793D" w:rsidP="005E0272">
      <w:pPr>
        <w:numPr>
          <w:ilvl w:val="0"/>
          <w:numId w:val="170"/>
        </w:numPr>
        <w:tabs>
          <w:tab w:val="left" w:pos="0"/>
          <w:tab w:val="left" w:pos="567"/>
        </w:tabs>
        <w:ind w:left="0" w:firstLine="0"/>
        <w:rPr>
          <w:rFonts w:cs="Times New Roman"/>
          <w:szCs w:val="24"/>
        </w:rPr>
      </w:pPr>
      <w:r w:rsidRPr="00BA4F0F">
        <w:rPr>
          <w:rFonts w:cs="Times New Roman"/>
          <w:szCs w:val="24"/>
        </w:rPr>
        <w:t>Исследование жидкости бронхоальвеолярного лаважа (БАЛ):</w:t>
      </w:r>
    </w:p>
    <w:p w14:paraId="7F8DA68D"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Цитология мазков. </w:t>
      </w:r>
    </w:p>
    <w:p w14:paraId="783B5939"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Микроскопия мазков (окраска по Граму, Цилю—Нильсену). </w:t>
      </w:r>
    </w:p>
    <w:p w14:paraId="17DAE89B"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Флюоресцентная микроскопия на грибы с калькофлуором белым.</w:t>
      </w:r>
    </w:p>
    <w:p w14:paraId="441A3064"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3BBF3B01"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Микробиологическое исследование (посев) на </w:t>
      </w:r>
      <w:r w:rsidRPr="00BA4F0F">
        <w:rPr>
          <w:rFonts w:cs="Times New Roman"/>
          <w:i/>
          <w:szCs w:val="24"/>
          <w:lang w:val="en-US"/>
        </w:rPr>
        <w:t>Legionella</w:t>
      </w:r>
      <w:r w:rsidRPr="00BA4F0F">
        <w:rPr>
          <w:rFonts w:cs="Times New Roman"/>
          <w:i/>
          <w:szCs w:val="24"/>
        </w:rPr>
        <w:t xml:space="preserve"> </w:t>
      </w:r>
      <w:r w:rsidRPr="00BA4F0F">
        <w:rPr>
          <w:rFonts w:cs="Times New Roman"/>
          <w:i/>
          <w:szCs w:val="24"/>
          <w:lang w:val="en-US"/>
        </w:rPr>
        <w:t>spp</w:t>
      </w:r>
      <w:r w:rsidRPr="00BA4F0F">
        <w:rPr>
          <w:rFonts w:cs="Times New Roman"/>
          <w:i/>
          <w:szCs w:val="24"/>
        </w:rPr>
        <w:t>.</w:t>
      </w:r>
      <w:r w:rsidRPr="00BA4F0F">
        <w:rPr>
          <w:rFonts w:cs="Times New Roman"/>
          <w:szCs w:val="24"/>
        </w:rPr>
        <w:t xml:space="preserve"> </w:t>
      </w:r>
    </w:p>
    <w:p w14:paraId="32476490"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Исследование на микобактерии (ПЦР). </w:t>
      </w:r>
    </w:p>
    <w:p w14:paraId="77E9C1EC" w14:textId="77777777" w:rsidR="0075793D" w:rsidRPr="00BA4F0F" w:rsidRDefault="0075793D" w:rsidP="005E0272">
      <w:pPr>
        <w:numPr>
          <w:ilvl w:val="0"/>
          <w:numId w:val="171"/>
        </w:numPr>
        <w:tabs>
          <w:tab w:val="left" w:pos="0"/>
          <w:tab w:val="left" w:pos="567"/>
        </w:tabs>
        <w:ind w:left="0" w:firstLine="0"/>
        <w:rPr>
          <w:rFonts w:cs="Times New Roman"/>
          <w:i/>
          <w:szCs w:val="24"/>
        </w:rPr>
      </w:pPr>
      <w:r w:rsidRPr="00BA4F0F">
        <w:rPr>
          <w:rFonts w:cs="Times New Roman"/>
          <w:szCs w:val="24"/>
        </w:rPr>
        <w:t xml:space="preserve">Флюоресцентная микроскопия на </w:t>
      </w:r>
      <w:r w:rsidRPr="00BA4F0F">
        <w:rPr>
          <w:rFonts w:cs="Times New Roman"/>
          <w:i/>
          <w:szCs w:val="24"/>
        </w:rPr>
        <w:t xml:space="preserve">Pneumocystis jiroveci. </w:t>
      </w:r>
    </w:p>
    <w:p w14:paraId="5DC1843A"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Определение ДНК </w:t>
      </w:r>
      <w:r w:rsidRPr="00BA4F0F">
        <w:rPr>
          <w:rFonts w:cs="Times New Roman"/>
          <w:i/>
          <w:szCs w:val="24"/>
          <w:lang w:val="en-US"/>
        </w:rPr>
        <w:t>Pneumocystis</w:t>
      </w:r>
      <w:r w:rsidRPr="00BA4F0F">
        <w:rPr>
          <w:rFonts w:cs="Times New Roman"/>
          <w:i/>
          <w:szCs w:val="24"/>
        </w:rPr>
        <w:t xml:space="preserve"> </w:t>
      </w:r>
      <w:r w:rsidRPr="00BA4F0F">
        <w:rPr>
          <w:rFonts w:cs="Times New Roman"/>
          <w:i/>
          <w:szCs w:val="24"/>
          <w:lang w:val="en-US"/>
        </w:rPr>
        <w:t>jirovecii</w:t>
      </w:r>
      <w:r w:rsidRPr="00BA4F0F">
        <w:rPr>
          <w:rFonts w:cs="Times New Roman"/>
          <w:szCs w:val="24"/>
        </w:rPr>
        <w:t xml:space="preserve"> (ПЦР).</w:t>
      </w:r>
    </w:p>
    <w:p w14:paraId="63FA8AE5"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Определение антигена </w:t>
      </w:r>
      <w:r w:rsidRPr="00BA4F0F">
        <w:rPr>
          <w:rFonts w:cs="Times New Roman"/>
          <w:i/>
          <w:szCs w:val="24"/>
        </w:rPr>
        <w:t>Aspergillus</w:t>
      </w:r>
      <w:r w:rsidRPr="00BA4F0F">
        <w:rPr>
          <w:rFonts w:cs="Times New Roman"/>
          <w:szCs w:val="24"/>
        </w:rPr>
        <w:t xml:space="preserve"> (галактоманнан) в жидкости БАЛ.</w:t>
      </w:r>
    </w:p>
    <w:p w14:paraId="1DAF6DA0"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Определение антигена </w:t>
      </w:r>
      <w:r w:rsidRPr="00BA4F0F">
        <w:rPr>
          <w:rFonts w:cs="Times New Roman"/>
          <w:i/>
          <w:szCs w:val="24"/>
          <w:lang w:val="en-US"/>
        </w:rPr>
        <w:t>Legionella</w:t>
      </w:r>
      <w:r w:rsidRPr="00BA4F0F">
        <w:rPr>
          <w:rFonts w:cs="Times New Roman"/>
          <w:i/>
          <w:szCs w:val="24"/>
        </w:rPr>
        <w:t xml:space="preserve"> </w:t>
      </w:r>
      <w:r w:rsidRPr="00BA4F0F">
        <w:rPr>
          <w:rFonts w:cs="Times New Roman"/>
          <w:i/>
          <w:szCs w:val="24"/>
          <w:lang w:val="en-US"/>
        </w:rPr>
        <w:t>pneumophilia</w:t>
      </w:r>
      <w:r w:rsidRPr="00BA4F0F">
        <w:rPr>
          <w:rFonts w:cs="Times New Roman"/>
          <w:szCs w:val="24"/>
        </w:rPr>
        <w:t xml:space="preserve"> в моче. </w:t>
      </w:r>
    </w:p>
    <w:p w14:paraId="6E0D6552"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Определение ДНК </w:t>
      </w:r>
      <w:r w:rsidRPr="00BA4F0F">
        <w:rPr>
          <w:rFonts w:cs="Times New Roman"/>
          <w:i/>
          <w:szCs w:val="24"/>
          <w:lang w:val="en-US"/>
        </w:rPr>
        <w:t>Mycoplasma</w:t>
      </w:r>
      <w:r w:rsidRPr="00BA4F0F">
        <w:rPr>
          <w:rFonts w:cs="Times New Roman"/>
          <w:i/>
          <w:szCs w:val="24"/>
        </w:rPr>
        <w:t xml:space="preserve"> </w:t>
      </w:r>
      <w:r w:rsidRPr="00BA4F0F">
        <w:rPr>
          <w:rFonts w:cs="Times New Roman"/>
          <w:i/>
          <w:szCs w:val="24"/>
          <w:lang w:val="en-US"/>
        </w:rPr>
        <w:t>pneumonia</w:t>
      </w:r>
      <w:r w:rsidRPr="00BA4F0F">
        <w:rPr>
          <w:rFonts w:cs="Times New Roman"/>
          <w:i/>
          <w:szCs w:val="24"/>
        </w:rPr>
        <w:t xml:space="preserve">, </w:t>
      </w:r>
      <w:r w:rsidRPr="00BA4F0F">
        <w:rPr>
          <w:rFonts w:cs="Times New Roman"/>
          <w:i/>
          <w:szCs w:val="24"/>
          <w:lang w:val="en-US"/>
        </w:rPr>
        <w:t>Chlamydophila</w:t>
      </w:r>
      <w:r w:rsidRPr="00BA4F0F">
        <w:rPr>
          <w:rFonts w:cs="Times New Roman"/>
          <w:i/>
          <w:szCs w:val="24"/>
        </w:rPr>
        <w:t xml:space="preserve"> </w:t>
      </w:r>
      <w:r w:rsidRPr="00BA4F0F">
        <w:rPr>
          <w:rFonts w:cs="Times New Roman"/>
          <w:i/>
          <w:szCs w:val="24"/>
          <w:lang w:val="en-US"/>
        </w:rPr>
        <w:t>pneumoniae</w:t>
      </w:r>
      <w:r w:rsidRPr="00BA4F0F">
        <w:rPr>
          <w:rFonts w:cs="Times New Roman"/>
          <w:szCs w:val="24"/>
        </w:rPr>
        <w:t xml:space="preserve"> в жидкости БАЛ. </w:t>
      </w:r>
    </w:p>
    <w:p w14:paraId="12F4DE99" w14:textId="77777777" w:rsidR="0075793D" w:rsidRPr="00BA4F0F" w:rsidRDefault="0075793D" w:rsidP="005E0272">
      <w:pPr>
        <w:numPr>
          <w:ilvl w:val="0"/>
          <w:numId w:val="171"/>
        </w:numPr>
        <w:tabs>
          <w:tab w:val="left" w:pos="0"/>
          <w:tab w:val="left" w:pos="567"/>
        </w:tabs>
        <w:ind w:left="0" w:firstLine="0"/>
        <w:rPr>
          <w:rFonts w:cs="Times New Roman"/>
          <w:szCs w:val="24"/>
        </w:rPr>
      </w:pPr>
      <w:r w:rsidRPr="00BA4F0F">
        <w:rPr>
          <w:rFonts w:cs="Times New Roman"/>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570C44F5" w14:textId="77777777" w:rsidR="0075793D" w:rsidRPr="00BA4F0F" w:rsidRDefault="0075793D" w:rsidP="0075793D">
      <w:pPr>
        <w:pStyle w:val="afe"/>
        <w:ind w:left="0"/>
        <w:rPr>
          <w:rFonts w:cs="Times New Roman"/>
          <w:szCs w:val="24"/>
          <w:u w:val="single"/>
        </w:rPr>
      </w:pPr>
    </w:p>
    <w:p w14:paraId="0CBE5FBF" w14:textId="77777777" w:rsidR="0075793D" w:rsidRPr="00BA4F0F" w:rsidRDefault="0075793D" w:rsidP="0075793D">
      <w:pPr>
        <w:pStyle w:val="afe"/>
        <w:ind w:left="0"/>
        <w:rPr>
          <w:rFonts w:cs="Times New Roman"/>
          <w:b/>
          <w:i/>
          <w:szCs w:val="24"/>
        </w:rPr>
      </w:pPr>
      <w:r w:rsidRPr="00BA4F0F">
        <w:rPr>
          <w:rFonts w:cs="Times New Roman"/>
          <w:b/>
          <w:i/>
          <w:szCs w:val="24"/>
        </w:rPr>
        <w:t>Определение антигенов грибов</w:t>
      </w:r>
    </w:p>
    <w:p w14:paraId="7E6BD5B6" w14:textId="77777777" w:rsidR="0075793D" w:rsidRPr="00BA4F0F" w:rsidRDefault="0075793D" w:rsidP="0075793D">
      <w:pPr>
        <w:pStyle w:val="afe"/>
        <w:ind w:left="0"/>
        <w:rPr>
          <w:rFonts w:cs="Times New Roman"/>
          <w:i/>
          <w:szCs w:val="24"/>
        </w:rPr>
      </w:pPr>
      <w:r w:rsidRPr="00BA4F0F">
        <w:rPr>
          <w:rFonts w:cs="Times New Roman"/>
          <w:i/>
          <w:szCs w:val="24"/>
        </w:rPr>
        <w:t xml:space="preserve">Антиген Aspergillus (галактоманнан) </w:t>
      </w:r>
    </w:p>
    <w:p w14:paraId="09F29138" w14:textId="77777777" w:rsidR="0075793D" w:rsidRPr="00BA4F0F" w:rsidRDefault="0075793D" w:rsidP="005E0272">
      <w:pPr>
        <w:numPr>
          <w:ilvl w:val="0"/>
          <w:numId w:val="172"/>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Aspergillus</w:t>
      </w:r>
      <w:r w:rsidRPr="00BA4F0F">
        <w:rPr>
          <w:rFonts w:cs="Times New Roman"/>
          <w:szCs w:val="24"/>
        </w:rPr>
        <w:t xml:space="preserve"> включено в критерии диагностики инвазивного аспергиллеза.</w:t>
      </w:r>
    </w:p>
    <w:p w14:paraId="39B9CC9D" w14:textId="77777777" w:rsidR="0075793D" w:rsidRPr="00BA4F0F" w:rsidRDefault="0075793D" w:rsidP="005E0272">
      <w:pPr>
        <w:numPr>
          <w:ilvl w:val="0"/>
          <w:numId w:val="172"/>
        </w:numPr>
        <w:tabs>
          <w:tab w:val="left" w:pos="0"/>
          <w:tab w:val="left" w:pos="567"/>
        </w:tabs>
        <w:ind w:left="0" w:firstLine="0"/>
        <w:rPr>
          <w:rFonts w:cs="Times New Roman"/>
          <w:szCs w:val="24"/>
        </w:rPr>
      </w:pPr>
      <w:r w:rsidRPr="00BA4F0F">
        <w:rPr>
          <w:rFonts w:cs="Times New Roman"/>
          <w:szCs w:val="24"/>
        </w:rPr>
        <w:t xml:space="preserve">Образцы для исследования: </w:t>
      </w:r>
    </w:p>
    <w:p w14:paraId="27EB7083" w14:textId="77777777" w:rsidR="0075793D" w:rsidRPr="00BA4F0F" w:rsidRDefault="0075793D" w:rsidP="005E0272">
      <w:pPr>
        <w:numPr>
          <w:ilvl w:val="0"/>
          <w:numId w:val="173"/>
        </w:numPr>
        <w:tabs>
          <w:tab w:val="left" w:pos="0"/>
          <w:tab w:val="left" w:pos="567"/>
        </w:tabs>
        <w:ind w:left="0" w:firstLine="0"/>
        <w:rPr>
          <w:rFonts w:cs="Times New Roman"/>
          <w:szCs w:val="24"/>
        </w:rPr>
      </w:pPr>
      <w:r w:rsidRPr="00BA4F0F">
        <w:rPr>
          <w:rFonts w:cs="Times New Roman"/>
          <w:szCs w:val="24"/>
        </w:rPr>
        <w:t xml:space="preserve">кровь; </w:t>
      </w:r>
    </w:p>
    <w:p w14:paraId="0E482464" w14:textId="77777777" w:rsidR="0075793D" w:rsidRPr="00BA4F0F" w:rsidRDefault="0075793D" w:rsidP="005E0272">
      <w:pPr>
        <w:numPr>
          <w:ilvl w:val="0"/>
          <w:numId w:val="173"/>
        </w:numPr>
        <w:tabs>
          <w:tab w:val="left" w:pos="0"/>
          <w:tab w:val="left" w:pos="567"/>
        </w:tabs>
        <w:ind w:left="0" w:firstLine="0"/>
        <w:rPr>
          <w:rFonts w:cs="Times New Roman"/>
          <w:szCs w:val="24"/>
        </w:rPr>
      </w:pPr>
      <w:r w:rsidRPr="00BA4F0F">
        <w:rPr>
          <w:rFonts w:cs="Times New Roman"/>
          <w:szCs w:val="24"/>
        </w:rPr>
        <w:t xml:space="preserve">жидкость БАЛ; </w:t>
      </w:r>
    </w:p>
    <w:p w14:paraId="00A8B8CB" w14:textId="77777777" w:rsidR="0075793D" w:rsidRPr="00BA4F0F" w:rsidRDefault="0075793D" w:rsidP="005E0272">
      <w:pPr>
        <w:numPr>
          <w:ilvl w:val="0"/>
          <w:numId w:val="173"/>
        </w:numPr>
        <w:tabs>
          <w:tab w:val="left" w:pos="0"/>
          <w:tab w:val="left" w:pos="567"/>
        </w:tabs>
        <w:ind w:left="0" w:firstLine="0"/>
        <w:rPr>
          <w:rFonts w:cs="Times New Roman"/>
          <w:szCs w:val="24"/>
        </w:rPr>
      </w:pPr>
      <w:r w:rsidRPr="00BA4F0F">
        <w:rPr>
          <w:rFonts w:cs="Times New Roman"/>
          <w:szCs w:val="24"/>
        </w:rPr>
        <w:t xml:space="preserve">СМЖ. </w:t>
      </w:r>
    </w:p>
    <w:p w14:paraId="63C5FA84" w14:textId="77777777" w:rsidR="0075793D" w:rsidRPr="00BA4F0F" w:rsidRDefault="0075793D" w:rsidP="005E0272">
      <w:pPr>
        <w:numPr>
          <w:ilvl w:val="0"/>
          <w:numId w:val="174"/>
        </w:numPr>
        <w:tabs>
          <w:tab w:val="left" w:pos="0"/>
          <w:tab w:val="left" w:pos="567"/>
        </w:tabs>
        <w:ind w:left="0" w:firstLine="0"/>
        <w:rPr>
          <w:rFonts w:cs="Times New Roman"/>
          <w:szCs w:val="24"/>
        </w:rPr>
      </w:pPr>
      <w:r w:rsidRPr="00BA4F0F">
        <w:rPr>
          <w:rFonts w:cs="Times New Roman"/>
          <w:szCs w:val="24"/>
        </w:rPr>
        <w:t xml:space="preserve">Результат определения антигена </w:t>
      </w:r>
      <w:r w:rsidRPr="00BA4F0F">
        <w:rPr>
          <w:rFonts w:cs="Times New Roman"/>
          <w:i/>
          <w:szCs w:val="24"/>
        </w:rPr>
        <w:t xml:space="preserve">Aspergillus </w:t>
      </w:r>
      <w:r w:rsidRPr="00BA4F0F">
        <w:rPr>
          <w:rFonts w:cs="Times New Roman"/>
          <w:szCs w:val="24"/>
        </w:rPr>
        <w:t>считают положительным в крови при индексе оптической плотности ≥ 0,5, в жидкости БАЛ ≥ 1,0, в СМЖ ≥ 0,5.</w:t>
      </w:r>
    </w:p>
    <w:p w14:paraId="3D2891B1" w14:textId="77777777" w:rsidR="0075793D" w:rsidRPr="00BA4F0F" w:rsidRDefault="0075793D" w:rsidP="005E0272">
      <w:pPr>
        <w:numPr>
          <w:ilvl w:val="0"/>
          <w:numId w:val="174"/>
        </w:numPr>
        <w:tabs>
          <w:tab w:val="left" w:pos="0"/>
          <w:tab w:val="left" w:pos="567"/>
        </w:tabs>
        <w:ind w:left="0" w:firstLine="0"/>
        <w:rPr>
          <w:rFonts w:cs="Times New Roman"/>
          <w:szCs w:val="24"/>
        </w:rPr>
      </w:pPr>
      <w:r w:rsidRPr="00BA4F0F">
        <w:rPr>
          <w:rFonts w:cs="Times New Roman"/>
          <w:szCs w:val="24"/>
        </w:rPr>
        <w:t xml:space="preserve">Проводят определение антигена </w:t>
      </w:r>
      <w:r w:rsidRPr="00BA4F0F">
        <w:rPr>
          <w:rFonts w:cs="Times New Roman"/>
          <w:i/>
          <w:szCs w:val="24"/>
        </w:rPr>
        <w:t>Aspergillus</w:t>
      </w:r>
      <w:r w:rsidRPr="00BA4F0F">
        <w:rPr>
          <w:rFonts w:cs="Times New Roman"/>
          <w:szCs w:val="24"/>
        </w:rPr>
        <w:t xml:space="preserve"> у больных с клиническими признаками (или факторами риска) возможного инвазивного микоза.</w:t>
      </w:r>
    </w:p>
    <w:p w14:paraId="5869FC48" w14:textId="77777777" w:rsidR="0075793D" w:rsidRPr="00BA4F0F" w:rsidRDefault="0075793D" w:rsidP="0075793D">
      <w:pPr>
        <w:tabs>
          <w:tab w:val="left" w:pos="0"/>
          <w:tab w:val="left" w:pos="567"/>
        </w:tabs>
        <w:jc w:val="center"/>
        <w:rPr>
          <w:rFonts w:cs="Times New Roman"/>
          <w:b/>
          <w:szCs w:val="24"/>
        </w:rPr>
      </w:pPr>
    </w:p>
    <w:p w14:paraId="75002CD8" w14:textId="77777777" w:rsidR="0075793D" w:rsidRPr="00BA4F0F" w:rsidRDefault="0075793D" w:rsidP="0075793D">
      <w:pPr>
        <w:pStyle w:val="afe"/>
        <w:ind w:left="0"/>
        <w:rPr>
          <w:rFonts w:cs="Times New Roman"/>
          <w:i/>
          <w:szCs w:val="24"/>
        </w:rPr>
      </w:pPr>
      <w:r w:rsidRPr="00BA4F0F">
        <w:rPr>
          <w:rFonts w:cs="Times New Roman"/>
          <w:i/>
          <w:szCs w:val="24"/>
        </w:rPr>
        <w:t>Определение антигена Aspergillus</w:t>
      </w:r>
    </w:p>
    <w:p w14:paraId="22C560BE" w14:textId="77777777" w:rsidR="0075793D" w:rsidRPr="00BA4F0F" w:rsidRDefault="0075793D" w:rsidP="005E0272">
      <w:pPr>
        <w:numPr>
          <w:ilvl w:val="0"/>
          <w:numId w:val="175"/>
        </w:numPr>
        <w:tabs>
          <w:tab w:val="left" w:pos="0"/>
          <w:tab w:val="left" w:pos="567"/>
        </w:tabs>
        <w:ind w:left="0" w:firstLine="0"/>
        <w:rPr>
          <w:rFonts w:cs="Times New Roman"/>
          <w:szCs w:val="24"/>
        </w:rPr>
      </w:pPr>
      <w:r w:rsidRPr="00BA4F0F">
        <w:rPr>
          <w:rFonts w:cs="Times New Roman"/>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091D1FAF" w14:textId="77777777" w:rsidR="0075793D" w:rsidRPr="00BA4F0F" w:rsidRDefault="0075793D" w:rsidP="005E0272">
      <w:pPr>
        <w:numPr>
          <w:ilvl w:val="0"/>
          <w:numId w:val="175"/>
        </w:numPr>
        <w:tabs>
          <w:tab w:val="left" w:pos="0"/>
          <w:tab w:val="left" w:pos="567"/>
        </w:tabs>
        <w:ind w:left="0" w:firstLine="0"/>
        <w:rPr>
          <w:rFonts w:cs="Times New Roman"/>
          <w:szCs w:val="24"/>
        </w:rPr>
      </w:pPr>
      <w:r w:rsidRPr="00BA4F0F">
        <w:rPr>
          <w:rFonts w:cs="Times New Roman"/>
          <w:szCs w:val="24"/>
        </w:rPr>
        <w:t xml:space="preserve">В этих случаях проводят однократное определение антигена </w:t>
      </w:r>
      <w:r w:rsidRPr="00BA4F0F">
        <w:rPr>
          <w:rFonts w:cs="Times New Roman"/>
          <w:i/>
          <w:szCs w:val="24"/>
        </w:rPr>
        <w:t>Aspergillus</w:t>
      </w:r>
      <w:r w:rsidRPr="00BA4F0F">
        <w:rPr>
          <w:rFonts w:cs="Times New Roman"/>
          <w:szCs w:val="24"/>
        </w:rPr>
        <w:t xml:space="preserve"> в жидкости БАЛ или, если у больного нейтропения (гранулоцитов &lt; 0,5 × 10</w:t>
      </w:r>
      <w:r w:rsidRPr="00BA4F0F">
        <w:rPr>
          <w:rFonts w:cs="Times New Roman"/>
          <w:szCs w:val="24"/>
          <w:vertAlign w:val="superscript"/>
        </w:rPr>
        <w:t>9</w:t>
      </w:r>
      <w:r w:rsidRPr="00BA4F0F">
        <w:rPr>
          <w:rFonts w:cs="Times New Roman"/>
          <w:szCs w:val="24"/>
        </w:rPr>
        <w:t xml:space="preserve"> /л), определяют антиген </w:t>
      </w:r>
      <w:r w:rsidRPr="00BA4F0F">
        <w:rPr>
          <w:rFonts w:cs="Times New Roman"/>
          <w:i/>
          <w:szCs w:val="24"/>
        </w:rPr>
        <w:t>Aspergillus</w:t>
      </w:r>
      <w:r w:rsidRPr="00BA4F0F">
        <w:rPr>
          <w:rFonts w:cs="Times New Roman"/>
          <w:szCs w:val="24"/>
        </w:rPr>
        <w:t xml:space="preserve"> в 2-3 образцах крови (не в одном!), взятых в течение суток или течение 2 дней.</w:t>
      </w:r>
    </w:p>
    <w:p w14:paraId="3D553B11" w14:textId="77777777" w:rsidR="0075793D" w:rsidRPr="00BA4F0F" w:rsidRDefault="0075793D" w:rsidP="005E0272">
      <w:pPr>
        <w:numPr>
          <w:ilvl w:val="0"/>
          <w:numId w:val="175"/>
        </w:numPr>
        <w:tabs>
          <w:tab w:val="left" w:pos="0"/>
          <w:tab w:val="left" w:pos="567"/>
        </w:tabs>
        <w:ind w:left="0" w:firstLine="0"/>
        <w:rPr>
          <w:rFonts w:cs="Times New Roman"/>
          <w:b/>
          <w:szCs w:val="24"/>
        </w:rPr>
      </w:pPr>
      <w:r w:rsidRPr="00BA4F0F">
        <w:rPr>
          <w:rFonts w:cs="Times New Roman"/>
          <w:szCs w:val="24"/>
        </w:rPr>
        <w:t xml:space="preserve">Исследование антигена </w:t>
      </w:r>
      <w:r w:rsidRPr="00BA4F0F">
        <w:rPr>
          <w:rFonts w:cs="Times New Roman"/>
          <w:i/>
          <w:szCs w:val="24"/>
        </w:rPr>
        <w:t>Aspergillus</w:t>
      </w:r>
      <w:r w:rsidRPr="00BA4F0F">
        <w:rPr>
          <w:rFonts w:cs="Times New Roman"/>
          <w:szCs w:val="24"/>
        </w:rPr>
        <w:t xml:space="preserve"> проводят до назначения противогрибковых препаратов, активных в отношении мицелиальных грибов. </w:t>
      </w:r>
    </w:p>
    <w:p w14:paraId="09C7C163"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4F52AE02" w14:textId="77777777" w:rsidR="0075793D" w:rsidRPr="00BA4F0F" w:rsidRDefault="0075793D" w:rsidP="0075793D">
      <w:pPr>
        <w:tabs>
          <w:tab w:val="left" w:pos="0"/>
          <w:tab w:val="left" w:pos="567"/>
        </w:tabs>
        <w:jc w:val="center"/>
        <w:rPr>
          <w:rFonts w:cs="Times New Roman"/>
          <w:b/>
          <w:szCs w:val="24"/>
        </w:rPr>
      </w:pPr>
    </w:p>
    <w:p w14:paraId="31EA61A9" w14:textId="77777777" w:rsidR="0075793D" w:rsidRPr="00BA4F0F" w:rsidRDefault="0075793D" w:rsidP="0075793D">
      <w:pPr>
        <w:pStyle w:val="afe"/>
        <w:ind w:left="0"/>
        <w:rPr>
          <w:rFonts w:cs="Times New Roman"/>
          <w:i/>
          <w:szCs w:val="24"/>
        </w:rPr>
      </w:pPr>
      <w:r w:rsidRPr="00BA4F0F">
        <w:rPr>
          <w:rFonts w:cs="Times New Roman"/>
          <w:i/>
          <w:szCs w:val="24"/>
        </w:rPr>
        <w:t>Антиген Candida (маннан) и антитела к Candida (антиманнан)</w:t>
      </w:r>
    </w:p>
    <w:p w14:paraId="07B16F8F" w14:textId="77777777" w:rsidR="0075793D" w:rsidRPr="00BA4F0F" w:rsidRDefault="0075793D" w:rsidP="005E0272">
      <w:pPr>
        <w:numPr>
          <w:ilvl w:val="0"/>
          <w:numId w:val="176"/>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Candida</w:t>
      </w:r>
      <w:r w:rsidRPr="00BA4F0F">
        <w:rPr>
          <w:rFonts w:cs="Times New Roman"/>
          <w:szCs w:val="24"/>
        </w:rPr>
        <w:t xml:space="preserve"> и антител к </w:t>
      </w:r>
      <w:r w:rsidRPr="00BA4F0F">
        <w:rPr>
          <w:rFonts w:cs="Times New Roman"/>
          <w:i/>
          <w:szCs w:val="24"/>
        </w:rPr>
        <w:t>Candida</w:t>
      </w:r>
      <w:r w:rsidRPr="00BA4F0F">
        <w:rPr>
          <w:rFonts w:cs="Times New Roman"/>
          <w:szCs w:val="24"/>
        </w:rPr>
        <w:t xml:space="preserve"> не включено в критерии диагностики инвазивного кандидоза. </w:t>
      </w:r>
    </w:p>
    <w:p w14:paraId="3D116849" w14:textId="77777777" w:rsidR="0075793D" w:rsidRPr="00BA4F0F" w:rsidRDefault="0075793D" w:rsidP="005E0272">
      <w:pPr>
        <w:numPr>
          <w:ilvl w:val="0"/>
          <w:numId w:val="176"/>
        </w:numPr>
        <w:tabs>
          <w:tab w:val="left" w:pos="0"/>
          <w:tab w:val="left" w:pos="567"/>
        </w:tabs>
        <w:ind w:left="0" w:firstLine="0"/>
        <w:rPr>
          <w:rFonts w:cs="Times New Roman"/>
          <w:szCs w:val="24"/>
        </w:rPr>
      </w:pPr>
      <w:r w:rsidRPr="00BA4F0F">
        <w:rPr>
          <w:rFonts w:cs="Times New Roman"/>
          <w:szCs w:val="24"/>
        </w:rPr>
        <w:t xml:space="preserve">Образец для исследования — кровь. </w:t>
      </w:r>
    </w:p>
    <w:p w14:paraId="5FDAA038" w14:textId="77777777" w:rsidR="0075793D" w:rsidRPr="00BA4F0F" w:rsidRDefault="0075793D" w:rsidP="005E0272">
      <w:pPr>
        <w:numPr>
          <w:ilvl w:val="0"/>
          <w:numId w:val="176"/>
        </w:numPr>
        <w:tabs>
          <w:tab w:val="left" w:pos="0"/>
          <w:tab w:val="left" w:pos="567"/>
        </w:tabs>
        <w:ind w:left="0" w:firstLine="0"/>
        <w:rPr>
          <w:rFonts w:cs="Times New Roman"/>
          <w:szCs w:val="24"/>
        </w:rPr>
      </w:pPr>
      <w:r w:rsidRPr="00BA4F0F">
        <w:rPr>
          <w:rFonts w:cs="Times New Roman"/>
          <w:szCs w:val="24"/>
        </w:rPr>
        <w:t xml:space="preserve">Результат определения считается положительным при следующих значениях: </w:t>
      </w:r>
    </w:p>
    <w:p w14:paraId="61416D2B" w14:textId="77777777" w:rsidR="0075793D" w:rsidRPr="00BA4F0F" w:rsidRDefault="0075793D" w:rsidP="005E0272">
      <w:pPr>
        <w:numPr>
          <w:ilvl w:val="0"/>
          <w:numId w:val="177"/>
        </w:numPr>
        <w:tabs>
          <w:tab w:val="left" w:pos="0"/>
          <w:tab w:val="left" w:pos="567"/>
        </w:tabs>
        <w:ind w:left="0" w:firstLine="0"/>
        <w:rPr>
          <w:rFonts w:cs="Times New Roman"/>
          <w:szCs w:val="24"/>
        </w:rPr>
      </w:pPr>
      <w:r w:rsidRPr="00BA4F0F">
        <w:rPr>
          <w:rFonts w:cs="Times New Roman"/>
          <w:szCs w:val="24"/>
        </w:rPr>
        <w:t xml:space="preserve">антиген </w:t>
      </w:r>
      <w:r w:rsidRPr="00BA4F0F">
        <w:rPr>
          <w:rFonts w:cs="Times New Roman"/>
          <w:i/>
          <w:szCs w:val="24"/>
        </w:rPr>
        <w:t>Candida</w:t>
      </w:r>
      <w:r w:rsidRPr="00BA4F0F">
        <w:rPr>
          <w:rFonts w:cs="Times New Roman"/>
          <w:szCs w:val="24"/>
        </w:rPr>
        <w:t xml:space="preserve"> (маннан): ≥ 125 пг/мл; </w:t>
      </w:r>
    </w:p>
    <w:p w14:paraId="2605E8E2" w14:textId="77777777" w:rsidR="0075793D" w:rsidRPr="00BA4F0F" w:rsidRDefault="0075793D" w:rsidP="005E0272">
      <w:pPr>
        <w:numPr>
          <w:ilvl w:val="0"/>
          <w:numId w:val="177"/>
        </w:numPr>
        <w:tabs>
          <w:tab w:val="left" w:pos="0"/>
          <w:tab w:val="left" w:pos="567"/>
        </w:tabs>
        <w:ind w:left="0" w:firstLine="0"/>
        <w:rPr>
          <w:rFonts w:cs="Times New Roman"/>
          <w:szCs w:val="24"/>
        </w:rPr>
      </w:pPr>
      <w:r w:rsidRPr="00BA4F0F">
        <w:rPr>
          <w:rFonts w:cs="Times New Roman"/>
          <w:szCs w:val="24"/>
        </w:rPr>
        <w:t xml:space="preserve">антитела к </w:t>
      </w:r>
      <w:r w:rsidRPr="00BA4F0F">
        <w:rPr>
          <w:rFonts w:cs="Times New Roman"/>
          <w:i/>
          <w:szCs w:val="24"/>
        </w:rPr>
        <w:t>Candida</w:t>
      </w:r>
      <w:r w:rsidRPr="00BA4F0F">
        <w:rPr>
          <w:rFonts w:cs="Times New Roman"/>
          <w:szCs w:val="24"/>
        </w:rPr>
        <w:t xml:space="preserve"> (антиманнан): ≥ 10 ME. </w:t>
      </w:r>
    </w:p>
    <w:p w14:paraId="4BC3ECE9" w14:textId="77777777" w:rsidR="0075793D" w:rsidRPr="00BA4F0F" w:rsidRDefault="0075793D" w:rsidP="005E0272">
      <w:pPr>
        <w:numPr>
          <w:ilvl w:val="0"/>
          <w:numId w:val="176"/>
        </w:numPr>
        <w:tabs>
          <w:tab w:val="left" w:pos="0"/>
          <w:tab w:val="left" w:pos="567"/>
        </w:tabs>
        <w:ind w:left="0" w:firstLine="0"/>
        <w:rPr>
          <w:rFonts w:cs="Times New Roman"/>
          <w:szCs w:val="24"/>
        </w:rPr>
      </w:pPr>
      <w:r w:rsidRPr="00BA4F0F">
        <w:rPr>
          <w:rFonts w:cs="Times New Roman"/>
          <w:szCs w:val="24"/>
        </w:rPr>
        <w:t xml:space="preserve">Показания к проведению исследования: </w:t>
      </w:r>
    </w:p>
    <w:p w14:paraId="36647313" w14:textId="77777777" w:rsidR="0075793D" w:rsidRPr="00BA4F0F" w:rsidRDefault="0075793D" w:rsidP="005E0272">
      <w:pPr>
        <w:numPr>
          <w:ilvl w:val="0"/>
          <w:numId w:val="178"/>
        </w:numPr>
        <w:tabs>
          <w:tab w:val="left" w:pos="0"/>
          <w:tab w:val="left" w:pos="567"/>
        </w:tabs>
        <w:ind w:left="0" w:firstLine="0"/>
        <w:rPr>
          <w:rFonts w:cs="Times New Roman"/>
          <w:szCs w:val="24"/>
        </w:rPr>
      </w:pPr>
      <w:r w:rsidRPr="00BA4F0F">
        <w:rPr>
          <w:rFonts w:cs="Times New Roman"/>
          <w:szCs w:val="24"/>
        </w:rPr>
        <w:t xml:space="preserve">множественные очаги в печени и/или селезенке (подозрение на гепатолиенальный кандидоз); </w:t>
      </w:r>
    </w:p>
    <w:p w14:paraId="469F5DDE" w14:textId="77777777" w:rsidR="0075793D" w:rsidRPr="00BA4F0F" w:rsidRDefault="0075793D" w:rsidP="005E0272">
      <w:pPr>
        <w:numPr>
          <w:ilvl w:val="0"/>
          <w:numId w:val="178"/>
        </w:numPr>
        <w:tabs>
          <w:tab w:val="left" w:pos="0"/>
          <w:tab w:val="left" w:pos="567"/>
        </w:tabs>
        <w:ind w:left="0" w:firstLine="0"/>
        <w:rPr>
          <w:rFonts w:cs="Times New Roman"/>
          <w:szCs w:val="24"/>
        </w:rPr>
      </w:pPr>
      <w:r w:rsidRPr="00BA4F0F">
        <w:rPr>
          <w:rFonts w:cs="Times New Roman"/>
          <w:szCs w:val="24"/>
        </w:rPr>
        <w:t xml:space="preserve">предполагаемый инвазивный кандидоз. </w:t>
      </w:r>
    </w:p>
    <w:p w14:paraId="6AE0EFCD"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525C89BA" w14:textId="77777777" w:rsidR="0075793D" w:rsidRPr="00BA4F0F" w:rsidRDefault="0075793D" w:rsidP="0075793D">
      <w:pPr>
        <w:tabs>
          <w:tab w:val="left" w:pos="0"/>
          <w:tab w:val="left" w:pos="567"/>
        </w:tabs>
        <w:jc w:val="center"/>
        <w:rPr>
          <w:rFonts w:cs="Times New Roman"/>
          <w:b/>
          <w:szCs w:val="24"/>
        </w:rPr>
      </w:pPr>
    </w:p>
    <w:p w14:paraId="431C80F5" w14:textId="77777777" w:rsidR="0075793D" w:rsidRPr="00BA4F0F" w:rsidRDefault="0075793D" w:rsidP="0075793D">
      <w:pPr>
        <w:pStyle w:val="afe"/>
        <w:ind w:left="0"/>
        <w:rPr>
          <w:rFonts w:cs="Times New Roman"/>
          <w:i/>
          <w:szCs w:val="24"/>
        </w:rPr>
      </w:pPr>
      <w:r w:rsidRPr="00BA4F0F">
        <w:rPr>
          <w:rFonts w:cs="Times New Roman"/>
          <w:i/>
          <w:szCs w:val="24"/>
        </w:rPr>
        <w:t>Антиген Cryptococcus (глюкуроноксиломаннан)</w:t>
      </w:r>
    </w:p>
    <w:p w14:paraId="378C0F6C" w14:textId="77777777" w:rsidR="0075793D" w:rsidRPr="00BA4F0F" w:rsidRDefault="0075793D" w:rsidP="005E0272">
      <w:pPr>
        <w:numPr>
          <w:ilvl w:val="0"/>
          <w:numId w:val="179"/>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Cryptococcus</w:t>
      </w:r>
      <w:r w:rsidRPr="00BA4F0F">
        <w:rPr>
          <w:rFonts w:cs="Times New Roman"/>
          <w:szCs w:val="24"/>
        </w:rPr>
        <w:t xml:space="preserve"> (глюкуроноксиломаннана) включено в критерии диагностики инвазивного криптоккоза. </w:t>
      </w:r>
    </w:p>
    <w:p w14:paraId="1338629A" w14:textId="77777777" w:rsidR="0075793D" w:rsidRPr="00BA4F0F" w:rsidRDefault="0075793D" w:rsidP="005E0272">
      <w:pPr>
        <w:numPr>
          <w:ilvl w:val="0"/>
          <w:numId w:val="179"/>
        </w:numPr>
        <w:tabs>
          <w:tab w:val="left" w:pos="0"/>
          <w:tab w:val="left" w:pos="567"/>
        </w:tabs>
        <w:ind w:left="0" w:firstLine="0"/>
        <w:rPr>
          <w:rFonts w:cs="Times New Roman"/>
          <w:szCs w:val="24"/>
        </w:rPr>
      </w:pPr>
      <w:r w:rsidRPr="00BA4F0F">
        <w:rPr>
          <w:rFonts w:cs="Times New Roman"/>
          <w:szCs w:val="24"/>
        </w:rPr>
        <w:t xml:space="preserve">Образцы для исследования: </w:t>
      </w:r>
    </w:p>
    <w:p w14:paraId="752B628B" w14:textId="77777777" w:rsidR="0075793D" w:rsidRPr="00BA4F0F" w:rsidRDefault="0075793D" w:rsidP="005E0272">
      <w:pPr>
        <w:numPr>
          <w:ilvl w:val="0"/>
          <w:numId w:val="180"/>
        </w:numPr>
        <w:tabs>
          <w:tab w:val="left" w:pos="0"/>
          <w:tab w:val="left" w:pos="567"/>
        </w:tabs>
        <w:ind w:left="0" w:firstLine="0"/>
        <w:rPr>
          <w:rFonts w:cs="Times New Roman"/>
          <w:szCs w:val="24"/>
        </w:rPr>
      </w:pPr>
      <w:r w:rsidRPr="00BA4F0F">
        <w:rPr>
          <w:rFonts w:cs="Times New Roman"/>
          <w:szCs w:val="24"/>
        </w:rPr>
        <w:t xml:space="preserve">кровь; </w:t>
      </w:r>
    </w:p>
    <w:p w14:paraId="1C705BF8" w14:textId="77777777" w:rsidR="0075793D" w:rsidRPr="00BA4F0F" w:rsidRDefault="0075793D" w:rsidP="005E0272">
      <w:pPr>
        <w:numPr>
          <w:ilvl w:val="0"/>
          <w:numId w:val="180"/>
        </w:numPr>
        <w:tabs>
          <w:tab w:val="left" w:pos="0"/>
          <w:tab w:val="left" w:pos="567"/>
        </w:tabs>
        <w:ind w:left="0" w:firstLine="0"/>
        <w:rPr>
          <w:rFonts w:cs="Times New Roman"/>
          <w:szCs w:val="24"/>
        </w:rPr>
      </w:pPr>
      <w:r w:rsidRPr="00BA4F0F">
        <w:rPr>
          <w:rFonts w:cs="Times New Roman"/>
          <w:szCs w:val="24"/>
        </w:rPr>
        <w:t xml:space="preserve">жидкость БАЛ; </w:t>
      </w:r>
    </w:p>
    <w:p w14:paraId="1D84FB1C" w14:textId="77777777" w:rsidR="0075793D" w:rsidRPr="00BA4F0F" w:rsidRDefault="0075793D" w:rsidP="005E0272">
      <w:pPr>
        <w:numPr>
          <w:ilvl w:val="0"/>
          <w:numId w:val="180"/>
        </w:numPr>
        <w:tabs>
          <w:tab w:val="left" w:pos="0"/>
          <w:tab w:val="left" w:pos="567"/>
        </w:tabs>
        <w:ind w:left="0" w:firstLine="0"/>
        <w:rPr>
          <w:rFonts w:cs="Times New Roman"/>
          <w:szCs w:val="24"/>
        </w:rPr>
      </w:pPr>
      <w:r w:rsidRPr="00BA4F0F">
        <w:rPr>
          <w:rFonts w:cs="Times New Roman"/>
          <w:szCs w:val="24"/>
        </w:rPr>
        <w:t xml:space="preserve">СМЖ; </w:t>
      </w:r>
    </w:p>
    <w:p w14:paraId="11A215A0" w14:textId="77777777" w:rsidR="0075793D" w:rsidRPr="00BA4F0F" w:rsidRDefault="0075793D" w:rsidP="005E0272">
      <w:pPr>
        <w:numPr>
          <w:ilvl w:val="0"/>
          <w:numId w:val="180"/>
        </w:numPr>
        <w:tabs>
          <w:tab w:val="left" w:pos="0"/>
          <w:tab w:val="left" w:pos="567"/>
        </w:tabs>
        <w:ind w:left="0" w:firstLine="0"/>
        <w:rPr>
          <w:rFonts w:cs="Times New Roman"/>
          <w:szCs w:val="24"/>
        </w:rPr>
      </w:pPr>
      <w:r w:rsidRPr="00BA4F0F">
        <w:rPr>
          <w:rFonts w:cs="Times New Roman"/>
          <w:szCs w:val="24"/>
        </w:rPr>
        <w:t xml:space="preserve">моча. </w:t>
      </w:r>
    </w:p>
    <w:p w14:paraId="1224544C" w14:textId="77777777" w:rsidR="0075793D" w:rsidRPr="00BA4F0F" w:rsidRDefault="0075793D" w:rsidP="005E0272">
      <w:pPr>
        <w:numPr>
          <w:ilvl w:val="0"/>
          <w:numId w:val="181"/>
        </w:numPr>
        <w:tabs>
          <w:tab w:val="left" w:pos="0"/>
          <w:tab w:val="left" w:pos="567"/>
        </w:tabs>
        <w:ind w:left="0" w:firstLine="0"/>
        <w:rPr>
          <w:rFonts w:cs="Times New Roman"/>
          <w:szCs w:val="24"/>
        </w:rPr>
      </w:pPr>
      <w:r w:rsidRPr="00BA4F0F">
        <w:rPr>
          <w:rFonts w:cs="Times New Roman"/>
          <w:szCs w:val="24"/>
        </w:rPr>
        <w:t xml:space="preserve">Высокой чувствительностью и специфичностью обладает латекс-тест (анализ качественный - положительный или отрицательный). </w:t>
      </w:r>
    </w:p>
    <w:p w14:paraId="16C2B1CB" w14:textId="77777777" w:rsidR="0075793D" w:rsidRPr="00BA4F0F" w:rsidRDefault="0075793D" w:rsidP="005E0272">
      <w:pPr>
        <w:numPr>
          <w:ilvl w:val="0"/>
          <w:numId w:val="181"/>
        </w:numPr>
        <w:tabs>
          <w:tab w:val="left" w:pos="0"/>
          <w:tab w:val="left" w:pos="567"/>
        </w:tabs>
        <w:ind w:left="0" w:firstLine="0"/>
        <w:rPr>
          <w:rFonts w:cs="Times New Roman"/>
          <w:szCs w:val="24"/>
        </w:rPr>
      </w:pPr>
      <w:r w:rsidRPr="00BA4F0F">
        <w:rPr>
          <w:rFonts w:cs="Times New Roman"/>
          <w:szCs w:val="24"/>
        </w:rPr>
        <w:t xml:space="preserve">Показания к определению антигена </w:t>
      </w:r>
      <w:r w:rsidRPr="00BA4F0F">
        <w:rPr>
          <w:rFonts w:cs="Times New Roman"/>
          <w:i/>
          <w:szCs w:val="24"/>
        </w:rPr>
        <w:t>Cryptococcus</w:t>
      </w:r>
      <w:r w:rsidRPr="00BA4F0F">
        <w:rPr>
          <w:rFonts w:cs="Times New Roman"/>
          <w:szCs w:val="24"/>
        </w:rPr>
        <w:t xml:space="preserve"> (глюкуроноксиломаннан): </w:t>
      </w:r>
    </w:p>
    <w:p w14:paraId="462B657A" w14:textId="77777777" w:rsidR="0075793D" w:rsidRPr="00BA4F0F" w:rsidRDefault="0075793D" w:rsidP="005E0272">
      <w:pPr>
        <w:numPr>
          <w:ilvl w:val="0"/>
          <w:numId w:val="182"/>
        </w:numPr>
        <w:tabs>
          <w:tab w:val="left" w:pos="0"/>
          <w:tab w:val="left" w:pos="567"/>
        </w:tabs>
        <w:ind w:left="0" w:firstLine="0"/>
        <w:rPr>
          <w:rFonts w:cs="Times New Roman"/>
          <w:szCs w:val="24"/>
        </w:rPr>
      </w:pPr>
      <w:r w:rsidRPr="00BA4F0F">
        <w:rPr>
          <w:rFonts w:cs="Times New Roman"/>
          <w:szCs w:val="24"/>
        </w:rPr>
        <w:t xml:space="preserve">исследование всех первых образцов СМЖ при симптомах инфекции ЦНС у больных опухолями системы крови; </w:t>
      </w:r>
    </w:p>
    <w:p w14:paraId="09E0E406" w14:textId="77777777" w:rsidR="0075793D" w:rsidRPr="00BA4F0F" w:rsidRDefault="0075793D" w:rsidP="005E0272">
      <w:pPr>
        <w:numPr>
          <w:ilvl w:val="0"/>
          <w:numId w:val="182"/>
        </w:numPr>
        <w:tabs>
          <w:tab w:val="left" w:pos="0"/>
          <w:tab w:val="left" w:pos="567"/>
        </w:tabs>
        <w:ind w:left="0" w:firstLine="0"/>
        <w:rPr>
          <w:rFonts w:cs="Times New Roman"/>
          <w:szCs w:val="24"/>
        </w:rPr>
      </w:pPr>
      <w:r w:rsidRPr="00BA4F0F">
        <w:rPr>
          <w:rFonts w:cs="Times New Roman"/>
          <w:szCs w:val="24"/>
        </w:rPr>
        <w:t xml:space="preserve">исследование второго образца спинномозговой жидкости при некупируемой инфекции ЦНС; </w:t>
      </w:r>
    </w:p>
    <w:p w14:paraId="13986079" w14:textId="77777777" w:rsidR="0075793D" w:rsidRPr="00BA4F0F" w:rsidRDefault="0075793D" w:rsidP="005E0272">
      <w:pPr>
        <w:numPr>
          <w:ilvl w:val="0"/>
          <w:numId w:val="182"/>
        </w:numPr>
        <w:tabs>
          <w:tab w:val="left" w:pos="0"/>
          <w:tab w:val="left" w:pos="567"/>
        </w:tabs>
        <w:ind w:left="0" w:firstLine="0"/>
        <w:rPr>
          <w:rFonts w:cs="Times New Roman"/>
          <w:szCs w:val="24"/>
        </w:rPr>
      </w:pPr>
      <w:r w:rsidRPr="00BA4F0F">
        <w:rPr>
          <w:rFonts w:cs="Times New Roman"/>
          <w:szCs w:val="24"/>
        </w:rPr>
        <w:t xml:space="preserve">исследование антигена </w:t>
      </w:r>
      <w:r w:rsidRPr="00BA4F0F">
        <w:rPr>
          <w:rFonts w:cs="Times New Roman"/>
          <w:i/>
          <w:szCs w:val="24"/>
        </w:rPr>
        <w:t>Cryptococcus</w:t>
      </w:r>
      <w:r w:rsidRPr="00BA4F0F">
        <w:rPr>
          <w:rFonts w:cs="Times New Roman"/>
          <w:szCs w:val="24"/>
        </w:rPr>
        <w:t xml:space="preserve"> (глюкуроноксиломаннан) в крови в случае предполагаемой криптококковой инфекции. </w:t>
      </w:r>
    </w:p>
    <w:p w14:paraId="57B9AE77"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0966E107" w14:textId="77777777" w:rsidR="0075793D" w:rsidRPr="00BA4F0F" w:rsidRDefault="0075793D" w:rsidP="0075793D">
      <w:pPr>
        <w:pStyle w:val="afe"/>
        <w:ind w:left="0"/>
        <w:rPr>
          <w:rFonts w:cs="Times New Roman"/>
          <w:szCs w:val="24"/>
          <w:u w:val="single"/>
        </w:rPr>
      </w:pPr>
    </w:p>
    <w:p w14:paraId="4AD37C32" w14:textId="77777777" w:rsidR="0075793D" w:rsidRPr="00BA4F0F" w:rsidRDefault="0075793D" w:rsidP="0075793D">
      <w:pPr>
        <w:pStyle w:val="afe"/>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2E505BEA" w14:textId="77777777" w:rsidR="0075793D" w:rsidRPr="00BA4F0F" w:rsidRDefault="0075793D" w:rsidP="005E0272">
      <w:pPr>
        <w:numPr>
          <w:ilvl w:val="0"/>
          <w:numId w:val="183"/>
        </w:numPr>
        <w:tabs>
          <w:tab w:val="left" w:pos="0"/>
          <w:tab w:val="left" w:pos="567"/>
        </w:tabs>
        <w:ind w:left="0" w:firstLine="0"/>
        <w:rPr>
          <w:rFonts w:cs="Times New Roman"/>
          <w:szCs w:val="24"/>
        </w:rPr>
      </w:pPr>
      <w:r w:rsidRPr="00BA4F0F">
        <w:rPr>
          <w:rFonts w:cs="Times New Roman"/>
          <w:szCs w:val="24"/>
        </w:rPr>
        <w:t xml:space="preserve">Показания — пневмония. </w:t>
      </w:r>
    </w:p>
    <w:p w14:paraId="5BE2DA00"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При положительных результатах определения IgG и наличии лихорадки исследование повторяют через 10—14 дней. </w:t>
      </w:r>
    </w:p>
    <w:p w14:paraId="28D22278" w14:textId="77777777" w:rsidR="0075793D" w:rsidRPr="00BA4F0F" w:rsidRDefault="0075793D" w:rsidP="0075793D">
      <w:pPr>
        <w:tabs>
          <w:tab w:val="left" w:pos="0"/>
          <w:tab w:val="left" w:pos="567"/>
        </w:tabs>
        <w:rPr>
          <w:rFonts w:cs="Times New Roman"/>
          <w:szCs w:val="24"/>
        </w:rPr>
      </w:pPr>
    </w:p>
    <w:p w14:paraId="208121B9" w14:textId="77777777" w:rsidR="0075793D" w:rsidRPr="00BA4F0F" w:rsidRDefault="0075793D" w:rsidP="0075793D">
      <w:pPr>
        <w:pStyle w:val="afe"/>
        <w:ind w:left="0"/>
        <w:rPr>
          <w:rFonts w:cs="Times New Roman"/>
          <w:b/>
          <w:i/>
          <w:szCs w:val="24"/>
        </w:rPr>
      </w:pPr>
      <w:r w:rsidRPr="00BA4F0F">
        <w:rPr>
          <w:rFonts w:cs="Times New Roman"/>
          <w:b/>
          <w:i/>
          <w:szCs w:val="24"/>
        </w:rPr>
        <w:t>МРТ головного мозга</w:t>
      </w:r>
    </w:p>
    <w:p w14:paraId="14F77EAA" w14:textId="77777777" w:rsidR="0075793D" w:rsidRPr="00BA4F0F" w:rsidRDefault="0075793D" w:rsidP="005E0272">
      <w:pPr>
        <w:numPr>
          <w:ilvl w:val="0"/>
          <w:numId w:val="231"/>
        </w:numPr>
        <w:tabs>
          <w:tab w:val="left" w:pos="0"/>
          <w:tab w:val="left" w:pos="567"/>
        </w:tabs>
        <w:ind w:left="0" w:firstLine="0"/>
        <w:rPr>
          <w:rFonts w:cs="Times New Roman"/>
          <w:b/>
          <w:szCs w:val="24"/>
        </w:rPr>
      </w:pPr>
      <w:r w:rsidRPr="00BA4F0F">
        <w:rPr>
          <w:rFonts w:cs="Times New Roman"/>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75C30C08" w14:textId="77777777" w:rsidR="0075793D" w:rsidRPr="00BA4F0F" w:rsidRDefault="0075793D" w:rsidP="005E0272">
      <w:pPr>
        <w:numPr>
          <w:ilvl w:val="0"/>
          <w:numId w:val="231"/>
        </w:numPr>
        <w:tabs>
          <w:tab w:val="left" w:pos="0"/>
          <w:tab w:val="left" w:pos="567"/>
        </w:tabs>
        <w:ind w:left="0" w:firstLine="0"/>
        <w:rPr>
          <w:rFonts w:cs="Times New Roman"/>
          <w:b/>
          <w:szCs w:val="24"/>
        </w:rPr>
      </w:pPr>
      <w:r w:rsidRPr="00BA4F0F">
        <w:rPr>
          <w:rFonts w:cs="Times New Roman"/>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56B18BA9" w14:textId="77777777" w:rsidR="0075793D" w:rsidRPr="00BA4F0F" w:rsidRDefault="0075793D" w:rsidP="0075793D">
      <w:pPr>
        <w:pStyle w:val="afe"/>
        <w:ind w:left="0"/>
        <w:rPr>
          <w:rFonts w:cs="Times New Roman"/>
          <w:szCs w:val="24"/>
          <w:u w:val="single"/>
        </w:rPr>
      </w:pPr>
    </w:p>
    <w:p w14:paraId="7447BCDD" w14:textId="77777777" w:rsidR="0075793D" w:rsidRPr="00BA4F0F" w:rsidRDefault="0075793D" w:rsidP="0075793D">
      <w:pPr>
        <w:pStyle w:val="afe"/>
        <w:ind w:left="0"/>
        <w:rPr>
          <w:rFonts w:cs="Times New Roman"/>
          <w:b/>
          <w:i/>
          <w:szCs w:val="24"/>
        </w:rPr>
      </w:pPr>
      <w:r w:rsidRPr="00BA4F0F">
        <w:rPr>
          <w:rFonts w:cs="Times New Roman"/>
          <w:b/>
          <w:i/>
          <w:szCs w:val="24"/>
        </w:rPr>
        <w:t>Ультразвуковое исследование или компьютерная томография органов брюшной полости</w:t>
      </w:r>
    </w:p>
    <w:p w14:paraId="7F256EC1" w14:textId="77777777" w:rsidR="0075793D" w:rsidRPr="00BA4F0F" w:rsidRDefault="0075793D" w:rsidP="005E0272">
      <w:pPr>
        <w:numPr>
          <w:ilvl w:val="0"/>
          <w:numId w:val="183"/>
        </w:numPr>
        <w:tabs>
          <w:tab w:val="left" w:pos="0"/>
          <w:tab w:val="left" w:pos="567"/>
        </w:tabs>
        <w:ind w:left="0" w:firstLine="0"/>
        <w:rPr>
          <w:rFonts w:cs="Times New Roman"/>
          <w:szCs w:val="24"/>
        </w:rPr>
      </w:pPr>
      <w:r w:rsidRPr="00BA4F0F">
        <w:rPr>
          <w:rFonts w:cs="Times New Roman"/>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rFonts w:cs="Times New Roman"/>
          <w:szCs w:val="24"/>
          <w:vertAlign w:val="superscript"/>
        </w:rPr>
        <w:t>9</w:t>
      </w:r>
      <w:r w:rsidRPr="00BA4F0F">
        <w:rPr>
          <w:rFonts w:cs="Times New Roman"/>
          <w:szCs w:val="24"/>
        </w:rPr>
        <w:t xml:space="preserve"> /л). </w:t>
      </w:r>
    </w:p>
    <w:p w14:paraId="5A16E7B6"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3BC405DD" w14:textId="77777777" w:rsidR="0075793D" w:rsidRPr="00BA4F0F" w:rsidRDefault="0075793D" w:rsidP="005E0272">
      <w:pPr>
        <w:numPr>
          <w:ilvl w:val="0"/>
          <w:numId w:val="183"/>
        </w:numPr>
        <w:tabs>
          <w:tab w:val="left" w:pos="0"/>
          <w:tab w:val="left" w:pos="567"/>
        </w:tabs>
        <w:ind w:left="0" w:firstLine="0"/>
        <w:rPr>
          <w:rFonts w:cs="Times New Roman"/>
          <w:szCs w:val="24"/>
        </w:rPr>
      </w:pPr>
      <w:r w:rsidRPr="00BA4F0F">
        <w:rPr>
          <w:rFonts w:cs="Times New Roman"/>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6A21B378" w14:textId="77777777" w:rsidR="0075793D" w:rsidRPr="00BA4F0F" w:rsidRDefault="0075793D" w:rsidP="005E0272">
      <w:pPr>
        <w:numPr>
          <w:ilvl w:val="0"/>
          <w:numId w:val="183"/>
        </w:numPr>
        <w:tabs>
          <w:tab w:val="left" w:pos="0"/>
          <w:tab w:val="left" w:pos="567"/>
        </w:tabs>
        <w:ind w:left="0" w:firstLine="0"/>
        <w:rPr>
          <w:rFonts w:cs="Times New Roman"/>
          <w:szCs w:val="24"/>
        </w:rPr>
      </w:pPr>
      <w:r w:rsidRPr="00BA4F0F">
        <w:rPr>
          <w:rFonts w:cs="Times New Roman"/>
          <w:szCs w:val="24"/>
        </w:rPr>
        <w:t>Оценивать состояние очагов (размеры, плотность) в печени и селезенке необходимо всегда при числе гранулоцитов &gt; 0,5 × 10</w:t>
      </w:r>
      <w:r w:rsidRPr="00BA4F0F">
        <w:rPr>
          <w:rFonts w:cs="Times New Roman"/>
          <w:i/>
          <w:szCs w:val="24"/>
          <w:vertAlign w:val="superscript"/>
        </w:rPr>
        <w:t>9</w:t>
      </w:r>
      <w:r w:rsidRPr="00BA4F0F">
        <w:rPr>
          <w:rFonts w:cs="Times New Roman"/>
          <w:szCs w:val="24"/>
        </w:rPr>
        <w:t xml:space="preserve"> /л. Проведение исследования в период нейтропении дает ложную информацию о меньшем размере очагов. </w:t>
      </w:r>
    </w:p>
    <w:p w14:paraId="29EEE7AC" w14:textId="77777777" w:rsidR="0075793D" w:rsidRPr="00BA4F0F" w:rsidRDefault="0075793D" w:rsidP="0075793D">
      <w:pPr>
        <w:pStyle w:val="afe"/>
        <w:ind w:left="0"/>
        <w:rPr>
          <w:rFonts w:cs="Times New Roman"/>
          <w:szCs w:val="24"/>
          <w:u w:val="single"/>
        </w:rPr>
      </w:pPr>
    </w:p>
    <w:p w14:paraId="4D3A8C99" w14:textId="77777777" w:rsidR="0075793D" w:rsidRPr="00BA4F0F" w:rsidRDefault="0075793D" w:rsidP="0075793D">
      <w:pPr>
        <w:pStyle w:val="afe"/>
        <w:ind w:left="0"/>
        <w:rPr>
          <w:rFonts w:cs="Times New Roman"/>
          <w:b/>
          <w:i/>
          <w:szCs w:val="24"/>
        </w:rPr>
      </w:pPr>
      <w:r w:rsidRPr="00BA4F0F">
        <w:rPr>
          <w:rFonts w:cs="Times New Roman"/>
          <w:b/>
          <w:i/>
          <w:szCs w:val="24"/>
        </w:rPr>
        <w:t>Дополнительные исследования</w:t>
      </w:r>
    </w:p>
    <w:p w14:paraId="5A309EA0" w14:textId="77777777" w:rsidR="0075793D" w:rsidRPr="00BA4F0F" w:rsidRDefault="0075793D" w:rsidP="0075793D">
      <w:pPr>
        <w:tabs>
          <w:tab w:val="left" w:pos="0"/>
          <w:tab w:val="left" w:pos="567"/>
        </w:tabs>
        <w:ind w:firstLine="567"/>
        <w:rPr>
          <w:rFonts w:cs="Times New Roman"/>
          <w:szCs w:val="24"/>
        </w:rPr>
      </w:pPr>
      <w:r w:rsidRPr="00BA4F0F">
        <w:rPr>
          <w:rFonts w:cs="Times New Roman"/>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16424030" w14:textId="77777777" w:rsidR="0075793D" w:rsidRPr="00BA4F0F" w:rsidRDefault="0075793D" w:rsidP="0075793D">
      <w:pPr>
        <w:tabs>
          <w:tab w:val="left" w:pos="0"/>
          <w:tab w:val="left" w:pos="567"/>
        </w:tabs>
        <w:ind w:firstLine="567"/>
        <w:rPr>
          <w:rFonts w:cs="Times New Roman"/>
          <w:szCs w:val="24"/>
        </w:rPr>
      </w:pPr>
      <w:r w:rsidRPr="00BA4F0F">
        <w:rPr>
          <w:rFonts w:cs="Times New Roman"/>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06A51FAC" w14:textId="77777777" w:rsidR="0075793D" w:rsidRPr="00BA4F0F" w:rsidRDefault="0075793D" w:rsidP="0075793D">
      <w:pPr>
        <w:pStyle w:val="afe"/>
        <w:tabs>
          <w:tab w:val="left" w:pos="0"/>
          <w:tab w:val="left" w:pos="567"/>
        </w:tabs>
        <w:rPr>
          <w:rFonts w:cs="Times New Roman"/>
          <w:szCs w:val="24"/>
          <w:u w:val="single"/>
        </w:rPr>
      </w:pPr>
    </w:p>
    <w:p w14:paraId="07BCBFBC" w14:textId="77777777" w:rsidR="0075793D" w:rsidRPr="00BA4F0F" w:rsidRDefault="0075793D" w:rsidP="0075793D">
      <w:pPr>
        <w:tabs>
          <w:tab w:val="left" w:pos="0"/>
          <w:tab w:val="left" w:pos="567"/>
        </w:tabs>
        <w:rPr>
          <w:rFonts w:cs="Times New Roman"/>
          <w:szCs w:val="24"/>
          <w:u w:val="single"/>
        </w:rPr>
      </w:pPr>
      <w:r w:rsidRPr="00BA4F0F">
        <w:rPr>
          <w:rFonts w:cs="Times New Roman"/>
          <w:szCs w:val="24"/>
          <w:u w:val="single"/>
        </w:rPr>
        <w:t>Порядок назначения антимикробной терапии</w:t>
      </w:r>
    </w:p>
    <w:p w14:paraId="6F145640" w14:textId="77777777" w:rsidR="0075793D" w:rsidRPr="00BA4F0F" w:rsidRDefault="0075793D" w:rsidP="0075793D">
      <w:pPr>
        <w:pStyle w:val="afe"/>
        <w:ind w:left="0"/>
        <w:rPr>
          <w:rFonts w:cs="Times New Roman"/>
          <w:b/>
          <w:i/>
          <w:szCs w:val="24"/>
        </w:rPr>
      </w:pPr>
      <w:r w:rsidRPr="00BA4F0F">
        <w:rPr>
          <w:rFonts w:cs="Times New Roman"/>
          <w:b/>
          <w:i/>
          <w:szCs w:val="24"/>
        </w:rPr>
        <w:t>Показания к назначению антибиотиков первого этапа</w:t>
      </w:r>
    </w:p>
    <w:p w14:paraId="7A3DD5F9" w14:textId="77777777" w:rsidR="0075793D" w:rsidRPr="00BA4F0F" w:rsidRDefault="0075793D" w:rsidP="005E0272">
      <w:pPr>
        <w:numPr>
          <w:ilvl w:val="0"/>
          <w:numId w:val="189"/>
        </w:numPr>
        <w:tabs>
          <w:tab w:val="left" w:pos="0"/>
          <w:tab w:val="left" w:pos="567"/>
        </w:tabs>
        <w:ind w:left="0" w:firstLine="0"/>
        <w:rPr>
          <w:rFonts w:cs="Times New Roman"/>
          <w:szCs w:val="24"/>
        </w:rPr>
      </w:pPr>
      <w:r w:rsidRPr="00BA4F0F">
        <w:rPr>
          <w:rFonts w:cs="Times New Roman"/>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rFonts w:cs="Times New Roman"/>
          <w:i/>
          <w:szCs w:val="24"/>
        </w:rPr>
        <w:t>и/или</w:t>
      </w:r>
    </w:p>
    <w:p w14:paraId="3146B40F" w14:textId="77777777" w:rsidR="0075793D" w:rsidRPr="00BA4F0F" w:rsidRDefault="0075793D" w:rsidP="005E0272">
      <w:pPr>
        <w:numPr>
          <w:ilvl w:val="0"/>
          <w:numId w:val="189"/>
        </w:numPr>
        <w:tabs>
          <w:tab w:val="left" w:pos="0"/>
          <w:tab w:val="left" w:pos="567"/>
        </w:tabs>
        <w:ind w:left="0" w:firstLine="0"/>
        <w:rPr>
          <w:rFonts w:cs="Times New Roman"/>
          <w:szCs w:val="24"/>
        </w:rPr>
      </w:pPr>
      <w:r w:rsidRPr="00BA4F0F">
        <w:rPr>
          <w:rFonts w:cs="Times New Roman"/>
          <w:szCs w:val="24"/>
        </w:rPr>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00766E02" w14:textId="77777777" w:rsidR="0075793D" w:rsidRPr="00BA4F0F" w:rsidRDefault="0075793D" w:rsidP="0075793D">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Сама по себе нейтропения (даже при числе нейтрофилов ≤ 0,1 × 10</w:t>
      </w:r>
      <w:r w:rsidRPr="00BA4F0F">
        <w:rPr>
          <w:rFonts w:cs="Times New Roman"/>
          <w:szCs w:val="24"/>
          <w:vertAlign w:val="superscript"/>
        </w:rPr>
        <w:t>9</w:t>
      </w:r>
      <w:r w:rsidRPr="00BA4F0F">
        <w:rPr>
          <w:rFonts w:cs="Times New Roman"/>
          <w:szCs w:val="24"/>
        </w:rPr>
        <w:t>/л) без лихорадки и очага инфекции не является показанием к назначению антибактериальных препаратов.</w:t>
      </w:r>
    </w:p>
    <w:p w14:paraId="5A66EBF0" w14:textId="77777777" w:rsidR="0075793D" w:rsidRPr="00BA4F0F" w:rsidRDefault="0075793D" w:rsidP="0075793D">
      <w:pPr>
        <w:tabs>
          <w:tab w:val="left" w:pos="0"/>
          <w:tab w:val="left" w:pos="567"/>
        </w:tabs>
        <w:rPr>
          <w:rFonts w:cs="Times New Roman"/>
          <w:b/>
          <w:szCs w:val="24"/>
        </w:rPr>
      </w:pPr>
    </w:p>
    <w:p w14:paraId="39762C48" w14:textId="77777777" w:rsidR="0075793D" w:rsidRPr="00BA4F0F" w:rsidRDefault="0075793D" w:rsidP="0075793D">
      <w:pPr>
        <w:pStyle w:val="afe"/>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058DA026" w14:textId="77777777" w:rsidR="0075793D" w:rsidRPr="00BA4F0F" w:rsidRDefault="0075793D" w:rsidP="005E0272">
      <w:pPr>
        <w:numPr>
          <w:ilvl w:val="0"/>
          <w:numId w:val="190"/>
        </w:numPr>
        <w:tabs>
          <w:tab w:val="left" w:pos="0"/>
          <w:tab w:val="left" w:pos="567"/>
        </w:tabs>
        <w:ind w:left="0" w:firstLine="0"/>
        <w:rPr>
          <w:rFonts w:cs="Times New Roman"/>
          <w:szCs w:val="24"/>
        </w:rPr>
      </w:pPr>
      <w:r w:rsidRPr="00BA4F0F">
        <w:rPr>
          <w:rFonts w:cs="Times New Roman"/>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25458B0D" w14:textId="77777777" w:rsidR="0075793D" w:rsidRPr="00BA4F0F" w:rsidRDefault="0075793D" w:rsidP="005E0272">
      <w:pPr>
        <w:numPr>
          <w:ilvl w:val="0"/>
          <w:numId w:val="190"/>
        </w:numPr>
        <w:tabs>
          <w:tab w:val="left" w:pos="0"/>
          <w:tab w:val="left" w:pos="567"/>
        </w:tabs>
        <w:ind w:left="0" w:firstLine="0"/>
        <w:rPr>
          <w:rFonts w:cs="Times New Roman"/>
          <w:szCs w:val="24"/>
        </w:rPr>
      </w:pPr>
      <w:r w:rsidRPr="00BA4F0F">
        <w:rPr>
          <w:rFonts w:cs="Times New Roman"/>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77F442DE" w14:textId="77777777" w:rsidR="0075793D" w:rsidRPr="00BA4F0F" w:rsidRDefault="0075793D" w:rsidP="005E0272">
      <w:pPr>
        <w:numPr>
          <w:ilvl w:val="0"/>
          <w:numId w:val="190"/>
        </w:numPr>
        <w:tabs>
          <w:tab w:val="left" w:pos="0"/>
          <w:tab w:val="left" w:pos="567"/>
        </w:tabs>
        <w:ind w:left="0" w:firstLine="0"/>
        <w:rPr>
          <w:rFonts w:cs="Times New Roman"/>
          <w:szCs w:val="24"/>
        </w:rPr>
      </w:pPr>
      <w:r w:rsidRPr="00BA4F0F">
        <w:rPr>
          <w:rFonts w:cs="Times New Roman"/>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70B633FC" w14:textId="77777777" w:rsidR="0075793D" w:rsidRPr="00BA4F0F" w:rsidRDefault="0075793D" w:rsidP="005E0272">
      <w:pPr>
        <w:numPr>
          <w:ilvl w:val="0"/>
          <w:numId w:val="190"/>
        </w:numPr>
        <w:tabs>
          <w:tab w:val="left" w:pos="0"/>
          <w:tab w:val="left" w:pos="567"/>
        </w:tabs>
        <w:ind w:left="0" w:firstLine="0"/>
        <w:rPr>
          <w:rFonts w:cs="Times New Roman"/>
          <w:szCs w:val="24"/>
        </w:rPr>
      </w:pPr>
      <w:r w:rsidRPr="00BA4F0F">
        <w:rPr>
          <w:rFonts w:cs="Times New Roman"/>
          <w:szCs w:val="24"/>
        </w:rPr>
        <w:t>Введение антимикробных препаратов только внутривенно.</w:t>
      </w:r>
    </w:p>
    <w:p w14:paraId="18F535C6" w14:textId="77777777" w:rsidR="0075793D" w:rsidRPr="00BA4F0F" w:rsidRDefault="0075793D" w:rsidP="005E0272">
      <w:pPr>
        <w:numPr>
          <w:ilvl w:val="0"/>
          <w:numId w:val="190"/>
        </w:numPr>
        <w:tabs>
          <w:tab w:val="left" w:pos="0"/>
          <w:tab w:val="left" w:pos="567"/>
        </w:tabs>
        <w:ind w:left="0" w:firstLine="0"/>
        <w:rPr>
          <w:rFonts w:cs="Times New Roman"/>
          <w:szCs w:val="24"/>
        </w:rPr>
      </w:pPr>
      <w:r w:rsidRPr="00BA4F0F">
        <w:rPr>
          <w:rFonts w:cs="Times New Roman"/>
          <w:szCs w:val="24"/>
        </w:rPr>
        <w:t>Модификация, при необходимости, антимикробной терапии согласно результатам микробиологического исследования.</w:t>
      </w:r>
    </w:p>
    <w:p w14:paraId="121C9DB6"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Для стартовой терапии фебрильной нейтропении назначают один антибиотик (монотерапия): </w:t>
      </w:r>
    </w:p>
    <w:p w14:paraId="6EDB0C1B" w14:textId="77777777" w:rsidR="0075793D" w:rsidRPr="00BA4F0F" w:rsidRDefault="0075793D" w:rsidP="005E0272">
      <w:pPr>
        <w:numPr>
          <w:ilvl w:val="0"/>
          <w:numId w:val="191"/>
        </w:numPr>
        <w:tabs>
          <w:tab w:val="left" w:pos="0"/>
          <w:tab w:val="left" w:pos="567"/>
        </w:tabs>
        <w:ind w:left="0" w:firstLine="0"/>
        <w:rPr>
          <w:rFonts w:cs="Times New Roman"/>
          <w:szCs w:val="24"/>
        </w:rPr>
      </w:pPr>
      <w:r w:rsidRPr="00BA4F0F">
        <w:rPr>
          <w:rFonts w:cs="Times New Roman"/>
          <w:szCs w:val="24"/>
        </w:rPr>
        <w:t xml:space="preserve">Цефоперазон/сульбактам </w:t>
      </w:r>
    </w:p>
    <w:p w14:paraId="646C6277" w14:textId="77777777" w:rsidR="0075793D" w:rsidRPr="00BA4F0F" w:rsidRDefault="0075793D" w:rsidP="005E0272">
      <w:pPr>
        <w:numPr>
          <w:ilvl w:val="0"/>
          <w:numId w:val="192"/>
        </w:numPr>
        <w:tabs>
          <w:tab w:val="left" w:pos="0"/>
          <w:tab w:val="left" w:pos="567"/>
        </w:tabs>
        <w:ind w:left="0" w:firstLine="0"/>
        <w:rPr>
          <w:rFonts w:cs="Times New Roman"/>
          <w:szCs w:val="24"/>
        </w:rPr>
      </w:pPr>
      <w:r w:rsidRPr="00BA4F0F">
        <w:rPr>
          <w:rFonts w:cs="Times New Roman"/>
          <w:szCs w:val="24"/>
        </w:rPr>
        <w:t xml:space="preserve">Дозирование: по 4 г 2 раза в сутки. </w:t>
      </w:r>
    </w:p>
    <w:p w14:paraId="2D0A5669" w14:textId="77777777" w:rsidR="0075793D" w:rsidRPr="00BA4F0F" w:rsidRDefault="0075793D" w:rsidP="005E0272">
      <w:pPr>
        <w:numPr>
          <w:ilvl w:val="0"/>
          <w:numId w:val="191"/>
        </w:numPr>
        <w:tabs>
          <w:tab w:val="left" w:pos="0"/>
          <w:tab w:val="left" w:pos="567"/>
        </w:tabs>
        <w:ind w:left="0" w:firstLine="0"/>
        <w:rPr>
          <w:rFonts w:cs="Times New Roman"/>
          <w:szCs w:val="24"/>
        </w:rPr>
      </w:pPr>
      <w:r w:rsidRPr="00BA4F0F">
        <w:rPr>
          <w:rFonts w:cs="Times New Roman"/>
          <w:szCs w:val="24"/>
        </w:rPr>
        <w:t xml:space="preserve">Пиперациллин/тазобактам </w:t>
      </w:r>
    </w:p>
    <w:p w14:paraId="00A1B232" w14:textId="77777777" w:rsidR="0075793D" w:rsidRPr="00BA4F0F" w:rsidRDefault="0075793D" w:rsidP="005E0272">
      <w:pPr>
        <w:numPr>
          <w:ilvl w:val="0"/>
          <w:numId w:val="193"/>
        </w:numPr>
        <w:tabs>
          <w:tab w:val="left" w:pos="0"/>
          <w:tab w:val="left" w:pos="567"/>
        </w:tabs>
        <w:ind w:left="0" w:firstLine="0"/>
        <w:rPr>
          <w:rFonts w:cs="Times New Roman"/>
          <w:szCs w:val="24"/>
        </w:rPr>
      </w:pPr>
      <w:r w:rsidRPr="00BA4F0F">
        <w:rPr>
          <w:rFonts w:cs="Times New Roman"/>
          <w:szCs w:val="24"/>
        </w:rPr>
        <w:t xml:space="preserve">Дозирование: по 4,5 г 3 раза в сутки. </w:t>
      </w:r>
    </w:p>
    <w:p w14:paraId="563DD68B" w14:textId="77777777" w:rsidR="0075793D" w:rsidRPr="00BA4F0F" w:rsidRDefault="0075793D" w:rsidP="005E0272">
      <w:pPr>
        <w:numPr>
          <w:ilvl w:val="0"/>
          <w:numId w:val="191"/>
        </w:numPr>
        <w:tabs>
          <w:tab w:val="left" w:pos="0"/>
          <w:tab w:val="left" w:pos="567"/>
        </w:tabs>
        <w:ind w:left="0" w:firstLine="0"/>
        <w:rPr>
          <w:rFonts w:cs="Times New Roman"/>
          <w:szCs w:val="24"/>
        </w:rPr>
      </w:pPr>
      <w:r w:rsidRPr="00BA4F0F">
        <w:rPr>
          <w:rFonts w:cs="Times New Roman"/>
          <w:szCs w:val="24"/>
        </w:rPr>
        <w:t xml:space="preserve">Цефепим </w:t>
      </w:r>
    </w:p>
    <w:p w14:paraId="1D5C7D0C" w14:textId="77777777" w:rsidR="0075793D" w:rsidRPr="00BA4F0F" w:rsidRDefault="0075793D" w:rsidP="005E0272">
      <w:pPr>
        <w:numPr>
          <w:ilvl w:val="0"/>
          <w:numId w:val="194"/>
        </w:numPr>
        <w:tabs>
          <w:tab w:val="left" w:pos="0"/>
          <w:tab w:val="left" w:pos="567"/>
        </w:tabs>
        <w:ind w:left="0" w:firstLine="0"/>
        <w:rPr>
          <w:rFonts w:cs="Times New Roman"/>
          <w:szCs w:val="24"/>
        </w:rPr>
      </w:pPr>
      <w:r w:rsidRPr="00BA4F0F">
        <w:rPr>
          <w:rFonts w:cs="Times New Roman"/>
          <w:szCs w:val="24"/>
        </w:rPr>
        <w:t xml:space="preserve">Дозирование: по 2 г 2 раза в сутки. </w:t>
      </w:r>
    </w:p>
    <w:p w14:paraId="0035FF8B" w14:textId="77777777" w:rsidR="0075793D" w:rsidRPr="00BA4F0F" w:rsidRDefault="0075793D" w:rsidP="005E0272">
      <w:pPr>
        <w:numPr>
          <w:ilvl w:val="0"/>
          <w:numId w:val="191"/>
        </w:numPr>
        <w:tabs>
          <w:tab w:val="left" w:pos="0"/>
          <w:tab w:val="left" w:pos="567"/>
        </w:tabs>
        <w:ind w:left="0" w:firstLine="0"/>
        <w:rPr>
          <w:rFonts w:cs="Times New Roman"/>
          <w:szCs w:val="24"/>
        </w:rPr>
      </w:pPr>
      <w:r w:rsidRPr="00BA4F0F">
        <w:rPr>
          <w:rFonts w:cs="Times New Roman"/>
          <w:szCs w:val="24"/>
        </w:rPr>
        <w:t xml:space="preserve">Цефтазидим </w:t>
      </w:r>
    </w:p>
    <w:p w14:paraId="3299243B" w14:textId="77777777" w:rsidR="0075793D" w:rsidRPr="00BA4F0F" w:rsidRDefault="0075793D" w:rsidP="005E0272">
      <w:pPr>
        <w:numPr>
          <w:ilvl w:val="0"/>
          <w:numId w:val="195"/>
        </w:numPr>
        <w:tabs>
          <w:tab w:val="left" w:pos="0"/>
          <w:tab w:val="left" w:pos="567"/>
        </w:tabs>
        <w:ind w:left="0" w:firstLine="0"/>
        <w:rPr>
          <w:rFonts w:cs="Times New Roman"/>
          <w:szCs w:val="24"/>
        </w:rPr>
      </w:pPr>
      <w:r w:rsidRPr="00BA4F0F">
        <w:rPr>
          <w:rFonts w:cs="Times New Roman"/>
          <w:szCs w:val="24"/>
        </w:rPr>
        <w:t xml:space="preserve">Дозирование: по 2 г 3 раза в сутки </w:t>
      </w:r>
    </w:p>
    <w:p w14:paraId="380FAFC5" w14:textId="77777777" w:rsidR="0075793D" w:rsidRPr="00BA4F0F" w:rsidRDefault="0075793D" w:rsidP="0075793D">
      <w:pPr>
        <w:tabs>
          <w:tab w:val="left" w:pos="0"/>
          <w:tab w:val="left" w:pos="567"/>
        </w:tabs>
        <w:rPr>
          <w:rFonts w:cs="Times New Roman"/>
          <w:szCs w:val="24"/>
        </w:rPr>
      </w:pPr>
      <w:r w:rsidRPr="00BA4F0F">
        <w:rPr>
          <w:rFonts w:cs="Times New Roman"/>
          <w:szCs w:val="24"/>
        </w:rPr>
        <w:t>При развитии септического шока на первом этапе эмпирической терапии рекомендовано карбапенемов:</w:t>
      </w:r>
    </w:p>
    <w:p w14:paraId="4CD6F39B" w14:textId="77777777" w:rsidR="0075793D" w:rsidRPr="00BA4F0F" w:rsidRDefault="0075793D" w:rsidP="005E0272">
      <w:pPr>
        <w:numPr>
          <w:ilvl w:val="0"/>
          <w:numId w:val="196"/>
        </w:numPr>
        <w:tabs>
          <w:tab w:val="left" w:pos="0"/>
          <w:tab w:val="left" w:pos="567"/>
        </w:tabs>
        <w:ind w:left="0" w:firstLine="0"/>
        <w:rPr>
          <w:rFonts w:cs="Times New Roman"/>
          <w:szCs w:val="24"/>
        </w:rPr>
      </w:pPr>
      <w:r w:rsidRPr="00BA4F0F">
        <w:rPr>
          <w:rFonts w:cs="Times New Roman"/>
          <w:szCs w:val="24"/>
        </w:rPr>
        <w:t>Имипенем/циластатин</w:t>
      </w:r>
    </w:p>
    <w:p w14:paraId="6D4C4F62" w14:textId="77777777" w:rsidR="0075793D" w:rsidRPr="00BA4F0F" w:rsidRDefault="0075793D" w:rsidP="005E0272">
      <w:pPr>
        <w:numPr>
          <w:ilvl w:val="0"/>
          <w:numId w:val="195"/>
        </w:numPr>
        <w:tabs>
          <w:tab w:val="left" w:pos="0"/>
          <w:tab w:val="left" w:pos="567"/>
        </w:tabs>
        <w:ind w:left="0" w:firstLine="0"/>
        <w:rPr>
          <w:rFonts w:cs="Times New Roman"/>
          <w:szCs w:val="24"/>
        </w:rPr>
      </w:pPr>
      <w:r w:rsidRPr="00BA4F0F">
        <w:rPr>
          <w:rFonts w:cs="Times New Roman"/>
          <w:szCs w:val="24"/>
        </w:rPr>
        <w:t>Дозировка: по 0,5 г 4 раза в сутки.</w:t>
      </w:r>
    </w:p>
    <w:p w14:paraId="238E46C8" w14:textId="77777777" w:rsidR="0075793D" w:rsidRPr="00BA4F0F" w:rsidRDefault="0075793D" w:rsidP="005E0272">
      <w:pPr>
        <w:numPr>
          <w:ilvl w:val="0"/>
          <w:numId w:val="197"/>
        </w:numPr>
        <w:tabs>
          <w:tab w:val="left" w:pos="0"/>
          <w:tab w:val="left" w:pos="567"/>
        </w:tabs>
        <w:ind w:left="0" w:firstLine="0"/>
        <w:rPr>
          <w:rFonts w:cs="Times New Roman"/>
          <w:szCs w:val="24"/>
        </w:rPr>
      </w:pPr>
      <w:r w:rsidRPr="00BA4F0F">
        <w:rPr>
          <w:rFonts w:cs="Times New Roman"/>
          <w:szCs w:val="24"/>
        </w:rPr>
        <w:t>Меропенем</w:t>
      </w:r>
    </w:p>
    <w:p w14:paraId="243E3AF4" w14:textId="77777777" w:rsidR="0075793D" w:rsidRPr="00BA4F0F" w:rsidRDefault="0075793D" w:rsidP="005E0272">
      <w:pPr>
        <w:numPr>
          <w:ilvl w:val="0"/>
          <w:numId w:val="195"/>
        </w:numPr>
        <w:tabs>
          <w:tab w:val="left" w:pos="0"/>
          <w:tab w:val="left" w:pos="567"/>
        </w:tabs>
        <w:ind w:left="0" w:firstLine="0"/>
        <w:rPr>
          <w:rFonts w:cs="Times New Roman"/>
          <w:szCs w:val="24"/>
        </w:rPr>
      </w:pPr>
      <w:r w:rsidRPr="00BA4F0F">
        <w:rPr>
          <w:rFonts w:cs="Times New Roman"/>
          <w:szCs w:val="24"/>
        </w:rPr>
        <w:t>Дозировка: по 1 г 3 раза в сутки.</w:t>
      </w:r>
    </w:p>
    <w:p w14:paraId="02686362" w14:textId="77777777" w:rsidR="0075793D" w:rsidRPr="00BA4F0F" w:rsidRDefault="0075793D" w:rsidP="005E0272">
      <w:pPr>
        <w:numPr>
          <w:ilvl w:val="0"/>
          <w:numId w:val="198"/>
        </w:numPr>
        <w:tabs>
          <w:tab w:val="left" w:pos="0"/>
          <w:tab w:val="left" w:pos="567"/>
        </w:tabs>
        <w:ind w:left="0" w:firstLine="0"/>
        <w:rPr>
          <w:rFonts w:cs="Times New Roman"/>
          <w:szCs w:val="24"/>
        </w:rPr>
      </w:pPr>
      <w:r w:rsidRPr="00BA4F0F">
        <w:rPr>
          <w:rFonts w:cs="Times New Roman"/>
          <w:szCs w:val="24"/>
        </w:rPr>
        <w:t>Дорипенем</w:t>
      </w:r>
    </w:p>
    <w:p w14:paraId="79B957AD" w14:textId="77777777" w:rsidR="0075793D" w:rsidRPr="00BA4F0F" w:rsidRDefault="0075793D" w:rsidP="005E0272">
      <w:pPr>
        <w:numPr>
          <w:ilvl w:val="0"/>
          <w:numId w:val="195"/>
        </w:numPr>
        <w:tabs>
          <w:tab w:val="left" w:pos="0"/>
          <w:tab w:val="left" w:pos="567"/>
        </w:tabs>
        <w:ind w:left="0" w:firstLine="0"/>
        <w:rPr>
          <w:rFonts w:cs="Times New Roman"/>
          <w:szCs w:val="24"/>
        </w:rPr>
      </w:pPr>
      <w:r w:rsidRPr="00BA4F0F">
        <w:rPr>
          <w:rFonts w:cs="Times New Roman"/>
          <w:szCs w:val="24"/>
        </w:rPr>
        <w:t>Дозировка: по 0,5 г 3 раза в сутки.</w:t>
      </w:r>
    </w:p>
    <w:p w14:paraId="56658714" w14:textId="77777777" w:rsidR="0075793D" w:rsidRPr="00BA4F0F" w:rsidRDefault="0075793D" w:rsidP="0075793D">
      <w:pPr>
        <w:tabs>
          <w:tab w:val="left" w:pos="0"/>
          <w:tab w:val="left" w:pos="567"/>
        </w:tabs>
        <w:jc w:val="center"/>
        <w:rPr>
          <w:rFonts w:cs="Times New Roman"/>
          <w:b/>
          <w:szCs w:val="24"/>
        </w:rPr>
      </w:pPr>
    </w:p>
    <w:p w14:paraId="0FFBE528" w14:textId="77777777" w:rsidR="0075793D" w:rsidRPr="00BA4F0F" w:rsidRDefault="0075793D" w:rsidP="0075793D">
      <w:pPr>
        <w:pStyle w:val="afe"/>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4D92EFAB" w14:textId="77777777" w:rsidR="0075793D" w:rsidRPr="00BA4F0F" w:rsidRDefault="0075793D" w:rsidP="0075793D">
      <w:pPr>
        <w:tabs>
          <w:tab w:val="left" w:pos="0"/>
          <w:tab w:val="left" w:pos="567"/>
        </w:tabs>
        <w:ind w:firstLine="567"/>
        <w:rPr>
          <w:rFonts w:cs="Times New Roman"/>
          <w:szCs w:val="24"/>
        </w:rPr>
      </w:pPr>
      <w:r w:rsidRPr="00BA4F0F">
        <w:rPr>
          <w:rFonts w:cs="Times New Roman"/>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19015F8C" w14:textId="77777777" w:rsidR="0075793D" w:rsidRPr="00BA4F0F" w:rsidRDefault="0075793D" w:rsidP="0075793D">
      <w:pPr>
        <w:tabs>
          <w:tab w:val="left" w:pos="0"/>
          <w:tab w:val="left" w:pos="567"/>
        </w:tabs>
        <w:jc w:val="center"/>
        <w:rPr>
          <w:rFonts w:cs="Times New Roman"/>
          <w:b/>
          <w:szCs w:val="24"/>
        </w:rPr>
      </w:pPr>
    </w:p>
    <w:p w14:paraId="64BB2AF7" w14:textId="77777777" w:rsidR="0075793D" w:rsidRPr="00BA4F0F" w:rsidRDefault="0075793D" w:rsidP="0075793D">
      <w:pPr>
        <w:pStyle w:val="afe"/>
        <w:ind w:left="0"/>
        <w:rPr>
          <w:rFonts w:cs="Times New Roman"/>
          <w:b/>
          <w:i/>
          <w:szCs w:val="24"/>
        </w:rPr>
      </w:pPr>
      <w:r w:rsidRPr="00BA4F0F">
        <w:rPr>
          <w:rFonts w:cs="Times New Roman"/>
          <w:b/>
          <w:i/>
          <w:szCs w:val="24"/>
        </w:rPr>
        <w:t>Модификация антимикробной терапии на 4-5-й день</w:t>
      </w:r>
    </w:p>
    <w:p w14:paraId="7B6C2CE7" w14:textId="77777777" w:rsidR="0075793D" w:rsidRPr="00BA4F0F" w:rsidRDefault="0075793D" w:rsidP="005E0272">
      <w:pPr>
        <w:numPr>
          <w:ilvl w:val="0"/>
          <w:numId w:val="198"/>
        </w:numPr>
        <w:tabs>
          <w:tab w:val="left" w:pos="0"/>
          <w:tab w:val="left" w:pos="567"/>
        </w:tabs>
        <w:ind w:left="0" w:firstLine="0"/>
        <w:rPr>
          <w:rFonts w:cs="Times New Roman"/>
          <w:szCs w:val="24"/>
        </w:rPr>
      </w:pPr>
      <w:r w:rsidRPr="00BA4F0F">
        <w:rPr>
          <w:rFonts w:cs="Times New Roman"/>
          <w:szCs w:val="24"/>
        </w:rPr>
        <w:t>Показания:</w:t>
      </w:r>
    </w:p>
    <w:p w14:paraId="00039EB2" w14:textId="77777777" w:rsidR="0075793D" w:rsidRPr="00BA4F0F" w:rsidRDefault="0075793D" w:rsidP="005E0272">
      <w:pPr>
        <w:numPr>
          <w:ilvl w:val="0"/>
          <w:numId w:val="199"/>
        </w:numPr>
        <w:tabs>
          <w:tab w:val="left" w:pos="0"/>
          <w:tab w:val="left" w:pos="567"/>
        </w:tabs>
        <w:ind w:left="0" w:firstLine="0"/>
        <w:rPr>
          <w:rFonts w:cs="Times New Roman"/>
          <w:szCs w:val="24"/>
        </w:rPr>
      </w:pPr>
      <w:r w:rsidRPr="00BA4F0F">
        <w:rPr>
          <w:rFonts w:cs="Times New Roman"/>
          <w:szCs w:val="24"/>
        </w:rPr>
        <w:t>Стабильное соматическое состояние больного.</w:t>
      </w:r>
    </w:p>
    <w:p w14:paraId="25EBC10C" w14:textId="77777777" w:rsidR="0075793D" w:rsidRPr="00BA4F0F" w:rsidRDefault="0075793D" w:rsidP="005E0272">
      <w:pPr>
        <w:numPr>
          <w:ilvl w:val="0"/>
          <w:numId w:val="199"/>
        </w:numPr>
        <w:tabs>
          <w:tab w:val="left" w:pos="0"/>
          <w:tab w:val="left" w:pos="567"/>
        </w:tabs>
        <w:ind w:left="0" w:firstLine="0"/>
        <w:rPr>
          <w:rFonts w:cs="Times New Roman"/>
          <w:szCs w:val="24"/>
        </w:rPr>
      </w:pPr>
      <w:r w:rsidRPr="00BA4F0F">
        <w:rPr>
          <w:rFonts w:cs="Times New Roman"/>
          <w:szCs w:val="24"/>
        </w:rPr>
        <w:t>Отрицательные результаты диагностических исследований.</w:t>
      </w:r>
    </w:p>
    <w:p w14:paraId="6059AD8B" w14:textId="77777777" w:rsidR="0075793D" w:rsidRPr="00BA4F0F" w:rsidRDefault="0075793D" w:rsidP="005E0272">
      <w:pPr>
        <w:numPr>
          <w:ilvl w:val="0"/>
          <w:numId w:val="199"/>
        </w:numPr>
        <w:tabs>
          <w:tab w:val="left" w:pos="0"/>
          <w:tab w:val="left" w:pos="567"/>
        </w:tabs>
        <w:ind w:left="0" w:firstLine="0"/>
        <w:rPr>
          <w:rFonts w:cs="Times New Roman"/>
          <w:szCs w:val="24"/>
        </w:rPr>
      </w:pPr>
      <w:r w:rsidRPr="00BA4F0F">
        <w:rPr>
          <w:rFonts w:cs="Times New Roman"/>
          <w:szCs w:val="24"/>
        </w:rPr>
        <w:t>Отсутствие новых симптомов инфекции после назначения антибиотиков.</w:t>
      </w:r>
    </w:p>
    <w:p w14:paraId="6B63A065" w14:textId="77777777" w:rsidR="0075793D" w:rsidRPr="00BA4F0F" w:rsidRDefault="0075793D" w:rsidP="005E0272">
      <w:pPr>
        <w:numPr>
          <w:ilvl w:val="0"/>
          <w:numId w:val="200"/>
        </w:numPr>
        <w:tabs>
          <w:tab w:val="left" w:pos="0"/>
          <w:tab w:val="left" w:pos="567"/>
        </w:tabs>
        <w:ind w:left="0" w:firstLine="0"/>
        <w:rPr>
          <w:rFonts w:cs="Times New Roman"/>
          <w:szCs w:val="24"/>
        </w:rPr>
      </w:pPr>
      <w:r w:rsidRPr="00BA4F0F">
        <w:rPr>
          <w:rFonts w:cs="Times New Roman"/>
          <w:szCs w:val="24"/>
        </w:rPr>
        <w:t>Возможные причины длительной лихорадки (более 4 суток):</w:t>
      </w:r>
    </w:p>
    <w:p w14:paraId="680D449D" w14:textId="77777777" w:rsidR="0075793D" w:rsidRPr="00BA4F0F" w:rsidRDefault="0075793D" w:rsidP="005E0272">
      <w:pPr>
        <w:numPr>
          <w:ilvl w:val="0"/>
          <w:numId w:val="201"/>
        </w:numPr>
        <w:tabs>
          <w:tab w:val="left" w:pos="0"/>
          <w:tab w:val="left" w:pos="567"/>
        </w:tabs>
        <w:ind w:left="0" w:firstLine="0"/>
        <w:rPr>
          <w:rFonts w:cs="Times New Roman"/>
          <w:szCs w:val="24"/>
        </w:rPr>
      </w:pPr>
      <w:r w:rsidRPr="00BA4F0F">
        <w:rPr>
          <w:rFonts w:cs="Times New Roman"/>
          <w:szCs w:val="24"/>
        </w:rPr>
        <w:t>Не обнаружен очаг инфекции.</w:t>
      </w:r>
    </w:p>
    <w:p w14:paraId="600E3A09" w14:textId="77777777" w:rsidR="0075793D" w:rsidRPr="00BA4F0F" w:rsidRDefault="0075793D" w:rsidP="005E0272">
      <w:pPr>
        <w:numPr>
          <w:ilvl w:val="0"/>
          <w:numId w:val="201"/>
        </w:numPr>
        <w:tabs>
          <w:tab w:val="left" w:pos="0"/>
          <w:tab w:val="left" w:pos="567"/>
        </w:tabs>
        <w:ind w:left="0" w:firstLine="0"/>
        <w:rPr>
          <w:rFonts w:cs="Times New Roman"/>
          <w:szCs w:val="24"/>
        </w:rPr>
      </w:pPr>
      <w:r w:rsidRPr="00BA4F0F">
        <w:rPr>
          <w:rFonts w:cs="Times New Roman"/>
          <w:szCs w:val="24"/>
        </w:rPr>
        <w:t>Наличие инфекции, вызванной другими возбудителями (не бактериями).</w:t>
      </w:r>
    </w:p>
    <w:p w14:paraId="1CD566E7" w14:textId="77777777" w:rsidR="0075793D" w:rsidRPr="00BA4F0F" w:rsidRDefault="0075793D" w:rsidP="005E0272">
      <w:pPr>
        <w:numPr>
          <w:ilvl w:val="0"/>
          <w:numId w:val="201"/>
        </w:numPr>
        <w:tabs>
          <w:tab w:val="left" w:pos="0"/>
          <w:tab w:val="left" w:pos="567"/>
        </w:tabs>
        <w:ind w:left="0" w:firstLine="0"/>
        <w:rPr>
          <w:rFonts w:cs="Times New Roman"/>
          <w:szCs w:val="24"/>
        </w:rPr>
      </w:pPr>
      <w:r w:rsidRPr="00BA4F0F">
        <w:rPr>
          <w:rFonts w:cs="Times New Roman"/>
          <w:szCs w:val="24"/>
        </w:rPr>
        <w:t>Бактериальная инфекция, вызванная резистентными микроорганизмами.</w:t>
      </w:r>
    </w:p>
    <w:p w14:paraId="41D97A85" w14:textId="77777777" w:rsidR="0075793D" w:rsidRPr="00BA4F0F" w:rsidRDefault="0075793D" w:rsidP="005E0272">
      <w:pPr>
        <w:numPr>
          <w:ilvl w:val="0"/>
          <w:numId w:val="201"/>
        </w:numPr>
        <w:tabs>
          <w:tab w:val="left" w:pos="0"/>
          <w:tab w:val="left" w:pos="567"/>
        </w:tabs>
        <w:ind w:left="0" w:firstLine="0"/>
        <w:rPr>
          <w:rFonts w:cs="Times New Roman"/>
          <w:szCs w:val="24"/>
        </w:rPr>
      </w:pPr>
      <w:r w:rsidRPr="00BA4F0F">
        <w:rPr>
          <w:rFonts w:cs="Times New Roman"/>
          <w:szCs w:val="24"/>
        </w:rPr>
        <w:t>Присоединение вторичной инфекции.</w:t>
      </w:r>
    </w:p>
    <w:p w14:paraId="4F3E088C" w14:textId="77777777" w:rsidR="0075793D" w:rsidRPr="00BA4F0F" w:rsidRDefault="0075793D" w:rsidP="005E0272">
      <w:pPr>
        <w:numPr>
          <w:ilvl w:val="0"/>
          <w:numId w:val="201"/>
        </w:numPr>
        <w:tabs>
          <w:tab w:val="left" w:pos="0"/>
          <w:tab w:val="left" w:pos="567"/>
        </w:tabs>
        <w:ind w:left="0" w:firstLine="0"/>
        <w:rPr>
          <w:rFonts w:cs="Times New Roman"/>
          <w:szCs w:val="24"/>
        </w:rPr>
      </w:pPr>
      <w:r w:rsidRPr="00BA4F0F">
        <w:rPr>
          <w:rFonts w:cs="Times New Roman"/>
          <w:szCs w:val="24"/>
        </w:rPr>
        <w:t>Лекарственная лихорадка.</w:t>
      </w:r>
    </w:p>
    <w:p w14:paraId="19DAC099" w14:textId="77777777" w:rsidR="0075793D" w:rsidRPr="00BA4F0F" w:rsidRDefault="0075793D" w:rsidP="005E0272">
      <w:pPr>
        <w:numPr>
          <w:ilvl w:val="0"/>
          <w:numId w:val="201"/>
        </w:numPr>
        <w:tabs>
          <w:tab w:val="left" w:pos="0"/>
          <w:tab w:val="left" w:pos="567"/>
        </w:tabs>
        <w:ind w:left="0" w:firstLine="0"/>
        <w:rPr>
          <w:rFonts w:cs="Times New Roman"/>
          <w:szCs w:val="24"/>
        </w:rPr>
      </w:pPr>
      <w:r w:rsidRPr="00BA4F0F">
        <w:rPr>
          <w:rFonts w:cs="Times New Roman"/>
          <w:szCs w:val="24"/>
        </w:rPr>
        <w:t>Недостаточная пенетрация антибиотиков в очаг поражения (например, при абсцессе).</w:t>
      </w:r>
    </w:p>
    <w:p w14:paraId="781B69F9" w14:textId="77777777" w:rsidR="0075793D" w:rsidRPr="00BA4F0F" w:rsidRDefault="0075793D" w:rsidP="005E0272">
      <w:pPr>
        <w:numPr>
          <w:ilvl w:val="0"/>
          <w:numId w:val="202"/>
        </w:numPr>
        <w:tabs>
          <w:tab w:val="left" w:pos="0"/>
          <w:tab w:val="left" w:pos="567"/>
        </w:tabs>
        <w:ind w:left="0" w:firstLine="0"/>
        <w:rPr>
          <w:rFonts w:cs="Times New Roman"/>
          <w:szCs w:val="24"/>
        </w:rPr>
      </w:pPr>
      <w:r w:rsidRPr="00BA4F0F">
        <w:rPr>
          <w:rFonts w:cs="Times New Roman"/>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4EBD5EBB" w14:textId="77777777" w:rsidR="0075793D" w:rsidRPr="00BA4F0F" w:rsidRDefault="0075793D" w:rsidP="005E0272">
      <w:pPr>
        <w:numPr>
          <w:ilvl w:val="0"/>
          <w:numId w:val="202"/>
        </w:numPr>
        <w:tabs>
          <w:tab w:val="left" w:pos="0"/>
          <w:tab w:val="left" w:pos="567"/>
        </w:tabs>
        <w:ind w:left="0" w:firstLine="0"/>
        <w:rPr>
          <w:rFonts w:cs="Times New Roman"/>
          <w:szCs w:val="24"/>
        </w:rPr>
      </w:pPr>
      <w:r w:rsidRPr="00BA4F0F">
        <w:rPr>
          <w:rFonts w:cs="Times New Roman"/>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51E80DB7" w14:textId="77777777" w:rsidR="0075793D" w:rsidRPr="00BA4F0F" w:rsidRDefault="0075793D" w:rsidP="005E0272">
      <w:pPr>
        <w:numPr>
          <w:ilvl w:val="0"/>
          <w:numId w:val="203"/>
        </w:numPr>
        <w:tabs>
          <w:tab w:val="left" w:pos="0"/>
          <w:tab w:val="left" w:pos="567"/>
        </w:tabs>
        <w:ind w:left="0" w:firstLine="0"/>
        <w:rPr>
          <w:rFonts w:cs="Times New Roman"/>
          <w:szCs w:val="24"/>
        </w:rPr>
      </w:pPr>
      <w:r w:rsidRPr="00BA4F0F">
        <w:rPr>
          <w:rFonts w:cs="Times New Roman"/>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4E6300E4" w14:textId="77777777" w:rsidR="0075793D" w:rsidRPr="00BA4F0F" w:rsidRDefault="0075793D" w:rsidP="005E0272">
      <w:pPr>
        <w:numPr>
          <w:ilvl w:val="0"/>
          <w:numId w:val="203"/>
        </w:numPr>
        <w:tabs>
          <w:tab w:val="left" w:pos="0"/>
          <w:tab w:val="left" w:pos="567"/>
        </w:tabs>
        <w:ind w:left="0" w:firstLine="0"/>
        <w:rPr>
          <w:rFonts w:cs="Times New Roman"/>
          <w:szCs w:val="24"/>
        </w:rPr>
      </w:pPr>
      <w:r w:rsidRPr="00BA4F0F">
        <w:rPr>
          <w:rFonts w:cs="Times New Roman"/>
          <w:szCs w:val="24"/>
        </w:rPr>
        <w:t xml:space="preserve">Добавляют ванкомицин, линезолид, тедизолид или даптомицин к антибиотикам первого этапа при симптомах мукозита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w:t>
      </w:r>
    </w:p>
    <w:p w14:paraId="47261BBF" w14:textId="77777777" w:rsidR="0075793D" w:rsidRPr="00BA4F0F" w:rsidRDefault="0075793D" w:rsidP="005E0272">
      <w:pPr>
        <w:numPr>
          <w:ilvl w:val="0"/>
          <w:numId w:val="204"/>
        </w:numPr>
        <w:tabs>
          <w:tab w:val="left" w:pos="0"/>
          <w:tab w:val="left" w:pos="567"/>
        </w:tabs>
        <w:ind w:left="0" w:firstLine="0"/>
        <w:rPr>
          <w:rFonts w:cs="Times New Roman"/>
          <w:szCs w:val="24"/>
        </w:rPr>
      </w:pPr>
      <w:r w:rsidRPr="00BA4F0F">
        <w:rPr>
          <w:rFonts w:cs="Times New Roman"/>
          <w:szCs w:val="24"/>
        </w:rPr>
        <w:t>Ванкомицин: по 1 г 2 раза в сутки.</w:t>
      </w:r>
    </w:p>
    <w:p w14:paraId="1C033DF7" w14:textId="77777777" w:rsidR="0075793D" w:rsidRPr="00BA4F0F" w:rsidRDefault="0075793D" w:rsidP="005E0272">
      <w:pPr>
        <w:numPr>
          <w:ilvl w:val="0"/>
          <w:numId w:val="204"/>
        </w:numPr>
        <w:tabs>
          <w:tab w:val="left" w:pos="0"/>
          <w:tab w:val="left" w:pos="567"/>
        </w:tabs>
        <w:ind w:left="0" w:firstLine="0"/>
        <w:rPr>
          <w:rFonts w:cs="Times New Roman"/>
          <w:szCs w:val="24"/>
        </w:rPr>
      </w:pPr>
      <w:r w:rsidRPr="00BA4F0F">
        <w:rPr>
          <w:rFonts w:cs="Times New Roman"/>
          <w:szCs w:val="24"/>
        </w:rPr>
        <w:t>Тедизолид: по 0,2 г 1 раз в сутки.</w:t>
      </w:r>
    </w:p>
    <w:p w14:paraId="436CDC76" w14:textId="77777777" w:rsidR="0075793D" w:rsidRPr="00BA4F0F" w:rsidRDefault="0075793D" w:rsidP="005E0272">
      <w:pPr>
        <w:numPr>
          <w:ilvl w:val="0"/>
          <w:numId w:val="204"/>
        </w:numPr>
        <w:tabs>
          <w:tab w:val="left" w:pos="0"/>
          <w:tab w:val="left" w:pos="567"/>
        </w:tabs>
        <w:ind w:left="0" w:firstLine="0"/>
        <w:rPr>
          <w:rFonts w:cs="Times New Roman"/>
          <w:szCs w:val="24"/>
        </w:rPr>
      </w:pPr>
      <w:r w:rsidRPr="00BA4F0F">
        <w:rPr>
          <w:rFonts w:cs="Times New Roman"/>
          <w:szCs w:val="24"/>
        </w:rPr>
        <w:t>Даптомицин: по 8-10 мг/кг 1 раз в сутки.</w:t>
      </w:r>
    </w:p>
    <w:p w14:paraId="42526964" w14:textId="77777777" w:rsidR="0075793D" w:rsidRPr="00BA4F0F" w:rsidRDefault="0075793D" w:rsidP="005E0272">
      <w:pPr>
        <w:numPr>
          <w:ilvl w:val="0"/>
          <w:numId w:val="203"/>
        </w:numPr>
        <w:tabs>
          <w:tab w:val="left" w:pos="0"/>
          <w:tab w:val="left" w:pos="567"/>
        </w:tabs>
        <w:ind w:left="0" w:firstLine="0"/>
        <w:rPr>
          <w:rFonts w:cs="Times New Roman"/>
          <w:szCs w:val="24"/>
        </w:rPr>
      </w:pPr>
      <w:r w:rsidRPr="00BA4F0F">
        <w:rPr>
          <w:rFonts w:cs="Times New Roman"/>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6EA208F4" w14:textId="77777777" w:rsidR="0075793D" w:rsidRPr="00BA4F0F" w:rsidRDefault="0075793D" w:rsidP="005E0272">
      <w:pPr>
        <w:numPr>
          <w:ilvl w:val="0"/>
          <w:numId w:val="205"/>
        </w:numPr>
        <w:tabs>
          <w:tab w:val="left" w:pos="0"/>
          <w:tab w:val="left" w:pos="567"/>
        </w:tabs>
        <w:ind w:left="0" w:firstLine="0"/>
        <w:rPr>
          <w:rFonts w:cs="Times New Roman"/>
          <w:szCs w:val="24"/>
        </w:rPr>
      </w:pPr>
      <w:r w:rsidRPr="00BA4F0F">
        <w:rPr>
          <w:rFonts w:cs="Times New Roman"/>
          <w:szCs w:val="24"/>
        </w:rPr>
        <w:t>Каспофунгин: в первый день 70 мг, далее по 50 мг 1 раз в сутки.</w:t>
      </w:r>
    </w:p>
    <w:p w14:paraId="593E5A7F" w14:textId="77777777" w:rsidR="0075793D" w:rsidRPr="00BA4F0F" w:rsidRDefault="0075793D" w:rsidP="005E0272">
      <w:pPr>
        <w:numPr>
          <w:ilvl w:val="0"/>
          <w:numId w:val="203"/>
        </w:numPr>
        <w:tabs>
          <w:tab w:val="left" w:pos="0"/>
          <w:tab w:val="left" w:pos="567"/>
        </w:tabs>
        <w:ind w:left="0" w:firstLine="0"/>
        <w:rPr>
          <w:rFonts w:cs="Times New Roman"/>
          <w:szCs w:val="24"/>
        </w:rPr>
      </w:pPr>
      <w:r w:rsidRPr="00BA4F0F">
        <w:rPr>
          <w:rFonts w:cs="Times New Roman"/>
          <w:szCs w:val="24"/>
        </w:rPr>
        <w:t>Добавляют флуконазол при наличии орофарингиального кандидоза.</w:t>
      </w:r>
    </w:p>
    <w:p w14:paraId="48229CAB" w14:textId="77777777" w:rsidR="0075793D" w:rsidRPr="00BA4F0F" w:rsidRDefault="0075793D" w:rsidP="005E0272">
      <w:pPr>
        <w:numPr>
          <w:ilvl w:val="0"/>
          <w:numId w:val="206"/>
        </w:numPr>
        <w:tabs>
          <w:tab w:val="left" w:pos="0"/>
          <w:tab w:val="left" w:pos="567"/>
        </w:tabs>
        <w:ind w:left="0" w:firstLine="0"/>
        <w:rPr>
          <w:rFonts w:cs="Times New Roman"/>
          <w:szCs w:val="24"/>
        </w:rPr>
      </w:pPr>
      <w:r w:rsidRPr="00BA4F0F">
        <w:rPr>
          <w:rFonts w:cs="Times New Roman"/>
          <w:szCs w:val="24"/>
        </w:rPr>
        <w:t>Флуконазол: по 400 мг 1 раз в сутки.</w:t>
      </w:r>
    </w:p>
    <w:p w14:paraId="72E1207D" w14:textId="77777777" w:rsidR="0075793D" w:rsidRPr="00BA4F0F" w:rsidRDefault="0075793D" w:rsidP="005E0272">
      <w:pPr>
        <w:numPr>
          <w:ilvl w:val="0"/>
          <w:numId w:val="203"/>
        </w:numPr>
        <w:tabs>
          <w:tab w:val="left" w:pos="0"/>
          <w:tab w:val="left" w:pos="567"/>
        </w:tabs>
        <w:ind w:left="0" w:firstLine="0"/>
        <w:rPr>
          <w:rFonts w:cs="Times New Roman"/>
          <w:szCs w:val="24"/>
        </w:rPr>
      </w:pPr>
      <w:r w:rsidRPr="00BA4F0F">
        <w:rPr>
          <w:rFonts w:cs="Times New Roman"/>
          <w:szCs w:val="24"/>
        </w:rPr>
        <w:t xml:space="preserve">Добавляют каспофунгин (или микафунгин) больным с персистирующей фебрильной нейтропенией и выделением </w:t>
      </w:r>
      <w:r w:rsidRPr="00BA4F0F">
        <w:rPr>
          <w:rFonts w:cs="Times New Roman"/>
          <w:i/>
          <w:szCs w:val="24"/>
        </w:rPr>
        <w:t>Candida spp.</w:t>
      </w:r>
      <w:r w:rsidRPr="00BA4F0F">
        <w:rPr>
          <w:rFonts w:cs="Times New Roman"/>
          <w:szCs w:val="24"/>
        </w:rPr>
        <w:t xml:space="preserve"> со слизистой оболочки ротоглотки и кишечника или из мочи. </w:t>
      </w:r>
    </w:p>
    <w:p w14:paraId="41A8497B" w14:textId="77777777" w:rsidR="0075793D" w:rsidRPr="00BA4F0F" w:rsidRDefault="0075793D" w:rsidP="005E0272">
      <w:pPr>
        <w:numPr>
          <w:ilvl w:val="0"/>
          <w:numId w:val="203"/>
        </w:numPr>
        <w:tabs>
          <w:tab w:val="left" w:pos="0"/>
          <w:tab w:val="left" w:pos="567"/>
        </w:tabs>
        <w:ind w:left="0" w:firstLine="0"/>
        <w:rPr>
          <w:rFonts w:cs="Times New Roman"/>
          <w:szCs w:val="24"/>
        </w:rPr>
      </w:pPr>
      <w:r w:rsidRPr="00BA4F0F">
        <w:rPr>
          <w:rFonts w:cs="Times New Roman"/>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7017C714" w14:textId="77777777" w:rsidR="0075793D" w:rsidRPr="00BA4F0F" w:rsidRDefault="0075793D" w:rsidP="005E0272">
      <w:pPr>
        <w:numPr>
          <w:ilvl w:val="0"/>
          <w:numId w:val="207"/>
        </w:numPr>
        <w:tabs>
          <w:tab w:val="left" w:pos="0"/>
          <w:tab w:val="left" w:pos="567"/>
        </w:tabs>
        <w:ind w:left="0" w:firstLine="0"/>
        <w:rPr>
          <w:rFonts w:cs="Times New Roman"/>
          <w:szCs w:val="24"/>
        </w:rPr>
      </w:pPr>
      <w:r w:rsidRPr="00BA4F0F">
        <w:rPr>
          <w:rFonts w:cs="Times New Roman"/>
          <w:szCs w:val="24"/>
        </w:rPr>
        <w:t>Вориконазол: в первый день 6 мг/кг 2 раза в сутки, далее по 3 мг/кг 2 раза в сутки</w:t>
      </w:r>
    </w:p>
    <w:p w14:paraId="5B3D2A79" w14:textId="77777777" w:rsidR="0075793D" w:rsidRPr="00BA4F0F" w:rsidRDefault="0075793D" w:rsidP="0075793D">
      <w:pPr>
        <w:pStyle w:val="afe"/>
        <w:ind w:left="0"/>
        <w:rPr>
          <w:rFonts w:cs="Times New Roman"/>
          <w:b/>
          <w:i/>
          <w:szCs w:val="24"/>
        </w:rPr>
      </w:pPr>
    </w:p>
    <w:p w14:paraId="5493467D" w14:textId="77777777" w:rsidR="0075793D" w:rsidRPr="00BA4F0F" w:rsidRDefault="0075793D" w:rsidP="0075793D">
      <w:pPr>
        <w:pStyle w:val="afe"/>
        <w:ind w:left="0"/>
        <w:rPr>
          <w:rFonts w:cs="Times New Roman"/>
          <w:b/>
          <w:i/>
          <w:szCs w:val="24"/>
        </w:rPr>
      </w:pPr>
      <w:r w:rsidRPr="00BA4F0F">
        <w:rPr>
          <w:rFonts w:cs="Times New Roman"/>
          <w:b/>
          <w:i/>
          <w:szCs w:val="24"/>
        </w:rPr>
        <w:t>Модификация антимикробной терапии в более ранние сроки</w:t>
      </w:r>
    </w:p>
    <w:p w14:paraId="3103FDC8" w14:textId="77777777" w:rsidR="0075793D" w:rsidRPr="00BA4F0F" w:rsidRDefault="0075793D" w:rsidP="0075793D">
      <w:pPr>
        <w:tabs>
          <w:tab w:val="left" w:pos="0"/>
          <w:tab w:val="left" w:pos="567"/>
        </w:tabs>
        <w:rPr>
          <w:rFonts w:cs="Times New Roman"/>
          <w:szCs w:val="24"/>
        </w:rPr>
      </w:pPr>
      <w:r w:rsidRPr="00BA4F0F">
        <w:rPr>
          <w:rFonts w:cs="Times New Roman"/>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012BA95E" w14:textId="77777777" w:rsidR="0075793D" w:rsidRPr="00BA4F0F" w:rsidRDefault="0075793D" w:rsidP="0075793D">
      <w:pPr>
        <w:pStyle w:val="afe"/>
        <w:ind w:left="0"/>
        <w:rPr>
          <w:rFonts w:cs="Times New Roman"/>
          <w:b/>
          <w:i/>
          <w:szCs w:val="24"/>
        </w:rPr>
      </w:pPr>
    </w:p>
    <w:p w14:paraId="030D281C" w14:textId="77777777" w:rsidR="0075793D" w:rsidRPr="00BA4F0F" w:rsidRDefault="0075793D" w:rsidP="0075793D">
      <w:pPr>
        <w:pStyle w:val="afe"/>
        <w:ind w:left="0"/>
        <w:rPr>
          <w:rFonts w:cs="Times New Roman"/>
          <w:b/>
          <w:i/>
          <w:szCs w:val="24"/>
        </w:rPr>
      </w:pPr>
      <w:r w:rsidRPr="00BA4F0F">
        <w:rPr>
          <w:rFonts w:cs="Times New Roman"/>
          <w:b/>
          <w:i/>
          <w:szCs w:val="24"/>
        </w:rPr>
        <w:t>Артериальная гипотония, клиника септического шока</w:t>
      </w:r>
    </w:p>
    <w:p w14:paraId="2AC86D0D" w14:textId="77777777" w:rsidR="0075793D" w:rsidRPr="00BA4F0F" w:rsidRDefault="0075793D" w:rsidP="005E0272">
      <w:pPr>
        <w:numPr>
          <w:ilvl w:val="0"/>
          <w:numId w:val="208"/>
        </w:numPr>
        <w:tabs>
          <w:tab w:val="left" w:pos="0"/>
          <w:tab w:val="left" w:pos="567"/>
        </w:tabs>
        <w:ind w:left="0" w:firstLine="0"/>
        <w:rPr>
          <w:rFonts w:cs="Times New Roman"/>
          <w:szCs w:val="24"/>
        </w:rPr>
      </w:pPr>
      <w:r w:rsidRPr="00BA4F0F">
        <w:rPr>
          <w:rFonts w:cs="Times New Roman"/>
          <w:szCs w:val="24"/>
        </w:rPr>
        <w:t>Вместо цефалоспорина назначают карбапенем — меропенем, имипенем/циластатин или дорипенем.</w:t>
      </w:r>
    </w:p>
    <w:p w14:paraId="660C5782" w14:textId="77777777" w:rsidR="0075793D" w:rsidRPr="00BA4F0F" w:rsidRDefault="0075793D" w:rsidP="0075793D">
      <w:pPr>
        <w:tabs>
          <w:tab w:val="left" w:pos="0"/>
          <w:tab w:val="left" w:pos="567"/>
        </w:tabs>
        <w:rPr>
          <w:rFonts w:cs="Times New Roman"/>
          <w:szCs w:val="24"/>
        </w:rPr>
      </w:pPr>
    </w:p>
    <w:p w14:paraId="0286083C" w14:textId="77777777" w:rsidR="0075793D" w:rsidRPr="00BA4F0F" w:rsidRDefault="0075793D" w:rsidP="0075793D">
      <w:pPr>
        <w:pStyle w:val="afe"/>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6AF6941A" w14:textId="77777777" w:rsidR="0075793D" w:rsidRPr="00BA4F0F" w:rsidRDefault="0075793D" w:rsidP="005E0272">
      <w:pPr>
        <w:numPr>
          <w:ilvl w:val="0"/>
          <w:numId w:val="208"/>
        </w:numPr>
        <w:tabs>
          <w:tab w:val="left" w:pos="0"/>
          <w:tab w:val="left" w:pos="567"/>
        </w:tabs>
        <w:ind w:left="0" w:firstLine="0"/>
        <w:rPr>
          <w:rFonts w:cs="Times New Roman"/>
          <w:szCs w:val="24"/>
        </w:rPr>
      </w:pPr>
      <w:r w:rsidRPr="00BA4F0F">
        <w:rPr>
          <w:rFonts w:cs="Times New Roman"/>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109C8D08" w14:textId="77777777" w:rsidR="0075793D" w:rsidRPr="00BA4F0F" w:rsidRDefault="0075793D" w:rsidP="005E0272">
      <w:pPr>
        <w:numPr>
          <w:ilvl w:val="0"/>
          <w:numId w:val="208"/>
        </w:numPr>
        <w:tabs>
          <w:tab w:val="left" w:pos="0"/>
          <w:tab w:val="left" w:pos="567"/>
        </w:tabs>
        <w:ind w:left="0" w:firstLine="0"/>
        <w:rPr>
          <w:rFonts w:cs="Times New Roman"/>
          <w:szCs w:val="24"/>
        </w:rPr>
      </w:pPr>
      <w:r w:rsidRPr="00BA4F0F">
        <w:rPr>
          <w:rFonts w:cs="Times New Roman"/>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60DB1F61" w14:textId="77777777" w:rsidR="0075793D" w:rsidRPr="00BA4F0F" w:rsidRDefault="0075793D" w:rsidP="0075793D">
      <w:pPr>
        <w:tabs>
          <w:tab w:val="left" w:pos="0"/>
          <w:tab w:val="left" w:pos="567"/>
        </w:tabs>
        <w:rPr>
          <w:rFonts w:cs="Times New Roman"/>
          <w:b/>
          <w:szCs w:val="24"/>
        </w:rPr>
      </w:pPr>
    </w:p>
    <w:p w14:paraId="514FC446" w14:textId="77777777" w:rsidR="0075793D" w:rsidRPr="00BA4F0F" w:rsidRDefault="0075793D" w:rsidP="0075793D">
      <w:pPr>
        <w:pStyle w:val="afe"/>
        <w:ind w:left="0"/>
        <w:rPr>
          <w:rFonts w:cs="Times New Roman"/>
          <w:b/>
          <w:i/>
          <w:szCs w:val="24"/>
        </w:rPr>
      </w:pPr>
      <w:r w:rsidRPr="00BA4F0F">
        <w:rPr>
          <w:rFonts w:cs="Times New Roman"/>
          <w:b/>
          <w:i/>
          <w:szCs w:val="24"/>
        </w:rPr>
        <w:t>Появление септикопиемических очагов на коже</w:t>
      </w:r>
    </w:p>
    <w:p w14:paraId="7C298AD1" w14:textId="77777777" w:rsidR="0075793D" w:rsidRPr="00BA4F0F" w:rsidRDefault="0075793D" w:rsidP="0075793D">
      <w:pPr>
        <w:tabs>
          <w:tab w:val="left" w:pos="0"/>
          <w:tab w:val="left" w:pos="567"/>
        </w:tabs>
        <w:rPr>
          <w:rFonts w:cs="Times New Roman"/>
          <w:szCs w:val="24"/>
        </w:rPr>
      </w:pPr>
      <w:r w:rsidRPr="00BA4F0F">
        <w:rPr>
          <w:rFonts w:cs="Times New Roman"/>
          <w:szCs w:val="24"/>
        </w:rPr>
        <w:t>Вместо цефалоспорина назначают карбапенем — меропенем, имипенем/циластатин или дорипенем.</w:t>
      </w:r>
    </w:p>
    <w:p w14:paraId="60BF6883" w14:textId="77777777" w:rsidR="0075793D" w:rsidRPr="00BA4F0F" w:rsidRDefault="0075793D" w:rsidP="0075793D">
      <w:pPr>
        <w:tabs>
          <w:tab w:val="left" w:pos="0"/>
          <w:tab w:val="left" w:pos="567"/>
        </w:tabs>
        <w:rPr>
          <w:rFonts w:cs="Times New Roman"/>
          <w:b/>
          <w:szCs w:val="24"/>
        </w:rPr>
      </w:pPr>
    </w:p>
    <w:p w14:paraId="2A195BB5" w14:textId="77777777" w:rsidR="0075793D" w:rsidRPr="00BA4F0F" w:rsidRDefault="0075793D" w:rsidP="0075793D">
      <w:pPr>
        <w:pStyle w:val="afe"/>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29DFFABC" w14:textId="77777777" w:rsidR="0075793D" w:rsidRPr="00BA4F0F" w:rsidRDefault="0075793D" w:rsidP="005E0272">
      <w:pPr>
        <w:numPr>
          <w:ilvl w:val="0"/>
          <w:numId w:val="209"/>
        </w:numPr>
        <w:tabs>
          <w:tab w:val="left" w:pos="0"/>
          <w:tab w:val="left" w:pos="567"/>
        </w:tabs>
        <w:ind w:left="0" w:firstLine="0"/>
        <w:rPr>
          <w:rFonts w:cs="Times New Roman"/>
          <w:szCs w:val="24"/>
        </w:rPr>
      </w:pPr>
      <w:r w:rsidRPr="00BA4F0F">
        <w:rPr>
          <w:rFonts w:cs="Times New Roman"/>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10A2B8D2" w14:textId="77777777" w:rsidR="0075793D" w:rsidRPr="00BA4F0F" w:rsidRDefault="0075793D" w:rsidP="005E0272">
      <w:pPr>
        <w:numPr>
          <w:ilvl w:val="0"/>
          <w:numId w:val="209"/>
        </w:numPr>
        <w:tabs>
          <w:tab w:val="left" w:pos="0"/>
          <w:tab w:val="left" w:pos="567"/>
        </w:tabs>
        <w:ind w:left="0" w:firstLine="0"/>
        <w:rPr>
          <w:rFonts w:cs="Times New Roman"/>
          <w:szCs w:val="24"/>
        </w:rPr>
      </w:pPr>
      <w:r w:rsidRPr="00BA4F0F">
        <w:rPr>
          <w:rFonts w:cs="Times New Roman"/>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4D98FE72" w14:textId="77777777" w:rsidR="0075793D" w:rsidRPr="00BA4F0F" w:rsidRDefault="0075793D" w:rsidP="0075793D">
      <w:pPr>
        <w:tabs>
          <w:tab w:val="left" w:pos="0"/>
          <w:tab w:val="left" w:pos="567"/>
        </w:tabs>
        <w:rPr>
          <w:rFonts w:cs="Times New Roman"/>
          <w:b/>
          <w:szCs w:val="24"/>
        </w:rPr>
      </w:pPr>
    </w:p>
    <w:p w14:paraId="01663110" w14:textId="77777777" w:rsidR="0075793D" w:rsidRPr="00BA4F0F" w:rsidRDefault="0075793D" w:rsidP="0075793D">
      <w:pPr>
        <w:pStyle w:val="afe"/>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4874D787" w14:textId="77777777" w:rsidR="0075793D" w:rsidRPr="00BA4F0F" w:rsidRDefault="0075793D" w:rsidP="005E0272">
      <w:pPr>
        <w:numPr>
          <w:ilvl w:val="0"/>
          <w:numId w:val="210"/>
        </w:numPr>
        <w:tabs>
          <w:tab w:val="left" w:pos="0"/>
          <w:tab w:val="left" w:pos="567"/>
        </w:tabs>
        <w:ind w:left="0" w:firstLine="0"/>
        <w:rPr>
          <w:rFonts w:cs="Times New Roman"/>
          <w:szCs w:val="24"/>
        </w:rPr>
      </w:pPr>
      <w:r w:rsidRPr="00BA4F0F">
        <w:rPr>
          <w:rFonts w:cs="Times New Roman"/>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457D3008" w14:textId="77777777" w:rsidR="0075793D" w:rsidRPr="00BA4F0F" w:rsidRDefault="0075793D" w:rsidP="005E0272">
      <w:pPr>
        <w:numPr>
          <w:ilvl w:val="0"/>
          <w:numId w:val="210"/>
        </w:numPr>
        <w:tabs>
          <w:tab w:val="left" w:pos="0"/>
          <w:tab w:val="left" w:pos="567"/>
        </w:tabs>
        <w:ind w:left="0" w:firstLine="0"/>
        <w:rPr>
          <w:rFonts w:cs="Times New Roman"/>
          <w:szCs w:val="24"/>
        </w:rPr>
      </w:pPr>
      <w:r w:rsidRPr="00BA4F0F">
        <w:rPr>
          <w:rFonts w:cs="Times New Roman"/>
          <w:szCs w:val="24"/>
        </w:rPr>
        <w:t xml:space="preserve">Добавляют линезолид (по 600 мг 2 раза в сутки), если у больного выделены из гемокультуры стрептококки группы </w:t>
      </w:r>
      <w:r w:rsidRPr="00BA4F0F">
        <w:rPr>
          <w:rFonts w:cs="Times New Roman"/>
          <w:i/>
          <w:szCs w:val="24"/>
        </w:rPr>
        <w:t xml:space="preserve">viridans </w:t>
      </w:r>
      <w:r w:rsidRPr="00BA4F0F">
        <w:rPr>
          <w:rFonts w:cs="Times New Roman"/>
          <w:szCs w:val="24"/>
        </w:rPr>
        <w:t xml:space="preserve">и присоединилась пневмония. </w:t>
      </w:r>
    </w:p>
    <w:p w14:paraId="6EA88DFA" w14:textId="77777777" w:rsidR="0075793D" w:rsidRPr="00BA4F0F" w:rsidRDefault="0075793D" w:rsidP="005E0272">
      <w:pPr>
        <w:numPr>
          <w:ilvl w:val="0"/>
          <w:numId w:val="210"/>
        </w:numPr>
        <w:tabs>
          <w:tab w:val="left" w:pos="0"/>
          <w:tab w:val="left" w:pos="567"/>
        </w:tabs>
        <w:ind w:left="0" w:firstLine="0"/>
        <w:rPr>
          <w:rFonts w:cs="Times New Roman"/>
          <w:szCs w:val="24"/>
        </w:rPr>
      </w:pPr>
      <w:r w:rsidRPr="00BA4F0F">
        <w:rPr>
          <w:rFonts w:cs="Times New Roman"/>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535B9F50" w14:textId="77777777" w:rsidR="0075793D" w:rsidRPr="00BA4F0F" w:rsidRDefault="0075793D" w:rsidP="0075793D">
      <w:pPr>
        <w:tabs>
          <w:tab w:val="left" w:pos="0"/>
          <w:tab w:val="left" w:pos="567"/>
        </w:tabs>
        <w:rPr>
          <w:rFonts w:cs="Times New Roman"/>
          <w:b/>
          <w:szCs w:val="24"/>
        </w:rPr>
      </w:pPr>
    </w:p>
    <w:p w14:paraId="7CFBA4B0" w14:textId="77777777" w:rsidR="0075793D" w:rsidRPr="00BA4F0F" w:rsidRDefault="0075793D" w:rsidP="0075793D">
      <w:pPr>
        <w:pStyle w:val="afe"/>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5CE9F1F7" w14:textId="77777777" w:rsidR="0075793D" w:rsidRPr="00BA4F0F" w:rsidRDefault="0075793D" w:rsidP="005E0272">
      <w:pPr>
        <w:numPr>
          <w:ilvl w:val="0"/>
          <w:numId w:val="211"/>
        </w:numPr>
        <w:tabs>
          <w:tab w:val="left" w:pos="0"/>
          <w:tab w:val="left" w:pos="567"/>
        </w:tabs>
        <w:ind w:left="0" w:firstLine="0"/>
        <w:rPr>
          <w:rFonts w:cs="Times New Roman"/>
          <w:szCs w:val="24"/>
        </w:rPr>
      </w:pPr>
      <w:r w:rsidRPr="00BA4F0F">
        <w:rPr>
          <w:rFonts w:cs="Times New Roman"/>
          <w:szCs w:val="24"/>
        </w:rPr>
        <w:t>Препарата выбора – карбапенем (меропенем, имипенем/циластатин или дорипенем).</w:t>
      </w:r>
    </w:p>
    <w:p w14:paraId="15F47EA7" w14:textId="77777777" w:rsidR="0075793D" w:rsidRPr="00BA4F0F" w:rsidRDefault="0075793D" w:rsidP="005E0272">
      <w:pPr>
        <w:numPr>
          <w:ilvl w:val="0"/>
          <w:numId w:val="211"/>
        </w:numPr>
        <w:tabs>
          <w:tab w:val="left" w:pos="0"/>
          <w:tab w:val="left" w:pos="567"/>
        </w:tabs>
        <w:ind w:left="0" w:firstLine="0"/>
        <w:rPr>
          <w:rFonts w:cs="Times New Roman"/>
          <w:szCs w:val="24"/>
        </w:rPr>
      </w:pPr>
      <w:r w:rsidRPr="00BA4F0F">
        <w:rPr>
          <w:rFonts w:cs="Times New Roman"/>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5FAB920D" w14:textId="77777777" w:rsidR="0075793D" w:rsidRPr="00BA4F0F" w:rsidRDefault="0075793D" w:rsidP="005E0272">
      <w:pPr>
        <w:numPr>
          <w:ilvl w:val="0"/>
          <w:numId w:val="213"/>
        </w:numPr>
        <w:tabs>
          <w:tab w:val="left" w:pos="0"/>
          <w:tab w:val="left" w:pos="567"/>
        </w:tabs>
        <w:ind w:left="0" w:firstLine="0"/>
        <w:rPr>
          <w:rFonts w:cs="Times New Roman"/>
          <w:szCs w:val="24"/>
        </w:rPr>
      </w:pPr>
      <w:r w:rsidRPr="00BA4F0F">
        <w:rPr>
          <w:rFonts w:cs="Times New Roman"/>
          <w:szCs w:val="24"/>
        </w:rPr>
        <w:t xml:space="preserve">Меропенем по 2 г 3 раза в сутки, введение каждой дозы в течение 3 часов. </w:t>
      </w:r>
    </w:p>
    <w:p w14:paraId="540EDE34" w14:textId="77777777" w:rsidR="0075793D" w:rsidRPr="00BA4F0F" w:rsidRDefault="0075793D" w:rsidP="005E0272">
      <w:pPr>
        <w:numPr>
          <w:ilvl w:val="0"/>
          <w:numId w:val="213"/>
        </w:numPr>
        <w:tabs>
          <w:tab w:val="left" w:pos="0"/>
          <w:tab w:val="left" w:pos="567"/>
        </w:tabs>
        <w:ind w:left="0" w:firstLine="0"/>
        <w:rPr>
          <w:rFonts w:cs="Times New Roman"/>
          <w:szCs w:val="24"/>
        </w:rPr>
      </w:pPr>
      <w:r w:rsidRPr="00BA4F0F">
        <w:rPr>
          <w:rFonts w:cs="Times New Roman"/>
          <w:szCs w:val="24"/>
        </w:rPr>
        <w:t>Амикацин: по 15 мг/кг 1 раз в сутки.</w:t>
      </w:r>
    </w:p>
    <w:p w14:paraId="596F56CB" w14:textId="77777777" w:rsidR="0075793D" w:rsidRPr="00BA4F0F" w:rsidRDefault="0075793D" w:rsidP="005E0272">
      <w:pPr>
        <w:numPr>
          <w:ilvl w:val="0"/>
          <w:numId w:val="212"/>
        </w:numPr>
        <w:tabs>
          <w:tab w:val="left" w:pos="0"/>
          <w:tab w:val="left" w:pos="567"/>
        </w:tabs>
        <w:ind w:left="0" w:firstLine="0"/>
        <w:rPr>
          <w:rFonts w:cs="Times New Roman"/>
          <w:szCs w:val="24"/>
        </w:rPr>
      </w:pPr>
      <w:r w:rsidRPr="00BA4F0F">
        <w:rPr>
          <w:rFonts w:cs="Times New Roman"/>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1F6184C9" w14:textId="77777777" w:rsidR="0075793D" w:rsidRPr="00BA4F0F" w:rsidRDefault="0075793D" w:rsidP="0075793D">
      <w:pPr>
        <w:tabs>
          <w:tab w:val="left" w:pos="0"/>
          <w:tab w:val="left" w:pos="567"/>
        </w:tabs>
        <w:rPr>
          <w:rFonts w:cs="Times New Roman"/>
          <w:b/>
          <w:szCs w:val="24"/>
        </w:rPr>
      </w:pPr>
    </w:p>
    <w:p w14:paraId="7B2FE117" w14:textId="77777777" w:rsidR="0075793D" w:rsidRPr="00BA4F0F" w:rsidRDefault="0075793D" w:rsidP="0075793D">
      <w:pPr>
        <w:pStyle w:val="afe"/>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76DB39E5" w14:textId="77777777" w:rsidR="0075793D" w:rsidRPr="00BA4F0F" w:rsidRDefault="0075793D" w:rsidP="005E0272">
      <w:pPr>
        <w:numPr>
          <w:ilvl w:val="0"/>
          <w:numId w:val="214"/>
        </w:numPr>
        <w:tabs>
          <w:tab w:val="left" w:pos="0"/>
          <w:tab w:val="left" w:pos="567"/>
        </w:tabs>
        <w:ind w:left="0" w:firstLine="0"/>
        <w:rPr>
          <w:rFonts w:cs="Times New Roman"/>
          <w:szCs w:val="24"/>
        </w:rPr>
      </w:pPr>
      <w:r w:rsidRPr="00BA4F0F">
        <w:rPr>
          <w:rFonts w:cs="Times New Roman"/>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534900D9" w14:textId="77777777" w:rsidR="0075793D" w:rsidRPr="00BA4F0F" w:rsidRDefault="0075793D" w:rsidP="005E0272">
      <w:pPr>
        <w:numPr>
          <w:ilvl w:val="0"/>
          <w:numId w:val="214"/>
        </w:numPr>
        <w:tabs>
          <w:tab w:val="left" w:pos="0"/>
          <w:tab w:val="left" w:pos="567"/>
        </w:tabs>
        <w:ind w:left="0" w:firstLine="0"/>
        <w:rPr>
          <w:rFonts w:cs="Times New Roman"/>
          <w:szCs w:val="24"/>
        </w:rPr>
      </w:pPr>
      <w:r w:rsidRPr="00BA4F0F">
        <w:rPr>
          <w:rFonts w:cs="Times New Roman"/>
          <w:szCs w:val="24"/>
        </w:rPr>
        <w:t>Используемые антимикробные препараты:</w:t>
      </w:r>
    </w:p>
    <w:p w14:paraId="32B26C02" w14:textId="77777777" w:rsidR="0075793D" w:rsidRPr="00BA4F0F" w:rsidRDefault="0075793D" w:rsidP="005E0272">
      <w:pPr>
        <w:numPr>
          <w:ilvl w:val="0"/>
          <w:numId w:val="215"/>
        </w:numPr>
        <w:tabs>
          <w:tab w:val="left" w:pos="0"/>
          <w:tab w:val="left" w:pos="567"/>
        </w:tabs>
        <w:ind w:left="0" w:firstLine="0"/>
        <w:rPr>
          <w:rFonts w:cs="Times New Roman"/>
          <w:szCs w:val="24"/>
        </w:rPr>
      </w:pPr>
      <w:r w:rsidRPr="00BA4F0F">
        <w:rPr>
          <w:rFonts w:cs="Times New Roman"/>
          <w:szCs w:val="24"/>
        </w:rPr>
        <w:t xml:space="preserve">Меропенем (продленная инфузия). </w:t>
      </w:r>
    </w:p>
    <w:p w14:paraId="01E66724" w14:textId="77777777" w:rsidR="0075793D" w:rsidRPr="00BA4F0F" w:rsidRDefault="0075793D" w:rsidP="005E0272">
      <w:pPr>
        <w:numPr>
          <w:ilvl w:val="0"/>
          <w:numId w:val="215"/>
        </w:numPr>
        <w:tabs>
          <w:tab w:val="left" w:pos="0"/>
          <w:tab w:val="left" w:pos="567"/>
        </w:tabs>
        <w:ind w:left="0" w:firstLine="0"/>
        <w:rPr>
          <w:rFonts w:cs="Times New Roman"/>
          <w:szCs w:val="24"/>
        </w:rPr>
      </w:pPr>
      <w:r w:rsidRPr="00BA4F0F">
        <w:rPr>
          <w:rFonts w:cs="Times New Roman"/>
          <w:szCs w:val="24"/>
        </w:rPr>
        <w:t>Гентамицин по 5-7 мг/кг 1 раз в сутки или 1,5-2 мг/кг каждые 8 часов, при этом 1-ая доза составляет 2-3 мг/кг. Не применяют в монотерапии.</w:t>
      </w:r>
    </w:p>
    <w:p w14:paraId="7F0F7E75" w14:textId="77777777" w:rsidR="0075793D" w:rsidRPr="00BA4F0F" w:rsidRDefault="0075793D" w:rsidP="005E0272">
      <w:pPr>
        <w:numPr>
          <w:ilvl w:val="0"/>
          <w:numId w:val="215"/>
        </w:numPr>
        <w:tabs>
          <w:tab w:val="left" w:pos="0"/>
          <w:tab w:val="left" w:pos="567"/>
        </w:tabs>
        <w:ind w:left="0" w:firstLine="0"/>
        <w:rPr>
          <w:rFonts w:cs="Times New Roman"/>
          <w:szCs w:val="24"/>
        </w:rPr>
      </w:pPr>
      <w:r w:rsidRPr="00BA4F0F">
        <w:rPr>
          <w:rFonts w:cs="Times New Roman"/>
          <w:szCs w:val="24"/>
        </w:rPr>
        <w:t xml:space="preserve">Амикацин. Не применяют в монотерапии. </w:t>
      </w:r>
    </w:p>
    <w:p w14:paraId="1073390F" w14:textId="77777777" w:rsidR="0075793D" w:rsidRPr="00BA4F0F" w:rsidRDefault="0075793D" w:rsidP="005E0272">
      <w:pPr>
        <w:numPr>
          <w:ilvl w:val="0"/>
          <w:numId w:val="215"/>
        </w:numPr>
        <w:tabs>
          <w:tab w:val="left" w:pos="0"/>
          <w:tab w:val="left" w:pos="567"/>
        </w:tabs>
        <w:ind w:left="0" w:firstLine="0"/>
        <w:rPr>
          <w:rFonts w:cs="Times New Roman"/>
          <w:szCs w:val="24"/>
        </w:rPr>
      </w:pPr>
      <w:r w:rsidRPr="00BA4F0F">
        <w:rPr>
          <w:rFonts w:cs="Times New Roman"/>
          <w:szCs w:val="24"/>
        </w:rPr>
        <w:t xml:space="preserve">Колистин  1-ый день 9 млн ЕД 1 раз в сутки, далее по 4,5 млн ЕД каждые 12 часов. </w:t>
      </w:r>
    </w:p>
    <w:p w14:paraId="2F60A3E1" w14:textId="77777777" w:rsidR="0075793D" w:rsidRPr="00BA4F0F" w:rsidRDefault="0075793D" w:rsidP="005E0272">
      <w:pPr>
        <w:numPr>
          <w:ilvl w:val="0"/>
          <w:numId w:val="215"/>
        </w:numPr>
        <w:tabs>
          <w:tab w:val="left" w:pos="0"/>
          <w:tab w:val="left" w:pos="567"/>
        </w:tabs>
        <w:ind w:left="0" w:firstLine="0"/>
        <w:rPr>
          <w:rFonts w:cs="Times New Roman"/>
          <w:szCs w:val="24"/>
        </w:rPr>
      </w:pPr>
      <w:r w:rsidRPr="00BA4F0F">
        <w:rPr>
          <w:rFonts w:cs="Times New Roman"/>
          <w:szCs w:val="24"/>
        </w:rPr>
        <w:t xml:space="preserve">Фосфомицин по 3 г 3 раза в сутки. </w:t>
      </w:r>
    </w:p>
    <w:p w14:paraId="297BC7C1" w14:textId="77777777" w:rsidR="0075793D" w:rsidRPr="00BA4F0F" w:rsidRDefault="0075793D" w:rsidP="005E0272">
      <w:pPr>
        <w:numPr>
          <w:ilvl w:val="0"/>
          <w:numId w:val="215"/>
        </w:numPr>
        <w:tabs>
          <w:tab w:val="left" w:pos="0"/>
          <w:tab w:val="left" w:pos="567"/>
        </w:tabs>
        <w:ind w:left="0" w:firstLine="0"/>
        <w:rPr>
          <w:rFonts w:cs="Times New Roman"/>
          <w:szCs w:val="24"/>
        </w:rPr>
      </w:pPr>
      <w:r w:rsidRPr="00BA4F0F">
        <w:rPr>
          <w:rFonts w:cs="Times New Roman"/>
          <w:szCs w:val="24"/>
        </w:rPr>
        <w:t xml:space="preserve">Тигециклин: 1-ая доза 200 мг, далее по 100 мг, каждые 12 часов. </w:t>
      </w:r>
    </w:p>
    <w:p w14:paraId="0CAB08DD" w14:textId="77777777" w:rsidR="0075793D" w:rsidRPr="00BA4F0F" w:rsidRDefault="0075793D" w:rsidP="0075793D">
      <w:pPr>
        <w:tabs>
          <w:tab w:val="left" w:pos="0"/>
          <w:tab w:val="left" w:pos="567"/>
        </w:tabs>
        <w:rPr>
          <w:rFonts w:cs="Times New Roman"/>
          <w:b/>
          <w:szCs w:val="24"/>
        </w:rPr>
      </w:pPr>
    </w:p>
    <w:p w14:paraId="187FC048" w14:textId="77777777" w:rsidR="0075793D" w:rsidRPr="00BA4F0F" w:rsidRDefault="0075793D" w:rsidP="0075793D">
      <w:pPr>
        <w:tabs>
          <w:tab w:val="left" w:pos="0"/>
          <w:tab w:val="left" w:pos="567"/>
        </w:tabs>
        <w:rPr>
          <w:rFonts w:cs="Times New Roman"/>
          <w:b/>
          <w:szCs w:val="24"/>
        </w:rPr>
      </w:pPr>
    </w:p>
    <w:p w14:paraId="78005442" w14:textId="77777777" w:rsidR="0075793D" w:rsidRPr="00BA4F0F" w:rsidRDefault="0075793D" w:rsidP="0075793D">
      <w:pPr>
        <w:pStyle w:val="afe"/>
        <w:ind w:left="0"/>
        <w:rPr>
          <w:rFonts w:cs="Times New Roman"/>
          <w:b/>
          <w:i/>
          <w:szCs w:val="24"/>
        </w:rPr>
      </w:pPr>
      <w:r w:rsidRPr="00BA4F0F">
        <w:rPr>
          <w:rFonts w:cs="Times New Roman"/>
          <w:b/>
          <w:i/>
          <w:szCs w:val="24"/>
        </w:rPr>
        <w:t>Мукозит (слизистая оболочка рта отечная, рыхлая)</w:t>
      </w:r>
    </w:p>
    <w:p w14:paraId="3FAD5A78" w14:textId="77777777" w:rsidR="0075793D" w:rsidRPr="00BA4F0F" w:rsidRDefault="0075793D" w:rsidP="005E0272">
      <w:pPr>
        <w:numPr>
          <w:ilvl w:val="0"/>
          <w:numId w:val="216"/>
        </w:numPr>
        <w:tabs>
          <w:tab w:val="left" w:pos="0"/>
          <w:tab w:val="left" w:pos="567"/>
        </w:tabs>
        <w:ind w:left="0" w:firstLine="0"/>
        <w:rPr>
          <w:rFonts w:cs="Times New Roman"/>
          <w:szCs w:val="24"/>
        </w:rPr>
      </w:pPr>
      <w:r w:rsidRPr="00BA4F0F">
        <w:rPr>
          <w:rFonts w:cs="Times New Roman"/>
          <w:szCs w:val="24"/>
        </w:rPr>
        <w:t xml:space="preserve">Добавляют ванкомицин, даптомицин, линезолид или тедизолид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rFonts w:cs="Times New Roman"/>
          <w:i/>
          <w:szCs w:val="24"/>
        </w:rPr>
        <w:t>viridans</w:t>
      </w:r>
      <w:r w:rsidRPr="00BA4F0F">
        <w:rPr>
          <w:rFonts w:cs="Times New Roman"/>
          <w:szCs w:val="24"/>
        </w:rPr>
        <w:t>). Проводят исследования на вирусы (определение ДНК герпесвирусов).</w:t>
      </w:r>
    </w:p>
    <w:p w14:paraId="7874760C" w14:textId="77777777" w:rsidR="0075793D" w:rsidRPr="00BA4F0F" w:rsidRDefault="0075793D" w:rsidP="005E0272">
      <w:pPr>
        <w:numPr>
          <w:ilvl w:val="0"/>
          <w:numId w:val="216"/>
        </w:numPr>
        <w:tabs>
          <w:tab w:val="left" w:pos="0"/>
          <w:tab w:val="left" w:pos="567"/>
        </w:tabs>
        <w:ind w:left="0" w:firstLine="0"/>
        <w:rPr>
          <w:rFonts w:cs="Times New Roman"/>
          <w:szCs w:val="24"/>
        </w:rPr>
      </w:pPr>
      <w:r w:rsidRPr="00BA4F0F">
        <w:rPr>
          <w:rFonts w:cs="Times New Roman"/>
          <w:szCs w:val="24"/>
        </w:rPr>
        <w:t xml:space="preserve">Добавляют флуконазол, если со слизистой оболочки выделены </w:t>
      </w:r>
      <w:r w:rsidRPr="00BA4F0F">
        <w:rPr>
          <w:rFonts w:cs="Times New Roman"/>
          <w:i/>
          <w:szCs w:val="24"/>
        </w:rPr>
        <w:t>Candida spp</w:t>
      </w:r>
      <w:r w:rsidRPr="00BA4F0F">
        <w:rPr>
          <w:rFonts w:cs="Times New Roman"/>
          <w:szCs w:val="24"/>
        </w:rPr>
        <w:t xml:space="preserve">.; в отсутствие эффекта дополнительно назначают в/в ванкомицин, или даптомицин, или линезолид, или тедизолид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и проводят вирусологическое исследование (определение ДНК герпесвирусов). </w:t>
      </w:r>
    </w:p>
    <w:p w14:paraId="26E19D00" w14:textId="77777777" w:rsidR="0075793D" w:rsidRPr="00BA4F0F" w:rsidRDefault="0075793D" w:rsidP="005E0272">
      <w:pPr>
        <w:numPr>
          <w:ilvl w:val="0"/>
          <w:numId w:val="216"/>
        </w:numPr>
        <w:tabs>
          <w:tab w:val="left" w:pos="0"/>
          <w:tab w:val="left" w:pos="567"/>
        </w:tabs>
        <w:ind w:left="0" w:firstLine="0"/>
        <w:rPr>
          <w:rFonts w:cs="Times New Roman"/>
          <w:szCs w:val="24"/>
        </w:rPr>
      </w:pPr>
      <w:r w:rsidRPr="00BA4F0F">
        <w:rPr>
          <w:rFonts w:cs="Times New Roman"/>
          <w:szCs w:val="24"/>
        </w:rPr>
        <w:t xml:space="preserve">Добавляют ципрофлоксацин (по 0,5 г 2 раза в сутки) при выделении со слизистой оболочки рта </w:t>
      </w:r>
      <w:r w:rsidRPr="00BA4F0F">
        <w:rPr>
          <w:rFonts w:cs="Times New Roman"/>
          <w:i/>
          <w:szCs w:val="24"/>
        </w:rPr>
        <w:t>Pseudomonas aeruginosa</w:t>
      </w:r>
      <w:r w:rsidRPr="00BA4F0F">
        <w:rPr>
          <w:rFonts w:cs="Times New Roman"/>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3850DF8B" w14:textId="77777777" w:rsidR="0075793D" w:rsidRPr="00BA4F0F" w:rsidRDefault="0075793D" w:rsidP="005E0272">
      <w:pPr>
        <w:numPr>
          <w:ilvl w:val="0"/>
          <w:numId w:val="216"/>
        </w:numPr>
        <w:tabs>
          <w:tab w:val="left" w:pos="0"/>
          <w:tab w:val="left" w:pos="567"/>
        </w:tabs>
        <w:ind w:left="0" w:firstLine="0"/>
        <w:rPr>
          <w:rFonts w:cs="Times New Roman"/>
          <w:szCs w:val="24"/>
        </w:rPr>
      </w:pPr>
      <w:r w:rsidRPr="00BA4F0F">
        <w:rPr>
          <w:rFonts w:cs="Times New Roman"/>
          <w:szCs w:val="24"/>
        </w:rPr>
        <w:t xml:space="preserve">Модификация антимикробной терапии при выделении других грамотрицательных бактерий (энтеробактерий, продуцирующих БЛРС, </w:t>
      </w:r>
      <w:r w:rsidRPr="00BA4F0F">
        <w:rPr>
          <w:rFonts w:cs="Times New Roman"/>
          <w:i/>
          <w:szCs w:val="24"/>
          <w:lang w:val="en-US"/>
        </w:rPr>
        <w:t>Acinetobacter</w:t>
      </w:r>
      <w:r w:rsidRPr="00BA4F0F">
        <w:rPr>
          <w:rFonts w:cs="Times New Roman"/>
          <w:i/>
          <w:szCs w:val="24"/>
        </w:rPr>
        <w:t xml:space="preserve"> </w:t>
      </w:r>
      <w:r w:rsidRPr="00BA4F0F">
        <w:rPr>
          <w:rFonts w:cs="Times New Roman"/>
          <w:i/>
          <w:szCs w:val="24"/>
          <w:lang w:val="en-US"/>
        </w:rPr>
        <w:t>baumannii</w:t>
      </w:r>
      <w:r w:rsidRPr="00BA4F0F">
        <w:rPr>
          <w:rFonts w:cs="Times New Roman"/>
          <w:szCs w:val="24"/>
        </w:rPr>
        <w:t xml:space="preserve">, </w:t>
      </w:r>
      <w:r w:rsidRPr="00BA4F0F">
        <w:rPr>
          <w:rFonts w:cs="Times New Roman"/>
          <w:i/>
          <w:szCs w:val="24"/>
          <w:lang w:val="en-US"/>
        </w:rPr>
        <w:t>Stenotrophomonas</w:t>
      </w:r>
      <w:r w:rsidRPr="00BA4F0F">
        <w:rPr>
          <w:rFonts w:cs="Times New Roman"/>
          <w:i/>
          <w:szCs w:val="24"/>
        </w:rPr>
        <w:t xml:space="preserve"> </w:t>
      </w:r>
      <w:r w:rsidRPr="00BA4F0F">
        <w:rPr>
          <w:rFonts w:cs="Times New Roman"/>
          <w:i/>
          <w:szCs w:val="24"/>
          <w:lang w:val="en-US"/>
        </w:rPr>
        <w:t>maltophilia</w:t>
      </w:r>
      <w:r w:rsidRPr="00BA4F0F">
        <w:rPr>
          <w:rFonts w:cs="Times New Roman"/>
          <w:szCs w:val="24"/>
        </w:rPr>
        <w:t>) в соответствии с результатами определения чувствительности к антибиотикам.</w:t>
      </w:r>
    </w:p>
    <w:p w14:paraId="119CA979" w14:textId="77777777" w:rsidR="0075793D" w:rsidRPr="00BA4F0F" w:rsidRDefault="0075793D" w:rsidP="0075793D">
      <w:pPr>
        <w:tabs>
          <w:tab w:val="left" w:pos="0"/>
          <w:tab w:val="left" w:pos="567"/>
        </w:tabs>
        <w:rPr>
          <w:rFonts w:cs="Times New Roman"/>
          <w:b/>
          <w:szCs w:val="24"/>
        </w:rPr>
      </w:pPr>
      <w:r w:rsidRPr="00BA4F0F">
        <w:rPr>
          <w:rFonts w:cs="Times New Roman"/>
          <w:b/>
          <w:szCs w:val="24"/>
        </w:rPr>
        <w:t>Парапроктит</w:t>
      </w:r>
    </w:p>
    <w:p w14:paraId="421E2F7E" w14:textId="77777777" w:rsidR="0075793D" w:rsidRPr="00BA4F0F" w:rsidRDefault="0075793D" w:rsidP="0075793D">
      <w:pPr>
        <w:tabs>
          <w:tab w:val="left" w:pos="0"/>
          <w:tab w:val="left" w:pos="567"/>
        </w:tabs>
        <w:rPr>
          <w:rFonts w:cs="Times New Roman"/>
          <w:szCs w:val="24"/>
        </w:rPr>
      </w:pPr>
      <w:r w:rsidRPr="00BA4F0F">
        <w:rPr>
          <w:rFonts w:cs="Times New Roman"/>
          <w:szCs w:val="24"/>
        </w:rPr>
        <w:t>Схемы антимикробной терапии должны включать препараты с активностью против грамотрицательных и анаэробных бактерий.</w:t>
      </w:r>
    </w:p>
    <w:p w14:paraId="1B10D8E1" w14:textId="77777777" w:rsidR="0075793D" w:rsidRPr="00BA4F0F" w:rsidRDefault="0075793D" w:rsidP="005E0272">
      <w:pPr>
        <w:numPr>
          <w:ilvl w:val="0"/>
          <w:numId w:val="217"/>
        </w:numPr>
        <w:tabs>
          <w:tab w:val="left" w:pos="0"/>
          <w:tab w:val="left" w:pos="567"/>
        </w:tabs>
        <w:ind w:left="0" w:firstLine="0"/>
        <w:rPr>
          <w:rFonts w:cs="Times New Roman"/>
          <w:szCs w:val="24"/>
        </w:rPr>
      </w:pPr>
      <w:r w:rsidRPr="00BA4F0F">
        <w:rPr>
          <w:rFonts w:cs="Times New Roman"/>
          <w:szCs w:val="24"/>
        </w:rPr>
        <w:t>Если назначен цефоперазон/сульбактам, то к нему добавляют амикацин.</w:t>
      </w:r>
    </w:p>
    <w:p w14:paraId="705CFCFD" w14:textId="77777777" w:rsidR="0075793D" w:rsidRPr="00BA4F0F" w:rsidRDefault="0075793D" w:rsidP="005E0272">
      <w:pPr>
        <w:numPr>
          <w:ilvl w:val="0"/>
          <w:numId w:val="217"/>
        </w:numPr>
        <w:tabs>
          <w:tab w:val="left" w:pos="0"/>
          <w:tab w:val="left" w:pos="567"/>
        </w:tabs>
        <w:ind w:left="0" w:firstLine="0"/>
        <w:rPr>
          <w:rFonts w:cs="Times New Roman"/>
          <w:szCs w:val="24"/>
        </w:rPr>
      </w:pPr>
      <w:r w:rsidRPr="00BA4F0F">
        <w:rPr>
          <w:rFonts w:cs="Times New Roman"/>
          <w:szCs w:val="24"/>
        </w:rPr>
        <w:t>Если назначен цефепим, то к нему добавляют амикацин и метронидазол.</w:t>
      </w:r>
    </w:p>
    <w:p w14:paraId="3A625A2A" w14:textId="77777777" w:rsidR="0075793D" w:rsidRPr="00BA4F0F" w:rsidRDefault="0075793D" w:rsidP="005E0272">
      <w:pPr>
        <w:numPr>
          <w:ilvl w:val="0"/>
          <w:numId w:val="218"/>
        </w:numPr>
        <w:tabs>
          <w:tab w:val="left" w:pos="0"/>
          <w:tab w:val="left" w:pos="567"/>
        </w:tabs>
        <w:ind w:left="0" w:firstLine="0"/>
        <w:rPr>
          <w:rFonts w:cs="Times New Roman"/>
          <w:szCs w:val="24"/>
        </w:rPr>
      </w:pPr>
      <w:r w:rsidRPr="00BA4F0F">
        <w:rPr>
          <w:rFonts w:cs="Times New Roman"/>
          <w:szCs w:val="24"/>
        </w:rPr>
        <w:t>Метронидазол: по 500 мг 3 раза в сутки.</w:t>
      </w:r>
    </w:p>
    <w:p w14:paraId="6A29D898" w14:textId="77777777" w:rsidR="0075793D" w:rsidRPr="00BA4F0F" w:rsidRDefault="0075793D" w:rsidP="005E0272">
      <w:pPr>
        <w:numPr>
          <w:ilvl w:val="0"/>
          <w:numId w:val="217"/>
        </w:numPr>
        <w:tabs>
          <w:tab w:val="left" w:pos="0"/>
          <w:tab w:val="left" w:pos="567"/>
        </w:tabs>
        <w:ind w:left="0" w:firstLine="0"/>
        <w:rPr>
          <w:rFonts w:cs="Times New Roman"/>
          <w:szCs w:val="24"/>
        </w:rPr>
      </w:pPr>
      <w:r w:rsidRPr="00BA4F0F">
        <w:rPr>
          <w:rFonts w:cs="Times New Roman"/>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6267292A" w14:textId="77777777" w:rsidR="0075793D" w:rsidRPr="00BA4F0F" w:rsidRDefault="0075793D" w:rsidP="0075793D">
      <w:pPr>
        <w:tabs>
          <w:tab w:val="left" w:pos="0"/>
          <w:tab w:val="left" w:pos="567"/>
        </w:tabs>
        <w:rPr>
          <w:rFonts w:cs="Times New Roman"/>
          <w:b/>
          <w:szCs w:val="24"/>
        </w:rPr>
      </w:pPr>
    </w:p>
    <w:p w14:paraId="2AA32A51" w14:textId="77777777" w:rsidR="0075793D" w:rsidRPr="00BA4F0F" w:rsidRDefault="0075793D" w:rsidP="0075793D">
      <w:pPr>
        <w:pStyle w:val="afe"/>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509B3B25" w14:textId="77777777" w:rsidR="0075793D" w:rsidRPr="00BA4F0F" w:rsidRDefault="0075793D" w:rsidP="005E0272">
      <w:pPr>
        <w:numPr>
          <w:ilvl w:val="0"/>
          <w:numId w:val="219"/>
        </w:numPr>
        <w:tabs>
          <w:tab w:val="left" w:pos="0"/>
          <w:tab w:val="left" w:pos="567"/>
        </w:tabs>
        <w:ind w:left="0" w:firstLine="0"/>
        <w:rPr>
          <w:rFonts w:cs="Times New Roman"/>
          <w:szCs w:val="24"/>
        </w:rPr>
      </w:pPr>
      <w:r w:rsidRPr="00BA4F0F">
        <w:rPr>
          <w:rFonts w:cs="Times New Roman"/>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6E38CC7C" w14:textId="77777777" w:rsidR="0075793D" w:rsidRPr="00BA4F0F" w:rsidRDefault="0075793D" w:rsidP="005E0272">
      <w:pPr>
        <w:numPr>
          <w:ilvl w:val="0"/>
          <w:numId w:val="219"/>
        </w:numPr>
        <w:tabs>
          <w:tab w:val="left" w:pos="0"/>
          <w:tab w:val="left" w:pos="567"/>
        </w:tabs>
        <w:ind w:left="0" w:firstLine="0"/>
        <w:rPr>
          <w:rFonts w:cs="Times New Roman"/>
          <w:szCs w:val="24"/>
        </w:rPr>
      </w:pPr>
      <w:r w:rsidRPr="00BA4F0F">
        <w:rPr>
          <w:rFonts w:cs="Times New Roman"/>
          <w:szCs w:val="24"/>
        </w:rPr>
        <w:t xml:space="preserve">Не следует назначать флуконазол пациентам с клиническими симптомами синусита или инфекцией нижних дыхательных путей. </w:t>
      </w:r>
    </w:p>
    <w:p w14:paraId="1409AD48" w14:textId="77777777" w:rsidR="0075793D" w:rsidRPr="00BA4F0F" w:rsidRDefault="0075793D" w:rsidP="0075793D">
      <w:pPr>
        <w:tabs>
          <w:tab w:val="left" w:pos="0"/>
          <w:tab w:val="left" w:pos="567"/>
        </w:tabs>
        <w:rPr>
          <w:rFonts w:cs="Times New Roman"/>
          <w:b/>
          <w:szCs w:val="24"/>
        </w:rPr>
      </w:pPr>
    </w:p>
    <w:p w14:paraId="52495CED" w14:textId="77777777" w:rsidR="0075793D" w:rsidRPr="00BA4F0F" w:rsidRDefault="0075793D" w:rsidP="0075793D">
      <w:pPr>
        <w:pStyle w:val="afe"/>
        <w:ind w:left="0"/>
        <w:rPr>
          <w:rFonts w:cs="Times New Roman"/>
          <w:b/>
          <w:i/>
          <w:szCs w:val="24"/>
        </w:rPr>
      </w:pPr>
      <w:r w:rsidRPr="00BA4F0F">
        <w:rPr>
          <w:rFonts w:cs="Times New Roman"/>
          <w:b/>
          <w:i/>
          <w:szCs w:val="24"/>
        </w:rPr>
        <w:t>Инфекция, вызванная Clostridium difficile</w:t>
      </w:r>
    </w:p>
    <w:p w14:paraId="637ECBA8" w14:textId="77777777" w:rsidR="0075793D" w:rsidRPr="00BA4F0F" w:rsidRDefault="0075793D" w:rsidP="005E0272">
      <w:pPr>
        <w:numPr>
          <w:ilvl w:val="0"/>
          <w:numId w:val="222"/>
        </w:numPr>
        <w:tabs>
          <w:tab w:val="left" w:pos="0"/>
          <w:tab w:val="left" w:pos="567"/>
        </w:tabs>
        <w:ind w:left="0" w:firstLine="0"/>
        <w:rPr>
          <w:rFonts w:cs="Times New Roman"/>
          <w:szCs w:val="24"/>
        </w:rPr>
      </w:pPr>
      <w:r w:rsidRPr="00BA4F0F">
        <w:rPr>
          <w:rFonts w:cs="Times New Roman"/>
          <w:szCs w:val="24"/>
        </w:rPr>
        <w:t xml:space="preserve">Вначале инфекционный процесс, вызванный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ограничен толстой кишкой. Клинические проявления:</w:t>
      </w:r>
    </w:p>
    <w:p w14:paraId="1257EAE3" w14:textId="77777777" w:rsidR="0075793D" w:rsidRPr="00BA4F0F" w:rsidRDefault="0075793D" w:rsidP="005E0272">
      <w:pPr>
        <w:numPr>
          <w:ilvl w:val="0"/>
          <w:numId w:val="224"/>
        </w:numPr>
        <w:tabs>
          <w:tab w:val="left" w:pos="0"/>
          <w:tab w:val="left" w:pos="567"/>
        </w:tabs>
        <w:ind w:left="0" w:firstLine="0"/>
        <w:rPr>
          <w:rFonts w:cs="Times New Roman"/>
          <w:szCs w:val="24"/>
        </w:rPr>
      </w:pPr>
      <w:r w:rsidRPr="00BA4F0F">
        <w:rPr>
          <w:rFonts w:cs="Times New Roman"/>
          <w:szCs w:val="24"/>
        </w:rPr>
        <w:t xml:space="preserve">Диарея, ассоциированная с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i/>
          <w:szCs w:val="24"/>
        </w:rPr>
        <w:t xml:space="preserve"> </w:t>
      </w:r>
      <w:r w:rsidRPr="00BA4F0F">
        <w:rPr>
          <w:rFonts w:cs="Times New Roman"/>
          <w:szCs w:val="24"/>
        </w:rPr>
        <w:t xml:space="preserve">(наличие диареи+ положительный токсин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xml:space="preserve"> в кале).</w:t>
      </w:r>
    </w:p>
    <w:p w14:paraId="51DACDCC" w14:textId="77777777" w:rsidR="0075793D" w:rsidRPr="00BA4F0F" w:rsidRDefault="0075793D" w:rsidP="005E0272">
      <w:pPr>
        <w:numPr>
          <w:ilvl w:val="0"/>
          <w:numId w:val="224"/>
        </w:numPr>
        <w:tabs>
          <w:tab w:val="left" w:pos="0"/>
          <w:tab w:val="left" w:pos="567"/>
        </w:tabs>
        <w:ind w:left="0" w:firstLine="0"/>
        <w:rPr>
          <w:rFonts w:cs="Times New Roman"/>
          <w:szCs w:val="24"/>
        </w:rPr>
      </w:pPr>
      <w:r w:rsidRPr="00BA4F0F">
        <w:rPr>
          <w:rFonts w:cs="Times New Roman"/>
          <w:szCs w:val="24"/>
        </w:rPr>
        <w:t xml:space="preserve">Псевдомембранозный колит (диагностика во время эндоскопии). </w:t>
      </w:r>
    </w:p>
    <w:p w14:paraId="5215E1F3"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Исследуют только жидкий кал на наличие А и В токсинов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2C8A1520"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48592B0A"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Препарат выбора при нетяжелом течении инфекции (диарея, температура, боли в животе) – метронидазол. </w:t>
      </w:r>
    </w:p>
    <w:p w14:paraId="1FD5043D"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4A105753"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При рефрактерном течении инфекции используют комбинацию метронидазола с ванкомицином. </w:t>
      </w:r>
    </w:p>
    <w:p w14:paraId="6FF2E9B6"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Метронидазол по 500 мг 3 раза в сутки + ванкомицин по 500 мг 4 раза в сутки через оро- или назогастральный зонд. </w:t>
      </w:r>
    </w:p>
    <w:p w14:paraId="54FCCDCC" w14:textId="77777777" w:rsidR="0075793D" w:rsidRPr="00BA4F0F" w:rsidRDefault="0075793D" w:rsidP="005E0272">
      <w:pPr>
        <w:numPr>
          <w:ilvl w:val="0"/>
          <w:numId w:val="223"/>
        </w:numPr>
        <w:tabs>
          <w:tab w:val="left" w:pos="0"/>
          <w:tab w:val="left" w:pos="567"/>
        </w:tabs>
        <w:ind w:left="0" w:firstLine="0"/>
        <w:rPr>
          <w:rFonts w:cs="Times New Roman"/>
          <w:szCs w:val="24"/>
        </w:rPr>
      </w:pPr>
      <w:r w:rsidRPr="00BA4F0F">
        <w:rPr>
          <w:rFonts w:cs="Times New Roman"/>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016FED7F" w14:textId="77777777" w:rsidR="0075793D" w:rsidRPr="00BA4F0F" w:rsidRDefault="0075793D" w:rsidP="0075793D">
      <w:pPr>
        <w:tabs>
          <w:tab w:val="left" w:pos="0"/>
          <w:tab w:val="left" w:pos="567"/>
        </w:tabs>
        <w:rPr>
          <w:rFonts w:cs="Times New Roman"/>
          <w:szCs w:val="24"/>
          <w:u w:val="single"/>
        </w:rPr>
      </w:pPr>
    </w:p>
    <w:p w14:paraId="3DF6C135" w14:textId="77777777" w:rsidR="0075793D" w:rsidRPr="00BA4F0F" w:rsidRDefault="0075793D" w:rsidP="0075793D">
      <w:pPr>
        <w:tabs>
          <w:tab w:val="left" w:pos="0"/>
          <w:tab w:val="left" w:pos="567"/>
        </w:tabs>
        <w:rPr>
          <w:rFonts w:cs="Times New Roman"/>
          <w:szCs w:val="24"/>
          <w:u w:val="single"/>
        </w:rPr>
      </w:pPr>
      <w:r w:rsidRPr="00BA4F0F">
        <w:rPr>
          <w:rFonts w:cs="Times New Roman"/>
          <w:szCs w:val="24"/>
          <w:u w:val="single"/>
        </w:rPr>
        <w:t>Критерии прекращения антимикробной терапии</w:t>
      </w:r>
    </w:p>
    <w:p w14:paraId="3E5EDE34" w14:textId="77777777" w:rsidR="0075793D" w:rsidRPr="00BA4F0F" w:rsidRDefault="0075793D" w:rsidP="0075793D">
      <w:pPr>
        <w:tabs>
          <w:tab w:val="left" w:pos="0"/>
          <w:tab w:val="left" w:pos="567"/>
        </w:tabs>
        <w:ind w:firstLine="567"/>
        <w:rPr>
          <w:rFonts w:cs="Times New Roman"/>
          <w:szCs w:val="24"/>
        </w:rPr>
      </w:pPr>
      <w:r w:rsidRPr="00BA4F0F">
        <w:rPr>
          <w:rFonts w:cs="Times New Roman"/>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587F4EED" w14:textId="77777777" w:rsidR="0075793D" w:rsidRPr="00BA4F0F" w:rsidRDefault="0075793D" w:rsidP="0075793D">
      <w:pPr>
        <w:tabs>
          <w:tab w:val="left" w:pos="0"/>
          <w:tab w:val="left" w:pos="567"/>
        </w:tabs>
        <w:ind w:firstLine="567"/>
        <w:rPr>
          <w:rFonts w:cs="Times New Roman"/>
          <w:szCs w:val="24"/>
        </w:rPr>
      </w:pPr>
      <w:r w:rsidRPr="00BA4F0F">
        <w:rPr>
          <w:rFonts w:cs="Times New Roman"/>
          <w:szCs w:val="24"/>
        </w:rPr>
        <w:t xml:space="preserve">При лихорадке неясной этиологии в период гранулоцитопении антибиотики можно отменить через 72 часа, если у больного </w:t>
      </w:r>
    </w:p>
    <w:p w14:paraId="2703B25D" w14:textId="77777777" w:rsidR="0075793D" w:rsidRPr="00BA4F0F" w:rsidRDefault="0075793D" w:rsidP="005E0272">
      <w:pPr>
        <w:numPr>
          <w:ilvl w:val="0"/>
          <w:numId w:val="220"/>
        </w:numPr>
        <w:tabs>
          <w:tab w:val="left" w:pos="0"/>
          <w:tab w:val="left" w:pos="567"/>
        </w:tabs>
        <w:ind w:left="0" w:firstLine="0"/>
        <w:rPr>
          <w:rFonts w:cs="Times New Roman"/>
          <w:szCs w:val="24"/>
        </w:rPr>
      </w:pPr>
      <w:r w:rsidRPr="00BA4F0F">
        <w:rPr>
          <w:rFonts w:cs="Times New Roman"/>
          <w:szCs w:val="24"/>
        </w:rPr>
        <w:t>не было эпизода нестабильной гемодинамики в данный эпизод инфекции и</w:t>
      </w:r>
    </w:p>
    <w:p w14:paraId="53DE7293" w14:textId="77777777" w:rsidR="0075793D" w:rsidRPr="00BA4F0F" w:rsidRDefault="0075793D" w:rsidP="005E0272">
      <w:pPr>
        <w:numPr>
          <w:ilvl w:val="0"/>
          <w:numId w:val="220"/>
        </w:numPr>
        <w:tabs>
          <w:tab w:val="left" w:pos="0"/>
          <w:tab w:val="left" w:pos="567"/>
        </w:tabs>
        <w:ind w:left="0" w:firstLine="0"/>
        <w:rPr>
          <w:rFonts w:cs="Times New Roman"/>
          <w:szCs w:val="24"/>
        </w:rPr>
      </w:pPr>
      <w:r w:rsidRPr="00BA4F0F">
        <w:rPr>
          <w:rFonts w:cs="Times New Roman"/>
          <w:szCs w:val="24"/>
        </w:rPr>
        <w:t xml:space="preserve">нормальная температура отмечается в течение 48 ч. </w:t>
      </w:r>
    </w:p>
    <w:p w14:paraId="17DE549C" w14:textId="77777777" w:rsidR="0075793D" w:rsidRPr="00BA4F0F" w:rsidRDefault="0075793D" w:rsidP="0075793D">
      <w:pPr>
        <w:tabs>
          <w:tab w:val="left" w:pos="0"/>
          <w:tab w:val="left" w:pos="567"/>
        </w:tabs>
        <w:rPr>
          <w:rFonts w:cs="Times New Roman"/>
          <w:szCs w:val="24"/>
        </w:rPr>
      </w:pPr>
      <w:r w:rsidRPr="00BA4F0F">
        <w:rPr>
          <w:rFonts w:cs="Times New Roman"/>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4760AB08" w14:textId="77777777" w:rsidR="0075793D" w:rsidRPr="00BA4F0F" w:rsidRDefault="0075793D" w:rsidP="005E0272">
      <w:pPr>
        <w:numPr>
          <w:ilvl w:val="0"/>
          <w:numId w:val="221"/>
        </w:numPr>
        <w:tabs>
          <w:tab w:val="left" w:pos="0"/>
          <w:tab w:val="left" w:pos="567"/>
        </w:tabs>
        <w:ind w:left="0" w:firstLine="0"/>
        <w:rPr>
          <w:rFonts w:cs="Times New Roman"/>
          <w:szCs w:val="24"/>
        </w:rPr>
      </w:pPr>
      <w:r w:rsidRPr="00BA4F0F">
        <w:rPr>
          <w:rFonts w:cs="Times New Roman"/>
          <w:szCs w:val="24"/>
        </w:rPr>
        <w:t>нормальная температура наблюдается не менее 4 дней;</w:t>
      </w:r>
    </w:p>
    <w:p w14:paraId="628E1AE2" w14:textId="77777777" w:rsidR="0075793D" w:rsidRPr="00BA4F0F" w:rsidRDefault="0075793D" w:rsidP="005E0272">
      <w:pPr>
        <w:numPr>
          <w:ilvl w:val="0"/>
          <w:numId w:val="221"/>
        </w:numPr>
        <w:tabs>
          <w:tab w:val="left" w:pos="0"/>
          <w:tab w:val="left" w:pos="567"/>
        </w:tabs>
        <w:ind w:left="0" w:firstLine="0"/>
        <w:rPr>
          <w:rFonts w:cs="Times New Roman"/>
          <w:szCs w:val="24"/>
        </w:rPr>
      </w:pPr>
      <w:r w:rsidRPr="00BA4F0F">
        <w:rPr>
          <w:rFonts w:cs="Times New Roman"/>
          <w:szCs w:val="24"/>
        </w:rPr>
        <w:t>очаги инфекции полностью регрессировали;</w:t>
      </w:r>
    </w:p>
    <w:p w14:paraId="00AA4D29" w14:textId="77777777" w:rsidR="0075793D" w:rsidRPr="00BA4F0F" w:rsidRDefault="0075793D" w:rsidP="005E0272">
      <w:pPr>
        <w:numPr>
          <w:ilvl w:val="0"/>
          <w:numId w:val="221"/>
        </w:numPr>
        <w:tabs>
          <w:tab w:val="left" w:pos="0"/>
          <w:tab w:val="left" w:pos="567"/>
        </w:tabs>
        <w:ind w:left="0" w:firstLine="0"/>
        <w:rPr>
          <w:rFonts w:cs="Times New Roman"/>
          <w:szCs w:val="24"/>
        </w:rPr>
      </w:pPr>
      <w:r w:rsidRPr="00BA4F0F">
        <w:rPr>
          <w:rFonts w:cs="Times New Roman"/>
          <w:szCs w:val="24"/>
        </w:rPr>
        <w:t xml:space="preserve">достигнута (или предполагается) микробиологическая эрадикация возбудителя подтвержденной инфекции. </w:t>
      </w:r>
    </w:p>
    <w:p w14:paraId="205ED771" w14:textId="77777777" w:rsidR="0075793D" w:rsidRPr="00BA4F0F" w:rsidRDefault="0075793D" w:rsidP="0075793D">
      <w:pPr>
        <w:tabs>
          <w:tab w:val="left" w:pos="0"/>
          <w:tab w:val="left" w:pos="567"/>
        </w:tabs>
        <w:rPr>
          <w:rFonts w:cs="Times New Roman"/>
          <w:szCs w:val="24"/>
        </w:rPr>
      </w:pPr>
      <w:r w:rsidRPr="00BA4F0F">
        <w:rPr>
          <w:rFonts w:cs="Times New Roman"/>
          <w:szCs w:val="24"/>
        </w:rPr>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717BD0B5" w14:textId="77777777" w:rsidR="0075793D" w:rsidRPr="00BA4F0F" w:rsidRDefault="0075793D" w:rsidP="0075793D">
      <w:pPr>
        <w:tabs>
          <w:tab w:val="left" w:pos="0"/>
          <w:tab w:val="left" w:pos="567"/>
        </w:tabs>
        <w:rPr>
          <w:rFonts w:cs="Times New Roman"/>
          <w:szCs w:val="24"/>
          <w:u w:val="single"/>
        </w:rPr>
      </w:pPr>
    </w:p>
    <w:p w14:paraId="3602A01C" w14:textId="77777777" w:rsidR="0075793D" w:rsidRPr="00BA4F0F" w:rsidRDefault="0075793D" w:rsidP="0075793D">
      <w:pPr>
        <w:tabs>
          <w:tab w:val="left" w:pos="0"/>
          <w:tab w:val="left" w:pos="567"/>
        </w:tabs>
        <w:rPr>
          <w:rFonts w:cs="Times New Roman"/>
          <w:szCs w:val="24"/>
          <w:u w:val="single"/>
        </w:rPr>
      </w:pPr>
      <w:r w:rsidRPr="00BA4F0F">
        <w:rPr>
          <w:rFonts w:cs="Times New Roman"/>
          <w:szCs w:val="24"/>
          <w:u w:val="single"/>
        </w:rPr>
        <w:t>Профилактика инфекционных осложнений</w:t>
      </w:r>
    </w:p>
    <w:p w14:paraId="1DC52711" w14:textId="67939625" w:rsidR="0075793D" w:rsidRPr="00BA4F0F" w:rsidRDefault="0075793D" w:rsidP="0075793D">
      <w:pPr>
        <w:pStyle w:val="afe"/>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4810E5">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201]","plainTextFormattedCitation":"[201]","previouslyFormattedCitation":"[201]"},"properties":{"noteIndex":0},"schema":"https://github.com/citation-style-language/schema/raw/master/csl-citation.json"}</w:instrText>
      </w:r>
      <w:r w:rsidRPr="00BA4F0F">
        <w:rPr>
          <w:rFonts w:cs="Times New Roman"/>
          <w:b/>
          <w:i/>
          <w:szCs w:val="24"/>
        </w:rPr>
        <w:fldChar w:fldCharType="separate"/>
      </w:r>
      <w:r w:rsidR="004810E5" w:rsidRPr="004810E5">
        <w:rPr>
          <w:rFonts w:cs="Times New Roman"/>
          <w:noProof/>
          <w:szCs w:val="24"/>
        </w:rPr>
        <w:t>[201]</w:t>
      </w:r>
      <w:r w:rsidRPr="00BA4F0F">
        <w:rPr>
          <w:rFonts w:cs="Times New Roman"/>
          <w:b/>
          <w:i/>
          <w:szCs w:val="24"/>
        </w:rPr>
        <w:fldChar w:fldCharType="end"/>
      </w:r>
    </w:p>
    <w:p w14:paraId="2F78894C" w14:textId="77777777" w:rsidR="0075793D" w:rsidRPr="00BA4F0F" w:rsidRDefault="0075793D" w:rsidP="005E0272">
      <w:pPr>
        <w:numPr>
          <w:ilvl w:val="0"/>
          <w:numId w:val="226"/>
        </w:numPr>
        <w:tabs>
          <w:tab w:val="left" w:pos="0"/>
          <w:tab w:val="left" w:pos="567"/>
        </w:tabs>
        <w:ind w:left="0" w:firstLine="0"/>
        <w:rPr>
          <w:rFonts w:cs="Times New Roman"/>
          <w:szCs w:val="24"/>
        </w:rPr>
      </w:pPr>
      <w:r w:rsidRPr="00BA4F0F">
        <w:rPr>
          <w:rFonts w:cs="Times New Roman"/>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3E380572" w14:textId="77777777" w:rsidR="0075793D" w:rsidRPr="00BA4F0F" w:rsidRDefault="0075793D" w:rsidP="005E0272">
      <w:pPr>
        <w:numPr>
          <w:ilvl w:val="0"/>
          <w:numId w:val="226"/>
        </w:numPr>
        <w:tabs>
          <w:tab w:val="left" w:pos="0"/>
          <w:tab w:val="left" w:pos="567"/>
        </w:tabs>
        <w:ind w:left="0" w:firstLine="0"/>
        <w:rPr>
          <w:rFonts w:cs="Times New Roman"/>
          <w:szCs w:val="24"/>
        </w:rPr>
      </w:pPr>
      <w:r w:rsidRPr="00BA4F0F">
        <w:rPr>
          <w:rFonts w:cs="Times New Roman"/>
          <w:szCs w:val="24"/>
        </w:rPr>
        <w:t xml:space="preserve">Назначают препарат, при использовании которого было достигнуто излечение от инвазивного микоза. </w:t>
      </w:r>
    </w:p>
    <w:p w14:paraId="0635C248" w14:textId="77777777" w:rsidR="0075793D" w:rsidRPr="00BA4F0F" w:rsidRDefault="0075793D" w:rsidP="005E0272">
      <w:pPr>
        <w:numPr>
          <w:ilvl w:val="0"/>
          <w:numId w:val="226"/>
        </w:numPr>
        <w:tabs>
          <w:tab w:val="left" w:pos="0"/>
          <w:tab w:val="left" w:pos="567"/>
        </w:tabs>
        <w:ind w:left="0" w:firstLine="0"/>
        <w:rPr>
          <w:rFonts w:cs="Times New Roman"/>
          <w:szCs w:val="24"/>
        </w:rPr>
      </w:pPr>
      <w:r w:rsidRPr="00BA4F0F">
        <w:rPr>
          <w:rFonts w:cs="Times New Roman"/>
          <w:szCs w:val="24"/>
        </w:rPr>
        <w:t>Пациенты с наличием в анамнезе острого или хронического диссеминированного кандидоза (обычно один препарат из перечня):</w:t>
      </w:r>
    </w:p>
    <w:p w14:paraId="576AEBCB" w14:textId="77777777" w:rsidR="0075793D" w:rsidRPr="00BA4F0F" w:rsidRDefault="0075793D" w:rsidP="005E0272">
      <w:pPr>
        <w:numPr>
          <w:ilvl w:val="0"/>
          <w:numId w:val="227"/>
        </w:numPr>
        <w:tabs>
          <w:tab w:val="left" w:pos="0"/>
          <w:tab w:val="left" w:pos="567"/>
        </w:tabs>
        <w:ind w:left="0" w:firstLine="0"/>
        <w:rPr>
          <w:rFonts w:cs="Times New Roman"/>
          <w:szCs w:val="24"/>
        </w:rPr>
      </w:pPr>
      <w:r w:rsidRPr="00BA4F0F">
        <w:rPr>
          <w:rFonts w:cs="Times New Roman"/>
          <w:szCs w:val="24"/>
        </w:rPr>
        <w:t>Флуконазол, по 400 мг в сутки, внутривенно или внутрь.</w:t>
      </w:r>
    </w:p>
    <w:p w14:paraId="3BE4A7F5" w14:textId="77777777" w:rsidR="0075793D" w:rsidRPr="00BA4F0F" w:rsidRDefault="0075793D" w:rsidP="005E0272">
      <w:pPr>
        <w:numPr>
          <w:ilvl w:val="0"/>
          <w:numId w:val="227"/>
        </w:numPr>
        <w:tabs>
          <w:tab w:val="left" w:pos="0"/>
          <w:tab w:val="left" w:pos="567"/>
        </w:tabs>
        <w:ind w:left="0" w:firstLine="0"/>
        <w:rPr>
          <w:rFonts w:cs="Times New Roman"/>
          <w:szCs w:val="24"/>
        </w:rPr>
      </w:pPr>
      <w:r w:rsidRPr="00BA4F0F">
        <w:rPr>
          <w:rFonts w:cs="Times New Roman"/>
          <w:szCs w:val="24"/>
        </w:rPr>
        <w:t>Каспофунгин, по 50 мг в сутки внутривенно.</w:t>
      </w:r>
    </w:p>
    <w:p w14:paraId="4E0C3A58" w14:textId="77777777" w:rsidR="0075793D" w:rsidRPr="00BA4F0F" w:rsidRDefault="0075793D" w:rsidP="005E0272">
      <w:pPr>
        <w:numPr>
          <w:ilvl w:val="0"/>
          <w:numId w:val="227"/>
        </w:numPr>
        <w:tabs>
          <w:tab w:val="left" w:pos="0"/>
          <w:tab w:val="left" w:pos="567"/>
        </w:tabs>
        <w:ind w:left="0" w:firstLine="0"/>
        <w:rPr>
          <w:rFonts w:cs="Times New Roman"/>
          <w:szCs w:val="24"/>
        </w:rPr>
      </w:pPr>
      <w:r w:rsidRPr="00BA4F0F">
        <w:rPr>
          <w:rFonts w:cs="Times New Roman"/>
          <w:szCs w:val="24"/>
        </w:rPr>
        <w:t>Микафунгин, по 100 мг в сутки внутривенно.</w:t>
      </w:r>
    </w:p>
    <w:p w14:paraId="462721BA" w14:textId="77777777" w:rsidR="0075793D" w:rsidRPr="00BA4F0F" w:rsidRDefault="0075793D" w:rsidP="005E0272">
      <w:pPr>
        <w:numPr>
          <w:ilvl w:val="0"/>
          <w:numId w:val="227"/>
        </w:numPr>
        <w:tabs>
          <w:tab w:val="left" w:pos="0"/>
          <w:tab w:val="left" w:pos="567"/>
        </w:tabs>
        <w:ind w:left="0" w:firstLine="0"/>
        <w:rPr>
          <w:rFonts w:cs="Times New Roman"/>
          <w:szCs w:val="24"/>
        </w:rPr>
      </w:pPr>
      <w:r w:rsidRPr="00BA4F0F">
        <w:rPr>
          <w:rFonts w:cs="Times New Roman"/>
          <w:szCs w:val="24"/>
        </w:rPr>
        <w:t>Анидулафунгин, по 100 мг в сутки внутривенно.</w:t>
      </w:r>
    </w:p>
    <w:p w14:paraId="6645BBA7" w14:textId="77777777" w:rsidR="0075793D" w:rsidRPr="00BA4F0F" w:rsidRDefault="0075793D" w:rsidP="005E0272">
      <w:pPr>
        <w:numPr>
          <w:ilvl w:val="0"/>
          <w:numId w:val="226"/>
        </w:numPr>
        <w:tabs>
          <w:tab w:val="left" w:pos="0"/>
          <w:tab w:val="left" w:pos="567"/>
        </w:tabs>
        <w:ind w:left="0" w:firstLine="0"/>
        <w:rPr>
          <w:rFonts w:cs="Times New Roman"/>
          <w:szCs w:val="24"/>
        </w:rPr>
      </w:pPr>
      <w:r w:rsidRPr="00BA4F0F">
        <w:rPr>
          <w:rFonts w:cs="Times New Roman"/>
          <w:szCs w:val="24"/>
        </w:rPr>
        <w:t>Пациенты с наличием в анамнезе инвазивного аспергиллеза (обычно один препарат из перечня):</w:t>
      </w:r>
    </w:p>
    <w:p w14:paraId="1C3CE2C4" w14:textId="77777777" w:rsidR="0075793D" w:rsidRPr="00BA4F0F" w:rsidRDefault="0075793D" w:rsidP="005E0272">
      <w:pPr>
        <w:numPr>
          <w:ilvl w:val="0"/>
          <w:numId w:val="228"/>
        </w:numPr>
        <w:tabs>
          <w:tab w:val="left" w:pos="0"/>
          <w:tab w:val="left" w:pos="567"/>
        </w:tabs>
        <w:ind w:left="0" w:firstLine="0"/>
        <w:rPr>
          <w:rFonts w:cs="Times New Roman"/>
          <w:szCs w:val="24"/>
        </w:rPr>
      </w:pPr>
      <w:r w:rsidRPr="00BA4F0F">
        <w:rPr>
          <w:rFonts w:cs="Times New Roman"/>
          <w:szCs w:val="24"/>
        </w:rPr>
        <w:t>Вориконазол, по 200 мг 2 раза в сутки внутрь (в таблетках, натощак) или внутривенно.</w:t>
      </w:r>
    </w:p>
    <w:p w14:paraId="66D43EA9" w14:textId="77777777" w:rsidR="0075793D" w:rsidRPr="00BA4F0F" w:rsidRDefault="0075793D" w:rsidP="005E0272">
      <w:pPr>
        <w:numPr>
          <w:ilvl w:val="0"/>
          <w:numId w:val="228"/>
        </w:numPr>
        <w:tabs>
          <w:tab w:val="left" w:pos="0"/>
          <w:tab w:val="left" w:pos="567"/>
        </w:tabs>
        <w:ind w:left="0" w:firstLine="0"/>
        <w:rPr>
          <w:rFonts w:cs="Times New Roman"/>
          <w:szCs w:val="24"/>
        </w:rPr>
      </w:pPr>
      <w:r w:rsidRPr="00BA4F0F">
        <w:rPr>
          <w:rFonts w:cs="Times New Roman"/>
          <w:szCs w:val="24"/>
        </w:rPr>
        <w:t>Позаконазол (суспензия), по 200 мг 3 раза в сутки внутрь (после еды).</w:t>
      </w:r>
    </w:p>
    <w:p w14:paraId="7774C1D7" w14:textId="77777777" w:rsidR="0075793D" w:rsidRPr="00BA4F0F" w:rsidRDefault="0075793D" w:rsidP="005E0272">
      <w:pPr>
        <w:numPr>
          <w:ilvl w:val="0"/>
          <w:numId w:val="228"/>
        </w:numPr>
        <w:tabs>
          <w:tab w:val="left" w:pos="0"/>
          <w:tab w:val="left" w:pos="567"/>
        </w:tabs>
        <w:ind w:left="0" w:firstLine="0"/>
        <w:rPr>
          <w:rFonts w:cs="Times New Roman"/>
          <w:szCs w:val="24"/>
        </w:rPr>
      </w:pPr>
      <w:r w:rsidRPr="00BA4F0F">
        <w:rPr>
          <w:rFonts w:cs="Times New Roman"/>
          <w:szCs w:val="24"/>
        </w:rPr>
        <w:t>Итраконазол (суспензия), по 200 мг 2 раза в сутки внутрь (натощак).</w:t>
      </w:r>
    </w:p>
    <w:p w14:paraId="553D5D40" w14:textId="77777777" w:rsidR="0075793D" w:rsidRPr="00BA4F0F" w:rsidRDefault="0075793D" w:rsidP="005E0272">
      <w:pPr>
        <w:numPr>
          <w:ilvl w:val="0"/>
          <w:numId w:val="230"/>
        </w:numPr>
        <w:tabs>
          <w:tab w:val="left" w:pos="0"/>
          <w:tab w:val="left" w:pos="567"/>
        </w:tabs>
        <w:ind w:left="0" w:firstLine="0"/>
        <w:rPr>
          <w:rFonts w:cs="Times New Roman"/>
          <w:szCs w:val="24"/>
        </w:rPr>
      </w:pPr>
      <w:r w:rsidRPr="00BA4F0F">
        <w:rPr>
          <w:rFonts w:cs="Times New Roman"/>
          <w:szCs w:val="24"/>
        </w:rPr>
        <w:t>Пациенты с наличием в анамнезе мукормикоза:</w:t>
      </w:r>
    </w:p>
    <w:p w14:paraId="2E2F3BBD" w14:textId="77777777" w:rsidR="0075793D" w:rsidRPr="00BA4F0F" w:rsidRDefault="0075793D" w:rsidP="0075793D">
      <w:pPr>
        <w:tabs>
          <w:tab w:val="left" w:pos="0"/>
          <w:tab w:val="left" w:pos="567"/>
        </w:tabs>
        <w:rPr>
          <w:rFonts w:cs="Times New Roman"/>
          <w:b/>
          <w:szCs w:val="24"/>
        </w:rPr>
      </w:pPr>
      <w:r w:rsidRPr="00BA4F0F">
        <w:rPr>
          <w:rFonts w:cs="Times New Roman"/>
          <w:szCs w:val="24"/>
        </w:rPr>
        <w:t>Позаконазол (суспензия), по 200 мг 3 раза в сутки внутрь (после еды).</w:t>
      </w:r>
      <w:r w:rsidRPr="00BA4F0F">
        <w:rPr>
          <w:rFonts w:cs="Times New Roman"/>
          <w:b/>
          <w:szCs w:val="24"/>
        </w:rPr>
        <w:t xml:space="preserve"> </w:t>
      </w:r>
    </w:p>
    <w:p w14:paraId="6513932E" w14:textId="77777777" w:rsidR="0075793D" w:rsidRPr="00BA4F0F" w:rsidRDefault="0075793D" w:rsidP="0075793D">
      <w:pPr>
        <w:pStyle w:val="afe"/>
        <w:ind w:left="0"/>
        <w:rPr>
          <w:rFonts w:cs="Times New Roman"/>
          <w:b/>
          <w:i/>
          <w:szCs w:val="24"/>
        </w:rPr>
      </w:pPr>
    </w:p>
    <w:p w14:paraId="3B023D87" w14:textId="53F7E851" w:rsidR="0075793D" w:rsidRPr="00BA4F0F" w:rsidRDefault="0075793D" w:rsidP="0075793D">
      <w:pPr>
        <w:pStyle w:val="afe"/>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4810E5">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202]","plainTextFormattedCitation":"[202]","previouslyFormattedCitation":"[202]"},"properties":{"noteIndex":0},"schema":"https://github.com/citation-style-language/schema/raw/master/csl-citation.json"}</w:instrText>
      </w:r>
      <w:r w:rsidRPr="00BA4F0F">
        <w:rPr>
          <w:rFonts w:cs="Times New Roman"/>
          <w:b/>
          <w:i/>
          <w:szCs w:val="24"/>
        </w:rPr>
        <w:fldChar w:fldCharType="separate"/>
      </w:r>
      <w:r w:rsidR="004810E5" w:rsidRPr="004810E5">
        <w:rPr>
          <w:rFonts w:cs="Times New Roman"/>
          <w:noProof/>
          <w:szCs w:val="24"/>
        </w:rPr>
        <w:t>[202]</w:t>
      </w:r>
      <w:r w:rsidRPr="00BA4F0F">
        <w:rPr>
          <w:rFonts w:cs="Times New Roman"/>
          <w:b/>
          <w:i/>
          <w:szCs w:val="24"/>
        </w:rPr>
        <w:fldChar w:fldCharType="end"/>
      </w:r>
    </w:p>
    <w:p w14:paraId="5FFF3A82" w14:textId="77777777" w:rsidR="0075793D" w:rsidRPr="00BA4F0F" w:rsidRDefault="0075793D" w:rsidP="005E0272">
      <w:pPr>
        <w:numPr>
          <w:ilvl w:val="0"/>
          <w:numId w:val="225"/>
        </w:numPr>
        <w:tabs>
          <w:tab w:val="left" w:pos="0"/>
          <w:tab w:val="left" w:pos="567"/>
        </w:tabs>
        <w:ind w:left="0" w:firstLine="0"/>
        <w:rPr>
          <w:rFonts w:cs="Times New Roman"/>
          <w:szCs w:val="24"/>
        </w:rPr>
      </w:pPr>
      <w:r w:rsidRPr="00BA4F0F">
        <w:rPr>
          <w:rFonts w:cs="Times New Roman"/>
          <w:szCs w:val="24"/>
        </w:rPr>
        <w:t xml:space="preserve">Показана пациентам, имеющим отягощенный анамнез (частые, рецидивирующие эпизоды герпетических инфекций). </w:t>
      </w:r>
    </w:p>
    <w:p w14:paraId="5D747E97" w14:textId="77777777" w:rsidR="0075793D" w:rsidRPr="00BA4F0F" w:rsidRDefault="0075793D" w:rsidP="005E0272">
      <w:pPr>
        <w:numPr>
          <w:ilvl w:val="0"/>
          <w:numId w:val="225"/>
        </w:numPr>
        <w:tabs>
          <w:tab w:val="left" w:pos="0"/>
          <w:tab w:val="left" w:pos="567"/>
        </w:tabs>
        <w:ind w:left="0" w:firstLine="0"/>
        <w:rPr>
          <w:rFonts w:cs="Times New Roman"/>
          <w:szCs w:val="24"/>
        </w:rPr>
      </w:pPr>
      <w:r w:rsidRPr="00BA4F0F">
        <w:rPr>
          <w:rFonts w:cs="Times New Roman"/>
          <w:szCs w:val="24"/>
        </w:rPr>
        <w:t>Проводится пероральная профилактика валацикловиром в дозе 500 мг 2 раза в сутки или ацикловиром 250 мг/м</w:t>
      </w:r>
      <w:r w:rsidRPr="00BA4F0F">
        <w:rPr>
          <w:rFonts w:cs="Times New Roman"/>
          <w:szCs w:val="24"/>
          <w:vertAlign w:val="superscript"/>
        </w:rPr>
        <w:t>2</w:t>
      </w:r>
      <w:r w:rsidRPr="00BA4F0F">
        <w:rPr>
          <w:rFonts w:cs="Times New Roman"/>
          <w:szCs w:val="24"/>
        </w:rPr>
        <w:t xml:space="preserve"> х 2 раза в сутки с момента начала предтрансплантационного кондиционирования. </w:t>
      </w:r>
    </w:p>
    <w:p w14:paraId="5929603D" w14:textId="77777777" w:rsidR="0075793D" w:rsidRPr="00BA4F0F" w:rsidRDefault="0075793D" w:rsidP="0075793D">
      <w:pPr>
        <w:pStyle w:val="afe"/>
        <w:ind w:left="0"/>
        <w:rPr>
          <w:rFonts w:cs="Times New Roman"/>
          <w:b/>
          <w:i/>
          <w:szCs w:val="24"/>
        </w:rPr>
      </w:pPr>
    </w:p>
    <w:p w14:paraId="235DE7E4" w14:textId="15441988" w:rsidR="0075793D" w:rsidRPr="00BA4F0F" w:rsidRDefault="0075793D" w:rsidP="0075793D">
      <w:pPr>
        <w:pStyle w:val="afe"/>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4810E5">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201,203]","plainTextFormattedCitation":"[201,203]","previouslyFormattedCitation":"[201,203]"},"properties":{"noteIndex":0},"schema":"https://github.com/citation-style-language/schema/raw/master/csl-citation.json"}</w:instrText>
      </w:r>
      <w:r w:rsidRPr="00BA4F0F">
        <w:rPr>
          <w:rFonts w:cs="Times New Roman"/>
          <w:b/>
          <w:i/>
          <w:szCs w:val="24"/>
        </w:rPr>
        <w:fldChar w:fldCharType="separate"/>
      </w:r>
      <w:r w:rsidR="004810E5" w:rsidRPr="004810E5">
        <w:rPr>
          <w:rFonts w:cs="Times New Roman"/>
          <w:noProof/>
          <w:szCs w:val="24"/>
        </w:rPr>
        <w:t>[201,203]</w:t>
      </w:r>
      <w:r w:rsidRPr="00BA4F0F">
        <w:rPr>
          <w:rFonts w:cs="Times New Roman"/>
          <w:b/>
          <w:i/>
          <w:szCs w:val="24"/>
        </w:rPr>
        <w:fldChar w:fldCharType="end"/>
      </w:r>
    </w:p>
    <w:p w14:paraId="6495E699" w14:textId="77777777" w:rsidR="0075793D" w:rsidRPr="00BA4F0F" w:rsidRDefault="0075793D" w:rsidP="005E0272">
      <w:pPr>
        <w:numPr>
          <w:ilvl w:val="0"/>
          <w:numId w:val="146"/>
        </w:numPr>
        <w:tabs>
          <w:tab w:val="left" w:pos="0"/>
          <w:tab w:val="left" w:pos="567"/>
        </w:tabs>
        <w:ind w:left="0" w:firstLine="0"/>
        <w:rPr>
          <w:rFonts w:cs="Times New Roman"/>
          <w:szCs w:val="24"/>
        </w:rPr>
      </w:pPr>
      <w:r w:rsidRPr="00BA4F0F">
        <w:rPr>
          <w:rFonts w:cs="Times New Roman"/>
          <w:szCs w:val="24"/>
        </w:rPr>
        <w:t>Показания:</w:t>
      </w:r>
    </w:p>
    <w:p w14:paraId="65BC7470" w14:textId="77777777" w:rsidR="0075793D" w:rsidRPr="00BA4F0F" w:rsidRDefault="0075793D" w:rsidP="005E0272">
      <w:pPr>
        <w:numPr>
          <w:ilvl w:val="0"/>
          <w:numId w:val="184"/>
        </w:numPr>
        <w:tabs>
          <w:tab w:val="left" w:pos="0"/>
          <w:tab w:val="left" w:pos="567"/>
        </w:tabs>
        <w:ind w:left="0" w:firstLine="0"/>
        <w:rPr>
          <w:rFonts w:cs="Times New Roman"/>
          <w:szCs w:val="24"/>
        </w:rPr>
      </w:pPr>
      <w:r w:rsidRPr="00BA4F0F">
        <w:rPr>
          <w:rFonts w:cs="Times New Roman"/>
          <w:szCs w:val="24"/>
        </w:rPr>
        <w:t xml:space="preserve">Терапия глюкокортикоидами. </w:t>
      </w:r>
    </w:p>
    <w:p w14:paraId="09CBEC5E" w14:textId="77777777" w:rsidR="0075793D" w:rsidRPr="00BA4F0F" w:rsidRDefault="0075793D" w:rsidP="005E0272">
      <w:pPr>
        <w:numPr>
          <w:ilvl w:val="0"/>
          <w:numId w:val="184"/>
        </w:numPr>
        <w:tabs>
          <w:tab w:val="left" w:pos="0"/>
          <w:tab w:val="left" w:pos="567"/>
        </w:tabs>
        <w:ind w:left="0" w:firstLine="0"/>
        <w:rPr>
          <w:rFonts w:cs="Times New Roman"/>
          <w:szCs w:val="24"/>
        </w:rPr>
      </w:pPr>
      <w:r w:rsidRPr="00BA4F0F">
        <w:rPr>
          <w:rFonts w:cs="Times New Roman"/>
          <w:szCs w:val="24"/>
        </w:rPr>
        <w:t>Лечение препаратами, приводящими к снижению числа лимфоцитов CD4.</w:t>
      </w:r>
    </w:p>
    <w:p w14:paraId="6F379967" w14:textId="77777777" w:rsidR="0075793D" w:rsidRPr="00BA4F0F" w:rsidRDefault="0075793D" w:rsidP="005E0272">
      <w:pPr>
        <w:numPr>
          <w:ilvl w:val="0"/>
          <w:numId w:val="184"/>
        </w:numPr>
        <w:tabs>
          <w:tab w:val="left" w:pos="0"/>
          <w:tab w:val="left" w:pos="567"/>
        </w:tabs>
        <w:ind w:left="0" w:firstLine="0"/>
        <w:rPr>
          <w:rFonts w:cs="Times New Roman"/>
          <w:szCs w:val="24"/>
        </w:rPr>
      </w:pPr>
      <w:r w:rsidRPr="00BA4F0F">
        <w:rPr>
          <w:rFonts w:cs="Times New Roman"/>
          <w:szCs w:val="24"/>
        </w:rPr>
        <w:t>Пациенты, имеющие в анамнезе пневмоцистную пневмонию.</w:t>
      </w:r>
    </w:p>
    <w:p w14:paraId="4304FAA8" w14:textId="77777777" w:rsidR="0075793D" w:rsidRPr="00BA4F0F" w:rsidRDefault="0075793D" w:rsidP="005E0272">
      <w:pPr>
        <w:numPr>
          <w:ilvl w:val="0"/>
          <w:numId w:val="185"/>
        </w:numPr>
        <w:tabs>
          <w:tab w:val="left" w:pos="0"/>
          <w:tab w:val="left" w:pos="567"/>
        </w:tabs>
        <w:ind w:left="0" w:firstLine="0"/>
        <w:rPr>
          <w:rFonts w:cs="Times New Roman"/>
          <w:szCs w:val="24"/>
        </w:rPr>
      </w:pPr>
      <w:r w:rsidRPr="00BA4F0F">
        <w:rPr>
          <w:rFonts w:cs="Times New Roman"/>
          <w:szCs w:val="24"/>
        </w:rPr>
        <w:t>Назначают один из следующих препаратов:</w:t>
      </w:r>
    </w:p>
    <w:p w14:paraId="3110CAC9" w14:textId="77777777" w:rsidR="0075793D" w:rsidRPr="00BA4F0F" w:rsidRDefault="0075793D" w:rsidP="005E0272">
      <w:pPr>
        <w:numPr>
          <w:ilvl w:val="0"/>
          <w:numId w:val="184"/>
        </w:numPr>
        <w:tabs>
          <w:tab w:val="left" w:pos="0"/>
          <w:tab w:val="left" w:pos="567"/>
        </w:tabs>
        <w:ind w:left="0" w:firstLine="0"/>
        <w:rPr>
          <w:rFonts w:cs="Times New Roman"/>
          <w:szCs w:val="24"/>
        </w:rPr>
      </w:pPr>
      <w:r w:rsidRPr="00BA4F0F">
        <w:rPr>
          <w:rFonts w:cs="Times New Roman"/>
          <w:szCs w:val="24"/>
        </w:rPr>
        <w:t xml:space="preserve">Триметоприм/сульфаметоксазол назначают по 480 мг ежедневно. </w:t>
      </w:r>
    </w:p>
    <w:p w14:paraId="6C404CFF" w14:textId="77777777" w:rsidR="0075793D" w:rsidRPr="00BA4F0F" w:rsidRDefault="0075793D" w:rsidP="005E0272">
      <w:pPr>
        <w:numPr>
          <w:ilvl w:val="0"/>
          <w:numId w:val="184"/>
        </w:numPr>
        <w:tabs>
          <w:tab w:val="left" w:pos="0"/>
          <w:tab w:val="left" w:pos="567"/>
        </w:tabs>
        <w:ind w:left="0" w:firstLine="0"/>
        <w:rPr>
          <w:rFonts w:cs="Times New Roman"/>
          <w:szCs w:val="24"/>
        </w:rPr>
      </w:pPr>
      <w:r w:rsidRPr="00BA4F0F">
        <w:rPr>
          <w:rFonts w:cs="Times New Roman"/>
          <w:szCs w:val="24"/>
        </w:rPr>
        <w:t>Дапсон, 100 мг внутрь ежедневно.</w:t>
      </w:r>
    </w:p>
    <w:p w14:paraId="79D6B384" w14:textId="77777777" w:rsidR="0075793D" w:rsidRPr="00BA4F0F" w:rsidRDefault="0075793D" w:rsidP="005E0272">
      <w:pPr>
        <w:numPr>
          <w:ilvl w:val="0"/>
          <w:numId w:val="184"/>
        </w:numPr>
        <w:tabs>
          <w:tab w:val="left" w:pos="0"/>
          <w:tab w:val="left" w:pos="567"/>
        </w:tabs>
        <w:ind w:left="0" w:firstLine="0"/>
        <w:rPr>
          <w:rFonts w:cs="Times New Roman"/>
          <w:szCs w:val="24"/>
        </w:rPr>
      </w:pPr>
      <w:r w:rsidRPr="00BA4F0F">
        <w:rPr>
          <w:rFonts w:cs="Times New Roman"/>
          <w:szCs w:val="24"/>
        </w:rPr>
        <w:t>Пентамидин, 300 мг в виде аэрозоля через респираторный ингалятор или внутривенно каждые 3—4 недели.</w:t>
      </w:r>
    </w:p>
    <w:p w14:paraId="3CB1C9E9" w14:textId="77777777" w:rsidR="0075793D" w:rsidRPr="00BA4F0F" w:rsidRDefault="0075793D" w:rsidP="005E0272">
      <w:pPr>
        <w:numPr>
          <w:ilvl w:val="0"/>
          <w:numId w:val="229"/>
        </w:numPr>
        <w:tabs>
          <w:tab w:val="left" w:pos="0"/>
          <w:tab w:val="left" w:pos="567"/>
        </w:tabs>
        <w:ind w:left="0" w:firstLine="0"/>
        <w:rPr>
          <w:rFonts w:cs="Times New Roman"/>
          <w:szCs w:val="24"/>
        </w:rPr>
      </w:pPr>
      <w:r w:rsidRPr="00BA4F0F">
        <w:rPr>
          <w:rFonts w:cs="Times New Roman"/>
          <w:szCs w:val="24"/>
        </w:rPr>
        <w:t>Препараты применяют в период цитостатической терапии и в течение всего периода нейтропении.</w:t>
      </w:r>
    </w:p>
    <w:p w14:paraId="0B9BCC56" w14:textId="77777777" w:rsidR="0075793D" w:rsidRPr="00BA4F0F" w:rsidRDefault="0075793D" w:rsidP="005E0272">
      <w:pPr>
        <w:numPr>
          <w:ilvl w:val="0"/>
          <w:numId w:val="229"/>
        </w:numPr>
        <w:tabs>
          <w:tab w:val="left" w:pos="0"/>
          <w:tab w:val="left" w:pos="567"/>
        </w:tabs>
        <w:ind w:left="0" w:firstLine="0"/>
        <w:rPr>
          <w:rFonts w:cs="Times New Roman"/>
          <w:szCs w:val="24"/>
        </w:rPr>
      </w:pPr>
      <w:r w:rsidRPr="00BA4F0F">
        <w:rPr>
          <w:rFonts w:cs="Times New Roman"/>
          <w:szCs w:val="24"/>
        </w:rPr>
        <w:t xml:space="preserve">Использование триметоприма/сульфаметоксазола одновременно предупреждает инфекции, вызываемые </w:t>
      </w:r>
      <w:r w:rsidRPr="00BA4F0F">
        <w:rPr>
          <w:rFonts w:cs="Times New Roman"/>
          <w:i/>
          <w:szCs w:val="24"/>
        </w:rPr>
        <w:t>Toxoplasma gondii, Listeria monocytogenes, Nocardia asteroides</w:t>
      </w:r>
      <w:r w:rsidRPr="00BA4F0F">
        <w:rPr>
          <w:rFonts w:cs="Times New Roman"/>
          <w:szCs w:val="24"/>
        </w:rPr>
        <w:t xml:space="preserve">. </w:t>
      </w:r>
    </w:p>
    <w:p w14:paraId="72FAA6CD" w14:textId="77777777" w:rsidR="0075793D" w:rsidRPr="00BA4F0F" w:rsidRDefault="0075793D" w:rsidP="0075793D">
      <w:pPr>
        <w:tabs>
          <w:tab w:val="left" w:pos="0"/>
          <w:tab w:val="left" w:pos="284"/>
        </w:tabs>
        <w:rPr>
          <w:rFonts w:cs="Times New Roman"/>
          <w:b/>
          <w:szCs w:val="24"/>
        </w:rPr>
      </w:pPr>
      <w:r w:rsidRPr="00BA4F0F">
        <w:rPr>
          <w:rFonts w:cs="Times New Roman"/>
          <w:szCs w:val="24"/>
        </w:rPr>
        <w:t xml:space="preserve">Пациенты, инфицированные </w:t>
      </w:r>
      <w:r w:rsidRPr="00BA4F0F">
        <w:rPr>
          <w:rFonts w:cs="Times New Roman"/>
          <w:i/>
          <w:szCs w:val="24"/>
        </w:rPr>
        <w:t>Pneumocystis jiroveci</w:t>
      </w:r>
      <w:r w:rsidRPr="00BA4F0F">
        <w:rPr>
          <w:rFonts w:cs="Times New Roman"/>
          <w:szCs w:val="24"/>
        </w:rPr>
        <w:t>, не должны находиться в одной палате с другими иммунокомпрометированными больными.</w:t>
      </w:r>
      <w:r w:rsidRPr="00BA4F0F">
        <w:rPr>
          <w:rFonts w:cs="Times New Roman"/>
          <w:szCs w:val="24"/>
        </w:rPr>
        <w:cr/>
      </w:r>
    </w:p>
    <w:p w14:paraId="14DE0315" w14:textId="77777777" w:rsidR="0075793D" w:rsidRPr="00BA4F0F" w:rsidRDefault="0075793D" w:rsidP="0075793D">
      <w:pPr>
        <w:pStyle w:val="afe"/>
        <w:ind w:left="0"/>
        <w:rPr>
          <w:rFonts w:cs="Times New Roman"/>
          <w:b/>
          <w:i/>
          <w:szCs w:val="24"/>
        </w:rPr>
      </w:pPr>
      <w:r w:rsidRPr="00BA4F0F">
        <w:rPr>
          <w:rFonts w:cs="Times New Roman"/>
          <w:b/>
          <w:i/>
          <w:szCs w:val="24"/>
        </w:rPr>
        <w:t>Иммуноглобулин человеческий</w:t>
      </w:r>
    </w:p>
    <w:p w14:paraId="2428F2CE" w14:textId="77777777" w:rsidR="0075793D" w:rsidRPr="00BA4F0F" w:rsidRDefault="0075793D" w:rsidP="0075793D">
      <w:pPr>
        <w:pStyle w:val="afe"/>
        <w:ind w:left="0"/>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51F788D3" w14:textId="77777777" w:rsidR="0075793D" w:rsidRPr="00BA4F0F" w:rsidRDefault="0075793D" w:rsidP="0075793D">
      <w:pPr>
        <w:pStyle w:val="afe"/>
        <w:ind w:left="0"/>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2048E524" w14:textId="77777777" w:rsidR="0075793D" w:rsidRPr="00BA4F0F" w:rsidRDefault="0075793D" w:rsidP="0075793D">
      <w:pPr>
        <w:rPr>
          <w:rFonts w:cs="Times New Roman"/>
          <w:b/>
          <w:szCs w:val="24"/>
          <w:highlight w:val="green"/>
        </w:rPr>
      </w:pPr>
    </w:p>
    <w:p w14:paraId="278B4B6E" w14:textId="77777777" w:rsidR="0075793D" w:rsidRPr="00BA4F0F" w:rsidRDefault="0075793D" w:rsidP="0075793D">
      <w:pPr>
        <w:rPr>
          <w:rFonts w:cs="Times New Roman"/>
          <w:b/>
          <w:szCs w:val="24"/>
        </w:rPr>
      </w:pPr>
      <w:r w:rsidRPr="00BA4F0F">
        <w:rPr>
          <w:rFonts w:cs="Times New Roman"/>
          <w:b/>
          <w:szCs w:val="24"/>
        </w:rPr>
        <w:t xml:space="preserve"> </w:t>
      </w:r>
      <w:bookmarkStart w:id="152" w:name="_Toc44926639"/>
      <w:r w:rsidRPr="00BA4F0F">
        <w:rPr>
          <w:rFonts w:cs="Times New Roman"/>
          <w:b/>
          <w:szCs w:val="24"/>
        </w:rPr>
        <w:t>Трансфузионная терапия</w:t>
      </w:r>
      <w:bookmarkEnd w:id="152"/>
    </w:p>
    <w:p w14:paraId="25D97B07" w14:textId="77777777" w:rsidR="0075793D" w:rsidRPr="00BA4F0F" w:rsidRDefault="0075793D" w:rsidP="0075793D">
      <w:pPr>
        <w:rPr>
          <w:rFonts w:eastAsia="Calibri" w:cs="Times New Roman"/>
          <w:szCs w:val="24"/>
        </w:rPr>
      </w:pPr>
      <w:r w:rsidRPr="00BA4F0F">
        <w:rPr>
          <w:rFonts w:eastAsia="Calibri" w:cs="Times New Roman"/>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23517AA2" w14:textId="77777777" w:rsidR="0075793D" w:rsidRPr="00BA4F0F" w:rsidRDefault="0075793D" w:rsidP="0075793D">
      <w:pPr>
        <w:rPr>
          <w:rFonts w:eastAsia="Calibri" w:cs="Times New Roman"/>
          <w:szCs w:val="24"/>
        </w:rPr>
      </w:pPr>
      <w:r w:rsidRPr="00BA4F0F">
        <w:rPr>
          <w:rFonts w:eastAsia="Calibri" w:cs="Times New Roman"/>
          <w:szCs w:val="24"/>
        </w:rPr>
        <w:t>Показания к переливанию эритроцитсодержащих сред при ауто-ТГСК:</w:t>
      </w:r>
    </w:p>
    <w:p w14:paraId="07DA7072" w14:textId="77777777" w:rsidR="0075793D" w:rsidRPr="00BA4F0F" w:rsidRDefault="0075793D" w:rsidP="005E0272">
      <w:pPr>
        <w:numPr>
          <w:ilvl w:val="0"/>
          <w:numId w:val="237"/>
        </w:numPr>
        <w:ind w:left="0" w:firstLine="709"/>
        <w:contextualSpacing/>
        <w:rPr>
          <w:rFonts w:eastAsia="Calibri" w:cs="Times New Roman"/>
          <w:szCs w:val="24"/>
        </w:rPr>
      </w:pPr>
      <w:r w:rsidRPr="00BA4F0F">
        <w:rPr>
          <w:rFonts w:eastAsia="Calibri" w:cs="Times New Roman"/>
          <w:szCs w:val="24"/>
        </w:rPr>
        <w:t>Пациентам при значимом снижении гемоглобина и наличии анемических жалоб рекомендованы заместительные трансфузии эритроцитов;</w:t>
      </w:r>
    </w:p>
    <w:p w14:paraId="621885DA" w14:textId="77777777" w:rsidR="0075793D" w:rsidRPr="00BA4F0F" w:rsidRDefault="0075793D" w:rsidP="005E0272">
      <w:pPr>
        <w:numPr>
          <w:ilvl w:val="0"/>
          <w:numId w:val="237"/>
        </w:numPr>
        <w:ind w:left="0" w:firstLine="709"/>
        <w:contextualSpacing/>
        <w:rPr>
          <w:rFonts w:eastAsia="Calibri" w:cs="Times New Roman"/>
          <w:szCs w:val="24"/>
        </w:rPr>
      </w:pPr>
      <w:r w:rsidRPr="00BA4F0F">
        <w:rPr>
          <w:rFonts w:eastAsia="Calibri" w:cs="Times New Roman"/>
          <w:szCs w:val="24"/>
        </w:rPr>
        <w:t>При активном кровотечении трансфузии эритроцитов показаны при уровне гемоглобина менее 70-90 г/л;</w:t>
      </w:r>
    </w:p>
    <w:p w14:paraId="61D3DE20" w14:textId="77777777" w:rsidR="0075793D" w:rsidRPr="00BA4F0F" w:rsidRDefault="0075793D" w:rsidP="005E0272">
      <w:pPr>
        <w:numPr>
          <w:ilvl w:val="0"/>
          <w:numId w:val="237"/>
        </w:numPr>
        <w:ind w:left="0" w:firstLine="709"/>
        <w:contextualSpacing/>
        <w:rPr>
          <w:rFonts w:eastAsia="Calibri" w:cs="Times New Roman"/>
          <w:szCs w:val="24"/>
        </w:rPr>
      </w:pPr>
      <w:r w:rsidRPr="00BA4F0F">
        <w:rPr>
          <w:rFonts w:eastAsia="Calibri" w:cs="Times New Roman"/>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17FD5AFA" w14:textId="77777777" w:rsidR="0075793D" w:rsidRPr="00BA4F0F" w:rsidRDefault="0075793D" w:rsidP="005E0272">
      <w:pPr>
        <w:numPr>
          <w:ilvl w:val="0"/>
          <w:numId w:val="237"/>
        </w:numPr>
        <w:ind w:left="0" w:firstLine="709"/>
        <w:contextualSpacing/>
        <w:rPr>
          <w:rFonts w:eastAsia="Calibri" w:cs="Times New Roman"/>
          <w:szCs w:val="24"/>
        </w:rPr>
      </w:pPr>
      <w:r w:rsidRPr="00BA4F0F">
        <w:rPr>
          <w:rFonts w:eastAsia="Calibri" w:cs="Times New Roman"/>
          <w:szCs w:val="24"/>
        </w:rPr>
        <w:t>Пациентам с хронической анемией трансфузии эритроцитов рекомендованы при уровне гемоглобина менее 60 г/л</w:t>
      </w:r>
    </w:p>
    <w:p w14:paraId="6D97EB21" w14:textId="77777777" w:rsidR="0075793D" w:rsidRPr="00BA4F0F" w:rsidRDefault="0075793D" w:rsidP="0075793D">
      <w:pPr>
        <w:rPr>
          <w:rFonts w:eastAsia="Calibri" w:cs="Times New Roman"/>
          <w:szCs w:val="24"/>
        </w:rPr>
      </w:pPr>
      <w:r w:rsidRPr="00BA4F0F">
        <w:rPr>
          <w:rFonts w:eastAsia="Calibri" w:cs="Times New Roman"/>
          <w:szCs w:val="24"/>
        </w:rPr>
        <w:t>Показания к переливанию концентратата тромбоцитов при ауто-ТГСК:</w:t>
      </w:r>
    </w:p>
    <w:p w14:paraId="782447AC" w14:textId="77777777" w:rsidR="0075793D" w:rsidRPr="00BA4F0F" w:rsidRDefault="0075793D" w:rsidP="005E0272">
      <w:pPr>
        <w:numPr>
          <w:ilvl w:val="0"/>
          <w:numId w:val="238"/>
        </w:numPr>
        <w:ind w:left="0" w:firstLine="709"/>
        <w:contextualSpacing/>
        <w:rPr>
          <w:rFonts w:eastAsia="Calibri" w:cs="Times New Roman"/>
          <w:szCs w:val="24"/>
        </w:rPr>
      </w:pPr>
      <w:r w:rsidRPr="00BA4F0F">
        <w:rPr>
          <w:rFonts w:eastAsia="Calibri" w:cs="Times New Roman"/>
          <w:szCs w:val="24"/>
        </w:rPr>
        <w:t>Снижение тромбоцитов крови менее 20 ×10</w:t>
      </w:r>
      <w:r w:rsidRPr="00BA4F0F">
        <w:rPr>
          <w:rFonts w:eastAsia="Calibri" w:cs="Times New Roman"/>
          <w:szCs w:val="24"/>
          <w:vertAlign w:val="superscript"/>
        </w:rPr>
        <w:t>9</w:t>
      </w:r>
      <w:r w:rsidRPr="00BA4F0F">
        <w:rPr>
          <w:rFonts w:eastAsia="Calibri" w:cs="Times New Roman"/>
          <w:szCs w:val="24"/>
        </w:rPr>
        <w:t>/л</w:t>
      </w:r>
    </w:p>
    <w:p w14:paraId="22DE86E6" w14:textId="77777777" w:rsidR="0075793D" w:rsidRPr="00BA4F0F" w:rsidRDefault="0075793D" w:rsidP="005E0272">
      <w:pPr>
        <w:numPr>
          <w:ilvl w:val="0"/>
          <w:numId w:val="238"/>
        </w:numPr>
        <w:ind w:left="0" w:firstLine="709"/>
        <w:contextualSpacing/>
        <w:rPr>
          <w:rFonts w:eastAsia="Calibri" w:cs="Times New Roman"/>
          <w:szCs w:val="24"/>
        </w:rPr>
      </w:pPr>
      <w:r w:rsidRPr="00BA4F0F">
        <w:rPr>
          <w:rFonts w:eastAsia="Calibri" w:cs="Times New Roman"/>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cs="Times New Roman"/>
          <w:szCs w:val="24"/>
          <w:vertAlign w:val="superscript"/>
        </w:rPr>
        <w:t>9</w:t>
      </w:r>
      <w:r w:rsidRPr="00BA4F0F">
        <w:rPr>
          <w:rFonts w:eastAsia="Calibri" w:cs="Times New Roman"/>
          <w:szCs w:val="24"/>
        </w:rPr>
        <w:t>/л</w:t>
      </w:r>
    </w:p>
    <w:p w14:paraId="4DE9F14F" w14:textId="77777777" w:rsidR="0075793D" w:rsidRPr="00BA4F0F" w:rsidRDefault="0075793D" w:rsidP="005E0272">
      <w:pPr>
        <w:numPr>
          <w:ilvl w:val="0"/>
          <w:numId w:val="238"/>
        </w:numPr>
        <w:ind w:left="0" w:firstLine="709"/>
        <w:contextualSpacing/>
        <w:rPr>
          <w:rFonts w:eastAsia="Calibri" w:cs="Times New Roman"/>
          <w:szCs w:val="24"/>
        </w:rPr>
      </w:pPr>
      <w:r w:rsidRPr="00BA4F0F">
        <w:rPr>
          <w:rFonts w:eastAsia="Calibri" w:cs="Times New Roman"/>
          <w:szCs w:val="24"/>
        </w:rPr>
        <w:t>Наличие геморрагического синдрома – прямое показание к переливанию тромбоконцентрата независимо от лабораторных показателей;</w:t>
      </w:r>
    </w:p>
    <w:p w14:paraId="22DB2FAE" w14:textId="77777777" w:rsidR="0075793D" w:rsidRPr="00BA4F0F" w:rsidRDefault="0075793D" w:rsidP="0075793D">
      <w:pPr>
        <w:rPr>
          <w:rFonts w:eastAsia="Calibri" w:cs="Times New Roman"/>
          <w:szCs w:val="24"/>
        </w:rPr>
      </w:pPr>
      <w:r w:rsidRPr="00BA4F0F">
        <w:rPr>
          <w:rFonts w:eastAsia="Calibri" w:cs="Times New Roman"/>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4DC0E0BB" w14:textId="77777777" w:rsidR="0075793D" w:rsidRPr="00BA4F0F" w:rsidRDefault="0075793D" w:rsidP="005E0272">
      <w:pPr>
        <w:numPr>
          <w:ilvl w:val="0"/>
          <w:numId w:val="239"/>
        </w:numPr>
        <w:ind w:left="0" w:firstLine="709"/>
        <w:contextualSpacing/>
        <w:rPr>
          <w:rFonts w:eastAsia="Calibri" w:cs="Times New Roman"/>
          <w:szCs w:val="24"/>
        </w:rPr>
      </w:pPr>
      <w:r w:rsidRPr="00BA4F0F">
        <w:rPr>
          <w:rFonts w:eastAsia="Calibri" w:cs="Times New Roman"/>
          <w:szCs w:val="24"/>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7B7A3A73" w14:textId="77777777" w:rsidR="0075793D" w:rsidRPr="00BA4F0F" w:rsidRDefault="0075793D" w:rsidP="005E0272">
      <w:pPr>
        <w:numPr>
          <w:ilvl w:val="0"/>
          <w:numId w:val="239"/>
        </w:numPr>
        <w:ind w:left="0" w:firstLine="709"/>
        <w:contextualSpacing/>
        <w:rPr>
          <w:rFonts w:eastAsia="Calibri" w:cs="Times New Roman"/>
          <w:szCs w:val="24"/>
        </w:rPr>
      </w:pPr>
      <w:r w:rsidRPr="00BA4F0F">
        <w:rPr>
          <w:rFonts w:eastAsia="Calibri" w:cs="Times New Roman"/>
          <w:szCs w:val="24"/>
        </w:rPr>
        <w:t>Коррекция геморрагического синдрома</w:t>
      </w:r>
    </w:p>
    <w:p w14:paraId="1B2149C9" w14:textId="77777777" w:rsidR="0075793D" w:rsidRPr="00BA4F0F" w:rsidRDefault="0075793D" w:rsidP="0075793D">
      <w:pPr>
        <w:rPr>
          <w:rFonts w:eastAsia="Calibri" w:cs="Times New Roman"/>
          <w:szCs w:val="24"/>
        </w:rPr>
      </w:pPr>
      <w:r w:rsidRPr="00BA4F0F">
        <w:rPr>
          <w:rFonts w:eastAsia="Calibri" w:cs="Times New Roman"/>
          <w:szCs w:val="24"/>
        </w:rPr>
        <w:t xml:space="preserve">Основным показанием к применению криопреципитата при ауто-ТГСК является гипофибриногенемия (фибриноген менее 1 г/л). </w:t>
      </w:r>
    </w:p>
    <w:p w14:paraId="67186F2C" w14:textId="77777777" w:rsidR="0075793D" w:rsidRPr="00BA4F0F" w:rsidRDefault="0075793D" w:rsidP="0075793D">
      <w:pPr>
        <w:rPr>
          <w:rFonts w:eastAsia="Calibri" w:cs="Times New Roman"/>
          <w:szCs w:val="24"/>
        </w:rPr>
      </w:pPr>
      <w:r w:rsidRPr="00BA4F0F">
        <w:rPr>
          <w:rFonts w:eastAsia="Calibri" w:cs="Times New Roman"/>
          <w:szCs w:val="24"/>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2F6DCBF1" w14:textId="77777777" w:rsidR="0075793D" w:rsidRPr="00BA4F0F" w:rsidRDefault="0075793D" w:rsidP="005E0272">
      <w:pPr>
        <w:numPr>
          <w:ilvl w:val="0"/>
          <w:numId w:val="240"/>
        </w:numPr>
        <w:ind w:left="0" w:firstLine="709"/>
        <w:contextualSpacing/>
        <w:rPr>
          <w:rFonts w:eastAsia="Calibri" w:cs="Times New Roman"/>
          <w:szCs w:val="24"/>
        </w:rPr>
      </w:pPr>
      <w:r w:rsidRPr="00BA4F0F">
        <w:rPr>
          <w:rFonts w:eastAsia="Calibri" w:cs="Times New Roman"/>
          <w:szCs w:val="24"/>
        </w:rPr>
        <w:t>Лейкоредуциорванные среды;</w:t>
      </w:r>
    </w:p>
    <w:p w14:paraId="2235B80A" w14:textId="77777777" w:rsidR="0075793D" w:rsidRPr="00BA4F0F" w:rsidRDefault="0075793D" w:rsidP="005E0272">
      <w:pPr>
        <w:numPr>
          <w:ilvl w:val="0"/>
          <w:numId w:val="240"/>
        </w:numPr>
        <w:ind w:left="0" w:firstLine="709"/>
        <w:contextualSpacing/>
        <w:rPr>
          <w:rFonts w:eastAsia="Calibri" w:cs="Times New Roman"/>
          <w:szCs w:val="24"/>
        </w:rPr>
      </w:pPr>
      <w:r w:rsidRPr="00BA4F0F">
        <w:rPr>
          <w:rFonts w:eastAsia="Calibri" w:cs="Times New Roman"/>
          <w:szCs w:val="24"/>
        </w:rPr>
        <w:t>Облученные эритроциты и тромбоциты (гамма-излучение или рентгеновское излучение в дозе 25-50 Гр)</w:t>
      </w:r>
    </w:p>
    <w:p w14:paraId="01E22929" w14:textId="77777777" w:rsidR="0075793D" w:rsidRPr="00BA4F0F" w:rsidRDefault="0075793D" w:rsidP="005E0272">
      <w:pPr>
        <w:numPr>
          <w:ilvl w:val="0"/>
          <w:numId w:val="240"/>
        </w:numPr>
        <w:ind w:left="0" w:firstLine="709"/>
        <w:contextualSpacing/>
        <w:rPr>
          <w:rFonts w:eastAsia="Calibri" w:cs="Times New Roman"/>
          <w:szCs w:val="24"/>
        </w:rPr>
      </w:pPr>
      <w:r w:rsidRPr="00BA4F0F">
        <w:rPr>
          <w:rFonts w:eastAsia="Calibri" w:cs="Times New Roman"/>
          <w:szCs w:val="24"/>
        </w:rPr>
        <w:t>Проведение инактивации патогенов в концентрате тромбоцитов.</w:t>
      </w:r>
    </w:p>
    <w:p w14:paraId="5C51AEFC" w14:textId="77777777" w:rsidR="0075793D" w:rsidRPr="00BA4F0F" w:rsidRDefault="0075793D" w:rsidP="0075793D">
      <w:pPr>
        <w:rPr>
          <w:rFonts w:cs="Times New Roman"/>
          <w:b/>
          <w:szCs w:val="24"/>
          <w:highlight w:val="green"/>
        </w:rPr>
      </w:pPr>
    </w:p>
    <w:p w14:paraId="44B2D004" w14:textId="77777777" w:rsidR="0075793D" w:rsidRPr="00BA4F0F" w:rsidRDefault="0075793D" w:rsidP="0075793D">
      <w:pPr>
        <w:rPr>
          <w:rFonts w:cs="Times New Roman"/>
          <w:b/>
          <w:szCs w:val="24"/>
        </w:rPr>
      </w:pPr>
      <w:r w:rsidRPr="00BA4F0F">
        <w:rPr>
          <w:rFonts w:cs="Times New Roman"/>
          <w:b/>
          <w:szCs w:val="24"/>
        </w:rPr>
        <w:t xml:space="preserve"> </w:t>
      </w:r>
      <w:bookmarkStart w:id="153" w:name="_Toc44926640"/>
      <w:r w:rsidRPr="00BA4F0F">
        <w:rPr>
          <w:rFonts w:cs="Times New Roman"/>
          <w:b/>
          <w:szCs w:val="24"/>
        </w:rPr>
        <w:t>Лабораторный и инструментальный мониторинг в раннем посттрансплантационном периоде</w:t>
      </w:r>
      <w:bookmarkEnd w:id="153"/>
    </w:p>
    <w:p w14:paraId="1AE30B76" w14:textId="77777777" w:rsidR="0075793D" w:rsidRPr="00BA4F0F" w:rsidRDefault="0075793D" w:rsidP="0075793D">
      <w:pPr>
        <w:contextualSpacing/>
        <w:rPr>
          <w:rFonts w:eastAsia="Calibri" w:cs="Times New Roman"/>
          <w:szCs w:val="24"/>
        </w:rPr>
      </w:pPr>
      <w:r w:rsidRPr="00BA4F0F">
        <w:rPr>
          <w:rFonts w:eastAsia="Calibri" w:cs="Times New Roman"/>
          <w:szCs w:val="24"/>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133B77D3" w14:textId="77777777" w:rsidR="0075793D" w:rsidRPr="00BA4F0F" w:rsidRDefault="0075793D" w:rsidP="0075793D">
      <w:pPr>
        <w:contextualSpacing/>
        <w:rPr>
          <w:rFonts w:eastAsia="Calibri" w:cs="Times New Roman"/>
          <w:szCs w:val="24"/>
        </w:rPr>
      </w:pPr>
      <w:r w:rsidRPr="00BA4F0F">
        <w:rPr>
          <w:rFonts w:eastAsia="Calibri" w:cs="Times New Roman"/>
          <w:szCs w:val="24"/>
        </w:rPr>
        <w:t>Частота исследования данных показателей может изменяться в зависимости от конкретной клинической ситуации.</w:t>
      </w:r>
    </w:p>
    <w:p w14:paraId="6B7097D7" w14:textId="4B035D84" w:rsidR="0075793D" w:rsidRPr="00767A1C" w:rsidRDefault="0075793D" w:rsidP="005E0272">
      <w:pPr>
        <w:pStyle w:val="afe"/>
        <w:numPr>
          <w:ilvl w:val="0"/>
          <w:numId w:val="243"/>
        </w:numPr>
        <w:rPr>
          <w:rFonts w:eastAsia="Calibri" w:cs="Times New Roman"/>
          <w:szCs w:val="24"/>
        </w:rPr>
      </w:pPr>
      <w:r w:rsidRPr="00767A1C">
        <w:rPr>
          <w:rFonts w:eastAsia="Calibri" w:cs="Times New Roman"/>
          <w:szCs w:val="24"/>
        </w:rPr>
        <w:t>Общий анализ крови 1 раз в 2–3 дня.</w:t>
      </w:r>
    </w:p>
    <w:p w14:paraId="597E0A2A" w14:textId="5DED5BA9" w:rsidR="0075793D" w:rsidRPr="00767A1C" w:rsidRDefault="0075793D" w:rsidP="005E0272">
      <w:pPr>
        <w:pStyle w:val="afe"/>
        <w:numPr>
          <w:ilvl w:val="0"/>
          <w:numId w:val="243"/>
        </w:numPr>
        <w:rPr>
          <w:rFonts w:eastAsia="Calibri" w:cs="Times New Roman"/>
          <w:szCs w:val="24"/>
        </w:rPr>
      </w:pPr>
      <w:r w:rsidRPr="00767A1C">
        <w:rPr>
          <w:rFonts w:eastAsia="Calibri" w:cs="Times New Roman"/>
          <w:szCs w:val="24"/>
        </w:rPr>
        <w:t>Биохимический анализ крови 1 раз в 2–3 дня.</w:t>
      </w:r>
    </w:p>
    <w:p w14:paraId="5358DF39" w14:textId="6FDE709D" w:rsidR="0075793D" w:rsidRPr="00767A1C" w:rsidRDefault="0075793D" w:rsidP="005E0272">
      <w:pPr>
        <w:pStyle w:val="afe"/>
        <w:numPr>
          <w:ilvl w:val="0"/>
          <w:numId w:val="243"/>
        </w:numPr>
        <w:rPr>
          <w:rFonts w:eastAsia="Calibri" w:cs="Times New Roman"/>
          <w:szCs w:val="24"/>
        </w:rPr>
      </w:pPr>
      <w:r w:rsidRPr="00767A1C">
        <w:rPr>
          <w:rFonts w:eastAsia="Calibri" w:cs="Times New Roman"/>
          <w:szCs w:val="24"/>
        </w:rPr>
        <w:t>Коагулограмма 1 раз в 3–4 дня.</w:t>
      </w:r>
    </w:p>
    <w:p w14:paraId="1378721D" w14:textId="4F040687" w:rsidR="0075793D" w:rsidRPr="00767A1C" w:rsidRDefault="0075793D" w:rsidP="005E0272">
      <w:pPr>
        <w:pStyle w:val="afe"/>
        <w:numPr>
          <w:ilvl w:val="0"/>
          <w:numId w:val="243"/>
        </w:numPr>
        <w:rPr>
          <w:rFonts w:eastAsia="Calibri" w:cs="Times New Roman"/>
          <w:szCs w:val="24"/>
        </w:rPr>
      </w:pPr>
      <w:r w:rsidRPr="00767A1C">
        <w:rPr>
          <w:rFonts w:eastAsia="Calibri" w:cs="Times New Roman"/>
          <w:szCs w:val="24"/>
        </w:rPr>
        <w:t>Глюкоза крови 1 раз в 3–4 дня.</w:t>
      </w:r>
    </w:p>
    <w:p w14:paraId="0EBE854D" w14:textId="237C8164" w:rsidR="0075793D" w:rsidRPr="00767A1C" w:rsidRDefault="0075793D" w:rsidP="005E0272">
      <w:pPr>
        <w:pStyle w:val="afe"/>
        <w:numPr>
          <w:ilvl w:val="0"/>
          <w:numId w:val="243"/>
        </w:numPr>
        <w:rPr>
          <w:rFonts w:eastAsia="Calibri" w:cs="Times New Roman"/>
          <w:szCs w:val="24"/>
        </w:rPr>
      </w:pPr>
      <w:r w:rsidRPr="00767A1C">
        <w:rPr>
          <w:rFonts w:eastAsia="Calibri" w:cs="Times New Roman"/>
          <w:szCs w:val="24"/>
        </w:rPr>
        <w:t>Общий анализ мочи - еженедельно.</w:t>
      </w:r>
    </w:p>
    <w:p w14:paraId="3E0C8861" w14:textId="5A9ACF06" w:rsidR="0075793D" w:rsidRPr="00767A1C" w:rsidRDefault="0075793D" w:rsidP="005E0272">
      <w:pPr>
        <w:pStyle w:val="afe"/>
        <w:numPr>
          <w:ilvl w:val="0"/>
          <w:numId w:val="243"/>
        </w:numPr>
        <w:rPr>
          <w:rFonts w:eastAsia="Calibri" w:cs="Times New Roman"/>
          <w:szCs w:val="24"/>
        </w:rPr>
      </w:pPr>
      <w:r w:rsidRPr="00767A1C">
        <w:rPr>
          <w:rFonts w:eastAsia="Calibri" w:cs="Times New Roman"/>
          <w:szCs w:val="24"/>
        </w:rPr>
        <w:t>Электрокардиограмма - еженедельно.</w:t>
      </w:r>
    </w:p>
    <w:p w14:paraId="01D8CDEE" w14:textId="77777777" w:rsidR="0075793D" w:rsidRPr="00BA4F0F" w:rsidRDefault="0075793D" w:rsidP="0075793D">
      <w:pPr>
        <w:rPr>
          <w:rFonts w:cs="Times New Roman"/>
          <w:b/>
          <w:szCs w:val="24"/>
          <w:highlight w:val="green"/>
        </w:rPr>
      </w:pPr>
      <w:bookmarkStart w:id="154" w:name="_Toc44926641"/>
    </w:p>
    <w:p w14:paraId="7560CB05" w14:textId="77777777" w:rsidR="0075793D" w:rsidRPr="00BA4F0F" w:rsidRDefault="0075793D" w:rsidP="0075793D">
      <w:pPr>
        <w:rPr>
          <w:rFonts w:cs="Times New Roman"/>
          <w:b/>
          <w:szCs w:val="24"/>
        </w:rPr>
      </w:pPr>
      <w:r w:rsidRPr="00BA4F0F">
        <w:rPr>
          <w:rFonts w:cs="Times New Roman"/>
          <w:b/>
          <w:szCs w:val="24"/>
        </w:rPr>
        <w:t>Нутритивная терапия</w:t>
      </w:r>
      <w:bookmarkEnd w:id="154"/>
    </w:p>
    <w:p w14:paraId="1D597B6D" w14:textId="77777777" w:rsidR="0075793D" w:rsidRPr="00BA4F0F" w:rsidRDefault="0075793D" w:rsidP="0075793D">
      <w:pPr>
        <w:ind w:firstLine="851"/>
        <w:rPr>
          <w:rFonts w:cs="Times New Roman"/>
          <w:szCs w:val="24"/>
        </w:rPr>
      </w:pPr>
      <w:r w:rsidRPr="00BA4F0F">
        <w:rPr>
          <w:rFonts w:cs="Times New Roman"/>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0CE0D1B4" w14:textId="3642A69E" w:rsidR="0075793D" w:rsidRPr="00BA4F0F" w:rsidRDefault="0075793D" w:rsidP="0075793D">
      <w:pPr>
        <w:ind w:firstLine="851"/>
        <w:rPr>
          <w:rFonts w:cs="Times New Roman"/>
          <w:szCs w:val="24"/>
        </w:rPr>
      </w:pPr>
      <w:r w:rsidRPr="00BA4F0F">
        <w:rPr>
          <w:rFonts w:cs="Times New Roman"/>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rPr>
          <w:rFonts w:cs="Times New Roman"/>
          <w:szCs w:val="24"/>
        </w:rPr>
        <w:fldChar w:fldCharType="begin" w:fldLock="1"/>
      </w:r>
      <w:r w:rsidR="004810E5">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04,205]","plainTextFormattedCitation":"[204,205]","previouslyFormattedCitation":"[204,205]"},"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4,205]</w:t>
      </w:r>
      <w:r w:rsidRPr="00BA4F0F">
        <w:rPr>
          <w:rFonts w:cs="Times New Roman"/>
          <w:szCs w:val="24"/>
        </w:rPr>
        <w:fldChar w:fldCharType="end"/>
      </w:r>
      <w:r w:rsidRPr="00BA4F0F">
        <w:rPr>
          <w:rFonts w:cs="Times New Roman"/>
          <w:szCs w:val="24"/>
        </w:rPr>
        <w:t>.</w:t>
      </w:r>
    </w:p>
    <w:p w14:paraId="27D99659" w14:textId="3DBB2A1B" w:rsidR="0075793D" w:rsidRPr="00BA4F0F" w:rsidRDefault="0075793D" w:rsidP="0075793D">
      <w:pPr>
        <w:ind w:firstLine="851"/>
        <w:rPr>
          <w:rFonts w:cs="Times New Roman"/>
          <w:szCs w:val="24"/>
        </w:rPr>
      </w:pPr>
      <w:r w:rsidRPr="00BA4F0F">
        <w:rPr>
          <w:rFonts w:cs="Times New Roman"/>
          <w:szCs w:val="24"/>
        </w:rPr>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rPr>
          <w:rFonts w:cs="Times New Roman"/>
          <w:szCs w:val="24"/>
        </w:rPr>
        <w:fldChar w:fldCharType="begin" w:fldLock="1"/>
      </w:r>
      <w:r w:rsidR="004810E5">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205,206]","plainTextFormattedCitation":"[205,206]","previouslyFormattedCitation":"[205,206]"},"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5,206]</w:t>
      </w:r>
      <w:r w:rsidRPr="00BA4F0F">
        <w:rPr>
          <w:rFonts w:cs="Times New Roman"/>
          <w:szCs w:val="24"/>
        </w:rPr>
        <w:fldChar w:fldCharType="end"/>
      </w:r>
      <w:r w:rsidRPr="00BA4F0F">
        <w:rPr>
          <w:rFonts w:cs="Times New Roman"/>
          <w:szCs w:val="24"/>
        </w:rPr>
        <w:t>.</w:t>
      </w:r>
    </w:p>
    <w:p w14:paraId="61699166" w14:textId="2A39B06C" w:rsidR="0075793D" w:rsidRPr="00BA4F0F" w:rsidRDefault="0075793D" w:rsidP="0075793D">
      <w:pPr>
        <w:ind w:firstLine="851"/>
        <w:rPr>
          <w:rFonts w:cs="Times New Roman"/>
          <w:szCs w:val="24"/>
        </w:rPr>
      </w:pPr>
      <w:r w:rsidRPr="00BA4F0F">
        <w:rPr>
          <w:rFonts w:cs="Times New Roman"/>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rPr>
          <w:rFonts w:cs="Times New Roman"/>
          <w:szCs w:val="24"/>
        </w:rPr>
        <w:fldChar w:fldCharType="begin" w:fldLock="1"/>
      </w:r>
      <w:r w:rsidR="004810E5">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4,207]","plainTextFormattedCitation":"[204,207]","previouslyFormattedCitation":"[204,207]"},"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4,207]</w:t>
      </w:r>
      <w:r w:rsidRPr="00BA4F0F">
        <w:rPr>
          <w:rFonts w:cs="Times New Roman"/>
          <w:szCs w:val="24"/>
        </w:rPr>
        <w:fldChar w:fldCharType="end"/>
      </w:r>
      <w:r w:rsidRPr="00BA4F0F">
        <w:rPr>
          <w:rFonts w:cs="Times New Roman"/>
          <w:szCs w:val="24"/>
        </w:rPr>
        <w:t>.</w:t>
      </w:r>
    </w:p>
    <w:p w14:paraId="29FBD152" w14:textId="77777777" w:rsidR="0075793D" w:rsidRPr="00BA4F0F" w:rsidRDefault="0075793D" w:rsidP="0075793D">
      <w:pPr>
        <w:rPr>
          <w:rFonts w:cs="Times New Roman"/>
          <w:szCs w:val="24"/>
          <w:u w:val="single"/>
        </w:rPr>
      </w:pPr>
    </w:p>
    <w:p w14:paraId="3C99F368" w14:textId="18D402A8" w:rsidR="0075793D" w:rsidRPr="00BA4F0F" w:rsidRDefault="0075793D" w:rsidP="0075793D">
      <w:pPr>
        <w:rPr>
          <w:rFonts w:cs="Times New Roman"/>
          <w:szCs w:val="24"/>
          <w:u w:val="single"/>
        </w:rPr>
      </w:pPr>
      <w:r w:rsidRPr="00BA4F0F">
        <w:rPr>
          <w:rFonts w:cs="Times New Roman"/>
          <w:szCs w:val="24"/>
          <w:u w:val="single"/>
        </w:rPr>
        <w:t>Цели нутритивной поддержки</w:t>
      </w:r>
      <w:r w:rsidRPr="00BA4F0F">
        <w:rPr>
          <w:rFonts w:cs="Times New Roman"/>
          <w:szCs w:val="24"/>
          <w:u w:val="single"/>
          <w:lang w:val="en-US"/>
        </w:rPr>
        <w:t xml:space="preserve"> </w:t>
      </w:r>
      <w:r w:rsidRPr="00BA4F0F">
        <w:rPr>
          <w:rFonts w:cs="Times New Roman"/>
          <w:szCs w:val="24"/>
        </w:rPr>
        <w:fldChar w:fldCharType="begin" w:fldLock="1"/>
      </w:r>
      <w:r w:rsidR="004810E5">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04,205]","plainTextFormattedCitation":"[204,205]","previouslyFormattedCitation":"[204,205]"},"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4,205]</w:t>
      </w:r>
      <w:r w:rsidRPr="00BA4F0F">
        <w:rPr>
          <w:rFonts w:cs="Times New Roman"/>
          <w:szCs w:val="24"/>
        </w:rPr>
        <w:fldChar w:fldCharType="end"/>
      </w:r>
      <w:r w:rsidRPr="00BA4F0F">
        <w:rPr>
          <w:rFonts w:cs="Times New Roman"/>
          <w:szCs w:val="24"/>
          <w:u w:val="single"/>
        </w:rPr>
        <w:t xml:space="preserve">. </w:t>
      </w:r>
    </w:p>
    <w:p w14:paraId="791BB498" w14:textId="20131544" w:rsidR="0075793D" w:rsidRPr="00767A1C" w:rsidRDefault="0075793D" w:rsidP="005E0272">
      <w:pPr>
        <w:pStyle w:val="afe"/>
        <w:numPr>
          <w:ilvl w:val="0"/>
          <w:numId w:val="244"/>
        </w:numPr>
        <w:rPr>
          <w:rFonts w:cs="Times New Roman"/>
          <w:szCs w:val="24"/>
        </w:rPr>
      </w:pPr>
      <w:r w:rsidRPr="00767A1C">
        <w:rPr>
          <w:rFonts w:cs="Times New Roman"/>
          <w:szCs w:val="24"/>
        </w:rPr>
        <w:t>Поддержание оптимальной массы тела.</w:t>
      </w:r>
    </w:p>
    <w:p w14:paraId="36EC26ED" w14:textId="3A20E4C8" w:rsidR="0075793D" w:rsidRPr="00767A1C" w:rsidRDefault="0075793D" w:rsidP="005E0272">
      <w:pPr>
        <w:pStyle w:val="afe"/>
        <w:numPr>
          <w:ilvl w:val="0"/>
          <w:numId w:val="244"/>
        </w:numPr>
        <w:rPr>
          <w:rFonts w:cs="Times New Roman"/>
          <w:szCs w:val="24"/>
        </w:rPr>
      </w:pPr>
      <w:r w:rsidRPr="00767A1C">
        <w:rPr>
          <w:rFonts w:cs="Times New Roman"/>
          <w:szCs w:val="24"/>
        </w:rPr>
        <w:t>Предотвращение или коррекция дефицита макро- и микронутриентов.</w:t>
      </w:r>
    </w:p>
    <w:p w14:paraId="1C9E27BE" w14:textId="066D9CE0" w:rsidR="0075793D" w:rsidRPr="00767A1C" w:rsidRDefault="0075793D" w:rsidP="005E0272">
      <w:pPr>
        <w:pStyle w:val="afe"/>
        <w:numPr>
          <w:ilvl w:val="0"/>
          <w:numId w:val="244"/>
        </w:numPr>
        <w:rPr>
          <w:rFonts w:cs="Times New Roman"/>
          <w:szCs w:val="24"/>
        </w:rPr>
      </w:pPr>
      <w:r w:rsidRPr="00767A1C">
        <w:rPr>
          <w:rFonts w:cs="Times New Roman"/>
          <w:szCs w:val="24"/>
        </w:rPr>
        <w:t>Повышение переносимости высокодозной ХТ.</w:t>
      </w:r>
    </w:p>
    <w:p w14:paraId="7A676F19" w14:textId="3D08EFCF" w:rsidR="0075793D" w:rsidRPr="00767A1C" w:rsidRDefault="0075793D" w:rsidP="005E0272">
      <w:pPr>
        <w:pStyle w:val="afe"/>
        <w:numPr>
          <w:ilvl w:val="0"/>
          <w:numId w:val="244"/>
        </w:numPr>
        <w:rPr>
          <w:rFonts w:cs="Times New Roman"/>
          <w:szCs w:val="24"/>
        </w:rPr>
      </w:pPr>
      <w:r w:rsidRPr="00767A1C">
        <w:rPr>
          <w:rFonts w:cs="Times New Roman"/>
          <w:szCs w:val="24"/>
        </w:rPr>
        <w:t>Снижение выраженности побочных эффектов ХТ.</w:t>
      </w:r>
    </w:p>
    <w:p w14:paraId="6D1E126F" w14:textId="4B90B27A" w:rsidR="0075793D" w:rsidRPr="00767A1C" w:rsidRDefault="0075793D" w:rsidP="005E0272">
      <w:pPr>
        <w:pStyle w:val="afe"/>
        <w:numPr>
          <w:ilvl w:val="0"/>
          <w:numId w:val="244"/>
        </w:numPr>
        <w:rPr>
          <w:rFonts w:cs="Times New Roman"/>
          <w:szCs w:val="24"/>
        </w:rPr>
      </w:pPr>
      <w:r w:rsidRPr="00767A1C">
        <w:rPr>
          <w:rFonts w:cs="Times New Roman"/>
          <w:szCs w:val="24"/>
        </w:rPr>
        <w:t>Повышение качества жизни.</w:t>
      </w:r>
    </w:p>
    <w:p w14:paraId="35B60C02" w14:textId="77777777" w:rsidR="0075793D" w:rsidRPr="00BA4F0F" w:rsidRDefault="0075793D" w:rsidP="0075793D">
      <w:pPr>
        <w:rPr>
          <w:rFonts w:cs="Times New Roman"/>
          <w:szCs w:val="24"/>
          <w:u w:val="single"/>
        </w:rPr>
      </w:pPr>
    </w:p>
    <w:p w14:paraId="23F780EB" w14:textId="77777777" w:rsidR="0075793D" w:rsidRPr="00BA4F0F" w:rsidRDefault="0075793D" w:rsidP="0075793D">
      <w:pPr>
        <w:rPr>
          <w:rFonts w:cs="Times New Roman"/>
          <w:szCs w:val="24"/>
          <w:u w:val="single"/>
        </w:rPr>
      </w:pPr>
      <w:r w:rsidRPr="00BA4F0F">
        <w:rPr>
          <w:rFonts w:cs="Times New Roman"/>
          <w:szCs w:val="24"/>
          <w:u w:val="single"/>
        </w:rPr>
        <w:t xml:space="preserve">Показания к нутритивной поддержке </w:t>
      </w:r>
    </w:p>
    <w:p w14:paraId="69198931" w14:textId="77777777" w:rsidR="0075793D" w:rsidRPr="00BA4F0F" w:rsidRDefault="0075793D" w:rsidP="0075793D">
      <w:pPr>
        <w:ind w:firstLine="851"/>
        <w:rPr>
          <w:rFonts w:cs="Times New Roman"/>
          <w:szCs w:val="24"/>
        </w:rPr>
      </w:pPr>
      <w:r w:rsidRPr="00BA4F0F">
        <w:rPr>
          <w:rFonts w:cs="Times New Roman"/>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13B10421"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индекс массы тела &lt; 20 кг/м</w:t>
      </w:r>
      <w:r w:rsidRPr="004810E5">
        <w:rPr>
          <w:rFonts w:cs="Times New Roman"/>
          <w:szCs w:val="24"/>
          <w:vertAlign w:val="superscript"/>
        </w:rPr>
        <w:t>2</w:t>
      </w:r>
      <w:r w:rsidRPr="00BA4F0F">
        <w:rPr>
          <w:rFonts w:cs="Times New Roman"/>
          <w:szCs w:val="24"/>
        </w:rPr>
        <w:t>;</w:t>
      </w:r>
    </w:p>
    <w:p w14:paraId="08F82BFA"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темп потери массы тела;</w:t>
      </w:r>
    </w:p>
    <w:p w14:paraId="33BBBBF6"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гипопротеинемия &lt; 60 г/л или гипоальбуминемия &lt; 30 г/л.;</w:t>
      </w:r>
    </w:p>
    <w:p w14:paraId="4426914D"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невозможность адекватного энтерального питания;</w:t>
      </w:r>
    </w:p>
    <w:p w14:paraId="16A11503"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 xml:space="preserve">побочные проявления высокодозной химиотерапии: </w:t>
      </w:r>
    </w:p>
    <w:p w14:paraId="3CAFC5FE"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тошнота,</w:t>
      </w:r>
    </w:p>
    <w:p w14:paraId="3E4B7A10"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 xml:space="preserve">рвота, </w:t>
      </w:r>
    </w:p>
    <w:p w14:paraId="70969B04"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 xml:space="preserve">потеря аппетита, </w:t>
      </w:r>
    </w:p>
    <w:p w14:paraId="5CC5D52C"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 xml:space="preserve">дисфагия, </w:t>
      </w:r>
    </w:p>
    <w:p w14:paraId="2C8FE867"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мукозиты различной степени тяжести,</w:t>
      </w:r>
    </w:p>
    <w:p w14:paraId="27D39515"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 xml:space="preserve">нарушения вкуса и обоняния, </w:t>
      </w:r>
    </w:p>
    <w:p w14:paraId="7B0AFC0D" w14:textId="77777777" w:rsidR="0075793D" w:rsidRPr="00BA4F0F" w:rsidRDefault="0075793D" w:rsidP="005E0272">
      <w:pPr>
        <w:pStyle w:val="afe"/>
        <w:numPr>
          <w:ilvl w:val="0"/>
          <w:numId w:val="241"/>
        </w:numPr>
        <w:ind w:left="567" w:hanging="425"/>
        <w:rPr>
          <w:rFonts w:cs="Times New Roman"/>
          <w:szCs w:val="24"/>
        </w:rPr>
      </w:pPr>
      <w:r w:rsidRPr="00BA4F0F">
        <w:rPr>
          <w:rFonts w:cs="Times New Roman"/>
          <w:szCs w:val="24"/>
        </w:rPr>
        <w:t>некротическая энтеропатия средней и тяжелой степени.</w:t>
      </w:r>
    </w:p>
    <w:p w14:paraId="6F746C1E" w14:textId="1FD0AD66" w:rsidR="0075793D" w:rsidRPr="00BA4F0F" w:rsidRDefault="0075793D" w:rsidP="0075793D">
      <w:pPr>
        <w:ind w:firstLine="851"/>
        <w:rPr>
          <w:rFonts w:cs="Times New Roman"/>
          <w:szCs w:val="24"/>
        </w:rPr>
      </w:pPr>
      <w:r w:rsidRPr="00BA4F0F">
        <w:rPr>
          <w:rFonts w:cs="Times New Roman"/>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4810E5">
        <w:rPr>
          <w:rFonts w:cs="Times New Roman"/>
          <w:szCs w:val="24"/>
        </w:rPr>
        <w:fldChar w:fldCharType="begin" w:fldLock="1"/>
      </w:r>
      <w:r w:rsidR="004810E5">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04–206]","plainTextFormattedCitation":"[204–206]","previouslyFormattedCitation":"[204–206]"},"properties":{"noteIndex":0},"schema":"https://github.com/citation-style-language/schema/raw/master/csl-citation.json"}</w:instrText>
      </w:r>
      <w:r w:rsidR="004810E5">
        <w:rPr>
          <w:rFonts w:cs="Times New Roman"/>
          <w:szCs w:val="24"/>
        </w:rPr>
        <w:fldChar w:fldCharType="separate"/>
      </w:r>
      <w:r w:rsidR="004810E5" w:rsidRPr="004810E5">
        <w:rPr>
          <w:rFonts w:cs="Times New Roman"/>
          <w:noProof/>
          <w:szCs w:val="24"/>
        </w:rPr>
        <w:t>[204–206]</w:t>
      </w:r>
      <w:r w:rsidR="004810E5">
        <w:rPr>
          <w:rFonts w:cs="Times New Roman"/>
          <w:szCs w:val="24"/>
        </w:rPr>
        <w:fldChar w:fldCharType="end"/>
      </w:r>
      <w:r w:rsidRPr="00BA4F0F">
        <w:rPr>
          <w:rFonts w:cs="Times New Roman"/>
          <w:szCs w:val="24"/>
        </w:rPr>
        <w:t xml:space="preserve">. </w:t>
      </w:r>
    </w:p>
    <w:p w14:paraId="60649C3B" w14:textId="11AA05F1" w:rsidR="0075793D" w:rsidRPr="00BA4F0F" w:rsidRDefault="0075793D" w:rsidP="0075793D">
      <w:pPr>
        <w:ind w:firstLine="851"/>
        <w:rPr>
          <w:rFonts w:cs="Times New Roman"/>
          <w:szCs w:val="24"/>
        </w:rPr>
      </w:pPr>
      <w:r w:rsidRPr="00BA4F0F">
        <w:rPr>
          <w:rFonts w:cs="Times New Roman"/>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BA4F0F">
        <w:rPr>
          <w:rFonts w:cs="Times New Roman"/>
          <w:szCs w:val="24"/>
        </w:rPr>
        <w:fldChar w:fldCharType="begin" w:fldLock="1"/>
      </w:r>
      <w:r w:rsidR="004810E5">
        <w:rPr>
          <w:rFonts w:cs="Times New Roman"/>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208]","plainTextFormattedCitation":"[208]","previouslyFormattedCitation":"[208]"},"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8]</w:t>
      </w:r>
      <w:r w:rsidRPr="00BA4F0F">
        <w:rPr>
          <w:rFonts w:cs="Times New Roman"/>
          <w:szCs w:val="24"/>
        </w:rPr>
        <w:fldChar w:fldCharType="end"/>
      </w:r>
      <w:r w:rsidRPr="00BA4F0F">
        <w:rPr>
          <w:rFonts w:cs="Times New Roman"/>
          <w:szCs w:val="24"/>
        </w:rPr>
        <w:t xml:space="preserve">. Доставка белка должна быть не менее 1 г/кг/сут, однако при возможности нужно стремиться к 1,5 г/кг/сут. </w:t>
      </w:r>
    </w:p>
    <w:p w14:paraId="0ECA5B7A" w14:textId="294F79D3" w:rsidR="0075793D" w:rsidRPr="00BA4F0F" w:rsidRDefault="0075793D" w:rsidP="0075793D">
      <w:pPr>
        <w:ind w:firstLine="851"/>
        <w:rPr>
          <w:rFonts w:cs="Times New Roman"/>
          <w:szCs w:val="24"/>
        </w:rPr>
      </w:pPr>
      <w:r w:rsidRPr="00BA4F0F">
        <w:rPr>
          <w:rFonts w:cs="Times New Roman"/>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004810E5">
        <w:rPr>
          <w:rFonts w:cs="Times New Roman"/>
          <w:szCs w:val="24"/>
        </w:rPr>
        <w:fldChar w:fldCharType="begin" w:fldLock="1"/>
      </w:r>
      <w:r w:rsidR="00A9496B">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04,205]","plainTextFormattedCitation":"[204,205]","previouslyFormattedCitation":"[204,205]"},"properties":{"noteIndex":0},"schema":"https://github.com/citation-style-language/schema/raw/master/csl-citation.json"}</w:instrText>
      </w:r>
      <w:r w:rsidR="004810E5">
        <w:rPr>
          <w:rFonts w:cs="Times New Roman"/>
          <w:szCs w:val="24"/>
        </w:rPr>
        <w:fldChar w:fldCharType="separate"/>
      </w:r>
      <w:r w:rsidR="004810E5" w:rsidRPr="004810E5">
        <w:rPr>
          <w:rFonts w:cs="Times New Roman"/>
          <w:noProof/>
          <w:szCs w:val="24"/>
        </w:rPr>
        <w:t>[204,205]</w:t>
      </w:r>
      <w:r w:rsidR="004810E5">
        <w:rPr>
          <w:rFonts w:cs="Times New Roman"/>
          <w:szCs w:val="24"/>
        </w:rPr>
        <w:fldChar w:fldCharType="end"/>
      </w:r>
      <w:r w:rsidRPr="00BA4F0F">
        <w:rPr>
          <w:rFonts w:cs="Times New Roman"/>
          <w:szCs w:val="24"/>
        </w:rPr>
        <w:t>.</w:t>
      </w:r>
    </w:p>
    <w:p w14:paraId="04241B36" w14:textId="77777777" w:rsidR="0075793D" w:rsidRPr="00BA4F0F" w:rsidRDefault="0075793D" w:rsidP="0075793D">
      <w:pPr>
        <w:rPr>
          <w:rFonts w:cs="Times New Roman"/>
          <w:szCs w:val="24"/>
          <w:u w:val="single"/>
        </w:rPr>
      </w:pPr>
    </w:p>
    <w:p w14:paraId="78348975" w14:textId="103FDAEE" w:rsidR="0075793D" w:rsidRPr="00BA4F0F" w:rsidRDefault="0075793D" w:rsidP="0075793D">
      <w:pPr>
        <w:rPr>
          <w:rFonts w:cs="Times New Roman"/>
          <w:szCs w:val="24"/>
          <w:u w:val="single"/>
        </w:rPr>
      </w:pPr>
      <w:r w:rsidRPr="00BA4F0F">
        <w:rPr>
          <w:rFonts w:cs="Times New Roman"/>
          <w:szCs w:val="24"/>
          <w:u w:val="single"/>
        </w:rPr>
        <w:t xml:space="preserve">Виды нутритивной поддержки </w:t>
      </w:r>
      <w:r w:rsidRPr="00BA4F0F">
        <w:rPr>
          <w:rFonts w:cs="Times New Roman"/>
          <w:szCs w:val="24"/>
          <w:u w:val="single"/>
        </w:rPr>
        <w:fldChar w:fldCharType="begin" w:fldLock="1"/>
      </w:r>
      <w:r w:rsidR="004810E5">
        <w:rPr>
          <w:rFonts w:cs="Times New Roman"/>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204,205,207]","plainTextFormattedCitation":"[204,205,207]","previouslyFormattedCitation":"[204,205,207]"},"properties":{"noteIndex":0},"schema":"https://github.com/citation-style-language/schema/raw/master/csl-citation.json"}</w:instrText>
      </w:r>
      <w:r w:rsidRPr="00BA4F0F">
        <w:rPr>
          <w:rFonts w:cs="Times New Roman"/>
          <w:szCs w:val="24"/>
          <w:u w:val="single"/>
        </w:rPr>
        <w:fldChar w:fldCharType="separate"/>
      </w:r>
      <w:r w:rsidR="004810E5" w:rsidRPr="004810E5">
        <w:rPr>
          <w:rFonts w:cs="Times New Roman"/>
          <w:noProof/>
          <w:szCs w:val="24"/>
        </w:rPr>
        <w:t>[204,205,207]</w:t>
      </w:r>
      <w:r w:rsidRPr="00BA4F0F">
        <w:rPr>
          <w:rFonts w:cs="Times New Roman"/>
          <w:szCs w:val="24"/>
          <w:u w:val="single"/>
        </w:rPr>
        <w:fldChar w:fldCharType="end"/>
      </w:r>
    </w:p>
    <w:p w14:paraId="128A391B" w14:textId="77777777" w:rsidR="0075793D" w:rsidRPr="00BA4F0F" w:rsidRDefault="0075793D" w:rsidP="0075793D">
      <w:pPr>
        <w:ind w:firstLine="851"/>
        <w:rPr>
          <w:rFonts w:cs="Times New Roman"/>
          <w:szCs w:val="24"/>
        </w:rPr>
      </w:pPr>
      <w:r w:rsidRPr="00BA4F0F">
        <w:rPr>
          <w:rFonts w:cs="Times New Roman"/>
          <w:szCs w:val="24"/>
        </w:rPr>
        <w:t xml:space="preserve">Выделяют три вида нутритивной поддержки: </w:t>
      </w:r>
    </w:p>
    <w:p w14:paraId="5BBD6DFD" w14:textId="77777777" w:rsidR="0075793D" w:rsidRPr="00BA4F0F" w:rsidRDefault="0075793D" w:rsidP="0075793D">
      <w:pPr>
        <w:ind w:firstLine="567"/>
        <w:rPr>
          <w:rFonts w:cs="Times New Roman"/>
          <w:szCs w:val="24"/>
        </w:rPr>
      </w:pPr>
      <w:r w:rsidRPr="00BA4F0F">
        <w:rPr>
          <w:rFonts w:cs="Times New Roman"/>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0D31710F" w14:textId="77777777" w:rsidR="0075793D" w:rsidRPr="00BA4F0F" w:rsidRDefault="0075793D" w:rsidP="0075793D">
      <w:pPr>
        <w:ind w:firstLine="567"/>
        <w:rPr>
          <w:rFonts w:cs="Times New Roman"/>
          <w:szCs w:val="24"/>
        </w:rPr>
      </w:pPr>
      <w:r w:rsidRPr="00BA4F0F">
        <w:rPr>
          <w:rFonts w:cs="Times New Roman"/>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3CCB0060" w14:textId="77777777" w:rsidR="0075793D" w:rsidRPr="00BA4F0F" w:rsidRDefault="0075793D" w:rsidP="0075793D">
      <w:pPr>
        <w:ind w:firstLine="567"/>
        <w:rPr>
          <w:rFonts w:cs="Times New Roman"/>
          <w:szCs w:val="24"/>
        </w:rPr>
      </w:pPr>
      <w:r w:rsidRPr="00BA4F0F">
        <w:rPr>
          <w:rFonts w:cs="Times New Roman"/>
          <w:szCs w:val="24"/>
        </w:rPr>
        <w:t xml:space="preserve">• парентеральное питание. </w:t>
      </w:r>
    </w:p>
    <w:p w14:paraId="52DA37FE" w14:textId="77777777" w:rsidR="0075793D" w:rsidRPr="00BA4F0F" w:rsidRDefault="0075793D" w:rsidP="0075793D">
      <w:pPr>
        <w:ind w:firstLine="851"/>
        <w:rPr>
          <w:rFonts w:cs="Times New Roman"/>
          <w:szCs w:val="24"/>
        </w:rPr>
      </w:pPr>
      <w:r w:rsidRPr="00BA4F0F">
        <w:rPr>
          <w:rFonts w:cs="Times New Roman"/>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18A2F24D" w14:textId="77777777" w:rsidR="0075793D" w:rsidRPr="00BA4F0F" w:rsidRDefault="0075793D" w:rsidP="0075793D">
      <w:pPr>
        <w:ind w:firstLine="851"/>
        <w:rPr>
          <w:rFonts w:cs="Times New Roman"/>
          <w:szCs w:val="24"/>
        </w:rPr>
      </w:pPr>
      <w:r w:rsidRPr="00BA4F0F">
        <w:rPr>
          <w:rFonts w:cs="Times New Roman"/>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3E364472" w14:textId="0CE69661" w:rsidR="0075793D" w:rsidRPr="00BA4F0F" w:rsidRDefault="0075793D" w:rsidP="0075793D">
      <w:pPr>
        <w:ind w:firstLine="851"/>
        <w:rPr>
          <w:rFonts w:cs="Times New Roman"/>
          <w:szCs w:val="24"/>
        </w:rPr>
      </w:pPr>
      <w:r w:rsidRPr="00BA4F0F">
        <w:rPr>
          <w:rFonts w:cs="Times New Roman"/>
          <w:szCs w:val="24"/>
        </w:rPr>
        <w:t xml:space="preserve">Классификация смесей для энтерального питания </w:t>
      </w:r>
      <w:r w:rsidRPr="00BA4F0F">
        <w:rPr>
          <w:rFonts w:cs="Times New Roman"/>
          <w:szCs w:val="24"/>
        </w:rPr>
        <w:fldChar w:fldCharType="begin" w:fldLock="1"/>
      </w:r>
      <w:r w:rsidR="004810E5">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04]","plainTextFormattedCitation":"[204]","previouslyFormattedCitation":"[204]"},"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4]</w:t>
      </w:r>
      <w:r w:rsidRPr="00BA4F0F">
        <w:rPr>
          <w:rFonts w:cs="Times New Roman"/>
          <w:szCs w:val="24"/>
        </w:rPr>
        <w:fldChar w:fldCharType="end"/>
      </w:r>
    </w:p>
    <w:p w14:paraId="42ECA666" w14:textId="77777777" w:rsidR="0075793D" w:rsidRPr="00BA4F0F" w:rsidRDefault="0075793D" w:rsidP="0075793D">
      <w:pPr>
        <w:ind w:firstLine="567"/>
        <w:rPr>
          <w:rFonts w:cs="Times New Roman"/>
          <w:szCs w:val="24"/>
        </w:rPr>
      </w:pPr>
      <w:r w:rsidRPr="00BA4F0F">
        <w:rPr>
          <w:rFonts w:cs="Times New Roman"/>
          <w:szCs w:val="24"/>
        </w:rPr>
        <w:t xml:space="preserve">• полимерные: состоят из неизмененных белков, жиров и углеводов; </w:t>
      </w:r>
    </w:p>
    <w:p w14:paraId="0BB880DB" w14:textId="77777777" w:rsidR="0075793D" w:rsidRPr="00BA4F0F" w:rsidRDefault="0075793D" w:rsidP="0075793D">
      <w:pPr>
        <w:ind w:firstLine="567"/>
        <w:rPr>
          <w:rFonts w:cs="Times New Roman"/>
          <w:szCs w:val="24"/>
        </w:rPr>
      </w:pPr>
      <w:r w:rsidRPr="00BA4F0F">
        <w:rPr>
          <w:rFonts w:cs="Times New Roman"/>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40341751" w14:textId="77777777" w:rsidR="0075793D" w:rsidRPr="00BA4F0F" w:rsidRDefault="0075793D" w:rsidP="0075793D">
      <w:pPr>
        <w:ind w:firstLine="567"/>
        <w:rPr>
          <w:rFonts w:cs="Times New Roman"/>
          <w:szCs w:val="24"/>
        </w:rPr>
      </w:pPr>
      <w:r w:rsidRPr="00BA4F0F">
        <w:rPr>
          <w:rFonts w:cs="Times New Roman"/>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296F5C63" w14:textId="26C2DFAD" w:rsidR="0075793D" w:rsidRPr="00BA4F0F" w:rsidRDefault="0075793D" w:rsidP="0075793D">
      <w:pPr>
        <w:ind w:firstLine="851"/>
        <w:rPr>
          <w:rFonts w:cs="Times New Roman"/>
          <w:szCs w:val="24"/>
        </w:rPr>
      </w:pPr>
      <w:r w:rsidRPr="00BA4F0F">
        <w:rPr>
          <w:rFonts w:cs="Times New Roman"/>
          <w:szCs w:val="24"/>
        </w:rPr>
        <w:t xml:space="preserve">Противопоказания к энтеральному питанию </w:t>
      </w:r>
      <w:r w:rsidR="00A9496B">
        <w:rPr>
          <w:rFonts w:cs="Times New Roman"/>
          <w:szCs w:val="24"/>
        </w:rPr>
        <w:fldChar w:fldCharType="begin" w:fldLock="1"/>
      </w:r>
      <w:r w:rsidR="00A9496B">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04,206]","plainTextFormattedCitation":"[204,206]","previouslyFormattedCitation":"[204,206]"},"properties":{"noteIndex":0},"schema":"https://github.com/citation-style-language/schema/raw/master/csl-citation.json"}</w:instrText>
      </w:r>
      <w:r w:rsidR="00A9496B">
        <w:rPr>
          <w:rFonts w:cs="Times New Roman"/>
          <w:szCs w:val="24"/>
        </w:rPr>
        <w:fldChar w:fldCharType="separate"/>
      </w:r>
      <w:r w:rsidR="00A9496B" w:rsidRPr="00A9496B">
        <w:rPr>
          <w:rFonts w:cs="Times New Roman"/>
          <w:noProof/>
          <w:szCs w:val="24"/>
        </w:rPr>
        <w:t>[204,206]</w:t>
      </w:r>
      <w:r w:rsidR="00A9496B">
        <w:rPr>
          <w:rFonts w:cs="Times New Roman"/>
          <w:szCs w:val="24"/>
        </w:rPr>
        <w:fldChar w:fldCharType="end"/>
      </w:r>
    </w:p>
    <w:p w14:paraId="30381343" w14:textId="77777777" w:rsidR="0075793D" w:rsidRPr="00BA4F0F" w:rsidRDefault="0075793D" w:rsidP="0075793D">
      <w:pPr>
        <w:ind w:firstLine="567"/>
        <w:rPr>
          <w:rFonts w:cs="Times New Roman"/>
          <w:szCs w:val="24"/>
        </w:rPr>
      </w:pPr>
      <w:r w:rsidRPr="00BA4F0F">
        <w:rPr>
          <w:rFonts w:cs="Times New Roman"/>
          <w:szCs w:val="24"/>
        </w:rPr>
        <w:t xml:space="preserve">• механическая кишечная непроходимость; </w:t>
      </w:r>
    </w:p>
    <w:p w14:paraId="7247CE40" w14:textId="77777777" w:rsidR="0075793D" w:rsidRPr="00BA4F0F" w:rsidRDefault="0075793D" w:rsidP="0075793D">
      <w:pPr>
        <w:ind w:firstLine="567"/>
        <w:rPr>
          <w:rFonts w:cs="Times New Roman"/>
          <w:szCs w:val="24"/>
        </w:rPr>
      </w:pPr>
      <w:r w:rsidRPr="00BA4F0F">
        <w:rPr>
          <w:rFonts w:cs="Times New Roman"/>
          <w:szCs w:val="24"/>
        </w:rPr>
        <w:t xml:space="preserve">• выраженная тошнота и рвота, не купирующаяся антиэметической терапией; </w:t>
      </w:r>
    </w:p>
    <w:p w14:paraId="47C05015" w14:textId="77777777" w:rsidR="0075793D" w:rsidRPr="00BA4F0F" w:rsidRDefault="0075793D" w:rsidP="0075793D">
      <w:pPr>
        <w:ind w:firstLine="567"/>
        <w:rPr>
          <w:rFonts w:cs="Times New Roman"/>
          <w:szCs w:val="24"/>
        </w:rPr>
      </w:pPr>
      <w:r w:rsidRPr="00BA4F0F">
        <w:rPr>
          <w:rFonts w:cs="Times New Roman"/>
          <w:szCs w:val="24"/>
        </w:rPr>
        <w:t xml:space="preserve">• гипоксия (раО2 70 мм рт. ст.). </w:t>
      </w:r>
    </w:p>
    <w:p w14:paraId="37CCFF95" w14:textId="77777777" w:rsidR="0075793D" w:rsidRPr="00BA4F0F" w:rsidRDefault="0075793D" w:rsidP="0075793D">
      <w:pPr>
        <w:rPr>
          <w:rFonts w:cs="Times New Roman"/>
          <w:szCs w:val="24"/>
          <w:u w:val="single"/>
        </w:rPr>
      </w:pPr>
    </w:p>
    <w:p w14:paraId="4E75DBAF" w14:textId="77777777" w:rsidR="0075793D" w:rsidRPr="00BA4F0F" w:rsidRDefault="0075793D" w:rsidP="0075793D">
      <w:pPr>
        <w:rPr>
          <w:rFonts w:cs="Times New Roman"/>
          <w:szCs w:val="24"/>
          <w:u w:val="single"/>
        </w:rPr>
      </w:pPr>
      <w:r w:rsidRPr="00BA4F0F">
        <w:rPr>
          <w:rFonts w:cs="Times New Roman"/>
          <w:szCs w:val="24"/>
          <w:u w:val="single"/>
        </w:rPr>
        <w:t>Парентеральное питание</w:t>
      </w:r>
    </w:p>
    <w:p w14:paraId="1A799946" w14:textId="29545BB5" w:rsidR="0075793D" w:rsidRPr="00BA4F0F" w:rsidRDefault="0075793D" w:rsidP="0075793D">
      <w:pPr>
        <w:ind w:firstLine="851"/>
        <w:rPr>
          <w:rFonts w:cs="Times New Roman"/>
          <w:szCs w:val="24"/>
        </w:rPr>
      </w:pPr>
      <w:r w:rsidRPr="00BA4F0F">
        <w:rPr>
          <w:rFonts w:cs="Times New Roman"/>
          <w:szCs w:val="24"/>
        </w:rPr>
        <w:t xml:space="preserve">Показанием к парентеральному питанию является невозможность адекватного энтерального питания более 3 суток </w:t>
      </w:r>
      <w:r w:rsidRPr="00BA4F0F">
        <w:rPr>
          <w:rFonts w:cs="Times New Roman"/>
          <w:szCs w:val="24"/>
        </w:rPr>
        <w:fldChar w:fldCharType="begin" w:fldLock="1"/>
      </w:r>
      <w:r w:rsidR="004810E5">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05]","plainTextFormattedCitation":"[205]","previouslyFormattedCitation":"[205]"},"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5]</w:t>
      </w:r>
      <w:r w:rsidRPr="00BA4F0F">
        <w:rPr>
          <w:rFonts w:cs="Times New Roman"/>
          <w:szCs w:val="24"/>
        </w:rPr>
        <w:fldChar w:fldCharType="end"/>
      </w:r>
      <w:r w:rsidRPr="00BA4F0F">
        <w:rPr>
          <w:rFonts w:cs="Times New Roman"/>
          <w:szCs w:val="24"/>
        </w:rPr>
        <w:t>. В зависимости от продолжительности парентеральное питание подразделяется на:</w:t>
      </w:r>
    </w:p>
    <w:p w14:paraId="45F9DDF5" w14:textId="77777777" w:rsidR="0075793D" w:rsidRPr="00BA4F0F" w:rsidRDefault="0075793D" w:rsidP="0075793D">
      <w:pPr>
        <w:ind w:firstLine="567"/>
        <w:rPr>
          <w:rFonts w:cs="Times New Roman"/>
          <w:szCs w:val="24"/>
        </w:rPr>
      </w:pPr>
      <w:r w:rsidRPr="00BA4F0F">
        <w:rPr>
          <w:rFonts w:cs="Times New Roman"/>
          <w:szCs w:val="24"/>
        </w:rPr>
        <w:t>• краткосрочное ПП (10–15 суток):</w:t>
      </w:r>
    </w:p>
    <w:p w14:paraId="1DC4DD71" w14:textId="77777777" w:rsidR="0075793D" w:rsidRPr="00BA4F0F" w:rsidRDefault="0075793D" w:rsidP="0075793D">
      <w:pPr>
        <w:ind w:firstLine="567"/>
        <w:rPr>
          <w:rFonts w:cs="Times New Roman"/>
          <w:szCs w:val="24"/>
        </w:rPr>
      </w:pPr>
      <w:r w:rsidRPr="00BA4F0F">
        <w:rPr>
          <w:rFonts w:cs="Times New Roman"/>
          <w:szCs w:val="24"/>
        </w:rPr>
        <w:t>– острый и тяжелый мукозит, илеус, некупируемая рвота;</w:t>
      </w:r>
    </w:p>
    <w:p w14:paraId="246FFEEF" w14:textId="77777777" w:rsidR="0075793D" w:rsidRPr="00BA4F0F" w:rsidRDefault="0075793D" w:rsidP="0075793D">
      <w:pPr>
        <w:ind w:firstLine="567"/>
        <w:rPr>
          <w:rFonts w:cs="Times New Roman"/>
          <w:szCs w:val="24"/>
        </w:rPr>
      </w:pPr>
      <w:r w:rsidRPr="00BA4F0F">
        <w:rPr>
          <w:rFonts w:cs="Times New Roman"/>
          <w:szCs w:val="24"/>
        </w:rPr>
        <w:t>• длительное (более 30 суток):</w:t>
      </w:r>
    </w:p>
    <w:p w14:paraId="7793EA37" w14:textId="77777777" w:rsidR="0075793D" w:rsidRPr="00BA4F0F" w:rsidRDefault="0075793D" w:rsidP="0075793D">
      <w:pPr>
        <w:ind w:firstLine="567"/>
        <w:rPr>
          <w:rFonts w:cs="Times New Roman"/>
          <w:szCs w:val="24"/>
        </w:rPr>
      </w:pPr>
      <w:r w:rsidRPr="00BA4F0F">
        <w:rPr>
          <w:rFonts w:cs="Times New Roman"/>
          <w:szCs w:val="24"/>
        </w:rPr>
        <w:t>– тяжелая мальабсорбция;</w:t>
      </w:r>
    </w:p>
    <w:p w14:paraId="008D468E" w14:textId="77777777" w:rsidR="0075793D" w:rsidRPr="00BA4F0F" w:rsidRDefault="0075793D" w:rsidP="0075793D">
      <w:pPr>
        <w:ind w:firstLine="567"/>
        <w:rPr>
          <w:rFonts w:cs="Times New Roman"/>
          <w:szCs w:val="24"/>
        </w:rPr>
      </w:pPr>
      <w:r w:rsidRPr="00BA4F0F">
        <w:rPr>
          <w:rFonts w:cs="Times New Roman"/>
          <w:szCs w:val="24"/>
        </w:rPr>
        <w:t>– подострый или хронический энтерит;</w:t>
      </w:r>
    </w:p>
    <w:p w14:paraId="46D871C1" w14:textId="26F7893C" w:rsidR="0075793D" w:rsidRPr="00BA4F0F" w:rsidRDefault="0075793D" w:rsidP="0075793D">
      <w:pPr>
        <w:ind w:firstLine="567"/>
        <w:rPr>
          <w:rFonts w:cs="Times New Roman"/>
          <w:szCs w:val="24"/>
        </w:rPr>
      </w:pPr>
      <w:r w:rsidRPr="00BA4F0F">
        <w:rPr>
          <w:rFonts w:cs="Times New Roman"/>
          <w:szCs w:val="24"/>
        </w:rPr>
        <w:t xml:space="preserve">– тяжелая энтеропатия </w:t>
      </w:r>
      <w:r w:rsidR="00A9496B">
        <w:rPr>
          <w:rFonts w:cs="Times New Roman"/>
          <w:szCs w:val="24"/>
        </w:rPr>
        <w:fldChar w:fldCharType="begin" w:fldLock="1"/>
      </w:r>
      <w:r w:rsidR="00A9496B">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204,209]","plainTextFormattedCitation":"[204,209]","previouslyFormattedCitation":"[204,209]"},"properties":{"noteIndex":0},"schema":"https://github.com/citation-style-language/schema/raw/master/csl-citation.json"}</w:instrText>
      </w:r>
      <w:r w:rsidR="00A9496B">
        <w:rPr>
          <w:rFonts w:cs="Times New Roman"/>
          <w:szCs w:val="24"/>
        </w:rPr>
        <w:fldChar w:fldCharType="separate"/>
      </w:r>
      <w:r w:rsidR="00A9496B" w:rsidRPr="00A9496B">
        <w:rPr>
          <w:rFonts w:cs="Times New Roman"/>
          <w:noProof/>
          <w:szCs w:val="24"/>
        </w:rPr>
        <w:t>[204,209]</w:t>
      </w:r>
      <w:r w:rsidR="00A9496B">
        <w:rPr>
          <w:rFonts w:cs="Times New Roman"/>
          <w:szCs w:val="24"/>
        </w:rPr>
        <w:fldChar w:fldCharType="end"/>
      </w:r>
      <w:r w:rsidRPr="00BA4F0F">
        <w:rPr>
          <w:rFonts w:cs="Times New Roman"/>
          <w:szCs w:val="24"/>
        </w:rPr>
        <w:t>.</w:t>
      </w:r>
    </w:p>
    <w:p w14:paraId="7890CD7B" w14:textId="77777777" w:rsidR="0075793D" w:rsidRPr="00BA4F0F" w:rsidRDefault="0075793D" w:rsidP="0075793D">
      <w:pPr>
        <w:ind w:firstLine="851"/>
        <w:rPr>
          <w:rFonts w:cs="Times New Roman"/>
          <w:szCs w:val="24"/>
        </w:rPr>
      </w:pPr>
      <w:r w:rsidRPr="00BA4F0F">
        <w:rPr>
          <w:rFonts w:cs="Times New Roman"/>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6627E137" w14:textId="77777777" w:rsidR="0075793D" w:rsidRPr="00BA4F0F" w:rsidRDefault="0075793D" w:rsidP="0075793D">
      <w:pPr>
        <w:ind w:firstLine="567"/>
        <w:rPr>
          <w:rFonts w:cs="Times New Roman"/>
          <w:szCs w:val="24"/>
        </w:rPr>
      </w:pPr>
      <w:r w:rsidRPr="00BA4F0F">
        <w:rPr>
          <w:rFonts w:cs="Times New Roman"/>
          <w:szCs w:val="24"/>
        </w:rPr>
        <w:t xml:space="preserve">• источники энергии: 10–20% растворы углеводов, жировые эмульсии; </w:t>
      </w:r>
    </w:p>
    <w:p w14:paraId="22F7ECCC" w14:textId="77777777" w:rsidR="0075793D" w:rsidRPr="00BA4F0F" w:rsidRDefault="0075793D" w:rsidP="0075793D">
      <w:pPr>
        <w:ind w:firstLine="567"/>
        <w:rPr>
          <w:rFonts w:cs="Times New Roman"/>
          <w:szCs w:val="24"/>
        </w:rPr>
      </w:pPr>
      <w:r w:rsidRPr="00BA4F0F">
        <w:rPr>
          <w:rFonts w:cs="Times New Roman"/>
          <w:szCs w:val="24"/>
        </w:rPr>
        <w:t xml:space="preserve">• источники пластического материала: растворы кристаллических аминокислот; </w:t>
      </w:r>
    </w:p>
    <w:p w14:paraId="1C442494" w14:textId="09B8C7DD" w:rsidR="0075793D" w:rsidRPr="00BA4F0F" w:rsidRDefault="0075793D" w:rsidP="0075793D">
      <w:pPr>
        <w:ind w:firstLine="567"/>
        <w:rPr>
          <w:rFonts w:cs="Times New Roman"/>
          <w:szCs w:val="24"/>
        </w:rPr>
      </w:pPr>
      <w:r w:rsidRPr="00BA4F0F">
        <w:rPr>
          <w:rFonts w:cs="Times New Roman"/>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rPr>
          <w:rFonts w:cs="Times New Roman"/>
          <w:szCs w:val="24"/>
        </w:rPr>
        <w:fldChar w:fldCharType="begin" w:fldLock="1"/>
      </w:r>
      <w:r w:rsidR="004810E5">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05]","plainTextFormattedCitation":"[205]","previouslyFormattedCitation":"[205]"},"properties":{"noteIndex":0},"schema":"https://github.com/citation-style-language/schema/raw/master/csl-citation.json"}</w:instrText>
      </w:r>
      <w:r w:rsidRPr="00BA4F0F">
        <w:rPr>
          <w:rFonts w:cs="Times New Roman"/>
          <w:szCs w:val="24"/>
        </w:rPr>
        <w:fldChar w:fldCharType="separate"/>
      </w:r>
      <w:r w:rsidR="004810E5" w:rsidRPr="004810E5">
        <w:rPr>
          <w:rFonts w:cs="Times New Roman"/>
          <w:noProof/>
          <w:szCs w:val="24"/>
        </w:rPr>
        <w:t>[205]</w:t>
      </w:r>
      <w:r w:rsidRPr="00BA4F0F">
        <w:rPr>
          <w:rFonts w:cs="Times New Roman"/>
          <w:szCs w:val="24"/>
        </w:rPr>
        <w:fldChar w:fldCharType="end"/>
      </w:r>
      <w:r w:rsidRPr="00BA4F0F">
        <w:rPr>
          <w:rFonts w:cs="Times New Roman"/>
          <w:szCs w:val="24"/>
        </w:rPr>
        <w:t xml:space="preserve">. </w:t>
      </w:r>
    </w:p>
    <w:p w14:paraId="7D3C0CC4" w14:textId="7B6A0FA8" w:rsidR="0075793D" w:rsidRPr="00BA4F0F" w:rsidRDefault="0075793D" w:rsidP="0075793D">
      <w:pPr>
        <w:ind w:firstLine="851"/>
        <w:rPr>
          <w:rFonts w:cs="Times New Roman"/>
          <w:szCs w:val="24"/>
        </w:rPr>
      </w:pPr>
      <w:r w:rsidRPr="00BA4F0F">
        <w:rPr>
          <w:rFonts w:cs="Times New Roman"/>
          <w:szCs w:val="24"/>
        </w:rPr>
        <w:t xml:space="preserve">Системы парентерального питания </w:t>
      </w:r>
      <w:r w:rsidR="00A9496B">
        <w:rPr>
          <w:rFonts w:cs="Times New Roman"/>
          <w:szCs w:val="24"/>
        </w:rPr>
        <w:fldChar w:fldCharType="begin" w:fldLock="1"/>
      </w:r>
      <w:r w:rsidR="00A9496B">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4,207]","plainTextFormattedCitation":"[204,207]","previouslyFormattedCitation":"[204,207]"},"properties":{"noteIndex":0},"schema":"https://github.com/citation-style-language/schema/raw/master/csl-citation.json"}</w:instrText>
      </w:r>
      <w:r w:rsidR="00A9496B">
        <w:rPr>
          <w:rFonts w:cs="Times New Roman"/>
          <w:szCs w:val="24"/>
        </w:rPr>
        <w:fldChar w:fldCharType="separate"/>
      </w:r>
      <w:r w:rsidR="00A9496B" w:rsidRPr="00A9496B">
        <w:rPr>
          <w:rFonts w:cs="Times New Roman"/>
          <w:noProof/>
          <w:szCs w:val="24"/>
        </w:rPr>
        <w:t>[204,207]</w:t>
      </w:r>
      <w:r w:rsidR="00A9496B">
        <w:rPr>
          <w:rFonts w:cs="Times New Roman"/>
          <w:szCs w:val="24"/>
        </w:rPr>
        <w:fldChar w:fldCharType="end"/>
      </w:r>
    </w:p>
    <w:p w14:paraId="03C2B497" w14:textId="77777777" w:rsidR="0075793D" w:rsidRPr="00BA4F0F" w:rsidRDefault="0075793D" w:rsidP="0075793D">
      <w:pPr>
        <w:ind w:firstLine="851"/>
        <w:rPr>
          <w:rFonts w:cs="Times New Roman"/>
          <w:szCs w:val="24"/>
        </w:rPr>
      </w:pPr>
      <w:r w:rsidRPr="00BA4F0F">
        <w:rPr>
          <w:rFonts w:cs="Times New Roman"/>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5F96C238" w14:textId="77777777" w:rsidR="0075793D" w:rsidRPr="00BA4F0F" w:rsidRDefault="0075793D" w:rsidP="0075793D">
      <w:pPr>
        <w:ind w:firstLine="851"/>
        <w:rPr>
          <w:rFonts w:cs="Times New Roman"/>
          <w:szCs w:val="24"/>
        </w:rPr>
      </w:pPr>
      <w:r w:rsidRPr="00BA4F0F">
        <w:rPr>
          <w:rFonts w:cs="Times New Roman"/>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35A5D57B" w14:textId="1222FDE7" w:rsidR="0075793D" w:rsidRPr="00BA4F0F" w:rsidRDefault="0075793D" w:rsidP="0075793D">
      <w:pPr>
        <w:ind w:firstLine="851"/>
        <w:rPr>
          <w:rFonts w:cs="Times New Roman"/>
          <w:szCs w:val="24"/>
        </w:rPr>
      </w:pPr>
      <w:r w:rsidRPr="00BA4F0F">
        <w:rPr>
          <w:rFonts w:cs="Times New Roman"/>
          <w:szCs w:val="24"/>
        </w:rPr>
        <w:t xml:space="preserve">Противопоказания к парентеральному питанию </w:t>
      </w:r>
      <w:r w:rsidR="00A9496B">
        <w:rPr>
          <w:rFonts w:cs="Times New Roman"/>
          <w:szCs w:val="24"/>
        </w:rPr>
        <w:fldChar w:fldCharType="begin" w:fldLock="1"/>
      </w:r>
      <w:r w:rsidR="00ED3198">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204,207]","plainTextFormattedCitation":"[204,207]","previouslyFormattedCitation":"[204,207]"},"properties":{"noteIndex":0},"schema":"https://github.com/citation-style-language/schema/raw/master/csl-citation.json"}</w:instrText>
      </w:r>
      <w:r w:rsidR="00A9496B">
        <w:rPr>
          <w:rFonts w:cs="Times New Roman"/>
          <w:szCs w:val="24"/>
        </w:rPr>
        <w:fldChar w:fldCharType="separate"/>
      </w:r>
      <w:r w:rsidR="00A9496B" w:rsidRPr="00A9496B">
        <w:rPr>
          <w:rFonts w:cs="Times New Roman"/>
          <w:noProof/>
          <w:szCs w:val="24"/>
        </w:rPr>
        <w:t>[204,207]</w:t>
      </w:r>
      <w:r w:rsidR="00A9496B">
        <w:rPr>
          <w:rFonts w:cs="Times New Roman"/>
          <w:szCs w:val="24"/>
        </w:rPr>
        <w:fldChar w:fldCharType="end"/>
      </w:r>
    </w:p>
    <w:p w14:paraId="35FBA22E" w14:textId="77777777" w:rsidR="0075793D" w:rsidRPr="00BA4F0F" w:rsidRDefault="0075793D" w:rsidP="0075793D">
      <w:pPr>
        <w:ind w:firstLine="851"/>
        <w:rPr>
          <w:rFonts w:cs="Times New Roman"/>
          <w:szCs w:val="24"/>
        </w:rPr>
      </w:pPr>
      <w:r w:rsidRPr="00BA4F0F">
        <w:rPr>
          <w:rFonts w:cs="Times New Roman"/>
          <w:szCs w:val="24"/>
        </w:rPr>
        <w:t>• возможность энтерального питания;</w:t>
      </w:r>
    </w:p>
    <w:p w14:paraId="11899807" w14:textId="77777777" w:rsidR="0075793D" w:rsidRPr="00BA4F0F" w:rsidRDefault="0075793D" w:rsidP="0075793D">
      <w:pPr>
        <w:ind w:firstLine="851"/>
        <w:rPr>
          <w:rFonts w:cs="Times New Roman"/>
          <w:szCs w:val="24"/>
        </w:rPr>
      </w:pPr>
      <w:r w:rsidRPr="00BA4F0F">
        <w:rPr>
          <w:rFonts w:cs="Times New Roman"/>
          <w:szCs w:val="24"/>
        </w:rPr>
        <w:t xml:space="preserve">• невозможность обеспечения адекватного сосудистого доступа; </w:t>
      </w:r>
    </w:p>
    <w:p w14:paraId="669A0BCC" w14:textId="77777777" w:rsidR="0075793D" w:rsidRPr="00BA4F0F" w:rsidRDefault="0075793D" w:rsidP="0075793D">
      <w:pPr>
        <w:ind w:firstLine="851"/>
        <w:rPr>
          <w:rFonts w:cs="Times New Roman"/>
          <w:szCs w:val="24"/>
        </w:rPr>
      </w:pPr>
      <w:r w:rsidRPr="00BA4F0F">
        <w:rPr>
          <w:rFonts w:cs="Times New Roman"/>
          <w:szCs w:val="24"/>
        </w:rPr>
        <w:t xml:space="preserve">• отсутствие признаков белково-энергетической недостаточности; </w:t>
      </w:r>
    </w:p>
    <w:p w14:paraId="3EC38759" w14:textId="77777777" w:rsidR="0075793D" w:rsidRPr="00BA4F0F" w:rsidRDefault="0075793D" w:rsidP="0075793D">
      <w:pPr>
        <w:ind w:firstLine="851"/>
        <w:rPr>
          <w:rFonts w:cs="Times New Roman"/>
          <w:szCs w:val="24"/>
        </w:rPr>
      </w:pPr>
      <w:r w:rsidRPr="00BA4F0F">
        <w:rPr>
          <w:rFonts w:cs="Times New Roman"/>
          <w:szCs w:val="24"/>
        </w:rPr>
        <w:t xml:space="preserve">• гипоксия (раО2 70 мм рт. ст., сывороточный лактат &gt; 3 ммоль/л); </w:t>
      </w:r>
    </w:p>
    <w:p w14:paraId="6E2C2CEF" w14:textId="77777777" w:rsidR="0075793D" w:rsidRPr="00BA4F0F" w:rsidRDefault="0075793D" w:rsidP="0075793D">
      <w:pPr>
        <w:ind w:firstLine="851"/>
        <w:rPr>
          <w:rFonts w:cs="Times New Roman"/>
          <w:szCs w:val="24"/>
        </w:rPr>
      </w:pPr>
      <w:r w:rsidRPr="00BA4F0F">
        <w:rPr>
          <w:rFonts w:cs="Times New Roman"/>
          <w:szCs w:val="24"/>
        </w:rPr>
        <w:t xml:space="preserve">• анурия или гипергидратация без диализа. </w:t>
      </w:r>
    </w:p>
    <w:p w14:paraId="2FC4B13B" w14:textId="3F078086" w:rsidR="0075793D" w:rsidRPr="00BA4F0F" w:rsidRDefault="0075793D" w:rsidP="0075793D">
      <w:pPr>
        <w:ind w:firstLine="851"/>
        <w:rPr>
          <w:rFonts w:cs="Times New Roman"/>
          <w:szCs w:val="24"/>
        </w:rPr>
      </w:pPr>
      <w:r w:rsidRPr="00BA4F0F">
        <w:rPr>
          <w:rFonts w:cs="Times New Roman"/>
          <w:szCs w:val="24"/>
        </w:rPr>
        <w:t xml:space="preserve">Смешанное питание </w:t>
      </w:r>
      <w:r w:rsidR="00ED3198">
        <w:rPr>
          <w:rFonts w:cs="Times New Roman"/>
          <w:szCs w:val="24"/>
        </w:rPr>
        <w:fldChar w:fldCharType="begin" w:fldLock="1"/>
      </w:r>
      <w:r w:rsidR="00955421">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04,206]","plainTextFormattedCitation":"[204,206]","previouslyFormattedCitation":"[204,206]"},"properties":{"noteIndex":0},"schema":"https://github.com/citation-style-language/schema/raw/master/csl-citation.json"}</w:instrText>
      </w:r>
      <w:r w:rsidR="00ED3198">
        <w:rPr>
          <w:rFonts w:cs="Times New Roman"/>
          <w:szCs w:val="24"/>
        </w:rPr>
        <w:fldChar w:fldCharType="separate"/>
      </w:r>
      <w:r w:rsidR="00ED3198" w:rsidRPr="00ED3198">
        <w:rPr>
          <w:rFonts w:cs="Times New Roman"/>
          <w:noProof/>
          <w:szCs w:val="24"/>
        </w:rPr>
        <w:t>[204,206]</w:t>
      </w:r>
      <w:r w:rsidR="00ED3198">
        <w:rPr>
          <w:rFonts w:cs="Times New Roman"/>
          <w:szCs w:val="24"/>
        </w:rPr>
        <w:fldChar w:fldCharType="end"/>
      </w:r>
    </w:p>
    <w:p w14:paraId="27CFE732" w14:textId="77777777" w:rsidR="0075793D" w:rsidRPr="00BA4F0F" w:rsidRDefault="0075793D" w:rsidP="0075793D">
      <w:pPr>
        <w:ind w:firstLine="851"/>
        <w:rPr>
          <w:rFonts w:cs="Times New Roman"/>
          <w:szCs w:val="24"/>
        </w:rPr>
      </w:pPr>
      <w:r w:rsidRPr="00BA4F0F">
        <w:rPr>
          <w:rFonts w:cs="Times New Roman"/>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6DE53CEE" w14:textId="77777777" w:rsidR="0075793D" w:rsidRPr="00BA4F0F" w:rsidRDefault="0075793D" w:rsidP="0075793D">
      <w:pPr>
        <w:ind w:firstLine="851"/>
        <w:rPr>
          <w:rFonts w:cs="Times New Roman"/>
          <w:szCs w:val="24"/>
        </w:rPr>
      </w:pPr>
      <w:r w:rsidRPr="00BA4F0F">
        <w:rPr>
          <w:rFonts w:cs="Times New Roman"/>
          <w:szCs w:val="24"/>
        </w:rPr>
        <w:t xml:space="preserve">Мониторинг эффективности нутритивной поддержки </w:t>
      </w:r>
    </w:p>
    <w:p w14:paraId="0E5F7984" w14:textId="77777777" w:rsidR="0075793D" w:rsidRPr="00BA4F0F" w:rsidRDefault="0075793D" w:rsidP="0075793D">
      <w:pPr>
        <w:ind w:firstLine="851"/>
        <w:rPr>
          <w:rFonts w:cs="Times New Roman"/>
          <w:szCs w:val="24"/>
        </w:rPr>
      </w:pPr>
      <w:r w:rsidRPr="00BA4F0F">
        <w:rPr>
          <w:rFonts w:cs="Times New Roman"/>
          <w:szCs w:val="24"/>
        </w:rPr>
        <w:t>Частота исследования данных показателей может изменяться в зависимости от конкретной клинической ситуации.</w:t>
      </w:r>
    </w:p>
    <w:p w14:paraId="7FC56496" w14:textId="77777777" w:rsidR="0075793D" w:rsidRPr="00BA4F0F" w:rsidRDefault="0075793D" w:rsidP="0075793D">
      <w:pPr>
        <w:ind w:firstLine="851"/>
        <w:rPr>
          <w:rFonts w:cs="Times New Roman"/>
          <w:szCs w:val="24"/>
        </w:rPr>
      </w:pPr>
      <w:r w:rsidRPr="00BA4F0F">
        <w:rPr>
          <w:rFonts w:cs="Times New Roman"/>
          <w:szCs w:val="24"/>
        </w:rPr>
        <w:t>• Общий белок сыворотки крови 1 раз в 5–7 дней.</w:t>
      </w:r>
    </w:p>
    <w:p w14:paraId="52B0D211" w14:textId="77777777" w:rsidR="0075793D" w:rsidRPr="00BA4F0F" w:rsidRDefault="0075793D" w:rsidP="0075793D">
      <w:pPr>
        <w:ind w:firstLine="851"/>
        <w:rPr>
          <w:rFonts w:cs="Times New Roman"/>
          <w:szCs w:val="24"/>
        </w:rPr>
      </w:pPr>
      <w:r w:rsidRPr="00BA4F0F">
        <w:rPr>
          <w:rFonts w:cs="Times New Roman"/>
          <w:szCs w:val="24"/>
        </w:rPr>
        <w:t>• Альбумин сыворотки крови 1 раз в 5–7 дней.</w:t>
      </w:r>
    </w:p>
    <w:p w14:paraId="6477AE84" w14:textId="77777777" w:rsidR="0075793D" w:rsidRPr="00BA4F0F" w:rsidRDefault="0075793D" w:rsidP="0075793D">
      <w:pPr>
        <w:ind w:firstLine="851"/>
        <w:rPr>
          <w:rFonts w:cs="Times New Roman"/>
          <w:szCs w:val="24"/>
        </w:rPr>
      </w:pPr>
      <w:r w:rsidRPr="00BA4F0F">
        <w:rPr>
          <w:rFonts w:cs="Times New Roman"/>
          <w:szCs w:val="24"/>
        </w:rPr>
        <w:t>• Гемоглобин 1 раз в 5–7 дней.</w:t>
      </w:r>
    </w:p>
    <w:p w14:paraId="5E6EDDB6" w14:textId="77777777" w:rsidR="0075793D" w:rsidRPr="00BA4F0F" w:rsidRDefault="0075793D" w:rsidP="0075793D">
      <w:pPr>
        <w:ind w:firstLine="851"/>
        <w:rPr>
          <w:rFonts w:cs="Times New Roman"/>
          <w:szCs w:val="24"/>
        </w:rPr>
      </w:pPr>
      <w:r w:rsidRPr="00BA4F0F">
        <w:rPr>
          <w:rFonts w:cs="Times New Roman"/>
          <w:szCs w:val="24"/>
        </w:rPr>
        <w:t>• Лимфоциты периферической крови 1 раз в 5–7 дней.</w:t>
      </w:r>
    </w:p>
    <w:p w14:paraId="5E3C6E33" w14:textId="77777777" w:rsidR="0075793D" w:rsidRPr="00BA4F0F" w:rsidRDefault="0075793D" w:rsidP="0075793D">
      <w:pPr>
        <w:ind w:firstLine="851"/>
        <w:rPr>
          <w:rFonts w:cs="Times New Roman"/>
          <w:szCs w:val="24"/>
        </w:rPr>
      </w:pPr>
      <w:r w:rsidRPr="00BA4F0F">
        <w:rPr>
          <w:rFonts w:cs="Times New Roman"/>
          <w:szCs w:val="24"/>
        </w:rPr>
        <w:t>• Масса тела и ИМТ тела 1 раз в 7–10 дней.</w:t>
      </w:r>
    </w:p>
    <w:p w14:paraId="4F5C879F" w14:textId="77777777" w:rsidR="0075793D" w:rsidRPr="00BA4F0F" w:rsidRDefault="0075793D" w:rsidP="0075793D">
      <w:pPr>
        <w:rPr>
          <w:rFonts w:cs="Times New Roman"/>
          <w:b/>
          <w:szCs w:val="24"/>
          <w:highlight w:val="green"/>
        </w:rPr>
      </w:pPr>
    </w:p>
    <w:p w14:paraId="2BCBCA96" w14:textId="77777777" w:rsidR="0075793D" w:rsidRPr="00BA4F0F" w:rsidRDefault="0075793D" w:rsidP="0075793D">
      <w:pPr>
        <w:rPr>
          <w:rFonts w:cs="Times New Roman"/>
          <w:b/>
          <w:szCs w:val="24"/>
        </w:rPr>
      </w:pPr>
      <w:r w:rsidRPr="00BA4F0F">
        <w:rPr>
          <w:rFonts w:cs="Times New Roman"/>
          <w:b/>
          <w:szCs w:val="24"/>
        </w:rPr>
        <w:t xml:space="preserve"> </w:t>
      </w:r>
      <w:bookmarkStart w:id="155" w:name="_Toc44926642"/>
      <w:r w:rsidRPr="00BA4F0F">
        <w:rPr>
          <w:rFonts w:cs="Times New Roman"/>
          <w:b/>
          <w:szCs w:val="24"/>
        </w:rPr>
        <w:t>Обезболивание в период нейтропении</w:t>
      </w:r>
      <w:bookmarkEnd w:id="155"/>
    </w:p>
    <w:p w14:paraId="44279E94" w14:textId="77777777" w:rsidR="0075793D" w:rsidRPr="00BA4F0F" w:rsidRDefault="0075793D" w:rsidP="0075793D">
      <w:pPr>
        <w:ind w:firstLine="851"/>
        <w:rPr>
          <w:rFonts w:cs="Times New Roman"/>
          <w:szCs w:val="24"/>
        </w:rPr>
      </w:pPr>
      <w:r w:rsidRPr="00BA4F0F">
        <w:rPr>
          <w:rFonts w:cs="Times New Roman"/>
          <w:szCs w:val="24"/>
        </w:rPr>
        <w:t xml:space="preserve">Интенсивный болевой синдром в полости рта и при глотании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3EFB758C" w14:textId="77777777" w:rsidR="0075793D" w:rsidRPr="00BA4F0F" w:rsidRDefault="0075793D" w:rsidP="0075793D">
      <w:pPr>
        <w:ind w:firstLine="851"/>
        <w:rPr>
          <w:rFonts w:cs="Times New Roman"/>
          <w:szCs w:val="24"/>
        </w:rPr>
      </w:pPr>
      <w:r w:rsidRPr="00BA4F0F">
        <w:rPr>
          <w:rFonts w:cs="Times New Roman"/>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4FD95745" w14:textId="77777777" w:rsidR="0075793D" w:rsidRPr="00BA4F0F" w:rsidRDefault="0075793D" w:rsidP="0075793D">
      <w:pPr>
        <w:ind w:firstLine="851"/>
        <w:rPr>
          <w:rFonts w:eastAsiaTheme="majorEastAsia" w:cs="Times New Roman"/>
          <w:b/>
          <w:bCs/>
          <w:szCs w:val="24"/>
        </w:rPr>
      </w:pPr>
      <w:r w:rsidRPr="00BA4F0F">
        <w:rPr>
          <w:rFonts w:cs="Times New Roman"/>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478DDE76" w14:textId="0BFEB8FF" w:rsidR="0075793D" w:rsidRDefault="0075793D" w:rsidP="004F02C5">
      <w:pPr>
        <w:pStyle w:val="11"/>
      </w:pPr>
    </w:p>
    <w:p w14:paraId="7848E4F5" w14:textId="2729A1BF" w:rsidR="00124A26" w:rsidRPr="00124A26" w:rsidRDefault="005E0272" w:rsidP="00124A26">
      <w:pPr>
        <w:pStyle w:val="11"/>
      </w:pPr>
      <w:bookmarkStart w:id="156" w:name="_Toc65586434"/>
      <w:r w:rsidRPr="00124A26">
        <w:t xml:space="preserve">Приложение А3.9. </w:t>
      </w:r>
      <w:r w:rsidR="00124A26" w:rsidRPr="00124A26">
        <w:t>Проведение трансплантации аллогенных гемопоэтических стволовых клеток</w:t>
      </w:r>
      <w:bookmarkEnd w:id="156"/>
    </w:p>
    <w:p w14:paraId="1F848D62" w14:textId="77777777" w:rsidR="00124A26" w:rsidRPr="00C07B2E" w:rsidRDefault="00124A26" w:rsidP="00124A26">
      <w:pPr>
        <w:rPr>
          <w:rFonts w:eastAsia="SimSun"/>
        </w:rPr>
      </w:pPr>
    </w:p>
    <w:p w14:paraId="3B309E2D" w14:textId="77777777" w:rsidR="00124A26" w:rsidRPr="00EE51B1" w:rsidRDefault="00124A26" w:rsidP="00124A26">
      <w:pPr>
        <w:rPr>
          <w:rFonts w:eastAsia="SimSun"/>
          <w:b/>
        </w:rPr>
      </w:pPr>
      <w:bookmarkStart w:id="157" w:name="_Toc44401103"/>
      <w:r w:rsidRPr="00EE51B1">
        <w:rPr>
          <w:rFonts w:eastAsia="SimSun"/>
          <w:b/>
        </w:rPr>
        <w:t>1. Отбор пациентов для трансплантации аллогенных гемопоэтических стволовых клеток</w:t>
      </w:r>
      <w:bookmarkEnd w:id="157"/>
    </w:p>
    <w:p w14:paraId="5330F951" w14:textId="0D2263AE" w:rsidR="00124A26" w:rsidRPr="00EE51B1" w:rsidRDefault="00124A26" w:rsidP="00124A26">
      <w:pPr>
        <w:rPr>
          <w:rFonts w:eastAsia="SimSun"/>
          <w:i/>
          <w:u w:val="single"/>
        </w:rPr>
      </w:pPr>
      <w:bookmarkStart w:id="158" w:name="_Toc44401106"/>
      <w:r w:rsidRPr="00EE51B1">
        <w:rPr>
          <w:rFonts w:eastAsia="SimSun"/>
          <w:i/>
          <w:u w:val="single"/>
        </w:rPr>
        <w:t>Показания для проведения алло-ТГСК</w:t>
      </w:r>
      <w:bookmarkEnd w:id="158"/>
      <w:r w:rsidRPr="00EE51B1">
        <w:rPr>
          <w:rFonts w:eastAsia="SimSun"/>
          <w:i/>
          <w:u w:val="single"/>
        </w:rPr>
        <w:t xml:space="preserve"> </w:t>
      </w:r>
      <w:r w:rsidRPr="00EE51B1">
        <w:rPr>
          <w:rFonts w:eastAsia="SimSun"/>
          <w:u w:val="single"/>
        </w:rPr>
        <w:fldChar w:fldCharType="begin" w:fldLock="1"/>
      </w:r>
      <w:r w:rsidR="00F040F8">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u w:val="single"/>
        </w:rPr>
        <w:fldChar w:fldCharType="separate"/>
      </w:r>
      <w:r w:rsidR="005C0C1F" w:rsidRPr="005C0C1F">
        <w:rPr>
          <w:rFonts w:eastAsia="SimSun"/>
          <w:noProof/>
        </w:rPr>
        <w:t>[210]</w:t>
      </w:r>
      <w:r w:rsidRPr="00EE51B1">
        <w:rPr>
          <w:rFonts w:eastAsia="SimSun"/>
          <w:u w:val="single"/>
        </w:rPr>
        <w:fldChar w:fldCharType="end"/>
      </w:r>
      <w:r w:rsidRPr="00EE51B1">
        <w:rPr>
          <w:rFonts w:eastAsia="SimSun"/>
          <w:i/>
          <w:u w:val="single"/>
        </w:rPr>
        <w:t>:</w:t>
      </w:r>
    </w:p>
    <w:p w14:paraId="18D97185" w14:textId="76809A2C" w:rsidR="00124A26" w:rsidRPr="00C07B2E" w:rsidRDefault="00124A26" w:rsidP="00124A26">
      <w:pPr>
        <w:rPr>
          <w:rFonts w:eastAsia="SimSun"/>
        </w:rPr>
      </w:pPr>
      <w:r w:rsidRPr="00C07B2E">
        <w:rPr>
          <w:rFonts w:eastAsia="SimSun"/>
        </w:rPr>
        <w:t>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w:t>
      </w:r>
      <w:r w:rsidR="007A1AC4">
        <w:rPr>
          <w:rFonts w:eastAsia="SimSun"/>
        </w:rPr>
        <w:t>ри</w:t>
      </w:r>
      <w:r w:rsidRPr="00C07B2E">
        <w:rPr>
          <w:rFonts w:eastAsia="SimSun"/>
        </w:rPr>
        <w:t xml:space="preserve">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68E4ADAB"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27E7555C"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70C274E6"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6F0B8A85"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28CE10F8"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046DCF4B"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03B61185"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7ACAC14D"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4F66AAB2"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30AF5518"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516038CF"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737034CA"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32A61030"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27C7BD02"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34AAB8B7" w14:textId="77777777" w:rsidR="00124A26" w:rsidRPr="00C07B2E" w:rsidRDefault="00124A26" w:rsidP="00A577FB">
      <w:pPr>
        <w:numPr>
          <w:ilvl w:val="0"/>
          <w:numId w:val="245"/>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147D06CC" w14:textId="77777777" w:rsidR="00124A26" w:rsidRDefault="00124A26" w:rsidP="00124A26">
      <w:pPr>
        <w:rPr>
          <w:rFonts w:eastAsia="SimSun"/>
        </w:rPr>
      </w:pPr>
      <w:bookmarkStart w:id="159" w:name="_Toc44401107"/>
    </w:p>
    <w:p w14:paraId="1B7A6A12" w14:textId="69078516" w:rsidR="00124A26" w:rsidRPr="00EE51B1" w:rsidRDefault="00124A26" w:rsidP="00124A26">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59"/>
      <w:r>
        <w:rPr>
          <w:rFonts w:eastAsia="SimSun"/>
          <w:i/>
          <w:u w:val="single"/>
        </w:rPr>
        <w:t xml:space="preserve"> </w:t>
      </w:r>
      <w:r w:rsidRPr="00EE51B1">
        <w:rPr>
          <w:rFonts w:eastAsia="SimSun"/>
          <w:u w:val="single"/>
        </w:rPr>
        <w:fldChar w:fldCharType="begin" w:fldLock="1"/>
      </w:r>
      <w:r w:rsidR="00F040F8">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u w:val="single"/>
        </w:rPr>
        <w:fldChar w:fldCharType="separate"/>
      </w:r>
      <w:r w:rsidR="005C0C1F" w:rsidRPr="005C0C1F">
        <w:rPr>
          <w:rFonts w:eastAsia="SimSun"/>
          <w:noProof/>
        </w:rPr>
        <w:t>[210]</w:t>
      </w:r>
      <w:r w:rsidRPr="00EE51B1">
        <w:rPr>
          <w:rFonts w:eastAsia="SimSun"/>
          <w:u w:val="single"/>
        </w:rPr>
        <w:fldChar w:fldCharType="end"/>
      </w:r>
      <w:r>
        <w:rPr>
          <w:rFonts w:eastAsia="SimSun"/>
          <w:i/>
          <w:u w:val="single"/>
        </w:rPr>
        <w:t>:</w:t>
      </w:r>
      <w:r w:rsidRPr="00EE51B1">
        <w:rPr>
          <w:rFonts w:eastAsia="SimSun"/>
          <w:i/>
          <w:u w:val="single"/>
        </w:rPr>
        <w:t xml:space="preserve"> </w:t>
      </w:r>
    </w:p>
    <w:p w14:paraId="42440397" w14:textId="77777777" w:rsidR="00124A26" w:rsidRPr="00C07B2E" w:rsidRDefault="00124A26" w:rsidP="00A577FB">
      <w:pPr>
        <w:numPr>
          <w:ilvl w:val="0"/>
          <w:numId w:val="246"/>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464A8388" w14:textId="7FE34B33" w:rsidR="00124A26" w:rsidRPr="00107CB3" w:rsidRDefault="00124A26" w:rsidP="00A577FB">
      <w:pPr>
        <w:numPr>
          <w:ilvl w:val="0"/>
          <w:numId w:val="246"/>
        </w:numPr>
        <w:overflowPunct w:val="0"/>
        <w:autoSpaceDE w:val="0"/>
        <w:autoSpaceDN w:val="0"/>
        <w:adjustRightInd w:val="0"/>
        <w:textAlignment w:val="baseline"/>
        <w:rPr>
          <w:rFonts w:eastAsia="SimSun"/>
        </w:rPr>
      </w:pPr>
      <w:r w:rsidRPr="00107CB3">
        <w:rPr>
          <w:rFonts w:eastAsia="SimSun"/>
        </w:rPr>
        <w:t xml:space="preserve">Оценка рисков проведения алло-ТГСК по шкалам </w:t>
      </w:r>
      <w:r w:rsidRPr="00107CB3">
        <w:rPr>
          <w:rFonts w:eastAsia="SimSun"/>
          <w:lang w:val="en-US"/>
        </w:rPr>
        <w:t>EBMT</w:t>
      </w:r>
      <w:r w:rsidRPr="00107CB3">
        <w:rPr>
          <w:rFonts w:eastAsia="SimSun"/>
        </w:rPr>
        <w:t xml:space="preserve"> и </w:t>
      </w:r>
      <w:r w:rsidRPr="00107CB3">
        <w:rPr>
          <w:rFonts w:eastAsia="SimSun"/>
          <w:lang w:val="en-US"/>
        </w:rPr>
        <w:t>HCT</w:t>
      </w:r>
      <w:r w:rsidRPr="00107CB3">
        <w:rPr>
          <w:rFonts w:eastAsia="SimSun"/>
        </w:rPr>
        <w:t>-</w:t>
      </w:r>
      <w:r w:rsidRPr="00107CB3">
        <w:rPr>
          <w:rFonts w:eastAsia="SimSun"/>
          <w:lang w:val="en-US"/>
        </w:rPr>
        <w:t>CI</w:t>
      </w:r>
      <w:r w:rsidRPr="00107CB3">
        <w:rPr>
          <w:rFonts w:eastAsia="SimSun"/>
        </w:rPr>
        <w:t xml:space="preserve"> (приложения </w:t>
      </w:r>
      <w:r w:rsidR="00107CB3" w:rsidRPr="00107CB3">
        <w:rPr>
          <w:rFonts w:eastAsia="SimSun"/>
        </w:rPr>
        <w:t>Г3-Г4</w:t>
      </w:r>
      <w:r w:rsidRPr="00107CB3">
        <w:rPr>
          <w:rFonts w:eastAsia="SimSun"/>
        </w:rPr>
        <w:t>).</w:t>
      </w:r>
    </w:p>
    <w:p w14:paraId="33A4E3C8" w14:textId="76DA9A37" w:rsidR="00124A26" w:rsidRPr="00E84B78" w:rsidRDefault="00124A26" w:rsidP="00A577FB">
      <w:pPr>
        <w:numPr>
          <w:ilvl w:val="0"/>
          <w:numId w:val="246"/>
        </w:numPr>
        <w:overflowPunct w:val="0"/>
        <w:autoSpaceDE w:val="0"/>
        <w:autoSpaceDN w:val="0"/>
        <w:adjustRightInd w:val="0"/>
        <w:textAlignment w:val="baseline"/>
        <w:rPr>
          <w:rFonts w:eastAsia="SimSun"/>
        </w:rPr>
      </w:pPr>
      <w:r w:rsidRPr="00EE51B1">
        <w:rPr>
          <w:rFonts w:eastAsia="SimSun"/>
        </w:rPr>
        <w:t xml:space="preserve">Оценка статуса кандидата в реципиенты согласно определению индекса </w:t>
      </w:r>
      <w:r w:rsidRPr="00E84B78">
        <w:rPr>
          <w:rFonts w:eastAsia="SimSun"/>
        </w:rPr>
        <w:t xml:space="preserve">Карновского и </w:t>
      </w:r>
      <w:r w:rsidRPr="00E84B78">
        <w:rPr>
          <w:rFonts w:eastAsia="SimSun"/>
          <w:lang w:val="en-US"/>
        </w:rPr>
        <w:t>ECOG</w:t>
      </w:r>
      <w:r w:rsidRPr="00E84B78">
        <w:rPr>
          <w:rFonts w:eastAsia="SimSun"/>
        </w:rPr>
        <w:t xml:space="preserve"> (приложение</w:t>
      </w:r>
      <w:r w:rsidR="00E84B78" w:rsidRPr="00E84B78">
        <w:rPr>
          <w:rFonts w:eastAsia="SimSun"/>
        </w:rPr>
        <w:t xml:space="preserve"> Г1</w:t>
      </w:r>
      <w:r w:rsidRPr="00E84B78">
        <w:rPr>
          <w:rFonts w:eastAsia="SimSun"/>
        </w:rPr>
        <w:t xml:space="preserve">) </w:t>
      </w:r>
    </w:p>
    <w:p w14:paraId="57C32E4C" w14:textId="77777777" w:rsidR="00124A26" w:rsidRPr="00EE51B1" w:rsidRDefault="00124A26" w:rsidP="00A577FB">
      <w:pPr>
        <w:numPr>
          <w:ilvl w:val="0"/>
          <w:numId w:val="246"/>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75D3EDC0" w14:textId="77777777" w:rsidR="00124A26" w:rsidRPr="00EE51B1" w:rsidRDefault="00124A26" w:rsidP="00A577FB">
      <w:pPr>
        <w:numPr>
          <w:ilvl w:val="0"/>
          <w:numId w:val="246"/>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5E54DE47" w14:textId="77777777" w:rsidR="00124A26" w:rsidRPr="00C07B2E" w:rsidRDefault="00124A26" w:rsidP="00A577FB">
      <w:pPr>
        <w:numPr>
          <w:ilvl w:val="0"/>
          <w:numId w:val="246"/>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78E029A0" w14:textId="77777777" w:rsidR="00124A26" w:rsidRPr="00C07B2E" w:rsidRDefault="00124A26" w:rsidP="00A577FB">
      <w:pPr>
        <w:numPr>
          <w:ilvl w:val="0"/>
          <w:numId w:val="246"/>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4AA9C52D" w14:textId="77777777" w:rsidR="00124A26" w:rsidRPr="00C07B2E" w:rsidRDefault="00124A26" w:rsidP="00A577FB">
      <w:pPr>
        <w:numPr>
          <w:ilvl w:val="0"/>
          <w:numId w:val="246"/>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6DFE3878" w14:textId="77777777" w:rsidR="00124A26" w:rsidRPr="00C07B2E" w:rsidRDefault="00124A26" w:rsidP="00A577FB">
      <w:pPr>
        <w:numPr>
          <w:ilvl w:val="1"/>
          <w:numId w:val="246"/>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4CC94DBA" w14:textId="77777777" w:rsidR="00124A26" w:rsidRPr="00EE51B1" w:rsidRDefault="00124A26" w:rsidP="00A577FB">
      <w:pPr>
        <w:numPr>
          <w:ilvl w:val="1"/>
          <w:numId w:val="246"/>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61B7B568" w14:textId="77777777" w:rsidR="00124A26" w:rsidRDefault="00124A26" w:rsidP="00124A26">
      <w:pPr>
        <w:rPr>
          <w:rFonts w:eastAsia="SimSun"/>
        </w:rPr>
      </w:pPr>
      <w:bookmarkStart w:id="160" w:name="_Toc44401108"/>
    </w:p>
    <w:p w14:paraId="5FB732A4" w14:textId="6F4892FE" w:rsidR="00124A26" w:rsidRPr="00EE51B1" w:rsidRDefault="00124A26" w:rsidP="00124A26">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60"/>
      <w:r w:rsidRPr="00EE51B1">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sidRPr="00EE51B1">
        <w:rPr>
          <w:rFonts w:eastAsia="SimSun"/>
          <w:i/>
          <w:u w:val="single"/>
        </w:rPr>
        <w:t>:</w:t>
      </w:r>
    </w:p>
    <w:p w14:paraId="121EB1F2"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3E9D47C3"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32D6DC2E"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77C9B077"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0F83CAAE"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4E033C05"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6D22583E"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59A026DA"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6FFF5B6C"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32634375"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251FB7D9" w14:textId="77777777" w:rsidR="00124A26" w:rsidRPr="00470D3D" w:rsidRDefault="00124A26" w:rsidP="00A577FB">
      <w:pPr>
        <w:numPr>
          <w:ilvl w:val="0"/>
          <w:numId w:val="247"/>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4CDCB93A"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4ABAC527"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7A2A5643"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453C3429"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bookmarkStart w:id="161" w:name="_Toc44401109"/>
      <w:r w:rsidRPr="00C07B2E">
        <w:rPr>
          <w:rFonts w:eastAsia="SimSun"/>
        </w:rPr>
        <w:t>Критерии, при наличии которых выполнение алло-ТГСК противопоказано</w:t>
      </w:r>
      <w:bookmarkEnd w:id="161"/>
      <w:r w:rsidRPr="00C07B2E">
        <w:rPr>
          <w:rFonts w:eastAsia="SimSun"/>
        </w:rPr>
        <w:t xml:space="preserve"> </w:t>
      </w:r>
    </w:p>
    <w:p w14:paraId="31A9F16C"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Беременность</w:t>
      </w:r>
    </w:p>
    <w:p w14:paraId="5F9F7E9F"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04C9710F"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3F02F104" w14:textId="77777777" w:rsidR="00124A26" w:rsidRPr="00C07B2E" w:rsidRDefault="00124A26" w:rsidP="00A577FB">
      <w:pPr>
        <w:numPr>
          <w:ilvl w:val="0"/>
          <w:numId w:val="247"/>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6EE4F281" w14:textId="77777777" w:rsidR="00124A26" w:rsidRDefault="00124A26" w:rsidP="00124A26">
      <w:pPr>
        <w:rPr>
          <w:rFonts w:eastAsia="SimSun"/>
        </w:rPr>
      </w:pPr>
      <w:bookmarkStart w:id="162" w:name="_Toc44401110"/>
    </w:p>
    <w:p w14:paraId="603826B6" w14:textId="3327108C" w:rsidR="00124A26" w:rsidRPr="00470D3D" w:rsidRDefault="00124A26" w:rsidP="00124A26">
      <w:pPr>
        <w:rPr>
          <w:rFonts w:eastAsia="SimSun"/>
          <w:i/>
          <w:u w:val="single"/>
        </w:rPr>
      </w:pPr>
      <w:bookmarkStart w:id="163"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63"/>
      <w:r w:rsidRPr="00470D3D">
        <w:rPr>
          <w:rFonts w:eastAsia="SimSun"/>
          <w:i/>
          <w:u w:val="single"/>
        </w:rPr>
        <w:t xml:space="preserve"> </w:t>
      </w:r>
      <w:r w:rsidRPr="00470D3D">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470D3D">
        <w:rPr>
          <w:rFonts w:eastAsia="SimSun"/>
          <w:i/>
          <w:u w:val="single"/>
        </w:rPr>
        <w:fldChar w:fldCharType="separate"/>
      </w:r>
      <w:r w:rsidR="005C0C1F" w:rsidRPr="005C0C1F">
        <w:rPr>
          <w:rFonts w:eastAsia="SimSun"/>
          <w:noProof/>
        </w:rPr>
        <w:t>[210]</w:t>
      </w:r>
      <w:r w:rsidRPr="00470D3D">
        <w:rPr>
          <w:rFonts w:eastAsia="SimSun"/>
          <w:i/>
          <w:u w:val="single"/>
        </w:rPr>
        <w:fldChar w:fldCharType="end"/>
      </w:r>
      <w:r>
        <w:rPr>
          <w:rFonts w:eastAsia="SimSun"/>
          <w:i/>
          <w:u w:val="single"/>
        </w:rPr>
        <w:t>:</w:t>
      </w:r>
    </w:p>
    <w:p w14:paraId="65320B07"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4"/>
          <w:rFonts w:eastAsia="SimSun"/>
        </w:rPr>
        <w:footnoteReference w:id="10"/>
      </w:r>
      <w:r w:rsidRPr="00470D3D">
        <w:rPr>
          <w:rFonts w:eastAsia="SimSun"/>
        </w:rPr>
        <w:t>.</w:t>
      </w:r>
    </w:p>
    <w:p w14:paraId="4BDDEF7F"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4"/>
          <w:rFonts w:eastAsia="SimSun"/>
        </w:rPr>
        <w:footnoteReference w:id="11"/>
      </w:r>
      <w:r w:rsidRPr="00470D3D">
        <w:rPr>
          <w:rFonts w:eastAsia="SimSun"/>
        </w:rPr>
        <w:t>.</w:t>
      </w:r>
    </w:p>
    <w:p w14:paraId="1C39C0D1"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4"/>
          <w:rFonts w:eastAsia="SimSun"/>
        </w:rPr>
        <w:footnoteReference w:id="12"/>
      </w:r>
      <w:r w:rsidRPr="00470D3D">
        <w:rPr>
          <w:rFonts w:eastAsia="SimSun"/>
        </w:rPr>
        <w:t>.</w:t>
      </w:r>
    </w:p>
    <w:p w14:paraId="6EA6D80E" w14:textId="77777777" w:rsidR="00124A26" w:rsidRPr="00C07B2E" w:rsidRDefault="00124A26" w:rsidP="00A577FB">
      <w:pPr>
        <w:numPr>
          <w:ilvl w:val="0"/>
          <w:numId w:val="253"/>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AC75E2">
        <w:rPr>
          <w:rStyle w:val="af4"/>
          <w:rFonts w:eastAsia="SimSun"/>
        </w:rPr>
        <w:footnoteReference w:id="13"/>
      </w:r>
      <w:r w:rsidRPr="00C07B2E">
        <w:rPr>
          <w:rFonts w:eastAsia="SimSun"/>
        </w:rPr>
        <w:t>.</w:t>
      </w:r>
    </w:p>
    <w:p w14:paraId="11BB91E4"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4"/>
          <w:rFonts w:eastAsia="SimSun"/>
        </w:rPr>
        <w:footnoteReference w:id="14"/>
      </w:r>
      <w:r w:rsidRPr="00470D3D">
        <w:rPr>
          <w:rFonts w:eastAsia="SimSun"/>
        </w:rPr>
        <w:t>.</w:t>
      </w:r>
    </w:p>
    <w:p w14:paraId="63D89498"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4"/>
          <w:rFonts w:eastAsia="SimSun"/>
        </w:rPr>
        <w:footnoteReference w:id="15"/>
      </w:r>
      <w:r w:rsidRPr="00470D3D">
        <w:rPr>
          <w:rFonts w:eastAsia="SimSun"/>
        </w:rPr>
        <w:t xml:space="preserve">. </w:t>
      </w:r>
    </w:p>
    <w:p w14:paraId="06C970FA" w14:textId="77777777" w:rsidR="00124A26" w:rsidRPr="00C07B2E"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4"/>
          <w:rFonts w:eastAsia="SimSun"/>
        </w:rPr>
        <w:footnoteReference w:id="16"/>
      </w:r>
      <w:r w:rsidRPr="00C07B2E">
        <w:rPr>
          <w:rFonts w:eastAsia="SimSun"/>
        </w:rPr>
        <w:t>.</w:t>
      </w:r>
    </w:p>
    <w:p w14:paraId="78FFCD8E"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4"/>
          <w:rFonts w:eastAsia="SimSun"/>
        </w:rPr>
        <w:footnoteReference w:id="17"/>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087DBD45"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4"/>
          <w:rFonts w:eastAsia="SimSun"/>
        </w:rPr>
        <w:footnoteReference w:id="18"/>
      </w:r>
      <w:r w:rsidRPr="00470D3D">
        <w:rPr>
          <w:rFonts w:eastAsia="SimSun"/>
        </w:rPr>
        <w:t xml:space="preserve">.КТ других областей при необходимости </w:t>
      </w:r>
    </w:p>
    <w:p w14:paraId="5AD2BD22"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4"/>
          <w:rFonts w:eastAsia="SimSun"/>
        </w:rPr>
        <w:footnoteReference w:id="19"/>
      </w:r>
      <w:r w:rsidRPr="00470D3D">
        <w:rPr>
          <w:rFonts w:eastAsia="SimSun"/>
        </w:rPr>
        <w:t>.</w:t>
      </w:r>
    </w:p>
    <w:p w14:paraId="61AE9C9D"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4"/>
          <w:rFonts w:eastAsia="SimSun"/>
        </w:rPr>
        <w:footnoteReference w:id="20"/>
      </w:r>
      <w:r w:rsidRPr="00470D3D">
        <w:rPr>
          <w:rFonts w:eastAsia="SimSun"/>
        </w:rPr>
        <w:t xml:space="preserve">. </w:t>
      </w:r>
    </w:p>
    <w:p w14:paraId="02BB1605"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Рентген или КТ пазух носа.</w:t>
      </w:r>
    </w:p>
    <w:p w14:paraId="5E486F44" w14:textId="77777777" w:rsidR="00124A26" w:rsidRPr="00C07B2E" w:rsidRDefault="00124A26" w:rsidP="00A577FB">
      <w:pPr>
        <w:numPr>
          <w:ilvl w:val="0"/>
          <w:numId w:val="253"/>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4"/>
          <w:rFonts w:eastAsia="SimSun"/>
        </w:rPr>
        <w:footnoteReference w:id="21"/>
      </w:r>
      <w:r w:rsidRPr="00C07B2E">
        <w:rPr>
          <w:rFonts w:eastAsia="SimSun"/>
        </w:rPr>
        <w:t xml:space="preserve">. </w:t>
      </w:r>
    </w:p>
    <w:p w14:paraId="1BE17F6A" w14:textId="77777777" w:rsidR="00124A26" w:rsidRPr="00C07B2E" w:rsidRDefault="00124A26" w:rsidP="00A577FB">
      <w:pPr>
        <w:numPr>
          <w:ilvl w:val="0"/>
          <w:numId w:val="253"/>
        </w:numPr>
        <w:overflowPunct w:val="0"/>
        <w:autoSpaceDE w:val="0"/>
        <w:autoSpaceDN w:val="0"/>
        <w:adjustRightInd w:val="0"/>
        <w:textAlignment w:val="baseline"/>
        <w:rPr>
          <w:rFonts w:eastAsia="SimSun"/>
        </w:rPr>
      </w:pPr>
      <w:r w:rsidRPr="00C07B2E">
        <w:rPr>
          <w:rFonts w:eastAsia="SimSun"/>
        </w:rPr>
        <w:t>ЭКГ</w:t>
      </w:r>
      <w:r w:rsidRPr="00AC75E2">
        <w:rPr>
          <w:rStyle w:val="af4"/>
          <w:rFonts w:eastAsia="SimSun"/>
        </w:rPr>
        <w:footnoteReference w:id="22"/>
      </w:r>
      <w:r w:rsidRPr="00C07B2E">
        <w:rPr>
          <w:rFonts w:eastAsia="SimSun"/>
        </w:rPr>
        <w:t>.</w:t>
      </w:r>
    </w:p>
    <w:p w14:paraId="34E1CBB7" w14:textId="77777777" w:rsidR="00124A26" w:rsidRPr="00C07B2E" w:rsidRDefault="00124A26" w:rsidP="00A577FB">
      <w:pPr>
        <w:numPr>
          <w:ilvl w:val="0"/>
          <w:numId w:val="253"/>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4"/>
          <w:rFonts w:eastAsia="SimSun"/>
        </w:rPr>
        <w:footnoteReference w:id="23"/>
      </w:r>
      <w:r w:rsidRPr="00C07B2E">
        <w:rPr>
          <w:rFonts w:eastAsia="SimSun"/>
        </w:rPr>
        <w:t>.</w:t>
      </w:r>
    </w:p>
    <w:p w14:paraId="55510CE3"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21683F67"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37550B37" w14:textId="77777777" w:rsidR="00124A26" w:rsidRPr="00C07B2E" w:rsidRDefault="00124A26" w:rsidP="00A577FB">
      <w:pPr>
        <w:numPr>
          <w:ilvl w:val="0"/>
          <w:numId w:val="253"/>
        </w:numPr>
        <w:overflowPunct w:val="0"/>
        <w:autoSpaceDE w:val="0"/>
        <w:autoSpaceDN w:val="0"/>
        <w:adjustRightInd w:val="0"/>
        <w:textAlignment w:val="baseline"/>
        <w:rPr>
          <w:rFonts w:eastAsia="SimSun"/>
        </w:rPr>
      </w:pPr>
      <w:r w:rsidRPr="00C07B2E">
        <w:rPr>
          <w:rFonts w:eastAsia="SimSun"/>
        </w:rPr>
        <w:t>ЭЭГ при необходимости</w:t>
      </w:r>
    </w:p>
    <w:p w14:paraId="549C0AAE"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4"/>
          <w:rFonts w:eastAsia="SimSun"/>
        </w:rPr>
        <w:footnoteReference w:id="24"/>
      </w:r>
      <w:r w:rsidRPr="00470D3D">
        <w:rPr>
          <w:rFonts w:eastAsia="SimSun"/>
        </w:rPr>
        <w:t xml:space="preserve">. </w:t>
      </w:r>
    </w:p>
    <w:p w14:paraId="01529CEA" w14:textId="77777777" w:rsidR="00124A26" w:rsidRPr="00470D3D" w:rsidRDefault="00124A26" w:rsidP="00A577FB">
      <w:pPr>
        <w:numPr>
          <w:ilvl w:val="0"/>
          <w:numId w:val="253"/>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595A7F78" w14:textId="77777777" w:rsidR="00124A26" w:rsidRDefault="00124A26" w:rsidP="00124A26">
      <w:pPr>
        <w:rPr>
          <w:rFonts w:eastAsia="SimSun"/>
          <w:i/>
          <w:u w:val="single"/>
        </w:rPr>
      </w:pPr>
    </w:p>
    <w:p w14:paraId="7FD8FCDA" w14:textId="199FBD21" w:rsidR="00124A26" w:rsidRPr="00EE51B1" w:rsidRDefault="00124A26" w:rsidP="00124A26">
      <w:pPr>
        <w:rPr>
          <w:rFonts w:eastAsia="SimSun"/>
          <w:i/>
          <w:u w:val="single"/>
        </w:rPr>
      </w:pPr>
      <w:r w:rsidRPr="00EE51B1">
        <w:rPr>
          <w:rFonts w:eastAsia="SimSun"/>
          <w:i/>
          <w:u w:val="single"/>
        </w:rPr>
        <w:t>Алгоритм принятия решения о выполнении алло-ТГСК</w:t>
      </w:r>
      <w:bookmarkEnd w:id="162"/>
      <w:r w:rsidRPr="00EE51B1">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sidRPr="00EE51B1">
        <w:rPr>
          <w:rFonts w:eastAsia="SimSun"/>
          <w:i/>
          <w:u w:val="single"/>
        </w:rPr>
        <w:t xml:space="preserve">: </w:t>
      </w:r>
    </w:p>
    <w:p w14:paraId="42692FD4" w14:textId="77777777" w:rsidR="00124A26" w:rsidRPr="00C07B2E" w:rsidRDefault="00124A26" w:rsidP="00124A26">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585CC2F0" w14:textId="77777777" w:rsidR="00124A26" w:rsidRPr="00C07B2E" w:rsidRDefault="00124A26" w:rsidP="00124A26">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79AF52BE" w14:textId="77777777" w:rsidR="00124A26" w:rsidRDefault="00124A26" w:rsidP="00124A26">
      <w:pPr>
        <w:rPr>
          <w:rFonts w:eastAsia="SimSun"/>
        </w:rPr>
      </w:pPr>
      <w:bookmarkStart w:id="164" w:name="_Toc44401111"/>
    </w:p>
    <w:p w14:paraId="56062FE5" w14:textId="612E5B80" w:rsidR="00124A26" w:rsidRPr="00EE51B1" w:rsidRDefault="00124A26" w:rsidP="00124A26">
      <w:pPr>
        <w:rPr>
          <w:rFonts w:eastAsia="SimSun"/>
          <w:i/>
          <w:u w:val="single"/>
        </w:rPr>
      </w:pPr>
      <w:r w:rsidRPr="00EE51B1">
        <w:rPr>
          <w:rFonts w:eastAsia="SimSun"/>
          <w:i/>
          <w:u w:val="single"/>
        </w:rPr>
        <w:t>Этапы принятия решений о проведении алло-ТГСК</w:t>
      </w:r>
      <w:bookmarkEnd w:id="164"/>
      <w:r w:rsidRPr="00EE51B1">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sidRPr="00EE51B1">
        <w:rPr>
          <w:rFonts w:eastAsia="SimSun"/>
          <w:i/>
          <w:u w:val="single"/>
        </w:rPr>
        <w:t xml:space="preserve">: </w:t>
      </w:r>
    </w:p>
    <w:p w14:paraId="46683B2F" w14:textId="77777777" w:rsidR="00124A26" w:rsidRPr="00C07B2E" w:rsidRDefault="00124A26" w:rsidP="00124A26">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27B34F7F" w14:textId="77777777" w:rsidR="00124A26" w:rsidRPr="00C07B2E" w:rsidRDefault="00124A26" w:rsidP="00124A26">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24FD7150" w14:textId="77777777" w:rsidR="00124A26" w:rsidRPr="00C07B2E" w:rsidRDefault="00124A26" w:rsidP="00124A26">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29F0CA0E" w14:textId="77777777" w:rsidR="00124A26" w:rsidRDefault="00124A26" w:rsidP="00124A26">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15843336" w14:textId="77777777" w:rsidR="00124A26" w:rsidRDefault="00124A26" w:rsidP="00124A26">
      <w:pPr>
        <w:rPr>
          <w:rFonts w:eastAsia="SimSun"/>
        </w:rPr>
      </w:pPr>
      <w:bookmarkStart w:id="165" w:name="_Toc44401112"/>
    </w:p>
    <w:p w14:paraId="0BAD53F8" w14:textId="77777777" w:rsidR="00124A26" w:rsidRPr="00EE51B1" w:rsidRDefault="00124A26" w:rsidP="00124A26">
      <w:pPr>
        <w:rPr>
          <w:rFonts w:eastAsia="SimSun"/>
          <w:b/>
        </w:rPr>
      </w:pPr>
      <w:r w:rsidRPr="00EE51B1">
        <w:rPr>
          <w:rFonts w:eastAsia="SimSun"/>
          <w:b/>
        </w:rPr>
        <w:t>2. Отбор доноров аллогенных ГСК</w:t>
      </w:r>
      <w:bookmarkEnd w:id="165"/>
      <w:r w:rsidRPr="00EE51B1">
        <w:rPr>
          <w:rFonts w:eastAsia="SimSun"/>
          <w:b/>
        </w:rPr>
        <w:t xml:space="preserve"> </w:t>
      </w:r>
    </w:p>
    <w:p w14:paraId="137B1129" w14:textId="28EA9F66" w:rsidR="00124A26" w:rsidRPr="00EE51B1" w:rsidRDefault="00124A26" w:rsidP="00124A26">
      <w:pPr>
        <w:rPr>
          <w:rFonts w:eastAsia="SimSun"/>
          <w:i/>
          <w:u w:val="single"/>
        </w:rPr>
      </w:pPr>
      <w:bookmarkStart w:id="166" w:name="_Toc44401114"/>
      <w:r w:rsidRPr="00EE51B1">
        <w:rPr>
          <w:rFonts w:eastAsia="SimSun"/>
          <w:i/>
          <w:u w:val="single"/>
        </w:rPr>
        <w:t>Основные критерии по отбору доноров аллогенных ГСК</w:t>
      </w:r>
      <w:bookmarkEnd w:id="166"/>
      <w:r>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Pr>
          <w:rFonts w:eastAsia="SimSun"/>
          <w:i/>
          <w:u w:val="single"/>
        </w:rPr>
        <w:t>:</w:t>
      </w:r>
      <w:r w:rsidRPr="00EE51B1">
        <w:rPr>
          <w:rFonts w:eastAsia="SimSun"/>
          <w:i/>
          <w:u w:val="single"/>
        </w:rPr>
        <w:t xml:space="preserve"> </w:t>
      </w:r>
    </w:p>
    <w:p w14:paraId="734E10FB" w14:textId="060404E2" w:rsidR="00124A26" w:rsidRPr="0072572C" w:rsidRDefault="00124A26" w:rsidP="00A577FB">
      <w:pPr>
        <w:numPr>
          <w:ilvl w:val="0"/>
          <w:numId w:val="248"/>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72572C">
        <w:rPr>
          <w:rFonts w:eastAsia="SimSun"/>
        </w:rPr>
        <w:t xml:space="preserve">и </w:t>
      </w:r>
      <w:r w:rsidRPr="0072572C">
        <w:rPr>
          <w:rFonts w:eastAsia="SimSun"/>
          <w:lang w:val="en-US"/>
        </w:rPr>
        <w:t>ECOG</w:t>
      </w:r>
      <w:r w:rsidRPr="0072572C">
        <w:rPr>
          <w:rFonts w:eastAsia="SimSun"/>
        </w:rPr>
        <w:t>-ВОЗ (приложение</w:t>
      </w:r>
      <w:r w:rsidR="0072572C" w:rsidRPr="0072572C">
        <w:rPr>
          <w:rFonts w:eastAsia="SimSun"/>
        </w:rPr>
        <w:t xml:space="preserve"> Г1</w:t>
      </w:r>
      <w:r w:rsidRPr="0072572C">
        <w:rPr>
          <w:rFonts w:eastAsia="SimSun"/>
        </w:rPr>
        <w:t>).</w:t>
      </w:r>
    </w:p>
    <w:p w14:paraId="14EE6B24" w14:textId="77777777" w:rsidR="00124A26" w:rsidRPr="00C07B2E" w:rsidRDefault="00124A26" w:rsidP="00A577FB">
      <w:pPr>
        <w:numPr>
          <w:ilvl w:val="0"/>
          <w:numId w:val="248"/>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19910498" w14:textId="77777777" w:rsidR="00124A26" w:rsidRPr="00C07B2E" w:rsidRDefault="00124A26" w:rsidP="00A577FB">
      <w:pPr>
        <w:numPr>
          <w:ilvl w:val="0"/>
          <w:numId w:val="248"/>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B69FDC1" w14:textId="77777777" w:rsidR="00124A26" w:rsidRPr="00C07B2E" w:rsidRDefault="00124A26" w:rsidP="00A577FB">
      <w:pPr>
        <w:numPr>
          <w:ilvl w:val="0"/>
          <w:numId w:val="248"/>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5C38BA57" w14:textId="77777777" w:rsidR="00124A26" w:rsidRPr="00C07B2E" w:rsidRDefault="00124A26" w:rsidP="00A577FB">
      <w:pPr>
        <w:numPr>
          <w:ilvl w:val="0"/>
          <w:numId w:val="248"/>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075184BC" w14:textId="77777777" w:rsidR="00124A26" w:rsidRPr="00C07B2E" w:rsidRDefault="00124A26" w:rsidP="00A577FB">
      <w:pPr>
        <w:numPr>
          <w:ilvl w:val="0"/>
          <w:numId w:val="248"/>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5D5DCDB4" w14:textId="77777777" w:rsidR="00124A26" w:rsidRDefault="00124A26" w:rsidP="00124A26">
      <w:pPr>
        <w:rPr>
          <w:rFonts w:eastAsia="SimSun"/>
        </w:rPr>
      </w:pPr>
      <w:bookmarkStart w:id="167" w:name="_Toc44401115"/>
    </w:p>
    <w:p w14:paraId="72A94F13" w14:textId="31B794DA" w:rsidR="00124A26" w:rsidRPr="00EE51B1" w:rsidRDefault="00124A26" w:rsidP="00124A26">
      <w:pPr>
        <w:rPr>
          <w:rFonts w:eastAsia="SimSun"/>
          <w:i/>
          <w:u w:val="single"/>
        </w:rPr>
      </w:pPr>
      <w:r w:rsidRPr="00EE51B1">
        <w:rPr>
          <w:rFonts w:eastAsia="SimSun"/>
          <w:i/>
          <w:u w:val="single"/>
        </w:rPr>
        <w:t>Дополнительные критерии по отбору доноров аллогенных ГСК</w:t>
      </w:r>
      <w:bookmarkEnd w:id="167"/>
      <w:r w:rsidRPr="00EE51B1">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Pr>
          <w:rFonts w:eastAsia="SimSun"/>
          <w:i/>
          <w:u w:val="single"/>
        </w:rPr>
        <w:t>:</w:t>
      </w:r>
    </w:p>
    <w:p w14:paraId="644B8030"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3F81AE0B"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6CFEB875"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02F73FE4"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625ACA25"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5009CFC0"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2373CF38"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2CE16259"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5D86C35A"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1601376E" w14:textId="77777777" w:rsidR="00124A26" w:rsidRPr="00C07B2E" w:rsidRDefault="00124A26" w:rsidP="00A577FB">
      <w:pPr>
        <w:numPr>
          <w:ilvl w:val="0"/>
          <w:numId w:val="249"/>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47B8215F" w14:textId="77777777" w:rsidR="00124A26" w:rsidRDefault="00124A26" w:rsidP="00124A26">
      <w:pPr>
        <w:rPr>
          <w:rFonts w:eastAsia="SimSun"/>
        </w:rPr>
      </w:pPr>
      <w:bookmarkStart w:id="168" w:name="_Toc44401116"/>
    </w:p>
    <w:p w14:paraId="7DE50C01" w14:textId="450CF5E6" w:rsidR="00124A26" w:rsidRPr="00470D3D" w:rsidRDefault="00124A26" w:rsidP="00124A26">
      <w:pPr>
        <w:rPr>
          <w:rFonts w:eastAsia="SimSun"/>
          <w:i/>
          <w:u w:val="single"/>
        </w:rPr>
      </w:pPr>
      <w:r w:rsidRPr="00470D3D">
        <w:rPr>
          <w:rFonts w:eastAsia="SimSun"/>
          <w:i/>
          <w:u w:val="single"/>
        </w:rPr>
        <w:t>Противопоказания для донорства</w:t>
      </w:r>
      <w:bookmarkEnd w:id="168"/>
      <w:r>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p>
    <w:p w14:paraId="570A820A" w14:textId="347CC2BE" w:rsidR="00124A26" w:rsidRPr="00C07B2E" w:rsidRDefault="00124A26" w:rsidP="00124A26">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492BA741" w14:textId="77777777" w:rsidR="00124A26" w:rsidRPr="00C07B2E" w:rsidRDefault="00124A26" w:rsidP="00124A26">
      <w:pPr>
        <w:rPr>
          <w:rFonts w:eastAsia="SimSun"/>
        </w:rPr>
      </w:pPr>
    </w:p>
    <w:p w14:paraId="2ABC387D" w14:textId="71B56820" w:rsidR="00124A26" w:rsidRPr="00470D3D" w:rsidRDefault="00124A26" w:rsidP="00124A26">
      <w:pPr>
        <w:rPr>
          <w:bCs/>
          <w:i/>
          <w:u w:val="single"/>
        </w:rPr>
      </w:pPr>
      <w:bookmarkStart w:id="169"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sidRPr="00470D3D">
        <w:rPr>
          <w:bCs/>
          <w:i/>
          <w:u w:val="single"/>
        </w:rPr>
        <w:t>:</w:t>
      </w:r>
      <w:bookmarkEnd w:id="169"/>
      <w:r w:rsidRPr="00470D3D">
        <w:rPr>
          <w:bCs/>
          <w:i/>
          <w:u w:val="single"/>
        </w:rPr>
        <w:t xml:space="preserve"> </w:t>
      </w:r>
    </w:p>
    <w:p w14:paraId="11CFDF04"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инфекционные заболевания в стадии обострения;</w:t>
      </w:r>
    </w:p>
    <w:p w14:paraId="6EAB5A7E"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3EBB7CE6"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болезнь Крейтцфельдта-Якоба в анамнезе;</w:t>
      </w:r>
    </w:p>
    <w:p w14:paraId="39B35766"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злокачественные новообразования;</w:t>
      </w:r>
    </w:p>
    <w:p w14:paraId="302CC7B6"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кахексия;</w:t>
      </w:r>
    </w:p>
    <w:p w14:paraId="40F65AEC"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460AE65A"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2B33E3A3"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00B0AEFF"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беременность;</w:t>
      </w:r>
    </w:p>
    <w:p w14:paraId="15362AC1"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5A12F7D8" w14:textId="77777777" w:rsidR="00124A26" w:rsidRPr="00C07B2E" w:rsidRDefault="00124A26" w:rsidP="00A577FB">
      <w:pPr>
        <w:numPr>
          <w:ilvl w:val="0"/>
          <w:numId w:val="250"/>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24BAF49F" w14:textId="77777777" w:rsidR="00124A26" w:rsidRPr="00C07B2E" w:rsidRDefault="00124A26" w:rsidP="00124A26">
      <w:pPr>
        <w:rPr>
          <w:rFonts w:eastAsia="SimSun"/>
        </w:rPr>
      </w:pPr>
    </w:p>
    <w:p w14:paraId="33473D25" w14:textId="29D39D34" w:rsidR="00124A26" w:rsidRPr="00470D3D" w:rsidRDefault="00124A26" w:rsidP="00124A26">
      <w:pPr>
        <w:rPr>
          <w:rFonts w:eastAsia="SimSun"/>
          <w:i/>
          <w:u w:val="single"/>
        </w:rPr>
      </w:pPr>
      <w:bookmarkStart w:id="170"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EE51B1">
        <w:rPr>
          <w:rFonts w:eastAsia="SimSun"/>
          <w:i/>
          <w:u w:val="single"/>
        </w:rPr>
        <w:fldChar w:fldCharType="separate"/>
      </w:r>
      <w:r w:rsidR="005C0C1F" w:rsidRPr="005C0C1F">
        <w:rPr>
          <w:rFonts w:eastAsia="SimSun"/>
          <w:noProof/>
        </w:rPr>
        <w:t>[210]</w:t>
      </w:r>
      <w:r w:rsidRPr="00EE51B1">
        <w:rPr>
          <w:rFonts w:eastAsia="SimSun"/>
          <w:i/>
          <w:u w:val="single"/>
        </w:rPr>
        <w:fldChar w:fldCharType="end"/>
      </w:r>
      <w:r w:rsidRPr="00470D3D">
        <w:rPr>
          <w:rFonts w:eastAsia="SimSun"/>
          <w:i/>
          <w:u w:val="single"/>
        </w:rPr>
        <w:t>:</w:t>
      </w:r>
      <w:bookmarkEnd w:id="170"/>
    </w:p>
    <w:p w14:paraId="4F0195EC" w14:textId="77777777" w:rsidR="00124A26" w:rsidRPr="00C07B2E" w:rsidRDefault="00124A26" w:rsidP="00A577FB">
      <w:pPr>
        <w:numPr>
          <w:ilvl w:val="0"/>
          <w:numId w:val="251"/>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0AE164A4" w14:textId="77777777" w:rsidR="00124A26" w:rsidRPr="00C07B2E" w:rsidRDefault="00124A26" w:rsidP="00A577FB">
      <w:pPr>
        <w:numPr>
          <w:ilvl w:val="0"/>
          <w:numId w:val="251"/>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03DE9C42" w14:textId="77777777" w:rsidR="00124A26" w:rsidRPr="00C07B2E" w:rsidRDefault="00124A26" w:rsidP="00A577FB">
      <w:pPr>
        <w:numPr>
          <w:ilvl w:val="0"/>
          <w:numId w:val="251"/>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0E1D37B1" w14:textId="77777777" w:rsidR="00124A26" w:rsidRPr="00C07B2E" w:rsidRDefault="00124A26" w:rsidP="00A577FB">
      <w:pPr>
        <w:numPr>
          <w:ilvl w:val="0"/>
          <w:numId w:val="251"/>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11EE3F1F" w14:textId="77777777" w:rsidR="00124A26" w:rsidRPr="00C07B2E" w:rsidRDefault="00124A26" w:rsidP="00124A26">
      <w:pPr>
        <w:rPr>
          <w:rFonts w:eastAsia="SimSun"/>
        </w:rPr>
      </w:pPr>
    </w:p>
    <w:p w14:paraId="7BF8361D" w14:textId="77777777" w:rsidR="00124A26" w:rsidRPr="00470D3D" w:rsidRDefault="00124A26" w:rsidP="00124A26">
      <w:pPr>
        <w:rPr>
          <w:rFonts w:eastAsia="SimSun"/>
          <w:i/>
          <w:u w:val="single"/>
        </w:rPr>
      </w:pPr>
      <w:bookmarkStart w:id="171" w:name="_Toc44401119"/>
      <w:r w:rsidRPr="00470D3D">
        <w:rPr>
          <w:rFonts w:eastAsia="SimSun"/>
          <w:i/>
          <w:u w:val="single"/>
        </w:rPr>
        <w:t>Особые случаи:</w:t>
      </w:r>
      <w:bookmarkEnd w:id="171"/>
    </w:p>
    <w:p w14:paraId="7C40FD07" w14:textId="77777777" w:rsidR="00124A26" w:rsidRPr="00C07B2E" w:rsidRDefault="00124A26" w:rsidP="00124A26">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6437F78B" w14:textId="77777777" w:rsidR="00124A26" w:rsidRPr="00C07B2E" w:rsidRDefault="00124A26" w:rsidP="00A577FB">
      <w:pPr>
        <w:numPr>
          <w:ilvl w:val="0"/>
          <w:numId w:val="252"/>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52206F07" w14:textId="77777777" w:rsidR="00124A26" w:rsidRPr="00C07B2E" w:rsidRDefault="00124A26" w:rsidP="00A577FB">
      <w:pPr>
        <w:numPr>
          <w:ilvl w:val="0"/>
          <w:numId w:val="252"/>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41505016" w14:textId="77777777" w:rsidR="00124A26" w:rsidRPr="00470D3D" w:rsidRDefault="00124A26" w:rsidP="00124A26">
      <w:pPr>
        <w:rPr>
          <w:rFonts w:eastAsia="SimSun"/>
        </w:rPr>
      </w:pPr>
    </w:p>
    <w:p w14:paraId="411D2F17" w14:textId="1170328F" w:rsidR="00124A26" w:rsidRPr="00470D3D" w:rsidRDefault="00124A26" w:rsidP="00124A26">
      <w:pPr>
        <w:rPr>
          <w:rFonts w:eastAsia="SimSun"/>
          <w:i/>
          <w:u w:val="single"/>
        </w:rPr>
      </w:pPr>
      <w:bookmarkStart w:id="172"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72"/>
      <w:r w:rsidRPr="00470D3D">
        <w:rPr>
          <w:rFonts w:eastAsia="SimSun"/>
          <w:i/>
          <w:u w:val="single"/>
        </w:rPr>
        <w:t xml:space="preserve"> </w:t>
      </w:r>
      <w:r w:rsidRPr="00470D3D">
        <w:rPr>
          <w:rFonts w:eastAsia="SimSun"/>
          <w:i/>
          <w:u w:val="single"/>
        </w:rPr>
        <w:fldChar w:fldCharType="begin" w:fldLock="1"/>
      </w:r>
      <w:r w:rsidR="00F040F8">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10]","plainTextFormattedCitation":"[210]","previouslyFormattedCitation":"[210]"},"properties":{"noteIndex":0},"schema":"https://github.com/citation-style-language/schema/raw/master/csl-citation.json"}</w:instrText>
      </w:r>
      <w:r w:rsidRPr="00470D3D">
        <w:rPr>
          <w:rFonts w:eastAsia="SimSun"/>
          <w:i/>
          <w:u w:val="single"/>
        </w:rPr>
        <w:fldChar w:fldCharType="separate"/>
      </w:r>
      <w:r w:rsidR="005C0C1F" w:rsidRPr="005C0C1F">
        <w:rPr>
          <w:rFonts w:eastAsia="SimSun"/>
          <w:noProof/>
        </w:rPr>
        <w:t>[210]</w:t>
      </w:r>
      <w:r w:rsidRPr="00470D3D">
        <w:rPr>
          <w:rFonts w:eastAsia="SimSun"/>
          <w:i/>
          <w:u w:val="single"/>
        </w:rPr>
        <w:fldChar w:fldCharType="end"/>
      </w:r>
      <w:r>
        <w:rPr>
          <w:rFonts w:eastAsia="SimSun"/>
          <w:i/>
          <w:u w:val="single"/>
        </w:rPr>
        <w:t>:</w:t>
      </w:r>
    </w:p>
    <w:p w14:paraId="17A449B1" w14:textId="77777777" w:rsidR="00124A26" w:rsidRPr="00C07B2E" w:rsidRDefault="00124A26" w:rsidP="00124A26">
      <w:pPr>
        <w:rPr>
          <w:rFonts w:eastAsia="SimSun"/>
        </w:rPr>
      </w:pPr>
      <w:r w:rsidRPr="00C07B2E">
        <w:rPr>
          <w:rFonts w:eastAsia="SimSun"/>
        </w:rPr>
        <w:t>Общеклинический анализ крови (включая подсчет тромбоцитов)</w:t>
      </w:r>
    </w:p>
    <w:p w14:paraId="14ABD7F5" w14:textId="77777777" w:rsidR="00124A26" w:rsidRPr="00C07B2E" w:rsidRDefault="00124A26" w:rsidP="00124A26">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1F887E83" w14:textId="77777777" w:rsidR="00124A26" w:rsidRPr="00C07B2E" w:rsidRDefault="00124A26" w:rsidP="00124A26">
      <w:pPr>
        <w:rPr>
          <w:rFonts w:eastAsia="SimSun"/>
        </w:rPr>
      </w:pPr>
      <w:r w:rsidRPr="00C07B2E">
        <w:rPr>
          <w:rFonts w:eastAsia="SimSun"/>
        </w:rPr>
        <w:t>Коагулограмма (АЧТВ, фибриноген, ПТИ по Квику, МНО).</w:t>
      </w:r>
    </w:p>
    <w:p w14:paraId="526A3D62" w14:textId="77777777" w:rsidR="00124A26" w:rsidRPr="00C07B2E" w:rsidRDefault="00124A26" w:rsidP="00124A26">
      <w:pPr>
        <w:rPr>
          <w:rFonts w:eastAsia="SimSun"/>
        </w:rPr>
      </w:pPr>
      <w:r w:rsidRPr="00C07B2E">
        <w:rPr>
          <w:rFonts w:eastAsia="SimSun"/>
        </w:rPr>
        <w:t>Глюкоза венозной крови натощак.</w:t>
      </w:r>
    </w:p>
    <w:p w14:paraId="50C1B19E" w14:textId="77777777" w:rsidR="00124A26" w:rsidRPr="00C07B2E" w:rsidRDefault="00124A26" w:rsidP="00124A26">
      <w:pPr>
        <w:rPr>
          <w:rFonts w:eastAsia="SimSun"/>
        </w:rPr>
      </w:pPr>
      <w:r w:rsidRPr="00C07B2E">
        <w:rPr>
          <w:rFonts w:eastAsia="SimSun"/>
        </w:rPr>
        <w:t>Общий анализ мочи.</w:t>
      </w:r>
    </w:p>
    <w:p w14:paraId="31C7CC25" w14:textId="77777777" w:rsidR="00124A26" w:rsidRPr="00C07B2E" w:rsidRDefault="00124A26" w:rsidP="00124A26">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58EF87CC" w14:textId="77777777" w:rsidR="00124A26" w:rsidRPr="00C07B2E" w:rsidRDefault="00124A26" w:rsidP="00124A26">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78398D93" w14:textId="77777777" w:rsidR="00124A26" w:rsidRPr="00C07B2E" w:rsidRDefault="00124A26" w:rsidP="00124A26">
      <w:pPr>
        <w:rPr>
          <w:rFonts w:eastAsia="SimSun"/>
        </w:rPr>
      </w:pPr>
      <w:r w:rsidRPr="00C07B2E">
        <w:rPr>
          <w:rFonts w:eastAsia="SimSun"/>
        </w:rPr>
        <w:t>Определение ДНК вируса гепатита В и РНК вируса гепатита С с помощью ПЦР.</w:t>
      </w:r>
    </w:p>
    <w:p w14:paraId="52F932E4" w14:textId="77777777" w:rsidR="00124A26" w:rsidRPr="00C07B2E" w:rsidRDefault="00124A26" w:rsidP="00124A26">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3D2243A6" w14:textId="77777777" w:rsidR="00124A26" w:rsidRPr="00C07B2E" w:rsidRDefault="00124A26" w:rsidP="00124A26">
      <w:pPr>
        <w:rPr>
          <w:rFonts w:eastAsia="SimSun"/>
        </w:rPr>
      </w:pPr>
      <w:r w:rsidRPr="00C07B2E">
        <w:rPr>
          <w:rFonts w:eastAsia="SimSun"/>
        </w:rPr>
        <w:t xml:space="preserve">УЗИ органов брюшной полости (по показаниям). </w:t>
      </w:r>
    </w:p>
    <w:p w14:paraId="668A0394" w14:textId="77777777" w:rsidR="00124A26" w:rsidRDefault="00124A26" w:rsidP="00124A26">
      <w:pPr>
        <w:rPr>
          <w:rFonts w:eastAsia="SimSun"/>
        </w:rPr>
      </w:pPr>
      <w:bookmarkStart w:id="173" w:name="_Toc44401126"/>
    </w:p>
    <w:p w14:paraId="57B84185" w14:textId="77777777" w:rsidR="00124A26" w:rsidRPr="00470D3D" w:rsidRDefault="00124A26" w:rsidP="00124A26">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73"/>
    </w:p>
    <w:p w14:paraId="52B675B7" w14:textId="77777777" w:rsidR="00124A26" w:rsidRPr="00E87507" w:rsidRDefault="00124A26" w:rsidP="00124A26">
      <w:pPr>
        <w:rPr>
          <w:rFonts w:eastAsia="SimSun"/>
          <w:i/>
          <w:u w:val="single"/>
        </w:rPr>
      </w:pPr>
      <w:bookmarkStart w:id="174" w:name="_Toc44401128"/>
      <w:r w:rsidRPr="00E87507">
        <w:rPr>
          <w:rFonts w:eastAsia="SimSun"/>
          <w:i/>
          <w:u w:val="single"/>
        </w:rPr>
        <w:t>Установка ЦВК</w:t>
      </w:r>
      <w:bookmarkEnd w:id="174"/>
    </w:p>
    <w:p w14:paraId="3CCEC49F" w14:textId="77777777" w:rsidR="00124A26" w:rsidRPr="00C07B2E" w:rsidRDefault="00124A26" w:rsidP="00124A26">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6359EB1D" w14:textId="77777777" w:rsidR="00124A26" w:rsidRDefault="00124A26" w:rsidP="00124A26">
      <w:pPr>
        <w:rPr>
          <w:rFonts w:eastAsia="SimSun"/>
        </w:rPr>
      </w:pPr>
      <w:bookmarkStart w:id="175" w:name="_Toc44401129"/>
    </w:p>
    <w:p w14:paraId="0B9DB232" w14:textId="77777777" w:rsidR="00124A26" w:rsidRPr="00E87507" w:rsidRDefault="00124A26" w:rsidP="00124A26">
      <w:pPr>
        <w:rPr>
          <w:rFonts w:eastAsia="SimSun"/>
          <w:i/>
          <w:u w:val="single"/>
        </w:rPr>
      </w:pPr>
      <w:r w:rsidRPr="00E87507">
        <w:rPr>
          <w:rFonts w:eastAsia="SimSun"/>
          <w:i/>
          <w:u w:val="single"/>
        </w:rPr>
        <w:t>Порядок отсчета дней до и после алло-ТГСК</w:t>
      </w:r>
      <w:bookmarkEnd w:id="175"/>
    </w:p>
    <w:p w14:paraId="3BC9E8E7" w14:textId="77777777" w:rsidR="00124A26" w:rsidRPr="00C07B2E" w:rsidRDefault="00124A26" w:rsidP="00124A26">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4BF8BD5C" w14:textId="77777777" w:rsidR="00124A26" w:rsidRDefault="00124A26" w:rsidP="00124A26">
      <w:pPr>
        <w:rPr>
          <w:rFonts w:eastAsia="SimSun"/>
        </w:rPr>
      </w:pPr>
      <w:bookmarkStart w:id="176" w:name="_Toc44401130"/>
    </w:p>
    <w:p w14:paraId="20854B4A" w14:textId="77777777" w:rsidR="00124A26" w:rsidRPr="00E87507" w:rsidRDefault="00124A26" w:rsidP="00124A26">
      <w:pPr>
        <w:rPr>
          <w:rFonts w:eastAsia="SimSun"/>
          <w:i/>
          <w:u w:val="single"/>
        </w:rPr>
      </w:pPr>
      <w:r w:rsidRPr="00E87507">
        <w:rPr>
          <w:rFonts w:eastAsia="SimSun"/>
          <w:i/>
          <w:u w:val="single"/>
        </w:rPr>
        <w:t>Подготовка к инфузии ГСК</w:t>
      </w:r>
      <w:bookmarkEnd w:id="176"/>
    </w:p>
    <w:p w14:paraId="34A619B2" w14:textId="77777777" w:rsidR="00124A26" w:rsidRPr="00C07B2E" w:rsidRDefault="00124A26" w:rsidP="00124A26">
      <w:pPr>
        <w:rPr>
          <w:rFonts w:eastAsia="SimSun"/>
        </w:rPr>
      </w:pPr>
      <w:r w:rsidRPr="00C07B2E">
        <w:rPr>
          <w:rFonts w:eastAsia="SimSun"/>
        </w:rPr>
        <w:t>Убедитесь, что выполнены следующие условия:</w:t>
      </w:r>
    </w:p>
    <w:p w14:paraId="633483E6" w14:textId="77777777" w:rsidR="00124A26" w:rsidRPr="00C07B2E" w:rsidRDefault="00124A26" w:rsidP="00A577FB">
      <w:pPr>
        <w:numPr>
          <w:ilvl w:val="0"/>
          <w:numId w:val="254"/>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70B4FE45" w14:textId="77777777" w:rsidR="00124A26" w:rsidRPr="00C07B2E" w:rsidRDefault="00124A26" w:rsidP="00A577FB">
      <w:pPr>
        <w:numPr>
          <w:ilvl w:val="0"/>
          <w:numId w:val="254"/>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6A8B9699" w14:textId="77777777" w:rsidR="00124A26" w:rsidRPr="00C07B2E" w:rsidRDefault="00124A26" w:rsidP="00A577FB">
      <w:pPr>
        <w:numPr>
          <w:ilvl w:val="0"/>
          <w:numId w:val="254"/>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081D5D67" w14:textId="77777777" w:rsidR="00124A26" w:rsidRPr="00C07B2E" w:rsidRDefault="00124A26" w:rsidP="00A577FB">
      <w:pPr>
        <w:numPr>
          <w:ilvl w:val="0"/>
          <w:numId w:val="254"/>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6994E885" w14:textId="77777777" w:rsidR="00124A26" w:rsidRPr="00C07B2E" w:rsidRDefault="00124A26" w:rsidP="00A577FB">
      <w:pPr>
        <w:numPr>
          <w:ilvl w:val="0"/>
          <w:numId w:val="254"/>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10A927B0" w14:textId="77777777" w:rsidR="00124A26" w:rsidRPr="00C07B2E" w:rsidRDefault="00124A26" w:rsidP="00A577FB">
      <w:pPr>
        <w:numPr>
          <w:ilvl w:val="0"/>
          <w:numId w:val="254"/>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44643798" w14:textId="77777777" w:rsidR="00124A26" w:rsidRPr="00C07B2E" w:rsidRDefault="00124A26" w:rsidP="00124A26">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53B5A5F3" w14:textId="77777777" w:rsidR="00124A26" w:rsidRPr="00C07B2E" w:rsidRDefault="00124A26" w:rsidP="00124A26">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7AAC2C0C" w14:textId="77777777" w:rsidR="00124A26" w:rsidRPr="00C07B2E" w:rsidRDefault="00124A26" w:rsidP="00124A26">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3A22C138" w14:textId="3FA7DBD6" w:rsidR="00124A26" w:rsidRPr="00C07B2E" w:rsidRDefault="00124A26" w:rsidP="00124A26">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625B5ABB" w14:textId="77777777" w:rsidR="00124A26" w:rsidRPr="00C07B2E" w:rsidRDefault="00124A26" w:rsidP="00124A26">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65B4AC85" w14:textId="77777777" w:rsidR="00124A26" w:rsidRPr="00C07B2E" w:rsidRDefault="00124A26" w:rsidP="00124A26">
      <w:pPr>
        <w:rPr>
          <w:rFonts w:eastAsia="SimSun"/>
        </w:rPr>
      </w:pPr>
    </w:p>
    <w:p w14:paraId="5F4B5C6E" w14:textId="77777777" w:rsidR="00124A26" w:rsidRPr="00985050" w:rsidRDefault="00124A26" w:rsidP="00124A26">
      <w:pPr>
        <w:rPr>
          <w:rFonts w:eastAsia="SimSun"/>
          <w:i/>
          <w:u w:val="single"/>
        </w:rPr>
      </w:pPr>
      <w:bookmarkStart w:id="177" w:name="_Toc44401131"/>
      <w:r w:rsidRPr="00985050">
        <w:rPr>
          <w:rFonts w:eastAsia="SimSun"/>
          <w:i/>
          <w:u w:val="single"/>
        </w:rPr>
        <w:t>Инфузия ГСК</w:t>
      </w:r>
      <w:bookmarkEnd w:id="177"/>
    </w:p>
    <w:p w14:paraId="6925DA4D" w14:textId="77777777" w:rsidR="00124A26" w:rsidRPr="00C07B2E" w:rsidRDefault="00124A26" w:rsidP="00124A26">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6C349CDA" w14:textId="77777777" w:rsidR="00124A26" w:rsidRPr="00C07B2E" w:rsidRDefault="00124A26" w:rsidP="00124A26">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39725214" w14:textId="77777777" w:rsidR="00124A26" w:rsidRDefault="00124A26" w:rsidP="00124A26">
      <w:pPr>
        <w:rPr>
          <w:rFonts w:eastAsia="SimSun"/>
        </w:rPr>
      </w:pPr>
      <w:bookmarkStart w:id="178" w:name="_Toc44401132"/>
    </w:p>
    <w:p w14:paraId="71C39EE8" w14:textId="77777777" w:rsidR="00124A26" w:rsidRPr="00470D3D" w:rsidRDefault="00124A26" w:rsidP="00124A26">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78"/>
    </w:p>
    <w:p w14:paraId="78B41BB8" w14:textId="77777777" w:rsidR="00124A26" w:rsidRPr="00985050" w:rsidRDefault="00124A26" w:rsidP="00124A26">
      <w:pPr>
        <w:rPr>
          <w:rFonts w:eastAsia="SimSun"/>
          <w:i/>
          <w:u w:val="single"/>
        </w:rPr>
      </w:pPr>
      <w:bookmarkStart w:id="179" w:name="_Toc44401134"/>
      <w:r w:rsidRPr="00985050">
        <w:rPr>
          <w:rFonts w:eastAsia="SimSun"/>
          <w:i/>
          <w:u w:val="single"/>
        </w:rPr>
        <w:t>Подготовка к введению</w:t>
      </w:r>
      <w:bookmarkEnd w:id="179"/>
      <w:r w:rsidRPr="00985050">
        <w:rPr>
          <w:rFonts w:eastAsia="SimSun"/>
          <w:i/>
          <w:u w:val="single"/>
        </w:rPr>
        <w:t xml:space="preserve"> </w:t>
      </w:r>
    </w:p>
    <w:p w14:paraId="30986259" w14:textId="77777777" w:rsidR="00124A26" w:rsidRPr="00C07B2E" w:rsidRDefault="00124A26" w:rsidP="00124A26">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6101B796" w14:textId="77777777" w:rsidR="00124A26" w:rsidRDefault="00124A26" w:rsidP="00124A26">
      <w:pPr>
        <w:rPr>
          <w:rFonts w:eastAsia="SimSun"/>
        </w:rPr>
      </w:pPr>
      <w:bookmarkStart w:id="180" w:name="_Toc44401135"/>
    </w:p>
    <w:p w14:paraId="19ECEBBB" w14:textId="77777777" w:rsidR="00124A26" w:rsidRPr="00985050" w:rsidRDefault="00124A26" w:rsidP="00124A26">
      <w:pPr>
        <w:rPr>
          <w:rFonts w:eastAsia="SimSun"/>
          <w:i/>
          <w:u w:val="single"/>
        </w:rPr>
      </w:pPr>
      <w:r w:rsidRPr="00985050">
        <w:rPr>
          <w:rFonts w:eastAsia="SimSun"/>
          <w:i/>
          <w:u w:val="single"/>
        </w:rPr>
        <w:t>Методика проведения пробы</w:t>
      </w:r>
      <w:bookmarkEnd w:id="180"/>
      <w:r w:rsidRPr="00985050">
        <w:rPr>
          <w:rFonts w:eastAsia="SimSun"/>
          <w:i/>
          <w:u w:val="single"/>
        </w:rPr>
        <w:t xml:space="preserve"> </w:t>
      </w:r>
    </w:p>
    <w:p w14:paraId="311C308A" w14:textId="77777777" w:rsidR="00124A26" w:rsidRPr="00C07B2E" w:rsidRDefault="00124A26" w:rsidP="00124A26">
      <w:pPr>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217EDC2D" w14:textId="77777777" w:rsidR="00124A26" w:rsidRDefault="00124A26" w:rsidP="00124A26">
      <w:pPr>
        <w:rPr>
          <w:rFonts w:eastAsia="SimSun"/>
        </w:rPr>
      </w:pPr>
      <w:bookmarkStart w:id="181" w:name="_Toc44401136"/>
    </w:p>
    <w:p w14:paraId="1AD16D1D" w14:textId="77777777" w:rsidR="00124A26" w:rsidRPr="00985050" w:rsidRDefault="00124A26" w:rsidP="00124A26">
      <w:pPr>
        <w:rPr>
          <w:rFonts w:eastAsia="SimSun"/>
          <w:i/>
          <w:u w:val="single"/>
        </w:rPr>
      </w:pPr>
      <w:r w:rsidRPr="00985050">
        <w:rPr>
          <w:rFonts w:eastAsia="SimSun"/>
          <w:i/>
          <w:u w:val="single"/>
        </w:rPr>
        <w:t>Инфузия лошадиного АТГ</w:t>
      </w:r>
      <w:bookmarkEnd w:id="181"/>
      <w:r w:rsidRPr="00985050">
        <w:rPr>
          <w:rFonts w:eastAsia="SimSun"/>
          <w:i/>
          <w:u w:val="single"/>
        </w:rPr>
        <w:t xml:space="preserve"> </w:t>
      </w:r>
    </w:p>
    <w:p w14:paraId="6F539EF0" w14:textId="77777777" w:rsidR="00124A26" w:rsidRPr="00C07B2E" w:rsidRDefault="00124A26" w:rsidP="00124A26">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7605603C" w14:textId="77777777" w:rsidR="00124A26" w:rsidRPr="00C07B2E" w:rsidRDefault="00124A26" w:rsidP="00124A26">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4749D229" w14:textId="77777777" w:rsidR="00124A26" w:rsidRPr="00C07B2E" w:rsidRDefault="00124A26" w:rsidP="00124A26">
      <w:pPr>
        <w:rPr>
          <w:rFonts w:eastAsia="SimSun"/>
        </w:rPr>
      </w:pPr>
      <w:r w:rsidRPr="00C07B2E">
        <w:rPr>
          <w:rFonts w:eastAsia="SimSun"/>
        </w:rPr>
        <w:t>Утренняя доза — 10:00–16:00.</w:t>
      </w:r>
    </w:p>
    <w:p w14:paraId="76104C2D" w14:textId="77777777" w:rsidR="00124A26" w:rsidRPr="00C07B2E" w:rsidRDefault="00124A26" w:rsidP="00124A26">
      <w:pPr>
        <w:rPr>
          <w:rFonts w:eastAsia="SimSun"/>
        </w:rPr>
      </w:pPr>
      <w:r w:rsidRPr="00C07B2E">
        <w:rPr>
          <w:rFonts w:eastAsia="SimSun"/>
        </w:rPr>
        <w:t>Вечерняя доза — 17:00–23:00.</w:t>
      </w:r>
    </w:p>
    <w:p w14:paraId="6A476004" w14:textId="77777777" w:rsidR="00124A26" w:rsidRPr="00C07B2E" w:rsidRDefault="00124A26" w:rsidP="00124A26">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4F3B7B74" w14:textId="77777777" w:rsidR="00124A26" w:rsidRPr="00C07B2E" w:rsidRDefault="00124A26" w:rsidP="00124A26">
      <w:pPr>
        <w:rPr>
          <w:rFonts w:eastAsia="SimSun"/>
        </w:rPr>
      </w:pPr>
    </w:p>
    <w:p w14:paraId="37FBF09A" w14:textId="77777777" w:rsidR="00124A26" w:rsidRPr="00985050" w:rsidRDefault="00124A26" w:rsidP="00124A26">
      <w:pPr>
        <w:rPr>
          <w:rFonts w:eastAsia="SimSun"/>
          <w:i/>
          <w:u w:val="single"/>
        </w:rPr>
      </w:pPr>
      <w:bookmarkStart w:id="182" w:name="_Toc44401137"/>
      <w:r w:rsidRPr="00985050">
        <w:rPr>
          <w:rFonts w:eastAsia="SimSun"/>
          <w:i/>
          <w:u w:val="single"/>
        </w:rPr>
        <w:t>Альтернативный способ введения лошадиного АТГ</w:t>
      </w:r>
      <w:bookmarkEnd w:id="182"/>
      <w:r w:rsidRPr="00985050">
        <w:rPr>
          <w:i/>
          <w:u w:val="single"/>
        </w:rPr>
        <w:t xml:space="preserve"> </w:t>
      </w:r>
    </w:p>
    <w:p w14:paraId="4E0160BF" w14:textId="77777777" w:rsidR="00124A26" w:rsidRPr="00C07B2E" w:rsidRDefault="00124A26" w:rsidP="00124A26">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25E969B6" w14:textId="77777777" w:rsidR="00124A26" w:rsidRPr="00C07B2E" w:rsidRDefault="00124A26" w:rsidP="00124A26">
      <w:pPr>
        <w:rPr>
          <w:rFonts w:eastAsia="SimSun"/>
        </w:rPr>
      </w:pPr>
    </w:p>
    <w:p w14:paraId="06893B4B" w14:textId="77777777" w:rsidR="00124A26" w:rsidRPr="00985050" w:rsidRDefault="00124A26" w:rsidP="00124A26">
      <w:pPr>
        <w:rPr>
          <w:rFonts w:eastAsia="SimSun"/>
          <w:i/>
          <w:u w:val="single"/>
        </w:rPr>
      </w:pPr>
      <w:bookmarkStart w:id="183" w:name="_Toc44401138"/>
      <w:r w:rsidRPr="00985050">
        <w:rPr>
          <w:rFonts w:eastAsia="SimSun"/>
          <w:i/>
          <w:u w:val="single"/>
        </w:rPr>
        <w:t>Инфузия кроличьего АТГ</w:t>
      </w:r>
      <w:bookmarkEnd w:id="183"/>
    </w:p>
    <w:p w14:paraId="59B46D5C" w14:textId="77777777" w:rsidR="00124A26" w:rsidRPr="00C07B2E" w:rsidRDefault="00124A26" w:rsidP="00124A26">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5D35923A" w14:textId="77777777" w:rsidR="00124A26" w:rsidRPr="00C07B2E" w:rsidRDefault="00124A26" w:rsidP="00124A26">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6B37A731" w14:textId="77777777" w:rsidR="00124A26" w:rsidRDefault="00124A26" w:rsidP="00124A26">
      <w:pPr>
        <w:rPr>
          <w:rFonts w:eastAsia="SimSun"/>
        </w:rPr>
      </w:pPr>
      <w:bookmarkStart w:id="184" w:name="_Toc44401139"/>
    </w:p>
    <w:p w14:paraId="5115E0C3" w14:textId="77777777" w:rsidR="00124A26" w:rsidRPr="00470D3D" w:rsidRDefault="00124A26" w:rsidP="00124A26">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84"/>
    </w:p>
    <w:p w14:paraId="4F5C6A49" w14:textId="77777777" w:rsidR="00124A26" w:rsidRPr="00985050" w:rsidRDefault="00124A26" w:rsidP="00124A26">
      <w:pPr>
        <w:rPr>
          <w:rFonts w:eastAsia="SimSun"/>
          <w:i/>
          <w:u w:val="single"/>
        </w:rPr>
      </w:pPr>
      <w:bookmarkStart w:id="185"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85"/>
      <w:r w:rsidRPr="00985050">
        <w:rPr>
          <w:rFonts w:eastAsia="SimSun"/>
          <w:i/>
          <w:u w:val="single"/>
        </w:rPr>
        <w:t xml:space="preserve"> </w:t>
      </w:r>
    </w:p>
    <w:p w14:paraId="27665D5E" w14:textId="77777777" w:rsidR="00124A26" w:rsidRPr="00C07B2E" w:rsidRDefault="00124A26" w:rsidP="00124A26">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1D18B9BD" w14:textId="77777777" w:rsidR="00124A26" w:rsidRPr="00C07B2E" w:rsidRDefault="00124A26" w:rsidP="00124A26">
      <w:pPr>
        <w:rPr>
          <w:rFonts w:eastAsia="SimSun"/>
        </w:rPr>
        <w:sectPr w:rsidR="00124A26" w:rsidRPr="00C07B2E" w:rsidSect="00124A26">
          <w:pgSz w:w="11907" w:h="16839" w:code="9"/>
          <w:pgMar w:top="1134" w:right="850" w:bottom="1134" w:left="1701" w:header="709" w:footer="567" w:gutter="0"/>
          <w:cols w:space="708"/>
          <w:docGrid w:linePitch="360"/>
        </w:sectPr>
      </w:pPr>
    </w:p>
    <w:p w14:paraId="589A524A" w14:textId="77777777" w:rsidR="00124A26" w:rsidRPr="00C07B2E" w:rsidRDefault="00124A26" w:rsidP="00124A26">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3353B76D" w14:textId="77777777" w:rsidR="00124A26" w:rsidRPr="00C07B2E" w:rsidRDefault="00124A26" w:rsidP="00124A2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124A26" w:rsidRPr="00C07B2E" w14:paraId="420DA04B" w14:textId="77777777" w:rsidTr="002D3EBF">
        <w:trPr>
          <w:cantSplit/>
          <w:trHeight w:val="664"/>
        </w:trPr>
        <w:tc>
          <w:tcPr>
            <w:tcW w:w="1408" w:type="pct"/>
            <w:gridSpan w:val="3"/>
            <w:vMerge w:val="restart"/>
            <w:shd w:val="clear" w:color="auto" w:fill="auto"/>
            <w:vAlign w:val="center"/>
          </w:tcPr>
          <w:p w14:paraId="2DB0A292" w14:textId="77777777" w:rsidR="00124A26" w:rsidRPr="00C07B2E" w:rsidRDefault="00124A26" w:rsidP="002D3EBF">
            <w:pPr>
              <w:ind w:firstLine="0"/>
              <w:rPr>
                <w:rFonts w:eastAsia="SimSun"/>
              </w:rPr>
            </w:pPr>
            <w:r w:rsidRPr="00C07B2E">
              <w:rPr>
                <w:rFonts w:eastAsia="SimSun"/>
              </w:rPr>
              <w:t>Профилактика РТПХ</w:t>
            </w:r>
          </w:p>
        </w:tc>
        <w:tc>
          <w:tcPr>
            <w:tcW w:w="3592" w:type="pct"/>
            <w:gridSpan w:val="6"/>
            <w:shd w:val="clear" w:color="auto" w:fill="auto"/>
            <w:vAlign w:val="center"/>
          </w:tcPr>
          <w:p w14:paraId="6C5989F0" w14:textId="77777777" w:rsidR="00124A26" w:rsidRPr="00C07B2E" w:rsidRDefault="00124A26" w:rsidP="002D3EBF">
            <w:pPr>
              <w:ind w:firstLine="0"/>
              <w:rPr>
                <w:rFonts w:eastAsia="SimSun"/>
              </w:rPr>
            </w:pPr>
            <w:r w:rsidRPr="00C07B2E">
              <w:rPr>
                <w:rFonts w:eastAsia="SimSun"/>
              </w:rPr>
              <w:t>Режим кондиционирования</w:t>
            </w:r>
          </w:p>
        </w:tc>
      </w:tr>
      <w:tr w:rsidR="00124A26" w:rsidRPr="00C07B2E" w14:paraId="7C98CBAA" w14:textId="77777777" w:rsidTr="002D3EBF">
        <w:trPr>
          <w:cantSplit/>
          <w:trHeight w:val="676"/>
        </w:trPr>
        <w:tc>
          <w:tcPr>
            <w:tcW w:w="1408" w:type="pct"/>
            <w:gridSpan w:val="3"/>
            <w:vMerge/>
            <w:shd w:val="clear" w:color="auto" w:fill="auto"/>
            <w:vAlign w:val="center"/>
          </w:tcPr>
          <w:p w14:paraId="1FCB2A80" w14:textId="77777777" w:rsidR="00124A26" w:rsidRPr="00C07B2E" w:rsidRDefault="00124A26" w:rsidP="002D3EBF">
            <w:pPr>
              <w:ind w:firstLine="0"/>
              <w:rPr>
                <w:rFonts w:eastAsia="SimSun"/>
              </w:rPr>
            </w:pPr>
          </w:p>
        </w:tc>
        <w:tc>
          <w:tcPr>
            <w:tcW w:w="1120" w:type="pct"/>
            <w:gridSpan w:val="2"/>
            <w:shd w:val="clear" w:color="auto" w:fill="BFBFBF"/>
            <w:vAlign w:val="center"/>
          </w:tcPr>
          <w:p w14:paraId="502A2E64" w14:textId="77777777" w:rsidR="00124A26" w:rsidRPr="00C07B2E" w:rsidRDefault="00124A26" w:rsidP="002D3EBF">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7D428D83" w14:textId="77777777" w:rsidR="00124A26" w:rsidRPr="00C07B2E" w:rsidRDefault="00124A26" w:rsidP="002D3EBF">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7D3BDCF6" w14:textId="77777777" w:rsidR="00124A26" w:rsidRPr="00C07B2E" w:rsidRDefault="00124A26" w:rsidP="002D3EBF">
            <w:pPr>
              <w:ind w:firstLine="0"/>
              <w:rPr>
                <w:rFonts w:eastAsia="SimSun"/>
              </w:rPr>
            </w:pPr>
            <w:r w:rsidRPr="00C07B2E">
              <w:rPr>
                <w:rFonts w:eastAsia="SimSun"/>
                <w:lang w:val="en-US"/>
              </w:rPr>
              <w:t>Flu</w:t>
            </w:r>
            <w:r w:rsidRPr="00C07B2E">
              <w:rPr>
                <w:rFonts w:eastAsia="SimSun"/>
              </w:rPr>
              <w:t>180</w:t>
            </w:r>
          </w:p>
        </w:tc>
      </w:tr>
      <w:tr w:rsidR="00124A26" w:rsidRPr="00C07B2E" w14:paraId="66472888" w14:textId="77777777" w:rsidTr="002D3EBF">
        <w:trPr>
          <w:cantSplit/>
          <w:trHeight w:val="791"/>
        </w:trPr>
        <w:tc>
          <w:tcPr>
            <w:tcW w:w="1408" w:type="pct"/>
            <w:gridSpan w:val="3"/>
            <w:vMerge/>
            <w:shd w:val="clear" w:color="auto" w:fill="auto"/>
            <w:vAlign w:val="center"/>
          </w:tcPr>
          <w:p w14:paraId="0CCA342B" w14:textId="77777777" w:rsidR="00124A26" w:rsidRPr="00C07B2E" w:rsidRDefault="00124A26" w:rsidP="002D3EBF">
            <w:pPr>
              <w:ind w:firstLine="0"/>
              <w:rPr>
                <w:rFonts w:eastAsia="SimSun"/>
              </w:rPr>
            </w:pPr>
          </w:p>
        </w:tc>
        <w:tc>
          <w:tcPr>
            <w:tcW w:w="581" w:type="pct"/>
            <w:shd w:val="clear" w:color="auto" w:fill="BFBFBF"/>
            <w:vAlign w:val="center"/>
          </w:tcPr>
          <w:p w14:paraId="44400F64" w14:textId="77777777" w:rsidR="00124A26" w:rsidRPr="00C07B2E" w:rsidRDefault="00124A26" w:rsidP="002D3EBF">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689B4AE3" w14:textId="77777777" w:rsidR="00124A26" w:rsidRPr="00C07B2E" w:rsidRDefault="00124A26" w:rsidP="002D3EBF">
            <w:pPr>
              <w:ind w:firstLine="0"/>
              <w:rPr>
                <w:rFonts w:eastAsia="SimSun"/>
              </w:rPr>
            </w:pPr>
            <w:r w:rsidRPr="00C07B2E">
              <w:rPr>
                <w:rFonts w:eastAsia="SimSun"/>
                <w:lang w:val="en-US"/>
              </w:rPr>
              <w:t>TBI</w:t>
            </w:r>
          </w:p>
        </w:tc>
        <w:tc>
          <w:tcPr>
            <w:tcW w:w="600" w:type="pct"/>
            <w:shd w:val="clear" w:color="auto" w:fill="BFBFBF"/>
            <w:vAlign w:val="center"/>
          </w:tcPr>
          <w:p w14:paraId="2894E552" w14:textId="77777777" w:rsidR="00124A26" w:rsidRPr="00C07B2E" w:rsidRDefault="00124A26" w:rsidP="002D3EB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732E421E" w14:textId="77777777" w:rsidR="00124A26" w:rsidRPr="00C07B2E" w:rsidRDefault="00124A26" w:rsidP="002D3EB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50AB761A" w14:textId="77777777" w:rsidR="00124A26" w:rsidRPr="00C07B2E" w:rsidRDefault="00124A26" w:rsidP="002D3EBF">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5CDEB15D" w14:textId="77777777" w:rsidR="00124A26" w:rsidRPr="00C07B2E" w:rsidRDefault="00124A26" w:rsidP="002D3EBF">
            <w:pPr>
              <w:ind w:firstLine="0"/>
              <w:rPr>
                <w:rFonts w:eastAsia="SimSun"/>
              </w:rPr>
            </w:pPr>
            <w:r w:rsidRPr="00C07B2E">
              <w:rPr>
                <w:rFonts w:eastAsia="SimSun"/>
                <w:lang w:val="en-US"/>
              </w:rPr>
              <w:t>Treo</w:t>
            </w:r>
            <w:r w:rsidRPr="00C07B2E">
              <w:rPr>
                <w:rFonts w:eastAsia="SimSun"/>
              </w:rPr>
              <w:t>42</w:t>
            </w:r>
          </w:p>
        </w:tc>
      </w:tr>
      <w:tr w:rsidR="00124A26" w:rsidRPr="00C07B2E" w14:paraId="32358AEE" w14:textId="77777777" w:rsidTr="002D3EBF">
        <w:trPr>
          <w:cantSplit/>
          <w:trHeight w:val="1020"/>
        </w:trPr>
        <w:tc>
          <w:tcPr>
            <w:tcW w:w="697" w:type="pct"/>
            <w:shd w:val="clear" w:color="auto" w:fill="BFBFBF"/>
            <w:vAlign w:val="center"/>
          </w:tcPr>
          <w:p w14:paraId="52EACAE3" w14:textId="77777777" w:rsidR="00124A26" w:rsidRPr="00C07B2E" w:rsidRDefault="00124A26" w:rsidP="002D3EBF">
            <w:pPr>
              <w:ind w:firstLine="0"/>
              <w:rPr>
                <w:rFonts w:eastAsia="SimSun"/>
              </w:rPr>
            </w:pPr>
            <w:r w:rsidRPr="00C07B2E">
              <w:rPr>
                <w:rFonts w:eastAsia="SimSun"/>
              </w:rPr>
              <w:t>-</w:t>
            </w:r>
          </w:p>
        </w:tc>
        <w:tc>
          <w:tcPr>
            <w:tcW w:w="283" w:type="pct"/>
            <w:shd w:val="clear" w:color="auto" w:fill="BFBFBF"/>
            <w:vAlign w:val="center"/>
          </w:tcPr>
          <w:p w14:paraId="14764C5F" w14:textId="77777777" w:rsidR="00124A26" w:rsidRPr="00C07B2E" w:rsidRDefault="00124A26" w:rsidP="002D3EBF">
            <w:pPr>
              <w:ind w:firstLine="0"/>
              <w:rPr>
                <w:rFonts w:eastAsia="SimSun"/>
              </w:rPr>
            </w:pPr>
            <w:r w:rsidRPr="00C07B2E">
              <w:rPr>
                <w:rFonts w:eastAsia="SimSun"/>
                <w:lang w:val="en-US"/>
              </w:rPr>
              <w:t>CSA</w:t>
            </w:r>
          </w:p>
        </w:tc>
        <w:tc>
          <w:tcPr>
            <w:tcW w:w="428" w:type="pct"/>
            <w:shd w:val="clear" w:color="auto" w:fill="BFBFBF"/>
            <w:vAlign w:val="center"/>
          </w:tcPr>
          <w:p w14:paraId="195C8D30" w14:textId="77777777" w:rsidR="00124A26" w:rsidRPr="00C07B2E" w:rsidRDefault="00124A26" w:rsidP="002D3EBF">
            <w:pPr>
              <w:ind w:firstLine="0"/>
              <w:rPr>
                <w:rFonts w:eastAsia="SimSun"/>
              </w:rPr>
            </w:pPr>
            <w:r w:rsidRPr="00C07B2E">
              <w:rPr>
                <w:rFonts w:eastAsia="SimSun"/>
                <w:lang w:val="en-US"/>
              </w:rPr>
              <w:t>MTX</w:t>
            </w:r>
          </w:p>
        </w:tc>
        <w:tc>
          <w:tcPr>
            <w:tcW w:w="581" w:type="pct"/>
            <w:shd w:val="clear" w:color="auto" w:fill="auto"/>
            <w:vAlign w:val="center"/>
          </w:tcPr>
          <w:p w14:paraId="0EA13884" w14:textId="77777777" w:rsidR="00124A26" w:rsidRPr="00C07B2E" w:rsidRDefault="00124A26" w:rsidP="002D3EBF">
            <w:pPr>
              <w:ind w:firstLine="0"/>
              <w:rPr>
                <w:rFonts w:eastAsia="SimSun"/>
              </w:rPr>
            </w:pPr>
            <w:r>
              <w:rPr>
                <w:rFonts w:eastAsia="SimSun"/>
              </w:rPr>
              <w:t>5.</w:t>
            </w:r>
            <w:r w:rsidRPr="00C07B2E">
              <w:rPr>
                <w:rFonts w:eastAsia="SimSun"/>
              </w:rPr>
              <w:t>1.1.1</w:t>
            </w:r>
          </w:p>
        </w:tc>
        <w:tc>
          <w:tcPr>
            <w:tcW w:w="539" w:type="pct"/>
            <w:shd w:val="clear" w:color="auto" w:fill="auto"/>
            <w:vAlign w:val="center"/>
          </w:tcPr>
          <w:p w14:paraId="5A01DDC5" w14:textId="77777777" w:rsidR="00124A26" w:rsidRPr="00C07B2E" w:rsidRDefault="00124A26" w:rsidP="002D3EBF">
            <w:pPr>
              <w:ind w:firstLine="0"/>
              <w:rPr>
                <w:rFonts w:eastAsia="SimSun"/>
              </w:rPr>
            </w:pPr>
            <w:r>
              <w:rPr>
                <w:rFonts w:eastAsia="SimSun"/>
              </w:rPr>
              <w:t>5.</w:t>
            </w:r>
            <w:r w:rsidRPr="00C07B2E">
              <w:rPr>
                <w:rFonts w:eastAsia="SimSun"/>
              </w:rPr>
              <w:t>1.1.2</w:t>
            </w:r>
          </w:p>
        </w:tc>
        <w:tc>
          <w:tcPr>
            <w:tcW w:w="600" w:type="pct"/>
            <w:shd w:val="clear" w:color="auto" w:fill="auto"/>
            <w:vAlign w:val="center"/>
          </w:tcPr>
          <w:p w14:paraId="14A5A2CA"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3162D927"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383188BB" w14:textId="77777777" w:rsidR="00124A26" w:rsidRPr="00C07B2E" w:rsidRDefault="00124A26" w:rsidP="002D3EBF">
            <w:pPr>
              <w:ind w:firstLine="0"/>
            </w:pPr>
            <w:r w:rsidRPr="00C07B2E">
              <w:rPr>
                <w:rFonts w:eastAsia="SimSun"/>
              </w:rPr>
              <w:t>-</w:t>
            </w:r>
          </w:p>
        </w:tc>
        <w:tc>
          <w:tcPr>
            <w:tcW w:w="672" w:type="pct"/>
            <w:shd w:val="clear" w:color="auto" w:fill="auto"/>
            <w:vAlign w:val="center"/>
          </w:tcPr>
          <w:p w14:paraId="5F57466C" w14:textId="77777777" w:rsidR="00124A26" w:rsidRPr="00C07B2E" w:rsidRDefault="00124A26" w:rsidP="002D3EBF">
            <w:pPr>
              <w:ind w:firstLine="0"/>
            </w:pPr>
            <w:r w:rsidRPr="00C07B2E">
              <w:rPr>
                <w:rFonts w:eastAsia="SimSun"/>
              </w:rPr>
              <w:t>-</w:t>
            </w:r>
          </w:p>
        </w:tc>
      </w:tr>
      <w:tr w:rsidR="00124A26" w:rsidRPr="00C07B2E" w14:paraId="7F4DB725" w14:textId="77777777" w:rsidTr="002D3EBF">
        <w:trPr>
          <w:cantSplit/>
          <w:trHeight w:val="1020"/>
        </w:trPr>
        <w:tc>
          <w:tcPr>
            <w:tcW w:w="697" w:type="pct"/>
            <w:shd w:val="clear" w:color="auto" w:fill="BFBFBF"/>
            <w:vAlign w:val="center"/>
          </w:tcPr>
          <w:p w14:paraId="4B1FA34D" w14:textId="77777777" w:rsidR="00124A26" w:rsidRPr="00C07B2E" w:rsidRDefault="00124A26" w:rsidP="002D3EBF">
            <w:pPr>
              <w:ind w:firstLine="0"/>
              <w:rPr>
                <w:rFonts w:eastAsia="SimSun"/>
                <w:lang w:val="en-US"/>
              </w:rPr>
            </w:pPr>
            <w:r w:rsidRPr="00C07B2E">
              <w:rPr>
                <w:rFonts w:eastAsia="SimSun"/>
                <w:lang w:val="en-US"/>
              </w:rPr>
              <w:t>-</w:t>
            </w:r>
          </w:p>
        </w:tc>
        <w:tc>
          <w:tcPr>
            <w:tcW w:w="283" w:type="pct"/>
            <w:shd w:val="clear" w:color="auto" w:fill="BFBFBF"/>
            <w:vAlign w:val="center"/>
          </w:tcPr>
          <w:p w14:paraId="17C8AED2" w14:textId="77777777" w:rsidR="00124A26" w:rsidRPr="00C07B2E" w:rsidRDefault="00124A26" w:rsidP="002D3EBF">
            <w:pPr>
              <w:ind w:firstLine="0"/>
              <w:rPr>
                <w:rFonts w:eastAsia="SimSun"/>
                <w:lang w:val="en-US"/>
              </w:rPr>
            </w:pPr>
            <w:r w:rsidRPr="00C07B2E">
              <w:rPr>
                <w:rFonts w:eastAsia="SimSun"/>
                <w:lang w:val="en-US"/>
              </w:rPr>
              <w:t>Tx</w:t>
            </w:r>
          </w:p>
        </w:tc>
        <w:tc>
          <w:tcPr>
            <w:tcW w:w="428" w:type="pct"/>
            <w:shd w:val="clear" w:color="auto" w:fill="BFBFBF"/>
            <w:vAlign w:val="center"/>
          </w:tcPr>
          <w:p w14:paraId="08E76CB5" w14:textId="77777777" w:rsidR="00124A26" w:rsidRPr="00C07B2E" w:rsidRDefault="00124A26" w:rsidP="002D3EBF">
            <w:pPr>
              <w:ind w:firstLine="0"/>
              <w:rPr>
                <w:rFonts w:eastAsia="SimSun"/>
                <w:lang w:val="en-US"/>
              </w:rPr>
            </w:pPr>
            <w:r w:rsidRPr="00C07B2E">
              <w:rPr>
                <w:rFonts w:eastAsia="SimSun"/>
                <w:lang w:val="en-US"/>
              </w:rPr>
              <w:t>MMF30</w:t>
            </w:r>
          </w:p>
        </w:tc>
        <w:tc>
          <w:tcPr>
            <w:tcW w:w="581" w:type="pct"/>
            <w:shd w:val="clear" w:color="auto" w:fill="auto"/>
            <w:vAlign w:val="center"/>
          </w:tcPr>
          <w:p w14:paraId="31421AFF" w14:textId="77777777" w:rsidR="00124A26" w:rsidRPr="00C07B2E" w:rsidRDefault="00124A26" w:rsidP="002D3EBF">
            <w:pPr>
              <w:ind w:firstLine="0"/>
            </w:pPr>
            <w:r w:rsidRPr="00C07B2E">
              <w:rPr>
                <w:rFonts w:eastAsia="SimSun"/>
              </w:rPr>
              <w:t>-</w:t>
            </w:r>
          </w:p>
        </w:tc>
        <w:tc>
          <w:tcPr>
            <w:tcW w:w="539" w:type="pct"/>
            <w:shd w:val="clear" w:color="auto" w:fill="auto"/>
            <w:vAlign w:val="center"/>
          </w:tcPr>
          <w:p w14:paraId="501267CD"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6D250208"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3FCBCF96"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08E78FE0"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36874ACF"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12</w:t>
            </w:r>
          </w:p>
        </w:tc>
      </w:tr>
      <w:tr w:rsidR="00124A26" w:rsidRPr="00C07B2E" w14:paraId="647C4305" w14:textId="77777777" w:rsidTr="002D3EBF">
        <w:trPr>
          <w:cantSplit/>
          <w:trHeight w:val="1020"/>
        </w:trPr>
        <w:tc>
          <w:tcPr>
            <w:tcW w:w="697" w:type="pct"/>
            <w:vMerge w:val="restart"/>
            <w:shd w:val="clear" w:color="auto" w:fill="BFBFBF"/>
            <w:vAlign w:val="center"/>
          </w:tcPr>
          <w:p w14:paraId="6377FF60" w14:textId="77777777" w:rsidR="00124A26" w:rsidRPr="00C07B2E" w:rsidRDefault="00124A26" w:rsidP="002D3EBF">
            <w:pPr>
              <w:ind w:firstLine="0"/>
              <w:rPr>
                <w:rFonts w:eastAsia="SimSun"/>
                <w:lang w:val="en-US"/>
              </w:rPr>
            </w:pPr>
            <w:r w:rsidRPr="00C07B2E">
              <w:rPr>
                <w:rFonts w:eastAsia="SimSun"/>
                <w:lang w:val="en-US"/>
              </w:rPr>
              <w:t>PT-Cy</w:t>
            </w:r>
          </w:p>
          <w:p w14:paraId="0D8CE650" w14:textId="77777777" w:rsidR="00124A26" w:rsidRPr="00C07B2E" w:rsidRDefault="00124A26" w:rsidP="002D3EBF">
            <w:pPr>
              <w:ind w:firstLine="0"/>
              <w:rPr>
                <w:rFonts w:eastAsia="SimSun"/>
                <w:lang w:val="en-US"/>
              </w:rPr>
            </w:pPr>
          </w:p>
        </w:tc>
        <w:tc>
          <w:tcPr>
            <w:tcW w:w="283" w:type="pct"/>
            <w:shd w:val="clear" w:color="auto" w:fill="BFBFBF"/>
            <w:vAlign w:val="center"/>
          </w:tcPr>
          <w:p w14:paraId="716C35C5" w14:textId="77777777" w:rsidR="00124A26" w:rsidRPr="00C07B2E" w:rsidRDefault="00124A26" w:rsidP="002D3EBF">
            <w:pPr>
              <w:ind w:firstLine="0"/>
              <w:rPr>
                <w:rFonts w:eastAsia="SimSun"/>
                <w:lang w:val="en-US"/>
              </w:rPr>
            </w:pPr>
            <w:r w:rsidRPr="00C07B2E">
              <w:rPr>
                <w:rFonts w:eastAsia="SimSun"/>
                <w:lang w:val="en-US"/>
              </w:rPr>
              <w:t>-</w:t>
            </w:r>
          </w:p>
        </w:tc>
        <w:tc>
          <w:tcPr>
            <w:tcW w:w="428" w:type="pct"/>
            <w:shd w:val="clear" w:color="auto" w:fill="BFBFBF"/>
            <w:vAlign w:val="center"/>
          </w:tcPr>
          <w:p w14:paraId="5F57B4EF" w14:textId="77777777" w:rsidR="00124A26" w:rsidRPr="00C07B2E" w:rsidRDefault="00124A26" w:rsidP="002D3EBF">
            <w:pPr>
              <w:ind w:firstLine="0"/>
              <w:rPr>
                <w:rFonts w:eastAsia="SimSun"/>
                <w:lang w:val="en-US"/>
              </w:rPr>
            </w:pPr>
            <w:r w:rsidRPr="00C07B2E">
              <w:rPr>
                <w:rFonts w:eastAsia="SimSun"/>
                <w:lang w:val="en-US"/>
              </w:rPr>
              <w:t>-</w:t>
            </w:r>
          </w:p>
        </w:tc>
        <w:tc>
          <w:tcPr>
            <w:tcW w:w="581" w:type="pct"/>
            <w:shd w:val="clear" w:color="auto" w:fill="auto"/>
            <w:vAlign w:val="center"/>
          </w:tcPr>
          <w:p w14:paraId="42C52418" w14:textId="77777777" w:rsidR="00124A26" w:rsidRPr="00C07B2E" w:rsidRDefault="00124A26" w:rsidP="002D3EBF">
            <w:pPr>
              <w:ind w:firstLine="0"/>
            </w:pPr>
            <w:r w:rsidRPr="00C07B2E">
              <w:rPr>
                <w:rFonts w:eastAsia="SimSun"/>
              </w:rPr>
              <w:t>-</w:t>
            </w:r>
          </w:p>
        </w:tc>
        <w:tc>
          <w:tcPr>
            <w:tcW w:w="539" w:type="pct"/>
            <w:shd w:val="clear" w:color="auto" w:fill="auto"/>
            <w:vAlign w:val="center"/>
          </w:tcPr>
          <w:p w14:paraId="20067C72"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33E0DF15"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54DAEEE9"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6E0C4904"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685A1FA1" w14:textId="77777777" w:rsidR="00124A26" w:rsidRPr="00C07B2E" w:rsidRDefault="00124A26" w:rsidP="002D3EBF">
            <w:pPr>
              <w:ind w:firstLine="0"/>
            </w:pPr>
            <w:r w:rsidRPr="00C07B2E">
              <w:rPr>
                <w:rFonts w:eastAsia="SimSun"/>
              </w:rPr>
              <w:t>-</w:t>
            </w:r>
          </w:p>
        </w:tc>
      </w:tr>
      <w:tr w:rsidR="00124A26" w:rsidRPr="00C07B2E" w14:paraId="2856D0AE" w14:textId="77777777" w:rsidTr="002D3EBF">
        <w:trPr>
          <w:cantSplit/>
          <w:trHeight w:val="1020"/>
        </w:trPr>
        <w:tc>
          <w:tcPr>
            <w:tcW w:w="697" w:type="pct"/>
            <w:vMerge/>
            <w:shd w:val="clear" w:color="auto" w:fill="BFBFBF"/>
            <w:vAlign w:val="center"/>
          </w:tcPr>
          <w:p w14:paraId="0E24075D" w14:textId="77777777" w:rsidR="00124A26" w:rsidRPr="00C07B2E" w:rsidRDefault="00124A26" w:rsidP="002D3EBF">
            <w:pPr>
              <w:ind w:firstLine="0"/>
              <w:rPr>
                <w:rFonts w:eastAsia="SimSun"/>
                <w:lang w:val="en-US"/>
              </w:rPr>
            </w:pPr>
          </w:p>
        </w:tc>
        <w:tc>
          <w:tcPr>
            <w:tcW w:w="283" w:type="pct"/>
            <w:vMerge w:val="restart"/>
            <w:shd w:val="clear" w:color="auto" w:fill="BFBFBF"/>
            <w:vAlign w:val="center"/>
          </w:tcPr>
          <w:p w14:paraId="173B2785" w14:textId="77777777" w:rsidR="00124A26" w:rsidRPr="00C07B2E" w:rsidRDefault="00124A26" w:rsidP="002D3EBF">
            <w:pPr>
              <w:ind w:firstLine="0"/>
              <w:rPr>
                <w:rFonts w:eastAsia="SimSun"/>
              </w:rPr>
            </w:pPr>
            <w:r w:rsidRPr="00C07B2E">
              <w:rPr>
                <w:rFonts w:eastAsia="SimSun"/>
                <w:lang w:val="en-US"/>
              </w:rPr>
              <w:t>CSA</w:t>
            </w:r>
          </w:p>
          <w:p w14:paraId="5367DDA6" w14:textId="77777777" w:rsidR="00124A26" w:rsidRPr="00C07B2E" w:rsidRDefault="00124A26" w:rsidP="002D3EBF">
            <w:pPr>
              <w:ind w:firstLine="0"/>
              <w:rPr>
                <w:rFonts w:eastAsia="SimSun"/>
              </w:rPr>
            </w:pPr>
          </w:p>
        </w:tc>
        <w:tc>
          <w:tcPr>
            <w:tcW w:w="428" w:type="pct"/>
            <w:shd w:val="clear" w:color="auto" w:fill="BFBFBF"/>
            <w:vAlign w:val="center"/>
          </w:tcPr>
          <w:p w14:paraId="52AF1C52" w14:textId="77777777" w:rsidR="00124A26" w:rsidRPr="00C07B2E" w:rsidRDefault="00124A26" w:rsidP="002D3EBF">
            <w:pPr>
              <w:ind w:firstLine="0"/>
              <w:rPr>
                <w:rFonts w:eastAsia="SimSun"/>
              </w:rPr>
            </w:pPr>
            <w:r w:rsidRPr="00C07B2E">
              <w:rPr>
                <w:rFonts w:eastAsia="SimSun"/>
                <w:lang w:val="en-US"/>
              </w:rPr>
              <w:t>MMF30</w:t>
            </w:r>
          </w:p>
        </w:tc>
        <w:tc>
          <w:tcPr>
            <w:tcW w:w="581" w:type="pct"/>
            <w:shd w:val="clear" w:color="auto" w:fill="auto"/>
            <w:vAlign w:val="center"/>
          </w:tcPr>
          <w:p w14:paraId="22DE48A9" w14:textId="77777777" w:rsidR="00124A26" w:rsidRPr="00C07B2E" w:rsidRDefault="00124A26" w:rsidP="002D3EBF">
            <w:pPr>
              <w:ind w:firstLine="0"/>
            </w:pPr>
            <w:r w:rsidRPr="00C07B2E">
              <w:rPr>
                <w:rFonts w:eastAsia="SimSun"/>
              </w:rPr>
              <w:t>-</w:t>
            </w:r>
          </w:p>
        </w:tc>
        <w:tc>
          <w:tcPr>
            <w:tcW w:w="539" w:type="pct"/>
            <w:shd w:val="clear" w:color="auto" w:fill="auto"/>
            <w:vAlign w:val="center"/>
          </w:tcPr>
          <w:p w14:paraId="44965130"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55B57774"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2DB46EE4"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7E0EDAD2"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1AED9AC2" w14:textId="77777777" w:rsidR="00124A26" w:rsidRPr="00C07B2E" w:rsidRDefault="00124A26" w:rsidP="002D3EBF">
            <w:pPr>
              <w:ind w:firstLine="0"/>
            </w:pPr>
            <w:r w:rsidRPr="00C07B2E">
              <w:rPr>
                <w:rFonts w:eastAsia="SimSun"/>
              </w:rPr>
              <w:t>-</w:t>
            </w:r>
          </w:p>
        </w:tc>
      </w:tr>
      <w:tr w:rsidR="00124A26" w:rsidRPr="00C07B2E" w14:paraId="65E215F0" w14:textId="77777777" w:rsidTr="002D3EBF">
        <w:trPr>
          <w:cantSplit/>
          <w:trHeight w:val="1020"/>
        </w:trPr>
        <w:tc>
          <w:tcPr>
            <w:tcW w:w="697" w:type="pct"/>
            <w:vMerge/>
            <w:shd w:val="clear" w:color="auto" w:fill="BFBFBF"/>
            <w:vAlign w:val="center"/>
          </w:tcPr>
          <w:p w14:paraId="259072A3" w14:textId="77777777" w:rsidR="00124A26" w:rsidRPr="00C07B2E" w:rsidRDefault="00124A26" w:rsidP="002D3EBF">
            <w:pPr>
              <w:ind w:firstLine="0"/>
              <w:rPr>
                <w:rFonts w:eastAsia="SimSun"/>
                <w:lang w:val="en-US"/>
              </w:rPr>
            </w:pPr>
          </w:p>
        </w:tc>
        <w:tc>
          <w:tcPr>
            <w:tcW w:w="283" w:type="pct"/>
            <w:vMerge/>
            <w:shd w:val="clear" w:color="auto" w:fill="BFBFBF"/>
            <w:vAlign w:val="center"/>
          </w:tcPr>
          <w:p w14:paraId="318A9F5F" w14:textId="77777777" w:rsidR="00124A26" w:rsidRPr="00C07B2E" w:rsidRDefault="00124A26" w:rsidP="002D3EBF">
            <w:pPr>
              <w:ind w:firstLine="0"/>
              <w:rPr>
                <w:rFonts w:eastAsia="SimSun"/>
                <w:lang w:val="en-US"/>
              </w:rPr>
            </w:pPr>
          </w:p>
        </w:tc>
        <w:tc>
          <w:tcPr>
            <w:tcW w:w="428" w:type="pct"/>
            <w:shd w:val="clear" w:color="auto" w:fill="BFBFBF"/>
            <w:vAlign w:val="center"/>
          </w:tcPr>
          <w:p w14:paraId="2E10D648" w14:textId="77777777" w:rsidR="00124A26" w:rsidRPr="00C07B2E" w:rsidRDefault="00124A26" w:rsidP="002D3EBF">
            <w:pPr>
              <w:ind w:firstLine="0"/>
              <w:rPr>
                <w:rFonts w:eastAsia="SimSun"/>
                <w:lang w:val="en-US"/>
              </w:rPr>
            </w:pPr>
            <w:r w:rsidRPr="00C07B2E">
              <w:rPr>
                <w:rFonts w:eastAsia="SimSun"/>
                <w:lang w:val="en-US"/>
              </w:rPr>
              <w:t>MMF45</w:t>
            </w:r>
          </w:p>
        </w:tc>
        <w:tc>
          <w:tcPr>
            <w:tcW w:w="581" w:type="pct"/>
            <w:shd w:val="clear" w:color="auto" w:fill="auto"/>
            <w:vAlign w:val="center"/>
          </w:tcPr>
          <w:p w14:paraId="56F948AB" w14:textId="77777777" w:rsidR="00124A26" w:rsidRPr="00C07B2E" w:rsidRDefault="00124A26" w:rsidP="002D3EBF">
            <w:pPr>
              <w:ind w:firstLine="0"/>
            </w:pPr>
            <w:r w:rsidRPr="00C07B2E">
              <w:rPr>
                <w:rFonts w:eastAsia="SimSun"/>
              </w:rPr>
              <w:t>-</w:t>
            </w:r>
          </w:p>
        </w:tc>
        <w:tc>
          <w:tcPr>
            <w:tcW w:w="539" w:type="pct"/>
            <w:shd w:val="clear" w:color="auto" w:fill="auto"/>
            <w:vAlign w:val="center"/>
          </w:tcPr>
          <w:p w14:paraId="3465B106"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3C44F20C" w14:textId="77777777" w:rsidR="00124A26" w:rsidRPr="00C07B2E" w:rsidRDefault="00124A26" w:rsidP="002D3EBF">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C06790C"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5F5E8E29" w14:textId="77777777" w:rsidR="00124A26" w:rsidRPr="00C07B2E" w:rsidRDefault="00124A26" w:rsidP="002D3EBF">
            <w:pPr>
              <w:ind w:firstLine="0"/>
            </w:pPr>
            <w:r w:rsidRPr="00C07B2E">
              <w:rPr>
                <w:rFonts w:eastAsia="SimSun"/>
              </w:rPr>
              <w:t>-</w:t>
            </w:r>
          </w:p>
        </w:tc>
        <w:tc>
          <w:tcPr>
            <w:tcW w:w="672" w:type="pct"/>
            <w:shd w:val="clear" w:color="auto" w:fill="auto"/>
            <w:vAlign w:val="center"/>
          </w:tcPr>
          <w:p w14:paraId="49809BB4" w14:textId="77777777" w:rsidR="00124A26" w:rsidRPr="00C07B2E" w:rsidRDefault="00124A26" w:rsidP="002D3EBF">
            <w:pPr>
              <w:ind w:firstLine="0"/>
            </w:pPr>
            <w:r w:rsidRPr="00C07B2E">
              <w:rPr>
                <w:rFonts w:eastAsia="SimSun"/>
              </w:rPr>
              <w:t>-</w:t>
            </w:r>
          </w:p>
        </w:tc>
      </w:tr>
      <w:tr w:rsidR="00124A26" w:rsidRPr="00C07B2E" w14:paraId="3D48DFA3" w14:textId="77777777" w:rsidTr="002D3EBF">
        <w:trPr>
          <w:cantSplit/>
          <w:trHeight w:val="1020"/>
        </w:trPr>
        <w:tc>
          <w:tcPr>
            <w:tcW w:w="697" w:type="pct"/>
            <w:vMerge/>
            <w:shd w:val="clear" w:color="auto" w:fill="BFBFBF"/>
            <w:vAlign w:val="center"/>
          </w:tcPr>
          <w:p w14:paraId="2D709851" w14:textId="77777777" w:rsidR="00124A26" w:rsidRPr="00C07B2E" w:rsidRDefault="00124A26" w:rsidP="002D3EBF">
            <w:pPr>
              <w:ind w:firstLine="0"/>
              <w:rPr>
                <w:rFonts w:eastAsia="SimSun"/>
                <w:lang w:val="en-US"/>
              </w:rPr>
            </w:pPr>
          </w:p>
        </w:tc>
        <w:tc>
          <w:tcPr>
            <w:tcW w:w="283" w:type="pct"/>
            <w:shd w:val="clear" w:color="auto" w:fill="BFBFBF"/>
            <w:vAlign w:val="center"/>
          </w:tcPr>
          <w:p w14:paraId="53902621" w14:textId="77777777" w:rsidR="00124A26" w:rsidRPr="00C07B2E" w:rsidRDefault="00124A26" w:rsidP="002D3EBF">
            <w:pPr>
              <w:ind w:firstLine="0"/>
              <w:rPr>
                <w:rFonts w:eastAsia="SimSun"/>
                <w:lang w:val="en-US"/>
              </w:rPr>
            </w:pPr>
            <w:r w:rsidRPr="00C07B2E">
              <w:rPr>
                <w:rFonts w:eastAsia="SimSun"/>
                <w:lang w:val="en-US"/>
              </w:rPr>
              <w:t>Tx</w:t>
            </w:r>
          </w:p>
        </w:tc>
        <w:tc>
          <w:tcPr>
            <w:tcW w:w="428" w:type="pct"/>
            <w:shd w:val="clear" w:color="auto" w:fill="BFBFBF"/>
            <w:vAlign w:val="center"/>
          </w:tcPr>
          <w:p w14:paraId="5C139D7F" w14:textId="77777777" w:rsidR="00124A26" w:rsidRPr="00C07B2E" w:rsidRDefault="00124A26" w:rsidP="002D3EBF">
            <w:pPr>
              <w:ind w:firstLine="0"/>
              <w:rPr>
                <w:rFonts w:eastAsia="SimSun"/>
                <w:lang w:val="en-US"/>
              </w:rPr>
            </w:pPr>
            <w:r w:rsidRPr="00C07B2E">
              <w:rPr>
                <w:rFonts w:eastAsia="SimSun"/>
                <w:lang w:val="en-US"/>
              </w:rPr>
              <w:t>MMF30</w:t>
            </w:r>
          </w:p>
        </w:tc>
        <w:tc>
          <w:tcPr>
            <w:tcW w:w="581" w:type="pct"/>
            <w:shd w:val="clear" w:color="auto" w:fill="auto"/>
            <w:vAlign w:val="center"/>
          </w:tcPr>
          <w:p w14:paraId="778E0559" w14:textId="77777777" w:rsidR="00124A26" w:rsidRPr="00C07B2E" w:rsidRDefault="00124A26" w:rsidP="002D3EBF">
            <w:pPr>
              <w:ind w:firstLine="0"/>
            </w:pPr>
            <w:r w:rsidRPr="00C07B2E">
              <w:rPr>
                <w:rFonts w:eastAsia="SimSun"/>
              </w:rPr>
              <w:t>-</w:t>
            </w:r>
          </w:p>
        </w:tc>
        <w:tc>
          <w:tcPr>
            <w:tcW w:w="539" w:type="pct"/>
            <w:shd w:val="clear" w:color="auto" w:fill="auto"/>
            <w:vAlign w:val="center"/>
          </w:tcPr>
          <w:p w14:paraId="1E701CF9"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4E1436D3" w14:textId="77777777" w:rsidR="00124A26" w:rsidRPr="00C07B2E" w:rsidRDefault="00124A26" w:rsidP="002D3EBF">
            <w:pPr>
              <w:ind w:firstLine="0"/>
            </w:pPr>
            <w:r w:rsidRPr="00C07B2E">
              <w:rPr>
                <w:rFonts w:eastAsia="SimSun"/>
              </w:rPr>
              <w:t>-</w:t>
            </w:r>
          </w:p>
        </w:tc>
        <w:tc>
          <w:tcPr>
            <w:tcW w:w="600" w:type="pct"/>
            <w:shd w:val="clear" w:color="auto" w:fill="auto"/>
            <w:vAlign w:val="center"/>
          </w:tcPr>
          <w:p w14:paraId="78882998" w14:textId="77777777" w:rsidR="00124A26" w:rsidRPr="00C07B2E" w:rsidRDefault="00124A26" w:rsidP="002D3EBF">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1AB0B078" w14:textId="77777777" w:rsidR="00124A26" w:rsidRPr="00C07B2E" w:rsidRDefault="00124A26" w:rsidP="002D3EBF">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076EB600" w14:textId="77777777" w:rsidR="00124A26" w:rsidRPr="00C07B2E" w:rsidRDefault="00124A26" w:rsidP="002D3EBF">
            <w:pPr>
              <w:ind w:firstLine="0"/>
            </w:pPr>
            <w:r w:rsidRPr="00C07B2E">
              <w:rPr>
                <w:rFonts w:eastAsia="SimSun"/>
              </w:rPr>
              <w:t>-</w:t>
            </w:r>
          </w:p>
        </w:tc>
      </w:tr>
    </w:tbl>
    <w:p w14:paraId="2FB84E8D" w14:textId="77777777" w:rsidR="00124A26" w:rsidRPr="00C07B2E" w:rsidRDefault="00124A26" w:rsidP="00124A26">
      <w:pPr>
        <w:rPr>
          <w:rFonts w:eastAsia="SimSun"/>
        </w:rPr>
        <w:sectPr w:rsidR="00124A26" w:rsidRPr="00C07B2E" w:rsidSect="00980822">
          <w:type w:val="continuous"/>
          <w:pgSz w:w="16839" w:h="11907" w:orient="landscape" w:code="9"/>
          <w:pgMar w:top="1134" w:right="850" w:bottom="1134" w:left="1701" w:header="709" w:footer="567" w:gutter="0"/>
          <w:cols w:space="708"/>
          <w:docGrid w:linePitch="360"/>
        </w:sectPr>
      </w:pPr>
    </w:p>
    <w:p w14:paraId="4CAA44FF" w14:textId="77777777" w:rsidR="00124A26" w:rsidRPr="00C07B2E" w:rsidRDefault="00124A26" w:rsidP="00124A26">
      <w:pPr>
        <w:rPr>
          <w:rFonts w:eastAsia="SimSun"/>
        </w:rPr>
      </w:pPr>
      <w:bookmarkStart w:id="186"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86"/>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124A26" w:rsidRPr="00C07B2E" w14:paraId="1611031A" w14:textId="77777777" w:rsidTr="002D3EBF">
        <w:trPr>
          <w:cantSplit/>
          <w:trHeight w:val="20"/>
          <w:tblHeader/>
        </w:trPr>
        <w:tc>
          <w:tcPr>
            <w:tcW w:w="709" w:type="dxa"/>
            <w:vAlign w:val="center"/>
          </w:tcPr>
          <w:p w14:paraId="3B25D94E" w14:textId="77777777" w:rsidR="00124A26" w:rsidRPr="00C07B2E" w:rsidRDefault="00124A26" w:rsidP="002D3EBF">
            <w:pPr>
              <w:ind w:left="57" w:right="57" w:firstLine="0"/>
              <w:rPr>
                <w:rFonts w:eastAsia="SimSun"/>
              </w:rPr>
            </w:pPr>
            <w:bookmarkStart w:id="187" w:name="_Hlk513908710"/>
          </w:p>
        </w:tc>
        <w:tc>
          <w:tcPr>
            <w:tcW w:w="1843" w:type="dxa"/>
            <w:vAlign w:val="center"/>
          </w:tcPr>
          <w:p w14:paraId="360E6A0A" w14:textId="77777777" w:rsidR="00124A26" w:rsidRPr="00C07B2E" w:rsidRDefault="00124A26" w:rsidP="002D3EBF">
            <w:pPr>
              <w:ind w:left="57" w:right="57" w:firstLine="0"/>
              <w:rPr>
                <w:rFonts w:eastAsia="SimSun"/>
              </w:rPr>
            </w:pPr>
            <w:r w:rsidRPr="00C07B2E">
              <w:rPr>
                <w:rFonts w:eastAsia="SimSun"/>
              </w:rPr>
              <w:t>Препарат</w:t>
            </w:r>
          </w:p>
        </w:tc>
        <w:tc>
          <w:tcPr>
            <w:tcW w:w="1417" w:type="dxa"/>
            <w:vAlign w:val="center"/>
          </w:tcPr>
          <w:p w14:paraId="6206E044" w14:textId="77777777" w:rsidR="00124A26" w:rsidRPr="00C07B2E" w:rsidRDefault="00124A26" w:rsidP="002D3EBF">
            <w:pPr>
              <w:ind w:left="57" w:right="57" w:firstLine="0"/>
              <w:rPr>
                <w:rFonts w:eastAsia="SimSun"/>
              </w:rPr>
            </w:pPr>
            <w:r w:rsidRPr="00C07B2E">
              <w:rPr>
                <w:rFonts w:eastAsia="SimSun"/>
              </w:rPr>
              <w:t>Суточная доза</w:t>
            </w:r>
          </w:p>
        </w:tc>
        <w:tc>
          <w:tcPr>
            <w:tcW w:w="1418" w:type="dxa"/>
            <w:vAlign w:val="center"/>
          </w:tcPr>
          <w:p w14:paraId="3CD67A5A" w14:textId="77777777" w:rsidR="00124A26" w:rsidRPr="00C07B2E" w:rsidRDefault="00124A26" w:rsidP="002D3EBF">
            <w:pPr>
              <w:ind w:left="57" w:right="57" w:firstLine="0"/>
              <w:rPr>
                <w:rFonts w:eastAsia="SimSun"/>
              </w:rPr>
            </w:pPr>
            <w:r w:rsidRPr="00C07B2E">
              <w:rPr>
                <w:rFonts w:eastAsia="SimSun"/>
              </w:rPr>
              <w:t>Курсовая доза</w:t>
            </w:r>
          </w:p>
        </w:tc>
        <w:tc>
          <w:tcPr>
            <w:tcW w:w="1701" w:type="dxa"/>
            <w:vAlign w:val="center"/>
          </w:tcPr>
          <w:p w14:paraId="0B20ACE2" w14:textId="77777777" w:rsidR="00124A26" w:rsidRPr="00C07B2E" w:rsidRDefault="00124A26" w:rsidP="002D3EBF">
            <w:pPr>
              <w:ind w:left="57" w:right="57" w:firstLine="0"/>
              <w:rPr>
                <w:rFonts w:eastAsia="SimSun"/>
              </w:rPr>
            </w:pPr>
            <w:r w:rsidRPr="00C07B2E">
              <w:rPr>
                <w:rFonts w:eastAsia="SimSun"/>
              </w:rPr>
              <w:t>Дни введения</w:t>
            </w:r>
          </w:p>
        </w:tc>
        <w:tc>
          <w:tcPr>
            <w:tcW w:w="2268" w:type="dxa"/>
            <w:vAlign w:val="center"/>
          </w:tcPr>
          <w:p w14:paraId="7F9519F0" w14:textId="77777777" w:rsidR="00124A26" w:rsidRPr="00C07B2E" w:rsidRDefault="00124A26" w:rsidP="002D3EBF">
            <w:pPr>
              <w:ind w:left="57" w:right="57" w:firstLine="0"/>
              <w:rPr>
                <w:rFonts w:eastAsia="SimSun"/>
              </w:rPr>
            </w:pPr>
            <w:r w:rsidRPr="00C07B2E">
              <w:rPr>
                <w:rFonts w:eastAsia="SimSun"/>
              </w:rPr>
              <w:t>Порядок введения</w:t>
            </w:r>
          </w:p>
        </w:tc>
      </w:tr>
      <w:tr w:rsidR="00124A26" w:rsidRPr="00C07B2E" w14:paraId="41A8EB2B" w14:textId="77777777" w:rsidTr="002D3EBF">
        <w:trPr>
          <w:cantSplit/>
          <w:trHeight w:val="20"/>
        </w:trPr>
        <w:tc>
          <w:tcPr>
            <w:tcW w:w="709" w:type="dxa"/>
            <w:vMerge w:val="restart"/>
            <w:textDirection w:val="btLr"/>
            <w:vAlign w:val="center"/>
          </w:tcPr>
          <w:p w14:paraId="25B0BA1D" w14:textId="77777777" w:rsidR="00124A26" w:rsidRPr="00C07B2E" w:rsidRDefault="00124A26" w:rsidP="002D3EBF">
            <w:pPr>
              <w:ind w:left="57" w:right="57" w:firstLine="0"/>
              <w:rPr>
                <w:rFonts w:eastAsia="SimSun"/>
              </w:rPr>
            </w:pPr>
            <w:r w:rsidRPr="00C07B2E">
              <w:rPr>
                <w:rFonts w:eastAsia="SimSun"/>
              </w:rPr>
              <w:t>Кондиционирование</w:t>
            </w:r>
          </w:p>
        </w:tc>
        <w:tc>
          <w:tcPr>
            <w:tcW w:w="1843" w:type="dxa"/>
            <w:vAlign w:val="center"/>
          </w:tcPr>
          <w:p w14:paraId="07E0B0D2" w14:textId="77777777" w:rsidR="00124A26" w:rsidRPr="00C07B2E" w:rsidRDefault="00124A26" w:rsidP="002D3EBF">
            <w:pPr>
              <w:ind w:left="57" w:right="57" w:firstLine="0"/>
              <w:rPr>
                <w:rFonts w:eastAsia="SimSun"/>
              </w:rPr>
            </w:pPr>
            <w:r w:rsidRPr="00C07B2E">
              <w:rPr>
                <w:rFonts w:eastAsia="SimSun"/>
              </w:rPr>
              <w:t>Бусульфан</w:t>
            </w:r>
          </w:p>
        </w:tc>
        <w:tc>
          <w:tcPr>
            <w:tcW w:w="1417" w:type="dxa"/>
            <w:vAlign w:val="center"/>
          </w:tcPr>
          <w:p w14:paraId="51EC2A4D" w14:textId="77777777" w:rsidR="00124A26" w:rsidRPr="00C07B2E" w:rsidRDefault="00124A26" w:rsidP="002D3EBF">
            <w:pPr>
              <w:ind w:left="57" w:right="57" w:firstLine="0"/>
              <w:rPr>
                <w:rFonts w:eastAsia="SimSun"/>
              </w:rPr>
            </w:pPr>
            <w:r w:rsidRPr="00C07B2E">
              <w:rPr>
                <w:rFonts w:eastAsia="SimSun"/>
              </w:rPr>
              <w:t>4 мг/кг</w:t>
            </w:r>
          </w:p>
        </w:tc>
        <w:tc>
          <w:tcPr>
            <w:tcW w:w="1418" w:type="dxa"/>
            <w:vAlign w:val="center"/>
          </w:tcPr>
          <w:p w14:paraId="6C1FA6C9" w14:textId="77777777" w:rsidR="00124A26" w:rsidRPr="00C07B2E" w:rsidRDefault="00124A26" w:rsidP="002D3EBF">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154E4C8E" w14:textId="77777777" w:rsidR="00124A26" w:rsidRPr="00C07B2E" w:rsidRDefault="00124A26" w:rsidP="002D3EBF">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77DBADD6" w14:textId="77777777" w:rsidR="00124A26" w:rsidRPr="00985050" w:rsidRDefault="00124A26" w:rsidP="002D3EBF">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124A26" w:rsidRPr="00C07B2E" w14:paraId="6FA4A855" w14:textId="77777777" w:rsidTr="002D3EBF">
        <w:trPr>
          <w:cantSplit/>
          <w:trHeight w:val="1207"/>
        </w:trPr>
        <w:tc>
          <w:tcPr>
            <w:tcW w:w="709" w:type="dxa"/>
            <w:vMerge/>
            <w:vAlign w:val="center"/>
          </w:tcPr>
          <w:p w14:paraId="0852B75A" w14:textId="77777777" w:rsidR="00124A26" w:rsidRPr="00985050" w:rsidRDefault="00124A26" w:rsidP="002D3EBF">
            <w:pPr>
              <w:ind w:left="57" w:right="57" w:firstLine="0"/>
              <w:rPr>
                <w:rFonts w:eastAsia="SimSun"/>
              </w:rPr>
            </w:pPr>
          </w:p>
        </w:tc>
        <w:tc>
          <w:tcPr>
            <w:tcW w:w="1843" w:type="dxa"/>
            <w:vAlign w:val="center"/>
          </w:tcPr>
          <w:p w14:paraId="6850AC4B" w14:textId="77777777" w:rsidR="00124A26" w:rsidRPr="00C07B2E" w:rsidRDefault="00124A26" w:rsidP="002D3EBF">
            <w:pPr>
              <w:ind w:left="57" w:right="57" w:firstLine="0"/>
              <w:rPr>
                <w:rFonts w:eastAsia="SimSun"/>
              </w:rPr>
            </w:pPr>
            <w:r w:rsidRPr="00C07B2E">
              <w:rPr>
                <w:rFonts w:eastAsia="SimSun"/>
              </w:rPr>
              <w:t>Циклофосфамид</w:t>
            </w:r>
          </w:p>
        </w:tc>
        <w:tc>
          <w:tcPr>
            <w:tcW w:w="1417" w:type="dxa"/>
            <w:vAlign w:val="center"/>
          </w:tcPr>
          <w:p w14:paraId="79EEA6B7" w14:textId="77777777" w:rsidR="00124A26" w:rsidRPr="00C07B2E" w:rsidRDefault="00124A26" w:rsidP="002D3EBF">
            <w:pPr>
              <w:ind w:left="57" w:right="57" w:firstLine="0"/>
              <w:rPr>
                <w:rFonts w:eastAsia="SimSun"/>
              </w:rPr>
            </w:pPr>
            <w:r w:rsidRPr="00C07B2E">
              <w:rPr>
                <w:rFonts w:eastAsia="SimSun"/>
              </w:rPr>
              <w:t>60 мг/кг</w:t>
            </w:r>
          </w:p>
        </w:tc>
        <w:tc>
          <w:tcPr>
            <w:tcW w:w="1418" w:type="dxa"/>
            <w:vAlign w:val="center"/>
          </w:tcPr>
          <w:p w14:paraId="537EA2C8" w14:textId="77777777" w:rsidR="00124A26" w:rsidRPr="00C07B2E" w:rsidRDefault="00124A26" w:rsidP="002D3EBF">
            <w:pPr>
              <w:ind w:left="57" w:right="57" w:firstLine="0"/>
              <w:rPr>
                <w:rFonts w:eastAsia="SimSun"/>
              </w:rPr>
            </w:pPr>
            <w:r w:rsidRPr="00C07B2E">
              <w:rPr>
                <w:rFonts w:eastAsia="SimSun"/>
              </w:rPr>
              <w:t>120 мг/кг</w:t>
            </w:r>
          </w:p>
        </w:tc>
        <w:tc>
          <w:tcPr>
            <w:tcW w:w="1701" w:type="dxa"/>
            <w:vAlign w:val="center"/>
          </w:tcPr>
          <w:p w14:paraId="3C37A680" w14:textId="77777777" w:rsidR="00124A26" w:rsidRPr="00C07B2E" w:rsidRDefault="00124A26" w:rsidP="002D3EBF">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3DFB6028" w14:textId="77777777" w:rsidR="00124A26" w:rsidRPr="00985050" w:rsidRDefault="00124A26" w:rsidP="002D3EBF">
            <w:pPr>
              <w:ind w:left="57" w:right="57" w:firstLine="0"/>
              <w:rPr>
                <w:rFonts w:eastAsia="SimSun"/>
              </w:rPr>
            </w:pPr>
            <w:r w:rsidRPr="00985050">
              <w:rPr>
                <w:rFonts w:eastAsia="SimSun"/>
              </w:rPr>
              <w:t xml:space="preserve">В/в, в течение 2 ч  </w:t>
            </w:r>
          </w:p>
        </w:tc>
      </w:tr>
      <w:tr w:rsidR="00124A26" w:rsidRPr="00C07B2E" w14:paraId="7EBE10A7" w14:textId="77777777" w:rsidTr="002D3EBF">
        <w:trPr>
          <w:cantSplit/>
          <w:trHeight w:val="20"/>
        </w:trPr>
        <w:tc>
          <w:tcPr>
            <w:tcW w:w="709" w:type="dxa"/>
            <w:vMerge w:val="restart"/>
            <w:textDirection w:val="btLr"/>
            <w:vAlign w:val="center"/>
          </w:tcPr>
          <w:p w14:paraId="1ADAC1DD" w14:textId="77777777" w:rsidR="00124A26" w:rsidRPr="00C07B2E" w:rsidRDefault="00124A26" w:rsidP="002D3EBF">
            <w:pPr>
              <w:ind w:left="57" w:right="57" w:firstLine="0"/>
              <w:rPr>
                <w:rFonts w:eastAsia="SimSun"/>
              </w:rPr>
            </w:pPr>
            <w:r w:rsidRPr="00C07B2E">
              <w:rPr>
                <w:rFonts w:eastAsia="SimSun"/>
              </w:rPr>
              <w:t>Профилактика РТПХ</w:t>
            </w:r>
          </w:p>
        </w:tc>
        <w:tc>
          <w:tcPr>
            <w:tcW w:w="1843" w:type="dxa"/>
            <w:vAlign w:val="center"/>
          </w:tcPr>
          <w:p w14:paraId="554BEDDC" w14:textId="77777777" w:rsidR="00124A26" w:rsidRPr="00C07B2E" w:rsidRDefault="00124A26" w:rsidP="002D3EBF">
            <w:pPr>
              <w:ind w:left="57" w:right="57" w:firstLine="0"/>
              <w:rPr>
                <w:rFonts w:eastAsia="SimSun"/>
              </w:rPr>
            </w:pPr>
            <w:r w:rsidRPr="00C07B2E">
              <w:rPr>
                <w:rFonts w:eastAsia="SimSun"/>
              </w:rPr>
              <w:t xml:space="preserve">Циклоспорин </w:t>
            </w:r>
          </w:p>
        </w:tc>
        <w:tc>
          <w:tcPr>
            <w:tcW w:w="1417" w:type="dxa"/>
            <w:vAlign w:val="center"/>
          </w:tcPr>
          <w:p w14:paraId="5CF10210" w14:textId="77777777" w:rsidR="00124A26" w:rsidRPr="00C07B2E" w:rsidRDefault="00124A26" w:rsidP="002D3EBF">
            <w:pPr>
              <w:ind w:left="57" w:right="57" w:firstLine="0"/>
              <w:rPr>
                <w:rFonts w:eastAsia="SimSun"/>
              </w:rPr>
            </w:pPr>
            <w:r w:rsidRPr="00C07B2E">
              <w:rPr>
                <w:rFonts w:eastAsia="SimSun"/>
              </w:rPr>
              <w:t>3 мг/кг</w:t>
            </w:r>
          </w:p>
        </w:tc>
        <w:tc>
          <w:tcPr>
            <w:tcW w:w="1418" w:type="dxa"/>
            <w:vAlign w:val="center"/>
          </w:tcPr>
          <w:p w14:paraId="24E9044B" w14:textId="77777777" w:rsidR="00124A26" w:rsidRPr="00C07B2E" w:rsidRDefault="00124A26" w:rsidP="002D3EBF">
            <w:pPr>
              <w:ind w:left="57" w:right="57" w:firstLine="0"/>
              <w:rPr>
                <w:rFonts w:eastAsia="SimSun"/>
                <w:lang w:val="en-US"/>
              </w:rPr>
            </w:pPr>
            <w:r w:rsidRPr="00C07B2E">
              <w:rPr>
                <w:rFonts w:eastAsia="SimSun"/>
                <w:lang w:val="en-US"/>
              </w:rPr>
              <w:t>–</w:t>
            </w:r>
          </w:p>
        </w:tc>
        <w:tc>
          <w:tcPr>
            <w:tcW w:w="1701" w:type="dxa"/>
            <w:vAlign w:val="center"/>
          </w:tcPr>
          <w:p w14:paraId="1A567AFA" w14:textId="77777777" w:rsidR="00124A26" w:rsidRPr="00C07B2E" w:rsidRDefault="00124A26" w:rsidP="002D3EBF">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02B89879" w14:textId="77777777" w:rsidR="00124A26" w:rsidRPr="00985050" w:rsidRDefault="00124A26" w:rsidP="002D3EBF">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124A26" w:rsidRPr="00C07B2E" w14:paraId="5270D07B" w14:textId="77777777" w:rsidTr="002D3EBF">
        <w:trPr>
          <w:cantSplit/>
          <w:trHeight w:val="20"/>
        </w:trPr>
        <w:tc>
          <w:tcPr>
            <w:tcW w:w="709" w:type="dxa"/>
            <w:vMerge/>
          </w:tcPr>
          <w:p w14:paraId="5C91C770" w14:textId="77777777" w:rsidR="00124A26" w:rsidRPr="00985050" w:rsidRDefault="00124A26" w:rsidP="002D3EBF">
            <w:pPr>
              <w:ind w:left="57" w:right="57" w:firstLine="0"/>
              <w:rPr>
                <w:rFonts w:eastAsia="SimSun"/>
              </w:rPr>
            </w:pPr>
          </w:p>
        </w:tc>
        <w:tc>
          <w:tcPr>
            <w:tcW w:w="1843" w:type="dxa"/>
            <w:vMerge w:val="restart"/>
            <w:vAlign w:val="center"/>
          </w:tcPr>
          <w:p w14:paraId="5F9CEC53" w14:textId="77777777" w:rsidR="00124A26" w:rsidRPr="00C07B2E" w:rsidRDefault="00124A26" w:rsidP="002D3EBF">
            <w:pPr>
              <w:ind w:left="57" w:right="57" w:firstLine="0"/>
              <w:rPr>
                <w:rFonts w:eastAsia="SimSun"/>
              </w:rPr>
            </w:pPr>
            <w:r w:rsidRPr="00C07B2E">
              <w:rPr>
                <w:rFonts w:eastAsia="SimSun"/>
              </w:rPr>
              <w:t>Метотрексат</w:t>
            </w:r>
          </w:p>
        </w:tc>
        <w:tc>
          <w:tcPr>
            <w:tcW w:w="1417" w:type="dxa"/>
            <w:vAlign w:val="center"/>
          </w:tcPr>
          <w:p w14:paraId="222327C9" w14:textId="77777777" w:rsidR="00124A26" w:rsidRPr="00C07B2E" w:rsidRDefault="00124A26" w:rsidP="002D3EBF">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39BA189F" w14:textId="77777777" w:rsidR="00124A26" w:rsidRPr="00C07B2E" w:rsidRDefault="00124A26" w:rsidP="002D3EBF">
            <w:pPr>
              <w:ind w:left="57" w:right="57" w:firstLine="0"/>
              <w:rPr>
                <w:rFonts w:eastAsia="SimSun"/>
              </w:rPr>
            </w:pPr>
            <w:r w:rsidRPr="00C07B2E">
              <w:rPr>
                <w:rFonts w:eastAsia="SimSun"/>
                <w:lang w:val="en-US"/>
              </w:rPr>
              <w:t>–</w:t>
            </w:r>
          </w:p>
        </w:tc>
        <w:tc>
          <w:tcPr>
            <w:tcW w:w="1701" w:type="dxa"/>
            <w:vAlign w:val="center"/>
          </w:tcPr>
          <w:p w14:paraId="334F53FE" w14:textId="77777777" w:rsidR="00124A26" w:rsidRPr="00C07B2E" w:rsidRDefault="00124A26" w:rsidP="002D3EBF">
            <w:pPr>
              <w:ind w:left="57" w:right="57" w:firstLine="0"/>
              <w:rPr>
                <w:rFonts w:eastAsia="SimSun"/>
              </w:rPr>
            </w:pPr>
            <w:r w:rsidRPr="00C07B2E">
              <w:rPr>
                <w:rFonts w:eastAsia="SimSun"/>
              </w:rPr>
              <w:t>+1 день</w:t>
            </w:r>
          </w:p>
        </w:tc>
        <w:tc>
          <w:tcPr>
            <w:tcW w:w="2268" w:type="dxa"/>
            <w:vAlign w:val="center"/>
          </w:tcPr>
          <w:p w14:paraId="05561503" w14:textId="77777777" w:rsidR="00124A26" w:rsidRPr="00C07B2E" w:rsidRDefault="00124A26" w:rsidP="002D3EBF">
            <w:pPr>
              <w:ind w:left="57" w:right="57" w:firstLine="0"/>
              <w:rPr>
                <w:rFonts w:eastAsia="SimSun"/>
              </w:rPr>
            </w:pPr>
            <w:r w:rsidRPr="00C07B2E">
              <w:rPr>
                <w:rFonts w:eastAsia="SimSun"/>
              </w:rPr>
              <w:t>В/в, в 20 мл физ. р-ра</w:t>
            </w:r>
            <w:bookmarkStart w:id="188" w:name="OLE_LINK12"/>
            <w:bookmarkStart w:id="189" w:name="OLE_LINK13"/>
            <w:r w:rsidRPr="00C07B2E">
              <w:rPr>
                <w:rFonts w:eastAsia="SimSun"/>
              </w:rPr>
              <w:t xml:space="preserve"> </w:t>
            </w:r>
            <w:bookmarkEnd w:id="188"/>
            <w:bookmarkEnd w:id="189"/>
            <w:r w:rsidRPr="00C07B2E">
              <w:rPr>
                <w:rFonts w:eastAsia="SimSun"/>
              </w:rPr>
              <w:t xml:space="preserve"> </w:t>
            </w:r>
          </w:p>
        </w:tc>
      </w:tr>
      <w:tr w:rsidR="00124A26" w:rsidRPr="00C07B2E" w14:paraId="508FAD26" w14:textId="77777777" w:rsidTr="002D3EBF">
        <w:trPr>
          <w:cantSplit/>
          <w:trHeight w:val="464"/>
        </w:trPr>
        <w:tc>
          <w:tcPr>
            <w:tcW w:w="709" w:type="dxa"/>
            <w:vMerge/>
          </w:tcPr>
          <w:p w14:paraId="4CFAE7F5" w14:textId="77777777" w:rsidR="00124A26" w:rsidRPr="00C07B2E" w:rsidRDefault="00124A26" w:rsidP="002D3EBF">
            <w:pPr>
              <w:ind w:left="57" w:right="57" w:firstLine="0"/>
              <w:rPr>
                <w:rFonts w:eastAsia="SimSun"/>
              </w:rPr>
            </w:pPr>
          </w:p>
        </w:tc>
        <w:tc>
          <w:tcPr>
            <w:tcW w:w="1843" w:type="dxa"/>
            <w:vMerge/>
            <w:vAlign w:val="center"/>
          </w:tcPr>
          <w:p w14:paraId="50A183B6" w14:textId="77777777" w:rsidR="00124A26" w:rsidRPr="00C07B2E" w:rsidRDefault="00124A26" w:rsidP="002D3EBF">
            <w:pPr>
              <w:ind w:left="57" w:right="57" w:firstLine="0"/>
              <w:rPr>
                <w:rFonts w:eastAsia="SimSun"/>
              </w:rPr>
            </w:pPr>
          </w:p>
        </w:tc>
        <w:tc>
          <w:tcPr>
            <w:tcW w:w="1417" w:type="dxa"/>
            <w:vAlign w:val="center"/>
          </w:tcPr>
          <w:p w14:paraId="5F46B18F" w14:textId="77777777" w:rsidR="00124A26" w:rsidRPr="00C07B2E" w:rsidRDefault="00124A26" w:rsidP="002D3EBF">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3616AFFD" w14:textId="77777777" w:rsidR="00124A26" w:rsidRPr="00C07B2E" w:rsidRDefault="00124A26" w:rsidP="002D3EBF">
            <w:pPr>
              <w:ind w:left="57" w:right="57" w:firstLine="0"/>
              <w:rPr>
                <w:rFonts w:eastAsia="SimSun"/>
              </w:rPr>
            </w:pPr>
            <w:r w:rsidRPr="00C07B2E">
              <w:rPr>
                <w:rFonts w:eastAsia="SimSun"/>
                <w:lang w:val="en-US"/>
              </w:rPr>
              <w:t>–</w:t>
            </w:r>
          </w:p>
        </w:tc>
        <w:tc>
          <w:tcPr>
            <w:tcW w:w="1701" w:type="dxa"/>
            <w:vAlign w:val="center"/>
          </w:tcPr>
          <w:p w14:paraId="1F6A4C1D" w14:textId="77777777" w:rsidR="00124A26" w:rsidRPr="00C07B2E" w:rsidRDefault="00124A26" w:rsidP="002D3EBF">
            <w:pPr>
              <w:ind w:left="57" w:right="57" w:firstLine="0"/>
              <w:rPr>
                <w:rFonts w:eastAsia="SimSun"/>
              </w:rPr>
            </w:pPr>
            <w:r w:rsidRPr="00C07B2E">
              <w:rPr>
                <w:rFonts w:eastAsia="SimSun"/>
              </w:rPr>
              <w:t>+3, +6, +11 дни</w:t>
            </w:r>
          </w:p>
        </w:tc>
        <w:tc>
          <w:tcPr>
            <w:tcW w:w="2268" w:type="dxa"/>
            <w:vAlign w:val="center"/>
          </w:tcPr>
          <w:p w14:paraId="4BF6A7C9" w14:textId="77777777" w:rsidR="00124A26" w:rsidRPr="00C07B2E" w:rsidRDefault="00124A26" w:rsidP="002D3EBF">
            <w:pPr>
              <w:ind w:left="57" w:right="57" w:firstLine="0"/>
              <w:rPr>
                <w:rFonts w:eastAsia="SimSun"/>
              </w:rPr>
            </w:pPr>
            <w:r w:rsidRPr="00C07B2E">
              <w:rPr>
                <w:rFonts w:eastAsia="SimSun"/>
              </w:rPr>
              <w:t xml:space="preserve">В/в, в 20 мл физ. р-ра  </w:t>
            </w:r>
          </w:p>
        </w:tc>
      </w:tr>
      <w:bookmarkEnd w:id="187"/>
    </w:tbl>
    <w:p w14:paraId="32F2708F" w14:textId="77777777" w:rsidR="00124A26" w:rsidRPr="00C07B2E" w:rsidRDefault="00124A26" w:rsidP="00124A26">
      <w:pPr>
        <w:rPr>
          <w:rFonts w:eastAsia="SimSun"/>
        </w:rPr>
      </w:pPr>
    </w:p>
    <w:p w14:paraId="19D4EB0E" w14:textId="77777777" w:rsidR="00124A26" w:rsidRPr="00C07B2E" w:rsidRDefault="00124A26" w:rsidP="00124A26">
      <w:pPr>
        <w:rPr>
          <w:rFonts w:eastAsia="SimSun"/>
        </w:rPr>
      </w:pPr>
      <w:bookmarkStart w:id="190"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90"/>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124A26" w:rsidRPr="00C07B2E" w14:paraId="1E0FA275" w14:textId="77777777" w:rsidTr="002D3EBF">
        <w:trPr>
          <w:cantSplit/>
          <w:trHeight w:val="20"/>
          <w:tblHeader/>
        </w:trPr>
        <w:tc>
          <w:tcPr>
            <w:tcW w:w="376" w:type="pct"/>
            <w:vAlign w:val="center"/>
          </w:tcPr>
          <w:p w14:paraId="184A280B" w14:textId="77777777" w:rsidR="00124A26" w:rsidRPr="00C07B2E" w:rsidRDefault="00124A26" w:rsidP="002D3EBF">
            <w:pPr>
              <w:ind w:firstLine="0"/>
              <w:rPr>
                <w:rFonts w:eastAsia="SimSun"/>
              </w:rPr>
            </w:pPr>
          </w:p>
        </w:tc>
        <w:tc>
          <w:tcPr>
            <w:tcW w:w="1027" w:type="pct"/>
            <w:vAlign w:val="center"/>
          </w:tcPr>
          <w:p w14:paraId="6FEEEB0F" w14:textId="77777777" w:rsidR="00124A26" w:rsidRPr="00C07B2E" w:rsidRDefault="00124A26" w:rsidP="002D3EBF">
            <w:pPr>
              <w:ind w:firstLine="0"/>
              <w:rPr>
                <w:rFonts w:eastAsia="SimSun"/>
              </w:rPr>
            </w:pPr>
            <w:r w:rsidRPr="00C07B2E">
              <w:rPr>
                <w:rFonts w:eastAsia="SimSun"/>
              </w:rPr>
              <w:t>Препарат</w:t>
            </w:r>
          </w:p>
        </w:tc>
        <w:tc>
          <w:tcPr>
            <w:tcW w:w="718" w:type="pct"/>
            <w:vAlign w:val="center"/>
          </w:tcPr>
          <w:p w14:paraId="3BBCA013" w14:textId="77777777" w:rsidR="00124A26" w:rsidRPr="00C07B2E" w:rsidRDefault="00124A26" w:rsidP="002D3EBF">
            <w:pPr>
              <w:ind w:firstLine="0"/>
              <w:rPr>
                <w:rFonts w:eastAsia="SimSun"/>
              </w:rPr>
            </w:pPr>
            <w:r w:rsidRPr="00C07B2E">
              <w:rPr>
                <w:rFonts w:eastAsia="SimSun"/>
              </w:rPr>
              <w:t>Суточная доза</w:t>
            </w:r>
          </w:p>
        </w:tc>
        <w:tc>
          <w:tcPr>
            <w:tcW w:w="757" w:type="pct"/>
            <w:vAlign w:val="center"/>
          </w:tcPr>
          <w:p w14:paraId="4E55DC08" w14:textId="77777777" w:rsidR="00124A26" w:rsidRPr="00C07B2E" w:rsidRDefault="00124A26" w:rsidP="002D3EBF">
            <w:pPr>
              <w:ind w:firstLine="0"/>
              <w:rPr>
                <w:rFonts w:eastAsia="SimSun"/>
              </w:rPr>
            </w:pPr>
            <w:r w:rsidRPr="00C07B2E">
              <w:rPr>
                <w:rFonts w:eastAsia="SimSun"/>
              </w:rPr>
              <w:t>Курсовая доза</w:t>
            </w:r>
          </w:p>
        </w:tc>
        <w:tc>
          <w:tcPr>
            <w:tcW w:w="928" w:type="pct"/>
            <w:vAlign w:val="center"/>
          </w:tcPr>
          <w:p w14:paraId="4EE704A9" w14:textId="77777777" w:rsidR="00124A26" w:rsidRPr="00C07B2E" w:rsidRDefault="00124A26" w:rsidP="002D3EBF">
            <w:pPr>
              <w:ind w:firstLine="0"/>
              <w:rPr>
                <w:rFonts w:eastAsia="SimSun"/>
              </w:rPr>
            </w:pPr>
            <w:r w:rsidRPr="00C07B2E">
              <w:rPr>
                <w:rFonts w:eastAsia="SimSun"/>
              </w:rPr>
              <w:t>Дни введения</w:t>
            </w:r>
          </w:p>
        </w:tc>
        <w:tc>
          <w:tcPr>
            <w:tcW w:w="1193" w:type="pct"/>
            <w:vAlign w:val="center"/>
          </w:tcPr>
          <w:p w14:paraId="0FAA9480"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1169BD86" w14:textId="77777777" w:rsidTr="002D3EBF">
        <w:trPr>
          <w:cantSplit/>
          <w:trHeight w:val="20"/>
        </w:trPr>
        <w:tc>
          <w:tcPr>
            <w:tcW w:w="376" w:type="pct"/>
            <w:vMerge w:val="restart"/>
            <w:textDirection w:val="btLr"/>
            <w:vAlign w:val="center"/>
          </w:tcPr>
          <w:p w14:paraId="58D81F92" w14:textId="77777777" w:rsidR="00124A26" w:rsidRPr="00C07B2E" w:rsidRDefault="00124A26" w:rsidP="002D3EBF">
            <w:pPr>
              <w:ind w:firstLine="0"/>
              <w:rPr>
                <w:rFonts w:eastAsia="SimSun"/>
              </w:rPr>
            </w:pPr>
            <w:r w:rsidRPr="00C07B2E">
              <w:rPr>
                <w:rFonts w:eastAsia="SimSun"/>
              </w:rPr>
              <w:t>Кондиционирование</w:t>
            </w:r>
          </w:p>
        </w:tc>
        <w:tc>
          <w:tcPr>
            <w:tcW w:w="1027" w:type="pct"/>
            <w:vAlign w:val="center"/>
          </w:tcPr>
          <w:p w14:paraId="763FFF4C" w14:textId="77777777" w:rsidR="00124A26" w:rsidRPr="00C07B2E" w:rsidRDefault="00124A26" w:rsidP="002D3EBF">
            <w:pPr>
              <w:ind w:firstLine="0"/>
              <w:rPr>
                <w:rFonts w:eastAsia="SimSun"/>
              </w:rPr>
            </w:pPr>
            <w:r w:rsidRPr="00C07B2E">
              <w:rPr>
                <w:rFonts w:eastAsia="SimSun"/>
              </w:rPr>
              <w:t>ТТО</w:t>
            </w:r>
          </w:p>
        </w:tc>
        <w:tc>
          <w:tcPr>
            <w:tcW w:w="718" w:type="pct"/>
            <w:vAlign w:val="center"/>
          </w:tcPr>
          <w:p w14:paraId="10320FF5" w14:textId="77777777" w:rsidR="00124A26" w:rsidRPr="00C07B2E" w:rsidRDefault="00124A26" w:rsidP="002D3EBF">
            <w:pPr>
              <w:ind w:firstLine="0"/>
              <w:rPr>
                <w:rFonts w:eastAsia="SimSun"/>
              </w:rPr>
            </w:pPr>
            <w:r w:rsidRPr="00C07B2E">
              <w:rPr>
                <w:rFonts w:eastAsia="SimSun"/>
              </w:rPr>
              <w:t>4 Гр</w:t>
            </w:r>
          </w:p>
        </w:tc>
        <w:tc>
          <w:tcPr>
            <w:tcW w:w="757" w:type="pct"/>
            <w:vAlign w:val="center"/>
          </w:tcPr>
          <w:p w14:paraId="6B9ADB87" w14:textId="77777777" w:rsidR="00124A26" w:rsidRPr="00C07B2E" w:rsidRDefault="00124A26" w:rsidP="002D3EBF">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2EE4CCB8" w14:textId="77777777" w:rsidR="00124A26" w:rsidRPr="00C07B2E" w:rsidRDefault="00124A26" w:rsidP="002D3EBF">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1A8E804B" w14:textId="77777777" w:rsidR="00124A26" w:rsidRPr="00C07B2E" w:rsidRDefault="00124A26" w:rsidP="002D3EBF">
            <w:pPr>
              <w:ind w:firstLine="0"/>
              <w:rPr>
                <w:rFonts w:eastAsia="SimSun"/>
              </w:rPr>
            </w:pPr>
            <w:r w:rsidRPr="00C07B2E">
              <w:rPr>
                <w:rFonts w:eastAsia="SimSun"/>
              </w:rPr>
              <w:t>6 фракций по 2 Гр 2 раза в день в течение 3-х дней  с экранированием легких.</w:t>
            </w:r>
          </w:p>
          <w:p w14:paraId="67DC81BA" w14:textId="77777777" w:rsidR="00124A26" w:rsidRPr="00C07B2E" w:rsidRDefault="00124A26" w:rsidP="002D3EBF">
            <w:pPr>
              <w:ind w:firstLine="0"/>
              <w:rPr>
                <w:rFonts w:eastAsia="SimSun"/>
              </w:rPr>
            </w:pPr>
          </w:p>
        </w:tc>
      </w:tr>
      <w:tr w:rsidR="00124A26" w:rsidRPr="00C07B2E" w14:paraId="707A84E0" w14:textId="77777777" w:rsidTr="002D3EBF">
        <w:trPr>
          <w:cantSplit/>
          <w:trHeight w:val="1207"/>
        </w:trPr>
        <w:tc>
          <w:tcPr>
            <w:tcW w:w="376" w:type="pct"/>
            <w:vMerge/>
            <w:vAlign w:val="center"/>
          </w:tcPr>
          <w:p w14:paraId="2098884F" w14:textId="77777777" w:rsidR="00124A26" w:rsidRPr="00C07B2E" w:rsidRDefault="00124A26" w:rsidP="002D3EBF">
            <w:pPr>
              <w:ind w:firstLine="0"/>
              <w:rPr>
                <w:rFonts w:eastAsia="SimSun"/>
              </w:rPr>
            </w:pPr>
          </w:p>
        </w:tc>
        <w:tc>
          <w:tcPr>
            <w:tcW w:w="1027" w:type="pct"/>
            <w:vAlign w:val="center"/>
          </w:tcPr>
          <w:p w14:paraId="16B2153F" w14:textId="77777777" w:rsidR="00124A26" w:rsidRPr="00C07B2E" w:rsidRDefault="00124A26" w:rsidP="002D3EBF">
            <w:pPr>
              <w:ind w:firstLine="0"/>
              <w:rPr>
                <w:rFonts w:eastAsia="SimSun"/>
              </w:rPr>
            </w:pPr>
            <w:r w:rsidRPr="00C07B2E">
              <w:rPr>
                <w:rFonts w:eastAsia="SimSun"/>
              </w:rPr>
              <w:t>Циклофосфамид</w:t>
            </w:r>
          </w:p>
        </w:tc>
        <w:tc>
          <w:tcPr>
            <w:tcW w:w="718" w:type="pct"/>
            <w:vAlign w:val="center"/>
          </w:tcPr>
          <w:p w14:paraId="48E5BD7F" w14:textId="77777777" w:rsidR="00124A26" w:rsidRPr="00C07B2E" w:rsidRDefault="00124A26" w:rsidP="002D3EBF">
            <w:pPr>
              <w:ind w:firstLine="0"/>
              <w:rPr>
                <w:rFonts w:eastAsia="SimSun"/>
              </w:rPr>
            </w:pPr>
            <w:r w:rsidRPr="00C07B2E">
              <w:rPr>
                <w:rFonts w:eastAsia="SimSun"/>
              </w:rPr>
              <w:t>60 мг/кг</w:t>
            </w:r>
          </w:p>
        </w:tc>
        <w:tc>
          <w:tcPr>
            <w:tcW w:w="757" w:type="pct"/>
            <w:vAlign w:val="center"/>
          </w:tcPr>
          <w:p w14:paraId="30A3800A" w14:textId="77777777" w:rsidR="00124A26" w:rsidRPr="00C07B2E" w:rsidRDefault="00124A26" w:rsidP="002D3EBF">
            <w:pPr>
              <w:ind w:firstLine="0"/>
              <w:rPr>
                <w:rFonts w:eastAsia="SimSun"/>
              </w:rPr>
            </w:pPr>
            <w:r w:rsidRPr="00C07B2E">
              <w:rPr>
                <w:rFonts w:eastAsia="SimSun"/>
              </w:rPr>
              <w:t>120 мг/кг</w:t>
            </w:r>
          </w:p>
        </w:tc>
        <w:tc>
          <w:tcPr>
            <w:tcW w:w="928" w:type="pct"/>
            <w:vAlign w:val="center"/>
          </w:tcPr>
          <w:p w14:paraId="0B73BD61" w14:textId="77777777" w:rsidR="00124A26" w:rsidRPr="00C07B2E" w:rsidRDefault="00124A26" w:rsidP="002D3EBF">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7234D920" w14:textId="77777777" w:rsidR="00124A26" w:rsidRPr="00C07B2E" w:rsidRDefault="00124A26" w:rsidP="002D3EBF">
            <w:pPr>
              <w:ind w:firstLine="0"/>
              <w:rPr>
                <w:rFonts w:eastAsia="SimSun"/>
              </w:rPr>
            </w:pPr>
            <w:r w:rsidRPr="00C07B2E">
              <w:rPr>
                <w:rFonts w:eastAsia="SimSun"/>
              </w:rPr>
              <w:t xml:space="preserve">В/в, в течение 2 ч </w:t>
            </w:r>
          </w:p>
        </w:tc>
      </w:tr>
      <w:tr w:rsidR="00124A26" w:rsidRPr="00C07B2E" w14:paraId="2A5999B2" w14:textId="77777777" w:rsidTr="002D3EBF">
        <w:trPr>
          <w:cantSplit/>
          <w:trHeight w:val="20"/>
        </w:trPr>
        <w:tc>
          <w:tcPr>
            <w:tcW w:w="376" w:type="pct"/>
            <w:vMerge w:val="restart"/>
            <w:textDirection w:val="btLr"/>
            <w:vAlign w:val="center"/>
          </w:tcPr>
          <w:p w14:paraId="27488714" w14:textId="77777777" w:rsidR="00124A26" w:rsidRPr="00C07B2E" w:rsidRDefault="00124A26" w:rsidP="002D3EBF">
            <w:pPr>
              <w:ind w:firstLine="0"/>
              <w:rPr>
                <w:rFonts w:eastAsia="SimSun"/>
              </w:rPr>
            </w:pPr>
            <w:r w:rsidRPr="00C07B2E">
              <w:rPr>
                <w:rFonts w:eastAsia="SimSun"/>
              </w:rPr>
              <w:t>Профилактика РТПХ</w:t>
            </w:r>
          </w:p>
        </w:tc>
        <w:tc>
          <w:tcPr>
            <w:tcW w:w="1027" w:type="pct"/>
            <w:vAlign w:val="center"/>
          </w:tcPr>
          <w:p w14:paraId="2472CDEE" w14:textId="77777777" w:rsidR="00124A26" w:rsidRPr="00C07B2E" w:rsidRDefault="00124A26" w:rsidP="002D3EBF">
            <w:pPr>
              <w:ind w:firstLine="0"/>
              <w:rPr>
                <w:rFonts w:eastAsia="SimSun"/>
              </w:rPr>
            </w:pPr>
            <w:r w:rsidRPr="00C07B2E">
              <w:rPr>
                <w:rFonts w:eastAsia="SimSun"/>
              </w:rPr>
              <w:t xml:space="preserve">Циклоспорин </w:t>
            </w:r>
          </w:p>
        </w:tc>
        <w:tc>
          <w:tcPr>
            <w:tcW w:w="718" w:type="pct"/>
            <w:vAlign w:val="center"/>
          </w:tcPr>
          <w:p w14:paraId="6352D7C2" w14:textId="77777777" w:rsidR="00124A26" w:rsidRPr="00C07B2E" w:rsidRDefault="00124A26" w:rsidP="002D3EBF">
            <w:pPr>
              <w:ind w:firstLine="0"/>
              <w:rPr>
                <w:rFonts w:eastAsia="SimSun"/>
              </w:rPr>
            </w:pPr>
            <w:r w:rsidRPr="00C07B2E">
              <w:rPr>
                <w:rFonts w:eastAsia="SimSun"/>
              </w:rPr>
              <w:t>3 мг/кг</w:t>
            </w:r>
          </w:p>
        </w:tc>
        <w:tc>
          <w:tcPr>
            <w:tcW w:w="757" w:type="pct"/>
            <w:vAlign w:val="center"/>
          </w:tcPr>
          <w:p w14:paraId="7C2C256F" w14:textId="77777777" w:rsidR="00124A26" w:rsidRPr="00C07B2E" w:rsidRDefault="00124A26" w:rsidP="002D3EBF">
            <w:pPr>
              <w:ind w:firstLine="0"/>
              <w:rPr>
                <w:rFonts w:eastAsia="SimSun"/>
                <w:lang w:val="en-US"/>
              </w:rPr>
            </w:pPr>
            <w:r w:rsidRPr="00C07B2E">
              <w:rPr>
                <w:rFonts w:eastAsia="SimSun"/>
                <w:lang w:val="en-US"/>
              </w:rPr>
              <w:t>–</w:t>
            </w:r>
          </w:p>
        </w:tc>
        <w:tc>
          <w:tcPr>
            <w:tcW w:w="928" w:type="pct"/>
            <w:vAlign w:val="center"/>
          </w:tcPr>
          <w:p w14:paraId="44A50C1C" w14:textId="77777777" w:rsidR="00124A26" w:rsidRPr="00C07B2E" w:rsidRDefault="00124A26" w:rsidP="002D3EBF">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0ACE6086" w14:textId="77777777" w:rsidR="00124A26" w:rsidRPr="00985050" w:rsidRDefault="00124A26" w:rsidP="002D3EBF">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124A26" w:rsidRPr="00C07B2E" w14:paraId="635DF287" w14:textId="77777777" w:rsidTr="002D3EBF">
        <w:trPr>
          <w:cantSplit/>
          <w:trHeight w:val="20"/>
        </w:trPr>
        <w:tc>
          <w:tcPr>
            <w:tcW w:w="376" w:type="pct"/>
            <w:vMerge/>
          </w:tcPr>
          <w:p w14:paraId="4A6A112A" w14:textId="77777777" w:rsidR="00124A26" w:rsidRPr="00985050" w:rsidRDefault="00124A26" w:rsidP="002D3EBF">
            <w:pPr>
              <w:ind w:firstLine="0"/>
              <w:rPr>
                <w:rFonts w:eastAsia="SimSun"/>
              </w:rPr>
            </w:pPr>
          </w:p>
        </w:tc>
        <w:tc>
          <w:tcPr>
            <w:tcW w:w="1027" w:type="pct"/>
            <w:vMerge w:val="restart"/>
            <w:vAlign w:val="center"/>
          </w:tcPr>
          <w:p w14:paraId="62214761" w14:textId="77777777" w:rsidR="00124A26" w:rsidRPr="00C07B2E" w:rsidRDefault="00124A26" w:rsidP="002D3EBF">
            <w:pPr>
              <w:ind w:firstLine="0"/>
              <w:rPr>
                <w:rFonts w:eastAsia="SimSun"/>
              </w:rPr>
            </w:pPr>
            <w:r w:rsidRPr="00C07B2E">
              <w:rPr>
                <w:rFonts w:eastAsia="SimSun"/>
              </w:rPr>
              <w:t>Метотрексат</w:t>
            </w:r>
          </w:p>
        </w:tc>
        <w:tc>
          <w:tcPr>
            <w:tcW w:w="718" w:type="pct"/>
            <w:vAlign w:val="center"/>
          </w:tcPr>
          <w:p w14:paraId="31BC4D40" w14:textId="77777777" w:rsidR="00124A26" w:rsidRPr="00C07B2E" w:rsidRDefault="00124A26" w:rsidP="002D3EBF">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1FEC5124" w14:textId="77777777" w:rsidR="00124A26" w:rsidRPr="00C07B2E" w:rsidRDefault="00124A26" w:rsidP="002D3EBF">
            <w:pPr>
              <w:ind w:firstLine="0"/>
              <w:rPr>
                <w:rFonts w:eastAsia="SimSun"/>
              </w:rPr>
            </w:pPr>
            <w:r w:rsidRPr="00C07B2E">
              <w:rPr>
                <w:rFonts w:eastAsia="SimSun"/>
                <w:lang w:val="en-US"/>
              </w:rPr>
              <w:t>–</w:t>
            </w:r>
          </w:p>
        </w:tc>
        <w:tc>
          <w:tcPr>
            <w:tcW w:w="928" w:type="pct"/>
            <w:vAlign w:val="center"/>
          </w:tcPr>
          <w:p w14:paraId="47F19118" w14:textId="77777777" w:rsidR="00124A26" w:rsidRPr="00C07B2E" w:rsidRDefault="00124A26" w:rsidP="002D3EBF">
            <w:pPr>
              <w:ind w:firstLine="0"/>
              <w:rPr>
                <w:rFonts w:eastAsia="SimSun"/>
              </w:rPr>
            </w:pPr>
            <w:r w:rsidRPr="00C07B2E">
              <w:rPr>
                <w:rFonts w:eastAsia="SimSun"/>
              </w:rPr>
              <w:t>+1 день</w:t>
            </w:r>
          </w:p>
        </w:tc>
        <w:tc>
          <w:tcPr>
            <w:tcW w:w="1193" w:type="pct"/>
            <w:vAlign w:val="center"/>
          </w:tcPr>
          <w:p w14:paraId="19581658" w14:textId="77777777" w:rsidR="00124A26" w:rsidRPr="00C07B2E" w:rsidRDefault="00124A26" w:rsidP="002D3EBF">
            <w:pPr>
              <w:ind w:firstLine="0"/>
              <w:rPr>
                <w:rFonts w:eastAsia="SimSun"/>
              </w:rPr>
            </w:pPr>
            <w:r w:rsidRPr="00C07B2E">
              <w:rPr>
                <w:rFonts w:eastAsia="SimSun"/>
              </w:rPr>
              <w:t>В/в, в 20 мл физ. р-ра</w:t>
            </w:r>
          </w:p>
        </w:tc>
      </w:tr>
      <w:tr w:rsidR="00124A26" w:rsidRPr="00C07B2E" w14:paraId="4E2BDC4D" w14:textId="77777777" w:rsidTr="002D3EBF">
        <w:trPr>
          <w:cantSplit/>
          <w:trHeight w:val="464"/>
        </w:trPr>
        <w:tc>
          <w:tcPr>
            <w:tcW w:w="376" w:type="pct"/>
            <w:vMerge/>
          </w:tcPr>
          <w:p w14:paraId="262E069A" w14:textId="77777777" w:rsidR="00124A26" w:rsidRPr="00C07B2E" w:rsidRDefault="00124A26" w:rsidP="002D3EBF">
            <w:pPr>
              <w:ind w:firstLine="0"/>
              <w:rPr>
                <w:rFonts w:eastAsia="SimSun"/>
              </w:rPr>
            </w:pPr>
          </w:p>
        </w:tc>
        <w:tc>
          <w:tcPr>
            <w:tcW w:w="1027" w:type="pct"/>
            <w:vMerge/>
            <w:vAlign w:val="center"/>
          </w:tcPr>
          <w:p w14:paraId="4EC00874" w14:textId="77777777" w:rsidR="00124A26" w:rsidRPr="00C07B2E" w:rsidRDefault="00124A26" w:rsidP="002D3EBF">
            <w:pPr>
              <w:ind w:firstLine="0"/>
              <w:rPr>
                <w:rFonts w:eastAsia="SimSun"/>
              </w:rPr>
            </w:pPr>
          </w:p>
        </w:tc>
        <w:tc>
          <w:tcPr>
            <w:tcW w:w="718" w:type="pct"/>
            <w:vAlign w:val="center"/>
          </w:tcPr>
          <w:p w14:paraId="3811210F" w14:textId="77777777" w:rsidR="00124A26" w:rsidRPr="00C07B2E" w:rsidRDefault="00124A26" w:rsidP="002D3EBF">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042E0AE7" w14:textId="77777777" w:rsidR="00124A26" w:rsidRPr="00C07B2E" w:rsidRDefault="00124A26" w:rsidP="002D3EBF">
            <w:pPr>
              <w:ind w:firstLine="0"/>
              <w:rPr>
                <w:rFonts w:eastAsia="SimSun"/>
              </w:rPr>
            </w:pPr>
            <w:r w:rsidRPr="00C07B2E">
              <w:rPr>
                <w:rFonts w:eastAsia="SimSun"/>
                <w:lang w:val="en-US"/>
              </w:rPr>
              <w:t>–</w:t>
            </w:r>
          </w:p>
        </w:tc>
        <w:tc>
          <w:tcPr>
            <w:tcW w:w="928" w:type="pct"/>
            <w:vAlign w:val="center"/>
          </w:tcPr>
          <w:p w14:paraId="7564FA36" w14:textId="77777777" w:rsidR="00124A26" w:rsidRPr="00C07B2E" w:rsidRDefault="00124A26" w:rsidP="002D3EBF">
            <w:pPr>
              <w:ind w:firstLine="0"/>
              <w:rPr>
                <w:rFonts w:eastAsia="SimSun"/>
              </w:rPr>
            </w:pPr>
            <w:r w:rsidRPr="00C07B2E">
              <w:rPr>
                <w:rFonts w:eastAsia="SimSun"/>
              </w:rPr>
              <w:t>+3, +6, +11 дни</w:t>
            </w:r>
          </w:p>
        </w:tc>
        <w:tc>
          <w:tcPr>
            <w:tcW w:w="1193" w:type="pct"/>
            <w:vAlign w:val="center"/>
          </w:tcPr>
          <w:p w14:paraId="3DDFCF98" w14:textId="77777777" w:rsidR="00124A26" w:rsidRPr="00C07B2E" w:rsidRDefault="00124A26" w:rsidP="002D3EBF">
            <w:pPr>
              <w:ind w:firstLine="0"/>
              <w:rPr>
                <w:rFonts w:eastAsia="SimSun"/>
              </w:rPr>
            </w:pPr>
            <w:r w:rsidRPr="00C07B2E">
              <w:rPr>
                <w:rFonts w:eastAsia="SimSun"/>
              </w:rPr>
              <w:t xml:space="preserve">В/в, в 20 мл физ. р-ра </w:t>
            </w:r>
          </w:p>
        </w:tc>
      </w:tr>
    </w:tbl>
    <w:p w14:paraId="03AF46E6" w14:textId="77777777" w:rsidR="00124A26" w:rsidRPr="00C07B2E" w:rsidRDefault="00124A26" w:rsidP="00124A26">
      <w:pPr>
        <w:rPr>
          <w:rFonts w:eastAsia="SimSun"/>
        </w:rPr>
      </w:pPr>
    </w:p>
    <w:p w14:paraId="763F9F9F" w14:textId="77777777" w:rsidR="00124A26" w:rsidRPr="00C07B2E" w:rsidRDefault="00124A26" w:rsidP="00124A26">
      <w:pPr>
        <w:rPr>
          <w:rFonts w:eastAsia="SimSun"/>
        </w:rPr>
      </w:pPr>
      <w:bookmarkStart w:id="191"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91"/>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124A26" w:rsidRPr="00C07B2E" w14:paraId="4C15585C" w14:textId="77777777" w:rsidTr="002D3EBF">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1DB8E34" w14:textId="77777777" w:rsidR="00124A26" w:rsidRPr="00470D3D" w:rsidRDefault="00124A26"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EB02AF" w14:textId="77777777" w:rsidR="00124A26" w:rsidRPr="00C07B2E" w:rsidRDefault="00124A26" w:rsidP="002D3EBF">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D2CA57" w14:textId="77777777" w:rsidR="00124A26" w:rsidRPr="00C07B2E" w:rsidRDefault="00124A26" w:rsidP="002D3EBF">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A9697C" w14:textId="77777777" w:rsidR="00124A26" w:rsidRPr="00C07B2E" w:rsidRDefault="00124A26" w:rsidP="002D3EBF">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4099E2" w14:textId="77777777" w:rsidR="00124A26" w:rsidRPr="00C07B2E" w:rsidRDefault="00124A26" w:rsidP="002D3EBF">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5C32CA" w14:textId="77777777" w:rsidR="00124A26" w:rsidRPr="00C07B2E" w:rsidRDefault="00124A26" w:rsidP="002D3EBF">
            <w:pPr>
              <w:ind w:firstLine="0"/>
            </w:pPr>
            <w:r w:rsidRPr="00C07B2E">
              <w:rPr>
                <w:rFonts w:eastAsia="SimSun"/>
              </w:rPr>
              <w:t>Порядок введения</w:t>
            </w:r>
          </w:p>
        </w:tc>
      </w:tr>
      <w:tr w:rsidR="00124A26" w:rsidRPr="00C07B2E" w14:paraId="3B08A7F8"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9EB9E41" w14:textId="77777777" w:rsidR="00124A26" w:rsidRPr="00C07B2E" w:rsidRDefault="00124A26" w:rsidP="002D3EBF">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2325D8" w14:textId="77777777" w:rsidR="00124A26" w:rsidRPr="00C07B2E" w:rsidRDefault="00124A26" w:rsidP="002D3EBF">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6F771B" w14:textId="77777777" w:rsidR="00124A26" w:rsidRPr="00C07B2E" w:rsidRDefault="00124A26" w:rsidP="002D3EBF">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392406" w14:textId="77777777" w:rsidR="00124A26" w:rsidRPr="00C07B2E" w:rsidRDefault="00124A26" w:rsidP="002D3EBF">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27AC28" w14:textId="77777777" w:rsidR="00124A26" w:rsidRPr="00C07B2E" w:rsidRDefault="00124A26" w:rsidP="002D3EBF">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045A4A" w14:textId="77777777" w:rsidR="00124A26" w:rsidRPr="00C07B2E" w:rsidRDefault="00124A26" w:rsidP="002D3EBF">
            <w:pPr>
              <w:ind w:firstLine="0"/>
            </w:pPr>
            <w:r w:rsidRPr="00C07B2E">
              <w:rPr>
                <w:rFonts w:eastAsia="SimSun"/>
              </w:rPr>
              <w:t>В/в, в течение 30 - 60 мин</w:t>
            </w:r>
          </w:p>
        </w:tc>
      </w:tr>
      <w:tr w:rsidR="00124A26" w:rsidRPr="00C07B2E" w14:paraId="4DEC5017" w14:textId="77777777" w:rsidTr="002D3EBF">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209BD3" w14:textId="77777777" w:rsidR="00124A26" w:rsidRPr="00C07B2E" w:rsidRDefault="00124A26"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06D97A" w14:textId="77777777" w:rsidR="00124A26" w:rsidRPr="00C07B2E" w:rsidRDefault="00124A26" w:rsidP="002D3EBF">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D1DF68" w14:textId="77777777" w:rsidR="00124A26" w:rsidRPr="00C07B2E" w:rsidRDefault="00124A26" w:rsidP="002D3EBF">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747A91" w14:textId="77777777" w:rsidR="00124A26" w:rsidRPr="00C07B2E" w:rsidRDefault="00124A26" w:rsidP="002D3EBF">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8EC1CD" w14:textId="77777777" w:rsidR="00124A26" w:rsidRPr="00C07B2E" w:rsidRDefault="00124A26" w:rsidP="002D3EBF">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ADA6FF" w14:textId="77777777" w:rsidR="00124A26" w:rsidRPr="00C07B2E" w:rsidRDefault="00124A26" w:rsidP="002D3EBF">
            <w:pPr>
              <w:ind w:firstLine="0"/>
            </w:pPr>
            <w:r w:rsidRPr="00C07B2E">
              <w:rPr>
                <w:rFonts w:eastAsia="SimSun"/>
              </w:rPr>
              <w:t>Внутрь, суммарная суточная доза разделяется на 4 приема с интервалом 6 часов.</w:t>
            </w:r>
          </w:p>
        </w:tc>
      </w:tr>
      <w:tr w:rsidR="00124A26" w:rsidRPr="00C07B2E" w14:paraId="315AB98C"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DC958D2" w14:textId="77777777" w:rsidR="00124A26" w:rsidRPr="00C07B2E" w:rsidRDefault="00124A26" w:rsidP="002D3EBF">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6161A8" w14:textId="77777777" w:rsidR="00124A26" w:rsidRPr="00C07B2E" w:rsidRDefault="00124A26" w:rsidP="002D3EBF">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EC3D21" w14:textId="77777777" w:rsidR="00124A26" w:rsidRPr="00C07B2E" w:rsidRDefault="00124A26" w:rsidP="002D3EBF">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F1DF52" w14:textId="77777777" w:rsidR="00124A26" w:rsidRPr="00C07B2E" w:rsidRDefault="00124A26" w:rsidP="002D3EBF">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113FCD" w14:textId="77777777" w:rsidR="00124A26" w:rsidRPr="00C07B2E" w:rsidRDefault="00124A26" w:rsidP="002D3EBF">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C994B5" w14:textId="77777777" w:rsidR="00124A26" w:rsidRPr="000F445E" w:rsidRDefault="00124A26" w:rsidP="002D3EBF">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124A26" w:rsidRPr="00C07B2E" w14:paraId="2E31180D" w14:textId="77777777" w:rsidTr="002D3EBF">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8D08E1" w14:textId="77777777" w:rsidR="00124A26" w:rsidRPr="00C07B2E" w:rsidRDefault="00124A26"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9A4B1F" w14:textId="77777777" w:rsidR="00124A26" w:rsidRPr="00C07B2E" w:rsidRDefault="00124A26" w:rsidP="002D3EBF">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40C49E" w14:textId="77777777" w:rsidR="00124A26" w:rsidRPr="00C07B2E" w:rsidRDefault="00124A26" w:rsidP="002D3EBF">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6C3DD54" w14:textId="77777777" w:rsidR="00124A26" w:rsidRPr="00C07B2E" w:rsidRDefault="00124A26" w:rsidP="002D3EBF">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0EC9FD" w14:textId="77777777" w:rsidR="00124A26" w:rsidRPr="00C07B2E" w:rsidRDefault="00124A26" w:rsidP="002D3EBF">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67CD05" w14:textId="77777777" w:rsidR="00124A26" w:rsidRPr="000F445E" w:rsidRDefault="00124A26" w:rsidP="002D3EBF">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124A26" w:rsidRPr="00C07B2E" w14:paraId="21212FA7" w14:textId="77777777" w:rsidTr="002D3EBF">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747F65" w14:textId="77777777" w:rsidR="00124A26" w:rsidRPr="00C07B2E" w:rsidRDefault="00124A26"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4802E9" w14:textId="77777777" w:rsidR="00124A26" w:rsidRPr="00C07B2E" w:rsidRDefault="00124A26" w:rsidP="002D3EBF">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A4677B" w14:textId="77777777" w:rsidR="00124A26" w:rsidRPr="00C07B2E" w:rsidRDefault="00124A26" w:rsidP="002D3EBF">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22B46C" w14:textId="77777777" w:rsidR="00124A26" w:rsidRPr="00C07B2E" w:rsidRDefault="00124A26" w:rsidP="002D3EBF">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706BCC" w14:textId="77777777" w:rsidR="00124A26" w:rsidRPr="00C07B2E" w:rsidRDefault="00124A26" w:rsidP="002D3EBF">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E465C6" w14:textId="77777777" w:rsidR="00124A26" w:rsidRPr="00C07B2E" w:rsidRDefault="00124A26" w:rsidP="002D3EBF">
            <w:pPr>
              <w:ind w:firstLine="0"/>
            </w:pPr>
            <w:r w:rsidRPr="00C07B2E">
              <w:rPr>
                <w:rFonts w:eastAsia="SimSun"/>
              </w:rPr>
              <w:t xml:space="preserve">В/в, в течение 2 ч  </w:t>
            </w:r>
          </w:p>
        </w:tc>
      </w:tr>
    </w:tbl>
    <w:p w14:paraId="112DE187" w14:textId="77777777" w:rsidR="00124A26" w:rsidRPr="00C07B2E" w:rsidRDefault="00124A26" w:rsidP="00124A26">
      <w:pPr>
        <w:rPr>
          <w:rFonts w:eastAsia="SimSun"/>
        </w:rPr>
      </w:pPr>
    </w:p>
    <w:p w14:paraId="2831B2F0" w14:textId="77777777" w:rsidR="00124A26" w:rsidRPr="00C07B2E" w:rsidRDefault="00124A26" w:rsidP="00124A26">
      <w:pPr>
        <w:rPr>
          <w:rFonts w:eastAsia="SimSun"/>
        </w:rPr>
      </w:pPr>
      <w:bookmarkStart w:id="192"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92"/>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124A26" w:rsidRPr="00C07B2E" w14:paraId="108129B5" w14:textId="77777777" w:rsidTr="002D3EBF">
        <w:trPr>
          <w:cantSplit/>
          <w:trHeight w:val="20"/>
          <w:tblHeader/>
          <w:jc w:val="right"/>
        </w:trPr>
        <w:tc>
          <w:tcPr>
            <w:tcW w:w="709" w:type="dxa"/>
            <w:vAlign w:val="center"/>
          </w:tcPr>
          <w:p w14:paraId="15AA7230" w14:textId="77777777" w:rsidR="00124A26" w:rsidRPr="00C07B2E" w:rsidRDefault="00124A26" w:rsidP="002D3EBF">
            <w:pPr>
              <w:ind w:firstLine="0"/>
              <w:rPr>
                <w:rFonts w:eastAsia="SimSun"/>
              </w:rPr>
            </w:pPr>
          </w:p>
        </w:tc>
        <w:tc>
          <w:tcPr>
            <w:tcW w:w="1843" w:type="dxa"/>
            <w:vAlign w:val="center"/>
          </w:tcPr>
          <w:p w14:paraId="46EB5C7A"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4E478145"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283722D0"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663F4ADF"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25282787"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702137B4" w14:textId="77777777" w:rsidTr="002D3EBF">
        <w:trPr>
          <w:cantSplit/>
          <w:trHeight w:val="20"/>
          <w:jc w:val="right"/>
        </w:trPr>
        <w:tc>
          <w:tcPr>
            <w:tcW w:w="709" w:type="dxa"/>
            <w:vMerge w:val="restart"/>
            <w:textDirection w:val="btLr"/>
            <w:vAlign w:val="center"/>
          </w:tcPr>
          <w:p w14:paraId="4629B90E" w14:textId="77777777" w:rsidR="00124A26" w:rsidRPr="00C07B2E" w:rsidRDefault="00124A26" w:rsidP="002D3EBF">
            <w:pPr>
              <w:ind w:firstLine="0"/>
              <w:rPr>
                <w:rFonts w:eastAsia="SimSun"/>
              </w:rPr>
            </w:pPr>
            <w:r w:rsidRPr="00C07B2E">
              <w:rPr>
                <w:rFonts w:eastAsia="SimSun"/>
              </w:rPr>
              <w:t>Кондиционирование</w:t>
            </w:r>
          </w:p>
        </w:tc>
        <w:tc>
          <w:tcPr>
            <w:tcW w:w="1843" w:type="dxa"/>
            <w:vAlign w:val="center"/>
          </w:tcPr>
          <w:p w14:paraId="49AD1FAF"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11A54F00" w14:textId="77777777" w:rsidR="00124A26" w:rsidRPr="00C07B2E" w:rsidRDefault="00124A26" w:rsidP="002D3EBF">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0DD45EFC"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274CB4ED"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44C5B799"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21B08956" w14:textId="77777777" w:rsidTr="002D3EBF">
        <w:trPr>
          <w:cantSplit/>
          <w:trHeight w:val="1207"/>
          <w:jc w:val="right"/>
        </w:trPr>
        <w:tc>
          <w:tcPr>
            <w:tcW w:w="709" w:type="dxa"/>
            <w:vMerge/>
            <w:vAlign w:val="center"/>
          </w:tcPr>
          <w:p w14:paraId="4562ED66" w14:textId="77777777" w:rsidR="00124A26" w:rsidRPr="00C07B2E" w:rsidRDefault="00124A26" w:rsidP="002D3EBF">
            <w:pPr>
              <w:ind w:firstLine="0"/>
              <w:rPr>
                <w:rFonts w:eastAsia="SimSun"/>
              </w:rPr>
            </w:pPr>
          </w:p>
        </w:tc>
        <w:tc>
          <w:tcPr>
            <w:tcW w:w="1843" w:type="dxa"/>
            <w:vAlign w:val="center"/>
          </w:tcPr>
          <w:p w14:paraId="7F3A4961" w14:textId="77777777" w:rsidR="00124A26" w:rsidRPr="00C07B2E" w:rsidRDefault="00124A26" w:rsidP="002D3EBF">
            <w:pPr>
              <w:ind w:firstLine="0"/>
              <w:rPr>
                <w:rFonts w:eastAsia="SimSun"/>
              </w:rPr>
            </w:pPr>
            <w:r w:rsidRPr="00C07B2E">
              <w:rPr>
                <w:rFonts w:eastAsia="SimSun"/>
              </w:rPr>
              <w:t>Бусульфан</w:t>
            </w:r>
          </w:p>
        </w:tc>
        <w:tc>
          <w:tcPr>
            <w:tcW w:w="1417" w:type="dxa"/>
            <w:vAlign w:val="center"/>
          </w:tcPr>
          <w:p w14:paraId="7A1DFA95" w14:textId="77777777" w:rsidR="00124A26" w:rsidRPr="00C07B2E" w:rsidRDefault="00124A26" w:rsidP="002D3EBF">
            <w:pPr>
              <w:ind w:firstLine="0"/>
              <w:rPr>
                <w:rFonts w:eastAsia="SimSun"/>
              </w:rPr>
            </w:pPr>
            <w:r w:rsidRPr="00C07B2E">
              <w:rPr>
                <w:rFonts w:eastAsia="SimSun"/>
              </w:rPr>
              <w:t xml:space="preserve">4 мг/кг </w:t>
            </w:r>
          </w:p>
        </w:tc>
        <w:tc>
          <w:tcPr>
            <w:tcW w:w="1418" w:type="dxa"/>
            <w:vAlign w:val="center"/>
          </w:tcPr>
          <w:p w14:paraId="6B231924" w14:textId="77777777" w:rsidR="00124A26" w:rsidRPr="00C07B2E" w:rsidRDefault="00124A26" w:rsidP="002D3EBF">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C887363" w14:textId="77777777" w:rsidR="00124A26" w:rsidRPr="00C07B2E" w:rsidRDefault="00124A26"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59BF79CD" w14:textId="77777777" w:rsidR="00124A26" w:rsidRPr="00C07B2E" w:rsidRDefault="00124A26" w:rsidP="002D3EBF">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124A26" w:rsidRPr="00C07B2E" w14:paraId="79D713C2" w14:textId="77777777" w:rsidTr="002D3EBF">
        <w:trPr>
          <w:cantSplit/>
          <w:trHeight w:val="1498"/>
          <w:jc w:val="right"/>
        </w:trPr>
        <w:tc>
          <w:tcPr>
            <w:tcW w:w="709" w:type="dxa"/>
            <w:vMerge w:val="restart"/>
            <w:textDirection w:val="btLr"/>
            <w:vAlign w:val="center"/>
          </w:tcPr>
          <w:p w14:paraId="0C91763F" w14:textId="77777777" w:rsidR="00124A26" w:rsidRPr="00C07B2E" w:rsidRDefault="00124A26" w:rsidP="002D3EBF">
            <w:pPr>
              <w:ind w:firstLine="0"/>
              <w:rPr>
                <w:rFonts w:eastAsia="SimSun"/>
              </w:rPr>
            </w:pPr>
            <w:r w:rsidRPr="00C07B2E">
              <w:rPr>
                <w:rFonts w:eastAsia="SimSun"/>
              </w:rPr>
              <w:t>Профилактика РТПХ</w:t>
            </w:r>
          </w:p>
        </w:tc>
        <w:tc>
          <w:tcPr>
            <w:tcW w:w="1843" w:type="dxa"/>
            <w:vAlign w:val="center"/>
          </w:tcPr>
          <w:p w14:paraId="437205BC" w14:textId="77777777" w:rsidR="00124A26" w:rsidRPr="00C07B2E" w:rsidRDefault="00124A26" w:rsidP="002D3EBF">
            <w:pPr>
              <w:ind w:firstLine="0"/>
              <w:rPr>
                <w:rFonts w:eastAsia="SimSun"/>
              </w:rPr>
            </w:pPr>
            <w:r w:rsidRPr="00C07B2E">
              <w:rPr>
                <w:rFonts w:eastAsia="SimSun"/>
              </w:rPr>
              <w:t xml:space="preserve">Такролимус </w:t>
            </w:r>
          </w:p>
        </w:tc>
        <w:tc>
          <w:tcPr>
            <w:tcW w:w="1417" w:type="dxa"/>
            <w:vAlign w:val="center"/>
          </w:tcPr>
          <w:p w14:paraId="0852D5A4" w14:textId="77777777" w:rsidR="00124A26" w:rsidRPr="00C07B2E" w:rsidRDefault="00124A26" w:rsidP="002D3EBF">
            <w:pPr>
              <w:ind w:firstLine="0"/>
              <w:rPr>
                <w:rFonts w:eastAsia="SimSun"/>
              </w:rPr>
            </w:pPr>
            <w:r w:rsidRPr="00C07B2E">
              <w:rPr>
                <w:rFonts w:eastAsia="SimSun"/>
              </w:rPr>
              <w:t>0,03 мг/кг</w:t>
            </w:r>
          </w:p>
        </w:tc>
        <w:tc>
          <w:tcPr>
            <w:tcW w:w="1418" w:type="dxa"/>
            <w:vAlign w:val="center"/>
          </w:tcPr>
          <w:p w14:paraId="6CDAADF9" w14:textId="77777777" w:rsidR="00124A26" w:rsidRPr="00C07B2E" w:rsidRDefault="00124A26" w:rsidP="002D3EBF">
            <w:pPr>
              <w:ind w:firstLine="0"/>
              <w:rPr>
                <w:rFonts w:eastAsia="SimSun"/>
              </w:rPr>
            </w:pPr>
            <w:r w:rsidRPr="00C07B2E">
              <w:rPr>
                <w:rFonts w:eastAsia="SimSun"/>
                <w:lang w:val="en-US"/>
              </w:rPr>
              <w:t>–</w:t>
            </w:r>
          </w:p>
        </w:tc>
        <w:tc>
          <w:tcPr>
            <w:tcW w:w="1701" w:type="dxa"/>
            <w:vAlign w:val="center"/>
          </w:tcPr>
          <w:p w14:paraId="1C51088B" w14:textId="77777777" w:rsidR="00124A26" w:rsidRPr="00C07B2E" w:rsidRDefault="00124A26" w:rsidP="002D3EB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6BC1834D" w14:textId="77777777" w:rsidR="00124A26" w:rsidRPr="000F445E" w:rsidRDefault="00124A26"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124A26" w:rsidRPr="00C07B2E" w14:paraId="42098CA9" w14:textId="77777777" w:rsidTr="002D3EBF">
        <w:trPr>
          <w:cantSplit/>
          <w:trHeight w:val="2381"/>
          <w:jc w:val="right"/>
        </w:trPr>
        <w:tc>
          <w:tcPr>
            <w:tcW w:w="709" w:type="dxa"/>
            <w:vMerge/>
            <w:textDirection w:val="btLr"/>
            <w:vAlign w:val="center"/>
          </w:tcPr>
          <w:p w14:paraId="4B1E042B" w14:textId="77777777" w:rsidR="00124A26" w:rsidRPr="000F445E" w:rsidRDefault="00124A26" w:rsidP="002D3EBF">
            <w:pPr>
              <w:ind w:firstLine="0"/>
              <w:rPr>
                <w:rFonts w:eastAsia="SimSun"/>
              </w:rPr>
            </w:pPr>
          </w:p>
        </w:tc>
        <w:tc>
          <w:tcPr>
            <w:tcW w:w="1843" w:type="dxa"/>
            <w:vAlign w:val="center"/>
          </w:tcPr>
          <w:p w14:paraId="5992C7DA" w14:textId="77777777" w:rsidR="00124A26" w:rsidRPr="00C07B2E" w:rsidRDefault="00124A26" w:rsidP="002D3EBF">
            <w:pPr>
              <w:ind w:firstLine="0"/>
              <w:rPr>
                <w:rFonts w:eastAsia="SimSun"/>
              </w:rPr>
            </w:pPr>
            <w:r w:rsidRPr="00C07B2E">
              <w:rPr>
                <w:rFonts w:eastAsia="SimSun"/>
              </w:rPr>
              <w:t>Микофенолата мофетил</w:t>
            </w:r>
          </w:p>
        </w:tc>
        <w:tc>
          <w:tcPr>
            <w:tcW w:w="1417" w:type="dxa"/>
            <w:vAlign w:val="center"/>
          </w:tcPr>
          <w:p w14:paraId="6F09D50D" w14:textId="77777777" w:rsidR="00124A26" w:rsidRPr="00C07B2E" w:rsidRDefault="00124A26" w:rsidP="002D3EBF">
            <w:pPr>
              <w:ind w:firstLine="0"/>
              <w:rPr>
                <w:rFonts w:eastAsia="SimSun"/>
              </w:rPr>
            </w:pPr>
            <w:r w:rsidRPr="00C07B2E">
              <w:rPr>
                <w:rFonts w:eastAsia="SimSun"/>
              </w:rPr>
              <w:t xml:space="preserve">30 мг/кг </w:t>
            </w:r>
          </w:p>
        </w:tc>
        <w:tc>
          <w:tcPr>
            <w:tcW w:w="1418" w:type="dxa"/>
            <w:vAlign w:val="center"/>
          </w:tcPr>
          <w:p w14:paraId="673F5246"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03443FB2" w14:textId="77777777" w:rsidR="00124A26" w:rsidRPr="00C07B2E" w:rsidRDefault="00124A26" w:rsidP="002D3EB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6C4C313B" w14:textId="77777777" w:rsidR="00124A26" w:rsidRPr="00C07B2E" w:rsidRDefault="00124A26" w:rsidP="002D3EBF">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03661347" w14:textId="77777777" w:rsidR="00124A26" w:rsidRPr="00C07B2E" w:rsidRDefault="00124A26" w:rsidP="00124A26">
      <w:pPr>
        <w:rPr>
          <w:rFonts w:eastAsia="SimSun"/>
        </w:rPr>
        <w:sectPr w:rsidR="00124A26" w:rsidRPr="00C07B2E" w:rsidSect="00980822">
          <w:type w:val="continuous"/>
          <w:pgSz w:w="11907" w:h="16839" w:code="9"/>
          <w:pgMar w:top="1134" w:right="850" w:bottom="1134" w:left="1701" w:header="709" w:footer="567" w:gutter="0"/>
          <w:cols w:space="708"/>
          <w:docGrid w:linePitch="360"/>
        </w:sectPr>
      </w:pPr>
    </w:p>
    <w:p w14:paraId="7DFE4323" w14:textId="77777777" w:rsidR="00124A26" w:rsidRDefault="00124A26" w:rsidP="00124A26">
      <w:pPr>
        <w:rPr>
          <w:rFonts w:eastAsia="SimSun"/>
        </w:rPr>
      </w:pPr>
      <w:bookmarkStart w:id="193" w:name="_Toc44401148"/>
    </w:p>
    <w:p w14:paraId="1E628656"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193"/>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124A26" w:rsidRPr="00C07B2E" w14:paraId="5B251EB4" w14:textId="77777777" w:rsidTr="002D3EBF">
        <w:trPr>
          <w:cantSplit/>
          <w:trHeight w:val="20"/>
          <w:tblHeader/>
        </w:trPr>
        <w:tc>
          <w:tcPr>
            <w:tcW w:w="959" w:type="dxa"/>
            <w:vAlign w:val="center"/>
          </w:tcPr>
          <w:p w14:paraId="44C84505" w14:textId="77777777" w:rsidR="00124A26" w:rsidRPr="00980822" w:rsidRDefault="00124A26" w:rsidP="002D3EBF">
            <w:pPr>
              <w:ind w:firstLine="98"/>
              <w:rPr>
                <w:rFonts w:eastAsia="SimSun"/>
              </w:rPr>
            </w:pPr>
          </w:p>
        </w:tc>
        <w:tc>
          <w:tcPr>
            <w:tcW w:w="1843" w:type="dxa"/>
            <w:vAlign w:val="center"/>
          </w:tcPr>
          <w:p w14:paraId="520C97FF" w14:textId="77777777" w:rsidR="00124A26" w:rsidRPr="00C07B2E" w:rsidRDefault="00124A26" w:rsidP="002D3EBF">
            <w:pPr>
              <w:ind w:firstLine="98"/>
              <w:rPr>
                <w:rFonts w:eastAsia="SimSun"/>
              </w:rPr>
            </w:pPr>
            <w:r w:rsidRPr="00C07B2E">
              <w:rPr>
                <w:rFonts w:eastAsia="SimSun"/>
              </w:rPr>
              <w:t>Препарат</w:t>
            </w:r>
          </w:p>
        </w:tc>
        <w:tc>
          <w:tcPr>
            <w:tcW w:w="1417" w:type="dxa"/>
            <w:vAlign w:val="center"/>
          </w:tcPr>
          <w:p w14:paraId="483000E8" w14:textId="77777777" w:rsidR="00124A26" w:rsidRPr="00C07B2E" w:rsidRDefault="00124A26" w:rsidP="002D3EBF">
            <w:pPr>
              <w:ind w:firstLine="98"/>
              <w:rPr>
                <w:rFonts w:eastAsia="SimSun"/>
              </w:rPr>
            </w:pPr>
            <w:r w:rsidRPr="00C07B2E">
              <w:rPr>
                <w:rFonts w:eastAsia="SimSun"/>
              </w:rPr>
              <w:t>Суточная доза</w:t>
            </w:r>
          </w:p>
        </w:tc>
        <w:tc>
          <w:tcPr>
            <w:tcW w:w="1337" w:type="dxa"/>
            <w:vAlign w:val="center"/>
          </w:tcPr>
          <w:p w14:paraId="749F9401" w14:textId="77777777" w:rsidR="00124A26" w:rsidRPr="00C07B2E" w:rsidRDefault="00124A26" w:rsidP="002D3EBF">
            <w:pPr>
              <w:ind w:firstLine="98"/>
              <w:rPr>
                <w:rFonts w:eastAsia="SimSun"/>
              </w:rPr>
            </w:pPr>
            <w:r w:rsidRPr="00C07B2E">
              <w:rPr>
                <w:rFonts w:eastAsia="SimSun"/>
              </w:rPr>
              <w:t>Курсовая доза</w:t>
            </w:r>
          </w:p>
        </w:tc>
        <w:tc>
          <w:tcPr>
            <w:tcW w:w="1701" w:type="dxa"/>
            <w:vAlign w:val="center"/>
          </w:tcPr>
          <w:p w14:paraId="28FDCE65" w14:textId="77777777" w:rsidR="00124A26" w:rsidRPr="00C07B2E" w:rsidRDefault="00124A26" w:rsidP="002D3EBF">
            <w:pPr>
              <w:ind w:firstLine="98"/>
              <w:rPr>
                <w:rFonts w:eastAsia="SimSun"/>
              </w:rPr>
            </w:pPr>
            <w:r w:rsidRPr="00C07B2E">
              <w:rPr>
                <w:rFonts w:eastAsia="SimSun"/>
              </w:rPr>
              <w:t>Дни введения</w:t>
            </w:r>
          </w:p>
        </w:tc>
        <w:tc>
          <w:tcPr>
            <w:tcW w:w="2268" w:type="dxa"/>
            <w:vAlign w:val="center"/>
          </w:tcPr>
          <w:p w14:paraId="2BE3BF0D" w14:textId="77777777" w:rsidR="00124A26" w:rsidRPr="00C07B2E" w:rsidRDefault="00124A26" w:rsidP="002D3EBF">
            <w:pPr>
              <w:ind w:firstLine="98"/>
              <w:rPr>
                <w:rFonts w:eastAsia="SimSun"/>
              </w:rPr>
            </w:pPr>
            <w:r w:rsidRPr="00C07B2E">
              <w:rPr>
                <w:rFonts w:eastAsia="SimSun"/>
              </w:rPr>
              <w:t>Порядок введения</w:t>
            </w:r>
          </w:p>
        </w:tc>
      </w:tr>
      <w:tr w:rsidR="00124A26" w:rsidRPr="00C07B2E" w14:paraId="2CE38886" w14:textId="77777777" w:rsidTr="002D3EBF">
        <w:trPr>
          <w:cantSplit/>
          <w:trHeight w:val="20"/>
        </w:trPr>
        <w:tc>
          <w:tcPr>
            <w:tcW w:w="959" w:type="dxa"/>
            <w:vMerge w:val="restart"/>
            <w:textDirection w:val="btLr"/>
            <w:vAlign w:val="center"/>
          </w:tcPr>
          <w:p w14:paraId="3A17B615" w14:textId="77777777" w:rsidR="00124A26" w:rsidRPr="00C07B2E" w:rsidRDefault="00124A26" w:rsidP="002D3EBF">
            <w:pPr>
              <w:ind w:firstLine="98"/>
              <w:rPr>
                <w:rFonts w:eastAsia="SimSun"/>
              </w:rPr>
            </w:pPr>
            <w:r w:rsidRPr="00C07B2E">
              <w:rPr>
                <w:rFonts w:eastAsia="SimSun"/>
              </w:rPr>
              <w:t>Кондиционирование</w:t>
            </w:r>
          </w:p>
        </w:tc>
        <w:tc>
          <w:tcPr>
            <w:tcW w:w="1843" w:type="dxa"/>
            <w:vAlign w:val="center"/>
          </w:tcPr>
          <w:p w14:paraId="3AB1238A" w14:textId="77777777" w:rsidR="00124A26" w:rsidRPr="00C07B2E" w:rsidRDefault="00124A26" w:rsidP="002D3EBF">
            <w:pPr>
              <w:ind w:firstLine="98"/>
              <w:rPr>
                <w:rFonts w:eastAsia="SimSun"/>
              </w:rPr>
            </w:pPr>
            <w:r w:rsidRPr="00C07B2E">
              <w:rPr>
                <w:rFonts w:eastAsia="SimSun"/>
              </w:rPr>
              <w:t xml:space="preserve">Флударабин </w:t>
            </w:r>
          </w:p>
        </w:tc>
        <w:tc>
          <w:tcPr>
            <w:tcW w:w="1417" w:type="dxa"/>
            <w:vAlign w:val="center"/>
          </w:tcPr>
          <w:p w14:paraId="38AD2BCA" w14:textId="77777777" w:rsidR="00124A26" w:rsidRPr="00C07B2E" w:rsidRDefault="00124A26" w:rsidP="002D3EBF">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6675C93C" w14:textId="77777777" w:rsidR="00124A26" w:rsidRPr="00C07B2E" w:rsidRDefault="00124A26" w:rsidP="002D3EBF">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4FB5EF5E" w14:textId="77777777" w:rsidR="00124A26" w:rsidRPr="00C07B2E" w:rsidRDefault="00124A26" w:rsidP="002D3EBF">
            <w:pPr>
              <w:ind w:firstLine="98"/>
              <w:rPr>
                <w:rFonts w:eastAsia="SimSun"/>
              </w:rPr>
            </w:pPr>
            <w:r w:rsidRPr="00C07B2E">
              <w:rPr>
                <w:rFonts w:eastAsia="SimSun"/>
              </w:rPr>
              <w:t>С -7 дня по -2 день</w:t>
            </w:r>
          </w:p>
        </w:tc>
        <w:tc>
          <w:tcPr>
            <w:tcW w:w="2268" w:type="dxa"/>
            <w:vAlign w:val="center"/>
          </w:tcPr>
          <w:p w14:paraId="11ACCA8F" w14:textId="77777777" w:rsidR="00124A26" w:rsidRPr="00C07B2E" w:rsidRDefault="00124A26" w:rsidP="002D3EBF">
            <w:pPr>
              <w:ind w:firstLine="98"/>
              <w:rPr>
                <w:rFonts w:eastAsia="SimSun"/>
              </w:rPr>
            </w:pPr>
            <w:r w:rsidRPr="00C07B2E">
              <w:rPr>
                <w:rFonts w:eastAsia="SimSun"/>
              </w:rPr>
              <w:t>В/в, в течение 30 - 60 мин</w:t>
            </w:r>
          </w:p>
        </w:tc>
      </w:tr>
      <w:tr w:rsidR="00124A26" w:rsidRPr="00C07B2E" w14:paraId="59D846DC" w14:textId="77777777" w:rsidTr="002D3EBF">
        <w:trPr>
          <w:cantSplit/>
          <w:trHeight w:val="1207"/>
        </w:trPr>
        <w:tc>
          <w:tcPr>
            <w:tcW w:w="959" w:type="dxa"/>
            <w:vMerge/>
            <w:vAlign w:val="center"/>
          </w:tcPr>
          <w:p w14:paraId="2FF9357A" w14:textId="77777777" w:rsidR="00124A26" w:rsidRPr="00C07B2E" w:rsidRDefault="00124A26" w:rsidP="002D3EBF">
            <w:pPr>
              <w:ind w:firstLine="98"/>
              <w:rPr>
                <w:rFonts w:eastAsia="SimSun"/>
              </w:rPr>
            </w:pPr>
          </w:p>
        </w:tc>
        <w:tc>
          <w:tcPr>
            <w:tcW w:w="1843" w:type="dxa"/>
            <w:vAlign w:val="center"/>
          </w:tcPr>
          <w:p w14:paraId="06855706" w14:textId="77777777" w:rsidR="00124A26" w:rsidRPr="00C07B2E" w:rsidRDefault="00124A26" w:rsidP="002D3EBF">
            <w:pPr>
              <w:ind w:firstLine="98"/>
              <w:rPr>
                <w:rFonts w:eastAsia="SimSun"/>
              </w:rPr>
            </w:pPr>
            <w:r w:rsidRPr="00C07B2E">
              <w:rPr>
                <w:rFonts w:eastAsia="SimSun"/>
              </w:rPr>
              <w:t>Бусульфан</w:t>
            </w:r>
          </w:p>
        </w:tc>
        <w:tc>
          <w:tcPr>
            <w:tcW w:w="1417" w:type="dxa"/>
            <w:vAlign w:val="center"/>
          </w:tcPr>
          <w:p w14:paraId="44684284" w14:textId="77777777" w:rsidR="00124A26" w:rsidRPr="00C07B2E" w:rsidRDefault="00124A26" w:rsidP="002D3EBF">
            <w:pPr>
              <w:ind w:firstLine="98"/>
              <w:rPr>
                <w:rFonts w:eastAsia="SimSun"/>
              </w:rPr>
            </w:pPr>
            <w:r w:rsidRPr="00C07B2E">
              <w:rPr>
                <w:rFonts w:eastAsia="SimSun"/>
              </w:rPr>
              <w:t xml:space="preserve">4 мг/кг </w:t>
            </w:r>
          </w:p>
        </w:tc>
        <w:tc>
          <w:tcPr>
            <w:tcW w:w="1337" w:type="dxa"/>
            <w:vAlign w:val="center"/>
          </w:tcPr>
          <w:p w14:paraId="6ECCAAC6" w14:textId="77777777" w:rsidR="00124A26" w:rsidRPr="00C07B2E" w:rsidRDefault="00124A26" w:rsidP="002D3EBF">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CC0728E" w14:textId="77777777" w:rsidR="00124A26" w:rsidRPr="00C07B2E" w:rsidRDefault="00124A26" w:rsidP="002D3EBF">
            <w:pPr>
              <w:ind w:firstLine="98"/>
              <w:rPr>
                <w:rFonts w:eastAsia="SimSun"/>
              </w:rPr>
            </w:pPr>
            <w:r w:rsidRPr="00C07B2E">
              <w:rPr>
                <w:rFonts w:eastAsia="SimSun"/>
              </w:rPr>
              <w:t>С -5 дня по -3 день</w:t>
            </w:r>
          </w:p>
        </w:tc>
        <w:tc>
          <w:tcPr>
            <w:tcW w:w="2268" w:type="dxa"/>
            <w:vAlign w:val="center"/>
          </w:tcPr>
          <w:p w14:paraId="3DF7788B" w14:textId="77777777" w:rsidR="00124A26" w:rsidRPr="00C07B2E" w:rsidRDefault="00124A26" w:rsidP="002D3EBF">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124A26" w:rsidRPr="00C07B2E" w14:paraId="74D036EB" w14:textId="77777777" w:rsidTr="002D3EBF">
        <w:trPr>
          <w:cantSplit/>
          <w:trHeight w:val="1498"/>
        </w:trPr>
        <w:tc>
          <w:tcPr>
            <w:tcW w:w="959" w:type="dxa"/>
            <w:textDirection w:val="btLr"/>
            <w:vAlign w:val="center"/>
          </w:tcPr>
          <w:p w14:paraId="59234202" w14:textId="77777777" w:rsidR="00124A26" w:rsidRPr="00C07B2E" w:rsidRDefault="00124A26" w:rsidP="002D3EBF">
            <w:pPr>
              <w:ind w:firstLine="98"/>
              <w:rPr>
                <w:rFonts w:eastAsia="SimSun"/>
              </w:rPr>
            </w:pPr>
            <w:r w:rsidRPr="00C07B2E">
              <w:rPr>
                <w:rFonts w:eastAsia="SimSun"/>
              </w:rPr>
              <w:t>Профилактика РТПХ</w:t>
            </w:r>
          </w:p>
        </w:tc>
        <w:tc>
          <w:tcPr>
            <w:tcW w:w="1843" w:type="dxa"/>
            <w:vAlign w:val="center"/>
          </w:tcPr>
          <w:p w14:paraId="38A829A2" w14:textId="77777777" w:rsidR="00124A26" w:rsidRPr="00C07B2E" w:rsidRDefault="00124A26" w:rsidP="002D3EBF">
            <w:pPr>
              <w:ind w:firstLine="98"/>
              <w:rPr>
                <w:rFonts w:eastAsia="SimSun"/>
              </w:rPr>
            </w:pPr>
            <w:r w:rsidRPr="00C07B2E">
              <w:rPr>
                <w:rFonts w:eastAsia="SimSun"/>
              </w:rPr>
              <w:t>Циклофосфамид</w:t>
            </w:r>
          </w:p>
        </w:tc>
        <w:tc>
          <w:tcPr>
            <w:tcW w:w="1417" w:type="dxa"/>
            <w:vAlign w:val="center"/>
          </w:tcPr>
          <w:p w14:paraId="2651FCB3" w14:textId="77777777" w:rsidR="00124A26" w:rsidRPr="00C07B2E" w:rsidRDefault="00124A26" w:rsidP="002D3EBF">
            <w:pPr>
              <w:ind w:firstLine="98"/>
              <w:rPr>
                <w:rFonts w:eastAsia="SimSun"/>
              </w:rPr>
            </w:pPr>
            <w:r w:rsidRPr="00C07B2E">
              <w:rPr>
                <w:rFonts w:eastAsia="SimSun"/>
              </w:rPr>
              <w:t>50 мг/кг</w:t>
            </w:r>
          </w:p>
        </w:tc>
        <w:tc>
          <w:tcPr>
            <w:tcW w:w="1337" w:type="dxa"/>
            <w:vAlign w:val="center"/>
          </w:tcPr>
          <w:p w14:paraId="3258387E" w14:textId="77777777" w:rsidR="00124A26" w:rsidRPr="00C07B2E" w:rsidRDefault="00124A26" w:rsidP="002D3EBF">
            <w:pPr>
              <w:ind w:firstLine="98"/>
              <w:rPr>
                <w:rFonts w:eastAsia="SimSun"/>
              </w:rPr>
            </w:pPr>
            <w:r w:rsidRPr="00C07B2E">
              <w:rPr>
                <w:rFonts w:eastAsia="SimSun"/>
              </w:rPr>
              <w:t>100 мг/кг</w:t>
            </w:r>
          </w:p>
        </w:tc>
        <w:tc>
          <w:tcPr>
            <w:tcW w:w="1701" w:type="dxa"/>
            <w:vAlign w:val="center"/>
          </w:tcPr>
          <w:p w14:paraId="7D7C0EF7" w14:textId="77777777" w:rsidR="00124A26" w:rsidRPr="00C07B2E" w:rsidRDefault="00124A26" w:rsidP="002D3EBF">
            <w:pPr>
              <w:ind w:firstLine="98"/>
              <w:rPr>
                <w:rFonts w:eastAsia="SimSun"/>
              </w:rPr>
            </w:pPr>
            <w:r w:rsidRPr="00C07B2E">
              <w:rPr>
                <w:rFonts w:eastAsia="SimSun"/>
              </w:rPr>
              <w:t>С +3 дня по +4 день</w:t>
            </w:r>
          </w:p>
        </w:tc>
        <w:tc>
          <w:tcPr>
            <w:tcW w:w="2268" w:type="dxa"/>
            <w:vAlign w:val="center"/>
          </w:tcPr>
          <w:p w14:paraId="1B5707BA" w14:textId="77777777" w:rsidR="00124A26" w:rsidRPr="00C07B2E" w:rsidRDefault="00124A26" w:rsidP="002D3EBF">
            <w:pPr>
              <w:ind w:firstLine="98"/>
              <w:rPr>
                <w:rFonts w:eastAsia="SimSun"/>
              </w:rPr>
            </w:pPr>
            <w:r w:rsidRPr="00C07B2E">
              <w:rPr>
                <w:rFonts w:eastAsia="SimSun"/>
              </w:rPr>
              <w:t xml:space="preserve">В/в, в течение 2 ч  </w:t>
            </w:r>
          </w:p>
        </w:tc>
      </w:tr>
    </w:tbl>
    <w:p w14:paraId="72D7D918" w14:textId="77777777" w:rsidR="00124A26" w:rsidRPr="00C07B2E" w:rsidRDefault="00124A26" w:rsidP="00124A26">
      <w:pPr>
        <w:rPr>
          <w:rFonts w:eastAsia="SimSun"/>
        </w:rPr>
      </w:pPr>
    </w:p>
    <w:p w14:paraId="5DB05425" w14:textId="77777777" w:rsidR="00124A26" w:rsidRPr="00C07B2E" w:rsidRDefault="00124A26" w:rsidP="00124A26">
      <w:pPr>
        <w:rPr>
          <w:rFonts w:eastAsia="SimSun"/>
        </w:rPr>
      </w:pPr>
      <w:r w:rsidRPr="00C07B2E">
        <w:rPr>
          <w:rFonts w:eastAsia="SimSun"/>
        </w:rPr>
        <w:tab/>
      </w:r>
    </w:p>
    <w:p w14:paraId="5098F4F8" w14:textId="77777777" w:rsidR="00124A26" w:rsidRPr="00C07B2E" w:rsidRDefault="00124A26" w:rsidP="00124A26">
      <w:pPr>
        <w:rPr>
          <w:rFonts w:eastAsia="SimSun"/>
        </w:rPr>
      </w:pPr>
      <w:bookmarkStart w:id="194"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9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124A26" w:rsidRPr="00C07B2E" w14:paraId="1005E852" w14:textId="77777777" w:rsidTr="002D3EBF">
        <w:trPr>
          <w:cantSplit/>
          <w:trHeight w:val="20"/>
          <w:tblHeader/>
        </w:trPr>
        <w:tc>
          <w:tcPr>
            <w:tcW w:w="993" w:type="dxa"/>
            <w:vAlign w:val="center"/>
          </w:tcPr>
          <w:p w14:paraId="16FAACA8" w14:textId="77777777" w:rsidR="00124A26" w:rsidRPr="00470D3D" w:rsidRDefault="00124A26" w:rsidP="002D3EBF">
            <w:pPr>
              <w:ind w:firstLine="0"/>
              <w:rPr>
                <w:rFonts w:eastAsia="SimSun"/>
              </w:rPr>
            </w:pPr>
          </w:p>
        </w:tc>
        <w:tc>
          <w:tcPr>
            <w:tcW w:w="1843" w:type="dxa"/>
            <w:vAlign w:val="center"/>
          </w:tcPr>
          <w:p w14:paraId="29BE655A"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0842E9A4"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0A09F80C"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3B7D9211"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5B59685F"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1030E76F" w14:textId="77777777" w:rsidTr="002D3EBF">
        <w:trPr>
          <w:cantSplit/>
          <w:trHeight w:val="20"/>
        </w:trPr>
        <w:tc>
          <w:tcPr>
            <w:tcW w:w="993" w:type="dxa"/>
            <w:vMerge w:val="restart"/>
            <w:textDirection w:val="btLr"/>
            <w:vAlign w:val="center"/>
          </w:tcPr>
          <w:p w14:paraId="4DAE432B" w14:textId="77777777" w:rsidR="00124A26" w:rsidRPr="00C07B2E" w:rsidRDefault="00124A26" w:rsidP="002D3EBF">
            <w:pPr>
              <w:ind w:firstLine="0"/>
              <w:rPr>
                <w:rFonts w:eastAsia="SimSun"/>
              </w:rPr>
            </w:pPr>
            <w:r w:rsidRPr="00C07B2E">
              <w:rPr>
                <w:rFonts w:eastAsia="SimSun"/>
              </w:rPr>
              <w:t>Кондиционирование</w:t>
            </w:r>
          </w:p>
        </w:tc>
        <w:tc>
          <w:tcPr>
            <w:tcW w:w="1843" w:type="dxa"/>
            <w:vAlign w:val="center"/>
          </w:tcPr>
          <w:p w14:paraId="315396FF"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6ED48E53" w14:textId="77777777" w:rsidR="00124A26" w:rsidRPr="00C07B2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B64F040"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1A61A8E2"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2F98B3A7"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10A0EC5A" w14:textId="77777777" w:rsidTr="002D3EBF">
        <w:trPr>
          <w:cantSplit/>
          <w:trHeight w:val="1207"/>
        </w:trPr>
        <w:tc>
          <w:tcPr>
            <w:tcW w:w="993" w:type="dxa"/>
            <w:vMerge/>
            <w:vAlign w:val="center"/>
          </w:tcPr>
          <w:p w14:paraId="3F2B5807" w14:textId="77777777" w:rsidR="00124A26" w:rsidRPr="00C07B2E" w:rsidRDefault="00124A26" w:rsidP="002D3EBF">
            <w:pPr>
              <w:ind w:firstLine="0"/>
              <w:rPr>
                <w:rFonts w:eastAsia="SimSun"/>
              </w:rPr>
            </w:pPr>
          </w:p>
        </w:tc>
        <w:tc>
          <w:tcPr>
            <w:tcW w:w="1843" w:type="dxa"/>
            <w:vAlign w:val="center"/>
          </w:tcPr>
          <w:p w14:paraId="7CDCE20D" w14:textId="77777777" w:rsidR="00124A26" w:rsidRPr="00C07B2E" w:rsidRDefault="00124A26" w:rsidP="002D3EBF">
            <w:pPr>
              <w:ind w:firstLine="0"/>
              <w:rPr>
                <w:rFonts w:eastAsia="SimSun"/>
              </w:rPr>
            </w:pPr>
            <w:r w:rsidRPr="00C07B2E">
              <w:rPr>
                <w:rFonts w:eastAsia="SimSun"/>
              </w:rPr>
              <w:t>Бусульфан</w:t>
            </w:r>
          </w:p>
        </w:tc>
        <w:tc>
          <w:tcPr>
            <w:tcW w:w="1417" w:type="dxa"/>
            <w:vAlign w:val="center"/>
          </w:tcPr>
          <w:p w14:paraId="40D900F0" w14:textId="77777777" w:rsidR="00124A26" w:rsidRPr="00C07B2E" w:rsidRDefault="00124A26" w:rsidP="002D3EBF">
            <w:pPr>
              <w:ind w:firstLine="0"/>
              <w:rPr>
                <w:rFonts w:eastAsia="SimSun"/>
              </w:rPr>
            </w:pPr>
            <w:r w:rsidRPr="00C07B2E">
              <w:rPr>
                <w:rFonts w:eastAsia="SimSun"/>
              </w:rPr>
              <w:t xml:space="preserve">4 мг/кг </w:t>
            </w:r>
          </w:p>
        </w:tc>
        <w:tc>
          <w:tcPr>
            <w:tcW w:w="1418" w:type="dxa"/>
            <w:vAlign w:val="center"/>
          </w:tcPr>
          <w:p w14:paraId="6005C689" w14:textId="77777777" w:rsidR="00124A26" w:rsidRPr="00C07B2E" w:rsidRDefault="00124A26" w:rsidP="002D3EBF">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589E5D52" w14:textId="77777777" w:rsidR="00124A26" w:rsidRPr="00C07B2E" w:rsidRDefault="00124A26"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4E6EEDAD"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124A26" w:rsidRPr="00C07B2E" w14:paraId="7182FEFF" w14:textId="77777777" w:rsidTr="002D3EBF">
        <w:trPr>
          <w:cantSplit/>
          <w:trHeight w:val="1498"/>
        </w:trPr>
        <w:tc>
          <w:tcPr>
            <w:tcW w:w="993" w:type="dxa"/>
            <w:vMerge w:val="restart"/>
            <w:textDirection w:val="btLr"/>
            <w:vAlign w:val="center"/>
          </w:tcPr>
          <w:p w14:paraId="0897FEC2" w14:textId="77777777" w:rsidR="00124A26" w:rsidRPr="00C07B2E" w:rsidRDefault="00124A26" w:rsidP="002D3EBF">
            <w:pPr>
              <w:ind w:firstLine="0"/>
              <w:rPr>
                <w:rFonts w:eastAsia="SimSun"/>
              </w:rPr>
            </w:pPr>
            <w:r w:rsidRPr="00C07B2E">
              <w:rPr>
                <w:rFonts w:eastAsia="SimSun"/>
              </w:rPr>
              <w:t>Профилактика РТПХ</w:t>
            </w:r>
          </w:p>
        </w:tc>
        <w:tc>
          <w:tcPr>
            <w:tcW w:w="1843" w:type="dxa"/>
            <w:vAlign w:val="center"/>
          </w:tcPr>
          <w:p w14:paraId="4A150595" w14:textId="77777777" w:rsidR="00124A26" w:rsidRPr="00C07B2E" w:rsidRDefault="00124A26" w:rsidP="002D3EBF">
            <w:pPr>
              <w:ind w:firstLine="0"/>
              <w:rPr>
                <w:rFonts w:eastAsia="SimSun"/>
              </w:rPr>
            </w:pPr>
            <w:r w:rsidRPr="00C07B2E">
              <w:rPr>
                <w:rFonts w:eastAsia="SimSun"/>
              </w:rPr>
              <w:t>Циклофосфамид</w:t>
            </w:r>
          </w:p>
        </w:tc>
        <w:tc>
          <w:tcPr>
            <w:tcW w:w="1417" w:type="dxa"/>
            <w:vAlign w:val="center"/>
          </w:tcPr>
          <w:p w14:paraId="23840C4F" w14:textId="77777777" w:rsidR="00124A26" w:rsidRPr="00C07B2E" w:rsidRDefault="00124A26" w:rsidP="002D3EBF">
            <w:pPr>
              <w:ind w:firstLine="0"/>
              <w:rPr>
                <w:rFonts w:eastAsia="SimSun"/>
              </w:rPr>
            </w:pPr>
            <w:r w:rsidRPr="00C07B2E">
              <w:rPr>
                <w:rFonts w:eastAsia="SimSun"/>
              </w:rPr>
              <w:t>50 мг/кг</w:t>
            </w:r>
          </w:p>
        </w:tc>
        <w:tc>
          <w:tcPr>
            <w:tcW w:w="1418" w:type="dxa"/>
            <w:vAlign w:val="center"/>
          </w:tcPr>
          <w:p w14:paraId="1BD8EAC0" w14:textId="77777777" w:rsidR="00124A26" w:rsidRPr="00C07B2E" w:rsidRDefault="00124A26" w:rsidP="002D3EBF">
            <w:pPr>
              <w:ind w:firstLine="0"/>
              <w:rPr>
                <w:rFonts w:eastAsia="SimSun"/>
              </w:rPr>
            </w:pPr>
            <w:r w:rsidRPr="00C07B2E">
              <w:rPr>
                <w:rFonts w:eastAsia="SimSun"/>
              </w:rPr>
              <w:t>100 мг/кг</w:t>
            </w:r>
          </w:p>
        </w:tc>
        <w:tc>
          <w:tcPr>
            <w:tcW w:w="1701" w:type="dxa"/>
            <w:vAlign w:val="center"/>
          </w:tcPr>
          <w:p w14:paraId="6BB27621" w14:textId="77777777" w:rsidR="00124A26" w:rsidRPr="00C07B2E" w:rsidRDefault="00124A26" w:rsidP="002D3EBF">
            <w:pPr>
              <w:ind w:firstLine="0"/>
              <w:rPr>
                <w:rFonts w:eastAsia="SimSun"/>
              </w:rPr>
            </w:pPr>
            <w:r w:rsidRPr="00C07B2E">
              <w:rPr>
                <w:rFonts w:eastAsia="SimSun"/>
              </w:rPr>
              <w:t>С +3 дня по +4 день</w:t>
            </w:r>
          </w:p>
        </w:tc>
        <w:tc>
          <w:tcPr>
            <w:tcW w:w="2268" w:type="dxa"/>
            <w:vAlign w:val="center"/>
          </w:tcPr>
          <w:p w14:paraId="386ABA8A" w14:textId="77777777" w:rsidR="00124A26" w:rsidRPr="00C07B2E" w:rsidRDefault="00124A26" w:rsidP="002D3EBF">
            <w:pPr>
              <w:ind w:firstLine="0"/>
              <w:rPr>
                <w:rFonts w:eastAsia="SimSun"/>
              </w:rPr>
            </w:pPr>
            <w:r w:rsidRPr="00C07B2E">
              <w:rPr>
                <w:rFonts w:eastAsia="SimSun"/>
              </w:rPr>
              <w:t xml:space="preserve">В/в, в течение 2 ч  </w:t>
            </w:r>
          </w:p>
        </w:tc>
      </w:tr>
      <w:tr w:rsidR="00124A26" w:rsidRPr="00C07B2E" w14:paraId="6D3CE937" w14:textId="77777777" w:rsidTr="002D3EBF">
        <w:trPr>
          <w:cantSplit/>
          <w:trHeight w:val="958"/>
        </w:trPr>
        <w:tc>
          <w:tcPr>
            <w:tcW w:w="993" w:type="dxa"/>
            <w:vMerge/>
            <w:textDirection w:val="btLr"/>
            <w:vAlign w:val="center"/>
          </w:tcPr>
          <w:p w14:paraId="497D65B0" w14:textId="77777777" w:rsidR="00124A26" w:rsidRPr="00C07B2E" w:rsidRDefault="00124A26" w:rsidP="002D3EBF">
            <w:pPr>
              <w:ind w:firstLine="0"/>
              <w:rPr>
                <w:rFonts w:eastAsia="SimSun"/>
              </w:rPr>
            </w:pPr>
          </w:p>
        </w:tc>
        <w:tc>
          <w:tcPr>
            <w:tcW w:w="1843" w:type="dxa"/>
            <w:vAlign w:val="center"/>
          </w:tcPr>
          <w:p w14:paraId="6AB2DDE3" w14:textId="77777777" w:rsidR="00124A26" w:rsidRPr="00C07B2E" w:rsidRDefault="00124A26" w:rsidP="002D3EBF">
            <w:pPr>
              <w:ind w:firstLine="0"/>
              <w:rPr>
                <w:rFonts w:eastAsia="SimSun"/>
              </w:rPr>
            </w:pPr>
            <w:r w:rsidRPr="00C07B2E">
              <w:rPr>
                <w:rFonts w:eastAsia="SimSun"/>
              </w:rPr>
              <w:t xml:space="preserve">Такролимус </w:t>
            </w:r>
          </w:p>
        </w:tc>
        <w:tc>
          <w:tcPr>
            <w:tcW w:w="1417" w:type="dxa"/>
            <w:vAlign w:val="center"/>
          </w:tcPr>
          <w:p w14:paraId="6AF73C35" w14:textId="77777777" w:rsidR="00124A26" w:rsidRPr="00C07B2E" w:rsidRDefault="00124A26" w:rsidP="002D3EBF">
            <w:pPr>
              <w:ind w:firstLine="0"/>
              <w:rPr>
                <w:rFonts w:eastAsia="SimSun"/>
              </w:rPr>
            </w:pPr>
            <w:r w:rsidRPr="00C07B2E">
              <w:rPr>
                <w:rFonts w:eastAsia="SimSun"/>
              </w:rPr>
              <w:t>0,03 мг/кг</w:t>
            </w:r>
          </w:p>
        </w:tc>
        <w:tc>
          <w:tcPr>
            <w:tcW w:w="1418" w:type="dxa"/>
            <w:vAlign w:val="center"/>
          </w:tcPr>
          <w:p w14:paraId="29CDA8ED" w14:textId="77777777" w:rsidR="00124A26" w:rsidRPr="00C07B2E" w:rsidRDefault="00124A26" w:rsidP="002D3EBF">
            <w:pPr>
              <w:ind w:firstLine="0"/>
              <w:rPr>
                <w:rFonts w:eastAsia="SimSun"/>
              </w:rPr>
            </w:pPr>
            <w:r w:rsidRPr="00C07B2E">
              <w:rPr>
                <w:rFonts w:eastAsia="SimSun"/>
                <w:lang w:val="en-US"/>
              </w:rPr>
              <w:t>–</w:t>
            </w:r>
          </w:p>
        </w:tc>
        <w:tc>
          <w:tcPr>
            <w:tcW w:w="1701" w:type="dxa"/>
            <w:vAlign w:val="center"/>
          </w:tcPr>
          <w:p w14:paraId="51D666AF" w14:textId="77777777" w:rsidR="00124A26" w:rsidRPr="00C07B2E" w:rsidRDefault="00124A26" w:rsidP="002D3EBF">
            <w:pPr>
              <w:ind w:firstLine="0"/>
              <w:rPr>
                <w:rFonts w:eastAsia="SimSun"/>
              </w:rPr>
            </w:pPr>
            <w:r w:rsidRPr="00C07B2E">
              <w:rPr>
                <w:rFonts w:eastAsia="SimSun"/>
              </w:rPr>
              <w:t xml:space="preserve">С +5 дня длительно </w:t>
            </w:r>
          </w:p>
        </w:tc>
        <w:tc>
          <w:tcPr>
            <w:tcW w:w="2268" w:type="dxa"/>
            <w:vAlign w:val="center"/>
          </w:tcPr>
          <w:p w14:paraId="292E3891" w14:textId="77777777" w:rsidR="00124A26" w:rsidRPr="000F445E" w:rsidRDefault="00124A26"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124A26" w:rsidRPr="00C07B2E" w14:paraId="2D071D6F" w14:textId="77777777" w:rsidTr="002D3EBF">
        <w:trPr>
          <w:cantSplit/>
          <w:trHeight w:val="1861"/>
        </w:trPr>
        <w:tc>
          <w:tcPr>
            <w:tcW w:w="993" w:type="dxa"/>
            <w:vMerge/>
            <w:textDirection w:val="btLr"/>
            <w:vAlign w:val="center"/>
          </w:tcPr>
          <w:p w14:paraId="54CBDB50" w14:textId="77777777" w:rsidR="00124A26" w:rsidRPr="000F445E" w:rsidRDefault="00124A26" w:rsidP="002D3EBF">
            <w:pPr>
              <w:ind w:firstLine="0"/>
              <w:rPr>
                <w:rFonts w:eastAsia="SimSun"/>
              </w:rPr>
            </w:pPr>
          </w:p>
        </w:tc>
        <w:tc>
          <w:tcPr>
            <w:tcW w:w="1843" w:type="dxa"/>
            <w:vAlign w:val="center"/>
          </w:tcPr>
          <w:p w14:paraId="2BA9817A" w14:textId="77777777" w:rsidR="00124A26" w:rsidRPr="00C07B2E" w:rsidRDefault="00124A26" w:rsidP="002D3EBF">
            <w:pPr>
              <w:ind w:firstLine="0"/>
              <w:rPr>
                <w:rFonts w:eastAsia="SimSun"/>
              </w:rPr>
            </w:pPr>
            <w:r w:rsidRPr="00C07B2E">
              <w:rPr>
                <w:rFonts w:eastAsia="SimSun"/>
              </w:rPr>
              <w:t>Микофенолата мофетил</w:t>
            </w:r>
          </w:p>
        </w:tc>
        <w:tc>
          <w:tcPr>
            <w:tcW w:w="1417" w:type="dxa"/>
            <w:vAlign w:val="center"/>
          </w:tcPr>
          <w:p w14:paraId="20D8F100" w14:textId="77777777" w:rsidR="00124A26" w:rsidRPr="00C07B2E" w:rsidRDefault="00124A26" w:rsidP="002D3EBF">
            <w:pPr>
              <w:ind w:firstLine="0"/>
              <w:rPr>
                <w:rFonts w:eastAsia="SimSun"/>
              </w:rPr>
            </w:pPr>
            <w:r w:rsidRPr="00C07B2E">
              <w:rPr>
                <w:rFonts w:eastAsia="SimSun"/>
              </w:rPr>
              <w:t xml:space="preserve">30 мг/кг </w:t>
            </w:r>
          </w:p>
        </w:tc>
        <w:tc>
          <w:tcPr>
            <w:tcW w:w="1418" w:type="dxa"/>
            <w:vAlign w:val="center"/>
          </w:tcPr>
          <w:p w14:paraId="3DA25202"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1730FBBC" w14:textId="77777777" w:rsidR="00124A26" w:rsidRPr="00C07B2E" w:rsidRDefault="00124A26" w:rsidP="002D3EBF">
            <w:pPr>
              <w:ind w:firstLine="0"/>
              <w:rPr>
                <w:rFonts w:eastAsia="SimSun"/>
              </w:rPr>
            </w:pPr>
            <w:r w:rsidRPr="00C07B2E">
              <w:rPr>
                <w:rFonts w:eastAsia="SimSun"/>
              </w:rPr>
              <w:t xml:space="preserve">С +5 дня по +35 день </w:t>
            </w:r>
          </w:p>
        </w:tc>
        <w:tc>
          <w:tcPr>
            <w:tcW w:w="2268" w:type="dxa"/>
            <w:vAlign w:val="center"/>
          </w:tcPr>
          <w:p w14:paraId="4D360914"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0500E4A6" w14:textId="77777777" w:rsidR="00124A26" w:rsidRPr="00C07B2E" w:rsidRDefault="00124A26" w:rsidP="00124A26">
      <w:pPr>
        <w:rPr>
          <w:rFonts w:eastAsia="SimSun"/>
        </w:rPr>
      </w:pPr>
    </w:p>
    <w:p w14:paraId="0E50660F" w14:textId="77777777" w:rsidR="00124A26" w:rsidRPr="00C07B2E" w:rsidRDefault="00124A26" w:rsidP="00124A26">
      <w:pPr>
        <w:rPr>
          <w:rFonts w:eastAsia="SimSun"/>
        </w:rPr>
      </w:pPr>
      <w:bookmarkStart w:id="195"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124A26" w:rsidRPr="00C07B2E" w14:paraId="0426DFBC" w14:textId="77777777" w:rsidTr="002D3EBF">
        <w:trPr>
          <w:cantSplit/>
          <w:trHeight w:val="20"/>
          <w:tblHeader/>
        </w:trPr>
        <w:tc>
          <w:tcPr>
            <w:tcW w:w="484" w:type="pct"/>
            <w:vAlign w:val="center"/>
          </w:tcPr>
          <w:p w14:paraId="3D68184E" w14:textId="77777777" w:rsidR="00124A26" w:rsidRPr="00470D3D" w:rsidRDefault="00124A26" w:rsidP="002D3EBF">
            <w:pPr>
              <w:ind w:firstLine="0"/>
              <w:rPr>
                <w:rFonts w:eastAsia="SimSun"/>
              </w:rPr>
            </w:pPr>
          </w:p>
        </w:tc>
        <w:tc>
          <w:tcPr>
            <w:tcW w:w="1003" w:type="pct"/>
            <w:vAlign w:val="center"/>
          </w:tcPr>
          <w:p w14:paraId="5D792D6B" w14:textId="77777777" w:rsidR="00124A26" w:rsidRPr="00C07B2E" w:rsidRDefault="00124A26" w:rsidP="002D3EBF">
            <w:pPr>
              <w:ind w:firstLine="0"/>
              <w:rPr>
                <w:rFonts w:eastAsia="SimSun"/>
              </w:rPr>
            </w:pPr>
            <w:r w:rsidRPr="00C07B2E">
              <w:rPr>
                <w:rFonts w:eastAsia="SimSun"/>
              </w:rPr>
              <w:t>Препарат</w:t>
            </w:r>
          </w:p>
        </w:tc>
        <w:tc>
          <w:tcPr>
            <w:tcW w:w="703" w:type="pct"/>
            <w:vAlign w:val="center"/>
          </w:tcPr>
          <w:p w14:paraId="0CD04DD9" w14:textId="77777777" w:rsidR="00124A26" w:rsidRPr="00C07B2E" w:rsidRDefault="00124A26" w:rsidP="002D3EBF">
            <w:pPr>
              <w:ind w:firstLine="0"/>
              <w:rPr>
                <w:rFonts w:eastAsia="SimSun"/>
              </w:rPr>
            </w:pPr>
            <w:r w:rsidRPr="00C07B2E">
              <w:rPr>
                <w:rFonts w:eastAsia="SimSun"/>
              </w:rPr>
              <w:t>Суточная доза</w:t>
            </w:r>
          </w:p>
        </w:tc>
        <w:tc>
          <w:tcPr>
            <w:tcW w:w="754" w:type="pct"/>
            <w:vAlign w:val="center"/>
          </w:tcPr>
          <w:p w14:paraId="2E47277E" w14:textId="77777777" w:rsidR="00124A26" w:rsidRPr="00C07B2E" w:rsidRDefault="00124A26" w:rsidP="002D3EBF">
            <w:pPr>
              <w:ind w:firstLine="0"/>
              <w:rPr>
                <w:rFonts w:eastAsia="SimSun"/>
              </w:rPr>
            </w:pPr>
            <w:r w:rsidRPr="00C07B2E">
              <w:rPr>
                <w:rFonts w:eastAsia="SimSun"/>
              </w:rPr>
              <w:t>Курсовая доза</w:t>
            </w:r>
          </w:p>
        </w:tc>
        <w:tc>
          <w:tcPr>
            <w:tcW w:w="889" w:type="pct"/>
            <w:vAlign w:val="center"/>
          </w:tcPr>
          <w:p w14:paraId="7AC2E64F" w14:textId="77777777" w:rsidR="00124A26" w:rsidRPr="00C07B2E" w:rsidRDefault="00124A26" w:rsidP="002D3EBF">
            <w:pPr>
              <w:ind w:firstLine="0"/>
              <w:rPr>
                <w:rFonts w:eastAsia="SimSun"/>
              </w:rPr>
            </w:pPr>
            <w:r w:rsidRPr="00C07B2E">
              <w:rPr>
                <w:rFonts w:eastAsia="SimSun"/>
              </w:rPr>
              <w:t>Дни введения</w:t>
            </w:r>
          </w:p>
        </w:tc>
        <w:tc>
          <w:tcPr>
            <w:tcW w:w="1167" w:type="pct"/>
            <w:vAlign w:val="center"/>
          </w:tcPr>
          <w:p w14:paraId="220A673A"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32654F48" w14:textId="77777777" w:rsidTr="002D3EBF">
        <w:trPr>
          <w:cantSplit/>
          <w:trHeight w:val="20"/>
        </w:trPr>
        <w:tc>
          <w:tcPr>
            <w:tcW w:w="484" w:type="pct"/>
            <w:vMerge w:val="restart"/>
            <w:textDirection w:val="btLr"/>
            <w:vAlign w:val="center"/>
          </w:tcPr>
          <w:p w14:paraId="6261E398" w14:textId="77777777" w:rsidR="00124A26" w:rsidRPr="00C07B2E" w:rsidRDefault="00124A26" w:rsidP="002D3EBF">
            <w:pPr>
              <w:ind w:firstLine="0"/>
              <w:rPr>
                <w:rFonts w:eastAsia="SimSun"/>
              </w:rPr>
            </w:pPr>
            <w:r w:rsidRPr="00C07B2E">
              <w:rPr>
                <w:rFonts w:eastAsia="SimSun"/>
              </w:rPr>
              <w:t>Кондиционирование</w:t>
            </w:r>
          </w:p>
        </w:tc>
        <w:tc>
          <w:tcPr>
            <w:tcW w:w="1003" w:type="pct"/>
            <w:vAlign w:val="center"/>
          </w:tcPr>
          <w:p w14:paraId="6065362D" w14:textId="77777777" w:rsidR="00124A26" w:rsidRPr="00C07B2E" w:rsidRDefault="00124A26" w:rsidP="002D3EBF">
            <w:pPr>
              <w:ind w:firstLine="0"/>
              <w:rPr>
                <w:rFonts w:eastAsia="SimSun"/>
              </w:rPr>
            </w:pPr>
            <w:r w:rsidRPr="00C07B2E">
              <w:rPr>
                <w:rFonts w:eastAsia="SimSun"/>
              </w:rPr>
              <w:t xml:space="preserve">Флударабин </w:t>
            </w:r>
          </w:p>
        </w:tc>
        <w:tc>
          <w:tcPr>
            <w:tcW w:w="703" w:type="pct"/>
            <w:vAlign w:val="center"/>
          </w:tcPr>
          <w:p w14:paraId="25DC5522" w14:textId="77777777" w:rsidR="00124A26" w:rsidRPr="00C07B2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10BACBB3"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69255D67" w14:textId="77777777" w:rsidR="00124A26" w:rsidRPr="00C07B2E" w:rsidRDefault="00124A26" w:rsidP="002D3EBF">
            <w:pPr>
              <w:ind w:firstLine="0"/>
              <w:rPr>
                <w:rFonts w:eastAsia="SimSun"/>
              </w:rPr>
            </w:pPr>
            <w:r w:rsidRPr="00C07B2E">
              <w:rPr>
                <w:rFonts w:eastAsia="SimSun"/>
              </w:rPr>
              <w:t>С -7 дня по -2 день</w:t>
            </w:r>
          </w:p>
        </w:tc>
        <w:tc>
          <w:tcPr>
            <w:tcW w:w="1167" w:type="pct"/>
            <w:vAlign w:val="center"/>
          </w:tcPr>
          <w:p w14:paraId="597D2E47"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390936EE" w14:textId="77777777" w:rsidTr="002D3EBF">
        <w:trPr>
          <w:cantSplit/>
          <w:trHeight w:val="1207"/>
        </w:trPr>
        <w:tc>
          <w:tcPr>
            <w:tcW w:w="484" w:type="pct"/>
            <w:vMerge/>
            <w:vAlign w:val="center"/>
          </w:tcPr>
          <w:p w14:paraId="739F4FCD" w14:textId="77777777" w:rsidR="00124A26" w:rsidRPr="00C07B2E" w:rsidRDefault="00124A26" w:rsidP="002D3EBF">
            <w:pPr>
              <w:ind w:firstLine="0"/>
              <w:rPr>
                <w:rFonts w:eastAsia="SimSun"/>
              </w:rPr>
            </w:pPr>
          </w:p>
        </w:tc>
        <w:tc>
          <w:tcPr>
            <w:tcW w:w="1003" w:type="pct"/>
            <w:vAlign w:val="center"/>
          </w:tcPr>
          <w:p w14:paraId="41C552B9" w14:textId="77777777" w:rsidR="00124A26" w:rsidRPr="00C07B2E" w:rsidRDefault="00124A26" w:rsidP="002D3EBF">
            <w:pPr>
              <w:ind w:firstLine="0"/>
              <w:rPr>
                <w:rFonts w:eastAsia="SimSun"/>
              </w:rPr>
            </w:pPr>
            <w:r w:rsidRPr="00C07B2E">
              <w:rPr>
                <w:rFonts w:eastAsia="SimSun"/>
              </w:rPr>
              <w:t>Бусульфан</w:t>
            </w:r>
          </w:p>
        </w:tc>
        <w:tc>
          <w:tcPr>
            <w:tcW w:w="703" w:type="pct"/>
            <w:vAlign w:val="center"/>
          </w:tcPr>
          <w:p w14:paraId="4A0368BC" w14:textId="77777777" w:rsidR="00124A26" w:rsidRPr="00C07B2E" w:rsidRDefault="00124A26" w:rsidP="002D3EBF">
            <w:pPr>
              <w:ind w:firstLine="0"/>
              <w:rPr>
                <w:rFonts w:eastAsia="SimSun"/>
              </w:rPr>
            </w:pPr>
            <w:r w:rsidRPr="00C07B2E">
              <w:rPr>
                <w:rFonts w:eastAsia="SimSun"/>
              </w:rPr>
              <w:t xml:space="preserve">4 мг/кг </w:t>
            </w:r>
          </w:p>
        </w:tc>
        <w:tc>
          <w:tcPr>
            <w:tcW w:w="754" w:type="pct"/>
            <w:vAlign w:val="center"/>
          </w:tcPr>
          <w:p w14:paraId="7FD5D2DA" w14:textId="77777777" w:rsidR="00124A26" w:rsidRPr="00C07B2E" w:rsidRDefault="00124A26" w:rsidP="002D3EBF">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4906FE3D" w14:textId="77777777" w:rsidR="00124A26" w:rsidRPr="00C07B2E" w:rsidRDefault="00124A26"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2C544C8B"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124A26" w:rsidRPr="00C07B2E" w14:paraId="65C7DD60" w14:textId="77777777" w:rsidTr="002D3EBF">
        <w:trPr>
          <w:cantSplit/>
          <w:trHeight w:val="1498"/>
        </w:trPr>
        <w:tc>
          <w:tcPr>
            <w:tcW w:w="484" w:type="pct"/>
            <w:vMerge w:val="restart"/>
            <w:textDirection w:val="btLr"/>
            <w:vAlign w:val="center"/>
          </w:tcPr>
          <w:p w14:paraId="318D1869" w14:textId="77777777" w:rsidR="00124A26" w:rsidRPr="00C07B2E" w:rsidRDefault="00124A26" w:rsidP="002D3EBF">
            <w:pPr>
              <w:ind w:firstLine="0"/>
              <w:rPr>
                <w:rFonts w:eastAsia="SimSun"/>
              </w:rPr>
            </w:pPr>
            <w:r w:rsidRPr="00C07B2E">
              <w:rPr>
                <w:rFonts w:eastAsia="SimSun"/>
              </w:rPr>
              <w:t>Профилактика РТПХ</w:t>
            </w:r>
          </w:p>
        </w:tc>
        <w:tc>
          <w:tcPr>
            <w:tcW w:w="1003" w:type="pct"/>
            <w:vAlign w:val="center"/>
          </w:tcPr>
          <w:p w14:paraId="0CEE46B8" w14:textId="77777777" w:rsidR="00124A26" w:rsidRPr="00C07B2E" w:rsidRDefault="00124A26" w:rsidP="002D3EBF">
            <w:pPr>
              <w:ind w:firstLine="0"/>
              <w:rPr>
                <w:rFonts w:eastAsia="SimSun"/>
              </w:rPr>
            </w:pPr>
            <w:r w:rsidRPr="00C07B2E">
              <w:rPr>
                <w:rFonts w:eastAsia="SimSun"/>
              </w:rPr>
              <w:t>Циклофосфамид</w:t>
            </w:r>
          </w:p>
        </w:tc>
        <w:tc>
          <w:tcPr>
            <w:tcW w:w="703" w:type="pct"/>
            <w:vAlign w:val="center"/>
          </w:tcPr>
          <w:p w14:paraId="2C1BBAC4" w14:textId="77777777" w:rsidR="00124A26" w:rsidRPr="00C07B2E" w:rsidRDefault="00124A26" w:rsidP="002D3EBF">
            <w:pPr>
              <w:ind w:firstLine="0"/>
              <w:rPr>
                <w:rFonts w:eastAsia="SimSun"/>
              </w:rPr>
            </w:pPr>
            <w:r w:rsidRPr="00C07B2E">
              <w:rPr>
                <w:rFonts w:eastAsia="SimSun"/>
              </w:rPr>
              <w:t>50 мг/кг</w:t>
            </w:r>
          </w:p>
        </w:tc>
        <w:tc>
          <w:tcPr>
            <w:tcW w:w="754" w:type="pct"/>
            <w:vAlign w:val="center"/>
          </w:tcPr>
          <w:p w14:paraId="3ED8B457" w14:textId="77777777" w:rsidR="00124A26" w:rsidRPr="00C07B2E" w:rsidRDefault="00124A26" w:rsidP="002D3EBF">
            <w:pPr>
              <w:ind w:firstLine="0"/>
              <w:rPr>
                <w:rFonts w:eastAsia="SimSun"/>
              </w:rPr>
            </w:pPr>
            <w:r w:rsidRPr="00C07B2E">
              <w:rPr>
                <w:rFonts w:eastAsia="SimSun"/>
              </w:rPr>
              <w:t>100 мг/кг</w:t>
            </w:r>
          </w:p>
        </w:tc>
        <w:tc>
          <w:tcPr>
            <w:tcW w:w="889" w:type="pct"/>
            <w:vAlign w:val="center"/>
          </w:tcPr>
          <w:p w14:paraId="1A8B3DDB" w14:textId="77777777" w:rsidR="00124A26" w:rsidRPr="00C07B2E" w:rsidRDefault="00124A26" w:rsidP="002D3EBF">
            <w:pPr>
              <w:ind w:firstLine="0"/>
              <w:rPr>
                <w:rFonts w:eastAsia="SimSun"/>
              </w:rPr>
            </w:pPr>
            <w:r w:rsidRPr="00C07B2E">
              <w:rPr>
                <w:rFonts w:eastAsia="SimSun"/>
              </w:rPr>
              <w:t>В +3 день  и +5 день</w:t>
            </w:r>
          </w:p>
        </w:tc>
        <w:tc>
          <w:tcPr>
            <w:tcW w:w="1167" w:type="pct"/>
            <w:vAlign w:val="center"/>
          </w:tcPr>
          <w:p w14:paraId="6AD0C2A3" w14:textId="77777777" w:rsidR="00124A26" w:rsidRPr="00C07B2E" w:rsidRDefault="00124A26" w:rsidP="002D3EBF">
            <w:pPr>
              <w:ind w:firstLine="0"/>
              <w:rPr>
                <w:rFonts w:eastAsia="SimSun"/>
              </w:rPr>
            </w:pPr>
            <w:r w:rsidRPr="00C07B2E">
              <w:rPr>
                <w:rFonts w:eastAsia="SimSun"/>
              </w:rPr>
              <w:t xml:space="preserve">В/в, в течение 2 ч  </w:t>
            </w:r>
          </w:p>
        </w:tc>
      </w:tr>
      <w:tr w:rsidR="00124A26" w:rsidRPr="00C07B2E" w14:paraId="49AD3E93" w14:textId="77777777" w:rsidTr="002D3EBF">
        <w:trPr>
          <w:cantSplit/>
          <w:trHeight w:val="958"/>
        </w:trPr>
        <w:tc>
          <w:tcPr>
            <w:tcW w:w="484" w:type="pct"/>
            <w:vMerge/>
            <w:textDirection w:val="btLr"/>
            <w:vAlign w:val="center"/>
          </w:tcPr>
          <w:p w14:paraId="3F8496F3" w14:textId="77777777" w:rsidR="00124A26" w:rsidRPr="00C07B2E" w:rsidRDefault="00124A26" w:rsidP="002D3EBF">
            <w:pPr>
              <w:ind w:firstLine="0"/>
              <w:rPr>
                <w:rFonts w:eastAsia="SimSun"/>
              </w:rPr>
            </w:pPr>
          </w:p>
        </w:tc>
        <w:tc>
          <w:tcPr>
            <w:tcW w:w="1003" w:type="pct"/>
            <w:vAlign w:val="center"/>
          </w:tcPr>
          <w:p w14:paraId="5C9FB168" w14:textId="77777777" w:rsidR="00124A26" w:rsidRPr="00C07B2E" w:rsidRDefault="00124A26" w:rsidP="002D3EBF">
            <w:pPr>
              <w:ind w:firstLine="0"/>
              <w:rPr>
                <w:rFonts w:eastAsia="SimSun"/>
              </w:rPr>
            </w:pPr>
            <w:r w:rsidRPr="00C07B2E">
              <w:rPr>
                <w:rFonts w:eastAsia="SimSun"/>
              </w:rPr>
              <w:t>Микофенолата мофетил</w:t>
            </w:r>
          </w:p>
        </w:tc>
        <w:tc>
          <w:tcPr>
            <w:tcW w:w="703" w:type="pct"/>
            <w:vAlign w:val="center"/>
          </w:tcPr>
          <w:p w14:paraId="7565C768" w14:textId="77777777" w:rsidR="00124A26" w:rsidRPr="00C07B2E" w:rsidRDefault="00124A26" w:rsidP="002D3EBF">
            <w:pPr>
              <w:ind w:firstLine="0"/>
              <w:rPr>
                <w:rFonts w:eastAsia="SimSun"/>
              </w:rPr>
            </w:pPr>
            <w:r w:rsidRPr="00C07B2E">
              <w:rPr>
                <w:rFonts w:eastAsia="SimSun"/>
              </w:rPr>
              <w:t xml:space="preserve">30 мг/кг </w:t>
            </w:r>
          </w:p>
        </w:tc>
        <w:tc>
          <w:tcPr>
            <w:tcW w:w="754" w:type="pct"/>
            <w:vAlign w:val="center"/>
          </w:tcPr>
          <w:p w14:paraId="5C9FDECF" w14:textId="77777777" w:rsidR="00124A26" w:rsidRPr="00C07B2E" w:rsidRDefault="00124A26" w:rsidP="002D3EBF">
            <w:pPr>
              <w:ind w:firstLine="0"/>
              <w:rPr>
                <w:rFonts w:eastAsia="SimSun"/>
              </w:rPr>
            </w:pPr>
            <w:r w:rsidRPr="00C07B2E">
              <w:rPr>
                <w:rFonts w:eastAsia="SimSun"/>
              </w:rPr>
              <w:t>–</w:t>
            </w:r>
          </w:p>
        </w:tc>
        <w:tc>
          <w:tcPr>
            <w:tcW w:w="889" w:type="pct"/>
            <w:vAlign w:val="center"/>
          </w:tcPr>
          <w:p w14:paraId="7C33991E" w14:textId="77777777" w:rsidR="00124A26" w:rsidRPr="00C07B2E" w:rsidRDefault="00124A26" w:rsidP="002D3EBF">
            <w:pPr>
              <w:ind w:firstLine="0"/>
              <w:rPr>
                <w:rFonts w:eastAsia="SimSun"/>
              </w:rPr>
            </w:pPr>
            <w:r w:rsidRPr="00C07B2E">
              <w:rPr>
                <w:rFonts w:eastAsia="SimSun"/>
              </w:rPr>
              <w:t xml:space="preserve">С +1 дня по +28 день </w:t>
            </w:r>
          </w:p>
        </w:tc>
        <w:tc>
          <w:tcPr>
            <w:tcW w:w="1167" w:type="pct"/>
            <w:vAlign w:val="center"/>
          </w:tcPr>
          <w:p w14:paraId="6285FFA5" w14:textId="77777777" w:rsidR="00124A26" w:rsidRPr="000F445E" w:rsidRDefault="00124A26" w:rsidP="002D3EB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124A26" w:rsidRPr="000F445E" w14:paraId="31B20DB5" w14:textId="77777777" w:rsidTr="002D3EBF">
        <w:trPr>
          <w:cantSplit/>
          <w:trHeight w:val="958"/>
        </w:trPr>
        <w:tc>
          <w:tcPr>
            <w:tcW w:w="484" w:type="pct"/>
            <w:vMerge/>
            <w:textDirection w:val="btLr"/>
            <w:vAlign w:val="center"/>
          </w:tcPr>
          <w:p w14:paraId="16465AE2" w14:textId="77777777" w:rsidR="00124A26" w:rsidRPr="000F445E" w:rsidRDefault="00124A26" w:rsidP="002D3EBF">
            <w:pPr>
              <w:ind w:firstLine="0"/>
              <w:rPr>
                <w:rFonts w:eastAsia="SimSun"/>
              </w:rPr>
            </w:pPr>
          </w:p>
        </w:tc>
        <w:tc>
          <w:tcPr>
            <w:tcW w:w="1003" w:type="pct"/>
            <w:vAlign w:val="center"/>
          </w:tcPr>
          <w:p w14:paraId="24193C89" w14:textId="77777777" w:rsidR="00124A26" w:rsidRPr="00C07B2E" w:rsidRDefault="00124A26" w:rsidP="002D3EBF">
            <w:pPr>
              <w:ind w:firstLine="0"/>
              <w:rPr>
                <w:rFonts w:eastAsia="SimSun"/>
              </w:rPr>
            </w:pPr>
            <w:r w:rsidRPr="00C07B2E">
              <w:rPr>
                <w:rFonts w:eastAsia="SimSun"/>
              </w:rPr>
              <w:t>Циклоспорин А</w:t>
            </w:r>
          </w:p>
        </w:tc>
        <w:tc>
          <w:tcPr>
            <w:tcW w:w="703" w:type="pct"/>
            <w:vAlign w:val="center"/>
          </w:tcPr>
          <w:p w14:paraId="77342297" w14:textId="77777777" w:rsidR="00124A26" w:rsidRPr="00C07B2E" w:rsidRDefault="00124A26" w:rsidP="002D3EBF">
            <w:pPr>
              <w:ind w:firstLine="0"/>
              <w:rPr>
                <w:rFonts w:eastAsia="SimSun"/>
              </w:rPr>
            </w:pPr>
            <w:r w:rsidRPr="00C07B2E">
              <w:rPr>
                <w:rFonts w:eastAsia="SimSun"/>
              </w:rPr>
              <w:t>3  мг/кг</w:t>
            </w:r>
          </w:p>
        </w:tc>
        <w:tc>
          <w:tcPr>
            <w:tcW w:w="754" w:type="pct"/>
            <w:vAlign w:val="center"/>
          </w:tcPr>
          <w:p w14:paraId="261FFE5B" w14:textId="77777777" w:rsidR="00124A26" w:rsidRPr="00C07B2E" w:rsidRDefault="00124A26" w:rsidP="002D3EBF">
            <w:pPr>
              <w:ind w:firstLine="0"/>
              <w:rPr>
                <w:rFonts w:eastAsia="SimSun"/>
              </w:rPr>
            </w:pPr>
            <w:r w:rsidRPr="00C07B2E">
              <w:rPr>
                <w:rFonts w:eastAsia="SimSun"/>
              </w:rPr>
              <w:t>-</w:t>
            </w:r>
          </w:p>
        </w:tc>
        <w:tc>
          <w:tcPr>
            <w:tcW w:w="889" w:type="pct"/>
            <w:vAlign w:val="center"/>
          </w:tcPr>
          <w:p w14:paraId="346DBA82" w14:textId="77777777" w:rsidR="00124A26" w:rsidRPr="00C07B2E" w:rsidRDefault="00124A26" w:rsidP="002D3EBF">
            <w:pPr>
              <w:ind w:firstLine="0"/>
              <w:rPr>
                <w:rFonts w:eastAsia="SimSun"/>
              </w:rPr>
            </w:pPr>
            <w:r w:rsidRPr="00C07B2E">
              <w:rPr>
                <w:rFonts w:eastAsia="SimSun"/>
              </w:rPr>
              <w:t xml:space="preserve">С -1 дня по +100 день </w:t>
            </w:r>
          </w:p>
        </w:tc>
        <w:tc>
          <w:tcPr>
            <w:tcW w:w="1167" w:type="pct"/>
            <w:vAlign w:val="center"/>
          </w:tcPr>
          <w:p w14:paraId="7098D1B5" w14:textId="77777777" w:rsidR="00124A26" w:rsidRPr="000F445E" w:rsidRDefault="00124A26" w:rsidP="002D3EB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16C4A376" w14:textId="77777777" w:rsidR="00124A26" w:rsidRPr="00C07B2E" w:rsidRDefault="00124A26" w:rsidP="00124A26">
      <w:pPr>
        <w:rPr>
          <w:rFonts w:eastAsia="SimSun"/>
        </w:rPr>
      </w:pPr>
    </w:p>
    <w:p w14:paraId="10BF9D05" w14:textId="77777777" w:rsidR="00124A26" w:rsidRPr="00C07B2E" w:rsidRDefault="00124A26" w:rsidP="00124A26">
      <w:pPr>
        <w:rPr>
          <w:rFonts w:eastAsia="SimSun"/>
        </w:rPr>
      </w:pPr>
      <w:bookmarkStart w:id="196"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9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124A26" w:rsidRPr="00C07B2E" w14:paraId="7BFA02DB" w14:textId="77777777" w:rsidTr="002D3EBF">
        <w:trPr>
          <w:cantSplit/>
          <w:trHeight w:val="20"/>
          <w:tblHeader/>
        </w:trPr>
        <w:tc>
          <w:tcPr>
            <w:tcW w:w="993" w:type="dxa"/>
            <w:vAlign w:val="center"/>
          </w:tcPr>
          <w:p w14:paraId="21F7704E" w14:textId="77777777" w:rsidR="00124A26" w:rsidRPr="00C07B2E" w:rsidRDefault="00124A26" w:rsidP="002D3EBF">
            <w:pPr>
              <w:ind w:firstLine="0"/>
              <w:rPr>
                <w:rFonts w:eastAsia="SimSun"/>
              </w:rPr>
            </w:pPr>
          </w:p>
        </w:tc>
        <w:tc>
          <w:tcPr>
            <w:tcW w:w="1809" w:type="dxa"/>
            <w:vAlign w:val="center"/>
          </w:tcPr>
          <w:p w14:paraId="2C9C2F9D"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7EDB5440"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3F3C209F"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00BC59E5"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54D14968"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6A242B44" w14:textId="77777777" w:rsidTr="002D3EBF">
        <w:trPr>
          <w:cantSplit/>
          <w:trHeight w:val="20"/>
        </w:trPr>
        <w:tc>
          <w:tcPr>
            <w:tcW w:w="993" w:type="dxa"/>
            <w:vMerge w:val="restart"/>
            <w:textDirection w:val="btLr"/>
            <w:vAlign w:val="center"/>
          </w:tcPr>
          <w:p w14:paraId="414C7C53" w14:textId="77777777" w:rsidR="00124A26" w:rsidRPr="00C07B2E" w:rsidRDefault="00124A26" w:rsidP="002D3EBF">
            <w:pPr>
              <w:ind w:firstLine="0"/>
              <w:rPr>
                <w:rFonts w:eastAsia="SimSun"/>
              </w:rPr>
            </w:pPr>
            <w:r w:rsidRPr="00C07B2E">
              <w:rPr>
                <w:rFonts w:eastAsia="SimSun"/>
              </w:rPr>
              <w:t>Кондиционирование</w:t>
            </w:r>
          </w:p>
        </w:tc>
        <w:tc>
          <w:tcPr>
            <w:tcW w:w="1809" w:type="dxa"/>
            <w:vAlign w:val="center"/>
          </w:tcPr>
          <w:p w14:paraId="2E4A643B"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76F3EA5F" w14:textId="77777777" w:rsidR="00124A26" w:rsidRPr="00C07B2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6732E89"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0BCCE02A"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4DC06D0B"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0B390C87" w14:textId="77777777" w:rsidTr="002D3EBF">
        <w:trPr>
          <w:cantSplit/>
          <w:trHeight w:val="1207"/>
        </w:trPr>
        <w:tc>
          <w:tcPr>
            <w:tcW w:w="993" w:type="dxa"/>
            <w:vMerge/>
            <w:vAlign w:val="center"/>
          </w:tcPr>
          <w:p w14:paraId="089CBB9B" w14:textId="77777777" w:rsidR="00124A26" w:rsidRPr="00C07B2E" w:rsidRDefault="00124A26" w:rsidP="002D3EBF">
            <w:pPr>
              <w:ind w:firstLine="0"/>
              <w:rPr>
                <w:rFonts w:eastAsia="SimSun"/>
              </w:rPr>
            </w:pPr>
          </w:p>
        </w:tc>
        <w:tc>
          <w:tcPr>
            <w:tcW w:w="1809" w:type="dxa"/>
            <w:vAlign w:val="center"/>
          </w:tcPr>
          <w:p w14:paraId="7FD5CBFF" w14:textId="77777777" w:rsidR="00124A26" w:rsidRPr="00C07B2E" w:rsidRDefault="00124A26" w:rsidP="002D3EBF">
            <w:pPr>
              <w:ind w:firstLine="0"/>
              <w:rPr>
                <w:rFonts w:eastAsia="SimSun"/>
              </w:rPr>
            </w:pPr>
            <w:r w:rsidRPr="00C07B2E">
              <w:rPr>
                <w:rFonts w:eastAsia="SimSun"/>
              </w:rPr>
              <w:t>Бусульфан</w:t>
            </w:r>
          </w:p>
        </w:tc>
        <w:tc>
          <w:tcPr>
            <w:tcW w:w="1417" w:type="dxa"/>
            <w:vAlign w:val="center"/>
          </w:tcPr>
          <w:p w14:paraId="47FFF9A9" w14:textId="77777777" w:rsidR="00124A26" w:rsidRPr="00C07B2E" w:rsidRDefault="00124A26" w:rsidP="002D3EBF">
            <w:pPr>
              <w:ind w:firstLine="0"/>
              <w:rPr>
                <w:rFonts w:eastAsia="SimSun"/>
              </w:rPr>
            </w:pPr>
            <w:r w:rsidRPr="00C07B2E">
              <w:rPr>
                <w:rFonts w:eastAsia="SimSun"/>
              </w:rPr>
              <w:t xml:space="preserve">4 мг/кг </w:t>
            </w:r>
          </w:p>
        </w:tc>
        <w:tc>
          <w:tcPr>
            <w:tcW w:w="1418" w:type="dxa"/>
            <w:vAlign w:val="center"/>
          </w:tcPr>
          <w:p w14:paraId="4219A455" w14:textId="77777777" w:rsidR="00124A26" w:rsidRPr="00C07B2E" w:rsidRDefault="00124A26"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6CC225D8" w14:textId="77777777" w:rsidR="00124A26" w:rsidRPr="00C07B2E" w:rsidRDefault="00124A26"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6F32CEEB"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C07B2E" w14:paraId="7214C679" w14:textId="77777777" w:rsidTr="002D3EBF">
        <w:trPr>
          <w:cantSplit/>
          <w:trHeight w:val="1498"/>
        </w:trPr>
        <w:tc>
          <w:tcPr>
            <w:tcW w:w="993" w:type="dxa"/>
            <w:textDirection w:val="btLr"/>
            <w:vAlign w:val="center"/>
          </w:tcPr>
          <w:p w14:paraId="26A253F6" w14:textId="77777777" w:rsidR="00124A26" w:rsidRPr="00C07B2E" w:rsidRDefault="00124A26" w:rsidP="002D3EBF">
            <w:pPr>
              <w:ind w:firstLine="0"/>
              <w:rPr>
                <w:rFonts w:eastAsia="SimSun"/>
              </w:rPr>
            </w:pPr>
            <w:r w:rsidRPr="00C07B2E">
              <w:rPr>
                <w:rFonts w:eastAsia="SimSun"/>
              </w:rPr>
              <w:t>Профилактика РТПХ</w:t>
            </w:r>
          </w:p>
        </w:tc>
        <w:tc>
          <w:tcPr>
            <w:tcW w:w="1809" w:type="dxa"/>
            <w:vAlign w:val="center"/>
          </w:tcPr>
          <w:p w14:paraId="3C7BD1B2" w14:textId="77777777" w:rsidR="00124A26" w:rsidRPr="00C07B2E" w:rsidRDefault="00124A26" w:rsidP="002D3EBF">
            <w:pPr>
              <w:ind w:firstLine="0"/>
              <w:rPr>
                <w:rFonts w:eastAsia="SimSun"/>
              </w:rPr>
            </w:pPr>
            <w:r w:rsidRPr="00C07B2E">
              <w:rPr>
                <w:rFonts w:eastAsia="SimSun"/>
              </w:rPr>
              <w:t>Циклофосфамид</w:t>
            </w:r>
          </w:p>
        </w:tc>
        <w:tc>
          <w:tcPr>
            <w:tcW w:w="1417" w:type="dxa"/>
            <w:vAlign w:val="center"/>
          </w:tcPr>
          <w:p w14:paraId="75285E85" w14:textId="77777777" w:rsidR="00124A26" w:rsidRPr="00C07B2E" w:rsidRDefault="00124A26" w:rsidP="002D3EBF">
            <w:pPr>
              <w:ind w:firstLine="0"/>
              <w:rPr>
                <w:rFonts w:eastAsia="SimSun"/>
              </w:rPr>
            </w:pPr>
            <w:r w:rsidRPr="00C07B2E">
              <w:rPr>
                <w:rFonts w:eastAsia="SimSun"/>
              </w:rPr>
              <w:t>50 мг/кг</w:t>
            </w:r>
          </w:p>
        </w:tc>
        <w:tc>
          <w:tcPr>
            <w:tcW w:w="1418" w:type="dxa"/>
            <w:vAlign w:val="center"/>
          </w:tcPr>
          <w:p w14:paraId="28BF11C0" w14:textId="77777777" w:rsidR="00124A26" w:rsidRPr="00C07B2E" w:rsidRDefault="00124A26" w:rsidP="002D3EBF">
            <w:pPr>
              <w:ind w:firstLine="0"/>
              <w:rPr>
                <w:rFonts w:eastAsia="SimSun"/>
              </w:rPr>
            </w:pPr>
            <w:r w:rsidRPr="00C07B2E">
              <w:rPr>
                <w:rFonts w:eastAsia="SimSun"/>
              </w:rPr>
              <w:t>100 мг/кг</w:t>
            </w:r>
          </w:p>
        </w:tc>
        <w:tc>
          <w:tcPr>
            <w:tcW w:w="1701" w:type="dxa"/>
            <w:vAlign w:val="center"/>
          </w:tcPr>
          <w:p w14:paraId="4518A8EC" w14:textId="77777777" w:rsidR="00124A26" w:rsidRPr="00C07B2E" w:rsidRDefault="00124A26" w:rsidP="002D3EBF">
            <w:pPr>
              <w:ind w:firstLine="0"/>
              <w:rPr>
                <w:rFonts w:eastAsia="SimSun"/>
              </w:rPr>
            </w:pPr>
            <w:r w:rsidRPr="00C07B2E">
              <w:rPr>
                <w:rFonts w:eastAsia="SimSun"/>
              </w:rPr>
              <w:t>С +3 дня по +4 день</w:t>
            </w:r>
          </w:p>
        </w:tc>
        <w:tc>
          <w:tcPr>
            <w:tcW w:w="2268" w:type="dxa"/>
            <w:vAlign w:val="center"/>
          </w:tcPr>
          <w:p w14:paraId="5E154C16" w14:textId="77777777" w:rsidR="00124A26" w:rsidRPr="00C07B2E" w:rsidRDefault="00124A26" w:rsidP="002D3EBF">
            <w:pPr>
              <w:ind w:firstLine="0"/>
              <w:rPr>
                <w:rFonts w:eastAsia="SimSun"/>
              </w:rPr>
            </w:pPr>
            <w:r w:rsidRPr="00C07B2E">
              <w:rPr>
                <w:rFonts w:eastAsia="SimSun"/>
              </w:rPr>
              <w:t xml:space="preserve">В/в, в течение 2 ч  </w:t>
            </w:r>
          </w:p>
        </w:tc>
      </w:tr>
    </w:tbl>
    <w:p w14:paraId="220F1209" w14:textId="77777777" w:rsidR="00124A26" w:rsidRPr="00C07B2E" w:rsidRDefault="00124A26" w:rsidP="00124A26">
      <w:pPr>
        <w:rPr>
          <w:rFonts w:eastAsia="SimSun"/>
        </w:rPr>
      </w:pPr>
    </w:p>
    <w:p w14:paraId="3733A356" w14:textId="77777777" w:rsidR="00124A26" w:rsidRPr="00C07B2E" w:rsidRDefault="00124A26" w:rsidP="00124A26">
      <w:pPr>
        <w:rPr>
          <w:rFonts w:eastAsia="SimSun"/>
        </w:rPr>
      </w:pPr>
      <w:bookmarkStart w:id="197"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9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124A26" w:rsidRPr="00C07B2E" w14:paraId="057FB6E7" w14:textId="77777777" w:rsidTr="002D3EBF">
        <w:trPr>
          <w:cantSplit/>
          <w:trHeight w:val="20"/>
          <w:tblHeader/>
        </w:trPr>
        <w:tc>
          <w:tcPr>
            <w:tcW w:w="993" w:type="dxa"/>
            <w:vAlign w:val="center"/>
          </w:tcPr>
          <w:p w14:paraId="530DD955" w14:textId="77777777" w:rsidR="00124A26" w:rsidRPr="00470D3D" w:rsidRDefault="00124A26" w:rsidP="002D3EBF">
            <w:pPr>
              <w:ind w:firstLine="0"/>
              <w:rPr>
                <w:rFonts w:eastAsia="SimSun"/>
              </w:rPr>
            </w:pPr>
          </w:p>
        </w:tc>
        <w:tc>
          <w:tcPr>
            <w:tcW w:w="1809" w:type="dxa"/>
            <w:vAlign w:val="center"/>
          </w:tcPr>
          <w:p w14:paraId="55576978"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15760766"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6C068F9F"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52C0B01C"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45310AFF"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491A68E1" w14:textId="77777777" w:rsidTr="002D3EBF">
        <w:trPr>
          <w:cantSplit/>
          <w:trHeight w:val="20"/>
        </w:trPr>
        <w:tc>
          <w:tcPr>
            <w:tcW w:w="993" w:type="dxa"/>
            <w:vMerge w:val="restart"/>
            <w:textDirection w:val="btLr"/>
            <w:vAlign w:val="center"/>
          </w:tcPr>
          <w:p w14:paraId="0F985C5D" w14:textId="77777777" w:rsidR="00124A26" w:rsidRPr="00C07B2E" w:rsidRDefault="00124A26" w:rsidP="002D3EBF">
            <w:pPr>
              <w:ind w:firstLine="0"/>
              <w:rPr>
                <w:rFonts w:eastAsia="SimSun"/>
              </w:rPr>
            </w:pPr>
            <w:r w:rsidRPr="00C07B2E">
              <w:rPr>
                <w:rFonts w:eastAsia="SimSun"/>
              </w:rPr>
              <w:t>Кондиционирование</w:t>
            </w:r>
          </w:p>
        </w:tc>
        <w:tc>
          <w:tcPr>
            <w:tcW w:w="1809" w:type="dxa"/>
            <w:vAlign w:val="center"/>
          </w:tcPr>
          <w:p w14:paraId="631C2836"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4A3F83F2" w14:textId="77777777" w:rsidR="00124A26" w:rsidRPr="00C07B2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1B5BD13"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423336E"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4578DF46"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598D7F3D" w14:textId="77777777" w:rsidTr="002D3EBF">
        <w:trPr>
          <w:cantSplit/>
          <w:trHeight w:val="1207"/>
        </w:trPr>
        <w:tc>
          <w:tcPr>
            <w:tcW w:w="993" w:type="dxa"/>
            <w:vMerge/>
            <w:vAlign w:val="center"/>
          </w:tcPr>
          <w:p w14:paraId="15366186" w14:textId="77777777" w:rsidR="00124A26" w:rsidRPr="00C07B2E" w:rsidRDefault="00124A26" w:rsidP="002D3EBF">
            <w:pPr>
              <w:ind w:firstLine="0"/>
              <w:rPr>
                <w:rFonts w:eastAsia="SimSun"/>
              </w:rPr>
            </w:pPr>
          </w:p>
        </w:tc>
        <w:tc>
          <w:tcPr>
            <w:tcW w:w="1809" w:type="dxa"/>
            <w:vAlign w:val="center"/>
          </w:tcPr>
          <w:p w14:paraId="624806BA" w14:textId="77777777" w:rsidR="00124A26" w:rsidRPr="00C07B2E" w:rsidRDefault="00124A26" w:rsidP="002D3EBF">
            <w:pPr>
              <w:ind w:firstLine="0"/>
              <w:rPr>
                <w:rFonts w:eastAsia="SimSun"/>
              </w:rPr>
            </w:pPr>
            <w:r w:rsidRPr="00C07B2E">
              <w:rPr>
                <w:rFonts w:eastAsia="SimSun"/>
              </w:rPr>
              <w:t>Бусульфан</w:t>
            </w:r>
          </w:p>
        </w:tc>
        <w:tc>
          <w:tcPr>
            <w:tcW w:w="1417" w:type="dxa"/>
            <w:vAlign w:val="center"/>
          </w:tcPr>
          <w:p w14:paraId="0036FE7E" w14:textId="77777777" w:rsidR="00124A26" w:rsidRPr="00C07B2E" w:rsidRDefault="00124A26" w:rsidP="002D3EBF">
            <w:pPr>
              <w:ind w:firstLine="0"/>
              <w:rPr>
                <w:rFonts w:eastAsia="SimSun"/>
              </w:rPr>
            </w:pPr>
            <w:r w:rsidRPr="00C07B2E">
              <w:rPr>
                <w:rFonts w:eastAsia="SimSun"/>
              </w:rPr>
              <w:t xml:space="preserve">4 мг/кг </w:t>
            </w:r>
          </w:p>
        </w:tc>
        <w:tc>
          <w:tcPr>
            <w:tcW w:w="1418" w:type="dxa"/>
            <w:vAlign w:val="center"/>
          </w:tcPr>
          <w:p w14:paraId="58CDD0FC" w14:textId="77777777" w:rsidR="00124A26" w:rsidRPr="00C07B2E" w:rsidRDefault="00124A26" w:rsidP="002D3EBF">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6AD729A3" w14:textId="77777777" w:rsidR="00124A26" w:rsidRPr="00C07B2E" w:rsidRDefault="00124A26" w:rsidP="002D3EBF">
            <w:pPr>
              <w:ind w:firstLine="0"/>
              <w:rPr>
                <w:rFonts w:eastAsia="SimSun"/>
              </w:rPr>
            </w:pPr>
            <w:r w:rsidRPr="00C07B2E">
              <w:rPr>
                <w:rFonts w:eastAsia="SimSun"/>
              </w:rPr>
              <w:t>С -6 дня по -3 день</w:t>
            </w:r>
          </w:p>
        </w:tc>
        <w:tc>
          <w:tcPr>
            <w:tcW w:w="2268" w:type="dxa"/>
            <w:vAlign w:val="center"/>
          </w:tcPr>
          <w:p w14:paraId="5B65557D"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C07B2E" w14:paraId="6961AF6D" w14:textId="77777777" w:rsidTr="002D3EBF">
        <w:trPr>
          <w:cantSplit/>
          <w:trHeight w:val="622"/>
        </w:trPr>
        <w:tc>
          <w:tcPr>
            <w:tcW w:w="993" w:type="dxa"/>
            <w:vMerge w:val="restart"/>
            <w:textDirection w:val="btLr"/>
            <w:vAlign w:val="center"/>
          </w:tcPr>
          <w:p w14:paraId="24573768" w14:textId="77777777" w:rsidR="00124A26" w:rsidRPr="00C07B2E" w:rsidRDefault="00124A26" w:rsidP="002D3EBF">
            <w:pPr>
              <w:ind w:firstLine="0"/>
              <w:rPr>
                <w:rFonts w:eastAsia="SimSun"/>
              </w:rPr>
            </w:pPr>
            <w:r w:rsidRPr="00C07B2E">
              <w:rPr>
                <w:rFonts w:eastAsia="SimSun"/>
              </w:rPr>
              <w:t>Профилактика РТПХ</w:t>
            </w:r>
          </w:p>
        </w:tc>
        <w:tc>
          <w:tcPr>
            <w:tcW w:w="1809" w:type="dxa"/>
            <w:vAlign w:val="center"/>
          </w:tcPr>
          <w:p w14:paraId="40F54801" w14:textId="77777777" w:rsidR="00124A26" w:rsidRPr="00C07B2E" w:rsidRDefault="00124A26" w:rsidP="002D3EBF">
            <w:pPr>
              <w:ind w:firstLine="0"/>
              <w:rPr>
                <w:rFonts w:eastAsia="SimSun"/>
              </w:rPr>
            </w:pPr>
            <w:r w:rsidRPr="00C07B2E">
              <w:rPr>
                <w:rFonts w:eastAsia="SimSun"/>
              </w:rPr>
              <w:t>Циклофосфамид</w:t>
            </w:r>
          </w:p>
        </w:tc>
        <w:tc>
          <w:tcPr>
            <w:tcW w:w="1417" w:type="dxa"/>
            <w:vAlign w:val="center"/>
          </w:tcPr>
          <w:p w14:paraId="1CD8232F" w14:textId="77777777" w:rsidR="00124A26" w:rsidRPr="00C07B2E" w:rsidRDefault="00124A26" w:rsidP="002D3EBF">
            <w:pPr>
              <w:ind w:firstLine="0"/>
              <w:rPr>
                <w:rFonts w:eastAsia="SimSun"/>
              </w:rPr>
            </w:pPr>
            <w:r w:rsidRPr="00C07B2E">
              <w:rPr>
                <w:rFonts w:eastAsia="SimSun"/>
              </w:rPr>
              <w:t>50 мг/кг</w:t>
            </w:r>
          </w:p>
        </w:tc>
        <w:tc>
          <w:tcPr>
            <w:tcW w:w="1418" w:type="dxa"/>
            <w:vAlign w:val="center"/>
          </w:tcPr>
          <w:p w14:paraId="2ACA8D3B" w14:textId="77777777" w:rsidR="00124A26" w:rsidRPr="00C07B2E" w:rsidRDefault="00124A26" w:rsidP="002D3EBF">
            <w:pPr>
              <w:ind w:firstLine="0"/>
              <w:rPr>
                <w:rFonts w:eastAsia="SimSun"/>
              </w:rPr>
            </w:pPr>
            <w:r w:rsidRPr="00C07B2E">
              <w:rPr>
                <w:rFonts w:eastAsia="SimSun"/>
              </w:rPr>
              <w:t>100 мг/кг</w:t>
            </w:r>
          </w:p>
        </w:tc>
        <w:tc>
          <w:tcPr>
            <w:tcW w:w="1701" w:type="dxa"/>
            <w:vAlign w:val="center"/>
          </w:tcPr>
          <w:p w14:paraId="3798CB07" w14:textId="77777777" w:rsidR="00124A26" w:rsidRPr="00C07B2E" w:rsidRDefault="00124A26" w:rsidP="002D3EBF">
            <w:pPr>
              <w:ind w:firstLine="0"/>
              <w:rPr>
                <w:rFonts w:eastAsia="SimSun"/>
              </w:rPr>
            </w:pPr>
            <w:r w:rsidRPr="00C07B2E">
              <w:rPr>
                <w:rFonts w:eastAsia="SimSun"/>
              </w:rPr>
              <w:t>С +3 дня по +4 день</w:t>
            </w:r>
          </w:p>
        </w:tc>
        <w:tc>
          <w:tcPr>
            <w:tcW w:w="2268" w:type="dxa"/>
            <w:vAlign w:val="center"/>
          </w:tcPr>
          <w:p w14:paraId="7BB1A707" w14:textId="77777777" w:rsidR="00124A26" w:rsidRPr="00C07B2E" w:rsidRDefault="00124A26" w:rsidP="002D3EBF">
            <w:pPr>
              <w:ind w:firstLine="0"/>
              <w:rPr>
                <w:rFonts w:eastAsia="SimSun"/>
              </w:rPr>
            </w:pPr>
            <w:r w:rsidRPr="00C07B2E">
              <w:rPr>
                <w:rFonts w:eastAsia="SimSun"/>
              </w:rPr>
              <w:t xml:space="preserve">В/в, в течение 2 ч  </w:t>
            </w:r>
          </w:p>
        </w:tc>
      </w:tr>
      <w:tr w:rsidR="00124A26" w:rsidRPr="00C07B2E" w14:paraId="115C369D" w14:textId="77777777" w:rsidTr="002D3EBF">
        <w:trPr>
          <w:cantSplit/>
          <w:trHeight w:val="958"/>
        </w:trPr>
        <w:tc>
          <w:tcPr>
            <w:tcW w:w="993" w:type="dxa"/>
            <w:vMerge/>
            <w:textDirection w:val="btLr"/>
            <w:vAlign w:val="center"/>
          </w:tcPr>
          <w:p w14:paraId="6393DA69" w14:textId="77777777" w:rsidR="00124A26" w:rsidRPr="00C07B2E" w:rsidRDefault="00124A26" w:rsidP="002D3EBF">
            <w:pPr>
              <w:ind w:firstLine="0"/>
              <w:rPr>
                <w:rFonts w:eastAsia="SimSun"/>
              </w:rPr>
            </w:pPr>
          </w:p>
        </w:tc>
        <w:tc>
          <w:tcPr>
            <w:tcW w:w="1809" w:type="dxa"/>
            <w:vAlign w:val="center"/>
          </w:tcPr>
          <w:p w14:paraId="3A2EEAFA" w14:textId="77777777" w:rsidR="00124A26" w:rsidRPr="00C07B2E" w:rsidRDefault="00124A26" w:rsidP="002D3EBF">
            <w:pPr>
              <w:ind w:firstLine="0"/>
              <w:rPr>
                <w:rFonts w:eastAsia="SimSun"/>
              </w:rPr>
            </w:pPr>
            <w:r w:rsidRPr="00C07B2E">
              <w:rPr>
                <w:rFonts w:eastAsia="SimSun"/>
              </w:rPr>
              <w:t xml:space="preserve">Такролимус </w:t>
            </w:r>
          </w:p>
        </w:tc>
        <w:tc>
          <w:tcPr>
            <w:tcW w:w="1417" w:type="dxa"/>
            <w:vAlign w:val="center"/>
          </w:tcPr>
          <w:p w14:paraId="34F943D3" w14:textId="77777777" w:rsidR="00124A26" w:rsidRPr="00C07B2E" w:rsidRDefault="00124A26" w:rsidP="002D3EBF">
            <w:pPr>
              <w:ind w:firstLine="0"/>
              <w:rPr>
                <w:rFonts w:eastAsia="SimSun"/>
              </w:rPr>
            </w:pPr>
            <w:r w:rsidRPr="00C07B2E">
              <w:rPr>
                <w:rFonts w:eastAsia="SimSun"/>
              </w:rPr>
              <w:t>0,03 мг/кг</w:t>
            </w:r>
          </w:p>
        </w:tc>
        <w:tc>
          <w:tcPr>
            <w:tcW w:w="1418" w:type="dxa"/>
            <w:vAlign w:val="center"/>
          </w:tcPr>
          <w:p w14:paraId="59ABC8AC" w14:textId="77777777" w:rsidR="00124A26" w:rsidRPr="00C07B2E" w:rsidRDefault="00124A26" w:rsidP="002D3EBF">
            <w:pPr>
              <w:ind w:firstLine="0"/>
              <w:rPr>
                <w:rFonts w:eastAsia="SimSun"/>
              </w:rPr>
            </w:pPr>
            <w:r w:rsidRPr="00C07B2E">
              <w:rPr>
                <w:rFonts w:eastAsia="SimSun"/>
                <w:lang w:val="en-US"/>
              </w:rPr>
              <w:t>–</w:t>
            </w:r>
          </w:p>
        </w:tc>
        <w:tc>
          <w:tcPr>
            <w:tcW w:w="1701" w:type="dxa"/>
            <w:vAlign w:val="center"/>
          </w:tcPr>
          <w:p w14:paraId="2E3E5237" w14:textId="77777777" w:rsidR="00124A26" w:rsidRPr="00C07B2E" w:rsidRDefault="00124A26" w:rsidP="002D3EBF">
            <w:pPr>
              <w:ind w:firstLine="0"/>
              <w:rPr>
                <w:rFonts w:eastAsia="SimSun"/>
              </w:rPr>
            </w:pPr>
            <w:r w:rsidRPr="00C07B2E">
              <w:rPr>
                <w:rFonts w:eastAsia="SimSun"/>
              </w:rPr>
              <w:t xml:space="preserve">С +5 дня длительно </w:t>
            </w:r>
          </w:p>
        </w:tc>
        <w:tc>
          <w:tcPr>
            <w:tcW w:w="2268" w:type="dxa"/>
            <w:vAlign w:val="center"/>
          </w:tcPr>
          <w:p w14:paraId="27E4D8C1" w14:textId="77777777" w:rsidR="00124A26" w:rsidRPr="000F445E" w:rsidRDefault="00124A26"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124A26" w:rsidRPr="00C07B2E" w14:paraId="7DE8A5B7" w14:textId="77777777" w:rsidTr="002D3EBF">
        <w:trPr>
          <w:cantSplit/>
          <w:trHeight w:val="986"/>
        </w:trPr>
        <w:tc>
          <w:tcPr>
            <w:tcW w:w="993" w:type="dxa"/>
            <w:vMerge/>
            <w:textDirection w:val="btLr"/>
            <w:vAlign w:val="center"/>
          </w:tcPr>
          <w:p w14:paraId="19A7D7FD" w14:textId="77777777" w:rsidR="00124A26" w:rsidRPr="000F445E" w:rsidRDefault="00124A26" w:rsidP="002D3EBF">
            <w:pPr>
              <w:ind w:firstLine="0"/>
              <w:rPr>
                <w:rFonts w:eastAsia="SimSun"/>
              </w:rPr>
            </w:pPr>
          </w:p>
        </w:tc>
        <w:tc>
          <w:tcPr>
            <w:tcW w:w="1809" w:type="dxa"/>
            <w:vAlign w:val="center"/>
          </w:tcPr>
          <w:p w14:paraId="5715CC2A" w14:textId="77777777" w:rsidR="00124A26" w:rsidRPr="00C07B2E" w:rsidRDefault="00124A26" w:rsidP="002D3EBF">
            <w:pPr>
              <w:ind w:firstLine="0"/>
              <w:rPr>
                <w:rFonts w:eastAsia="SimSun"/>
              </w:rPr>
            </w:pPr>
            <w:r w:rsidRPr="00C07B2E">
              <w:rPr>
                <w:rFonts w:eastAsia="SimSun"/>
              </w:rPr>
              <w:t>Микофенолата мофетил</w:t>
            </w:r>
          </w:p>
        </w:tc>
        <w:tc>
          <w:tcPr>
            <w:tcW w:w="1417" w:type="dxa"/>
            <w:vAlign w:val="center"/>
          </w:tcPr>
          <w:p w14:paraId="7A465D7E" w14:textId="77777777" w:rsidR="00124A26" w:rsidRPr="00C07B2E" w:rsidRDefault="00124A26" w:rsidP="002D3EBF">
            <w:pPr>
              <w:ind w:firstLine="0"/>
              <w:rPr>
                <w:rFonts w:eastAsia="SimSun"/>
              </w:rPr>
            </w:pPr>
            <w:r w:rsidRPr="00C07B2E">
              <w:rPr>
                <w:rFonts w:eastAsia="SimSun"/>
              </w:rPr>
              <w:t xml:space="preserve">30 мг/кг </w:t>
            </w:r>
          </w:p>
        </w:tc>
        <w:tc>
          <w:tcPr>
            <w:tcW w:w="1418" w:type="dxa"/>
            <w:vAlign w:val="center"/>
          </w:tcPr>
          <w:p w14:paraId="787D9CBC"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05F2E325" w14:textId="77777777" w:rsidR="00124A26" w:rsidRPr="00C07B2E" w:rsidRDefault="00124A26" w:rsidP="002D3EBF">
            <w:pPr>
              <w:ind w:firstLine="0"/>
              <w:rPr>
                <w:rFonts w:eastAsia="SimSun"/>
              </w:rPr>
            </w:pPr>
            <w:r w:rsidRPr="00C07B2E">
              <w:rPr>
                <w:rFonts w:eastAsia="SimSun"/>
              </w:rPr>
              <w:t xml:space="preserve">С +5 дня по +35 день </w:t>
            </w:r>
          </w:p>
        </w:tc>
        <w:tc>
          <w:tcPr>
            <w:tcW w:w="2268" w:type="dxa"/>
            <w:vAlign w:val="center"/>
          </w:tcPr>
          <w:p w14:paraId="5200A5E2"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612A5CC8" w14:textId="77777777" w:rsidR="00124A26" w:rsidRPr="00C07B2E" w:rsidRDefault="00124A26" w:rsidP="00124A26">
      <w:pPr>
        <w:rPr>
          <w:rFonts w:eastAsia="SimSun"/>
        </w:rPr>
      </w:pPr>
    </w:p>
    <w:p w14:paraId="313655E0" w14:textId="77777777" w:rsidR="00124A26" w:rsidRPr="00C07B2E" w:rsidRDefault="00124A26" w:rsidP="00124A26">
      <w:pPr>
        <w:rPr>
          <w:rFonts w:eastAsia="SimSun"/>
        </w:rPr>
      </w:pPr>
      <w:bookmarkStart w:id="198"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9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124A26" w:rsidRPr="00C07B2E" w14:paraId="32473ED5" w14:textId="77777777" w:rsidTr="002D3EBF">
        <w:trPr>
          <w:cantSplit/>
          <w:trHeight w:val="20"/>
          <w:tblHeader/>
        </w:trPr>
        <w:tc>
          <w:tcPr>
            <w:tcW w:w="992" w:type="dxa"/>
            <w:vAlign w:val="center"/>
          </w:tcPr>
          <w:p w14:paraId="0C893776" w14:textId="77777777" w:rsidR="00124A26" w:rsidRPr="00470D3D" w:rsidRDefault="00124A26" w:rsidP="002D3EBF">
            <w:pPr>
              <w:ind w:firstLine="0"/>
              <w:rPr>
                <w:rFonts w:eastAsia="SimSun"/>
              </w:rPr>
            </w:pPr>
          </w:p>
        </w:tc>
        <w:tc>
          <w:tcPr>
            <w:tcW w:w="1810" w:type="dxa"/>
            <w:vAlign w:val="center"/>
          </w:tcPr>
          <w:p w14:paraId="07216F7B"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28BE6B58"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2C28E882"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386C9F64"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3A2B82D7"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76159F65" w14:textId="77777777" w:rsidTr="002D3EBF">
        <w:trPr>
          <w:cantSplit/>
          <w:trHeight w:val="20"/>
        </w:trPr>
        <w:tc>
          <w:tcPr>
            <w:tcW w:w="992" w:type="dxa"/>
            <w:vMerge w:val="restart"/>
            <w:textDirection w:val="btLr"/>
            <w:vAlign w:val="center"/>
          </w:tcPr>
          <w:p w14:paraId="72424B37" w14:textId="77777777" w:rsidR="00124A26" w:rsidRPr="00C07B2E" w:rsidRDefault="00124A26" w:rsidP="002D3EBF">
            <w:pPr>
              <w:ind w:firstLine="0"/>
              <w:rPr>
                <w:rFonts w:eastAsia="SimSun"/>
              </w:rPr>
            </w:pPr>
            <w:r w:rsidRPr="00C07B2E">
              <w:rPr>
                <w:rFonts w:eastAsia="SimSun"/>
              </w:rPr>
              <w:t>Кондиционирование</w:t>
            </w:r>
          </w:p>
        </w:tc>
        <w:tc>
          <w:tcPr>
            <w:tcW w:w="1810" w:type="dxa"/>
            <w:vAlign w:val="center"/>
          </w:tcPr>
          <w:p w14:paraId="744C7503"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3431F3FE" w14:textId="77777777" w:rsidR="00124A26" w:rsidRPr="00C07B2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7B6A3382"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446F312"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20E7C24C"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0B93256F" w14:textId="77777777" w:rsidTr="002D3EBF">
        <w:trPr>
          <w:cantSplit/>
          <w:trHeight w:val="1207"/>
        </w:trPr>
        <w:tc>
          <w:tcPr>
            <w:tcW w:w="992" w:type="dxa"/>
            <w:vMerge/>
            <w:vAlign w:val="center"/>
          </w:tcPr>
          <w:p w14:paraId="3690D1F7" w14:textId="77777777" w:rsidR="00124A26" w:rsidRPr="00C07B2E" w:rsidRDefault="00124A26" w:rsidP="002D3EBF">
            <w:pPr>
              <w:ind w:firstLine="0"/>
              <w:rPr>
                <w:rFonts w:eastAsia="SimSun"/>
              </w:rPr>
            </w:pPr>
          </w:p>
        </w:tc>
        <w:tc>
          <w:tcPr>
            <w:tcW w:w="1810" w:type="dxa"/>
            <w:vAlign w:val="center"/>
          </w:tcPr>
          <w:p w14:paraId="6CD3B656" w14:textId="77777777" w:rsidR="00124A26" w:rsidRPr="00C07B2E" w:rsidRDefault="00124A26" w:rsidP="002D3EBF">
            <w:pPr>
              <w:ind w:firstLine="0"/>
              <w:rPr>
                <w:rFonts w:eastAsia="SimSun"/>
              </w:rPr>
            </w:pPr>
            <w:r w:rsidRPr="00C07B2E">
              <w:rPr>
                <w:rFonts w:eastAsia="SimSun"/>
              </w:rPr>
              <w:t>Бусульфан</w:t>
            </w:r>
          </w:p>
        </w:tc>
        <w:tc>
          <w:tcPr>
            <w:tcW w:w="1417" w:type="dxa"/>
            <w:vAlign w:val="center"/>
          </w:tcPr>
          <w:p w14:paraId="1106F7A2" w14:textId="77777777" w:rsidR="00124A26" w:rsidRPr="00C07B2E" w:rsidRDefault="00124A26" w:rsidP="002D3EBF">
            <w:pPr>
              <w:ind w:firstLine="0"/>
              <w:rPr>
                <w:rFonts w:eastAsia="SimSun"/>
              </w:rPr>
            </w:pPr>
            <w:r w:rsidRPr="00C07B2E">
              <w:rPr>
                <w:rFonts w:eastAsia="SimSun"/>
              </w:rPr>
              <w:t xml:space="preserve">4 мг/кг </w:t>
            </w:r>
          </w:p>
        </w:tc>
        <w:tc>
          <w:tcPr>
            <w:tcW w:w="1418" w:type="dxa"/>
            <w:vAlign w:val="center"/>
          </w:tcPr>
          <w:p w14:paraId="5356B507" w14:textId="77777777" w:rsidR="00124A26" w:rsidRPr="00C07B2E" w:rsidRDefault="00124A26"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06BA9B4" w14:textId="77777777" w:rsidR="00124A26" w:rsidRPr="00C07B2E" w:rsidRDefault="00124A26"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7D5A4843"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C07B2E" w14:paraId="72650243" w14:textId="77777777" w:rsidTr="002D3EBF">
        <w:trPr>
          <w:cantSplit/>
          <w:trHeight w:val="424"/>
        </w:trPr>
        <w:tc>
          <w:tcPr>
            <w:tcW w:w="992" w:type="dxa"/>
            <w:vMerge w:val="restart"/>
            <w:textDirection w:val="btLr"/>
            <w:vAlign w:val="center"/>
          </w:tcPr>
          <w:p w14:paraId="270FC6CD" w14:textId="77777777" w:rsidR="00124A26" w:rsidRPr="00C07B2E" w:rsidRDefault="00124A26" w:rsidP="002D3EBF">
            <w:pPr>
              <w:ind w:firstLine="0"/>
              <w:rPr>
                <w:rFonts w:eastAsia="SimSun"/>
              </w:rPr>
            </w:pPr>
            <w:r w:rsidRPr="00C07B2E">
              <w:rPr>
                <w:rFonts w:eastAsia="SimSun"/>
              </w:rPr>
              <w:t>Профилактика РТПХ</w:t>
            </w:r>
          </w:p>
        </w:tc>
        <w:tc>
          <w:tcPr>
            <w:tcW w:w="1810" w:type="dxa"/>
            <w:vAlign w:val="center"/>
          </w:tcPr>
          <w:p w14:paraId="234A7826" w14:textId="77777777" w:rsidR="00124A26" w:rsidRPr="00C07B2E" w:rsidRDefault="00124A26" w:rsidP="002D3EBF">
            <w:pPr>
              <w:ind w:firstLine="0"/>
              <w:rPr>
                <w:rFonts w:eastAsia="SimSun"/>
              </w:rPr>
            </w:pPr>
            <w:r w:rsidRPr="00C07B2E">
              <w:rPr>
                <w:rFonts w:eastAsia="SimSun"/>
              </w:rPr>
              <w:t>Циклофосфамид</w:t>
            </w:r>
          </w:p>
        </w:tc>
        <w:tc>
          <w:tcPr>
            <w:tcW w:w="1417" w:type="dxa"/>
            <w:vAlign w:val="center"/>
          </w:tcPr>
          <w:p w14:paraId="7AEFFCD4" w14:textId="77777777" w:rsidR="00124A26" w:rsidRPr="00C07B2E" w:rsidRDefault="00124A26" w:rsidP="002D3EBF">
            <w:pPr>
              <w:ind w:firstLine="0"/>
              <w:rPr>
                <w:rFonts w:eastAsia="SimSun"/>
              </w:rPr>
            </w:pPr>
            <w:r w:rsidRPr="00C07B2E">
              <w:rPr>
                <w:rFonts w:eastAsia="SimSun"/>
              </w:rPr>
              <w:t>50 мг/кг</w:t>
            </w:r>
          </w:p>
        </w:tc>
        <w:tc>
          <w:tcPr>
            <w:tcW w:w="1418" w:type="dxa"/>
            <w:vAlign w:val="center"/>
          </w:tcPr>
          <w:p w14:paraId="63C3459A" w14:textId="77777777" w:rsidR="00124A26" w:rsidRPr="00C07B2E" w:rsidRDefault="00124A26" w:rsidP="002D3EBF">
            <w:pPr>
              <w:ind w:firstLine="0"/>
              <w:rPr>
                <w:rFonts w:eastAsia="SimSun"/>
              </w:rPr>
            </w:pPr>
            <w:r w:rsidRPr="00C07B2E">
              <w:rPr>
                <w:rFonts w:eastAsia="SimSun"/>
              </w:rPr>
              <w:t>100 мг/кг</w:t>
            </w:r>
          </w:p>
        </w:tc>
        <w:tc>
          <w:tcPr>
            <w:tcW w:w="1701" w:type="dxa"/>
            <w:vAlign w:val="center"/>
          </w:tcPr>
          <w:p w14:paraId="5552170F" w14:textId="77777777" w:rsidR="00124A26" w:rsidRPr="00C07B2E" w:rsidRDefault="00124A26" w:rsidP="002D3EBF">
            <w:pPr>
              <w:ind w:firstLine="0"/>
              <w:rPr>
                <w:rFonts w:eastAsia="SimSun"/>
              </w:rPr>
            </w:pPr>
            <w:r w:rsidRPr="00C07B2E">
              <w:rPr>
                <w:rFonts w:eastAsia="SimSun"/>
              </w:rPr>
              <w:t>В +3 день  и +5 день</w:t>
            </w:r>
          </w:p>
        </w:tc>
        <w:tc>
          <w:tcPr>
            <w:tcW w:w="2268" w:type="dxa"/>
            <w:vAlign w:val="center"/>
          </w:tcPr>
          <w:p w14:paraId="494B8CCA" w14:textId="77777777" w:rsidR="00124A26" w:rsidRPr="00C07B2E" w:rsidRDefault="00124A26" w:rsidP="002D3EBF">
            <w:pPr>
              <w:ind w:firstLine="0"/>
              <w:rPr>
                <w:rFonts w:eastAsia="SimSun"/>
              </w:rPr>
            </w:pPr>
            <w:r w:rsidRPr="00C07B2E">
              <w:rPr>
                <w:rFonts w:eastAsia="SimSun"/>
              </w:rPr>
              <w:t xml:space="preserve">В/в, в течение 2 ч  </w:t>
            </w:r>
          </w:p>
        </w:tc>
      </w:tr>
      <w:tr w:rsidR="00124A26" w:rsidRPr="00C07B2E" w14:paraId="3300DEDB" w14:textId="77777777" w:rsidTr="002D3EBF">
        <w:trPr>
          <w:cantSplit/>
          <w:trHeight w:val="958"/>
        </w:trPr>
        <w:tc>
          <w:tcPr>
            <w:tcW w:w="992" w:type="dxa"/>
            <w:vMerge/>
            <w:textDirection w:val="btLr"/>
            <w:vAlign w:val="center"/>
          </w:tcPr>
          <w:p w14:paraId="2814BF39" w14:textId="77777777" w:rsidR="00124A26" w:rsidRPr="00C07B2E" w:rsidRDefault="00124A26" w:rsidP="002D3EBF">
            <w:pPr>
              <w:ind w:firstLine="0"/>
              <w:rPr>
                <w:rFonts w:eastAsia="SimSun"/>
              </w:rPr>
            </w:pPr>
          </w:p>
        </w:tc>
        <w:tc>
          <w:tcPr>
            <w:tcW w:w="1810" w:type="dxa"/>
            <w:vAlign w:val="center"/>
          </w:tcPr>
          <w:p w14:paraId="3EF8C35A" w14:textId="77777777" w:rsidR="00124A26" w:rsidRPr="00C07B2E" w:rsidRDefault="00124A26" w:rsidP="002D3EBF">
            <w:pPr>
              <w:ind w:firstLine="0"/>
              <w:rPr>
                <w:rFonts w:eastAsia="SimSun"/>
              </w:rPr>
            </w:pPr>
            <w:r w:rsidRPr="00C07B2E">
              <w:rPr>
                <w:rFonts w:eastAsia="SimSun"/>
              </w:rPr>
              <w:t>Микофенолата мофетил</w:t>
            </w:r>
          </w:p>
        </w:tc>
        <w:tc>
          <w:tcPr>
            <w:tcW w:w="1417" w:type="dxa"/>
            <w:vAlign w:val="center"/>
          </w:tcPr>
          <w:p w14:paraId="686B1EC5" w14:textId="77777777" w:rsidR="00124A26" w:rsidRPr="00C07B2E" w:rsidRDefault="00124A26" w:rsidP="002D3EBF">
            <w:pPr>
              <w:ind w:firstLine="0"/>
              <w:rPr>
                <w:rFonts w:eastAsia="SimSun"/>
              </w:rPr>
            </w:pPr>
            <w:r w:rsidRPr="00C07B2E">
              <w:rPr>
                <w:rFonts w:eastAsia="SimSun"/>
              </w:rPr>
              <w:t xml:space="preserve">30 мг/кг </w:t>
            </w:r>
          </w:p>
        </w:tc>
        <w:tc>
          <w:tcPr>
            <w:tcW w:w="1418" w:type="dxa"/>
            <w:vAlign w:val="center"/>
          </w:tcPr>
          <w:p w14:paraId="70886BEA"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3CA0F5FB" w14:textId="77777777" w:rsidR="00124A26" w:rsidRPr="00C07B2E" w:rsidRDefault="00124A26" w:rsidP="002D3EBF">
            <w:pPr>
              <w:ind w:firstLine="0"/>
              <w:rPr>
                <w:rFonts w:eastAsia="SimSun"/>
              </w:rPr>
            </w:pPr>
            <w:r w:rsidRPr="00C07B2E">
              <w:rPr>
                <w:rFonts w:eastAsia="SimSun"/>
              </w:rPr>
              <w:t xml:space="preserve">С +1 дня по +28 день </w:t>
            </w:r>
          </w:p>
        </w:tc>
        <w:tc>
          <w:tcPr>
            <w:tcW w:w="2268" w:type="dxa"/>
            <w:vAlign w:val="center"/>
          </w:tcPr>
          <w:p w14:paraId="06096F56"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r w:rsidR="00124A26" w:rsidRPr="000F445E" w14:paraId="7DCF036D" w14:textId="77777777" w:rsidTr="002D3EBF">
        <w:trPr>
          <w:cantSplit/>
          <w:trHeight w:val="958"/>
        </w:trPr>
        <w:tc>
          <w:tcPr>
            <w:tcW w:w="992" w:type="dxa"/>
            <w:vMerge/>
            <w:textDirection w:val="btLr"/>
            <w:vAlign w:val="center"/>
          </w:tcPr>
          <w:p w14:paraId="43723C45" w14:textId="77777777" w:rsidR="00124A26" w:rsidRPr="00C07B2E" w:rsidRDefault="00124A26" w:rsidP="002D3EBF">
            <w:pPr>
              <w:ind w:firstLine="0"/>
              <w:rPr>
                <w:rFonts w:eastAsia="SimSun"/>
              </w:rPr>
            </w:pPr>
          </w:p>
        </w:tc>
        <w:tc>
          <w:tcPr>
            <w:tcW w:w="1810" w:type="dxa"/>
            <w:vAlign w:val="center"/>
          </w:tcPr>
          <w:p w14:paraId="107EEC33" w14:textId="77777777" w:rsidR="00124A26" w:rsidRPr="00C07B2E" w:rsidRDefault="00124A26" w:rsidP="002D3EBF">
            <w:pPr>
              <w:ind w:firstLine="0"/>
              <w:rPr>
                <w:rFonts w:eastAsia="SimSun"/>
              </w:rPr>
            </w:pPr>
            <w:r w:rsidRPr="00C07B2E">
              <w:rPr>
                <w:rFonts w:eastAsia="SimSun"/>
              </w:rPr>
              <w:t>Циклоспорин А</w:t>
            </w:r>
          </w:p>
        </w:tc>
        <w:tc>
          <w:tcPr>
            <w:tcW w:w="1417" w:type="dxa"/>
            <w:vAlign w:val="center"/>
          </w:tcPr>
          <w:p w14:paraId="70381ECA" w14:textId="77777777" w:rsidR="00124A26" w:rsidRPr="00C07B2E" w:rsidRDefault="00124A26" w:rsidP="002D3EBF">
            <w:pPr>
              <w:ind w:firstLine="0"/>
              <w:rPr>
                <w:rFonts w:eastAsia="SimSun"/>
              </w:rPr>
            </w:pPr>
            <w:r w:rsidRPr="00C07B2E">
              <w:rPr>
                <w:rFonts w:eastAsia="SimSun"/>
              </w:rPr>
              <w:t>3 мг/кг</w:t>
            </w:r>
          </w:p>
        </w:tc>
        <w:tc>
          <w:tcPr>
            <w:tcW w:w="1418" w:type="dxa"/>
            <w:vAlign w:val="center"/>
          </w:tcPr>
          <w:p w14:paraId="3402296A"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51FB8F10" w14:textId="77777777" w:rsidR="00124A26" w:rsidRPr="00C07B2E" w:rsidRDefault="00124A26" w:rsidP="002D3EBF">
            <w:pPr>
              <w:ind w:firstLine="0"/>
              <w:rPr>
                <w:rFonts w:eastAsia="SimSun"/>
              </w:rPr>
            </w:pPr>
            <w:r w:rsidRPr="00C07B2E">
              <w:rPr>
                <w:rFonts w:eastAsia="SimSun"/>
              </w:rPr>
              <w:t xml:space="preserve">С -1 дня по +100 день </w:t>
            </w:r>
          </w:p>
        </w:tc>
        <w:tc>
          <w:tcPr>
            <w:tcW w:w="2268" w:type="dxa"/>
            <w:vAlign w:val="center"/>
          </w:tcPr>
          <w:p w14:paraId="3AAC448F" w14:textId="77777777" w:rsidR="00124A26" w:rsidRPr="000F445E" w:rsidRDefault="00124A26" w:rsidP="002D3EB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09C378DE" w14:textId="77777777" w:rsidR="00124A26" w:rsidRPr="00C07B2E" w:rsidRDefault="00124A26" w:rsidP="00124A26">
      <w:pPr>
        <w:rPr>
          <w:rFonts w:eastAsia="SimSun"/>
        </w:rPr>
      </w:pPr>
    </w:p>
    <w:p w14:paraId="2B009153" w14:textId="77777777" w:rsidR="00124A26" w:rsidRPr="00C07B2E" w:rsidRDefault="00124A26" w:rsidP="00124A26">
      <w:pPr>
        <w:rPr>
          <w:rFonts w:eastAsia="SimSun"/>
        </w:rPr>
      </w:pPr>
      <w:bookmarkStart w:id="199"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9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124A26" w:rsidRPr="00C07B2E" w14:paraId="6E766E8A" w14:textId="77777777" w:rsidTr="002D3EBF">
        <w:trPr>
          <w:cantSplit/>
          <w:trHeight w:val="20"/>
          <w:tblHeader/>
        </w:trPr>
        <w:tc>
          <w:tcPr>
            <w:tcW w:w="993" w:type="dxa"/>
            <w:vAlign w:val="center"/>
          </w:tcPr>
          <w:p w14:paraId="4FD3EB3A" w14:textId="77777777" w:rsidR="00124A26" w:rsidRPr="00C07B2E" w:rsidRDefault="00124A26" w:rsidP="002D3EBF">
            <w:pPr>
              <w:ind w:firstLine="0"/>
              <w:rPr>
                <w:rFonts w:eastAsia="SimSun"/>
              </w:rPr>
            </w:pPr>
          </w:p>
        </w:tc>
        <w:tc>
          <w:tcPr>
            <w:tcW w:w="1809" w:type="dxa"/>
            <w:vAlign w:val="center"/>
          </w:tcPr>
          <w:p w14:paraId="0FF3F441"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1CEE0F79"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73D44EB9"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32DD1122"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65E71DFD"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7EA0EA37" w14:textId="77777777" w:rsidTr="002D3EBF">
        <w:trPr>
          <w:cantSplit/>
          <w:trHeight w:val="20"/>
        </w:trPr>
        <w:tc>
          <w:tcPr>
            <w:tcW w:w="993" w:type="dxa"/>
            <w:vMerge w:val="restart"/>
            <w:textDirection w:val="btLr"/>
            <w:vAlign w:val="center"/>
          </w:tcPr>
          <w:p w14:paraId="507B9918" w14:textId="77777777" w:rsidR="00124A26" w:rsidRPr="00C07B2E" w:rsidRDefault="00124A26" w:rsidP="002D3EBF">
            <w:pPr>
              <w:ind w:firstLine="0"/>
              <w:rPr>
                <w:rFonts w:eastAsia="SimSun"/>
              </w:rPr>
            </w:pPr>
            <w:r w:rsidRPr="00C07B2E">
              <w:rPr>
                <w:rFonts w:eastAsia="SimSun"/>
              </w:rPr>
              <w:t>Кондиционирование</w:t>
            </w:r>
          </w:p>
        </w:tc>
        <w:tc>
          <w:tcPr>
            <w:tcW w:w="1809" w:type="dxa"/>
            <w:vAlign w:val="center"/>
          </w:tcPr>
          <w:p w14:paraId="30AD1C64"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7C26E6AA" w14:textId="77777777" w:rsidR="00124A26" w:rsidRPr="00C07B2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7B6C0CC1" w14:textId="77777777" w:rsidR="00124A26" w:rsidRPr="00C07B2E" w:rsidRDefault="00124A26"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B3231D5"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4FAEC3F8" w14:textId="77777777" w:rsidR="00124A26" w:rsidRPr="00C07B2E" w:rsidRDefault="00124A26" w:rsidP="002D3EBF">
            <w:pPr>
              <w:ind w:firstLine="0"/>
              <w:rPr>
                <w:rFonts w:eastAsia="SimSun"/>
              </w:rPr>
            </w:pPr>
            <w:r w:rsidRPr="00C07B2E">
              <w:rPr>
                <w:rFonts w:eastAsia="SimSun"/>
              </w:rPr>
              <w:t>В/в, в течение 30 - 60 мин</w:t>
            </w:r>
          </w:p>
        </w:tc>
      </w:tr>
      <w:tr w:rsidR="00124A26" w:rsidRPr="00C07B2E" w14:paraId="071D0D83" w14:textId="77777777" w:rsidTr="002D3EBF">
        <w:trPr>
          <w:cantSplit/>
          <w:trHeight w:val="1207"/>
        </w:trPr>
        <w:tc>
          <w:tcPr>
            <w:tcW w:w="993" w:type="dxa"/>
            <w:vMerge/>
            <w:vAlign w:val="center"/>
          </w:tcPr>
          <w:p w14:paraId="7E463A1C" w14:textId="77777777" w:rsidR="00124A26" w:rsidRPr="00C07B2E" w:rsidRDefault="00124A26" w:rsidP="002D3EBF">
            <w:pPr>
              <w:ind w:firstLine="0"/>
              <w:rPr>
                <w:rFonts w:eastAsia="SimSun"/>
              </w:rPr>
            </w:pPr>
          </w:p>
        </w:tc>
        <w:tc>
          <w:tcPr>
            <w:tcW w:w="1809" w:type="dxa"/>
            <w:vAlign w:val="center"/>
          </w:tcPr>
          <w:p w14:paraId="6730475F" w14:textId="77777777" w:rsidR="00124A26" w:rsidRPr="00C07B2E" w:rsidRDefault="00124A26" w:rsidP="002D3EBF">
            <w:pPr>
              <w:ind w:firstLine="0"/>
              <w:rPr>
                <w:rFonts w:eastAsia="SimSun"/>
              </w:rPr>
            </w:pPr>
            <w:r w:rsidRPr="00C07B2E">
              <w:rPr>
                <w:rFonts w:eastAsia="SimSun"/>
              </w:rPr>
              <w:t>Бусульфан</w:t>
            </w:r>
          </w:p>
        </w:tc>
        <w:tc>
          <w:tcPr>
            <w:tcW w:w="1417" w:type="dxa"/>
            <w:vAlign w:val="center"/>
          </w:tcPr>
          <w:p w14:paraId="422EE373" w14:textId="77777777" w:rsidR="00124A26" w:rsidRPr="00C07B2E" w:rsidRDefault="00124A26" w:rsidP="002D3EBF">
            <w:pPr>
              <w:ind w:firstLine="0"/>
              <w:rPr>
                <w:rFonts w:eastAsia="SimSun"/>
              </w:rPr>
            </w:pPr>
            <w:r w:rsidRPr="00C07B2E">
              <w:rPr>
                <w:rFonts w:eastAsia="SimSun"/>
              </w:rPr>
              <w:t xml:space="preserve">4 мг/кг </w:t>
            </w:r>
          </w:p>
        </w:tc>
        <w:tc>
          <w:tcPr>
            <w:tcW w:w="1418" w:type="dxa"/>
            <w:vAlign w:val="center"/>
          </w:tcPr>
          <w:p w14:paraId="1BD887C0" w14:textId="77777777" w:rsidR="00124A26" w:rsidRPr="00C07B2E" w:rsidRDefault="00124A26"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CDC837A" w14:textId="77777777" w:rsidR="00124A26" w:rsidRPr="00C07B2E" w:rsidRDefault="00124A26"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2ACB80A" w14:textId="77777777" w:rsidR="00124A26" w:rsidRPr="00C07B2E" w:rsidRDefault="00124A26"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0F445E" w14:paraId="4D9D978B" w14:textId="77777777" w:rsidTr="002D3EBF">
        <w:trPr>
          <w:cantSplit/>
          <w:trHeight w:val="1498"/>
        </w:trPr>
        <w:tc>
          <w:tcPr>
            <w:tcW w:w="993" w:type="dxa"/>
            <w:vMerge w:val="restart"/>
            <w:textDirection w:val="btLr"/>
            <w:vAlign w:val="center"/>
          </w:tcPr>
          <w:p w14:paraId="009BFEB6" w14:textId="77777777" w:rsidR="00124A26" w:rsidRPr="00C07B2E" w:rsidRDefault="00124A26" w:rsidP="002D3EBF">
            <w:pPr>
              <w:ind w:firstLine="0"/>
              <w:rPr>
                <w:rFonts w:eastAsia="SimSun"/>
              </w:rPr>
            </w:pPr>
            <w:r w:rsidRPr="00C07B2E">
              <w:rPr>
                <w:rFonts w:eastAsia="SimSun"/>
              </w:rPr>
              <w:t>Профилактика РТПХ</w:t>
            </w:r>
          </w:p>
        </w:tc>
        <w:tc>
          <w:tcPr>
            <w:tcW w:w="1809" w:type="dxa"/>
            <w:vAlign w:val="center"/>
          </w:tcPr>
          <w:p w14:paraId="7B872E5B" w14:textId="77777777" w:rsidR="00124A26" w:rsidRPr="00C07B2E" w:rsidRDefault="00124A26" w:rsidP="002D3EBF">
            <w:pPr>
              <w:ind w:firstLine="0"/>
              <w:rPr>
                <w:rFonts w:eastAsia="SimSun"/>
              </w:rPr>
            </w:pPr>
            <w:r w:rsidRPr="00C07B2E">
              <w:rPr>
                <w:rFonts w:eastAsia="SimSun"/>
              </w:rPr>
              <w:t xml:space="preserve">Такролимус </w:t>
            </w:r>
          </w:p>
        </w:tc>
        <w:tc>
          <w:tcPr>
            <w:tcW w:w="1417" w:type="dxa"/>
            <w:vAlign w:val="center"/>
          </w:tcPr>
          <w:p w14:paraId="0C0A59A4" w14:textId="77777777" w:rsidR="00124A26" w:rsidRPr="00C07B2E" w:rsidRDefault="00124A26" w:rsidP="002D3EBF">
            <w:pPr>
              <w:ind w:firstLine="0"/>
              <w:rPr>
                <w:rFonts w:eastAsia="SimSun"/>
              </w:rPr>
            </w:pPr>
            <w:r w:rsidRPr="00C07B2E">
              <w:rPr>
                <w:rFonts w:eastAsia="SimSun"/>
              </w:rPr>
              <w:t>0,03 мг/кг</w:t>
            </w:r>
          </w:p>
        </w:tc>
        <w:tc>
          <w:tcPr>
            <w:tcW w:w="1418" w:type="dxa"/>
            <w:vAlign w:val="center"/>
          </w:tcPr>
          <w:p w14:paraId="041D9BE8"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7EF2D703" w14:textId="77777777" w:rsidR="00124A26" w:rsidRPr="00C07B2E" w:rsidRDefault="00124A26" w:rsidP="002D3EBF">
            <w:pPr>
              <w:ind w:firstLine="0"/>
              <w:rPr>
                <w:rFonts w:eastAsia="SimSun"/>
              </w:rPr>
            </w:pPr>
            <w:r w:rsidRPr="00C07B2E">
              <w:rPr>
                <w:rFonts w:eastAsia="SimSun"/>
              </w:rPr>
              <w:t xml:space="preserve">С +5 дня длительно </w:t>
            </w:r>
          </w:p>
        </w:tc>
        <w:tc>
          <w:tcPr>
            <w:tcW w:w="2268" w:type="dxa"/>
            <w:vAlign w:val="center"/>
          </w:tcPr>
          <w:p w14:paraId="452F9616" w14:textId="77777777" w:rsidR="00124A26" w:rsidRPr="000F445E" w:rsidRDefault="00124A26"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124A26" w:rsidRPr="00C07B2E" w14:paraId="4EE2917D" w14:textId="77777777" w:rsidTr="002D3EBF">
        <w:trPr>
          <w:cantSplit/>
          <w:trHeight w:val="805"/>
        </w:trPr>
        <w:tc>
          <w:tcPr>
            <w:tcW w:w="993" w:type="dxa"/>
            <w:vMerge/>
            <w:textDirection w:val="btLr"/>
            <w:vAlign w:val="center"/>
          </w:tcPr>
          <w:p w14:paraId="31CB8943" w14:textId="77777777" w:rsidR="00124A26" w:rsidRPr="000F445E" w:rsidRDefault="00124A26" w:rsidP="002D3EBF">
            <w:pPr>
              <w:ind w:firstLine="0"/>
              <w:rPr>
                <w:rFonts w:eastAsia="SimSun"/>
              </w:rPr>
            </w:pPr>
          </w:p>
        </w:tc>
        <w:tc>
          <w:tcPr>
            <w:tcW w:w="1809" w:type="dxa"/>
            <w:vAlign w:val="center"/>
          </w:tcPr>
          <w:p w14:paraId="685D9A0B" w14:textId="77777777" w:rsidR="00124A26" w:rsidRPr="00C07B2E" w:rsidRDefault="00124A26" w:rsidP="002D3EBF">
            <w:pPr>
              <w:ind w:firstLine="0"/>
              <w:rPr>
                <w:rFonts w:eastAsia="SimSun"/>
              </w:rPr>
            </w:pPr>
            <w:r w:rsidRPr="00C07B2E">
              <w:rPr>
                <w:rFonts w:eastAsia="SimSun"/>
              </w:rPr>
              <w:t>Микофенолата мофетил</w:t>
            </w:r>
          </w:p>
        </w:tc>
        <w:tc>
          <w:tcPr>
            <w:tcW w:w="1417" w:type="dxa"/>
            <w:vAlign w:val="center"/>
          </w:tcPr>
          <w:p w14:paraId="69EB7581" w14:textId="77777777" w:rsidR="00124A26" w:rsidRPr="00C07B2E" w:rsidRDefault="00124A26" w:rsidP="002D3EBF">
            <w:pPr>
              <w:ind w:firstLine="0"/>
              <w:rPr>
                <w:rFonts w:eastAsia="SimSun"/>
              </w:rPr>
            </w:pPr>
            <w:r w:rsidRPr="00C07B2E">
              <w:rPr>
                <w:rFonts w:eastAsia="SimSun"/>
              </w:rPr>
              <w:t xml:space="preserve">30 мг/кг </w:t>
            </w:r>
          </w:p>
        </w:tc>
        <w:tc>
          <w:tcPr>
            <w:tcW w:w="1418" w:type="dxa"/>
            <w:vAlign w:val="center"/>
          </w:tcPr>
          <w:p w14:paraId="0907CA15"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0AE0308B" w14:textId="77777777" w:rsidR="00124A26" w:rsidRPr="00C07B2E" w:rsidRDefault="00124A26" w:rsidP="002D3EBF">
            <w:pPr>
              <w:ind w:firstLine="0"/>
              <w:rPr>
                <w:rFonts w:eastAsia="SimSun"/>
              </w:rPr>
            </w:pPr>
            <w:r w:rsidRPr="00C07B2E">
              <w:rPr>
                <w:rFonts w:eastAsia="SimSun"/>
              </w:rPr>
              <w:t xml:space="preserve">С +5 дня по +35 день </w:t>
            </w:r>
          </w:p>
        </w:tc>
        <w:tc>
          <w:tcPr>
            <w:tcW w:w="2268" w:type="dxa"/>
            <w:vAlign w:val="center"/>
          </w:tcPr>
          <w:p w14:paraId="55B2FEB7" w14:textId="77777777" w:rsidR="00124A26" w:rsidRPr="000F445E" w:rsidRDefault="00124A26" w:rsidP="002D3EB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64F44E89" w14:textId="77777777" w:rsidR="00124A26" w:rsidRPr="00C07B2E" w:rsidRDefault="00124A26" w:rsidP="00124A26">
      <w:pPr>
        <w:rPr>
          <w:rFonts w:eastAsia="SimSun"/>
        </w:rPr>
      </w:pPr>
    </w:p>
    <w:p w14:paraId="0B75CDB7" w14:textId="77777777" w:rsidR="00124A26" w:rsidRPr="00C07B2E" w:rsidRDefault="00124A26" w:rsidP="00124A26">
      <w:pPr>
        <w:rPr>
          <w:rFonts w:eastAsia="SimSun"/>
        </w:rPr>
      </w:pPr>
      <w:bookmarkStart w:id="200"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0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124A26" w:rsidRPr="00C07B2E" w14:paraId="43DE794D" w14:textId="77777777" w:rsidTr="002D3EBF">
        <w:trPr>
          <w:cantSplit/>
          <w:trHeight w:val="20"/>
          <w:tblHeader/>
        </w:trPr>
        <w:tc>
          <w:tcPr>
            <w:tcW w:w="1101" w:type="dxa"/>
            <w:vAlign w:val="center"/>
          </w:tcPr>
          <w:p w14:paraId="4161A731" w14:textId="77777777" w:rsidR="00124A26" w:rsidRPr="00470D3D" w:rsidRDefault="00124A26" w:rsidP="002D3EBF">
            <w:pPr>
              <w:ind w:firstLine="0"/>
              <w:rPr>
                <w:rFonts w:eastAsia="SimSun"/>
              </w:rPr>
            </w:pPr>
          </w:p>
        </w:tc>
        <w:tc>
          <w:tcPr>
            <w:tcW w:w="1701" w:type="dxa"/>
            <w:vAlign w:val="center"/>
          </w:tcPr>
          <w:p w14:paraId="5A57E81A" w14:textId="77777777" w:rsidR="00124A26" w:rsidRPr="00C07B2E" w:rsidRDefault="00124A26" w:rsidP="002D3EBF">
            <w:pPr>
              <w:ind w:firstLine="0"/>
              <w:rPr>
                <w:rFonts w:eastAsia="SimSun"/>
              </w:rPr>
            </w:pPr>
            <w:r w:rsidRPr="00C07B2E">
              <w:rPr>
                <w:rFonts w:eastAsia="SimSun"/>
              </w:rPr>
              <w:t>Препарат</w:t>
            </w:r>
          </w:p>
        </w:tc>
        <w:tc>
          <w:tcPr>
            <w:tcW w:w="1417" w:type="dxa"/>
            <w:vAlign w:val="center"/>
          </w:tcPr>
          <w:p w14:paraId="79701D76" w14:textId="77777777" w:rsidR="00124A26" w:rsidRPr="00C07B2E" w:rsidRDefault="00124A26" w:rsidP="002D3EBF">
            <w:pPr>
              <w:ind w:firstLine="0"/>
              <w:rPr>
                <w:rFonts w:eastAsia="SimSun"/>
              </w:rPr>
            </w:pPr>
            <w:r w:rsidRPr="00C07B2E">
              <w:rPr>
                <w:rFonts w:eastAsia="SimSun"/>
              </w:rPr>
              <w:t>Суточная доза</w:t>
            </w:r>
          </w:p>
        </w:tc>
        <w:tc>
          <w:tcPr>
            <w:tcW w:w="1418" w:type="dxa"/>
            <w:vAlign w:val="center"/>
          </w:tcPr>
          <w:p w14:paraId="5D2726E9"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420C99FA"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787BE3C8"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2837E722" w14:textId="77777777" w:rsidTr="002D3EBF">
        <w:trPr>
          <w:cantSplit/>
          <w:trHeight w:val="20"/>
        </w:trPr>
        <w:tc>
          <w:tcPr>
            <w:tcW w:w="1101" w:type="dxa"/>
            <w:vMerge w:val="restart"/>
            <w:textDirection w:val="btLr"/>
            <w:vAlign w:val="center"/>
          </w:tcPr>
          <w:p w14:paraId="48E04C60" w14:textId="77777777" w:rsidR="00124A26" w:rsidRPr="00C07B2E" w:rsidRDefault="00124A26" w:rsidP="002D3EBF">
            <w:pPr>
              <w:ind w:firstLine="0"/>
              <w:rPr>
                <w:rFonts w:eastAsia="SimSun"/>
              </w:rPr>
            </w:pPr>
            <w:r w:rsidRPr="00C07B2E">
              <w:rPr>
                <w:rFonts w:eastAsia="SimSun"/>
              </w:rPr>
              <w:t>Кондиционирование</w:t>
            </w:r>
          </w:p>
        </w:tc>
        <w:tc>
          <w:tcPr>
            <w:tcW w:w="1701" w:type="dxa"/>
            <w:vAlign w:val="center"/>
          </w:tcPr>
          <w:p w14:paraId="5FDECAB3" w14:textId="77777777" w:rsidR="00124A26" w:rsidRPr="00C07B2E" w:rsidRDefault="00124A26" w:rsidP="002D3EBF">
            <w:pPr>
              <w:ind w:firstLine="0"/>
              <w:rPr>
                <w:rFonts w:eastAsia="SimSun"/>
              </w:rPr>
            </w:pPr>
            <w:r w:rsidRPr="00C07B2E">
              <w:rPr>
                <w:rFonts w:eastAsia="SimSun"/>
              </w:rPr>
              <w:t xml:space="preserve">Флударабин </w:t>
            </w:r>
          </w:p>
        </w:tc>
        <w:tc>
          <w:tcPr>
            <w:tcW w:w="1417" w:type="dxa"/>
            <w:vAlign w:val="center"/>
          </w:tcPr>
          <w:p w14:paraId="01132E57" w14:textId="77777777" w:rsidR="00124A26" w:rsidRPr="000F445E" w:rsidRDefault="00124A26"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57E57601" w14:textId="77777777" w:rsidR="00124A26" w:rsidRPr="00C07B2E" w:rsidRDefault="00124A26" w:rsidP="002D3EBF">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18ECD943"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51579690" w14:textId="77777777" w:rsidR="00124A26" w:rsidRPr="006A31EC" w:rsidRDefault="00124A26" w:rsidP="002D3EBF">
            <w:pPr>
              <w:ind w:firstLine="0"/>
              <w:rPr>
                <w:rFonts w:eastAsia="SimSun"/>
              </w:rPr>
            </w:pPr>
            <w:r w:rsidRPr="006A31EC">
              <w:rPr>
                <w:rFonts w:eastAsia="SimSun"/>
              </w:rPr>
              <w:t>В/в, в течение 30 - 60 мин</w:t>
            </w:r>
          </w:p>
        </w:tc>
      </w:tr>
      <w:tr w:rsidR="00124A26" w:rsidRPr="00C07B2E" w14:paraId="15CF33A1" w14:textId="77777777" w:rsidTr="002D3EBF">
        <w:trPr>
          <w:cantSplit/>
          <w:trHeight w:val="778"/>
        </w:trPr>
        <w:tc>
          <w:tcPr>
            <w:tcW w:w="1101" w:type="dxa"/>
            <w:vMerge/>
            <w:vAlign w:val="center"/>
          </w:tcPr>
          <w:p w14:paraId="03AACE82" w14:textId="77777777" w:rsidR="00124A26" w:rsidRPr="006A31EC" w:rsidRDefault="00124A26" w:rsidP="002D3EBF">
            <w:pPr>
              <w:ind w:firstLine="0"/>
              <w:rPr>
                <w:rFonts w:eastAsia="SimSun"/>
              </w:rPr>
            </w:pPr>
          </w:p>
        </w:tc>
        <w:tc>
          <w:tcPr>
            <w:tcW w:w="1701" w:type="dxa"/>
            <w:vAlign w:val="center"/>
          </w:tcPr>
          <w:p w14:paraId="4AC10BD2" w14:textId="77777777" w:rsidR="00124A26" w:rsidRPr="00C07B2E" w:rsidRDefault="00124A26" w:rsidP="002D3EBF">
            <w:pPr>
              <w:ind w:firstLine="0"/>
              <w:rPr>
                <w:rFonts w:eastAsia="SimSun"/>
              </w:rPr>
            </w:pPr>
            <w:r w:rsidRPr="00C07B2E">
              <w:rPr>
                <w:rFonts w:eastAsia="SimSun"/>
              </w:rPr>
              <w:t xml:space="preserve">Треосульфан </w:t>
            </w:r>
          </w:p>
        </w:tc>
        <w:tc>
          <w:tcPr>
            <w:tcW w:w="1417" w:type="dxa"/>
            <w:vAlign w:val="center"/>
          </w:tcPr>
          <w:p w14:paraId="6AEF52C6" w14:textId="77777777" w:rsidR="00124A26" w:rsidRPr="00C07B2E" w:rsidRDefault="00124A26" w:rsidP="002D3EBF">
            <w:pPr>
              <w:ind w:firstLine="0"/>
              <w:rPr>
                <w:rFonts w:eastAsia="SimSun"/>
              </w:rPr>
            </w:pPr>
            <w:r w:rsidRPr="00C07B2E">
              <w:rPr>
                <w:rFonts w:eastAsia="SimSun"/>
              </w:rPr>
              <w:t>14 г/кг</w:t>
            </w:r>
          </w:p>
        </w:tc>
        <w:tc>
          <w:tcPr>
            <w:tcW w:w="1418" w:type="dxa"/>
            <w:vAlign w:val="center"/>
          </w:tcPr>
          <w:p w14:paraId="7A476DD0" w14:textId="77777777" w:rsidR="00124A26" w:rsidRPr="00C07B2E" w:rsidRDefault="00124A26" w:rsidP="002D3EBF">
            <w:pPr>
              <w:ind w:firstLine="0"/>
              <w:rPr>
                <w:rFonts w:eastAsia="SimSun"/>
              </w:rPr>
            </w:pPr>
            <w:r w:rsidRPr="00C07B2E">
              <w:rPr>
                <w:rFonts w:eastAsia="SimSun"/>
              </w:rPr>
              <w:t>42 г/кг</w:t>
            </w:r>
          </w:p>
        </w:tc>
        <w:tc>
          <w:tcPr>
            <w:tcW w:w="1701" w:type="dxa"/>
            <w:vAlign w:val="center"/>
          </w:tcPr>
          <w:p w14:paraId="214CB661" w14:textId="77777777" w:rsidR="00124A26" w:rsidRPr="00C07B2E" w:rsidRDefault="00124A26" w:rsidP="002D3EBF">
            <w:pPr>
              <w:ind w:firstLine="0"/>
              <w:rPr>
                <w:rFonts w:eastAsia="SimSun"/>
              </w:rPr>
            </w:pPr>
            <w:r w:rsidRPr="00C07B2E">
              <w:rPr>
                <w:rFonts w:eastAsia="SimSun"/>
              </w:rPr>
              <w:t xml:space="preserve">С -5 дня по -3 день </w:t>
            </w:r>
          </w:p>
        </w:tc>
        <w:tc>
          <w:tcPr>
            <w:tcW w:w="2268" w:type="dxa"/>
            <w:vAlign w:val="center"/>
          </w:tcPr>
          <w:p w14:paraId="16FD7DC9" w14:textId="77777777" w:rsidR="00124A26" w:rsidRPr="006A31EC" w:rsidRDefault="00124A26" w:rsidP="002D3EBF">
            <w:pPr>
              <w:ind w:firstLine="0"/>
              <w:rPr>
                <w:rFonts w:eastAsia="SimSun"/>
              </w:rPr>
            </w:pPr>
            <w:r w:rsidRPr="006A31EC">
              <w:rPr>
                <w:rFonts w:eastAsia="SimSun"/>
              </w:rPr>
              <w:t xml:space="preserve">В/в инфуия, в течение 2 часов </w:t>
            </w:r>
          </w:p>
        </w:tc>
      </w:tr>
      <w:tr w:rsidR="00124A26" w:rsidRPr="005659AA" w14:paraId="645E52E5" w14:textId="77777777" w:rsidTr="002D3EBF">
        <w:trPr>
          <w:cantSplit/>
          <w:trHeight w:val="1498"/>
        </w:trPr>
        <w:tc>
          <w:tcPr>
            <w:tcW w:w="1101" w:type="dxa"/>
            <w:vMerge w:val="restart"/>
            <w:textDirection w:val="btLr"/>
            <w:vAlign w:val="center"/>
          </w:tcPr>
          <w:p w14:paraId="48FC7663" w14:textId="77777777" w:rsidR="00124A26" w:rsidRPr="00C07B2E" w:rsidRDefault="00124A26" w:rsidP="002D3EBF">
            <w:pPr>
              <w:ind w:firstLine="0"/>
              <w:rPr>
                <w:rFonts w:eastAsia="SimSun"/>
              </w:rPr>
            </w:pPr>
            <w:r w:rsidRPr="00C07B2E">
              <w:rPr>
                <w:rFonts w:eastAsia="SimSun"/>
              </w:rPr>
              <w:t>Профилактика РТПХ</w:t>
            </w:r>
          </w:p>
        </w:tc>
        <w:tc>
          <w:tcPr>
            <w:tcW w:w="1701" w:type="dxa"/>
            <w:vAlign w:val="center"/>
          </w:tcPr>
          <w:p w14:paraId="18569812" w14:textId="77777777" w:rsidR="00124A26" w:rsidRPr="00C07B2E" w:rsidRDefault="00124A26" w:rsidP="002D3EBF">
            <w:pPr>
              <w:ind w:firstLine="0"/>
              <w:rPr>
                <w:rFonts w:eastAsia="SimSun"/>
              </w:rPr>
            </w:pPr>
            <w:r w:rsidRPr="00C07B2E">
              <w:rPr>
                <w:rFonts w:eastAsia="SimSun"/>
              </w:rPr>
              <w:t xml:space="preserve">Такролимус </w:t>
            </w:r>
          </w:p>
        </w:tc>
        <w:tc>
          <w:tcPr>
            <w:tcW w:w="1417" w:type="dxa"/>
            <w:vAlign w:val="center"/>
          </w:tcPr>
          <w:p w14:paraId="4D14B7CA" w14:textId="77777777" w:rsidR="00124A26" w:rsidRPr="00C07B2E" w:rsidRDefault="00124A26" w:rsidP="002D3EBF">
            <w:pPr>
              <w:ind w:firstLine="0"/>
              <w:rPr>
                <w:rFonts w:eastAsia="SimSun"/>
              </w:rPr>
            </w:pPr>
            <w:r w:rsidRPr="00C07B2E">
              <w:rPr>
                <w:rFonts w:eastAsia="SimSun"/>
              </w:rPr>
              <w:t>0,03 мг/кг</w:t>
            </w:r>
          </w:p>
        </w:tc>
        <w:tc>
          <w:tcPr>
            <w:tcW w:w="1418" w:type="dxa"/>
            <w:vAlign w:val="center"/>
          </w:tcPr>
          <w:p w14:paraId="2EDBA4A3" w14:textId="77777777" w:rsidR="00124A26" w:rsidRPr="00C07B2E" w:rsidRDefault="00124A26" w:rsidP="002D3EBF">
            <w:pPr>
              <w:ind w:firstLine="0"/>
              <w:rPr>
                <w:rFonts w:eastAsia="SimSun"/>
              </w:rPr>
            </w:pPr>
            <w:r w:rsidRPr="00C07B2E">
              <w:rPr>
                <w:rFonts w:eastAsia="SimSun"/>
                <w:lang w:val="en-US"/>
              </w:rPr>
              <w:t>–</w:t>
            </w:r>
          </w:p>
        </w:tc>
        <w:tc>
          <w:tcPr>
            <w:tcW w:w="1701" w:type="dxa"/>
            <w:vAlign w:val="center"/>
          </w:tcPr>
          <w:p w14:paraId="3B47DC67" w14:textId="77777777" w:rsidR="00124A26" w:rsidRPr="00C07B2E" w:rsidRDefault="00124A26" w:rsidP="002D3EBF">
            <w:pPr>
              <w:ind w:firstLine="0"/>
              <w:rPr>
                <w:rFonts w:eastAsia="SimSun"/>
              </w:rPr>
            </w:pPr>
            <w:r w:rsidRPr="00C07B2E">
              <w:rPr>
                <w:rFonts w:eastAsia="SimSun"/>
              </w:rPr>
              <w:t xml:space="preserve">С +5 дня длительно </w:t>
            </w:r>
          </w:p>
        </w:tc>
        <w:tc>
          <w:tcPr>
            <w:tcW w:w="2268" w:type="dxa"/>
            <w:vAlign w:val="center"/>
          </w:tcPr>
          <w:p w14:paraId="4EDF376E" w14:textId="77777777" w:rsidR="00124A26" w:rsidRPr="005659AA" w:rsidRDefault="00124A26" w:rsidP="002D3EBF">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124A26" w:rsidRPr="00C07B2E" w14:paraId="21D8BAE3" w14:textId="77777777" w:rsidTr="002D3EBF">
        <w:trPr>
          <w:cantSplit/>
          <w:trHeight w:val="858"/>
        </w:trPr>
        <w:tc>
          <w:tcPr>
            <w:tcW w:w="1101" w:type="dxa"/>
            <w:vMerge/>
            <w:textDirection w:val="btLr"/>
            <w:vAlign w:val="center"/>
          </w:tcPr>
          <w:p w14:paraId="119F1687" w14:textId="77777777" w:rsidR="00124A26" w:rsidRPr="005659AA" w:rsidRDefault="00124A26" w:rsidP="002D3EBF">
            <w:pPr>
              <w:ind w:firstLine="0"/>
              <w:rPr>
                <w:rFonts w:eastAsia="SimSun"/>
              </w:rPr>
            </w:pPr>
          </w:p>
        </w:tc>
        <w:tc>
          <w:tcPr>
            <w:tcW w:w="1701" w:type="dxa"/>
            <w:vAlign w:val="center"/>
          </w:tcPr>
          <w:p w14:paraId="1F2FEBC6" w14:textId="77777777" w:rsidR="00124A26" w:rsidRPr="00C07B2E" w:rsidRDefault="00124A26" w:rsidP="002D3EBF">
            <w:pPr>
              <w:ind w:firstLine="0"/>
              <w:rPr>
                <w:rFonts w:eastAsia="SimSun"/>
              </w:rPr>
            </w:pPr>
            <w:r w:rsidRPr="00C07B2E">
              <w:rPr>
                <w:rFonts w:eastAsia="SimSun"/>
              </w:rPr>
              <w:t>Микофенолата мофетил</w:t>
            </w:r>
          </w:p>
        </w:tc>
        <w:tc>
          <w:tcPr>
            <w:tcW w:w="1417" w:type="dxa"/>
            <w:vAlign w:val="center"/>
          </w:tcPr>
          <w:p w14:paraId="0C74BD49" w14:textId="77777777" w:rsidR="00124A26" w:rsidRPr="00C07B2E" w:rsidRDefault="00124A26" w:rsidP="002D3EBF">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758E4F64"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6F88A02B" w14:textId="77777777" w:rsidR="00124A26" w:rsidRPr="00C07B2E" w:rsidRDefault="00124A26" w:rsidP="002D3EBF">
            <w:pPr>
              <w:ind w:firstLine="0"/>
              <w:rPr>
                <w:rFonts w:eastAsia="SimSun"/>
              </w:rPr>
            </w:pPr>
            <w:r w:rsidRPr="00C07B2E">
              <w:rPr>
                <w:rFonts w:eastAsia="SimSun"/>
              </w:rPr>
              <w:t xml:space="preserve">С +5 дня по +35 день </w:t>
            </w:r>
          </w:p>
        </w:tc>
        <w:tc>
          <w:tcPr>
            <w:tcW w:w="2268" w:type="dxa"/>
            <w:vAlign w:val="center"/>
          </w:tcPr>
          <w:p w14:paraId="677580BD" w14:textId="77777777" w:rsidR="00124A26" w:rsidRPr="005659AA" w:rsidRDefault="00124A26" w:rsidP="002D3EBF">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124A26" w:rsidRPr="00C07B2E" w14:paraId="77F9EF07" w14:textId="77777777" w:rsidTr="002D3EBF">
        <w:trPr>
          <w:cantSplit/>
          <w:trHeight w:val="472"/>
        </w:trPr>
        <w:tc>
          <w:tcPr>
            <w:tcW w:w="1101" w:type="dxa"/>
            <w:vMerge/>
            <w:textDirection w:val="btLr"/>
            <w:vAlign w:val="center"/>
          </w:tcPr>
          <w:p w14:paraId="12866358" w14:textId="77777777" w:rsidR="00124A26" w:rsidRPr="005659AA" w:rsidRDefault="00124A26" w:rsidP="002D3EBF">
            <w:pPr>
              <w:ind w:firstLine="0"/>
              <w:rPr>
                <w:rFonts w:eastAsia="SimSun"/>
              </w:rPr>
            </w:pPr>
          </w:p>
        </w:tc>
        <w:tc>
          <w:tcPr>
            <w:tcW w:w="1701" w:type="dxa"/>
            <w:vAlign w:val="center"/>
          </w:tcPr>
          <w:p w14:paraId="489DE862" w14:textId="77777777" w:rsidR="00124A26" w:rsidRPr="00C07B2E" w:rsidRDefault="00124A26" w:rsidP="002D3EBF">
            <w:pPr>
              <w:ind w:firstLine="0"/>
              <w:rPr>
                <w:rFonts w:eastAsia="SimSun"/>
              </w:rPr>
            </w:pPr>
            <w:r w:rsidRPr="00C07B2E">
              <w:rPr>
                <w:rFonts w:eastAsia="SimSun"/>
              </w:rPr>
              <w:t xml:space="preserve">Циклофосфамид </w:t>
            </w:r>
          </w:p>
        </w:tc>
        <w:tc>
          <w:tcPr>
            <w:tcW w:w="1417" w:type="dxa"/>
            <w:vAlign w:val="center"/>
          </w:tcPr>
          <w:p w14:paraId="6CE8C107" w14:textId="77777777" w:rsidR="00124A26" w:rsidRPr="00C07B2E" w:rsidRDefault="00124A26" w:rsidP="002D3EBF">
            <w:pPr>
              <w:ind w:firstLine="0"/>
              <w:rPr>
                <w:rFonts w:eastAsia="SimSun"/>
              </w:rPr>
            </w:pPr>
            <w:r w:rsidRPr="00C07B2E">
              <w:rPr>
                <w:rFonts w:eastAsia="SimSun"/>
              </w:rPr>
              <w:t xml:space="preserve">50 мг/кг </w:t>
            </w:r>
          </w:p>
        </w:tc>
        <w:tc>
          <w:tcPr>
            <w:tcW w:w="1418" w:type="dxa"/>
            <w:vAlign w:val="center"/>
          </w:tcPr>
          <w:p w14:paraId="38422A0C" w14:textId="77777777" w:rsidR="00124A26" w:rsidRPr="00C07B2E" w:rsidRDefault="00124A26" w:rsidP="002D3EBF">
            <w:pPr>
              <w:ind w:firstLine="0"/>
              <w:rPr>
                <w:rFonts w:eastAsia="SimSun"/>
              </w:rPr>
            </w:pPr>
            <w:r w:rsidRPr="00C07B2E">
              <w:rPr>
                <w:rFonts w:eastAsia="SimSun"/>
              </w:rPr>
              <w:t>100 мг/кг</w:t>
            </w:r>
          </w:p>
        </w:tc>
        <w:tc>
          <w:tcPr>
            <w:tcW w:w="1701" w:type="dxa"/>
            <w:vAlign w:val="center"/>
          </w:tcPr>
          <w:p w14:paraId="5D53D59D" w14:textId="77777777" w:rsidR="00124A26" w:rsidRPr="00C07B2E" w:rsidRDefault="00124A26" w:rsidP="002D3EBF">
            <w:pPr>
              <w:ind w:firstLine="0"/>
              <w:rPr>
                <w:rFonts w:eastAsia="SimSun"/>
              </w:rPr>
            </w:pPr>
            <w:r w:rsidRPr="00C07B2E">
              <w:rPr>
                <w:rFonts w:eastAsia="SimSun"/>
              </w:rPr>
              <w:t>С +3 дня по +4 день</w:t>
            </w:r>
          </w:p>
        </w:tc>
        <w:tc>
          <w:tcPr>
            <w:tcW w:w="2268" w:type="dxa"/>
            <w:vAlign w:val="center"/>
          </w:tcPr>
          <w:p w14:paraId="7436DE45" w14:textId="77777777" w:rsidR="00124A26" w:rsidRPr="00C07B2E" w:rsidRDefault="00124A26" w:rsidP="002D3EBF">
            <w:pPr>
              <w:ind w:firstLine="0"/>
              <w:rPr>
                <w:rFonts w:eastAsia="SimSun"/>
              </w:rPr>
            </w:pPr>
            <w:r w:rsidRPr="00C07B2E">
              <w:rPr>
                <w:rFonts w:eastAsia="SimSun"/>
              </w:rPr>
              <w:t xml:space="preserve">В/в, в течение 2 ч  </w:t>
            </w:r>
          </w:p>
        </w:tc>
      </w:tr>
    </w:tbl>
    <w:p w14:paraId="4A53EA63" w14:textId="77777777" w:rsidR="00124A26" w:rsidRPr="00C07B2E" w:rsidRDefault="00124A26" w:rsidP="00124A26">
      <w:pPr>
        <w:rPr>
          <w:rFonts w:eastAsia="SimSun"/>
        </w:rPr>
        <w:sectPr w:rsidR="00124A26" w:rsidRPr="00C07B2E" w:rsidSect="00980822">
          <w:type w:val="continuous"/>
          <w:pgSz w:w="11907" w:h="16839" w:code="9"/>
          <w:pgMar w:top="1134" w:right="850" w:bottom="1134" w:left="1701" w:header="709" w:footer="567" w:gutter="0"/>
          <w:cols w:space="708"/>
          <w:docGrid w:linePitch="360"/>
        </w:sectPr>
      </w:pPr>
    </w:p>
    <w:p w14:paraId="1053A1C6" w14:textId="77777777" w:rsidR="00124A26" w:rsidRDefault="00124A26" w:rsidP="00124A26">
      <w:pPr>
        <w:rPr>
          <w:rFonts w:eastAsia="SimSun"/>
        </w:rPr>
      </w:pPr>
      <w:bookmarkStart w:id="201" w:name="_Toc44401156"/>
    </w:p>
    <w:bookmarkEnd w:id="201"/>
    <w:p w14:paraId="7371D92E" w14:textId="77777777" w:rsidR="00124A26" w:rsidRPr="00C07B2E" w:rsidRDefault="00124A26" w:rsidP="00124A26">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71A5B903" w14:textId="77777777" w:rsidR="00124A26" w:rsidRPr="00C07B2E" w:rsidRDefault="00124A26" w:rsidP="00124A26">
      <w:pPr>
        <w:rPr>
          <w:rFonts w:eastAsia="SimSun"/>
        </w:rPr>
        <w:sectPr w:rsidR="00124A26" w:rsidRPr="00C07B2E" w:rsidSect="00980822">
          <w:footerReference w:type="default" r:id="rId25"/>
          <w:type w:val="continuous"/>
          <w:pgSz w:w="11907" w:h="16839" w:code="9"/>
          <w:pgMar w:top="1134" w:right="850" w:bottom="1134" w:left="1701" w:header="709" w:footer="567" w:gutter="0"/>
          <w:cols w:space="708"/>
          <w:docGrid w:linePitch="360"/>
        </w:sectPr>
      </w:pPr>
    </w:p>
    <w:p w14:paraId="7DB7994E" w14:textId="77777777" w:rsidR="00124A26" w:rsidRPr="00C07B2E" w:rsidRDefault="00124A26" w:rsidP="00124A26">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78130DD" w14:textId="77777777" w:rsidR="00124A26" w:rsidRPr="00C07B2E" w:rsidRDefault="00124A26" w:rsidP="00124A2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124A26" w:rsidRPr="006A31EC" w14:paraId="22C5593A" w14:textId="77777777" w:rsidTr="002D3EBF">
        <w:trPr>
          <w:cantSplit/>
          <w:trHeight w:val="381"/>
        </w:trPr>
        <w:tc>
          <w:tcPr>
            <w:tcW w:w="1237" w:type="pct"/>
            <w:gridSpan w:val="4"/>
            <w:vMerge w:val="restart"/>
            <w:shd w:val="clear" w:color="auto" w:fill="auto"/>
            <w:vAlign w:val="center"/>
          </w:tcPr>
          <w:p w14:paraId="023C3494" w14:textId="77777777" w:rsidR="00124A26" w:rsidRPr="006A31EC" w:rsidRDefault="00124A26" w:rsidP="002D3EBF">
            <w:pPr>
              <w:ind w:firstLine="0"/>
              <w:rPr>
                <w:rFonts w:eastAsia="SimSun"/>
                <w:sz w:val="22"/>
              </w:rPr>
            </w:pPr>
            <w:r w:rsidRPr="006A31EC">
              <w:rPr>
                <w:rFonts w:eastAsia="SimSun"/>
                <w:sz w:val="22"/>
              </w:rPr>
              <w:t>Профилактика РТПХ</w:t>
            </w:r>
          </w:p>
        </w:tc>
        <w:tc>
          <w:tcPr>
            <w:tcW w:w="3763" w:type="pct"/>
            <w:gridSpan w:val="11"/>
          </w:tcPr>
          <w:p w14:paraId="5AB9BE46" w14:textId="77777777" w:rsidR="00124A26" w:rsidRPr="006A31EC" w:rsidRDefault="00124A26" w:rsidP="002D3EBF">
            <w:pPr>
              <w:ind w:firstLine="0"/>
              <w:rPr>
                <w:rFonts w:eastAsia="SimSun"/>
                <w:sz w:val="22"/>
              </w:rPr>
            </w:pPr>
            <w:r w:rsidRPr="006A31EC">
              <w:rPr>
                <w:rFonts w:eastAsia="SimSun"/>
                <w:sz w:val="22"/>
              </w:rPr>
              <w:t>Режим кондиционирования</w:t>
            </w:r>
          </w:p>
        </w:tc>
      </w:tr>
      <w:tr w:rsidR="00124A26" w:rsidRPr="006A31EC" w14:paraId="0FFD14A4" w14:textId="77777777" w:rsidTr="002D3EBF">
        <w:trPr>
          <w:cantSplit/>
          <w:trHeight w:val="400"/>
        </w:trPr>
        <w:tc>
          <w:tcPr>
            <w:tcW w:w="1237" w:type="pct"/>
            <w:gridSpan w:val="4"/>
            <w:vMerge/>
            <w:shd w:val="clear" w:color="auto" w:fill="auto"/>
            <w:vAlign w:val="center"/>
          </w:tcPr>
          <w:p w14:paraId="07FCCFBB" w14:textId="77777777" w:rsidR="00124A26" w:rsidRPr="006A31EC" w:rsidRDefault="00124A26" w:rsidP="002D3EBF">
            <w:pPr>
              <w:ind w:firstLine="0"/>
              <w:rPr>
                <w:rFonts w:eastAsia="SimSun"/>
                <w:sz w:val="22"/>
                <w:lang w:val="en-US"/>
              </w:rPr>
            </w:pPr>
          </w:p>
        </w:tc>
        <w:tc>
          <w:tcPr>
            <w:tcW w:w="337" w:type="pct"/>
            <w:shd w:val="clear" w:color="auto" w:fill="D9D9D9"/>
            <w:vAlign w:val="center"/>
          </w:tcPr>
          <w:p w14:paraId="08B9DB41" w14:textId="77777777" w:rsidR="00124A26" w:rsidRPr="006A31EC" w:rsidRDefault="00124A26" w:rsidP="002D3EBF">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5D1D076E" w14:textId="77777777" w:rsidR="00124A26" w:rsidRPr="006A31EC" w:rsidRDefault="00124A26" w:rsidP="002D3EBF">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3DB2F75B" w14:textId="77777777" w:rsidR="00124A26" w:rsidRPr="006A31EC" w:rsidRDefault="00124A26" w:rsidP="002D3EBF">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15C82338" w14:textId="77777777" w:rsidR="00124A26" w:rsidRPr="006A31EC" w:rsidRDefault="00124A26" w:rsidP="002D3EBF">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39FBE7EC" w14:textId="77777777" w:rsidR="00124A26" w:rsidRPr="006A31EC" w:rsidRDefault="00124A26" w:rsidP="002D3EBF">
            <w:pPr>
              <w:ind w:firstLine="0"/>
              <w:rPr>
                <w:rFonts w:eastAsia="SimSun"/>
                <w:sz w:val="22"/>
                <w:lang w:val="en-US"/>
              </w:rPr>
            </w:pPr>
            <w:r w:rsidRPr="006A31EC">
              <w:rPr>
                <w:rFonts w:eastAsia="SimSun"/>
                <w:sz w:val="22"/>
                <w:lang w:val="en-US"/>
              </w:rPr>
              <w:t>Flu180</w:t>
            </w:r>
          </w:p>
        </w:tc>
      </w:tr>
      <w:tr w:rsidR="00124A26" w:rsidRPr="006A31EC" w14:paraId="23CCDE0F" w14:textId="77777777" w:rsidTr="002D3EBF">
        <w:trPr>
          <w:cantSplit/>
          <w:trHeight w:val="351"/>
        </w:trPr>
        <w:tc>
          <w:tcPr>
            <w:tcW w:w="1237" w:type="pct"/>
            <w:gridSpan w:val="4"/>
            <w:vMerge/>
            <w:shd w:val="clear" w:color="auto" w:fill="auto"/>
            <w:vAlign w:val="center"/>
          </w:tcPr>
          <w:p w14:paraId="7B0D8B20" w14:textId="77777777" w:rsidR="00124A26" w:rsidRPr="006A31EC" w:rsidRDefault="00124A26" w:rsidP="002D3EBF">
            <w:pPr>
              <w:ind w:firstLine="0"/>
              <w:rPr>
                <w:rFonts w:eastAsia="SimSun"/>
                <w:sz w:val="22"/>
                <w:lang w:val="en-US"/>
              </w:rPr>
            </w:pPr>
          </w:p>
        </w:tc>
        <w:tc>
          <w:tcPr>
            <w:tcW w:w="337" w:type="pct"/>
            <w:shd w:val="clear" w:color="auto" w:fill="D9D9D9"/>
            <w:vAlign w:val="center"/>
          </w:tcPr>
          <w:p w14:paraId="519F49A1" w14:textId="77777777" w:rsidR="00124A26" w:rsidRPr="006A31EC" w:rsidRDefault="00124A26" w:rsidP="002D3EBF">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66D87AD4" w14:textId="77777777" w:rsidR="00124A26" w:rsidRPr="006A31EC" w:rsidRDefault="00124A26" w:rsidP="002D3EBF">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19ED12F3" w14:textId="77777777" w:rsidR="00124A26" w:rsidRPr="006A31EC" w:rsidRDefault="00124A26" w:rsidP="002D3EBF">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36FCB863" w14:textId="77777777" w:rsidR="00124A26" w:rsidRPr="006A31EC" w:rsidRDefault="00124A26" w:rsidP="002D3EBF">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183A8C14"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191C9424"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786BD761" w14:textId="77777777" w:rsidR="00124A26" w:rsidRPr="006A31EC" w:rsidRDefault="00124A26" w:rsidP="002D3EBF">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5C32AE2E" w14:textId="77777777" w:rsidR="00124A26" w:rsidRPr="006A31EC" w:rsidRDefault="00124A26" w:rsidP="002D3EBF">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1F5103FD" w14:textId="77777777" w:rsidR="00124A26" w:rsidRPr="006A31EC" w:rsidRDefault="00124A26" w:rsidP="002D3EBF">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0212BC42" w14:textId="77777777" w:rsidR="00124A26" w:rsidRPr="006A31EC" w:rsidRDefault="00124A26" w:rsidP="002D3EBF">
            <w:pPr>
              <w:ind w:firstLine="0"/>
              <w:rPr>
                <w:rFonts w:eastAsia="SimSun"/>
                <w:sz w:val="22"/>
                <w:lang w:val="en-US"/>
              </w:rPr>
            </w:pPr>
            <w:r w:rsidRPr="006A31EC">
              <w:rPr>
                <w:rFonts w:eastAsia="SimSun"/>
                <w:sz w:val="22"/>
                <w:lang w:val="en-US"/>
              </w:rPr>
              <w:t>Mel100</w:t>
            </w:r>
          </w:p>
        </w:tc>
      </w:tr>
      <w:tr w:rsidR="00124A26" w:rsidRPr="006A31EC" w14:paraId="6DBB3FE6" w14:textId="77777777" w:rsidTr="002D3EBF">
        <w:trPr>
          <w:cantSplit/>
          <w:trHeight w:val="354"/>
        </w:trPr>
        <w:tc>
          <w:tcPr>
            <w:tcW w:w="1237" w:type="pct"/>
            <w:gridSpan w:val="4"/>
            <w:vMerge/>
            <w:shd w:val="clear" w:color="auto" w:fill="auto"/>
            <w:vAlign w:val="center"/>
          </w:tcPr>
          <w:p w14:paraId="056FB421" w14:textId="77777777" w:rsidR="00124A26" w:rsidRPr="006A31EC" w:rsidRDefault="00124A26" w:rsidP="002D3EBF">
            <w:pPr>
              <w:ind w:firstLine="0"/>
              <w:rPr>
                <w:rFonts w:eastAsia="SimSun"/>
                <w:sz w:val="22"/>
                <w:lang w:val="en-US"/>
              </w:rPr>
            </w:pPr>
          </w:p>
        </w:tc>
        <w:tc>
          <w:tcPr>
            <w:tcW w:w="337" w:type="pct"/>
            <w:shd w:val="clear" w:color="auto" w:fill="D9D9D9"/>
            <w:vAlign w:val="center"/>
          </w:tcPr>
          <w:p w14:paraId="295E15D4"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12" w:type="pct"/>
            <w:shd w:val="clear" w:color="auto" w:fill="D9D9D9"/>
          </w:tcPr>
          <w:p w14:paraId="19783691" w14:textId="77777777" w:rsidR="00124A26" w:rsidRPr="006A31EC" w:rsidRDefault="00124A26" w:rsidP="002D3EBF">
            <w:pPr>
              <w:ind w:firstLine="0"/>
              <w:rPr>
                <w:rFonts w:eastAsia="SimSun"/>
                <w:sz w:val="22"/>
                <w:lang w:val="en-US"/>
              </w:rPr>
            </w:pPr>
          </w:p>
        </w:tc>
        <w:tc>
          <w:tcPr>
            <w:tcW w:w="337" w:type="pct"/>
            <w:shd w:val="clear" w:color="auto" w:fill="D9D9D9"/>
            <w:vAlign w:val="center"/>
          </w:tcPr>
          <w:p w14:paraId="33D21645" w14:textId="77777777" w:rsidR="00124A26" w:rsidRPr="006A31EC" w:rsidRDefault="00124A26" w:rsidP="002D3EBF">
            <w:pPr>
              <w:ind w:firstLine="0"/>
              <w:rPr>
                <w:rFonts w:eastAsia="SimSun"/>
                <w:sz w:val="22"/>
                <w:lang w:val="en-US"/>
              </w:rPr>
            </w:pPr>
            <w:r w:rsidRPr="006A31EC">
              <w:rPr>
                <w:rFonts w:eastAsia="SimSun"/>
                <w:sz w:val="22"/>
                <w:lang w:val="en-US"/>
              </w:rPr>
              <w:t>Mel 140</w:t>
            </w:r>
          </w:p>
        </w:tc>
        <w:tc>
          <w:tcPr>
            <w:tcW w:w="295" w:type="pct"/>
            <w:shd w:val="clear" w:color="auto" w:fill="D9D9D9"/>
          </w:tcPr>
          <w:p w14:paraId="1DAD1462"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13F3B9BD" w14:textId="77777777" w:rsidR="00124A26" w:rsidRPr="006A31EC" w:rsidRDefault="00124A26" w:rsidP="002D3EBF">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08293BBD" w14:textId="77777777" w:rsidR="00124A26" w:rsidRPr="006A31EC" w:rsidRDefault="00124A26" w:rsidP="002D3EBF">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30E57E5A" w14:textId="77777777" w:rsidR="00124A26" w:rsidRPr="006A31EC" w:rsidRDefault="00124A26" w:rsidP="002D3EBF">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6F2D217A"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316A3CE8"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53AF6639"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37" w:type="pct"/>
            <w:shd w:val="clear" w:color="auto" w:fill="D9D9D9"/>
          </w:tcPr>
          <w:p w14:paraId="0AF17FA9" w14:textId="77777777" w:rsidR="00124A26" w:rsidRPr="006A31EC" w:rsidRDefault="00124A26" w:rsidP="002D3EBF">
            <w:pPr>
              <w:ind w:firstLine="0"/>
              <w:rPr>
                <w:rFonts w:eastAsia="SimSun"/>
                <w:sz w:val="22"/>
                <w:lang w:val="en-US"/>
              </w:rPr>
            </w:pPr>
          </w:p>
        </w:tc>
      </w:tr>
      <w:tr w:rsidR="00124A26" w:rsidRPr="006A31EC" w14:paraId="444E1316" w14:textId="77777777" w:rsidTr="002D3EBF">
        <w:trPr>
          <w:cantSplit/>
          <w:trHeight w:val="624"/>
        </w:trPr>
        <w:tc>
          <w:tcPr>
            <w:tcW w:w="293" w:type="pct"/>
            <w:vMerge w:val="restart"/>
            <w:shd w:val="clear" w:color="auto" w:fill="D9D9D9"/>
            <w:vAlign w:val="center"/>
          </w:tcPr>
          <w:p w14:paraId="438F3BA9" w14:textId="77777777" w:rsidR="00124A26" w:rsidRPr="006A31EC" w:rsidRDefault="00124A26" w:rsidP="002D3EBF">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68F0ABD1" w14:textId="77777777" w:rsidR="00124A26" w:rsidRPr="006A31EC" w:rsidRDefault="00124A26" w:rsidP="002D3EBF">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73FC6091" w14:textId="77777777" w:rsidR="00124A26" w:rsidRPr="006A31EC" w:rsidRDefault="00124A26" w:rsidP="002D3EB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34118D3E"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20645306" w14:textId="77777777" w:rsidR="00124A26" w:rsidRPr="006A31EC" w:rsidRDefault="00124A26" w:rsidP="002D3EBF">
            <w:pPr>
              <w:ind w:firstLine="0"/>
              <w:rPr>
                <w:rFonts w:eastAsia="SimSun"/>
                <w:sz w:val="22"/>
                <w:lang w:val="en-US"/>
              </w:rPr>
            </w:pPr>
          </w:p>
        </w:tc>
        <w:tc>
          <w:tcPr>
            <w:tcW w:w="312" w:type="pct"/>
            <w:vAlign w:val="center"/>
          </w:tcPr>
          <w:p w14:paraId="43D1DC4E" w14:textId="77777777" w:rsidR="00124A26" w:rsidRPr="006A31EC" w:rsidRDefault="00124A26" w:rsidP="002D3EBF">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64FD6EFB" w14:textId="77777777" w:rsidR="00124A26" w:rsidRPr="006A31EC" w:rsidRDefault="00124A26" w:rsidP="002D3EBF">
            <w:pPr>
              <w:ind w:firstLine="0"/>
              <w:rPr>
                <w:rFonts w:eastAsia="SimSun"/>
                <w:sz w:val="22"/>
                <w:lang w:val="en-US"/>
              </w:rPr>
            </w:pPr>
          </w:p>
        </w:tc>
        <w:tc>
          <w:tcPr>
            <w:tcW w:w="295" w:type="pct"/>
            <w:shd w:val="clear" w:color="auto" w:fill="auto"/>
            <w:vAlign w:val="center"/>
          </w:tcPr>
          <w:p w14:paraId="69977A6F" w14:textId="77777777" w:rsidR="00124A26" w:rsidRPr="006A31EC" w:rsidRDefault="00124A26" w:rsidP="002D3EBF">
            <w:pPr>
              <w:ind w:firstLine="0"/>
              <w:rPr>
                <w:rFonts w:eastAsia="SimSun"/>
                <w:sz w:val="22"/>
                <w:lang w:val="en-US"/>
              </w:rPr>
            </w:pPr>
          </w:p>
        </w:tc>
        <w:tc>
          <w:tcPr>
            <w:tcW w:w="295" w:type="pct"/>
            <w:shd w:val="clear" w:color="auto" w:fill="auto"/>
            <w:vAlign w:val="center"/>
          </w:tcPr>
          <w:p w14:paraId="7340D9B3"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19EC9F04"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259D2104" w14:textId="77777777" w:rsidR="00124A26" w:rsidRPr="006A31EC" w:rsidRDefault="00124A26" w:rsidP="002D3EBF">
            <w:pPr>
              <w:ind w:firstLine="0"/>
              <w:rPr>
                <w:sz w:val="22"/>
              </w:rPr>
            </w:pPr>
          </w:p>
        </w:tc>
        <w:tc>
          <w:tcPr>
            <w:tcW w:w="401" w:type="pct"/>
            <w:shd w:val="clear" w:color="auto" w:fill="auto"/>
            <w:vAlign w:val="center"/>
          </w:tcPr>
          <w:p w14:paraId="180851A6" w14:textId="77777777" w:rsidR="00124A26" w:rsidRPr="006A31EC" w:rsidRDefault="00124A26" w:rsidP="002D3EBF">
            <w:pPr>
              <w:ind w:firstLine="0"/>
              <w:rPr>
                <w:sz w:val="22"/>
              </w:rPr>
            </w:pPr>
          </w:p>
        </w:tc>
        <w:tc>
          <w:tcPr>
            <w:tcW w:w="442" w:type="pct"/>
            <w:shd w:val="clear" w:color="auto" w:fill="auto"/>
            <w:vAlign w:val="center"/>
          </w:tcPr>
          <w:p w14:paraId="123113D1"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7FD1E97A" w14:textId="77777777" w:rsidR="00124A26" w:rsidRPr="006A31EC" w:rsidRDefault="00124A26" w:rsidP="002D3EBF">
            <w:pPr>
              <w:ind w:firstLine="0"/>
              <w:rPr>
                <w:rFonts w:eastAsia="SimSun"/>
                <w:sz w:val="22"/>
                <w:lang w:val="en-US"/>
              </w:rPr>
            </w:pPr>
          </w:p>
        </w:tc>
        <w:tc>
          <w:tcPr>
            <w:tcW w:w="337" w:type="pct"/>
          </w:tcPr>
          <w:p w14:paraId="32F6E222" w14:textId="77777777" w:rsidR="00124A26" w:rsidRPr="006A31EC" w:rsidRDefault="00124A26" w:rsidP="002D3EBF">
            <w:pPr>
              <w:ind w:firstLine="0"/>
              <w:rPr>
                <w:rFonts w:eastAsia="SimSun"/>
                <w:sz w:val="22"/>
                <w:lang w:val="en-US"/>
              </w:rPr>
            </w:pPr>
          </w:p>
        </w:tc>
      </w:tr>
      <w:tr w:rsidR="00124A26" w:rsidRPr="006A31EC" w14:paraId="4D797A3C" w14:textId="77777777" w:rsidTr="002D3EBF">
        <w:trPr>
          <w:cantSplit/>
          <w:trHeight w:val="624"/>
        </w:trPr>
        <w:tc>
          <w:tcPr>
            <w:tcW w:w="293" w:type="pct"/>
            <w:vMerge/>
            <w:shd w:val="clear" w:color="auto" w:fill="D9D9D9"/>
            <w:vAlign w:val="center"/>
          </w:tcPr>
          <w:p w14:paraId="023EF994" w14:textId="77777777" w:rsidR="00124A26" w:rsidRPr="006A31EC" w:rsidRDefault="00124A26" w:rsidP="002D3EBF">
            <w:pPr>
              <w:ind w:firstLine="0"/>
              <w:rPr>
                <w:rFonts w:eastAsia="SimSun"/>
                <w:sz w:val="22"/>
                <w:lang w:val="en-US"/>
              </w:rPr>
            </w:pPr>
          </w:p>
        </w:tc>
        <w:tc>
          <w:tcPr>
            <w:tcW w:w="284" w:type="pct"/>
            <w:vMerge/>
            <w:shd w:val="clear" w:color="auto" w:fill="D9D9D9"/>
            <w:vAlign w:val="center"/>
          </w:tcPr>
          <w:p w14:paraId="44F95A4A" w14:textId="77777777" w:rsidR="00124A26" w:rsidRPr="006A31EC" w:rsidRDefault="00124A26" w:rsidP="002D3EBF">
            <w:pPr>
              <w:ind w:firstLine="0"/>
              <w:rPr>
                <w:rFonts w:eastAsia="SimSun"/>
                <w:sz w:val="22"/>
                <w:lang w:val="en-US"/>
              </w:rPr>
            </w:pPr>
          </w:p>
        </w:tc>
        <w:tc>
          <w:tcPr>
            <w:tcW w:w="261" w:type="pct"/>
            <w:vMerge/>
            <w:shd w:val="clear" w:color="auto" w:fill="D9D9D9"/>
            <w:vAlign w:val="center"/>
          </w:tcPr>
          <w:p w14:paraId="2D099337" w14:textId="77777777" w:rsidR="00124A26" w:rsidRPr="006A31EC" w:rsidRDefault="00124A26" w:rsidP="002D3EBF">
            <w:pPr>
              <w:ind w:firstLine="0"/>
              <w:rPr>
                <w:rFonts w:eastAsia="SimSun"/>
                <w:sz w:val="22"/>
                <w:lang w:val="en-US"/>
              </w:rPr>
            </w:pPr>
          </w:p>
        </w:tc>
        <w:tc>
          <w:tcPr>
            <w:tcW w:w="398" w:type="pct"/>
            <w:shd w:val="clear" w:color="auto" w:fill="D9D9D9"/>
            <w:vAlign w:val="center"/>
          </w:tcPr>
          <w:p w14:paraId="636176A7" w14:textId="77777777" w:rsidR="00124A26" w:rsidRPr="006A31EC" w:rsidRDefault="00124A26"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2D11BE0F" w14:textId="77777777" w:rsidR="00124A26" w:rsidRPr="006A31EC" w:rsidRDefault="00124A26" w:rsidP="002D3EBF">
            <w:pPr>
              <w:ind w:firstLine="0"/>
              <w:rPr>
                <w:sz w:val="22"/>
              </w:rPr>
            </w:pPr>
            <w:r w:rsidRPr="006A31EC">
              <w:rPr>
                <w:rFonts w:eastAsia="SimSun"/>
                <w:sz w:val="22"/>
                <w:lang w:val="en-US"/>
              </w:rPr>
              <w:t>-</w:t>
            </w:r>
          </w:p>
        </w:tc>
        <w:tc>
          <w:tcPr>
            <w:tcW w:w="312" w:type="pct"/>
          </w:tcPr>
          <w:p w14:paraId="1CB513AD"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69C09F99"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1DB7A2ED"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28F2189E" w14:textId="77777777" w:rsidR="00124A26" w:rsidRPr="006A31EC" w:rsidRDefault="00124A26" w:rsidP="002D3EBF">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6AA739EA"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2C65C204" w14:textId="77777777" w:rsidR="00124A26" w:rsidRPr="006A31EC" w:rsidRDefault="00124A26" w:rsidP="002D3EBF">
            <w:pPr>
              <w:ind w:firstLine="0"/>
              <w:rPr>
                <w:sz w:val="22"/>
              </w:rPr>
            </w:pPr>
          </w:p>
        </w:tc>
        <w:tc>
          <w:tcPr>
            <w:tcW w:w="401" w:type="pct"/>
            <w:shd w:val="clear" w:color="auto" w:fill="auto"/>
            <w:vAlign w:val="center"/>
          </w:tcPr>
          <w:p w14:paraId="56D0DE88" w14:textId="77777777" w:rsidR="00124A26" w:rsidRPr="006A31EC" w:rsidRDefault="00124A26" w:rsidP="002D3EBF">
            <w:pPr>
              <w:ind w:firstLine="0"/>
              <w:rPr>
                <w:sz w:val="22"/>
              </w:rPr>
            </w:pPr>
            <w:r w:rsidRPr="006A31EC">
              <w:rPr>
                <w:sz w:val="22"/>
              </w:rPr>
              <w:t>5.1.2.5</w:t>
            </w:r>
          </w:p>
        </w:tc>
        <w:tc>
          <w:tcPr>
            <w:tcW w:w="442" w:type="pct"/>
            <w:shd w:val="clear" w:color="auto" w:fill="auto"/>
            <w:vAlign w:val="center"/>
          </w:tcPr>
          <w:p w14:paraId="25F5E166"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4D4BF4C" w14:textId="77777777" w:rsidR="00124A26" w:rsidRPr="006A31EC" w:rsidRDefault="00124A26" w:rsidP="002D3EBF">
            <w:pPr>
              <w:ind w:firstLine="0"/>
              <w:rPr>
                <w:sz w:val="22"/>
              </w:rPr>
            </w:pPr>
            <w:r w:rsidRPr="006A31EC">
              <w:rPr>
                <w:rFonts w:eastAsia="SimSun"/>
                <w:sz w:val="22"/>
                <w:lang w:val="en-US"/>
              </w:rPr>
              <w:t>-</w:t>
            </w:r>
          </w:p>
        </w:tc>
        <w:tc>
          <w:tcPr>
            <w:tcW w:w="337" w:type="pct"/>
          </w:tcPr>
          <w:p w14:paraId="50BBBE1F" w14:textId="77777777" w:rsidR="00124A26" w:rsidRPr="006A31EC" w:rsidRDefault="00124A26" w:rsidP="002D3EBF">
            <w:pPr>
              <w:ind w:firstLine="0"/>
              <w:rPr>
                <w:rFonts w:eastAsia="SimSun"/>
                <w:sz w:val="22"/>
                <w:lang w:val="en-US"/>
              </w:rPr>
            </w:pPr>
          </w:p>
        </w:tc>
      </w:tr>
      <w:tr w:rsidR="00124A26" w:rsidRPr="006A31EC" w14:paraId="71F0AA74" w14:textId="77777777" w:rsidTr="002D3EBF">
        <w:trPr>
          <w:cantSplit/>
          <w:trHeight w:val="624"/>
        </w:trPr>
        <w:tc>
          <w:tcPr>
            <w:tcW w:w="293" w:type="pct"/>
            <w:vMerge/>
            <w:shd w:val="clear" w:color="auto" w:fill="D9D9D9"/>
            <w:vAlign w:val="center"/>
          </w:tcPr>
          <w:p w14:paraId="48533ADF" w14:textId="77777777" w:rsidR="00124A26" w:rsidRPr="006A31EC" w:rsidRDefault="00124A26" w:rsidP="002D3EBF">
            <w:pPr>
              <w:ind w:firstLine="0"/>
              <w:rPr>
                <w:rFonts w:eastAsia="SimSun"/>
                <w:sz w:val="22"/>
                <w:lang w:val="en-US"/>
              </w:rPr>
            </w:pPr>
          </w:p>
        </w:tc>
        <w:tc>
          <w:tcPr>
            <w:tcW w:w="284" w:type="pct"/>
            <w:shd w:val="clear" w:color="auto" w:fill="D9D9D9"/>
            <w:vAlign w:val="center"/>
          </w:tcPr>
          <w:p w14:paraId="3C064624" w14:textId="77777777" w:rsidR="00124A26" w:rsidRPr="006A31EC" w:rsidRDefault="00124A26"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57BDB7B5"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243D726C" w14:textId="77777777" w:rsidR="00124A26" w:rsidRPr="006A31EC" w:rsidRDefault="00124A26"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45B60A4" w14:textId="77777777" w:rsidR="00124A26" w:rsidRPr="006A31EC" w:rsidRDefault="00124A26" w:rsidP="002D3EBF">
            <w:pPr>
              <w:ind w:firstLine="0"/>
              <w:rPr>
                <w:sz w:val="22"/>
              </w:rPr>
            </w:pPr>
            <w:r w:rsidRPr="006A31EC">
              <w:rPr>
                <w:rFonts w:eastAsia="SimSun"/>
                <w:sz w:val="22"/>
                <w:lang w:val="en-US"/>
              </w:rPr>
              <w:t>-</w:t>
            </w:r>
          </w:p>
        </w:tc>
        <w:tc>
          <w:tcPr>
            <w:tcW w:w="312" w:type="pct"/>
          </w:tcPr>
          <w:p w14:paraId="20975164"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681A2CB0"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4F314117"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2F9AF170"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62D269C"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D2F0F1A" w14:textId="77777777" w:rsidR="00124A26" w:rsidRPr="006A31EC" w:rsidRDefault="00124A26" w:rsidP="002D3EBF">
            <w:pPr>
              <w:ind w:firstLine="0"/>
              <w:rPr>
                <w:sz w:val="22"/>
              </w:rPr>
            </w:pPr>
            <w:r w:rsidRPr="006A31EC">
              <w:rPr>
                <w:sz w:val="22"/>
              </w:rPr>
              <w:t>5.1.2.21</w:t>
            </w:r>
          </w:p>
        </w:tc>
        <w:tc>
          <w:tcPr>
            <w:tcW w:w="401" w:type="pct"/>
            <w:shd w:val="clear" w:color="auto" w:fill="auto"/>
            <w:vAlign w:val="center"/>
          </w:tcPr>
          <w:p w14:paraId="41634FE2" w14:textId="77777777" w:rsidR="00124A26" w:rsidRPr="006A31EC" w:rsidRDefault="00124A26" w:rsidP="002D3EBF">
            <w:pPr>
              <w:ind w:firstLine="0"/>
              <w:rPr>
                <w:sz w:val="22"/>
              </w:rPr>
            </w:pPr>
            <w:r w:rsidRPr="006A31EC">
              <w:rPr>
                <w:rFonts w:eastAsia="SimSun"/>
                <w:sz w:val="22"/>
                <w:lang w:val="en-US"/>
              </w:rPr>
              <w:t>-</w:t>
            </w:r>
          </w:p>
        </w:tc>
        <w:tc>
          <w:tcPr>
            <w:tcW w:w="442" w:type="pct"/>
            <w:shd w:val="clear" w:color="auto" w:fill="auto"/>
            <w:vAlign w:val="center"/>
          </w:tcPr>
          <w:p w14:paraId="19FC5943"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00F90FBF" w14:textId="77777777" w:rsidR="00124A26" w:rsidRPr="006A31EC" w:rsidRDefault="00124A26" w:rsidP="002D3EBF">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6DDDD2E6" w14:textId="77777777" w:rsidR="00124A26" w:rsidRPr="006A31EC" w:rsidRDefault="00124A26" w:rsidP="002D3EBF">
            <w:pPr>
              <w:ind w:firstLine="0"/>
              <w:rPr>
                <w:rFonts w:eastAsia="SimSun"/>
                <w:sz w:val="22"/>
                <w:lang w:val="en-US"/>
              </w:rPr>
            </w:pPr>
          </w:p>
        </w:tc>
      </w:tr>
      <w:tr w:rsidR="00124A26" w:rsidRPr="006A31EC" w14:paraId="5AC68E4C" w14:textId="77777777" w:rsidTr="002D3EBF">
        <w:trPr>
          <w:cantSplit/>
          <w:trHeight w:val="624"/>
        </w:trPr>
        <w:tc>
          <w:tcPr>
            <w:tcW w:w="293" w:type="pct"/>
            <w:vMerge w:val="restart"/>
            <w:shd w:val="clear" w:color="auto" w:fill="D9D9D9"/>
            <w:vAlign w:val="center"/>
          </w:tcPr>
          <w:p w14:paraId="38C814E9" w14:textId="77777777" w:rsidR="00124A26" w:rsidRPr="006A31EC" w:rsidRDefault="00124A26" w:rsidP="002D3EBF">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6ED6F05B" w14:textId="77777777" w:rsidR="00124A26" w:rsidRPr="006A31EC" w:rsidRDefault="00124A26" w:rsidP="002D3EBF">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46CFB85D" w14:textId="77777777" w:rsidR="00124A26" w:rsidRPr="006A31EC" w:rsidRDefault="00124A26" w:rsidP="002D3EB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29E09171" w14:textId="77777777" w:rsidR="00124A26" w:rsidRPr="006A31EC" w:rsidRDefault="00124A26"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273864BC" w14:textId="77777777" w:rsidR="00124A26" w:rsidRPr="006A31EC" w:rsidRDefault="00124A26" w:rsidP="002D3EBF">
            <w:pPr>
              <w:ind w:firstLine="0"/>
              <w:rPr>
                <w:sz w:val="22"/>
              </w:rPr>
            </w:pPr>
            <w:r w:rsidRPr="006A31EC">
              <w:rPr>
                <w:rFonts w:eastAsia="SimSun"/>
                <w:sz w:val="22"/>
                <w:lang w:val="en-US"/>
              </w:rPr>
              <w:t>-</w:t>
            </w:r>
          </w:p>
        </w:tc>
        <w:tc>
          <w:tcPr>
            <w:tcW w:w="312" w:type="pct"/>
          </w:tcPr>
          <w:p w14:paraId="397D3B1E"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1451B7EE"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1E09EA9F"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7D7AA256" w14:textId="77777777" w:rsidR="00124A26" w:rsidRPr="006A31EC" w:rsidRDefault="00124A26" w:rsidP="002D3EBF">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64B2AF82"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3603E837" w14:textId="77777777" w:rsidR="00124A26" w:rsidRPr="006A31EC" w:rsidRDefault="00124A26" w:rsidP="002D3EBF">
            <w:pPr>
              <w:ind w:firstLine="0"/>
              <w:rPr>
                <w:rFonts w:eastAsia="SimSun"/>
                <w:sz w:val="22"/>
              </w:rPr>
            </w:pPr>
            <w:r w:rsidRPr="006A31EC">
              <w:rPr>
                <w:rFonts w:eastAsia="SimSun"/>
                <w:sz w:val="22"/>
                <w:lang w:val="en-US"/>
              </w:rPr>
              <w:t>-</w:t>
            </w:r>
          </w:p>
        </w:tc>
        <w:tc>
          <w:tcPr>
            <w:tcW w:w="401" w:type="pct"/>
            <w:shd w:val="clear" w:color="auto" w:fill="auto"/>
            <w:vAlign w:val="center"/>
          </w:tcPr>
          <w:p w14:paraId="4EF06597" w14:textId="77777777" w:rsidR="00124A26" w:rsidRPr="006A31EC" w:rsidRDefault="00124A26" w:rsidP="002D3EBF">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77762300"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0A29AC57" w14:textId="77777777" w:rsidR="00124A26" w:rsidRPr="006A31EC" w:rsidRDefault="00124A26" w:rsidP="002D3EBF">
            <w:pPr>
              <w:ind w:firstLine="0"/>
              <w:rPr>
                <w:sz w:val="22"/>
              </w:rPr>
            </w:pPr>
            <w:r w:rsidRPr="006A31EC">
              <w:rPr>
                <w:rFonts w:eastAsia="SimSun"/>
                <w:sz w:val="22"/>
                <w:lang w:val="en-US"/>
              </w:rPr>
              <w:t>-</w:t>
            </w:r>
          </w:p>
        </w:tc>
        <w:tc>
          <w:tcPr>
            <w:tcW w:w="337" w:type="pct"/>
          </w:tcPr>
          <w:p w14:paraId="7BC54A76" w14:textId="77777777" w:rsidR="00124A26" w:rsidRPr="006A31EC" w:rsidRDefault="00124A26" w:rsidP="002D3EBF">
            <w:pPr>
              <w:ind w:firstLine="0"/>
              <w:rPr>
                <w:rFonts w:eastAsia="SimSun"/>
                <w:sz w:val="22"/>
                <w:lang w:val="en-US"/>
              </w:rPr>
            </w:pPr>
          </w:p>
        </w:tc>
      </w:tr>
      <w:tr w:rsidR="00124A26" w:rsidRPr="006A31EC" w14:paraId="6BF80B4D" w14:textId="77777777" w:rsidTr="002D3EBF">
        <w:trPr>
          <w:cantSplit/>
          <w:trHeight w:val="624"/>
        </w:trPr>
        <w:tc>
          <w:tcPr>
            <w:tcW w:w="293" w:type="pct"/>
            <w:vMerge/>
            <w:shd w:val="clear" w:color="auto" w:fill="D9D9D9"/>
            <w:vAlign w:val="center"/>
          </w:tcPr>
          <w:p w14:paraId="0E4DD626" w14:textId="77777777" w:rsidR="00124A26" w:rsidRPr="006A31EC" w:rsidRDefault="00124A26" w:rsidP="002D3EBF">
            <w:pPr>
              <w:ind w:firstLine="0"/>
              <w:rPr>
                <w:rFonts w:eastAsia="SimSun"/>
                <w:sz w:val="22"/>
                <w:lang w:val="en-US"/>
              </w:rPr>
            </w:pPr>
          </w:p>
        </w:tc>
        <w:tc>
          <w:tcPr>
            <w:tcW w:w="284" w:type="pct"/>
            <w:shd w:val="clear" w:color="auto" w:fill="D9D9D9"/>
            <w:vAlign w:val="center"/>
          </w:tcPr>
          <w:p w14:paraId="5B1D2FCB" w14:textId="77777777" w:rsidR="00124A26" w:rsidRPr="006A31EC" w:rsidRDefault="00124A26"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9BF5D3C"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D687C26" w14:textId="77777777" w:rsidR="00124A26" w:rsidRPr="006A31EC" w:rsidRDefault="00124A26" w:rsidP="002D3EBF">
            <w:pPr>
              <w:ind w:firstLine="0"/>
              <w:rPr>
                <w:rFonts w:eastAsia="SimSun"/>
                <w:sz w:val="22"/>
              </w:rPr>
            </w:pPr>
            <w:r w:rsidRPr="006A31EC">
              <w:rPr>
                <w:rFonts w:eastAsia="SimSun"/>
                <w:sz w:val="22"/>
                <w:lang w:val="en-US"/>
              </w:rPr>
              <w:t>MMF30</w:t>
            </w:r>
          </w:p>
        </w:tc>
        <w:tc>
          <w:tcPr>
            <w:tcW w:w="337" w:type="pct"/>
            <w:shd w:val="clear" w:color="auto" w:fill="auto"/>
            <w:vAlign w:val="center"/>
          </w:tcPr>
          <w:p w14:paraId="7C6F7DDD" w14:textId="77777777" w:rsidR="00124A26" w:rsidRPr="006A31EC" w:rsidRDefault="00124A26" w:rsidP="002D3EBF">
            <w:pPr>
              <w:ind w:firstLine="0"/>
              <w:rPr>
                <w:sz w:val="22"/>
              </w:rPr>
            </w:pPr>
            <w:r w:rsidRPr="006A31EC">
              <w:rPr>
                <w:rFonts w:eastAsia="SimSun"/>
                <w:sz w:val="22"/>
                <w:lang w:val="en-US"/>
              </w:rPr>
              <w:t>-</w:t>
            </w:r>
          </w:p>
        </w:tc>
        <w:tc>
          <w:tcPr>
            <w:tcW w:w="312" w:type="pct"/>
          </w:tcPr>
          <w:p w14:paraId="5C3C931A"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1AE42430"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3D4D13D0"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50FDEC40"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385D3D59"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C0760F6"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721FB134" w14:textId="77777777" w:rsidR="00124A26" w:rsidRPr="006A31EC" w:rsidRDefault="00124A26" w:rsidP="002D3EBF">
            <w:pPr>
              <w:ind w:firstLine="0"/>
              <w:rPr>
                <w:sz w:val="22"/>
              </w:rPr>
            </w:pPr>
            <w:r w:rsidRPr="006A31EC">
              <w:rPr>
                <w:rFonts w:eastAsia="SimSun"/>
                <w:sz w:val="22"/>
                <w:lang w:val="en-US"/>
              </w:rPr>
              <w:t>-</w:t>
            </w:r>
          </w:p>
        </w:tc>
        <w:tc>
          <w:tcPr>
            <w:tcW w:w="442" w:type="pct"/>
            <w:shd w:val="clear" w:color="auto" w:fill="auto"/>
            <w:vAlign w:val="center"/>
          </w:tcPr>
          <w:p w14:paraId="44DE1133"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1646AE5E" w14:textId="77777777" w:rsidR="00124A26" w:rsidRPr="006A31EC" w:rsidRDefault="00124A26" w:rsidP="002D3EBF">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309C01A6" w14:textId="77777777" w:rsidR="00124A26" w:rsidRPr="006A31EC" w:rsidRDefault="00124A26" w:rsidP="002D3EBF">
            <w:pPr>
              <w:ind w:firstLine="0"/>
              <w:rPr>
                <w:rFonts w:eastAsia="SimSun"/>
                <w:sz w:val="22"/>
                <w:lang w:val="en-US"/>
              </w:rPr>
            </w:pPr>
          </w:p>
        </w:tc>
      </w:tr>
      <w:tr w:rsidR="00124A26" w:rsidRPr="006A31EC" w14:paraId="78B270C9" w14:textId="77777777" w:rsidTr="002D3EBF">
        <w:trPr>
          <w:cantSplit/>
          <w:trHeight w:val="624"/>
        </w:trPr>
        <w:tc>
          <w:tcPr>
            <w:tcW w:w="293" w:type="pct"/>
            <w:vMerge w:val="restart"/>
            <w:shd w:val="clear" w:color="auto" w:fill="D9D9D9"/>
            <w:vAlign w:val="center"/>
          </w:tcPr>
          <w:p w14:paraId="25D68C8C" w14:textId="77777777" w:rsidR="00124A26" w:rsidRPr="006A31EC" w:rsidRDefault="00124A26" w:rsidP="002D3EBF">
            <w:pPr>
              <w:ind w:firstLine="0"/>
              <w:rPr>
                <w:rFonts w:eastAsia="SimSun"/>
                <w:sz w:val="22"/>
                <w:lang w:val="en-US"/>
              </w:rPr>
            </w:pPr>
            <w:r w:rsidRPr="006A31EC">
              <w:rPr>
                <w:rFonts w:eastAsia="SimSun"/>
                <w:sz w:val="22"/>
                <w:lang w:val="en-US"/>
              </w:rPr>
              <w:t>PT-Cy</w:t>
            </w:r>
          </w:p>
          <w:p w14:paraId="32DAAF33" w14:textId="77777777" w:rsidR="00124A26" w:rsidRPr="006A31EC" w:rsidRDefault="00124A26" w:rsidP="002D3EBF">
            <w:pPr>
              <w:ind w:firstLine="0"/>
              <w:rPr>
                <w:rFonts w:eastAsia="SimSun"/>
                <w:sz w:val="22"/>
                <w:lang w:val="en-US"/>
              </w:rPr>
            </w:pPr>
          </w:p>
        </w:tc>
        <w:tc>
          <w:tcPr>
            <w:tcW w:w="284" w:type="pct"/>
            <w:shd w:val="clear" w:color="auto" w:fill="D9D9D9"/>
            <w:vAlign w:val="center"/>
          </w:tcPr>
          <w:p w14:paraId="0A80174A"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6F0A2A9A"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411430A"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5545C274" w14:textId="77777777" w:rsidR="00124A26" w:rsidRPr="006A31EC" w:rsidRDefault="00124A26" w:rsidP="002D3EBF">
            <w:pPr>
              <w:ind w:firstLine="0"/>
              <w:rPr>
                <w:rFonts w:eastAsia="SimSun"/>
                <w:sz w:val="22"/>
                <w:lang w:val="en-US"/>
              </w:rPr>
            </w:pPr>
            <w:r w:rsidRPr="006A31EC">
              <w:rPr>
                <w:rFonts w:eastAsia="SimSun"/>
                <w:sz w:val="22"/>
                <w:lang w:val="en-US"/>
              </w:rPr>
              <w:t>5.1.2.17</w:t>
            </w:r>
          </w:p>
        </w:tc>
        <w:tc>
          <w:tcPr>
            <w:tcW w:w="312" w:type="pct"/>
          </w:tcPr>
          <w:p w14:paraId="7041C4AA"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26229682"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17F4D0AC"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25F608FD"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AC395B8"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C539C71"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5EA58AC4" w14:textId="77777777" w:rsidR="00124A26" w:rsidRPr="006A31EC" w:rsidRDefault="00124A26" w:rsidP="002D3EBF">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0FC97AD1" w14:textId="77777777" w:rsidR="00124A26" w:rsidRPr="006A31EC" w:rsidRDefault="00124A26" w:rsidP="002D3EBF">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3F794FD6" w14:textId="77777777" w:rsidR="00124A26" w:rsidRPr="006A31EC" w:rsidRDefault="00124A26" w:rsidP="002D3EBF">
            <w:pPr>
              <w:ind w:firstLine="0"/>
              <w:rPr>
                <w:sz w:val="22"/>
              </w:rPr>
            </w:pPr>
            <w:r w:rsidRPr="006A31EC">
              <w:rPr>
                <w:rFonts w:eastAsia="SimSun"/>
                <w:sz w:val="22"/>
                <w:lang w:val="en-US"/>
              </w:rPr>
              <w:t>-</w:t>
            </w:r>
          </w:p>
        </w:tc>
        <w:tc>
          <w:tcPr>
            <w:tcW w:w="337" w:type="pct"/>
          </w:tcPr>
          <w:p w14:paraId="2BF88927" w14:textId="77777777" w:rsidR="00124A26" w:rsidRPr="006A31EC" w:rsidRDefault="00124A26" w:rsidP="002D3EBF">
            <w:pPr>
              <w:ind w:firstLine="0"/>
              <w:rPr>
                <w:rFonts w:eastAsia="SimSun"/>
                <w:sz w:val="22"/>
                <w:lang w:val="en-US"/>
              </w:rPr>
            </w:pPr>
          </w:p>
        </w:tc>
      </w:tr>
      <w:tr w:rsidR="00124A26" w:rsidRPr="006A31EC" w14:paraId="7E52DE9B" w14:textId="77777777" w:rsidTr="002D3EBF">
        <w:trPr>
          <w:cantSplit/>
          <w:trHeight w:val="624"/>
        </w:trPr>
        <w:tc>
          <w:tcPr>
            <w:tcW w:w="293" w:type="pct"/>
            <w:vMerge/>
            <w:shd w:val="clear" w:color="auto" w:fill="D9D9D9"/>
            <w:vAlign w:val="center"/>
          </w:tcPr>
          <w:p w14:paraId="709DC421" w14:textId="77777777" w:rsidR="00124A26" w:rsidRPr="006A31EC" w:rsidRDefault="00124A26" w:rsidP="002D3EBF">
            <w:pPr>
              <w:ind w:firstLine="0"/>
              <w:rPr>
                <w:rFonts w:eastAsia="SimSun"/>
                <w:sz w:val="22"/>
                <w:lang w:val="en-US"/>
              </w:rPr>
            </w:pPr>
          </w:p>
        </w:tc>
        <w:tc>
          <w:tcPr>
            <w:tcW w:w="284" w:type="pct"/>
            <w:vMerge w:val="restart"/>
            <w:shd w:val="clear" w:color="auto" w:fill="D9D9D9"/>
            <w:vAlign w:val="center"/>
          </w:tcPr>
          <w:p w14:paraId="6F7A2297" w14:textId="77777777" w:rsidR="00124A26" w:rsidRPr="006A31EC" w:rsidRDefault="00124A26" w:rsidP="002D3EBF">
            <w:pPr>
              <w:ind w:firstLine="0"/>
              <w:rPr>
                <w:rFonts w:eastAsia="SimSun"/>
                <w:sz w:val="22"/>
              </w:rPr>
            </w:pPr>
            <w:r w:rsidRPr="006A31EC">
              <w:rPr>
                <w:rFonts w:eastAsia="SimSun"/>
                <w:sz w:val="22"/>
                <w:lang w:val="en-US"/>
              </w:rPr>
              <w:t>CSA</w:t>
            </w:r>
          </w:p>
          <w:p w14:paraId="3B8DFDC1" w14:textId="77777777" w:rsidR="00124A26" w:rsidRPr="006A31EC" w:rsidRDefault="00124A26" w:rsidP="002D3EBF">
            <w:pPr>
              <w:ind w:firstLine="0"/>
              <w:rPr>
                <w:rFonts w:eastAsia="SimSun"/>
                <w:sz w:val="22"/>
              </w:rPr>
            </w:pPr>
          </w:p>
        </w:tc>
        <w:tc>
          <w:tcPr>
            <w:tcW w:w="261" w:type="pct"/>
            <w:shd w:val="clear" w:color="auto" w:fill="D9D9D9"/>
            <w:vAlign w:val="center"/>
          </w:tcPr>
          <w:p w14:paraId="514CBB8A"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7C38297" w14:textId="77777777" w:rsidR="00124A26" w:rsidRPr="006A31EC" w:rsidRDefault="00124A26" w:rsidP="002D3EBF">
            <w:pPr>
              <w:ind w:firstLine="0"/>
              <w:rPr>
                <w:rFonts w:eastAsia="SimSun"/>
                <w:sz w:val="22"/>
              </w:rPr>
            </w:pPr>
            <w:r w:rsidRPr="006A31EC">
              <w:rPr>
                <w:rFonts w:eastAsia="SimSun"/>
                <w:sz w:val="22"/>
                <w:lang w:val="en-US"/>
              </w:rPr>
              <w:t>MMF30</w:t>
            </w:r>
          </w:p>
        </w:tc>
        <w:tc>
          <w:tcPr>
            <w:tcW w:w="337" w:type="pct"/>
            <w:shd w:val="clear" w:color="auto" w:fill="auto"/>
            <w:vAlign w:val="center"/>
          </w:tcPr>
          <w:p w14:paraId="72758C15" w14:textId="77777777" w:rsidR="00124A26" w:rsidRPr="006A31EC" w:rsidRDefault="00124A26" w:rsidP="002D3EBF">
            <w:pPr>
              <w:ind w:firstLine="0"/>
              <w:rPr>
                <w:sz w:val="22"/>
              </w:rPr>
            </w:pPr>
            <w:r w:rsidRPr="006A31EC">
              <w:rPr>
                <w:rFonts w:eastAsia="SimSun"/>
                <w:sz w:val="22"/>
                <w:lang w:val="en-US"/>
              </w:rPr>
              <w:t>-</w:t>
            </w:r>
          </w:p>
        </w:tc>
        <w:tc>
          <w:tcPr>
            <w:tcW w:w="312" w:type="pct"/>
          </w:tcPr>
          <w:p w14:paraId="228BE86F"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6C60A5E4"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52C9052D"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04D8782D" w14:textId="77777777" w:rsidR="00124A26" w:rsidRPr="006A31EC" w:rsidRDefault="00124A26" w:rsidP="002D3EBF">
            <w:pPr>
              <w:ind w:firstLine="0"/>
              <w:rPr>
                <w:sz w:val="22"/>
              </w:rPr>
            </w:pPr>
            <w:r w:rsidRPr="006A31EC">
              <w:rPr>
                <w:rFonts w:eastAsia="SimSun"/>
                <w:sz w:val="22"/>
                <w:lang w:val="en-US"/>
              </w:rPr>
              <w:t>5.1.2.4</w:t>
            </w:r>
          </w:p>
        </w:tc>
        <w:tc>
          <w:tcPr>
            <w:tcW w:w="337" w:type="pct"/>
            <w:shd w:val="clear" w:color="auto" w:fill="auto"/>
            <w:vAlign w:val="center"/>
          </w:tcPr>
          <w:p w14:paraId="7F870E3E" w14:textId="77777777" w:rsidR="00124A26" w:rsidRPr="006A31EC" w:rsidRDefault="00124A26" w:rsidP="002D3EBF">
            <w:pPr>
              <w:ind w:firstLine="0"/>
              <w:rPr>
                <w:sz w:val="22"/>
              </w:rPr>
            </w:pPr>
            <w:r w:rsidRPr="006A31EC">
              <w:rPr>
                <w:sz w:val="22"/>
              </w:rPr>
              <w:t>5.1.2.20</w:t>
            </w:r>
          </w:p>
        </w:tc>
        <w:tc>
          <w:tcPr>
            <w:tcW w:w="337" w:type="pct"/>
            <w:shd w:val="clear" w:color="auto" w:fill="auto"/>
            <w:vAlign w:val="center"/>
          </w:tcPr>
          <w:p w14:paraId="7B3A4DB1"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06C3722B" w14:textId="77777777" w:rsidR="00124A26" w:rsidRPr="006A31EC" w:rsidRDefault="00124A26" w:rsidP="002D3EBF">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12FFA0A2"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73C2257D" w14:textId="77777777" w:rsidR="00124A26" w:rsidRPr="006A31EC" w:rsidRDefault="00124A26" w:rsidP="002D3EBF">
            <w:pPr>
              <w:ind w:firstLine="0"/>
              <w:rPr>
                <w:sz w:val="22"/>
              </w:rPr>
            </w:pPr>
            <w:r w:rsidRPr="006A31EC">
              <w:rPr>
                <w:rFonts w:eastAsia="SimSun"/>
                <w:sz w:val="22"/>
                <w:lang w:val="en-US"/>
              </w:rPr>
              <w:t>-</w:t>
            </w:r>
          </w:p>
        </w:tc>
        <w:tc>
          <w:tcPr>
            <w:tcW w:w="337" w:type="pct"/>
          </w:tcPr>
          <w:p w14:paraId="7A2526EA" w14:textId="77777777" w:rsidR="00124A26" w:rsidRPr="006A31EC" w:rsidRDefault="00124A26" w:rsidP="002D3EBF">
            <w:pPr>
              <w:ind w:firstLine="0"/>
              <w:rPr>
                <w:rFonts w:eastAsia="SimSun"/>
                <w:sz w:val="22"/>
                <w:lang w:val="en-US"/>
              </w:rPr>
            </w:pPr>
          </w:p>
        </w:tc>
      </w:tr>
      <w:tr w:rsidR="00124A26" w:rsidRPr="006A31EC" w14:paraId="6EB81330" w14:textId="77777777" w:rsidTr="002D3EBF">
        <w:trPr>
          <w:cantSplit/>
          <w:trHeight w:val="624"/>
        </w:trPr>
        <w:tc>
          <w:tcPr>
            <w:tcW w:w="293" w:type="pct"/>
            <w:vMerge/>
            <w:shd w:val="clear" w:color="auto" w:fill="D9D9D9"/>
            <w:vAlign w:val="center"/>
          </w:tcPr>
          <w:p w14:paraId="4C32ED66" w14:textId="77777777" w:rsidR="00124A26" w:rsidRPr="006A31EC" w:rsidRDefault="00124A26" w:rsidP="002D3EBF">
            <w:pPr>
              <w:ind w:firstLine="0"/>
              <w:rPr>
                <w:rFonts w:eastAsia="SimSun"/>
                <w:sz w:val="22"/>
                <w:lang w:val="en-US"/>
              </w:rPr>
            </w:pPr>
          </w:p>
        </w:tc>
        <w:tc>
          <w:tcPr>
            <w:tcW w:w="284" w:type="pct"/>
            <w:vMerge/>
            <w:shd w:val="clear" w:color="auto" w:fill="D9D9D9"/>
            <w:vAlign w:val="center"/>
          </w:tcPr>
          <w:p w14:paraId="58CA3D17" w14:textId="77777777" w:rsidR="00124A26" w:rsidRPr="006A31EC" w:rsidRDefault="00124A26" w:rsidP="002D3EBF">
            <w:pPr>
              <w:ind w:firstLine="0"/>
              <w:rPr>
                <w:rFonts w:eastAsia="SimSun"/>
                <w:sz w:val="22"/>
                <w:lang w:val="en-US"/>
              </w:rPr>
            </w:pPr>
          </w:p>
        </w:tc>
        <w:tc>
          <w:tcPr>
            <w:tcW w:w="261" w:type="pct"/>
            <w:shd w:val="clear" w:color="auto" w:fill="D9D9D9"/>
            <w:vAlign w:val="center"/>
          </w:tcPr>
          <w:p w14:paraId="61968FCB"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81742EC" w14:textId="77777777" w:rsidR="00124A26" w:rsidRPr="006A31EC" w:rsidRDefault="00124A26" w:rsidP="002D3EBF">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5F6F5251" w14:textId="77777777" w:rsidR="00124A26" w:rsidRPr="006A31EC" w:rsidRDefault="00124A26" w:rsidP="002D3EBF">
            <w:pPr>
              <w:ind w:firstLine="0"/>
              <w:rPr>
                <w:rFonts w:eastAsia="SimSun"/>
                <w:sz w:val="22"/>
              </w:rPr>
            </w:pPr>
            <w:r w:rsidRPr="006A31EC">
              <w:rPr>
                <w:rFonts w:eastAsia="SimSun"/>
                <w:sz w:val="22"/>
                <w:lang w:val="en-US"/>
              </w:rPr>
              <w:t>-</w:t>
            </w:r>
          </w:p>
        </w:tc>
        <w:tc>
          <w:tcPr>
            <w:tcW w:w="312" w:type="pct"/>
          </w:tcPr>
          <w:p w14:paraId="4CB5CD8F"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759BC282" w14:textId="77777777" w:rsidR="00124A26" w:rsidRPr="006A31EC" w:rsidRDefault="00124A26" w:rsidP="002D3EBF">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7381F414" w14:textId="77777777" w:rsidR="00124A26" w:rsidRPr="006A31EC" w:rsidRDefault="00124A26" w:rsidP="002D3EBF">
            <w:pPr>
              <w:ind w:firstLine="0"/>
              <w:rPr>
                <w:sz w:val="22"/>
              </w:rPr>
            </w:pPr>
            <w:r w:rsidRPr="006A31EC">
              <w:rPr>
                <w:rFonts w:eastAsia="SimSun"/>
                <w:sz w:val="22"/>
                <w:lang w:val="en-US"/>
              </w:rPr>
              <w:t>5.1.2.3</w:t>
            </w:r>
          </w:p>
        </w:tc>
        <w:tc>
          <w:tcPr>
            <w:tcW w:w="295" w:type="pct"/>
            <w:shd w:val="clear" w:color="auto" w:fill="auto"/>
            <w:vAlign w:val="center"/>
          </w:tcPr>
          <w:p w14:paraId="5B7D9109"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7B31E427"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440A9CDC"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663084F4" w14:textId="77777777" w:rsidR="00124A26" w:rsidRPr="006A31EC" w:rsidRDefault="00124A26" w:rsidP="002D3EBF">
            <w:pPr>
              <w:ind w:firstLine="0"/>
              <w:rPr>
                <w:sz w:val="22"/>
              </w:rPr>
            </w:pPr>
            <w:r w:rsidRPr="006A31EC">
              <w:rPr>
                <w:rFonts w:eastAsia="SimSun"/>
                <w:sz w:val="22"/>
                <w:lang w:val="en-US"/>
              </w:rPr>
              <w:t>-</w:t>
            </w:r>
          </w:p>
        </w:tc>
        <w:tc>
          <w:tcPr>
            <w:tcW w:w="442" w:type="pct"/>
            <w:shd w:val="clear" w:color="auto" w:fill="auto"/>
            <w:vAlign w:val="center"/>
          </w:tcPr>
          <w:p w14:paraId="6E696718"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5CA4F77B" w14:textId="77777777" w:rsidR="00124A26" w:rsidRPr="006A31EC" w:rsidRDefault="00124A26" w:rsidP="002D3EBF">
            <w:pPr>
              <w:ind w:firstLine="0"/>
              <w:rPr>
                <w:sz w:val="22"/>
              </w:rPr>
            </w:pPr>
            <w:r w:rsidRPr="006A31EC">
              <w:rPr>
                <w:rFonts w:eastAsia="SimSun"/>
                <w:sz w:val="22"/>
                <w:lang w:val="en-US"/>
              </w:rPr>
              <w:t>-</w:t>
            </w:r>
          </w:p>
        </w:tc>
        <w:tc>
          <w:tcPr>
            <w:tcW w:w="337" w:type="pct"/>
          </w:tcPr>
          <w:p w14:paraId="3FB71BF3" w14:textId="77777777" w:rsidR="00124A26" w:rsidRPr="006A31EC" w:rsidRDefault="00124A26" w:rsidP="002D3EBF">
            <w:pPr>
              <w:ind w:firstLine="0"/>
              <w:rPr>
                <w:rFonts w:eastAsia="SimSun"/>
                <w:sz w:val="22"/>
                <w:lang w:val="en-US"/>
              </w:rPr>
            </w:pPr>
          </w:p>
        </w:tc>
      </w:tr>
      <w:tr w:rsidR="00124A26" w:rsidRPr="006A31EC" w14:paraId="0263F154" w14:textId="77777777" w:rsidTr="002D3EBF">
        <w:trPr>
          <w:cantSplit/>
          <w:trHeight w:val="624"/>
        </w:trPr>
        <w:tc>
          <w:tcPr>
            <w:tcW w:w="293" w:type="pct"/>
            <w:vMerge/>
            <w:shd w:val="clear" w:color="auto" w:fill="D9D9D9"/>
            <w:vAlign w:val="center"/>
          </w:tcPr>
          <w:p w14:paraId="26C51771" w14:textId="77777777" w:rsidR="00124A26" w:rsidRPr="006A31EC" w:rsidRDefault="00124A26" w:rsidP="002D3EBF">
            <w:pPr>
              <w:ind w:firstLine="0"/>
              <w:rPr>
                <w:rFonts w:eastAsia="SimSun"/>
                <w:sz w:val="22"/>
                <w:lang w:val="en-US"/>
              </w:rPr>
            </w:pPr>
          </w:p>
        </w:tc>
        <w:tc>
          <w:tcPr>
            <w:tcW w:w="284" w:type="pct"/>
            <w:shd w:val="clear" w:color="auto" w:fill="D9D9D9"/>
            <w:vAlign w:val="center"/>
          </w:tcPr>
          <w:p w14:paraId="72211F64" w14:textId="77777777" w:rsidR="00124A26" w:rsidRPr="006A31EC" w:rsidRDefault="00124A26"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7BBE3B42"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4BF43D99" w14:textId="77777777" w:rsidR="00124A26" w:rsidRPr="006A31EC" w:rsidRDefault="00124A26"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73EC02B3" w14:textId="77777777" w:rsidR="00124A26" w:rsidRPr="006A31EC" w:rsidRDefault="00124A26" w:rsidP="002D3EBF">
            <w:pPr>
              <w:ind w:firstLine="0"/>
              <w:rPr>
                <w:rFonts w:eastAsia="SimSun"/>
                <w:sz w:val="22"/>
                <w:lang w:val="en-US"/>
              </w:rPr>
            </w:pPr>
            <w:r w:rsidRPr="006A31EC">
              <w:rPr>
                <w:rFonts w:eastAsia="SimSun"/>
                <w:sz w:val="22"/>
                <w:lang w:val="en-US"/>
              </w:rPr>
              <w:t>5.1.2.16</w:t>
            </w:r>
          </w:p>
        </w:tc>
        <w:tc>
          <w:tcPr>
            <w:tcW w:w="312" w:type="pct"/>
          </w:tcPr>
          <w:p w14:paraId="4030915A"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2244FB25"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4B637EED"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430924B0"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50D13E91"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065A1739"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49399151" w14:textId="77777777" w:rsidR="00124A26" w:rsidRPr="006A31EC" w:rsidRDefault="00124A26" w:rsidP="002D3EBF">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40889F53" w14:textId="77777777" w:rsidR="00124A26" w:rsidRPr="006A31EC" w:rsidRDefault="00124A26" w:rsidP="002D3EBF">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54551741" w14:textId="77777777" w:rsidR="00124A26" w:rsidRPr="006A31EC" w:rsidRDefault="00124A26" w:rsidP="002D3EBF">
            <w:pPr>
              <w:ind w:firstLine="0"/>
              <w:rPr>
                <w:sz w:val="22"/>
              </w:rPr>
            </w:pPr>
            <w:r w:rsidRPr="006A31EC">
              <w:rPr>
                <w:rFonts w:eastAsia="SimSun"/>
                <w:sz w:val="22"/>
              </w:rPr>
              <w:t xml:space="preserve">      </w:t>
            </w:r>
            <w:r w:rsidRPr="006A31EC">
              <w:rPr>
                <w:rFonts w:eastAsia="SimSun"/>
                <w:sz w:val="22"/>
                <w:lang w:val="en-US"/>
              </w:rPr>
              <w:t>-</w:t>
            </w:r>
          </w:p>
        </w:tc>
        <w:tc>
          <w:tcPr>
            <w:tcW w:w="337" w:type="pct"/>
          </w:tcPr>
          <w:p w14:paraId="5F6A0C3A" w14:textId="77777777" w:rsidR="00124A26" w:rsidRPr="006A31EC" w:rsidRDefault="00124A26" w:rsidP="002D3EBF">
            <w:pPr>
              <w:ind w:firstLine="0"/>
              <w:rPr>
                <w:rFonts w:eastAsia="SimSun"/>
                <w:sz w:val="22"/>
              </w:rPr>
            </w:pPr>
            <w:r w:rsidRPr="006A31EC">
              <w:rPr>
                <w:rFonts w:eastAsia="SimSun"/>
                <w:sz w:val="22"/>
                <w:lang w:val="en-US"/>
              </w:rPr>
              <w:t>5.1.2.2</w:t>
            </w:r>
            <w:r w:rsidRPr="006A31EC">
              <w:rPr>
                <w:rFonts w:eastAsia="SimSun"/>
                <w:sz w:val="22"/>
              </w:rPr>
              <w:t>4</w:t>
            </w:r>
          </w:p>
        </w:tc>
      </w:tr>
      <w:tr w:rsidR="00124A26" w:rsidRPr="006A31EC" w14:paraId="62C4B43D" w14:textId="77777777" w:rsidTr="002D3EBF">
        <w:trPr>
          <w:cantSplit/>
          <w:trHeight w:val="624"/>
        </w:trPr>
        <w:tc>
          <w:tcPr>
            <w:tcW w:w="293" w:type="pct"/>
            <w:vMerge/>
            <w:shd w:val="clear" w:color="auto" w:fill="D9D9D9"/>
            <w:vAlign w:val="center"/>
          </w:tcPr>
          <w:p w14:paraId="4F2DD857" w14:textId="77777777" w:rsidR="00124A26" w:rsidRPr="006A31EC" w:rsidRDefault="00124A26" w:rsidP="002D3EBF">
            <w:pPr>
              <w:ind w:firstLine="0"/>
              <w:rPr>
                <w:rFonts w:eastAsia="SimSun"/>
                <w:sz w:val="22"/>
                <w:lang w:val="en-US"/>
              </w:rPr>
            </w:pPr>
          </w:p>
        </w:tc>
        <w:tc>
          <w:tcPr>
            <w:tcW w:w="284" w:type="pct"/>
            <w:shd w:val="clear" w:color="auto" w:fill="D9D9D9"/>
            <w:vAlign w:val="center"/>
          </w:tcPr>
          <w:p w14:paraId="2CD15D9F" w14:textId="77777777" w:rsidR="00124A26" w:rsidRPr="006A31EC" w:rsidRDefault="00124A26" w:rsidP="002D3EBF">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77016956"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0C32FA83"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1AC12738" w14:textId="77777777" w:rsidR="00124A26" w:rsidRPr="006A31EC" w:rsidRDefault="00124A26" w:rsidP="002D3EBF">
            <w:pPr>
              <w:ind w:firstLine="0"/>
              <w:rPr>
                <w:sz w:val="22"/>
              </w:rPr>
            </w:pPr>
            <w:r w:rsidRPr="006A31EC">
              <w:rPr>
                <w:rFonts w:eastAsia="SimSun"/>
                <w:sz w:val="22"/>
                <w:lang w:val="en-US"/>
              </w:rPr>
              <w:t>-</w:t>
            </w:r>
          </w:p>
        </w:tc>
        <w:tc>
          <w:tcPr>
            <w:tcW w:w="312" w:type="pct"/>
          </w:tcPr>
          <w:p w14:paraId="7F0A4896"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488F9A01"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4813E76A"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3EA19930"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587E8B72"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09B8796C"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0516D205" w14:textId="77777777" w:rsidR="00124A26" w:rsidRPr="006A31EC" w:rsidRDefault="00124A26" w:rsidP="002D3EBF">
            <w:pPr>
              <w:ind w:firstLine="0"/>
              <w:rPr>
                <w:rFonts w:eastAsia="SimSun"/>
                <w:sz w:val="22"/>
              </w:rPr>
            </w:pPr>
          </w:p>
        </w:tc>
        <w:tc>
          <w:tcPr>
            <w:tcW w:w="442" w:type="pct"/>
            <w:shd w:val="clear" w:color="auto" w:fill="auto"/>
            <w:vAlign w:val="center"/>
          </w:tcPr>
          <w:p w14:paraId="5783BC9E" w14:textId="77777777" w:rsidR="00124A26" w:rsidRPr="006A31EC" w:rsidRDefault="00124A26" w:rsidP="002D3EBF">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73E7D914" w14:textId="77777777" w:rsidR="00124A26" w:rsidRPr="006A31EC" w:rsidRDefault="00124A26" w:rsidP="002D3EBF">
            <w:pPr>
              <w:ind w:firstLine="0"/>
              <w:rPr>
                <w:sz w:val="22"/>
              </w:rPr>
            </w:pPr>
            <w:r w:rsidRPr="006A31EC">
              <w:rPr>
                <w:rFonts w:eastAsia="SimSun"/>
                <w:sz w:val="22"/>
                <w:lang w:val="en-US"/>
              </w:rPr>
              <w:t>-</w:t>
            </w:r>
          </w:p>
        </w:tc>
        <w:tc>
          <w:tcPr>
            <w:tcW w:w="337" w:type="pct"/>
          </w:tcPr>
          <w:p w14:paraId="207FD2BF" w14:textId="77777777" w:rsidR="00124A26" w:rsidRPr="006A31EC" w:rsidRDefault="00124A26" w:rsidP="002D3EBF">
            <w:pPr>
              <w:ind w:firstLine="0"/>
              <w:rPr>
                <w:rFonts w:eastAsia="SimSun"/>
                <w:sz w:val="22"/>
                <w:lang w:val="en-US"/>
              </w:rPr>
            </w:pPr>
          </w:p>
        </w:tc>
      </w:tr>
      <w:tr w:rsidR="00124A26" w:rsidRPr="006A31EC" w14:paraId="719C1862" w14:textId="77777777" w:rsidTr="002D3EBF">
        <w:trPr>
          <w:cantSplit/>
          <w:trHeight w:val="624"/>
        </w:trPr>
        <w:tc>
          <w:tcPr>
            <w:tcW w:w="293" w:type="pct"/>
            <w:shd w:val="clear" w:color="auto" w:fill="D9D9D9"/>
            <w:vAlign w:val="center"/>
          </w:tcPr>
          <w:p w14:paraId="2F43739C"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284" w:type="pct"/>
            <w:shd w:val="clear" w:color="auto" w:fill="D9D9D9"/>
            <w:vAlign w:val="center"/>
          </w:tcPr>
          <w:p w14:paraId="49B6ED48" w14:textId="77777777" w:rsidR="00124A26" w:rsidRPr="006A31EC" w:rsidRDefault="00124A26"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09B9B32F" w14:textId="77777777" w:rsidR="00124A26" w:rsidRPr="006A31EC" w:rsidRDefault="00124A26"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341BC540" w14:textId="77777777" w:rsidR="00124A26" w:rsidRPr="006A31EC" w:rsidRDefault="00124A26"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286B046A" w14:textId="77777777" w:rsidR="00124A26" w:rsidRPr="006A31EC" w:rsidRDefault="00124A26" w:rsidP="002D3EBF">
            <w:pPr>
              <w:ind w:firstLine="0"/>
              <w:rPr>
                <w:sz w:val="22"/>
              </w:rPr>
            </w:pPr>
            <w:r w:rsidRPr="006A31EC">
              <w:rPr>
                <w:rFonts w:eastAsia="SimSun"/>
                <w:sz w:val="22"/>
                <w:lang w:val="en-US"/>
              </w:rPr>
              <w:t>-</w:t>
            </w:r>
          </w:p>
        </w:tc>
        <w:tc>
          <w:tcPr>
            <w:tcW w:w="312" w:type="pct"/>
          </w:tcPr>
          <w:p w14:paraId="2C951A05"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6F13FE8A"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6D18F455" w14:textId="77777777" w:rsidR="00124A26" w:rsidRPr="006A31EC" w:rsidRDefault="00124A26" w:rsidP="002D3EBF">
            <w:pPr>
              <w:ind w:firstLine="0"/>
              <w:rPr>
                <w:sz w:val="22"/>
              </w:rPr>
            </w:pPr>
            <w:r w:rsidRPr="006A31EC">
              <w:rPr>
                <w:rFonts w:eastAsia="SimSun"/>
                <w:sz w:val="22"/>
                <w:lang w:val="en-US"/>
              </w:rPr>
              <w:t>-</w:t>
            </w:r>
          </w:p>
        </w:tc>
        <w:tc>
          <w:tcPr>
            <w:tcW w:w="295" w:type="pct"/>
            <w:shd w:val="clear" w:color="auto" w:fill="auto"/>
            <w:vAlign w:val="center"/>
          </w:tcPr>
          <w:p w14:paraId="716258FC"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64FCC257" w14:textId="77777777" w:rsidR="00124A26" w:rsidRPr="006A31EC" w:rsidRDefault="00124A26" w:rsidP="002D3EBF">
            <w:pPr>
              <w:ind w:firstLine="0"/>
              <w:rPr>
                <w:sz w:val="22"/>
              </w:rPr>
            </w:pPr>
            <w:r w:rsidRPr="006A31EC">
              <w:rPr>
                <w:rFonts w:eastAsia="SimSun"/>
                <w:sz w:val="22"/>
                <w:lang w:val="en-US"/>
              </w:rPr>
              <w:t>-</w:t>
            </w:r>
          </w:p>
        </w:tc>
        <w:tc>
          <w:tcPr>
            <w:tcW w:w="337" w:type="pct"/>
            <w:shd w:val="clear" w:color="auto" w:fill="auto"/>
            <w:vAlign w:val="center"/>
          </w:tcPr>
          <w:p w14:paraId="4FB87B1E" w14:textId="77777777" w:rsidR="00124A26" w:rsidRPr="006A31EC" w:rsidRDefault="00124A26" w:rsidP="002D3EBF">
            <w:pPr>
              <w:ind w:firstLine="0"/>
              <w:rPr>
                <w:sz w:val="22"/>
              </w:rPr>
            </w:pPr>
            <w:r w:rsidRPr="006A31EC">
              <w:rPr>
                <w:rFonts w:eastAsia="SimSun"/>
                <w:sz w:val="22"/>
                <w:lang w:val="en-US"/>
              </w:rPr>
              <w:t>-</w:t>
            </w:r>
          </w:p>
        </w:tc>
        <w:tc>
          <w:tcPr>
            <w:tcW w:w="401" w:type="pct"/>
            <w:shd w:val="clear" w:color="auto" w:fill="auto"/>
            <w:vAlign w:val="center"/>
          </w:tcPr>
          <w:p w14:paraId="7357FCDF" w14:textId="77777777" w:rsidR="00124A26" w:rsidRPr="006A31EC" w:rsidRDefault="00124A26" w:rsidP="002D3EBF">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118CE216" w14:textId="77777777" w:rsidR="00124A26" w:rsidRPr="006A31EC" w:rsidRDefault="00124A26" w:rsidP="002D3EBF">
            <w:pPr>
              <w:ind w:firstLine="0"/>
              <w:rPr>
                <w:rFonts w:eastAsia="SimSun"/>
                <w:sz w:val="22"/>
                <w:lang w:val="en-US"/>
              </w:rPr>
            </w:pPr>
          </w:p>
        </w:tc>
        <w:tc>
          <w:tcPr>
            <w:tcW w:w="337" w:type="pct"/>
            <w:shd w:val="clear" w:color="auto" w:fill="auto"/>
            <w:vAlign w:val="center"/>
          </w:tcPr>
          <w:p w14:paraId="64CA2F32" w14:textId="77777777" w:rsidR="00124A26" w:rsidRPr="006A31EC" w:rsidRDefault="00124A26" w:rsidP="002D3EBF">
            <w:pPr>
              <w:ind w:firstLine="0"/>
              <w:rPr>
                <w:sz w:val="22"/>
              </w:rPr>
            </w:pPr>
            <w:r w:rsidRPr="006A31EC">
              <w:rPr>
                <w:rFonts w:eastAsia="SimSun"/>
                <w:sz w:val="22"/>
                <w:lang w:val="en-US"/>
              </w:rPr>
              <w:t>-</w:t>
            </w:r>
          </w:p>
        </w:tc>
        <w:tc>
          <w:tcPr>
            <w:tcW w:w="337" w:type="pct"/>
          </w:tcPr>
          <w:p w14:paraId="3B817CC3" w14:textId="77777777" w:rsidR="00124A26" w:rsidRPr="006A31EC" w:rsidRDefault="00124A26" w:rsidP="002D3EBF">
            <w:pPr>
              <w:ind w:firstLine="0"/>
              <w:rPr>
                <w:rFonts w:eastAsia="SimSun"/>
                <w:sz w:val="22"/>
                <w:lang w:val="en-US"/>
              </w:rPr>
            </w:pPr>
          </w:p>
        </w:tc>
      </w:tr>
    </w:tbl>
    <w:p w14:paraId="0C6055C0" w14:textId="77777777" w:rsidR="00124A26" w:rsidRPr="00C07B2E" w:rsidRDefault="00124A26" w:rsidP="00124A26">
      <w:pPr>
        <w:rPr>
          <w:rFonts w:eastAsia="SimSun"/>
        </w:rPr>
        <w:sectPr w:rsidR="00124A26" w:rsidRPr="00C07B2E" w:rsidSect="00980822">
          <w:type w:val="continuous"/>
          <w:pgSz w:w="16839" w:h="11907" w:orient="landscape" w:code="9"/>
          <w:pgMar w:top="1134" w:right="850" w:bottom="1134" w:left="1701" w:header="709" w:footer="567" w:gutter="0"/>
          <w:cols w:space="708"/>
          <w:docGrid w:linePitch="360"/>
        </w:sectPr>
      </w:pPr>
    </w:p>
    <w:p w14:paraId="66C65AD3" w14:textId="77777777" w:rsidR="00124A26" w:rsidRPr="00C07B2E" w:rsidRDefault="00124A26" w:rsidP="00124A26">
      <w:pPr>
        <w:rPr>
          <w:rFonts w:eastAsia="SimSun"/>
        </w:rPr>
      </w:pPr>
    </w:p>
    <w:p w14:paraId="629733B5" w14:textId="77777777" w:rsidR="00124A26" w:rsidRPr="00C07B2E" w:rsidRDefault="00124A26" w:rsidP="00124A26">
      <w:pPr>
        <w:rPr>
          <w:rFonts w:eastAsia="SimSun"/>
        </w:rPr>
      </w:pPr>
      <w:bookmarkStart w:id="202"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0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124A26" w:rsidRPr="00AC3044" w14:paraId="174DB13B" w14:textId="77777777" w:rsidTr="002D3EBF">
        <w:trPr>
          <w:cantSplit/>
          <w:trHeight w:val="20"/>
          <w:tblHeader/>
        </w:trPr>
        <w:tc>
          <w:tcPr>
            <w:tcW w:w="993" w:type="dxa"/>
          </w:tcPr>
          <w:p w14:paraId="5DA78589" w14:textId="77777777" w:rsidR="00124A26" w:rsidRPr="00470D3D" w:rsidRDefault="00124A26" w:rsidP="002D3EBF">
            <w:pPr>
              <w:ind w:firstLine="0"/>
              <w:rPr>
                <w:rFonts w:eastAsia="SimSun"/>
              </w:rPr>
            </w:pPr>
          </w:p>
        </w:tc>
        <w:tc>
          <w:tcPr>
            <w:tcW w:w="1843" w:type="dxa"/>
            <w:vAlign w:val="center"/>
          </w:tcPr>
          <w:p w14:paraId="7EBAD05A"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5FD80900"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7DDE2C06"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4F4BD904"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BD14B9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53FD6A0" w14:textId="77777777" w:rsidTr="002D3EBF">
        <w:trPr>
          <w:cantSplit/>
          <w:trHeight w:val="20"/>
        </w:trPr>
        <w:tc>
          <w:tcPr>
            <w:tcW w:w="993" w:type="dxa"/>
            <w:vMerge w:val="restart"/>
            <w:textDirection w:val="btLr"/>
            <w:vAlign w:val="center"/>
          </w:tcPr>
          <w:p w14:paraId="1A94E1F4"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5CAD05FC"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74CB8529" w14:textId="77777777" w:rsidR="00124A26" w:rsidRPr="00AC3044" w:rsidRDefault="00124A26" w:rsidP="002D3EBF">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3EC07652" w14:textId="77777777" w:rsidR="00124A26" w:rsidRPr="00AC3044" w:rsidRDefault="00124A26" w:rsidP="002D3EBF">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78880E83"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16A1B8EB"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93CDDCD" w14:textId="77777777" w:rsidTr="002D3EBF">
        <w:trPr>
          <w:cantSplit/>
          <w:trHeight w:val="731"/>
        </w:trPr>
        <w:tc>
          <w:tcPr>
            <w:tcW w:w="993" w:type="dxa"/>
            <w:vMerge/>
            <w:textDirection w:val="btLr"/>
            <w:vAlign w:val="center"/>
          </w:tcPr>
          <w:p w14:paraId="0D19AE5E" w14:textId="77777777" w:rsidR="00124A26" w:rsidRPr="00AC3044" w:rsidRDefault="00124A26" w:rsidP="002D3EBF">
            <w:pPr>
              <w:ind w:firstLine="0"/>
              <w:rPr>
                <w:rFonts w:eastAsia="SimSun"/>
              </w:rPr>
            </w:pPr>
          </w:p>
        </w:tc>
        <w:tc>
          <w:tcPr>
            <w:tcW w:w="1843" w:type="dxa"/>
            <w:vAlign w:val="center"/>
          </w:tcPr>
          <w:p w14:paraId="2D42F164"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7C33475E"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5645CA46"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4E6DB346"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6183681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3BA704E8" w14:textId="77777777" w:rsidTr="002D3EBF">
        <w:trPr>
          <w:cantSplit/>
          <w:trHeight w:val="700"/>
        </w:trPr>
        <w:tc>
          <w:tcPr>
            <w:tcW w:w="993" w:type="dxa"/>
            <w:vMerge/>
            <w:textDirection w:val="btLr"/>
            <w:vAlign w:val="center"/>
          </w:tcPr>
          <w:p w14:paraId="7F15B1B9" w14:textId="77777777" w:rsidR="00124A26" w:rsidRPr="00AC3044" w:rsidRDefault="00124A26" w:rsidP="002D3EBF">
            <w:pPr>
              <w:ind w:firstLine="0"/>
              <w:rPr>
                <w:rFonts w:eastAsia="SimSun"/>
              </w:rPr>
            </w:pPr>
          </w:p>
        </w:tc>
        <w:tc>
          <w:tcPr>
            <w:tcW w:w="1843" w:type="dxa"/>
            <w:vAlign w:val="center"/>
          </w:tcPr>
          <w:p w14:paraId="7E500582" w14:textId="77777777" w:rsidR="00124A26" w:rsidRPr="00AC3044" w:rsidRDefault="00124A26" w:rsidP="002D3EBF">
            <w:pPr>
              <w:ind w:firstLine="0"/>
              <w:rPr>
                <w:rFonts w:eastAsia="SimSun"/>
              </w:rPr>
            </w:pPr>
            <w:r w:rsidRPr="00AC3044">
              <w:rPr>
                <w:rFonts w:eastAsia="SimSun"/>
              </w:rPr>
              <w:t>Тиотепа</w:t>
            </w:r>
          </w:p>
        </w:tc>
        <w:tc>
          <w:tcPr>
            <w:tcW w:w="1417" w:type="dxa"/>
            <w:vAlign w:val="center"/>
          </w:tcPr>
          <w:p w14:paraId="5EF03D71"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41720393"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4DFFEAFB"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6DE66B15"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1BB0FACE" w14:textId="77777777" w:rsidTr="002D3EBF">
        <w:trPr>
          <w:cantSplit/>
          <w:trHeight w:val="20"/>
        </w:trPr>
        <w:tc>
          <w:tcPr>
            <w:tcW w:w="993" w:type="dxa"/>
            <w:vMerge w:val="restart"/>
            <w:textDirection w:val="btLr"/>
          </w:tcPr>
          <w:p w14:paraId="117410ED"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2CBA0301" w14:textId="77777777" w:rsidR="00124A26" w:rsidRPr="00AC3044" w:rsidRDefault="00124A26" w:rsidP="002D3EBF">
            <w:pPr>
              <w:ind w:firstLine="0"/>
              <w:rPr>
                <w:rFonts w:eastAsia="SimSun"/>
              </w:rPr>
            </w:pPr>
            <w:r w:rsidRPr="00AC3044">
              <w:rPr>
                <w:rFonts w:eastAsia="SimSun"/>
              </w:rPr>
              <w:t>АТГ (лошадиный)</w:t>
            </w:r>
          </w:p>
        </w:tc>
        <w:tc>
          <w:tcPr>
            <w:tcW w:w="1417" w:type="dxa"/>
            <w:vAlign w:val="center"/>
          </w:tcPr>
          <w:p w14:paraId="77120BF6" w14:textId="77777777" w:rsidR="00124A26" w:rsidRPr="00AC3044" w:rsidRDefault="00124A26" w:rsidP="002D3EBF">
            <w:pPr>
              <w:ind w:firstLine="0"/>
              <w:rPr>
                <w:rFonts w:eastAsia="SimSun"/>
              </w:rPr>
            </w:pPr>
            <w:r w:rsidRPr="00AC3044">
              <w:rPr>
                <w:rFonts w:eastAsia="SimSun"/>
              </w:rPr>
              <w:t>10-15 мг/кг</w:t>
            </w:r>
          </w:p>
        </w:tc>
        <w:tc>
          <w:tcPr>
            <w:tcW w:w="1418" w:type="dxa"/>
            <w:vAlign w:val="center"/>
          </w:tcPr>
          <w:p w14:paraId="0A61CAF7" w14:textId="77777777" w:rsidR="00124A26" w:rsidRPr="00AC3044" w:rsidRDefault="00124A26" w:rsidP="002D3EBF">
            <w:pPr>
              <w:ind w:firstLine="0"/>
              <w:rPr>
                <w:rFonts w:eastAsia="SimSun"/>
              </w:rPr>
            </w:pPr>
            <w:r w:rsidRPr="00AC3044">
              <w:rPr>
                <w:rFonts w:eastAsia="SimSun"/>
              </w:rPr>
              <w:t>40-60 мг/кг</w:t>
            </w:r>
          </w:p>
        </w:tc>
        <w:tc>
          <w:tcPr>
            <w:tcW w:w="1701" w:type="dxa"/>
            <w:vAlign w:val="center"/>
          </w:tcPr>
          <w:p w14:paraId="64B41D1A" w14:textId="77777777" w:rsidR="00124A26" w:rsidRPr="00AC3044" w:rsidRDefault="00124A26" w:rsidP="002D3EBF">
            <w:pPr>
              <w:ind w:firstLine="0"/>
              <w:rPr>
                <w:rFonts w:eastAsia="SimSun"/>
              </w:rPr>
            </w:pPr>
            <w:r w:rsidRPr="00AC3044">
              <w:rPr>
                <w:rFonts w:eastAsia="SimSun"/>
              </w:rPr>
              <w:t>С –4 по –1 день</w:t>
            </w:r>
          </w:p>
        </w:tc>
        <w:tc>
          <w:tcPr>
            <w:tcW w:w="2268" w:type="dxa"/>
            <w:vAlign w:val="center"/>
          </w:tcPr>
          <w:p w14:paraId="6CCD5133" w14:textId="77777777" w:rsidR="00124A26" w:rsidRPr="00AC3044" w:rsidRDefault="00124A26"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124A26" w:rsidRPr="00AC3044" w14:paraId="56C7646E" w14:textId="77777777" w:rsidTr="002D3EBF">
        <w:trPr>
          <w:cantSplit/>
          <w:trHeight w:val="20"/>
        </w:trPr>
        <w:tc>
          <w:tcPr>
            <w:tcW w:w="993" w:type="dxa"/>
            <w:vMerge/>
            <w:textDirection w:val="btLr"/>
          </w:tcPr>
          <w:p w14:paraId="6F926C40" w14:textId="77777777" w:rsidR="00124A26" w:rsidRPr="00AC3044" w:rsidRDefault="00124A26" w:rsidP="002D3EBF">
            <w:pPr>
              <w:ind w:firstLine="0"/>
              <w:rPr>
                <w:rFonts w:eastAsia="SimSun"/>
              </w:rPr>
            </w:pPr>
          </w:p>
        </w:tc>
        <w:tc>
          <w:tcPr>
            <w:tcW w:w="1843" w:type="dxa"/>
            <w:vAlign w:val="center"/>
          </w:tcPr>
          <w:p w14:paraId="5F4FD506"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14AC3819"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2DF0E6A8"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DCD9121" w14:textId="77777777" w:rsidR="00124A26" w:rsidRPr="00AC3044" w:rsidRDefault="00124A26"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22454727"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124A26" w:rsidRPr="00AC3044" w14:paraId="2ECB7DCB" w14:textId="77777777" w:rsidTr="002D3EBF">
        <w:trPr>
          <w:cantSplit/>
          <w:trHeight w:val="20"/>
        </w:trPr>
        <w:tc>
          <w:tcPr>
            <w:tcW w:w="993" w:type="dxa"/>
            <w:vMerge/>
          </w:tcPr>
          <w:p w14:paraId="3A64B1D1" w14:textId="77777777" w:rsidR="00124A26" w:rsidRPr="00AC3044" w:rsidRDefault="00124A26" w:rsidP="002D3EBF">
            <w:pPr>
              <w:ind w:firstLine="0"/>
              <w:rPr>
                <w:rFonts w:eastAsia="SimSun"/>
              </w:rPr>
            </w:pPr>
          </w:p>
        </w:tc>
        <w:tc>
          <w:tcPr>
            <w:tcW w:w="1843" w:type="dxa"/>
            <w:vMerge w:val="restart"/>
            <w:vAlign w:val="center"/>
          </w:tcPr>
          <w:p w14:paraId="4406814F" w14:textId="77777777" w:rsidR="00124A26" w:rsidRPr="00AC3044" w:rsidRDefault="00124A26" w:rsidP="002D3EBF">
            <w:pPr>
              <w:ind w:firstLine="0"/>
              <w:rPr>
                <w:rFonts w:eastAsia="SimSun"/>
              </w:rPr>
            </w:pPr>
            <w:r w:rsidRPr="00AC3044">
              <w:rPr>
                <w:rFonts w:eastAsia="SimSun"/>
              </w:rPr>
              <w:t>Метотрексат</w:t>
            </w:r>
          </w:p>
        </w:tc>
        <w:tc>
          <w:tcPr>
            <w:tcW w:w="1417" w:type="dxa"/>
            <w:vAlign w:val="center"/>
          </w:tcPr>
          <w:p w14:paraId="489B7A22" w14:textId="77777777" w:rsidR="00124A26" w:rsidRPr="00AC3044" w:rsidRDefault="00124A26"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0FA93A4E"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A2E6E8B"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1253AAC8"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4268E120" w14:textId="77777777" w:rsidTr="002D3EBF">
        <w:trPr>
          <w:cantSplit/>
          <w:trHeight w:val="464"/>
        </w:trPr>
        <w:tc>
          <w:tcPr>
            <w:tcW w:w="993" w:type="dxa"/>
            <w:vMerge/>
          </w:tcPr>
          <w:p w14:paraId="4FA5A4FE" w14:textId="77777777" w:rsidR="00124A26" w:rsidRPr="00AC3044" w:rsidRDefault="00124A26" w:rsidP="002D3EBF">
            <w:pPr>
              <w:ind w:firstLine="0"/>
              <w:rPr>
                <w:rFonts w:eastAsia="SimSun"/>
              </w:rPr>
            </w:pPr>
          </w:p>
        </w:tc>
        <w:tc>
          <w:tcPr>
            <w:tcW w:w="1843" w:type="dxa"/>
            <w:vMerge/>
            <w:vAlign w:val="center"/>
          </w:tcPr>
          <w:p w14:paraId="20B792B8" w14:textId="77777777" w:rsidR="00124A26" w:rsidRPr="00AC3044" w:rsidRDefault="00124A26" w:rsidP="002D3EBF">
            <w:pPr>
              <w:ind w:firstLine="0"/>
              <w:rPr>
                <w:rFonts w:eastAsia="SimSun"/>
              </w:rPr>
            </w:pPr>
          </w:p>
        </w:tc>
        <w:tc>
          <w:tcPr>
            <w:tcW w:w="1417" w:type="dxa"/>
            <w:vAlign w:val="center"/>
          </w:tcPr>
          <w:p w14:paraId="3D846CA5" w14:textId="77777777" w:rsidR="00124A26" w:rsidRPr="00AC3044" w:rsidRDefault="00124A26"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1C48BA9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D2A81EE" w14:textId="77777777" w:rsidR="00124A26" w:rsidRPr="00AC3044" w:rsidRDefault="00124A26" w:rsidP="002D3EBF">
            <w:pPr>
              <w:ind w:firstLine="0"/>
              <w:rPr>
                <w:rFonts w:eastAsia="SimSun"/>
              </w:rPr>
            </w:pPr>
            <w:r w:rsidRPr="00AC3044">
              <w:rPr>
                <w:rFonts w:eastAsia="SimSun"/>
              </w:rPr>
              <w:t>+3, +6, +11 день</w:t>
            </w:r>
          </w:p>
        </w:tc>
        <w:tc>
          <w:tcPr>
            <w:tcW w:w="2268" w:type="dxa"/>
            <w:vAlign w:val="center"/>
          </w:tcPr>
          <w:p w14:paraId="52C749D9" w14:textId="77777777" w:rsidR="00124A26" w:rsidRPr="00AC3044" w:rsidRDefault="00124A26" w:rsidP="002D3EBF">
            <w:pPr>
              <w:ind w:firstLine="0"/>
              <w:rPr>
                <w:rFonts w:eastAsia="SimSun"/>
              </w:rPr>
            </w:pPr>
            <w:r w:rsidRPr="00AC3044">
              <w:rPr>
                <w:rFonts w:eastAsia="SimSun"/>
              </w:rPr>
              <w:t>В/в, в 20 мл физ. р-ра</w:t>
            </w:r>
          </w:p>
        </w:tc>
      </w:tr>
      <w:tr w:rsidR="00124A26" w:rsidRPr="00AC3044" w14:paraId="1B50978A" w14:textId="77777777" w:rsidTr="002D3EBF">
        <w:trPr>
          <w:cantSplit/>
          <w:trHeight w:val="464"/>
        </w:trPr>
        <w:tc>
          <w:tcPr>
            <w:tcW w:w="993" w:type="dxa"/>
            <w:vMerge/>
          </w:tcPr>
          <w:p w14:paraId="4C91538E" w14:textId="77777777" w:rsidR="00124A26" w:rsidRPr="00AC3044" w:rsidRDefault="00124A26" w:rsidP="002D3EBF">
            <w:pPr>
              <w:ind w:firstLine="0"/>
              <w:rPr>
                <w:rFonts w:eastAsia="SimSun"/>
              </w:rPr>
            </w:pPr>
          </w:p>
        </w:tc>
        <w:tc>
          <w:tcPr>
            <w:tcW w:w="1843" w:type="dxa"/>
            <w:vMerge w:val="restart"/>
            <w:vAlign w:val="center"/>
          </w:tcPr>
          <w:p w14:paraId="7E3F3AA2" w14:textId="77777777" w:rsidR="00124A26" w:rsidRPr="00AC3044" w:rsidRDefault="00124A26"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5AB96710" w14:textId="77777777" w:rsidR="00124A26" w:rsidRPr="00AC3044" w:rsidRDefault="00124A26" w:rsidP="002D3EBF">
            <w:pPr>
              <w:ind w:firstLine="0"/>
              <w:rPr>
                <w:rFonts w:eastAsia="SimSun"/>
              </w:rPr>
            </w:pPr>
            <w:r w:rsidRPr="00AC3044">
              <w:rPr>
                <w:rFonts w:eastAsia="SimSun"/>
              </w:rPr>
              <w:t>2000 мг</w:t>
            </w:r>
          </w:p>
        </w:tc>
        <w:tc>
          <w:tcPr>
            <w:tcW w:w="1418" w:type="dxa"/>
            <w:vAlign w:val="center"/>
          </w:tcPr>
          <w:p w14:paraId="15B3C7BA"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D01E82A" w14:textId="77777777" w:rsidR="00124A26" w:rsidRPr="00AC3044" w:rsidRDefault="00124A26" w:rsidP="002D3EBF">
            <w:pPr>
              <w:ind w:firstLine="0"/>
              <w:rPr>
                <w:rFonts w:eastAsia="SimSun"/>
              </w:rPr>
            </w:pPr>
            <w:r w:rsidRPr="00AC3044">
              <w:rPr>
                <w:rFonts w:eastAsia="SimSun"/>
              </w:rPr>
              <w:t>С +1 по +14 день</w:t>
            </w:r>
          </w:p>
        </w:tc>
        <w:tc>
          <w:tcPr>
            <w:tcW w:w="2268" w:type="dxa"/>
            <w:vAlign w:val="center"/>
          </w:tcPr>
          <w:p w14:paraId="3D345293"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г/сут).</w:t>
            </w:r>
          </w:p>
        </w:tc>
      </w:tr>
      <w:tr w:rsidR="00124A26" w:rsidRPr="00AC3044" w14:paraId="798D6374" w14:textId="77777777" w:rsidTr="002D3EBF">
        <w:trPr>
          <w:cantSplit/>
          <w:trHeight w:val="464"/>
        </w:trPr>
        <w:tc>
          <w:tcPr>
            <w:tcW w:w="993" w:type="dxa"/>
            <w:vMerge/>
          </w:tcPr>
          <w:p w14:paraId="7DD23D34" w14:textId="77777777" w:rsidR="00124A26" w:rsidRPr="00AC3044" w:rsidRDefault="00124A26" w:rsidP="002D3EBF">
            <w:pPr>
              <w:ind w:firstLine="0"/>
              <w:rPr>
                <w:rFonts w:eastAsia="SimSun"/>
              </w:rPr>
            </w:pPr>
          </w:p>
        </w:tc>
        <w:tc>
          <w:tcPr>
            <w:tcW w:w="1843" w:type="dxa"/>
            <w:vMerge/>
            <w:vAlign w:val="center"/>
          </w:tcPr>
          <w:p w14:paraId="0582FD50" w14:textId="77777777" w:rsidR="00124A26" w:rsidRPr="00AC3044" w:rsidRDefault="00124A26" w:rsidP="002D3EBF">
            <w:pPr>
              <w:ind w:firstLine="0"/>
              <w:rPr>
                <w:rFonts w:eastAsia="SimSun"/>
              </w:rPr>
            </w:pPr>
          </w:p>
        </w:tc>
        <w:tc>
          <w:tcPr>
            <w:tcW w:w="1417" w:type="dxa"/>
            <w:vAlign w:val="center"/>
          </w:tcPr>
          <w:p w14:paraId="0D3C9EA3" w14:textId="77777777" w:rsidR="00124A26" w:rsidRPr="00AC3044" w:rsidRDefault="00124A26" w:rsidP="002D3EBF">
            <w:pPr>
              <w:ind w:firstLine="0"/>
              <w:rPr>
                <w:rFonts w:eastAsia="SimSun"/>
              </w:rPr>
            </w:pPr>
            <w:r w:rsidRPr="00AC3044">
              <w:rPr>
                <w:rFonts w:eastAsia="SimSun"/>
              </w:rPr>
              <w:t>1000 мг</w:t>
            </w:r>
          </w:p>
        </w:tc>
        <w:tc>
          <w:tcPr>
            <w:tcW w:w="1418" w:type="dxa"/>
            <w:vAlign w:val="center"/>
          </w:tcPr>
          <w:p w14:paraId="699E8C02"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26E1CCB" w14:textId="77777777" w:rsidR="00124A26" w:rsidRPr="00AC3044" w:rsidRDefault="00124A26" w:rsidP="002D3EBF">
            <w:pPr>
              <w:ind w:firstLine="0"/>
              <w:rPr>
                <w:rFonts w:eastAsia="SimSun"/>
              </w:rPr>
            </w:pPr>
            <w:r w:rsidRPr="00AC3044">
              <w:rPr>
                <w:rFonts w:eastAsia="SimSun"/>
              </w:rPr>
              <w:t>С +15 по +90 день</w:t>
            </w:r>
          </w:p>
        </w:tc>
        <w:tc>
          <w:tcPr>
            <w:tcW w:w="2268" w:type="dxa"/>
            <w:vAlign w:val="center"/>
          </w:tcPr>
          <w:p w14:paraId="5553591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402D4E67" w14:textId="77777777" w:rsidR="00124A26" w:rsidRDefault="00124A26" w:rsidP="00124A26">
      <w:pPr>
        <w:rPr>
          <w:rFonts w:eastAsia="SimSun"/>
        </w:rPr>
      </w:pPr>
      <w:bookmarkStart w:id="203" w:name="_Toc44401160"/>
    </w:p>
    <w:p w14:paraId="2525A999"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20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124A26" w:rsidRPr="00AC3044" w14:paraId="2B9ED336" w14:textId="77777777" w:rsidTr="002D3EBF">
        <w:trPr>
          <w:cantSplit/>
          <w:trHeight w:val="20"/>
          <w:tblHeader/>
        </w:trPr>
        <w:tc>
          <w:tcPr>
            <w:tcW w:w="993" w:type="dxa"/>
          </w:tcPr>
          <w:p w14:paraId="30E826CD" w14:textId="77777777" w:rsidR="00124A26" w:rsidRPr="00470D3D" w:rsidRDefault="00124A26" w:rsidP="002D3EBF">
            <w:pPr>
              <w:ind w:firstLine="0"/>
              <w:rPr>
                <w:rFonts w:eastAsia="SimSun"/>
              </w:rPr>
            </w:pPr>
          </w:p>
        </w:tc>
        <w:tc>
          <w:tcPr>
            <w:tcW w:w="1843" w:type="dxa"/>
            <w:vAlign w:val="center"/>
          </w:tcPr>
          <w:p w14:paraId="5525669B"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16DE23E0"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6312FA80"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6A20EE31"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0C5ECB0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259C936B" w14:textId="77777777" w:rsidTr="002D3EBF">
        <w:trPr>
          <w:cantSplit/>
          <w:trHeight w:val="20"/>
        </w:trPr>
        <w:tc>
          <w:tcPr>
            <w:tcW w:w="993" w:type="dxa"/>
            <w:vMerge w:val="restart"/>
            <w:textDirection w:val="btLr"/>
            <w:vAlign w:val="center"/>
          </w:tcPr>
          <w:p w14:paraId="07197D09"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77DE8182"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2E1B3DC1" w14:textId="77777777" w:rsidR="00124A26" w:rsidRPr="00AC3044" w:rsidRDefault="00124A26" w:rsidP="002D3EB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661CF3BF" w14:textId="77777777" w:rsidR="00124A26" w:rsidRPr="00AC3044" w:rsidRDefault="00124A26" w:rsidP="002D3EB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7FBFD008"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7C9CC77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E343CCA" w14:textId="77777777" w:rsidTr="002D3EBF">
        <w:trPr>
          <w:cantSplit/>
          <w:trHeight w:val="687"/>
        </w:trPr>
        <w:tc>
          <w:tcPr>
            <w:tcW w:w="993" w:type="dxa"/>
            <w:vMerge/>
            <w:textDirection w:val="btLr"/>
            <w:vAlign w:val="center"/>
          </w:tcPr>
          <w:p w14:paraId="02D04777" w14:textId="77777777" w:rsidR="00124A26" w:rsidRPr="00AC3044" w:rsidRDefault="00124A26" w:rsidP="002D3EBF">
            <w:pPr>
              <w:ind w:firstLine="0"/>
              <w:rPr>
                <w:rFonts w:eastAsia="SimSun"/>
              </w:rPr>
            </w:pPr>
          </w:p>
        </w:tc>
        <w:tc>
          <w:tcPr>
            <w:tcW w:w="1843" w:type="dxa"/>
            <w:vAlign w:val="center"/>
          </w:tcPr>
          <w:p w14:paraId="0B5260AC"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7253620D"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03E58D12"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18619594"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72B3FE6B"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w:t>
            </w:r>
          </w:p>
        </w:tc>
      </w:tr>
      <w:tr w:rsidR="00124A26" w:rsidRPr="00AC3044" w14:paraId="25ABB8CA" w14:textId="77777777" w:rsidTr="002D3EBF">
        <w:trPr>
          <w:cantSplit/>
          <w:trHeight w:val="697"/>
        </w:trPr>
        <w:tc>
          <w:tcPr>
            <w:tcW w:w="993" w:type="dxa"/>
            <w:vMerge/>
            <w:textDirection w:val="btLr"/>
            <w:vAlign w:val="center"/>
          </w:tcPr>
          <w:p w14:paraId="350CFD35" w14:textId="77777777" w:rsidR="00124A26" w:rsidRPr="00AC3044" w:rsidRDefault="00124A26" w:rsidP="002D3EBF">
            <w:pPr>
              <w:ind w:firstLine="0"/>
              <w:rPr>
                <w:rFonts w:eastAsia="SimSun"/>
              </w:rPr>
            </w:pPr>
          </w:p>
        </w:tc>
        <w:tc>
          <w:tcPr>
            <w:tcW w:w="1843" w:type="dxa"/>
            <w:vAlign w:val="center"/>
          </w:tcPr>
          <w:p w14:paraId="4E5A9C6A" w14:textId="77777777" w:rsidR="00124A26" w:rsidRPr="00AC3044" w:rsidRDefault="00124A26" w:rsidP="002D3EBF">
            <w:pPr>
              <w:ind w:firstLine="0"/>
              <w:rPr>
                <w:rFonts w:eastAsia="SimSun"/>
              </w:rPr>
            </w:pPr>
            <w:r w:rsidRPr="00AC3044">
              <w:rPr>
                <w:rFonts w:eastAsia="SimSun"/>
              </w:rPr>
              <w:t>Тиотепа</w:t>
            </w:r>
          </w:p>
        </w:tc>
        <w:tc>
          <w:tcPr>
            <w:tcW w:w="1417" w:type="dxa"/>
            <w:vAlign w:val="center"/>
          </w:tcPr>
          <w:p w14:paraId="052F7743"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08FEF646"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383A7FFF"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374D25B1"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20E46788" w14:textId="77777777" w:rsidTr="002D3EBF">
        <w:trPr>
          <w:cantSplit/>
          <w:trHeight w:val="20"/>
        </w:trPr>
        <w:tc>
          <w:tcPr>
            <w:tcW w:w="993" w:type="dxa"/>
            <w:vMerge w:val="restart"/>
            <w:textDirection w:val="btLr"/>
            <w:vAlign w:val="center"/>
          </w:tcPr>
          <w:p w14:paraId="47DCEDC8"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019AE7AE" w14:textId="77777777" w:rsidR="00124A26" w:rsidRPr="00AC3044" w:rsidRDefault="00124A26" w:rsidP="002D3EBF">
            <w:pPr>
              <w:ind w:firstLine="0"/>
              <w:rPr>
                <w:rFonts w:eastAsia="SimSun"/>
              </w:rPr>
            </w:pPr>
            <w:r w:rsidRPr="00AC3044">
              <w:rPr>
                <w:rFonts w:eastAsia="SimSun"/>
              </w:rPr>
              <w:t>АТГ (кроличий)</w:t>
            </w:r>
          </w:p>
        </w:tc>
        <w:tc>
          <w:tcPr>
            <w:tcW w:w="1417" w:type="dxa"/>
            <w:vAlign w:val="center"/>
          </w:tcPr>
          <w:p w14:paraId="2EB69F68" w14:textId="77777777" w:rsidR="00124A26" w:rsidRPr="00AC3044" w:rsidRDefault="00124A26" w:rsidP="002D3EBF">
            <w:pPr>
              <w:ind w:firstLine="0"/>
              <w:rPr>
                <w:rFonts w:eastAsia="SimSun"/>
              </w:rPr>
            </w:pPr>
            <w:r w:rsidRPr="00AC3044">
              <w:rPr>
                <w:rFonts w:eastAsia="SimSun"/>
              </w:rPr>
              <w:t>2,5 мг/кг</w:t>
            </w:r>
          </w:p>
        </w:tc>
        <w:tc>
          <w:tcPr>
            <w:tcW w:w="1418" w:type="dxa"/>
            <w:vAlign w:val="center"/>
          </w:tcPr>
          <w:p w14:paraId="2F0E1E2B" w14:textId="77777777" w:rsidR="00124A26" w:rsidRPr="00AC3044" w:rsidRDefault="00124A26" w:rsidP="002D3EBF">
            <w:pPr>
              <w:ind w:firstLine="0"/>
              <w:rPr>
                <w:rFonts w:eastAsia="SimSun"/>
              </w:rPr>
            </w:pPr>
            <w:r w:rsidRPr="00AC3044">
              <w:rPr>
                <w:rFonts w:eastAsia="SimSun"/>
              </w:rPr>
              <w:t>5- 7,5 мг/кг2</w:t>
            </w:r>
          </w:p>
        </w:tc>
        <w:tc>
          <w:tcPr>
            <w:tcW w:w="1701" w:type="dxa"/>
            <w:vAlign w:val="center"/>
          </w:tcPr>
          <w:p w14:paraId="4BA81E3E" w14:textId="77777777" w:rsidR="00124A26" w:rsidRPr="00AC3044" w:rsidRDefault="00124A26" w:rsidP="002D3EBF">
            <w:pPr>
              <w:ind w:firstLine="0"/>
              <w:rPr>
                <w:rFonts w:eastAsia="SimSun"/>
              </w:rPr>
            </w:pPr>
            <w:r w:rsidRPr="00AC3044">
              <w:rPr>
                <w:rFonts w:eastAsia="SimSun"/>
              </w:rPr>
              <w:t>С –3 по – 2 (-1) день</w:t>
            </w:r>
          </w:p>
        </w:tc>
        <w:tc>
          <w:tcPr>
            <w:tcW w:w="2268" w:type="dxa"/>
            <w:vAlign w:val="center"/>
          </w:tcPr>
          <w:p w14:paraId="0B9CFEB7" w14:textId="77777777" w:rsidR="00124A26" w:rsidRPr="00AC3044" w:rsidRDefault="00124A26"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124A26" w:rsidRPr="00AC3044" w14:paraId="752E03A0" w14:textId="77777777" w:rsidTr="002D3EBF">
        <w:trPr>
          <w:cantSplit/>
          <w:trHeight w:val="20"/>
        </w:trPr>
        <w:tc>
          <w:tcPr>
            <w:tcW w:w="993" w:type="dxa"/>
            <w:vMerge/>
            <w:textDirection w:val="btLr"/>
            <w:vAlign w:val="center"/>
          </w:tcPr>
          <w:p w14:paraId="756496F5" w14:textId="77777777" w:rsidR="00124A26" w:rsidRPr="00AC3044" w:rsidRDefault="00124A26" w:rsidP="002D3EBF">
            <w:pPr>
              <w:ind w:firstLine="0"/>
              <w:rPr>
                <w:rFonts w:eastAsia="SimSun"/>
              </w:rPr>
            </w:pPr>
          </w:p>
        </w:tc>
        <w:tc>
          <w:tcPr>
            <w:tcW w:w="1843" w:type="dxa"/>
            <w:vAlign w:val="center"/>
          </w:tcPr>
          <w:p w14:paraId="2F002AF1"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347C35CB"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1C288936"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A2495A3" w14:textId="77777777" w:rsidR="00124A26" w:rsidRPr="00AC3044" w:rsidRDefault="00124A26"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488D70D2"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124A26" w:rsidRPr="00AC3044" w14:paraId="2B26A884" w14:textId="77777777" w:rsidTr="002D3EBF">
        <w:trPr>
          <w:cantSplit/>
          <w:trHeight w:val="20"/>
        </w:trPr>
        <w:tc>
          <w:tcPr>
            <w:tcW w:w="993" w:type="dxa"/>
            <w:vMerge/>
            <w:vAlign w:val="center"/>
          </w:tcPr>
          <w:p w14:paraId="014DFB14" w14:textId="77777777" w:rsidR="00124A26" w:rsidRPr="00AC3044" w:rsidRDefault="00124A26" w:rsidP="002D3EBF">
            <w:pPr>
              <w:ind w:firstLine="0"/>
              <w:rPr>
                <w:rFonts w:eastAsia="SimSun"/>
              </w:rPr>
            </w:pPr>
          </w:p>
        </w:tc>
        <w:tc>
          <w:tcPr>
            <w:tcW w:w="1843" w:type="dxa"/>
            <w:vMerge w:val="restart"/>
            <w:vAlign w:val="center"/>
          </w:tcPr>
          <w:p w14:paraId="27A5DBC0" w14:textId="77777777" w:rsidR="00124A26" w:rsidRPr="00AC3044" w:rsidRDefault="00124A26" w:rsidP="002D3EBF">
            <w:pPr>
              <w:ind w:firstLine="0"/>
              <w:rPr>
                <w:rFonts w:eastAsia="SimSun"/>
              </w:rPr>
            </w:pPr>
            <w:r w:rsidRPr="00AC3044">
              <w:rPr>
                <w:rFonts w:eastAsia="SimSun"/>
              </w:rPr>
              <w:t>Метотрексат</w:t>
            </w:r>
          </w:p>
        </w:tc>
        <w:tc>
          <w:tcPr>
            <w:tcW w:w="1417" w:type="dxa"/>
            <w:vAlign w:val="center"/>
          </w:tcPr>
          <w:p w14:paraId="20EC120B" w14:textId="77777777" w:rsidR="00124A26" w:rsidRPr="00AC3044" w:rsidRDefault="00124A26"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1B7D054E"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641403D"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304A3D83"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626928E3" w14:textId="77777777" w:rsidTr="002D3EBF">
        <w:trPr>
          <w:cantSplit/>
          <w:trHeight w:val="464"/>
        </w:trPr>
        <w:tc>
          <w:tcPr>
            <w:tcW w:w="993" w:type="dxa"/>
            <w:vMerge/>
            <w:vAlign w:val="center"/>
          </w:tcPr>
          <w:p w14:paraId="051B8A97" w14:textId="77777777" w:rsidR="00124A26" w:rsidRPr="00AC3044" w:rsidRDefault="00124A26" w:rsidP="002D3EBF">
            <w:pPr>
              <w:ind w:firstLine="0"/>
              <w:rPr>
                <w:rFonts w:eastAsia="SimSun"/>
              </w:rPr>
            </w:pPr>
          </w:p>
        </w:tc>
        <w:tc>
          <w:tcPr>
            <w:tcW w:w="1843" w:type="dxa"/>
            <w:vMerge/>
            <w:vAlign w:val="center"/>
          </w:tcPr>
          <w:p w14:paraId="0CA06849" w14:textId="77777777" w:rsidR="00124A26" w:rsidRPr="00AC3044" w:rsidRDefault="00124A26" w:rsidP="002D3EBF">
            <w:pPr>
              <w:ind w:firstLine="0"/>
              <w:rPr>
                <w:rFonts w:eastAsia="SimSun"/>
              </w:rPr>
            </w:pPr>
          </w:p>
        </w:tc>
        <w:tc>
          <w:tcPr>
            <w:tcW w:w="1417" w:type="dxa"/>
            <w:vAlign w:val="center"/>
          </w:tcPr>
          <w:p w14:paraId="00CD74CE" w14:textId="77777777" w:rsidR="00124A26" w:rsidRPr="00AC3044" w:rsidRDefault="00124A26"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6506A81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B6C353E" w14:textId="77777777" w:rsidR="00124A26" w:rsidRPr="00AC3044" w:rsidRDefault="00124A26" w:rsidP="002D3EBF">
            <w:pPr>
              <w:ind w:firstLine="0"/>
              <w:rPr>
                <w:rFonts w:eastAsia="SimSun"/>
              </w:rPr>
            </w:pPr>
            <w:r w:rsidRPr="00AC3044">
              <w:rPr>
                <w:rFonts w:eastAsia="SimSun"/>
              </w:rPr>
              <w:t>+3, +6, +11 день</w:t>
            </w:r>
          </w:p>
        </w:tc>
        <w:tc>
          <w:tcPr>
            <w:tcW w:w="2268" w:type="dxa"/>
            <w:vAlign w:val="center"/>
          </w:tcPr>
          <w:p w14:paraId="11436AE9"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3F6517B1" w14:textId="77777777" w:rsidTr="002D3EBF">
        <w:trPr>
          <w:cantSplit/>
          <w:trHeight w:val="464"/>
        </w:trPr>
        <w:tc>
          <w:tcPr>
            <w:tcW w:w="993" w:type="dxa"/>
            <w:vMerge/>
            <w:vAlign w:val="center"/>
          </w:tcPr>
          <w:p w14:paraId="775267CD" w14:textId="77777777" w:rsidR="00124A26" w:rsidRPr="00AC3044" w:rsidRDefault="00124A26" w:rsidP="002D3EBF">
            <w:pPr>
              <w:ind w:firstLine="0"/>
              <w:rPr>
                <w:rFonts w:eastAsia="SimSun"/>
              </w:rPr>
            </w:pPr>
          </w:p>
        </w:tc>
        <w:tc>
          <w:tcPr>
            <w:tcW w:w="1843" w:type="dxa"/>
            <w:vMerge w:val="restart"/>
            <w:vAlign w:val="center"/>
          </w:tcPr>
          <w:p w14:paraId="2F650D6C" w14:textId="77777777" w:rsidR="00124A26" w:rsidRPr="00AC3044" w:rsidRDefault="00124A26"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52C0BC14" w14:textId="77777777" w:rsidR="00124A26" w:rsidRPr="00AC3044" w:rsidRDefault="00124A26" w:rsidP="002D3EBF">
            <w:pPr>
              <w:ind w:firstLine="0"/>
              <w:rPr>
                <w:rFonts w:eastAsia="SimSun"/>
              </w:rPr>
            </w:pPr>
            <w:r w:rsidRPr="00AC3044">
              <w:rPr>
                <w:rFonts w:eastAsia="SimSun"/>
              </w:rPr>
              <w:t>2000 мг</w:t>
            </w:r>
          </w:p>
        </w:tc>
        <w:tc>
          <w:tcPr>
            <w:tcW w:w="1418" w:type="dxa"/>
            <w:vAlign w:val="center"/>
          </w:tcPr>
          <w:p w14:paraId="46FC2EE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3A0DD8A" w14:textId="77777777" w:rsidR="00124A26" w:rsidRPr="00AC3044" w:rsidRDefault="00124A26" w:rsidP="002D3EBF">
            <w:pPr>
              <w:ind w:firstLine="0"/>
              <w:rPr>
                <w:rFonts w:eastAsia="SimSun"/>
              </w:rPr>
            </w:pPr>
            <w:r w:rsidRPr="00AC3044">
              <w:rPr>
                <w:rFonts w:eastAsia="SimSun"/>
              </w:rPr>
              <w:t>С +1 по +14 день</w:t>
            </w:r>
          </w:p>
        </w:tc>
        <w:tc>
          <w:tcPr>
            <w:tcW w:w="2268" w:type="dxa"/>
            <w:vAlign w:val="center"/>
          </w:tcPr>
          <w:p w14:paraId="5D5FCDC0"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r w:rsidR="00124A26" w:rsidRPr="00AC3044" w14:paraId="3595AFCB" w14:textId="77777777" w:rsidTr="002D3EBF">
        <w:trPr>
          <w:cantSplit/>
          <w:trHeight w:val="464"/>
        </w:trPr>
        <w:tc>
          <w:tcPr>
            <w:tcW w:w="993" w:type="dxa"/>
            <w:vMerge/>
            <w:vAlign w:val="center"/>
          </w:tcPr>
          <w:p w14:paraId="244AAC15" w14:textId="77777777" w:rsidR="00124A26" w:rsidRPr="00AC3044" w:rsidRDefault="00124A26" w:rsidP="002D3EBF">
            <w:pPr>
              <w:ind w:firstLine="0"/>
              <w:rPr>
                <w:rFonts w:eastAsia="SimSun"/>
              </w:rPr>
            </w:pPr>
          </w:p>
        </w:tc>
        <w:tc>
          <w:tcPr>
            <w:tcW w:w="1843" w:type="dxa"/>
            <w:vMerge/>
            <w:vAlign w:val="center"/>
          </w:tcPr>
          <w:p w14:paraId="5FB85FBE" w14:textId="77777777" w:rsidR="00124A26" w:rsidRPr="00AC3044" w:rsidRDefault="00124A26" w:rsidP="002D3EBF">
            <w:pPr>
              <w:ind w:firstLine="0"/>
              <w:rPr>
                <w:rFonts w:eastAsia="SimSun"/>
              </w:rPr>
            </w:pPr>
          </w:p>
        </w:tc>
        <w:tc>
          <w:tcPr>
            <w:tcW w:w="1417" w:type="dxa"/>
            <w:vAlign w:val="center"/>
          </w:tcPr>
          <w:p w14:paraId="3F3DEC1E" w14:textId="77777777" w:rsidR="00124A26" w:rsidRPr="00AC3044" w:rsidRDefault="00124A26" w:rsidP="002D3EBF">
            <w:pPr>
              <w:ind w:firstLine="0"/>
              <w:rPr>
                <w:rFonts w:eastAsia="SimSun"/>
              </w:rPr>
            </w:pPr>
            <w:r w:rsidRPr="00AC3044">
              <w:rPr>
                <w:rFonts w:eastAsia="SimSun"/>
              </w:rPr>
              <w:t>1000 мг</w:t>
            </w:r>
          </w:p>
        </w:tc>
        <w:tc>
          <w:tcPr>
            <w:tcW w:w="1418" w:type="dxa"/>
            <w:vAlign w:val="center"/>
          </w:tcPr>
          <w:p w14:paraId="45980A8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74D979EB" w14:textId="77777777" w:rsidR="00124A26" w:rsidRPr="00AC3044" w:rsidRDefault="00124A26" w:rsidP="002D3EBF">
            <w:pPr>
              <w:ind w:firstLine="0"/>
              <w:rPr>
                <w:rFonts w:eastAsia="SimSun"/>
              </w:rPr>
            </w:pPr>
            <w:r w:rsidRPr="00AC3044">
              <w:rPr>
                <w:rFonts w:eastAsia="SimSun"/>
              </w:rPr>
              <w:t>С +15 по +90 день</w:t>
            </w:r>
          </w:p>
        </w:tc>
        <w:tc>
          <w:tcPr>
            <w:tcW w:w="2268" w:type="dxa"/>
            <w:vAlign w:val="center"/>
          </w:tcPr>
          <w:p w14:paraId="56271D23"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bl>
    <w:p w14:paraId="4A85BDAF" w14:textId="77777777" w:rsidR="00124A26" w:rsidRDefault="00124A26" w:rsidP="00124A26">
      <w:pPr>
        <w:rPr>
          <w:rFonts w:eastAsia="SimSun"/>
        </w:rPr>
      </w:pPr>
      <w:bookmarkStart w:id="204" w:name="_Toc44401161"/>
    </w:p>
    <w:p w14:paraId="07CAD299"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204"/>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124A26" w:rsidRPr="00AC3044" w14:paraId="751F9319" w14:textId="77777777" w:rsidTr="002D3EBF">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AFDD9E7" w14:textId="77777777" w:rsidR="00124A26" w:rsidRPr="00470D3D" w:rsidRDefault="00124A26"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9D2DBD" w14:textId="77777777" w:rsidR="00124A26" w:rsidRPr="00AC3044" w:rsidRDefault="00124A26" w:rsidP="002D3EBF">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F075B0" w14:textId="77777777" w:rsidR="00124A26" w:rsidRPr="00AC3044" w:rsidRDefault="00124A26" w:rsidP="002D3EBF">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DFCC75" w14:textId="77777777" w:rsidR="00124A26" w:rsidRPr="00AC3044" w:rsidRDefault="00124A26" w:rsidP="002D3EBF">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B39785" w14:textId="77777777" w:rsidR="00124A26" w:rsidRPr="00AC3044" w:rsidRDefault="00124A26" w:rsidP="002D3EB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C89C43"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FCECE16"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75B2157"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1AD8CD" w14:textId="77777777" w:rsidR="00124A26" w:rsidRPr="00AC3044" w:rsidRDefault="00124A26" w:rsidP="002D3EBF">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6FC1447" w14:textId="77777777" w:rsidR="00124A26" w:rsidRPr="00AC3044" w:rsidRDefault="00124A26" w:rsidP="002D3EBF">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FA2BF89" w14:textId="77777777" w:rsidR="00124A26" w:rsidRPr="00AC3044" w:rsidRDefault="00124A26" w:rsidP="002D3EBF">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9AB925" w14:textId="77777777" w:rsidR="00124A26" w:rsidRPr="00AC3044" w:rsidRDefault="00124A26" w:rsidP="002D3EBF">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BD9A22"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2567A33" w14:textId="77777777" w:rsidTr="002D3EBF">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BC503A0" w14:textId="77777777" w:rsidR="00124A26" w:rsidRPr="00AC3044" w:rsidRDefault="00124A26"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28DE99" w14:textId="77777777" w:rsidR="00124A26" w:rsidRPr="00AC3044" w:rsidRDefault="00124A26" w:rsidP="002D3EBF">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F08CBD" w14:textId="77777777" w:rsidR="00124A26" w:rsidRPr="00AC3044" w:rsidRDefault="00124A26" w:rsidP="002D3EBF">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5423ED" w14:textId="77777777" w:rsidR="00124A26" w:rsidRPr="00AC3044" w:rsidRDefault="00124A26" w:rsidP="002D3EBF">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F2F8EB" w14:textId="77777777" w:rsidR="00124A26" w:rsidRPr="00AC3044" w:rsidRDefault="00124A26" w:rsidP="002D3EBF">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43FD3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6DEB13D"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A9AF873"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3A52C8" w14:textId="77777777" w:rsidR="00124A26" w:rsidRPr="00AC3044" w:rsidRDefault="00124A26" w:rsidP="002D3EBF">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869800" w14:textId="77777777" w:rsidR="00124A26" w:rsidRPr="00AC3044" w:rsidRDefault="00124A26" w:rsidP="002D3EBF">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820D92" w14:textId="77777777" w:rsidR="00124A26" w:rsidRPr="00AC3044" w:rsidRDefault="00124A26" w:rsidP="002D3EB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4F5E26" w14:textId="77777777" w:rsidR="00124A26" w:rsidRPr="00AC3044" w:rsidRDefault="00124A26" w:rsidP="002D3EB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DBB5EA"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7CC59EB" w14:textId="77777777" w:rsidTr="002D3EBF">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426C45" w14:textId="77777777" w:rsidR="00124A26" w:rsidRPr="00AC3044" w:rsidRDefault="00124A26"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405740"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601753" w14:textId="77777777" w:rsidR="00124A26" w:rsidRPr="00AC3044" w:rsidRDefault="00124A26" w:rsidP="002D3EBF">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6BCCB4" w14:textId="77777777" w:rsidR="00124A26" w:rsidRPr="00AC3044" w:rsidRDefault="00124A26" w:rsidP="002D3EB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98F17A" w14:textId="77777777" w:rsidR="00124A26" w:rsidRPr="00AC3044" w:rsidRDefault="00124A26" w:rsidP="002D3EB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74B83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124A26" w:rsidRPr="00AC3044" w14:paraId="181BCED5" w14:textId="77777777" w:rsidTr="002D3EBF">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A265D6" w14:textId="77777777" w:rsidR="00124A26" w:rsidRPr="00AC3044" w:rsidRDefault="00124A26"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2997F0" w14:textId="77777777" w:rsidR="00124A26" w:rsidRPr="00AC3044" w:rsidRDefault="00124A26" w:rsidP="002D3EBF">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B699D3" w14:textId="77777777" w:rsidR="00124A26" w:rsidRPr="00AC3044" w:rsidRDefault="00124A26" w:rsidP="002D3EBF">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37D9A3" w14:textId="77777777" w:rsidR="00124A26" w:rsidRPr="00AC3044" w:rsidRDefault="00124A26" w:rsidP="002D3EBF">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A545F1" w14:textId="77777777" w:rsidR="00124A26" w:rsidRPr="00AC3044" w:rsidRDefault="00124A26" w:rsidP="002D3EB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78FA02" w14:textId="77777777" w:rsidR="00124A26" w:rsidRPr="00AC3044" w:rsidRDefault="00124A26" w:rsidP="002D3EBF">
            <w:pPr>
              <w:ind w:firstLine="0"/>
              <w:rPr>
                <w:rFonts w:eastAsia="SimSun"/>
              </w:rPr>
            </w:pPr>
            <w:r w:rsidRPr="00AC3044">
              <w:rPr>
                <w:rFonts w:eastAsia="SimSun"/>
              </w:rPr>
              <w:t>В/в, инфузия в течение 2 ч</w:t>
            </w:r>
          </w:p>
        </w:tc>
      </w:tr>
    </w:tbl>
    <w:p w14:paraId="7DDA8C61" w14:textId="77777777" w:rsidR="00124A26" w:rsidRDefault="00124A26" w:rsidP="00124A26">
      <w:pPr>
        <w:rPr>
          <w:rFonts w:eastAsia="SimSun"/>
        </w:rPr>
      </w:pPr>
      <w:bookmarkStart w:id="205" w:name="_Toc44401162"/>
    </w:p>
    <w:p w14:paraId="44485E9F"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20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124A26" w:rsidRPr="00AC3044" w14:paraId="6E1BE6AC" w14:textId="77777777" w:rsidTr="002D3EBF">
        <w:trPr>
          <w:cantSplit/>
          <w:trHeight w:val="20"/>
          <w:tblHeader/>
        </w:trPr>
        <w:tc>
          <w:tcPr>
            <w:tcW w:w="993" w:type="dxa"/>
          </w:tcPr>
          <w:p w14:paraId="2762DD7E" w14:textId="77777777" w:rsidR="00124A26" w:rsidRPr="00470D3D" w:rsidRDefault="00124A26" w:rsidP="002D3EBF">
            <w:pPr>
              <w:ind w:firstLine="0"/>
              <w:rPr>
                <w:rFonts w:eastAsia="SimSun"/>
              </w:rPr>
            </w:pPr>
          </w:p>
        </w:tc>
        <w:tc>
          <w:tcPr>
            <w:tcW w:w="1843" w:type="dxa"/>
            <w:vAlign w:val="center"/>
          </w:tcPr>
          <w:p w14:paraId="16D7FB8D"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76D9FC5A"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23B30860"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26551222"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8A5723A"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12ACD422" w14:textId="77777777" w:rsidTr="002D3EBF">
        <w:trPr>
          <w:cantSplit/>
          <w:trHeight w:val="20"/>
        </w:trPr>
        <w:tc>
          <w:tcPr>
            <w:tcW w:w="993" w:type="dxa"/>
            <w:vMerge w:val="restart"/>
            <w:textDirection w:val="btLr"/>
            <w:vAlign w:val="center"/>
          </w:tcPr>
          <w:p w14:paraId="3F6D38E3"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5C2C4596"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297685A1" w14:textId="77777777" w:rsidR="00124A26" w:rsidRPr="00AC3044" w:rsidRDefault="00124A26" w:rsidP="002D3EB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42F127D0" w14:textId="77777777" w:rsidR="00124A26" w:rsidRPr="00AC3044" w:rsidRDefault="00124A26" w:rsidP="002D3EB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3891247D"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3331A5A7"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978D307" w14:textId="77777777" w:rsidTr="002D3EBF">
        <w:trPr>
          <w:cantSplit/>
          <w:trHeight w:val="703"/>
        </w:trPr>
        <w:tc>
          <w:tcPr>
            <w:tcW w:w="993" w:type="dxa"/>
            <w:vMerge/>
            <w:textDirection w:val="btLr"/>
            <w:vAlign w:val="center"/>
          </w:tcPr>
          <w:p w14:paraId="0B52D560" w14:textId="77777777" w:rsidR="00124A26" w:rsidRPr="00AC3044" w:rsidRDefault="00124A26" w:rsidP="002D3EBF">
            <w:pPr>
              <w:ind w:firstLine="0"/>
              <w:rPr>
                <w:rFonts w:eastAsia="SimSun"/>
              </w:rPr>
            </w:pPr>
          </w:p>
        </w:tc>
        <w:tc>
          <w:tcPr>
            <w:tcW w:w="1843" w:type="dxa"/>
            <w:vAlign w:val="center"/>
          </w:tcPr>
          <w:p w14:paraId="03D0801F"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70CFDA3C"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70F419BE"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5F8C883B"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2D53232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3298709" w14:textId="77777777" w:rsidTr="002D3EBF">
        <w:trPr>
          <w:cantSplit/>
          <w:trHeight w:val="704"/>
        </w:trPr>
        <w:tc>
          <w:tcPr>
            <w:tcW w:w="993" w:type="dxa"/>
            <w:vMerge/>
            <w:textDirection w:val="btLr"/>
            <w:vAlign w:val="center"/>
          </w:tcPr>
          <w:p w14:paraId="5B44AC67" w14:textId="77777777" w:rsidR="00124A26" w:rsidRPr="00AC3044" w:rsidRDefault="00124A26" w:rsidP="002D3EBF">
            <w:pPr>
              <w:ind w:firstLine="0"/>
              <w:rPr>
                <w:rFonts w:eastAsia="SimSun"/>
              </w:rPr>
            </w:pPr>
          </w:p>
        </w:tc>
        <w:tc>
          <w:tcPr>
            <w:tcW w:w="1843" w:type="dxa"/>
            <w:vAlign w:val="center"/>
          </w:tcPr>
          <w:p w14:paraId="7496C4BB" w14:textId="77777777" w:rsidR="00124A26" w:rsidRPr="00AC3044" w:rsidRDefault="00124A26" w:rsidP="002D3EBF">
            <w:pPr>
              <w:ind w:firstLine="0"/>
              <w:rPr>
                <w:rFonts w:eastAsia="SimSun"/>
              </w:rPr>
            </w:pPr>
            <w:r w:rsidRPr="00AC3044">
              <w:rPr>
                <w:rFonts w:eastAsia="SimSun"/>
              </w:rPr>
              <w:t>Тиотепа</w:t>
            </w:r>
          </w:p>
        </w:tc>
        <w:tc>
          <w:tcPr>
            <w:tcW w:w="1417" w:type="dxa"/>
            <w:vAlign w:val="center"/>
          </w:tcPr>
          <w:p w14:paraId="5706278D"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22284289"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7D8D5456"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31E96DE4"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0003E2A9" w14:textId="77777777" w:rsidTr="002D3EBF">
        <w:trPr>
          <w:cantSplit/>
          <w:trHeight w:val="20"/>
        </w:trPr>
        <w:tc>
          <w:tcPr>
            <w:tcW w:w="993" w:type="dxa"/>
            <w:vMerge w:val="restart"/>
            <w:textDirection w:val="btLr"/>
            <w:vAlign w:val="center"/>
          </w:tcPr>
          <w:p w14:paraId="4B2E61D9"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4D6CAC28"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5D154AB4"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14DFC2DF"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67439291"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265AAF4D" w14:textId="77777777" w:rsidR="00124A26" w:rsidRPr="00AC3044" w:rsidRDefault="00124A26" w:rsidP="002D3EBF">
            <w:pPr>
              <w:ind w:firstLine="0"/>
              <w:rPr>
                <w:rFonts w:eastAsia="SimSun"/>
              </w:rPr>
            </w:pPr>
            <w:r w:rsidRPr="00AC3044">
              <w:rPr>
                <w:rFonts w:eastAsia="SimSun"/>
              </w:rPr>
              <w:t xml:space="preserve">В/в, в течение 2 ч </w:t>
            </w:r>
          </w:p>
        </w:tc>
      </w:tr>
      <w:tr w:rsidR="00124A26" w:rsidRPr="00AC3044" w14:paraId="32E01FC6" w14:textId="77777777" w:rsidTr="002D3EBF">
        <w:trPr>
          <w:cantSplit/>
          <w:trHeight w:val="20"/>
        </w:trPr>
        <w:tc>
          <w:tcPr>
            <w:tcW w:w="993" w:type="dxa"/>
            <w:vMerge/>
            <w:textDirection w:val="btLr"/>
          </w:tcPr>
          <w:p w14:paraId="301B1E06" w14:textId="77777777" w:rsidR="00124A26" w:rsidRPr="00AC3044" w:rsidRDefault="00124A26" w:rsidP="002D3EBF">
            <w:pPr>
              <w:ind w:firstLine="0"/>
              <w:rPr>
                <w:rFonts w:eastAsia="SimSun"/>
              </w:rPr>
            </w:pPr>
          </w:p>
        </w:tc>
        <w:tc>
          <w:tcPr>
            <w:tcW w:w="1843" w:type="dxa"/>
            <w:vAlign w:val="center"/>
          </w:tcPr>
          <w:p w14:paraId="1B5BA19A"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255354F2"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08EE8865"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1F33690" w14:textId="77777777" w:rsidR="00124A26" w:rsidRPr="00AC3044" w:rsidRDefault="00124A26"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2A81066C"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124A26" w:rsidRPr="00AC3044" w14:paraId="1BC87C08" w14:textId="77777777" w:rsidTr="002D3EBF">
        <w:trPr>
          <w:cantSplit/>
          <w:trHeight w:val="464"/>
        </w:trPr>
        <w:tc>
          <w:tcPr>
            <w:tcW w:w="993" w:type="dxa"/>
            <w:vMerge/>
          </w:tcPr>
          <w:p w14:paraId="5B2FADCB" w14:textId="77777777" w:rsidR="00124A26" w:rsidRPr="00AC3044" w:rsidRDefault="00124A26" w:rsidP="002D3EBF">
            <w:pPr>
              <w:ind w:firstLine="0"/>
              <w:rPr>
                <w:rFonts w:eastAsia="SimSun"/>
              </w:rPr>
            </w:pPr>
          </w:p>
        </w:tc>
        <w:tc>
          <w:tcPr>
            <w:tcW w:w="1843" w:type="dxa"/>
            <w:vAlign w:val="center"/>
          </w:tcPr>
          <w:p w14:paraId="4F2B2DCC"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4688B7E9" w14:textId="77777777" w:rsidR="00124A26" w:rsidRPr="00AC3044" w:rsidRDefault="00124A26" w:rsidP="002D3EBF">
            <w:pPr>
              <w:ind w:firstLine="0"/>
              <w:rPr>
                <w:rFonts w:eastAsia="SimSun"/>
              </w:rPr>
            </w:pPr>
            <w:r w:rsidRPr="00AC3044">
              <w:rPr>
                <w:rFonts w:eastAsia="SimSun"/>
              </w:rPr>
              <w:t>30 мг/кг</w:t>
            </w:r>
          </w:p>
        </w:tc>
        <w:tc>
          <w:tcPr>
            <w:tcW w:w="1418" w:type="dxa"/>
            <w:vAlign w:val="center"/>
          </w:tcPr>
          <w:p w14:paraId="06044675"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D0F9DB0" w14:textId="77777777" w:rsidR="00124A26" w:rsidRPr="00AC3044" w:rsidRDefault="00124A26" w:rsidP="002D3EBF">
            <w:pPr>
              <w:ind w:firstLine="0"/>
              <w:rPr>
                <w:rFonts w:eastAsia="SimSun"/>
              </w:rPr>
            </w:pPr>
            <w:r w:rsidRPr="00AC3044">
              <w:rPr>
                <w:rFonts w:eastAsia="SimSun"/>
              </w:rPr>
              <w:t>С +5 по +30 день</w:t>
            </w:r>
          </w:p>
        </w:tc>
        <w:tc>
          <w:tcPr>
            <w:tcW w:w="2268" w:type="dxa"/>
            <w:vAlign w:val="center"/>
          </w:tcPr>
          <w:p w14:paraId="0B216912"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754B03FD" w14:textId="77777777" w:rsidR="00124A26" w:rsidRPr="00C07B2E" w:rsidRDefault="00124A26" w:rsidP="00124A26">
      <w:pPr>
        <w:rPr>
          <w:rFonts w:eastAsia="SimSun"/>
        </w:rPr>
      </w:pPr>
    </w:p>
    <w:p w14:paraId="59E4ECE1" w14:textId="77777777" w:rsidR="00124A26" w:rsidRPr="00C07B2E" w:rsidRDefault="00124A26" w:rsidP="00124A26">
      <w:pPr>
        <w:rPr>
          <w:rFonts w:eastAsia="SimSun"/>
        </w:rPr>
      </w:pPr>
      <w:bookmarkStart w:id="206"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20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124A26" w:rsidRPr="00AC3044" w14:paraId="691D96B3" w14:textId="77777777" w:rsidTr="002D3EBF">
        <w:trPr>
          <w:cantSplit/>
          <w:trHeight w:val="20"/>
          <w:tblHeader/>
        </w:trPr>
        <w:tc>
          <w:tcPr>
            <w:tcW w:w="993" w:type="dxa"/>
          </w:tcPr>
          <w:p w14:paraId="3E606A33" w14:textId="77777777" w:rsidR="00124A26" w:rsidRPr="00470D3D" w:rsidRDefault="00124A26" w:rsidP="002D3EBF">
            <w:pPr>
              <w:ind w:firstLine="0"/>
              <w:rPr>
                <w:rFonts w:eastAsia="SimSun"/>
              </w:rPr>
            </w:pPr>
          </w:p>
        </w:tc>
        <w:tc>
          <w:tcPr>
            <w:tcW w:w="1843" w:type="dxa"/>
            <w:vAlign w:val="center"/>
          </w:tcPr>
          <w:p w14:paraId="13D7070A"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3B35BC50"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17860CF3"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0CAB8F7C"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CAC4D4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22C01C8" w14:textId="77777777" w:rsidTr="002D3EBF">
        <w:trPr>
          <w:cantSplit/>
          <w:trHeight w:val="20"/>
        </w:trPr>
        <w:tc>
          <w:tcPr>
            <w:tcW w:w="993" w:type="dxa"/>
            <w:vMerge w:val="restart"/>
            <w:textDirection w:val="btLr"/>
            <w:vAlign w:val="center"/>
          </w:tcPr>
          <w:p w14:paraId="2F2B3F2C"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29235546"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4B8B338C" w14:textId="77777777" w:rsidR="00124A26" w:rsidRPr="00AC3044" w:rsidRDefault="00124A26" w:rsidP="002D3EBF">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364568E3" w14:textId="77777777" w:rsidR="00124A26" w:rsidRPr="00AC3044" w:rsidRDefault="00124A26" w:rsidP="002D3EBF">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1FD59CF1" w14:textId="77777777" w:rsidR="00124A26" w:rsidRPr="00AC3044" w:rsidRDefault="00124A26" w:rsidP="002D3EBF">
            <w:pPr>
              <w:ind w:firstLine="0"/>
              <w:rPr>
                <w:rFonts w:eastAsia="SimSun"/>
              </w:rPr>
            </w:pPr>
            <w:r w:rsidRPr="00AC3044">
              <w:rPr>
                <w:rFonts w:eastAsia="SimSun"/>
              </w:rPr>
              <w:t>С –10 по –5 день</w:t>
            </w:r>
          </w:p>
        </w:tc>
        <w:tc>
          <w:tcPr>
            <w:tcW w:w="2268" w:type="dxa"/>
            <w:vAlign w:val="center"/>
          </w:tcPr>
          <w:p w14:paraId="60F2802C"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CF7B012" w14:textId="77777777" w:rsidTr="002D3EBF">
        <w:trPr>
          <w:cantSplit/>
          <w:trHeight w:val="1043"/>
        </w:trPr>
        <w:tc>
          <w:tcPr>
            <w:tcW w:w="993" w:type="dxa"/>
            <w:vMerge/>
            <w:textDirection w:val="btLr"/>
            <w:vAlign w:val="center"/>
          </w:tcPr>
          <w:p w14:paraId="7D4D41C6" w14:textId="77777777" w:rsidR="00124A26" w:rsidRPr="00AC3044" w:rsidRDefault="00124A26" w:rsidP="002D3EBF">
            <w:pPr>
              <w:ind w:firstLine="0"/>
              <w:rPr>
                <w:rFonts w:eastAsia="SimSun"/>
              </w:rPr>
            </w:pPr>
          </w:p>
        </w:tc>
        <w:tc>
          <w:tcPr>
            <w:tcW w:w="1843" w:type="dxa"/>
            <w:vAlign w:val="center"/>
          </w:tcPr>
          <w:p w14:paraId="17E14D41"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395D8810"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5439924C"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3FAE4833" w14:textId="77777777" w:rsidR="00124A26" w:rsidRPr="00AC3044" w:rsidRDefault="00124A26" w:rsidP="002D3EBF">
            <w:pPr>
              <w:ind w:firstLine="0"/>
              <w:rPr>
                <w:rFonts w:eastAsia="SimSun"/>
              </w:rPr>
            </w:pPr>
            <w:r w:rsidRPr="00AC3044">
              <w:rPr>
                <w:rFonts w:eastAsia="SimSun"/>
              </w:rPr>
              <w:t>–6, –5 дни</w:t>
            </w:r>
          </w:p>
        </w:tc>
        <w:tc>
          <w:tcPr>
            <w:tcW w:w="2268" w:type="dxa"/>
            <w:vAlign w:val="center"/>
          </w:tcPr>
          <w:p w14:paraId="1C14972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A6A7CA8" w14:textId="77777777" w:rsidTr="002D3EBF">
        <w:trPr>
          <w:cantSplit/>
          <w:trHeight w:val="20"/>
        </w:trPr>
        <w:tc>
          <w:tcPr>
            <w:tcW w:w="993" w:type="dxa"/>
            <w:vMerge w:val="restart"/>
            <w:textDirection w:val="btLr"/>
          </w:tcPr>
          <w:p w14:paraId="252A9AE0"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6E845246" w14:textId="77777777" w:rsidR="00124A26" w:rsidRPr="00AC3044" w:rsidRDefault="00124A26" w:rsidP="002D3EBF">
            <w:pPr>
              <w:ind w:firstLine="0"/>
              <w:rPr>
                <w:rFonts w:eastAsia="SimSun"/>
              </w:rPr>
            </w:pPr>
            <w:r w:rsidRPr="00AC3044">
              <w:rPr>
                <w:rFonts w:eastAsia="SimSun"/>
              </w:rPr>
              <w:t>АТГ (лошадиный)</w:t>
            </w:r>
          </w:p>
        </w:tc>
        <w:tc>
          <w:tcPr>
            <w:tcW w:w="1417" w:type="dxa"/>
            <w:vAlign w:val="center"/>
          </w:tcPr>
          <w:p w14:paraId="65552B88" w14:textId="77777777" w:rsidR="00124A26" w:rsidRPr="00AC3044" w:rsidRDefault="00124A26" w:rsidP="002D3EBF">
            <w:pPr>
              <w:ind w:firstLine="0"/>
              <w:rPr>
                <w:rFonts w:eastAsia="SimSun"/>
              </w:rPr>
            </w:pPr>
            <w:r w:rsidRPr="00AC3044">
              <w:rPr>
                <w:rFonts w:eastAsia="SimSun"/>
              </w:rPr>
              <w:t>10 -15 мг/кг</w:t>
            </w:r>
          </w:p>
        </w:tc>
        <w:tc>
          <w:tcPr>
            <w:tcW w:w="1418" w:type="dxa"/>
            <w:vAlign w:val="center"/>
          </w:tcPr>
          <w:p w14:paraId="0F73F406" w14:textId="77777777" w:rsidR="00124A26" w:rsidRPr="00AC3044" w:rsidRDefault="00124A26" w:rsidP="002D3EBF">
            <w:pPr>
              <w:ind w:firstLine="0"/>
              <w:rPr>
                <w:rFonts w:eastAsia="SimSun"/>
              </w:rPr>
            </w:pPr>
            <w:r w:rsidRPr="00AC3044">
              <w:rPr>
                <w:rFonts w:eastAsia="SimSun"/>
              </w:rPr>
              <w:t>40 -60 мг/кг</w:t>
            </w:r>
          </w:p>
        </w:tc>
        <w:tc>
          <w:tcPr>
            <w:tcW w:w="1701" w:type="dxa"/>
            <w:vAlign w:val="center"/>
          </w:tcPr>
          <w:p w14:paraId="6E654811" w14:textId="77777777" w:rsidR="00124A26" w:rsidRPr="00AC3044" w:rsidRDefault="00124A26" w:rsidP="002D3EBF">
            <w:pPr>
              <w:ind w:firstLine="0"/>
              <w:rPr>
                <w:rFonts w:eastAsia="SimSun"/>
              </w:rPr>
            </w:pPr>
            <w:r w:rsidRPr="00AC3044">
              <w:rPr>
                <w:rFonts w:eastAsia="SimSun"/>
              </w:rPr>
              <w:t>С –4 по –1 день</w:t>
            </w:r>
          </w:p>
        </w:tc>
        <w:tc>
          <w:tcPr>
            <w:tcW w:w="2268" w:type="dxa"/>
            <w:vAlign w:val="center"/>
          </w:tcPr>
          <w:p w14:paraId="3E8AB5BA" w14:textId="77777777" w:rsidR="00124A26" w:rsidRPr="00AC3044" w:rsidRDefault="00124A26"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124A26" w:rsidRPr="00AC3044" w14:paraId="41C8E2CA" w14:textId="77777777" w:rsidTr="002D3EBF">
        <w:trPr>
          <w:cantSplit/>
          <w:trHeight w:val="20"/>
        </w:trPr>
        <w:tc>
          <w:tcPr>
            <w:tcW w:w="993" w:type="dxa"/>
            <w:vMerge/>
            <w:textDirection w:val="btLr"/>
          </w:tcPr>
          <w:p w14:paraId="123D1BF1" w14:textId="77777777" w:rsidR="00124A26" w:rsidRPr="00AC3044" w:rsidRDefault="00124A26" w:rsidP="002D3EBF">
            <w:pPr>
              <w:ind w:firstLine="0"/>
              <w:rPr>
                <w:rFonts w:eastAsia="SimSun"/>
              </w:rPr>
            </w:pPr>
          </w:p>
        </w:tc>
        <w:tc>
          <w:tcPr>
            <w:tcW w:w="1843" w:type="dxa"/>
            <w:vAlign w:val="center"/>
          </w:tcPr>
          <w:p w14:paraId="4D659709"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4D600DBC"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78FBBA7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C2E3B67" w14:textId="77777777" w:rsidR="00124A26" w:rsidRPr="00AC3044" w:rsidRDefault="00124A26"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44A9D122"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2F045192" w14:textId="77777777" w:rsidTr="002D3EBF">
        <w:trPr>
          <w:cantSplit/>
          <w:trHeight w:val="20"/>
        </w:trPr>
        <w:tc>
          <w:tcPr>
            <w:tcW w:w="993" w:type="dxa"/>
            <w:vMerge/>
          </w:tcPr>
          <w:p w14:paraId="52B12644" w14:textId="77777777" w:rsidR="00124A26" w:rsidRPr="00AC3044" w:rsidRDefault="00124A26" w:rsidP="002D3EBF">
            <w:pPr>
              <w:ind w:firstLine="0"/>
              <w:rPr>
                <w:rFonts w:eastAsia="SimSun"/>
              </w:rPr>
            </w:pPr>
          </w:p>
        </w:tc>
        <w:tc>
          <w:tcPr>
            <w:tcW w:w="1843" w:type="dxa"/>
            <w:vMerge w:val="restart"/>
            <w:vAlign w:val="center"/>
          </w:tcPr>
          <w:p w14:paraId="7115D218" w14:textId="77777777" w:rsidR="00124A26" w:rsidRPr="00AC3044" w:rsidRDefault="00124A26" w:rsidP="002D3EBF">
            <w:pPr>
              <w:ind w:firstLine="0"/>
              <w:rPr>
                <w:rFonts w:eastAsia="SimSun"/>
              </w:rPr>
            </w:pPr>
            <w:r w:rsidRPr="00AC3044">
              <w:rPr>
                <w:rFonts w:eastAsia="SimSun"/>
              </w:rPr>
              <w:t>Метотрексат</w:t>
            </w:r>
          </w:p>
        </w:tc>
        <w:tc>
          <w:tcPr>
            <w:tcW w:w="1417" w:type="dxa"/>
            <w:vAlign w:val="center"/>
          </w:tcPr>
          <w:p w14:paraId="6D29E94A" w14:textId="77777777" w:rsidR="00124A26" w:rsidRPr="00AC3044" w:rsidRDefault="00124A26"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7BE79E69"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7FB51CF3"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62248B63"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7123029F" w14:textId="77777777" w:rsidTr="002D3EBF">
        <w:trPr>
          <w:cantSplit/>
          <w:trHeight w:val="464"/>
        </w:trPr>
        <w:tc>
          <w:tcPr>
            <w:tcW w:w="993" w:type="dxa"/>
            <w:vMerge/>
          </w:tcPr>
          <w:p w14:paraId="53BA2A80" w14:textId="77777777" w:rsidR="00124A26" w:rsidRPr="00AC3044" w:rsidRDefault="00124A26" w:rsidP="002D3EBF">
            <w:pPr>
              <w:ind w:firstLine="0"/>
              <w:rPr>
                <w:rFonts w:eastAsia="SimSun"/>
              </w:rPr>
            </w:pPr>
          </w:p>
        </w:tc>
        <w:tc>
          <w:tcPr>
            <w:tcW w:w="1843" w:type="dxa"/>
            <w:vMerge/>
            <w:vAlign w:val="center"/>
          </w:tcPr>
          <w:p w14:paraId="27FD4FE3" w14:textId="77777777" w:rsidR="00124A26" w:rsidRPr="00AC3044" w:rsidRDefault="00124A26" w:rsidP="002D3EBF">
            <w:pPr>
              <w:ind w:firstLine="0"/>
              <w:rPr>
                <w:rFonts w:eastAsia="SimSun"/>
              </w:rPr>
            </w:pPr>
          </w:p>
        </w:tc>
        <w:tc>
          <w:tcPr>
            <w:tcW w:w="1417" w:type="dxa"/>
            <w:vAlign w:val="center"/>
          </w:tcPr>
          <w:p w14:paraId="3BEE73B5" w14:textId="77777777" w:rsidR="00124A26" w:rsidRPr="00AC3044" w:rsidRDefault="00124A26"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45D9C217"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DF7D64E" w14:textId="77777777" w:rsidR="00124A26" w:rsidRPr="00AC3044" w:rsidRDefault="00124A26" w:rsidP="002D3EBF">
            <w:pPr>
              <w:ind w:firstLine="0"/>
              <w:rPr>
                <w:rFonts w:eastAsia="SimSun"/>
              </w:rPr>
            </w:pPr>
            <w:r w:rsidRPr="00AC3044">
              <w:rPr>
                <w:rFonts w:eastAsia="SimSun"/>
              </w:rPr>
              <w:t>+3, +6, +11 день</w:t>
            </w:r>
          </w:p>
        </w:tc>
        <w:tc>
          <w:tcPr>
            <w:tcW w:w="2268" w:type="dxa"/>
            <w:vAlign w:val="center"/>
          </w:tcPr>
          <w:p w14:paraId="37E54208"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0F6CC836" w14:textId="77777777" w:rsidTr="002D3EBF">
        <w:trPr>
          <w:cantSplit/>
          <w:trHeight w:val="464"/>
        </w:trPr>
        <w:tc>
          <w:tcPr>
            <w:tcW w:w="993" w:type="dxa"/>
            <w:vMerge/>
          </w:tcPr>
          <w:p w14:paraId="6728862B" w14:textId="77777777" w:rsidR="00124A26" w:rsidRPr="00AC3044" w:rsidRDefault="00124A26" w:rsidP="002D3EBF">
            <w:pPr>
              <w:ind w:firstLine="0"/>
              <w:rPr>
                <w:rFonts w:eastAsia="SimSun"/>
              </w:rPr>
            </w:pPr>
          </w:p>
        </w:tc>
        <w:tc>
          <w:tcPr>
            <w:tcW w:w="1843" w:type="dxa"/>
            <w:vMerge w:val="restart"/>
            <w:vAlign w:val="center"/>
          </w:tcPr>
          <w:p w14:paraId="18B01BEE" w14:textId="77777777" w:rsidR="00124A26" w:rsidRPr="00AC3044" w:rsidRDefault="00124A26"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372C3A0D" w14:textId="77777777" w:rsidR="00124A26" w:rsidRPr="00AC3044" w:rsidRDefault="00124A26" w:rsidP="002D3EBF">
            <w:pPr>
              <w:ind w:firstLine="0"/>
              <w:rPr>
                <w:rFonts w:eastAsia="SimSun"/>
              </w:rPr>
            </w:pPr>
            <w:r w:rsidRPr="00AC3044">
              <w:rPr>
                <w:rFonts w:eastAsia="SimSun"/>
              </w:rPr>
              <w:t>2000 мг</w:t>
            </w:r>
          </w:p>
        </w:tc>
        <w:tc>
          <w:tcPr>
            <w:tcW w:w="1418" w:type="dxa"/>
            <w:vAlign w:val="center"/>
          </w:tcPr>
          <w:p w14:paraId="36BBCE3A"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DE3682D" w14:textId="77777777" w:rsidR="00124A26" w:rsidRPr="00AC3044" w:rsidRDefault="00124A26" w:rsidP="002D3EBF">
            <w:pPr>
              <w:ind w:firstLine="0"/>
              <w:rPr>
                <w:rFonts w:eastAsia="SimSun"/>
              </w:rPr>
            </w:pPr>
            <w:r w:rsidRPr="00AC3044">
              <w:rPr>
                <w:rFonts w:eastAsia="SimSun"/>
              </w:rPr>
              <w:t>С +1 по +14 день</w:t>
            </w:r>
          </w:p>
        </w:tc>
        <w:tc>
          <w:tcPr>
            <w:tcW w:w="2268" w:type="dxa"/>
            <w:vAlign w:val="center"/>
          </w:tcPr>
          <w:p w14:paraId="78206FC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4 приема.</w:t>
            </w:r>
          </w:p>
        </w:tc>
      </w:tr>
      <w:tr w:rsidR="00124A26" w:rsidRPr="00AC3044" w14:paraId="4DE3F905" w14:textId="77777777" w:rsidTr="002D3EBF">
        <w:trPr>
          <w:cantSplit/>
          <w:trHeight w:val="464"/>
        </w:trPr>
        <w:tc>
          <w:tcPr>
            <w:tcW w:w="993" w:type="dxa"/>
            <w:vMerge/>
          </w:tcPr>
          <w:p w14:paraId="5B498BF8" w14:textId="77777777" w:rsidR="00124A26" w:rsidRPr="00AC3044" w:rsidRDefault="00124A26" w:rsidP="002D3EBF">
            <w:pPr>
              <w:ind w:firstLine="0"/>
              <w:rPr>
                <w:rFonts w:eastAsia="SimSun"/>
              </w:rPr>
            </w:pPr>
          </w:p>
        </w:tc>
        <w:tc>
          <w:tcPr>
            <w:tcW w:w="1843" w:type="dxa"/>
            <w:vMerge/>
            <w:vAlign w:val="center"/>
          </w:tcPr>
          <w:p w14:paraId="2F8B8675" w14:textId="77777777" w:rsidR="00124A26" w:rsidRPr="00AC3044" w:rsidRDefault="00124A26" w:rsidP="002D3EBF">
            <w:pPr>
              <w:ind w:firstLine="0"/>
              <w:rPr>
                <w:rFonts w:eastAsia="SimSun"/>
              </w:rPr>
            </w:pPr>
          </w:p>
        </w:tc>
        <w:tc>
          <w:tcPr>
            <w:tcW w:w="1417" w:type="dxa"/>
            <w:vAlign w:val="center"/>
          </w:tcPr>
          <w:p w14:paraId="16B1F66C" w14:textId="77777777" w:rsidR="00124A26" w:rsidRPr="00AC3044" w:rsidRDefault="00124A26" w:rsidP="002D3EBF">
            <w:pPr>
              <w:ind w:firstLine="0"/>
              <w:rPr>
                <w:rFonts w:eastAsia="SimSun"/>
              </w:rPr>
            </w:pPr>
            <w:r w:rsidRPr="00AC3044">
              <w:rPr>
                <w:rFonts w:eastAsia="SimSun"/>
              </w:rPr>
              <w:t>1000 мг</w:t>
            </w:r>
          </w:p>
        </w:tc>
        <w:tc>
          <w:tcPr>
            <w:tcW w:w="1418" w:type="dxa"/>
            <w:vAlign w:val="center"/>
          </w:tcPr>
          <w:p w14:paraId="44473E63"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7C313BCB" w14:textId="77777777" w:rsidR="00124A26" w:rsidRPr="00AC3044" w:rsidRDefault="00124A26" w:rsidP="002D3EBF">
            <w:pPr>
              <w:ind w:firstLine="0"/>
              <w:rPr>
                <w:rFonts w:eastAsia="SimSun"/>
              </w:rPr>
            </w:pPr>
            <w:r w:rsidRPr="00AC3044">
              <w:rPr>
                <w:rFonts w:eastAsia="SimSun"/>
              </w:rPr>
              <w:t>С +15 по +90 день</w:t>
            </w:r>
          </w:p>
        </w:tc>
        <w:tc>
          <w:tcPr>
            <w:tcW w:w="2268" w:type="dxa"/>
            <w:vAlign w:val="center"/>
          </w:tcPr>
          <w:p w14:paraId="07CFE72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4 приема.</w:t>
            </w:r>
          </w:p>
        </w:tc>
      </w:tr>
    </w:tbl>
    <w:p w14:paraId="3DD50896" w14:textId="77777777" w:rsidR="00124A26" w:rsidRDefault="00124A26" w:rsidP="00124A26">
      <w:pPr>
        <w:rPr>
          <w:rFonts w:eastAsia="SimSun"/>
        </w:rPr>
      </w:pPr>
      <w:bookmarkStart w:id="207" w:name="_Toc44401164"/>
    </w:p>
    <w:p w14:paraId="30B73F2E"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20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124A26" w:rsidRPr="00AC3044" w14:paraId="4905F57B" w14:textId="77777777" w:rsidTr="002D3EBF">
        <w:trPr>
          <w:cantSplit/>
          <w:trHeight w:val="20"/>
          <w:tblHeader/>
        </w:trPr>
        <w:tc>
          <w:tcPr>
            <w:tcW w:w="993" w:type="dxa"/>
          </w:tcPr>
          <w:p w14:paraId="00FF95A4" w14:textId="77777777" w:rsidR="00124A26" w:rsidRPr="00470D3D" w:rsidRDefault="00124A26" w:rsidP="002D3EBF">
            <w:pPr>
              <w:ind w:firstLine="0"/>
              <w:rPr>
                <w:rFonts w:eastAsia="SimSun"/>
              </w:rPr>
            </w:pPr>
          </w:p>
        </w:tc>
        <w:tc>
          <w:tcPr>
            <w:tcW w:w="1843" w:type="dxa"/>
            <w:vAlign w:val="center"/>
          </w:tcPr>
          <w:p w14:paraId="681C6475"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2446B8F8"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4832C694" w14:textId="77777777" w:rsidR="00124A26" w:rsidRPr="00AC3044" w:rsidRDefault="00124A26" w:rsidP="002D3EBF">
            <w:pPr>
              <w:ind w:firstLine="0"/>
              <w:rPr>
                <w:rFonts w:eastAsia="SimSun"/>
              </w:rPr>
            </w:pPr>
            <w:r w:rsidRPr="00AC3044">
              <w:rPr>
                <w:rFonts w:eastAsia="SimSun"/>
              </w:rPr>
              <w:t>Курсовая доза</w:t>
            </w:r>
          </w:p>
        </w:tc>
        <w:tc>
          <w:tcPr>
            <w:tcW w:w="1560" w:type="dxa"/>
            <w:vAlign w:val="center"/>
          </w:tcPr>
          <w:p w14:paraId="5EF8F65A"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100FCBB1"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0B01461E" w14:textId="77777777" w:rsidTr="002D3EBF">
        <w:trPr>
          <w:cantSplit/>
          <w:trHeight w:val="20"/>
        </w:trPr>
        <w:tc>
          <w:tcPr>
            <w:tcW w:w="993" w:type="dxa"/>
            <w:vMerge w:val="restart"/>
            <w:textDirection w:val="btLr"/>
            <w:vAlign w:val="center"/>
          </w:tcPr>
          <w:p w14:paraId="04A741A9"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1F8E98EF"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3C8DC691"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260775EE"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0743E95B" w14:textId="77777777" w:rsidR="00124A26" w:rsidRPr="00AC3044" w:rsidRDefault="00124A26" w:rsidP="002D3EBF">
            <w:pPr>
              <w:ind w:firstLine="0"/>
              <w:rPr>
                <w:rFonts w:eastAsia="SimSun"/>
              </w:rPr>
            </w:pPr>
            <w:r w:rsidRPr="00AC3044">
              <w:rPr>
                <w:rFonts w:eastAsia="SimSun"/>
              </w:rPr>
              <w:t>С –9 по –4 день</w:t>
            </w:r>
          </w:p>
        </w:tc>
        <w:tc>
          <w:tcPr>
            <w:tcW w:w="2268" w:type="dxa"/>
            <w:vAlign w:val="center"/>
          </w:tcPr>
          <w:p w14:paraId="535BFCE2"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74B95D1" w14:textId="77777777" w:rsidTr="002D3EBF">
        <w:trPr>
          <w:cantSplit/>
          <w:trHeight w:val="1472"/>
        </w:trPr>
        <w:tc>
          <w:tcPr>
            <w:tcW w:w="993" w:type="dxa"/>
            <w:vMerge/>
            <w:textDirection w:val="btLr"/>
            <w:vAlign w:val="center"/>
          </w:tcPr>
          <w:p w14:paraId="4AEBA279" w14:textId="77777777" w:rsidR="00124A26" w:rsidRPr="00AC3044" w:rsidRDefault="00124A26" w:rsidP="002D3EBF">
            <w:pPr>
              <w:ind w:firstLine="0"/>
              <w:rPr>
                <w:rFonts w:eastAsia="SimSun"/>
              </w:rPr>
            </w:pPr>
          </w:p>
        </w:tc>
        <w:tc>
          <w:tcPr>
            <w:tcW w:w="1843" w:type="dxa"/>
            <w:vAlign w:val="center"/>
          </w:tcPr>
          <w:p w14:paraId="4CC4D0ED"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358FED30" w14:textId="77777777" w:rsidR="00124A26" w:rsidRPr="00AC3044" w:rsidRDefault="00124A26" w:rsidP="002D3EBF">
            <w:pPr>
              <w:ind w:firstLine="0"/>
              <w:rPr>
                <w:rFonts w:eastAsia="SimSun"/>
              </w:rPr>
            </w:pPr>
            <w:r w:rsidRPr="00AC3044">
              <w:rPr>
                <w:rFonts w:eastAsia="SimSun"/>
              </w:rPr>
              <w:t>4 мг/кг</w:t>
            </w:r>
          </w:p>
        </w:tc>
        <w:tc>
          <w:tcPr>
            <w:tcW w:w="1559" w:type="dxa"/>
            <w:vAlign w:val="center"/>
          </w:tcPr>
          <w:p w14:paraId="6D8B2326" w14:textId="77777777" w:rsidR="00124A26" w:rsidRPr="00AC3044" w:rsidRDefault="00124A26" w:rsidP="002D3EBF">
            <w:pPr>
              <w:ind w:firstLine="0"/>
              <w:rPr>
                <w:rFonts w:eastAsia="SimSun"/>
              </w:rPr>
            </w:pPr>
            <w:r w:rsidRPr="00AC3044">
              <w:rPr>
                <w:rFonts w:eastAsia="SimSun"/>
              </w:rPr>
              <w:t>8 мг/кг</w:t>
            </w:r>
          </w:p>
        </w:tc>
        <w:tc>
          <w:tcPr>
            <w:tcW w:w="1560" w:type="dxa"/>
            <w:vAlign w:val="center"/>
          </w:tcPr>
          <w:p w14:paraId="0DD06B68" w14:textId="77777777" w:rsidR="00124A26" w:rsidRPr="00AC3044" w:rsidRDefault="00124A26" w:rsidP="002D3EBF">
            <w:pPr>
              <w:ind w:firstLine="0"/>
              <w:rPr>
                <w:rFonts w:eastAsia="SimSun"/>
              </w:rPr>
            </w:pPr>
            <w:r w:rsidRPr="00AC3044">
              <w:rPr>
                <w:rFonts w:eastAsia="SimSun"/>
              </w:rPr>
              <w:t>–5, –4 дни</w:t>
            </w:r>
          </w:p>
        </w:tc>
        <w:tc>
          <w:tcPr>
            <w:tcW w:w="2268" w:type="dxa"/>
            <w:vAlign w:val="center"/>
          </w:tcPr>
          <w:p w14:paraId="0FB53F5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75A73FA9" w14:textId="77777777" w:rsidTr="002D3EBF">
        <w:trPr>
          <w:cantSplit/>
          <w:trHeight w:val="20"/>
        </w:trPr>
        <w:tc>
          <w:tcPr>
            <w:tcW w:w="993" w:type="dxa"/>
            <w:vMerge w:val="restart"/>
            <w:textDirection w:val="btLr"/>
            <w:vAlign w:val="center"/>
          </w:tcPr>
          <w:p w14:paraId="69BF4904"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6A611357" w14:textId="77777777" w:rsidR="00124A26" w:rsidRPr="00AC3044" w:rsidRDefault="00124A26" w:rsidP="002D3EBF">
            <w:pPr>
              <w:ind w:firstLine="0"/>
              <w:rPr>
                <w:rFonts w:eastAsia="SimSun"/>
              </w:rPr>
            </w:pPr>
            <w:r w:rsidRPr="00AC3044">
              <w:rPr>
                <w:rFonts w:eastAsia="SimSun"/>
              </w:rPr>
              <w:t>АТГ (кроличий)</w:t>
            </w:r>
          </w:p>
        </w:tc>
        <w:tc>
          <w:tcPr>
            <w:tcW w:w="1417" w:type="dxa"/>
            <w:vAlign w:val="center"/>
          </w:tcPr>
          <w:p w14:paraId="292FD83C" w14:textId="77777777" w:rsidR="00124A26" w:rsidRPr="00AC3044" w:rsidRDefault="00124A26" w:rsidP="002D3EBF">
            <w:pPr>
              <w:ind w:firstLine="0"/>
              <w:rPr>
                <w:rFonts w:eastAsia="SimSun"/>
              </w:rPr>
            </w:pPr>
            <w:r w:rsidRPr="00AC3044">
              <w:rPr>
                <w:rFonts w:eastAsia="SimSun"/>
              </w:rPr>
              <w:t>2,5 мг/кг</w:t>
            </w:r>
          </w:p>
        </w:tc>
        <w:tc>
          <w:tcPr>
            <w:tcW w:w="1559" w:type="dxa"/>
            <w:vAlign w:val="center"/>
          </w:tcPr>
          <w:p w14:paraId="2B87314B" w14:textId="77777777" w:rsidR="00124A26" w:rsidRPr="00AC3044" w:rsidRDefault="00124A26" w:rsidP="002D3EBF">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7C7AC643" w14:textId="77777777" w:rsidR="00124A26" w:rsidRPr="00AC3044" w:rsidRDefault="00124A26" w:rsidP="002D3EBF">
            <w:pPr>
              <w:ind w:firstLine="0"/>
              <w:rPr>
                <w:rFonts w:eastAsia="SimSun"/>
              </w:rPr>
            </w:pPr>
            <w:r w:rsidRPr="00AC3044">
              <w:rPr>
                <w:rFonts w:eastAsia="SimSun"/>
              </w:rPr>
              <w:t>С –3 по –2 (-1) день</w:t>
            </w:r>
          </w:p>
        </w:tc>
        <w:tc>
          <w:tcPr>
            <w:tcW w:w="2268" w:type="dxa"/>
            <w:vAlign w:val="center"/>
          </w:tcPr>
          <w:p w14:paraId="0D14E524" w14:textId="77777777" w:rsidR="00124A26" w:rsidRPr="00AC3044" w:rsidRDefault="00124A26"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124A26" w:rsidRPr="00AC3044" w14:paraId="40846074" w14:textId="77777777" w:rsidTr="002D3EBF">
        <w:trPr>
          <w:cantSplit/>
          <w:trHeight w:val="20"/>
        </w:trPr>
        <w:tc>
          <w:tcPr>
            <w:tcW w:w="993" w:type="dxa"/>
            <w:vMerge/>
            <w:textDirection w:val="btLr"/>
            <w:vAlign w:val="center"/>
          </w:tcPr>
          <w:p w14:paraId="2C422F55" w14:textId="77777777" w:rsidR="00124A26" w:rsidRPr="00AC3044" w:rsidRDefault="00124A26" w:rsidP="002D3EBF">
            <w:pPr>
              <w:ind w:firstLine="0"/>
              <w:rPr>
                <w:rFonts w:eastAsia="SimSun"/>
              </w:rPr>
            </w:pPr>
          </w:p>
        </w:tc>
        <w:tc>
          <w:tcPr>
            <w:tcW w:w="1843" w:type="dxa"/>
            <w:vAlign w:val="center"/>
          </w:tcPr>
          <w:p w14:paraId="021E89F4"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689F0059"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36DD44B4"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61A18D39" w14:textId="77777777" w:rsidR="00124A26" w:rsidRPr="00AC3044" w:rsidRDefault="00124A26"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0DB3A9C3"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5C59EAEC" w14:textId="77777777" w:rsidTr="002D3EBF">
        <w:trPr>
          <w:cantSplit/>
          <w:trHeight w:val="20"/>
        </w:trPr>
        <w:tc>
          <w:tcPr>
            <w:tcW w:w="993" w:type="dxa"/>
            <w:vMerge/>
            <w:vAlign w:val="center"/>
          </w:tcPr>
          <w:p w14:paraId="317507FA" w14:textId="77777777" w:rsidR="00124A26" w:rsidRPr="00AC3044" w:rsidRDefault="00124A26" w:rsidP="002D3EBF">
            <w:pPr>
              <w:ind w:firstLine="0"/>
              <w:rPr>
                <w:rFonts w:eastAsia="SimSun"/>
              </w:rPr>
            </w:pPr>
          </w:p>
        </w:tc>
        <w:tc>
          <w:tcPr>
            <w:tcW w:w="1843" w:type="dxa"/>
            <w:vMerge w:val="restart"/>
            <w:vAlign w:val="center"/>
          </w:tcPr>
          <w:p w14:paraId="71BFC062" w14:textId="77777777" w:rsidR="00124A26" w:rsidRPr="00AC3044" w:rsidRDefault="00124A26" w:rsidP="002D3EBF">
            <w:pPr>
              <w:ind w:firstLine="0"/>
              <w:rPr>
                <w:rFonts w:eastAsia="SimSun"/>
              </w:rPr>
            </w:pPr>
            <w:r w:rsidRPr="00AC3044">
              <w:rPr>
                <w:rFonts w:eastAsia="SimSun"/>
              </w:rPr>
              <w:t>Метотрексат</w:t>
            </w:r>
          </w:p>
        </w:tc>
        <w:tc>
          <w:tcPr>
            <w:tcW w:w="1417" w:type="dxa"/>
            <w:vAlign w:val="center"/>
          </w:tcPr>
          <w:p w14:paraId="64446324" w14:textId="77777777" w:rsidR="00124A26" w:rsidRPr="00AC3044" w:rsidRDefault="00124A26" w:rsidP="002D3EBF">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2E9C3984"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3A5743D6"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40D23C23" w14:textId="77777777" w:rsidR="00124A26" w:rsidRPr="00AC3044" w:rsidRDefault="00124A26" w:rsidP="002D3EBF">
            <w:pPr>
              <w:ind w:firstLine="0"/>
              <w:rPr>
                <w:rFonts w:eastAsia="SimSun"/>
              </w:rPr>
            </w:pPr>
            <w:r w:rsidRPr="00AC3044">
              <w:rPr>
                <w:rFonts w:eastAsia="SimSun"/>
              </w:rPr>
              <w:t>В/в, в 20 мл физ. р-ра</w:t>
            </w:r>
          </w:p>
        </w:tc>
      </w:tr>
      <w:tr w:rsidR="00124A26" w:rsidRPr="00AC3044" w14:paraId="0D717597" w14:textId="77777777" w:rsidTr="002D3EBF">
        <w:trPr>
          <w:cantSplit/>
          <w:trHeight w:val="464"/>
        </w:trPr>
        <w:tc>
          <w:tcPr>
            <w:tcW w:w="993" w:type="dxa"/>
            <w:vMerge/>
            <w:vAlign w:val="center"/>
          </w:tcPr>
          <w:p w14:paraId="00964245" w14:textId="77777777" w:rsidR="00124A26" w:rsidRPr="00AC3044" w:rsidRDefault="00124A26" w:rsidP="002D3EBF">
            <w:pPr>
              <w:ind w:firstLine="0"/>
              <w:rPr>
                <w:rFonts w:eastAsia="SimSun"/>
              </w:rPr>
            </w:pPr>
          </w:p>
        </w:tc>
        <w:tc>
          <w:tcPr>
            <w:tcW w:w="1843" w:type="dxa"/>
            <w:vMerge/>
            <w:vAlign w:val="center"/>
          </w:tcPr>
          <w:p w14:paraId="1F78FF13" w14:textId="77777777" w:rsidR="00124A26" w:rsidRPr="00AC3044" w:rsidRDefault="00124A26" w:rsidP="002D3EBF">
            <w:pPr>
              <w:ind w:firstLine="0"/>
              <w:rPr>
                <w:rFonts w:eastAsia="SimSun"/>
              </w:rPr>
            </w:pPr>
          </w:p>
        </w:tc>
        <w:tc>
          <w:tcPr>
            <w:tcW w:w="1417" w:type="dxa"/>
            <w:vAlign w:val="center"/>
          </w:tcPr>
          <w:p w14:paraId="7FDE439B" w14:textId="77777777" w:rsidR="00124A26" w:rsidRPr="00AC3044" w:rsidRDefault="00124A26" w:rsidP="002D3EBF">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0CD4967F"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529E47B3" w14:textId="77777777" w:rsidR="00124A26" w:rsidRPr="00AC3044" w:rsidRDefault="00124A26" w:rsidP="002D3EBF">
            <w:pPr>
              <w:ind w:firstLine="0"/>
              <w:rPr>
                <w:rFonts w:eastAsia="SimSun"/>
              </w:rPr>
            </w:pPr>
            <w:r w:rsidRPr="00AC3044">
              <w:rPr>
                <w:rFonts w:eastAsia="SimSun"/>
              </w:rPr>
              <w:t>+3, +6, +11 день</w:t>
            </w:r>
          </w:p>
        </w:tc>
        <w:tc>
          <w:tcPr>
            <w:tcW w:w="2268" w:type="dxa"/>
            <w:vAlign w:val="center"/>
          </w:tcPr>
          <w:p w14:paraId="1D317565"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717ED7B6" w14:textId="77777777" w:rsidTr="002D3EBF">
        <w:trPr>
          <w:cantSplit/>
          <w:trHeight w:val="464"/>
        </w:trPr>
        <w:tc>
          <w:tcPr>
            <w:tcW w:w="993" w:type="dxa"/>
            <w:vMerge/>
            <w:vAlign w:val="center"/>
          </w:tcPr>
          <w:p w14:paraId="54B8E9C9" w14:textId="77777777" w:rsidR="00124A26" w:rsidRPr="00AC3044" w:rsidRDefault="00124A26" w:rsidP="002D3EBF">
            <w:pPr>
              <w:ind w:firstLine="0"/>
              <w:rPr>
                <w:rFonts w:eastAsia="SimSun"/>
              </w:rPr>
            </w:pPr>
          </w:p>
        </w:tc>
        <w:tc>
          <w:tcPr>
            <w:tcW w:w="1843" w:type="dxa"/>
            <w:vMerge w:val="restart"/>
            <w:vAlign w:val="center"/>
          </w:tcPr>
          <w:p w14:paraId="54EDAC3E" w14:textId="77777777" w:rsidR="00124A26" w:rsidRPr="00AC3044" w:rsidRDefault="00124A26"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3CF5B9C3" w14:textId="77777777" w:rsidR="00124A26" w:rsidRPr="00AC3044" w:rsidRDefault="00124A26" w:rsidP="002D3EBF">
            <w:pPr>
              <w:ind w:firstLine="0"/>
              <w:rPr>
                <w:rFonts w:eastAsia="SimSun"/>
              </w:rPr>
            </w:pPr>
            <w:r w:rsidRPr="00AC3044">
              <w:rPr>
                <w:rFonts w:eastAsia="SimSun"/>
              </w:rPr>
              <w:t>2000 мг</w:t>
            </w:r>
          </w:p>
        </w:tc>
        <w:tc>
          <w:tcPr>
            <w:tcW w:w="1559" w:type="dxa"/>
            <w:vAlign w:val="center"/>
          </w:tcPr>
          <w:p w14:paraId="39E4559E"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07B557D5" w14:textId="77777777" w:rsidR="00124A26" w:rsidRPr="00AC3044" w:rsidRDefault="00124A26" w:rsidP="002D3EBF">
            <w:pPr>
              <w:ind w:firstLine="0"/>
              <w:rPr>
                <w:rFonts w:eastAsia="SimSun"/>
              </w:rPr>
            </w:pPr>
            <w:r w:rsidRPr="00AC3044">
              <w:rPr>
                <w:rFonts w:eastAsia="SimSun"/>
              </w:rPr>
              <w:t>С +1 по +14 день</w:t>
            </w:r>
          </w:p>
        </w:tc>
        <w:tc>
          <w:tcPr>
            <w:tcW w:w="2268" w:type="dxa"/>
            <w:vAlign w:val="center"/>
          </w:tcPr>
          <w:p w14:paraId="52F73A2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4 приема.</w:t>
            </w:r>
          </w:p>
        </w:tc>
      </w:tr>
      <w:tr w:rsidR="00124A26" w:rsidRPr="00AC3044" w14:paraId="0053C942" w14:textId="77777777" w:rsidTr="002D3EBF">
        <w:trPr>
          <w:cantSplit/>
          <w:trHeight w:val="464"/>
        </w:trPr>
        <w:tc>
          <w:tcPr>
            <w:tcW w:w="993" w:type="dxa"/>
            <w:vMerge/>
            <w:vAlign w:val="center"/>
          </w:tcPr>
          <w:p w14:paraId="2A265063" w14:textId="77777777" w:rsidR="00124A26" w:rsidRPr="00AC3044" w:rsidRDefault="00124A26" w:rsidP="002D3EBF">
            <w:pPr>
              <w:ind w:firstLine="0"/>
              <w:rPr>
                <w:rFonts w:eastAsia="SimSun"/>
              </w:rPr>
            </w:pPr>
          </w:p>
        </w:tc>
        <w:tc>
          <w:tcPr>
            <w:tcW w:w="1843" w:type="dxa"/>
            <w:vMerge/>
            <w:vAlign w:val="center"/>
          </w:tcPr>
          <w:p w14:paraId="1AE6B5C4" w14:textId="77777777" w:rsidR="00124A26" w:rsidRPr="00AC3044" w:rsidRDefault="00124A26" w:rsidP="002D3EBF">
            <w:pPr>
              <w:ind w:firstLine="0"/>
              <w:rPr>
                <w:rFonts w:eastAsia="SimSun"/>
              </w:rPr>
            </w:pPr>
          </w:p>
        </w:tc>
        <w:tc>
          <w:tcPr>
            <w:tcW w:w="1417" w:type="dxa"/>
            <w:vAlign w:val="center"/>
          </w:tcPr>
          <w:p w14:paraId="1FD7E4D7" w14:textId="77777777" w:rsidR="00124A26" w:rsidRPr="00AC3044" w:rsidRDefault="00124A26" w:rsidP="002D3EBF">
            <w:pPr>
              <w:ind w:firstLine="0"/>
              <w:rPr>
                <w:rFonts w:eastAsia="SimSun"/>
              </w:rPr>
            </w:pPr>
            <w:r w:rsidRPr="00AC3044">
              <w:rPr>
                <w:rFonts w:eastAsia="SimSun"/>
              </w:rPr>
              <w:t>1000 мг</w:t>
            </w:r>
          </w:p>
        </w:tc>
        <w:tc>
          <w:tcPr>
            <w:tcW w:w="1559" w:type="dxa"/>
            <w:vAlign w:val="center"/>
          </w:tcPr>
          <w:p w14:paraId="3872CE45"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275FEF74" w14:textId="77777777" w:rsidR="00124A26" w:rsidRPr="00AC3044" w:rsidRDefault="00124A26" w:rsidP="002D3EBF">
            <w:pPr>
              <w:ind w:firstLine="0"/>
              <w:rPr>
                <w:rFonts w:eastAsia="SimSun"/>
              </w:rPr>
            </w:pPr>
            <w:r w:rsidRPr="00AC3044">
              <w:rPr>
                <w:rFonts w:eastAsia="SimSun"/>
              </w:rPr>
              <w:t>С +15 по +90 день</w:t>
            </w:r>
          </w:p>
        </w:tc>
        <w:tc>
          <w:tcPr>
            <w:tcW w:w="2268" w:type="dxa"/>
            <w:vAlign w:val="center"/>
          </w:tcPr>
          <w:p w14:paraId="26720C6F"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4 приема.</w:t>
            </w:r>
          </w:p>
        </w:tc>
      </w:tr>
    </w:tbl>
    <w:p w14:paraId="295C8EAB" w14:textId="77777777" w:rsidR="00124A26" w:rsidRDefault="00124A26" w:rsidP="00124A26">
      <w:pPr>
        <w:rPr>
          <w:rFonts w:eastAsia="SimSun"/>
        </w:rPr>
      </w:pPr>
      <w:bookmarkStart w:id="208" w:name="_Toc44401165"/>
    </w:p>
    <w:p w14:paraId="5ED9F79C"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20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124A26" w:rsidRPr="00AC3044" w14:paraId="46FE5327" w14:textId="77777777" w:rsidTr="002D3EBF">
        <w:trPr>
          <w:cantSplit/>
          <w:trHeight w:val="20"/>
          <w:tblHeader/>
        </w:trPr>
        <w:tc>
          <w:tcPr>
            <w:tcW w:w="993" w:type="dxa"/>
          </w:tcPr>
          <w:p w14:paraId="6AFCFA74" w14:textId="77777777" w:rsidR="00124A26" w:rsidRPr="00470D3D" w:rsidRDefault="00124A26" w:rsidP="002D3EBF">
            <w:pPr>
              <w:ind w:firstLine="0"/>
              <w:rPr>
                <w:rFonts w:eastAsia="SimSun"/>
              </w:rPr>
            </w:pPr>
          </w:p>
          <w:p w14:paraId="06212BBB" w14:textId="77777777" w:rsidR="00124A26" w:rsidRPr="00470D3D" w:rsidRDefault="00124A26" w:rsidP="002D3EBF">
            <w:pPr>
              <w:ind w:firstLine="0"/>
              <w:rPr>
                <w:rFonts w:eastAsia="SimSun"/>
              </w:rPr>
            </w:pPr>
          </w:p>
        </w:tc>
        <w:tc>
          <w:tcPr>
            <w:tcW w:w="1843" w:type="dxa"/>
            <w:vAlign w:val="center"/>
          </w:tcPr>
          <w:p w14:paraId="41975483"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65920C8A"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2EF7FA01" w14:textId="77777777" w:rsidR="00124A26" w:rsidRPr="00AC3044" w:rsidRDefault="00124A26" w:rsidP="002D3EBF">
            <w:pPr>
              <w:ind w:firstLine="0"/>
              <w:rPr>
                <w:rFonts w:eastAsia="SimSun"/>
              </w:rPr>
            </w:pPr>
            <w:r w:rsidRPr="00AC3044">
              <w:rPr>
                <w:rFonts w:eastAsia="SimSun"/>
              </w:rPr>
              <w:t>Курсовая доза</w:t>
            </w:r>
          </w:p>
        </w:tc>
        <w:tc>
          <w:tcPr>
            <w:tcW w:w="1560" w:type="dxa"/>
            <w:vAlign w:val="center"/>
          </w:tcPr>
          <w:p w14:paraId="7A3EB31B"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269FC3B"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18950BB2" w14:textId="77777777" w:rsidTr="002D3EBF">
        <w:trPr>
          <w:cantSplit/>
          <w:trHeight w:val="20"/>
        </w:trPr>
        <w:tc>
          <w:tcPr>
            <w:tcW w:w="993" w:type="dxa"/>
            <w:vMerge w:val="restart"/>
            <w:textDirection w:val="btLr"/>
            <w:vAlign w:val="center"/>
          </w:tcPr>
          <w:p w14:paraId="25C8D257"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243A1EE9"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64C0992C"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4BC12698" w14:textId="77777777" w:rsidR="00124A26" w:rsidRPr="00AC3044" w:rsidRDefault="00124A26" w:rsidP="002D3EBF">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4BF2677D" w14:textId="77777777" w:rsidR="00124A26" w:rsidRPr="00AC3044" w:rsidRDefault="00124A26" w:rsidP="002D3EBF">
            <w:pPr>
              <w:ind w:firstLine="0"/>
              <w:rPr>
                <w:rFonts w:eastAsia="SimSun"/>
              </w:rPr>
            </w:pPr>
            <w:r w:rsidRPr="00AC3044">
              <w:rPr>
                <w:rFonts w:eastAsia="SimSun"/>
              </w:rPr>
              <w:t>С –6 по –2 день</w:t>
            </w:r>
          </w:p>
        </w:tc>
        <w:tc>
          <w:tcPr>
            <w:tcW w:w="2268" w:type="dxa"/>
            <w:vAlign w:val="center"/>
          </w:tcPr>
          <w:p w14:paraId="2D79112F"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79CCAFB" w14:textId="77777777" w:rsidTr="002D3EBF">
        <w:trPr>
          <w:cantSplit/>
          <w:trHeight w:val="1337"/>
        </w:trPr>
        <w:tc>
          <w:tcPr>
            <w:tcW w:w="993" w:type="dxa"/>
            <w:vMerge/>
            <w:textDirection w:val="btLr"/>
            <w:vAlign w:val="center"/>
          </w:tcPr>
          <w:p w14:paraId="28EE7A6A" w14:textId="77777777" w:rsidR="00124A26" w:rsidRPr="00AC3044" w:rsidRDefault="00124A26" w:rsidP="002D3EBF">
            <w:pPr>
              <w:ind w:firstLine="0"/>
              <w:rPr>
                <w:rFonts w:eastAsia="SimSun"/>
              </w:rPr>
            </w:pPr>
          </w:p>
        </w:tc>
        <w:tc>
          <w:tcPr>
            <w:tcW w:w="1843" w:type="dxa"/>
            <w:vAlign w:val="center"/>
          </w:tcPr>
          <w:p w14:paraId="5FDB0AAC"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71356457" w14:textId="77777777" w:rsidR="00124A26" w:rsidRPr="00AC3044" w:rsidRDefault="00124A26" w:rsidP="002D3EBF">
            <w:pPr>
              <w:ind w:firstLine="0"/>
              <w:rPr>
                <w:rFonts w:eastAsia="SimSun"/>
              </w:rPr>
            </w:pPr>
            <w:r w:rsidRPr="00AC3044">
              <w:rPr>
                <w:rFonts w:eastAsia="SimSun"/>
              </w:rPr>
              <w:t>4 мг/кг</w:t>
            </w:r>
          </w:p>
        </w:tc>
        <w:tc>
          <w:tcPr>
            <w:tcW w:w="1559" w:type="dxa"/>
            <w:vAlign w:val="center"/>
          </w:tcPr>
          <w:p w14:paraId="2857411D" w14:textId="77777777" w:rsidR="00124A26" w:rsidRPr="00AC3044" w:rsidRDefault="00124A26" w:rsidP="002D3EBF">
            <w:pPr>
              <w:ind w:firstLine="0"/>
              <w:rPr>
                <w:rFonts w:eastAsia="SimSun"/>
              </w:rPr>
            </w:pPr>
            <w:r w:rsidRPr="00AC3044">
              <w:rPr>
                <w:rFonts w:eastAsia="SimSun"/>
              </w:rPr>
              <w:t>8 мг/кг</w:t>
            </w:r>
          </w:p>
        </w:tc>
        <w:tc>
          <w:tcPr>
            <w:tcW w:w="1560" w:type="dxa"/>
            <w:vAlign w:val="center"/>
          </w:tcPr>
          <w:p w14:paraId="3669B167" w14:textId="77777777" w:rsidR="00124A26" w:rsidRPr="00AC3044" w:rsidRDefault="00124A26" w:rsidP="002D3EBF">
            <w:pPr>
              <w:ind w:firstLine="0"/>
              <w:rPr>
                <w:rFonts w:eastAsia="SimSun"/>
              </w:rPr>
            </w:pPr>
            <w:r w:rsidRPr="00AC3044">
              <w:rPr>
                <w:rFonts w:eastAsia="SimSun"/>
              </w:rPr>
              <w:t>–5, –4 дни</w:t>
            </w:r>
          </w:p>
        </w:tc>
        <w:tc>
          <w:tcPr>
            <w:tcW w:w="2268" w:type="dxa"/>
            <w:vAlign w:val="center"/>
          </w:tcPr>
          <w:p w14:paraId="0FC79B4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5C9A1863" w14:textId="77777777" w:rsidTr="002D3EBF">
        <w:trPr>
          <w:cantSplit/>
          <w:trHeight w:val="20"/>
        </w:trPr>
        <w:tc>
          <w:tcPr>
            <w:tcW w:w="993" w:type="dxa"/>
            <w:vMerge w:val="restart"/>
            <w:textDirection w:val="btLr"/>
            <w:vAlign w:val="center"/>
          </w:tcPr>
          <w:p w14:paraId="5523F75E"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5FD5B879"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2512E64E"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611A0AD6" w14:textId="77777777" w:rsidR="00124A26" w:rsidRPr="00AC3044" w:rsidRDefault="00124A26" w:rsidP="002D3EBF">
            <w:pPr>
              <w:ind w:firstLine="0"/>
              <w:rPr>
                <w:rFonts w:eastAsia="SimSun"/>
              </w:rPr>
            </w:pPr>
            <w:r w:rsidRPr="00AC3044">
              <w:rPr>
                <w:rFonts w:eastAsia="SimSun"/>
              </w:rPr>
              <w:t>100 мг/кг</w:t>
            </w:r>
          </w:p>
        </w:tc>
        <w:tc>
          <w:tcPr>
            <w:tcW w:w="1560" w:type="dxa"/>
            <w:vAlign w:val="center"/>
          </w:tcPr>
          <w:p w14:paraId="3F1E9F0A"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14C820AC" w14:textId="77777777" w:rsidR="00124A26" w:rsidRPr="00AC3044" w:rsidRDefault="00124A26" w:rsidP="002D3EBF">
            <w:pPr>
              <w:ind w:firstLine="0"/>
              <w:rPr>
                <w:rFonts w:eastAsia="SimSun"/>
              </w:rPr>
            </w:pPr>
            <w:r w:rsidRPr="00AC3044">
              <w:rPr>
                <w:rFonts w:eastAsia="SimSun"/>
              </w:rPr>
              <w:t xml:space="preserve">В/в, в течение 2 ч  </w:t>
            </w:r>
          </w:p>
        </w:tc>
      </w:tr>
      <w:tr w:rsidR="00124A26" w:rsidRPr="00AC3044" w14:paraId="3CA01938" w14:textId="77777777" w:rsidTr="002D3EBF">
        <w:trPr>
          <w:cantSplit/>
          <w:trHeight w:val="20"/>
        </w:trPr>
        <w:tc>
          <w:tcPr>
            <w:tcW w:w="993" w:type="dxa"/>
            <w:vMerge/>
            <w:textDirection w:val="btLr"/>
          </w:tcPr>
          <w:p w14:paraId="1EA666C2" w14:textId="77777777" w:rsidR="00124A26" w:rsidRPr="00AC3044" w:rsidRDefault="00124A26" w:rsidP="002D3EBF">
            <w:pPr>
              <w:ind w:firstLine="0"/>
              <w:rPr>
                <w:rFonts w:eastAsia="SimSun"/>
              </w:rPr>
            </w:pPr>
          </w:p>
        </w:tc>
        <w:tc>
          <w:tcPr>
            <w:tcW w:w="1843" w:type="dxa"/>
            <w:vAlign w:val="center"/>
          </w:tcPr>
          <w:p w14:paraId="70C0DD51"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31F75926"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7923CFDB"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6DEA0894" w14:textId="77777777" w:rsidR="00124A26" w:rsidRPr="00AC3044" w:rsidRDefault="00124A26"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46581811"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1E6AA4A8" w14:textId="77777777" w:rsidTr="002D3EBF">
        <w:trPr>
          <w:cantSplit/>
          <w:trHeight w:val="464"/>
        </w:trPr>
        <w:tc>
          <w:tcPr>
            <w:tcW w:w="993" w:type="dxa"/>
            <w:vMerge/>
          </w:tcPr>
          <w:p w14:paraId="64F45966" w14:textId="77777777" w:rsidR="00124A26" w:rsidRPr="00AC3044" w:rsidRDefault="00124A26" w:rsidP="002D3EBF">
            <w:pPr>
              <w:ind w:firstLine="0"/>
              <w:rPr>
                <w:rFonts w:eastAsia="SimSun"/>
              </w:rPr>
            </w:pPr>
          </w:p>
        </w:tc>
        <w:tc>
          <w:tcPr>
            <w:tcW w:w="1843" w:type="dxa"/>
            <w:vAlign w:val="center"/>
          </w:tcPr>
          <w:p w14:paraId="0D169904"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36F8E4B4" w14:textId="77777777" w:rsidR="00124A26" w:rsidRPr="00AC3044" w:rsidRDefault="00124A26" w:rsidP="002D3EBF">
            <w:pPr>
              <w:ind w:firstLine="0"/>
              <w:rPr>
                <w:rFonts w:eastAsia="SimSun"/>
              </w:rPr>
            </w:pPr>
            <w:r w:rsidRPr="00AC3044">
              <w:rPr>
                <w:rFonts w:eastAsia="SimSun"/>
              </w:rPr>
              <w:t>30 мг/кг</w:t>
            </w:r>
          </w:p>
        </w:tc>
        <w:tc>
          <w:tcPr>
            <w:tcW w:w="1559" w:type="dxa"/>
            <w:vAlign w:val="center"/>
          </w:tcPr>
          <w:p w14:paraId="056A945A"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64C9F4B2" w14:textId="77777777" w:rsidR="00124A26" w:rsidRPr="00AC3044" w:rsidRDefault="00124A26" w:rsidP="002D3EBF">
            <w:pPr>
              <w:ind w:firstLine="0"/>
              <w:rPr>
                <w:rFonts w:eastAsia="SimSun"/>
              </w:rPr>
            </w:pPr>
            <w:r w:rsidRPr="00AC3044">
              <w:rPr>
                <w:rFonts w:eastAsia="SimSun"/>
              </w:rPr>
              <w:t>С +5 по +30 день</w:t>
            </w:r>
          </w:p>
        </w:tc>
        <w:tc>
          <w:tcPr>
            <w:tcW w:w="2268" w:type="dxa"/>
            <w:vAlign w:val="center"/>
          </w:tcPr>
          <w:p w14:paraId="32BD2CC1"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bl>
    <w:p w14:paraId="7C3B91E0" w14:textId="77777777" w:rsidR="00124A26" w:rsidRDefault="00124A26" w:rsidP="00124A26">
      <w:pPr>
        <w:rPr>
          <w:rFonts w:eastAsia="SimSun"/>
        </w:rPr>
      </w:pPr>
      <w:bookmarkStart w:id="209" w:name="_Toc44401166"/>
    </w:p>
    <w:p w14:paraId="14583E35"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20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124A26" w:rsidRPr="00AC3044" w14:paraId="3D581B3E" w14:textId="77777777" w:rsidTr="002D3EBF">
        <w:trPr>
          <w:cantSplit/>
          <w:trHeight w:val="20"/>
          <w:tblHeader/>
        </w:trPr>
        <w:tc>
          <w:tcPr>
            <w:tcW w:w="993" w:type="dxa"/>
            <w:vAlign w:val="center"/>
          </w:tcPr>
          <w:p w14:paraId="1857263D" w14:textId="77777777" w:rsidR="00124A26" w:rsidRPr="00AC3044" w:rsidRDefault="00124A26" w:rsidP="002D3EBF">
            <w:pPr>
              <w:ind w:firstLine="0"/>
              <w:rPr>
                <w:rFonts w:eastAsia="SimSun"/>
              </w:rPr>
            </w:pPr>
          </w:p>
        </w:tc>
        <w:tc>
          <w:tcPr>
            <w:tcW w:w="1843" w:type="dxa"/>
            <w:vAlign w:val="center"/>
          </w:tcPr>
          <w:p w14:paraId="6262A15D"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7CD55741"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1F815D17"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40DCF43A" w14:textId="77777777" w:rsidR="00124A26" w:rsidRPr="00AC3044" w:rsidRDefault="00124A26" w:rsidP="002D3EBF">
            <w:pPr>
              <w:ind w:firstLine="0"/>
              <w:rPr>
                <w:rFonts w:eastAsia="SimSun"/>
              </w:rPr>
            </w:pPr>
            <w:r w:rsidRPr="00AC3044">
              <w:rPr>
                <w:rFonts w:eastAsia="SimSun"/>
              </w:rPr>
              <w:t>Дни введения</w:t>
            </w:r>
          </w:p>
        </w:tc>
        <w:tc>
          <w:tcPr>
            <w:tcW w:w="2269" w:type="dxa"/>
            <w:vAlign w:val="center"/>
          </w:tcPr>
          <w:p w14:paraId="779229BC"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89D8CEF" w14:textId="77777777" w:rsidTr="002D3EBF">
        <w:trPr>
          <w:cantSplit/>
          <w:trHeight w:val="20"/>
        </w:trPr>
        <w:tc>
          <w:tcPr>
            <w:tcW w:w="993" w:type="dxa"/>
            <w:vMerge w:val="restart"/>
            <w:textDirection w:val="btLr"/>
            <w:vAlign w:val="center"/>
          </w:tcPr>
          <w:p w14:paraId="7819DC6E"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132A7009"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5E18B759"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753EC65E"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044CF9B7" w14:textId="77777777" w:rsidR="00124A26" w:rsidRPr="00AC3044" w:rsidRDefault="00124A26" w:rsidP="002D3EBF">
            <w:pPr>
              <w:ind w:firstLine="0"/>
              <w:rPr>
                <w:rFonts w:eastAsia="SimSun"/>
              </w:rPr>
            </w:pPr>
            <w:r w:rsidRPr="00AC3044">
              <w:rPr>
                <w:rFonts w:eastAsia="SimSun"/>
              </w:rPr>
              <w:t>С -7 дня по -2 день</w:t>
            </w:r>
          </w:p>
        </w:tc>
        <w:tc>
          <w:tcPr>
            <w:tcW w:w="2269" w:type="dxa"/>
            <w:vAlign w:val="center"/>
          </w:tcPr>
          <w:p w14:paraId="181494CF"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1600DA6" w14:textId="77777777" w:rsidTr="002D3EBF">
        <w:trPr>
          <w:cantSplit/>
          <w:trHeight w:val="294"/>
        </w:trPr>
        <w:tc>
          <w:tcPr>
            <w:tcW w:w="993" w:type="dxa"/>
            <w:vMerge/>
            <w:vAlign w:val="center"/>
          </w:tcPr>
          <w:p w14:paraId="7F348E74" w14:textId="77777777" w:rsidR="00124A26" w:rsidRPr="00AC3044" w:rsidRDefault="00124A26" w:rsidP="002D3EBF">
            <w:pPr>
              <w:ind w:firstLine="0"/>
              <w:rPr>
                <w:rFonts w:eastAsia="SimSun"/>
              </w:rPr>
            </w:pPr>
          </w:p>
        </w:tc>
        <w:tc>
          <w:tcPr>
            <w:tcW w:w="1843" w:type="dxa"/>
            <w:vAlign w:val="center"/>
          </w:tcPr>
          <w:p w14:paraId="1E49EBFB"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14EECF22"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288D01C0" w14:textId="77777777" w:rsidR="00124A26" w:rsidRPr="00AC3044" w:rsidRDefault="00124A26" w:rsidP="002D3EBF">
            <w:pPr>
              <w:ind w:firstLine="0"/>
              <w:rPr>
                <w:rFonts w:eastAsia="SimSun"/>
              </w:rPr>
            </w:pPr>
            <w:r w:rsidRPr="00AC3044">
              <w:rPr>
                <w:rFonts w:eastAsia="SimSun"/>
              </w:rPr>
              <w:t xml:space="preserve">8 мг/кг </w:t>
            </w:r>
          </w:p>
        </w:tc>
        <w:tc>
          <w:tcPr>
            <w:tcW w:w="1559" w:type="dxa"/>
            <w:vAlign w:val="center"/>
          </w:tcPr>
          <w:p w14:paraId="4488F7A5" w14:textId="77777777" w:rsidR="00124A26" w:rsidRPr="00AC3044" w:rsidRDefault="00124A26" w:rsidP="002D3EBF">
            <w:pPr>
              <w:ind w:firstLine="0"/>
              <w:rPr>
                <w:rFonts w:eastAsia="SimSun"/>
              </w:rPr>
            </w:pPr>
            <w:r w:rsidRPr="00AC3044">
              <w:rPr>
                <w:rFonts w:eastAsia="SimSun"/>
              </w:rPr>
              <w:t>С -4 дня по -3 день</w:t>
            </w:r>
          </w:p>
        </w:tc>
        <w:tc>
          <w:tcPr>
            <w:tcW w:w="2269" w:type="dxa"/>
            <w:vAlign w:val="center"/>
          </w:tcPr>
          <w:p w14:paraId="55914710"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5817755" w14:textId="77777777" w:rsidTr="002D3EBF">
        <w:trPr>
          <w:cantSplit/>
          <w:trHeight w:val="1054"/>
        </w:trPr>
        <w:tc>
          <w:tcPr>
            <w:tcW w:w="993" w:type="dxa"/>
            <w:textDirection w:val="btLr"/>
            <w:vAlign w:val="center"/>
          </w:tcPr>
          <w:p w14:paraId="1CF8752B"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02B3C0A0"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44F170F9"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7D87D8CC"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5F9500DE" w14:textId="77777777" w:rsidR="00124A26" w:rsidRPr="00AC3044" w:rsidRDefault="00124A26" w:rsidP="002D3EBF">
            <w:pPr>
              <w:ind w:firstLine="0"/>
              <w:rPr>
                <w:rFonts w:eastAsia="SimSun"/>
              </w:rPr>
            </w:pPr>
            <w:r w:rsidRPr="00AC3044">
              <w:rPr>
                <w:rFonts w:eastAsia="SimSun"/>
              </w:rPr>
              <w:t>С +3 дня по +4 день</w:t>
            </w:r>
          </w:p>
        </w:tc>
        <w:tc>
          <w:tcPr>
            <w:tcW w:w="2269" w:type="dxa"/>
            <w:vAlign w:val="center"/>
          </w:tcPr>
          <w:p w14:paraId="724F411A" w14:textId="77777777" w:rsidR="00124A26" w:rsidRPr="00AC3044" w:rsidRDefault="00124A26" w:rsidP="002D3EBF">
            <w:pPr>
              <w:ind w:firstLine="0"/>
              <w:rPr>
                <w:rFonts w:eastAsia="SimSun"/>
              </w:rPr>
            </w:pPr>
            <w:r w:rsidRPr="00AC3044">
              <w:rPr>
                <w:rFonts w:eastAsia="SimSun"/>
              </w:rPr>
              <w:t xml:space="preserve">В/в, в течение 2 ч  </w:t>
            </w:r>
          </w:p>
        </w:tc>
      </w:tr>
    </w:tbl>
    <w:p w14:paraId="32CBDF82" w14:textId="77777777" w:rsidR="00124A26" w:rsidRDefault="00124A26" w:rsidP="00124A26">
      <w:pPr>
        <w:rPr>
          <w:rFonts w:eastAsia="SimSun"/>
        </w:rPr>
      </w:pPr>
      <w:bookmarkStart w:id="210" w:name="_Toc44401167"/>
    </w:p>
    <w:p w14:paraId="524A39B8"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21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124A26" w:rsidRPr="00AC3044" w14:paraId="0CEA13F2" w14:textId="77777777" w:rsidTr="002D3EBF">
        <w:trPr>
          <w:cantSplit/>
          <w:trHeight w:val="20"/>
          <w:tblHeader/>
        </w:trPr>
        <w:tc>
          <w:tcPr>
            <w:tcW w:w="993" w:type="dxa"/>
            <w:vAlign w:val="center"/>
          </w:tcPr>
          <w:p w14:paraId="04952A3B" w14:textId="77777777" w:rsidR="00124A26" w:rsidRPr="00470D3D" w:rsidRDefault="00124A26" w:rsidP="002D3EBF">
            <w:pPr>
              <w:ind w:firstLine="0"/>
              <w:rPr>
                <w:rFonts w:eastAsia="SimSun"/>
              </w:rPr>
            </w:pPr>
          </w:p>
        </w:tc>
        <w:tc>
          <w:tcPr>
            <w:tcW w:w="1843" w:type="dxa"/>
            <w:vAlign w:val="center"/>
          </w:tcPr>
          <w:p w14:paraId="6981B980"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30B659D0"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5EA05322" w14:textId="77777777" w:rsidR="00124A26" w:rsidRPr="00AC3044" w:rsidRDefault="00124A26" w:rsidP="002D3EBF">
            <w:pPr>
              <w:ind w:firstLine="0"/>
              <w:rPr>
                <w:rFonts w:eastAsia="SimSun"/>
              </w:rPr>
            </w:pPr>
            <w:r w:rsidRPr="00AC3044">
              <w:rPr>
                <w:rFonts w:eastAsia="SimSun"/>
              </w:rPr>
              <w:t>Курсовая доза</w:t>
            </w:r>
          </w:p>
        </w:tc>
        <w:tc>
          <w:tcPr>
            <w:tcW w:w="1560" w:type="dxa"/>
            <w:vAlign w:val="center"/>
          </w:tcPr>
          <w:p w14:paraId="47A21FA2"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31A4735A"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5EB6A7C" w14:textId="77777777" w:rsidTr="002D3EBF">
        <w:trPr>
          <w:cantSplit/>
          <w:trHeight w:val="20"/>
        </w:trPr>
        <w:tc>
          <w:tcPr>
            <w:tcW w:w="993" w:type="dxa"/>
            <w:vMerge w:val="restart"/>
            <w:textDirection w:val="btLr"/>
            <w:vAlign w:val="center"/>
          </w:tcPr>
          <w:p w14:paraId="0B0BF300"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6475F06F"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1B95BD53"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5A8CDB50"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68C674CF"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207C26DB"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3D4815A" w14:textId="77777777" w:rsidTr="002D3EBF">
        <w:trPr>
          <w:cantSplit/>
          <w:trHeight w:val="961"/>
        </w:trPr>
        <w:tc>
          <w:tcPr>
            <w:tcW w:w="993" w:type="dxa"/>
            <w:vMerge/>
            <w:vAlign w:val="center"/>
          </w:tcPr>
          <w:p w14:paraId="43610976" w14:textId="77777777" w:rsidR="00124A26" w:rsidRPr="00AC3044" w:rsidRDefault="00124A26" w:rsidP="002D3EBF">
            <w:pPr>
              <w:ind w:firstLine="0"/>
              <w:rPr>
                <w:rFonts w:eastAsia="SimSun"/>
              </w:rPr>
            </w:pPr>
          </w:p>
        </w:tc>
        <w:tc>
          <w:tcPr>
            <w:tcW w:w="1843" w:type="dxa"/>
            <w:vAlign w:val="center"/>
          </w:tcPr>
          <w:p w14:paraId="7CB4DBB7"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415DF23E"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4C230A9E" w14:textId="77777777" w:rsidR="00124A26" w:rsidRPr="00AC3044" w:rsidRDefault="00124A26" w:rsidP="002D3EBF">
            <w:pPr>
              <w:ind w:firstLine="0"/>
              <w:rPr>
                <w:rFonts w:eastAsia="SimSun"/>
              </w:rPr>
            </w:pPr>
            <w:r w:rsidRPr="00AC3044">
              <w:rPr>
                <w:rFonts w:eastAsia="SimSun"/>
              </w:rPr>
              <w:t xml:space="preserve">8 мг/кг </w:t>
            </w:r>
          </w:p>
        </w:tc>
        <w:tc>
          <w:tcPr>
            <w:tcW w:w="1560" w:type="dxa"/>
            <w:vAlign w:val="center"/>
          </w:tcPr>
          <w:p w14:paraId="775B1DEC" w14:textId="77777777" w:rsidR="00124A26" w:rsidRPr="00AC3044" w:rsidRDefault="00124A26" w:rsidP="002D3EBF">
            <w:pPr>
              <w:ind w:firstLine="0"/>
              <w:rPr>
                <w:rFonts w:eastAsia="SimSun"/>
              </w:rPr>
            </w:pPr>
            <w:r w:rsidRPr="00AC3044">
              <w:rPr>
                <w:rFonts w:eastAsia="SimSun"/>
              </w:rPr>
              <w:t>С -4 дня по -3 день</w:t>
            </w:r>
          </w:p>
        </w:tc>
        <w:tc>
          <w:tcPr>
            <w:tcW w:w="2268" w:type="dxa"/>
            <w:vAlign w:val="center"/>
          </w:tcPr>
          <w:p w14:paraId="7D97CE5B"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7DFB80C0" w14:textId="77777777" w:rsidTr="002D3EBF">
        <w:trPr>
          <w:cantSplit/>
          <w:trHeight w:val="1498"/>
        </w:trPr>
        <w:tc>
          <w:tcPr>
            <w:tcW w:w="993" w:type="dxa"/>
            <w:vMerge w:val="restart"/>
            <w:textDirection w:val="btLr"/>
            <w:vAlign w:val="center"/>
          </w:tcPr>
          <w:p w14:paraId="4A73431E"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42E2C58B"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10C131B4"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5E9C6F73" w14:textId="77777777" w:rsidR="00124A26" w:rsidRPr="00AC3044" w:rsidRDefault="00124A26" w:rsidP="002D3EBF">
            <w:pPr>
              <w:ind w:firstLine="0"/>
              <w:rPr>
                <w:rFonts w:eastAsia="SimSun"/>
              </w:rPr>
            </w:pPr>
            <w:r w:rsidRPr="00AC3044">
              <w:rPr>
                <w:rFonts w:eastAsia="SimSun"/>
              </w:rPr>
              <w:t>100 мг/кг</w:t>
            </w:r>
          </w:p>
        </w:tc>
        <w:tc>
          <w:tcPr>
            <w:tcW w:w="1560" w:type="dxa"/>
            <w:vAlign w:val="center"/>
          </w:tcPr>
          <w:p w14:paraId="326C7D4C"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070FA361" w14:textId="77777777" w:rsidR="00124A26" w:rsidRPr="00AC3044" w:rsidRDefault="00124A26" w:rsidP="002D3EBF">
            <w:pPr>
              <w:ind w:firstLine="0"/>
              <w:rPr>
                <w:rFonts w:eastAsia="SimSun"/>
              </w:rPr>
            </w:pPr>
            <w:r w:rsidRPr="00AC3044">
              <w:rPr>
                <w:rFonts w:eastAsia="SimSun"/>
              </w:rPr>
              <w:t xml:space="preserve">В/в, в течение 2 ч  </w:t>
            </w:r>
          </w:p>
        </w:tc>
      </w:tr>
      <w:tr w:rsidR="00124A26" w:rsidRPr="00AC3044" w14:paraId="65B416ED" w14:textId="77777777" w:rsidTr="002D3EBF">
        <w:trPr>
          <w:cantSplit/>
          <w:trHeight w:val="958"/>
        </w:trPr>
        <w:tc>
          <w:tcPr>
            <w:tcW w:w="993" w:type="dxa"/>
            <w:vMerge/>
            <w:textDirection w:val="btLr"/>
            <w:vAlign w:val="center"/>
          </w:tcPr>
          <w:p w14:paraId="34872EA7" w14:textId="77777777" w:rsidR="00124A26" w:rsidRPr="00AC3044" w:rsidRDefault="00124A26" w:rsidP="002D3EBF">
            <w:pPr>
              <w:ind w:firstLine="0"/>
              <w:rPr>
                <w:rFonts w:eastAsia="SimSun"/>
              </w:rPr>
            </w:pPr>
          </w:p>
        </w:tc>
        <w:tc>
          <w:tcPr>
            <w:tcW w:w="1843" w:type="dxa"/>
            <w:vAlign w:val="center"/>
          </w:tcPr>
          <w:p w14:paraId="41157B88" w14:textId="77777777" w:rsidR="00124A26" w:rsidRPr="00AC3044" w:rsidRDefault="00124A26" w:rsidP="002D3EBF">
            <w:pPr>
              <w:ind w:firstLine="0"/>
              <w:rPr>
                <w:rFonts w:eastAsia="SimSun"/>
              </w:rPr>
            </w:pPr>
            <w:r w:rsidRPr="00AC3044">
              <w:rPr>
                <w:rFonts w:eastAsia="SimSun"/>
              </w:rPr>
              <w:t xml:space="preserve">Такролимус </w:t>
            </w:r>
          </w:p>
        </w:tc>
        <w:tc>
          <w:tcPr>
            <w:tcW w:w="1417" w:type="dxa"/>
            <w:vAlign w:val="center"/>
          </w:tcPr>
          <w:p w14:paraId="7030F974"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21DECA4F"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7B03F337"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61967FDC"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0AA77358" w14:textId="77777777" w:rsidTr="002D3EBF">
        <w:trPr>
          <w:cantSplit/>
          <w:trHeight w:val="544"/>
        </w:trPr>
        <w:tc>
          <w:tcPr>
            <w:tcW w:w="993" w:type="dxa"/>
            <w:vMerge/>
            <w:textDirection w:val="btLr"/>
            <w:vAlign w:val="center"/>
          </w:tcPr>
          <w:p w14:paraId="48E0738A" w14:textId="77777777" w:rsidR="00124A26" w:rsidRPr="00AC3044" w:rsidRDefault="00124A26" w:rsidP="002D3EBF">
            <w:pPr>
              <w:ind w:firstLine="0"/>
              <w:rPr>
                <w:rFonts w:eastAsia="SimSun"/>
              </w:rPr>
            </w:pPr>
          </w:p>
        </w:tc>
        <w:tc>
          <w:tcPr>
            <w:tcW w:w="1843" w:type="dxa"/>
            <w:vAlign w:val="center"/>
          </w:tcPr>
          <w:p w14:paraId="65BD4F1F"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2A9137DF" w14:textId="77777777" w:rsidR="00124A26" w:rsidRPr="00AC3044" w:rsidRDefault="00124A26" w:rsidP="002D3EBF">
            <w:pPr>
              <w:ind w:firstLine="0"/>
              <w:rPr>
                <w:rFonts w:eastAsia="SimSun"/>
              </w:rPr>
            </w:pPr>
            <w:r w:rsidRPr="00AC3044">
              <w:rPr>
                <w:rFonts w:eastAsia="SimSun"/>
              </w:rPr>
              <w:t xml:space="preserve">30 мг/кг </w:t>
            </w:r>
          </w:p>
        </w:tc>
        <w:tc>
          <w:tcPr>
            <w:tcW w:w="1559" w:type="dxa"/>
            <w:vAlign w:val="center"/>
          </w:tcPr>
          <w:p w14:paraId="20193729"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0265EEDF"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1B89A5B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bl>
    <w:p w14:paraId="5500A5DF" w14:textId="77777777" w:rsidR="00124A26" w:rsidRPr="00C07B2E" w:rsidRDefault="00124A26" w:rsidP="00124A26">
      <w:pPr>
        <w:rPr>
          <w:rFonts w:eastAsia="SimSun"/>
        </w:rPr>
      </w:pPr>
    </w:p>
    <w:p w14:paraId="14E850FA" w14:textId="77777777" w:rsidR="00124A26" w:rsidRPr="00C07B2E" w:rsidRDefault="00124A26" w:rsidP="00124A26">
      <w:pPr>
        <w:rPr>
          <w:rFonts w:eastAsia="SimSun"/>
        </w:rPr>
      </w:pPr>
      <w:bookmarkStart w:id="211"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21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124A26" w:rsidRPr="00AC3044" w14:paraId="230BCE58" w14:textId="77777777" w:rsidTr="002D3EBF">
        <w:trPr>
          <w:cantSplit/>
          <w:trHeight w:val="20"/>
          <w:tblHeader/>
        </w:trPr>
        <w:tc>
          <w:tcPr>
            <w:tcW w:w="993" w:type="dxa"/>
            <w:vAlign w:val="center"/>
          </w:tcPr>
          <w:p w14:paraId="2F774F0D" w14:textId="77777777" w:rsidR="00124A26" w:rsidRPr="00AC3044" w:rsidRDefault="00124A26" w:rsidP="002D3EBF">
            <w:pPr>
              <w:ind w:firstLine="0"/>
              <w:rPr>
                <w:rFonts w:eastAsia="SimSun"/>
              </w:rPr>
            </w:pPr>
          </w:p>
        </w:tc>
        <w:tc>
          <w:tcPr>
            <w:tcW w:w="1843" w:type="dxa"/>
            <w:vAlign w:val="center"/>
          </w:tcPr>
          <w:p w14:paraId="0F208376"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6D600242"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17438741" w14:textId="77777777" w:rsidR="00124A26" w:rsidRPr="00AC3044" w:rsidRDefault="00124A26" w:rsidP="002D3EBF">
            <w:pPr>
              <w:ind w:firstLine="0"/>
              <w:rPr>
                <w:rFonts w:eastAsia="SimSun"/>
              </w:rPr>
            </w:pPr>
            <w:r w:rsidRPr="00AC3044">
              <w:rPr>
                <w:rFonts w:eastAsia="SimSun"/>
              </w:rPr>
              <w:t>Курсовая доза</w:t>
            </w:r>
          </w:p>
        </w:tc>
        <w:tc>
          <w:tcPr>
            <w:tcW w:w="1560" w:type="dxa"/>
            <w:vAlign w:val="center"/>
          </w:tcPr>
          <w:p w14:paraId="14A88409"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1FDE025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2C503E4D" w14:textId="77777777" w:rsidTr="002D3EBF">
        <w:trPr>
          <w:cantSplit/>
          <w:trHeight w:val="20"/>
        </w:trPr>
        <w:tc>
          <w:tcPr>
            <w:tcW w:w="993" w:type="dxa"/>
            <w:vMerge w:val="restart"/>
            <w:textDirection w:val="btLr"/>
            <w:vAlign w:val="center"/>
          </w:tcPr>
          <w:p w14:paraId="16F7D58C"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3CC80B97"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61716E61"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57A466DD"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590B0E24"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182A5D76"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C64A90B" w14:textId="77777777" w:rsidTr="002D3EBF">
        <w:trPr>
          <w:cantSplit/>
          <w:trHeight w:val="784"/>
        </w:trPr>
        <w:tc>
          <w:tcPr>
            <w:tcW w:w="993" w:type="dxa"/>
            <w:vMerge/>
            <w:vAlign w:val="center"/>
          </w:tcPr>
          <w:p w14:paraId="1D72DFEC" w14:textId="77777777" w:rsidR="00124A26" w:rsidRPr="00AC3044" w:rsidRDefault="00124A26" w:rsidP="002D3EBF">
            <w:pPr>
              <w:ind w:firstLine="0"/>
              <w:rPr>
                <w:rFonts w:eastAsia="SimSun"/>
              </w:rPr>
            </w:pPr>
          </w:p>
        </w:tc>
        <w:tc>
          <w:tcPr>
            <w:tcW w:w="1843" w:type="dxa"/>
            <w:vAlign w:val="center"/>
          </w:tcPr>
          <w:p w14:paraId="5B05334E"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718E179E"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732CF1E5" w14:textId="77777777" w:rsidR="00124A26" w:rsidRPr="00AC3044" w:rsidRDefault="00124A26" w:rsidP="002D3EBF">
            <w:pPr>
              <w:ind w:firstLine="0"/>
              <w:rPr>
                <w:rFonts w:eastAsia="SimSun"/>
              </w:rPr>
            </w:pPr>
            <w:r w:rsidRPr="00AC3044">
              <w:rPr>
                <w:rFonts w:eastAsia="SimSun"/>
              </w:rPr>
              <w:t xml:space="preserve">8 мг/кг </w:t>
            </w:r>
          </w:p>
        </w:tc>
        <w:tc>
          <w:tcPr>
            <w:tcW w:w="1560" w:type="dxa"/>
            <w:vAlign w:val="center"/>
          </w:tcPr>
          <w:p w14:paraId="1E48D4CE" w14:textId="77777777" w:rsidR="00124A26" w:rsidRPr="00AC3044" w:rsidRDefault="00124A26" w:rsidP="002D3EBF">
            <w:pPr>
              <w:ind w:firstLine="0"/>
              <w:rPr>
                <w:rFonts w:eastAsia="SimSun"/>
              </w:rPr>
            </w:pPr>
            <w:r w:rsidRPr="00AC3044">
              <w:rPr>
                <w:rFonts w:eastAsia="SimSun"/>
              </w:rPr>
              <w:t>С -4 дня по -3 день</w:t>
            </w:r>
          </w:p>
        </w:tc>
        <w:tc>
          <w:tcPr>
            <w:tcW w:w="2268" w:type="dxa"/>
            <w:vAlign w:val="center"/>
          </w:tcPr>
          <w:p w14:paraId="6B18AAFD"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33760D3F" w14:textId="77777777" w:rsidTr="002D3EBF">
        <w:trPr>
          <w:cantSplit/>
          <w:trHeight w:val="1498"/>
        </w:trPr>
        <w:tc>
          <w:tcPr>
            <w:tcW w:w="993" w:type="dxa"/>
            <w:vMerge w:val="restart"/>
            <w:textDirection w:val="btLr"/>
            <w:vAlign w:val="center"/>
          </w:tcPr>
          <w:p w14:paraId="2CB5CBA9"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5552E2DE" w14:textId="77777777" w:rsidR="00124A26" w:rsidRPr="00AC3044" w:rsidRDefault="00124A26" w:rsidP="002D3EBF">
            <w:pPr>
              <w:ind w:firstLine="0"/>
              <w:rPr>
                <w:rFonts w:eastAsia="SimSun"/>
              </w:rPr>
            </w:pPr>
            <w:r w:rsidRPr="00AC3044">
              <w:rPr>
                <w:rFonts w:eastAsia="SimSun"/>
              </w:rPr>
              <w:t xml:space="preserve">Такролимус </w:t>
            </w:r>
          </w:p>
        </w:tc>
        <w:tc>
          <w:tcPr>
            <w:tcW w:w="1417" w:type="dxa"/>
            <w:vAlign w:val="center"/>
          </w:tcPr>
          <w:p w14:paraId="67D63BA2"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20BA9FA7"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328B8F6D"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2F0A268F"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555E4BBE" w14:textId="77777777" w:rsidTr="002D3EBF">
        <w:trPr>
          <w:cantSplit/>
          <w:trHeight w:val="538"/>
        </w:trPr>
        <w:tc>
          <w:tcPr>
            <w:tcW w:w="993" w:type="dxa"/>
            <w:vMerge/>
            <w:textDirection w:val="btLr"/>
            <w:vAlign w:val="center"/>
          </w:tcPr>
          <w:p w14:paraId="52E706CC" w14:textId="77777777" w:rsidR="00124A26" w:rsidRPr="00AC3044" w:rsidRDefault="00124A26" w:rsidP="002D3EBF">
            <w:pPr>
              <w:ind w:firstLine="0"/>
              <w:rPr>
                <w:rFonts w:eastAsia="SimSun"/>
              </w:rPr>
            </w:pPr>
          </w:p>
        </w:tc>
        <w:tc>
          <w:tcPr>
            <w:tcW w:w="1843" w:type="dxa"/>
            <w:vAlign w:val="center"/>
          </w:tcPr>
          <w:p w14:paraId="03FCA2F2"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0E03C16F" w14:textId="77777777" w:rsidR="00124A26" w:rsidRPr="00AC3044" w:rsidRDefault="00124A26" w:rsidP="002D3EBF">
            <w:pPr>
              <w:ind w:firstLine="0"/>
              <w:rPr>
                <w:rFonts w:eastAsia="SimSun"/>
              </w:rPr>
            </w:pPr>
            <w:r w:rsidRPr="00AC3044">
              <w:rPr>
                <w:rFonts w:eastAsia="SimSun"/>
              </w:rPr>
              <w:t xml:space="preserve">30 мг/кг </w:t>
            </w:r>
          </w:p>
        </w:tc>
        <w:tc>
          <w:tcPr>
            <w:tcW w:w="1559" w:type="dxa"/>
            <w:vAlign w:val="center"/>
          </w:tcPr>
          <w:p w14:paraId="4120768C" w14:textId="77777777" w:rsidR="00124A26" w:rsidRPr="00AC3044" w:rsidRDefault="00124A26" w:rsidP="002D3EBF">
            <w:pPr>
              <w:ind w:firstLine="0"/>
              <w:rPr>
                <w:rFonts w:eastAsia="SimSun"/>
              </w:rPr>
            </w:pPr>
            <w:r w:rsidRPr="00AC3044">
              <w:rPr>
                <w:rFonts w:eastAsia="SimSun"/>
              </w:rPr>
              <w:t>–</w:t>
            </w:r>
          </w:p>
        </w:tc>
        <w:tc>
          <w:tcPr>
            <w:tcW w:w="1560" w:type="dxa"/>
            <w:vAlign w:val="center"/>
          </w:tcPr>
          <w:p w14:paraId="1570ADAE"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1EC3B75E"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bl>
    <w:p w14:paraId="1D8C9383" w14:textId="77777777" w:rsidR="00124A26" w:rsidRDefault="00124A26" w:rsidP="00124A26">
      <w:pPr>
        <w:rPr>
          <w:rFonts w:eastAsia="SimSun"/>
        </w:rPr>
      </w:pPr>
      <w:bookmarkStart w:id="212" w:name="_Toc44401169"/>
    </w:p>
    <w:p w14:paraId="3503DA1D" w14:textId="77777777" w:rsidR="00124A26"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212"/>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124A26" w:rsidRPr="00AC3044" w14:paraId="3C9A4693" w14:textId="77777777" w:rsidTr="002D3EBF">
        <w:trPr>
          <w:cantSplit/>
          <w:trHeight w:val="20"/>
          <w:tblHeader/>
        </w:trPr>
        <w:tc>
          <w:tcPr>
            <w:tcW w:w="959" w:type="dxa"/>
            <w:vAlign w:val="center"/>
          </w:tcPr>
          <w:p w14:paraId="6FD355FC" w14:textId="77777777" w:rsidR="00124A26" w:rsidRPr="00470D3D" w:rsidRDefault="00124A26" w:rsidP="002D3EBF">
            <w:pPr>
              <w:ind w:firstLine="0"/>
              <w:rPr>
                <w:rFonts w:eastAsia="SimSun"/>
              </w:rPr>
            </w:pPr>
          </w:p>
        </w:tc>
        <w:tc>
          <w:tcPr>
            <w:tcW w:w="1843" w:type="dxa"/>
            <w:vAlign w:val="center"/>
          </w:tcPr>
          <w:p w14:paraId="1996A161"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42B9D164"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6DA2CA48"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19372E02" w14:textId="77777777" w:rsidR="00124A26" w:rsidRPr="00AC3044" w:rsidRDefault="00124A26" w:rsidP="002D3EBF">
            <w:pPr>
              <w:ind w:firstLine="0"/>
              <w:rPr>
                <w:rFonts w:eastAsia="SimSun"/>
              </w:rPr>
            </w:pPr>
            <w:r w:rsidRPr="00AC3044">
              <w:rPr>
                <w:rFonts w:eastAsia="SimSun"/>
              </w:rPr>
              <w:t>Дни введения</w:t>
            </w:r>
          </w:p>
        </w:tc>
        <w:tc>
          <w:tcPr>
            <w:tcW w:w="2246" w:type="dxa"/>
            <w:vAlign w:val="center"/>
          </w:tcPr>
          <w:p w14:paraId="74ECD45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169A15DB" w14:textId="77777777" w:rsidTr="002D3EBF">
        <w:trPr>
          <w:cantSplit/>
          <w:trHeight w:val="20"/>
        </w:trPr>
        <w:tc>
          <w:tcPr>
            <w:tcW w:w="959" w:type="dxa"/>
            <w:vMerge w:val="restart"/>
            <w:textDirection w:val="btLr"/>
            <w:vAlign w:val="center"/>
          </w:tcPr>
          <w:p w14:paraId="059247C1"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57D75C20"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7BF62D7C"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E3BE389"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4A94D16A" w14:textId="77777777" w:rsidR="00124A26" w:rsidRPr="00AC3044" w:rsidRDefault="00124A26" w:rsidP="002D3EBF">
            <w:pPr>
              <w:ind w:firstLine="0"/>
              <w:rPr>
                <w:rFonts w:eastAsia="SimSun"/>
              </w:rPr>
            </w:pPr>
            <w:r w:rsidRPr="00AC3044">
              <w:rPr>
                <w:rFonts w:eastAsia="SimSun"/>
              </w:rPr>
              <w:t>С -7 дня по -2 день</w:t>
            </w:r>
          </w:p>
        </w:tc>
        <w:tc>
          <w:tcPr>
            <w:tcW w:w="2246" w:type="dxa"/>
            <w:vAlign w:val="center"/>
          </w:tcPr>
          <w:p w14:paraId="4A32B6C2"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D48AB9E" w14:textId="77777777" w:rsidTr="002D3EBF">
        <w:trPr>
          <w:cantSplit/>
          <w:trHeight w:val="550"/>
        </w:trPr>
        <w:tc>
          <w:tcPr>
            <w:tcW w:w="959" w:type="dxa"/>
            <w:vMerge/>
            <w:vAlign w:val="center"/>
          </w:tcPr>
          <w:p w14:paraId="3045432F" w14:textId="77777777" w:rsidR="00124A26" w:rsidRPr="00AC3044" w:rsidRDefault="00124A26" w:rsidP="002D3EBF">
            <w:pPr>
              <w:ind w:firstLine="0"/>
              <w:rPr>
                <w:rFonts w:eastAsia="SimSun"/>
              </w:rPr>
            </w:pPr>
          </w:p>
        </w:tc>
        <w:tc>
          <w:tcPr>
            <w:tcW w:w="1843" w:type="dxa"/>
            <w:vAlign w:val="center"/>
          </w:tcPr>
          <w:p w14:paraId="6C2F26A2"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67E9F668" w14:textId="77777777" w:rsidR="00124A26" w:rsidRPr="00AC3044" w:rsidRDefault="00124A26" w:rsidP="002D3EBF">
            <w:pPr>
              <w:ind w:firstLine="0"/>
              <w:rPr>
                <w:rFonts w:eastAsia="SimSun"/>
              </w:rPr>
            </w:pPr>
            <w:r w:rsidRPr="00AC3044">
              <w:rPr>
                <w:rFonts w:eastAsia="SimSun"/>
              </w:rPr>
              <w:t xml:space="preserve">4 мг/кг </w:t>
            </w:r>
          </w:p>
        </w:tc>
        <w:tc>
          <w:tcPr>
            <w:tcW w:w="1701" w:type="dxa"/>
            <w:vAlign w:val="center"/>
          </w:tcPr>
          <w:p w14:paraId="159EE0CE" w14:textId="77777777" w:rsidR="00124A26" w:rsidRPr="00AC3044" w:rsidRDefault="00124A26" w:rsidP="002D3EBF">
            <w:pPr>
              <w:ind w:firstLine="0"/>
              <w:rPr>
                <w:rFonts w:eastAsia="SimSun"/>
              </w:rPr>
            </w:pPr>
            <w:r w:rsidRPr="00AC3044">
              <w:rPr>
                <w:rFonts w:eastAsia="SimSun"/>
              </w:rPr>
              <w:t xml:space="preserve">8 мг/кг </w:t>
            </w:r>
          </w:p>
        </w:tc>
        <w:tc>
          <w:tcPr>
            <w:tcW w:w="1418" w:type="dxa"/>
            <w:vAlign w:val="center"/>
          </w:tcPr>
          <w:p w14:paraId="0B22FD54" w14:textId="77777777" w:rsidR="00124A26" w:rsidRPr="00AC3044" w:rsidRDefault="00124A26" w:rsidP="002D3EBF">
            <w:pPr>
              <w:ind w:firstLine="0"/>
              <w:rPr>
                <w:rFonts w:eastAsia="SimSun"/>
              </w:rPr>
            </w:pPr>
            <w:r w:rsidRPr="00AC3044">
              <w:rPr>
                <w:rFonts w:eastAsia="SimSun"/>
              </w:rPr>
              <w:t>С -4 дня по -3 день</w:t>
            </w:r>
          </w:p>
        </w:tc>
        <w:tc>
          <w:tcPr>
            <w:tcW w:w="2246" w:type="dxa"/>
            <w:vAlign w:val="center"/>
          </w:tcPr>
          <w:p w14:paraId="585D45B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AB76F7E" w14:textId="77777777" w:rsidTr="002D3EBF">
        <w:trPr>
          <w:cantSplit/>
          <w:trHeight w:val="1498"/>
        </w:trPr>
        <w:tc>
          <w:tcPr>
            <w:tcW w:w="959" w:type="dxa"/>
            <w:vMerge w:val="restart"/>
            <w:textDirection w:val="btLr"/>
            <w:vAlign w:val="center"/>
          </w:tcPr>
          <w:p w14:paraId="37EC84F8"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07B5FD42"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6BC17450"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779808C3"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1E9509AB" w14:textId="77777777" w:rsidR="00124A26" w:rsidRPr="00AC3044" w:rsidRDefault="00124A26" w:rsidP="002D3EBF">
            <w:pPr>
              <w:ind w:firstLine="0"/>
              <w:rPr>
                <w:rFonts w:eastAsia="SimSun"/>
              </w:rPr>
            </w:pPr>
            <w:r w:rsidRPr="00AC3044">
              <w:rPr>
                <w:rFonts w:eastAsia="SimSun"/>
              </w:rPr>
              <w:t>В +3 день  и +5 день</w:t>
            </w:r>
          </w:p>
        </w:tc>
        <w:tc>
          <w:tcPr>
            <w:tcW w:w="2246" w:type="dxa"/>
            <w:vAlign w:val="center"/>
          </w:tcPr>
          <w:p w14:paraId="56A09D17"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33C2B085" w14:textId="77777777" w:rsidTr="002D3EBF">
        <w:trPr>
          <w:cantSplit/>
          <w:trHeight w:val="958"/>
        </w:trPr>
        <w:tc>
          <w:tcPr>
            <w:tcW w:w="959" w:type="dxa"/>
            <w:vMerge/>
            <w:textDirection w:val="btLr"/>
            <w:vAlign w:val="center"/>
          </w:tcPr>
          <w:p w14:paraId="1A3D2372" w14:textId="77777777" w:rsidR="00124A26" w:rsidRPr="00AC3044" w:rsidRDefault="00124A26" w:rsidP="002D3EBF">
            <w:pPr>
              <w:ind w:firstLine="0"/>
              <w:rPr>
                <w:rFonts w:eastAsia="SimSun"/>
              </w:rPr>
            </w:pPr>
          </w:p>
        </w:tc>
        <w:tc>
          <w:tcPr>
            <w:tcW w:w="1843" w:type="dxa"/>
            <w:vAlign w:val="center"/>
          </w:tcPr>
          <w:p w14:paraId="36858AC1"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3C28ECC0"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090F450A"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29D84875" w14:textId="77777777" w:rsidR="00124A26" w:rsidRPr="00AC3044" w:rsidRDefault="00124A26" w:rsidP="002D3EBF">
            <w:pPr>
              <w:ind w:firstLine="0"/>
              <w:rPr>
                <w:rFonts w:eastAsia="SimSun"/>
              </w:rPr>
            </w:pPr>
            <w:r w:rsidRPr="00AC3044">
              <w:rPr>
                <w:rFonts w:eastAsia="SimSun"/>
              </w:rPr>
              <w:t xml:space="preserve">С +1 дня по +28 день </w:t>
            </w:r>
          </w:p>
        </w:tc>
        <w:tc>
          <w:tcPr>
            <w:tcW w:w="2246" w:type="dxa"/>
            <w:vAlign w:val="center"/>
          </w:tcPr>
          <w:p w14:paraId="6960705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r w:rsidR="00124A26" w:rsidRPr="00AC3044" w14:paraId="632889EB" w14:textId="77777777" w:rsidTr="002D3EBF">
        <w:trPr>
          <w:cantSplit/>
          <w:trHeight w:val="958"/>
        </w:trPr>
        <w:tc>
          <w:tcPr>
            <w:tcW w:w="959" w:type="dxa"/>
            <w:vMerge/>
            <w:textDirection w:val="btLr"/>
            <w:vAlign w:val="center"/>
          </w:tcPr>
          <w:p w14:paraId="4EFA9BE8" w14:textId="77777777" w:rsidR="00124A26" w:rsidRPr="00AC3044" w:rsidRDefault="00124A26" w:rsidP="002D3EBF">
            <w:pPr>
              <w:ind w:firstLine="0"/>
              <w:rPr>
                <w:rFonts w:eastAsia="SimSun"/>
              </w:rPr>
            </w:pPr>
          </w:p>
        </w:tc>
        <w:tc>
          <w:tcPr>
            <w:tcW w:w="1843" w:type="dxa"/>
            <w:vAlign w:val="center"/>
          </w:tcPr>
          <w:p w14:paraId="7F3BF8F5" w14:textId="77777777" w:rsidR="00124A26" w:rsidRPr="00AC3044" w:rsidRDefault="00124A26" w:rsidP="002D3EBF">
            <w:pPr>
              <w:ind w:firstLine="0"/>
              <w:rPr>
                <w:rFonts w:eastAsia="SimSun"/>
              </w:rPr>
            </w:pPr>
            <w:r w:rsidRPr="00AC3044">
              <w:rPr>
                <w:rFonts w:eastAsia="SimSun"/>
              </w:rPr>
              <w:t>Циклоспорин А</w:t>
            </w:r>
          </w:p>
        </w:tc>
        <w:tc>
          <w:tcPr>
            <w:tcW w:w="1417" w:type="dxa"/>
            <w:vAlign w:val="center"/>
          </w:tcPr>
          <w:p w14:paraId="3ACABB80" w14:textId="77777777" w:rsidR="00124A26" w:rsidRPr="00AC3044" w:rsidRDefault="00124A26" w:rsidP="002D3EBF">
            <w:pPr>
              <w:ind w:firstLine="0"/>
              <w:rPr>
                <w:rFonts w:eastAsia="SimSun"/>
              </w:rPr>
            </w:pPr>
            <w:r w:rsidRPr="00AC3044">
              <w:rPr>
                <w:rFonts w:eastAsia="SimSun"/>
              </w:rPr>
              <w:t>3  мг/кг</w:t>
            </w:r>
          </w:p>
        </w:tc>
        <w:tc>
          <w:tcPr>
            <w:tcW w:w="1701" w:type="dxa"/>
            <w:vAlign w:val="center"/>
          </w:tcPr>
          <w:p w14:paraId="0E87F7F1"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113F953F" w14:textId="77777777" w:rsidR="00124A26" w:rsidRPr="00AC3044" w:rsidRDefault="00124A26" w:rsidP="002D3EBF">
            <w:pPr>
              <w:ind w:firstLine="0"/>
              <w:rPr>
                <w:rFonts w:eastAsia="SimSun"/>
              </w:rPr>
            </w:pPr>
            <w:r w:rsidRPr="00AC3044">
              <w:rPr>
                <w:rFonts w:eastAsia="SimSun"/>
              </w:rPr>
              <w:t xml:space="preserve">С -1 дня по +100 день </w:t>
            </w:r>
          </w:p>
        </w:tc>
        <w:tc>
          <w:tcPr>
            <w:tcW w:w="2246" w:type="dxa"/>
            <w:vAlign w:val="center"/>
          </w:tcPr>
          <w:p w14:paraId="4F4D4A4F"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253FF8AE" w14:textId="77777777" w:rsidR="00124A26" w:rsidRDefault="00124A26" w:rsidP="00124A26">
      <w:pPr>
        <w:rPr>
          <w:rFonts w:eastAsia="SimSun"/>
        </w:rPr>
      </w:pPr>
    </w:p>
    <w:p w14:paraId="2233EBCD" w14:textId="77777777" w:rsidR="00124A26" w:rsidRPr="00C07B2E" w:rsidRDefault="00124A26" w:rsidP="00124A26">
      <w:pPr>
        <w:rPr>
          <w:rFonts w:eastAsia="SimSun"/>
        </w:rPr>
      </w:pPr>
      <w:bookmarkStart w:id="213"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21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124A26" w:rsidRPr="00AC3044" w14:paraId="04ED4798" w14:textId="77777777" w:rsidTr="002D3EBF">
        <w:trPr>
          <w:cantSplit/>
          <w:trHeight w:val="20"/>
          <w:tblHeader/>
        </w:trPr>
        <w:tc>
          <w:tcPr>
            <w:tcW w:w="959" w:type="dxa"/>
            <w:vAlign w:val="center"/>
          </w:tcPr>
          <w:p w14:paraId="3CE9E0FA" w14:textId="77777777" w:rsidR="00124A26" w:rsidRPr="00470D3D" w:rsidRDefault="00124A26" w:rsidP="002D3EBF">
            <w:pPr>
              <w:ind w:firstLine="0"/>
              <w:rPr>
                <w:rFonts w:eastAsia="SimSun"/>
              </w:rPr>
            </w:pPr>
          </w:p>
        </w:tc>
        <w:tc>
          <w:tcPr>
            <w:tcW w:w="1843" w:type="dxa"/>
            <w:vAlign w:val="center"/>
          </w:tcPr>
          <w:p w14:paraId="7368B7ED"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1364E886"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21392609"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2874FA71"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AB88C5B"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0DB2690A" w14:textId="77777777" w:rsidTr="002D3EBF">
        <w:trPr>
          <w:cantSplit/>
          <w:trHeight w:val="20"/>
        </w:trPr>
        <w:tc>
          <w:tcPr>
            <w:tcW w:w="959" w:type="dxa"/>
            <w:vMerge w:val="restart"/>
            <w:textDirection w:val="btLr"/>
            <w:vAlign w:val="center"/>
          </w:tcPr>
          <w:p w14:paraId="1DE03F1A" w14:textId="77777777" w:rsidR="00124A26" w:rsidRPr="00AC3044" w:rsidRDefault="00124A26" w:rsidP="002D3EBF">
            <w:pPr>
              <w:ind w:firstLine="0"/>
              <w:rPr>
                <w:rFonts w:eastAsia="SimSun"/>
              </w:rPr>
            </w:pPr>
            <w:r w:rsidRPr="00AC3044">
              <w:rPr>
                <w:rFonts w:eastAsia="SimSun"/>
              </w:rPr>
              <w:t>Кондиционирование</w:t>
            </w:r>
          </w:p>
        </w:tc>
        <w:tc>
          <w:tcPr>
            <w:tcW w:w="1843" w:type="dxa"/>
            <w:vAlign w:val="center"/>
          </w:tcPr>
          <w:p w14:paraId="3EE19AB8"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6FF94940"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97C163C"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86DCA8C"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67003306"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C807317" w14:textId="77777777" w:rsidTr="002D3EBF">
        <w:trPr>
          <w:cantSplit/>
          <w:trHeight w:val="998"/>
        </w:trPr>
        <w:tc>
          <w:tcPr>
            <w:tcW w:w="959" w:type="dxa"/>
            <w:vMerge/>
            <w:vAlign w:val="center"/>
          </w:tcPr>
          <w:p w14:paraId="107461C7" w14:textId="77777777" w:rsidR="00124A26" w:rsidRPr="00AC3044" w:rsidRDefault="00124A26" w:rsidP="002D3EBF">
            <w:pPr>
              <w:ind w:firstLine="0"/>
              <w:rPr>
                <w:rFonts w:eastAsia="SimSun"/>
              </w:rPr>
            </w:pPr>
          </w:p>
        </w:tc>
        <w:tc>
          <w:tcPr>
            <w:tcW w:w="1843" w:type="dxa"/>
            <w:vAlign w:val="center"/>
          </w:tcPr>
          <w:p w14:paraId="5BD7CB29"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0099C2C2" w14:textId="77777777" w:rsidR="00124A26" w:rsidRPr="00AC3044" w:rsidRDefault="00124A26" w:rsidP="002D3EBF">
            <w:pPr>
              <w:ind w:firstLine="0"/>
              <w:rPr>
                <w:rFonts w:eastAsia="SimSun"/>
              </w:rPr>
            </w:pPr>
            <w:r w:rsidRPr="00AC3044">
              <w:rPr>
                <w:rFonts w:eastAsia="SimSun"/>
              </w:rPr>
              <w:t xml:space="preserve">4 мг/кг </w:t>
            </w:r>
          </w:p>
        </w:tc>
        <w:tc>
          <w:tcPr>
            <w:tcW w:w="1701" w:type="dxa"/>
            <w:vAlign w:val="center"/>
          </w:tcPr>
          <w:p w14:paraId="25D13E4E" w14:textId="77777777" w:rsidR="00124A26" w:rsidRPr="00AC3044" w:rsidRDefault="00124A26" w:rsidP="002D3EBF">
            <w:pPr>
              <w:ind w:firstLine="0"/>
              <w:rPr>
                <w:rFonts w:eastAsia="SimSun"/>
              </w:rPr>
            </w:pPr>
            <w:r w:rsidRPr="00AC3044">
              <w:rPr>
                <w:rFonts w:eastAsia="SimSun"/>
              </w:rPr>
              <w:t xml:space="preserve">10 мг/кг </w:t>
            </w:r>
          </w:p>
        </w:tc>
        <w:tc>
          <w:tcPr>
            <w:tcW w:w="1418" w:type="dxa"/>
            <w:vAlign w:val="center"/>
          </w:tcPr>
          <w:p w14:paraId="67500828"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0455D95D" w14:textId="77777777" w:rsidR="00124A26" w:rsidRPr="00470D3D" w:rsidRDefault="00124A26" w:rsidP="002D3EB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124A26" w:rsidRPr="00AC3044" w14:paraId="4F491EDB" w14:textId="77777777" w:rsidTr="002D3EBF">
        <w:trPr>
          <w:cantSplit/>
          <w:trHeight w:val="636"/>
        </w:trPr>
        <w:tc>
          <w:tcPr>
            <w:tcW w:w="959" w:type="dxa"/>
            <w:vMerge w:val="restart"/>
            <w:textDirection w:val="btLr"/>
            <w:vAlign w:val="center"/>
          </w:tcPr>
          <w:p w14:paraId="16CC1CF0"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2F7EE61A"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324E2ECA"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7C65CFD3"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68E2C6B0"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5EED43A6"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CBB09B2" w14:textId="77777777" w:rsidTr="002D3EBF">
        <w:trPr>
          <w:cantSplit/>
          <w:trHeight w:val="688"/>
        </w:trPr>
        <w:tc>
          <w:tcPr>
            <w:tcW w:w="959" w:type="dxa"/>
            <w:vMerge/>
            <w:textDirection w:val="btLr"/>
            <w:vAlign w:val="center"/>
          </w:tcPr>
          <w:p w14:paraId="43319272" w14:textId="77777777" w:rsidR="00124A26" w:rsidRPr="00AC3044" w:rsidRDefault="00124A26" w:rsidP="002D3EBF">
            <w:pPr>
              <w:ind w:firstLine="0"/>
              <w:rPr>
                <w:rFonts w:eastAsia="SimSun"/>
              </w:rPr>
            </w:pPr>
          </w:p>
        </w:tc>
        <w:tc>
          <w:tcPr>
            <w:tcW w:w="1843" w:type="dxa"/>
            <w:vAlign w:val="center"/>
          </w:tcPr>
          <w:p w14:paraId="5FCC05EA" w14:textId="77777777" w:rsidR="00124A26" w:rsidRPr="00AC3044" w:rsidRDefault="00124A26" w:rsidP="002D3EBF">
            <w:pPr>
              <w:ind w:firstLine="0"/>
              <w:rPr>
                <w:rFonts w:eastAsia="SimSun"/>
              </w:rPr>
            </w:pPr>
            <w:r w:rsidRPr="00AC3044">
              <w:rPr>
                <w:rFonts w:eastAsia="SimSun"/>
              </w:rPr>
              <w:t>Руксолитиниб</w:t>
            </w:r>
          </w:p>
        </w:tc>
        <w:tc>
          <w:tcPr>
            <w:tcW w:w="1417" w:type="dxa"/>
            <w:vAlign w:val="center"/>
          </w:tcPr>
          <w:p w14:paraId="310BCE6E" w14:textId="77777777" w:rsidR="00124A26" w:rsidRPr="00AC3044" w:rsidRDefault="00124A26" w:rsidP="002D3EBF">
            <w:pPr>
              <w:ind w:firstLine="0"/>
              <w:rPr>
                <w:rFonts w:eastAsia="SimSun"/>
              </w:rPr>
            </w:pPr>
            <w:r w:rsidRPr="00AC3044">
              <w:rPr>
                <w:rFonts w:eastAsia="SimSun"/>
              </w:rPr>
              <w:t>45 мг</w:t>
            </w:r>
          </w:p>
        </w:tc>
        <w:tc>
          <w:tcPr>
            <w:tcW w:w="1701" w:type="dxa"/>
            <w:vAlign w:val="center"/>
          </w:tcPr>
          <w:p w14:paraId="2CFB256F" w14:textId="77777777" w:rsidR="00124A26" w:rsidRPr="00AC3044" w:rsidRDefault="00124A26" w:rsidP="002D3EBF">
            <w:pPr>
              <w:ind w:firstLine="0"/>
              <w:rPr>
                <w:rFonts w:eastAsia="SimSun"/>
              </w:rPr>
            </w:pPr>
            <w:r w:rsidRPr="00AC3044">
              <w:rPr>
                <w:rFonts w:eastAsia="SimSun"/>
              </w:rPr>
              <w:t>270 мг</w:t>
            </w:r>
          </w:p>
        </w:tc>
        <w:tc>
          <w:tcPr>
            <w:tcW w:w="1418" w:type="dxa"/>
            <w:vAlign w:val="center"/>
          </w:tcPr>
          <w:p w14:paraId="39D7D423" w14:textId="77777777" w:rsidR="00124A26" w:rsidRPr="00AC3044" w:rsidRDefault="00124A26" w:rsidP="002D3EBF">
            <w:pPr>
              <w:ind w:firstLine="0"/>
              <w:rPr>
                <w:rFonts w:eastAsia="SimSun"/>
              </w:rPr>
            </w:pPr>
            <w:r w:rsidRPr="00AC3044">
              <w:rPr>
                <w:rFonts w:eastAsia="SimSun"/>
              </w:rPr>
              <w:t xml:space="preserve">С -7 дня по -2 день </w:t>
            </w:r>
          </w:p>
        </w:tc>
        <w:tc>
          <w:tcPr>
            <w:tcW w:w="2268" w:type="dxa"/>
            <w:vAlign w:val="center"/>
          </w:tcPr>
          <w:p w14:paraId="27F22120" w14:textId="77777777" w:rsidR="00124A26" w:rsidRPr="00AC3044" w:rsidRDefault="00124A26" w:rsidP="002D3EBF">
            <w:pPr>
              <w:ind w:firstLine="0"/>
              <w:rPr>
                <w:rFonts w:eastAsia="SimSun"/>
              </w:rPr>
            </w:pPr>
            <w:r w:rsidRPr="00AC3044">
              <w:rPr>
                <w:rFonts w:eastAsia="SimSun"/>
              </w:rPr>
              <w:t xml:space="preserve">Внутрь суточную дозу </w:t>
            </w:r>
          </w:p>
          <w:p w14:paraId="0EED9D5F" w14:textId="77777777" w:rsidR="00124A26" w:rsidRPr="00AC3044" w:rsidRDefault="00124A26" w:rsidP="002D3EBF">
            <w:pPr>
              <w:ind w:firstLine="0"/>
              <w:rPr>
                <w:rFonts w:eastAsia="SimSun"/>
              </w:rPr>
            </w:pPr>
            <w:r w:rsidRPr="00AC3044">
              <w:rPr>
                <w:rFonts w:eastAsia="SimSun"/>
              </w:rPr>
              <w:t>за 3 приема</w:t>
            </w:r>
          </w:p>
        </w:tc>
      </w:tr>
      <w:tr w:rsidR="00124A26" w:rsidRPr="00AC3044" w14:paraId="5D980074" w14:textId="77777777" w:rsidTr="002D3EBF">
        <w:trPr>
          <w:cantSplit/>
          <w:trHeight w:val="839"/>
        </w:trPr>
        <w:tc>
          <w:tcPr>
            <w:tcW w:w="959" w:type="dxa"/>
            <w:vMerge/>
            <w:textDirection w:val="btLr"/>
            <w:vAlign w:val="center"/>
          </w:tcPr>
          <w:p w14:paraId="3E6FD6BE" w14:textId="77777777" w:rsidR="00124A26" w:rsidRPr="00AC3044" w:rsidRDefault="00124A26" w:rsidP="002D3EBF">
            <w:pPr>
              <w:ind w:firstLine="0"/>
              <w:rPr>
                <w:rFonts w:eastAsia="SimSun"/>
              </w:rPr>
            </w:pPr>
          </w:p>
        </w:tc>
        <w:tc>
          <w:tcPr>
            <w:tcW w:w="1843" w:type="dxa"/>
            <w:vAlign w:val="center"/>
          </w:tcPr>
          <w:p w14:paraId="638E1222" w14:textId="77777777" w:rsidR="00124A26" w:rsidRPr="00AC3044" w:rsidRDefault="00124A26" w:rsidP="002D3EBF">
            <w:pPr>
              <w:ind w:firstLine="0"/>
              <w:rPr>
                <w:rFonts w:eastAsia="SimSun"/>
              </w:rPr>
            </w:pPr>
            <w:r w:rsidRPr="00AC3044">
              <w:rPr>
                <w:rFonts w:eastAsia="SimSun"/>
              </w:rPr>
              <w:t xml:space="preserve">Руксолитиниб </w:t>
            </w:r>
          </w:p>
        </w:tc>
        <w:tc>
          <w:tcPr>
            <w:tcW w:w="1417" w:type="dxa"/>
            <w:vAlign w:val="center"/>
          </w:tcPr>
          <w:p w14:paraId="5C5A9DC2" w14:textId="77777777" w:rsidR="00124A26" w:rsidRPr="00AC3044" w:rsidRDefault="00124A26" w:rsidP="002D3EBF">
            <w:pPr>
              <w:ind w:firstLine="0"/>
              <w:rPr>
                <w:rFonts w:eastAsia="SimSun"/>
              </w:rPr>
            </w:pPr>
            <w:r w:rsidRPr="00AC3044">
              <w:rPr>
                <w:rFonts w:eastAsia="SimSun"/>
              </w:rPr>
              <w:t>15 мг</w:t>
            </w:r>
          </w:p>
        </w:tc>
        <w:tc>
          <w:tcPr>
            <w:tcW w:w="1701" w:type="dxa"/>
            <w:vAlign w:val="center"/>
          </w:tcPr>
          <w:p w14:paraId="1B62FB8A"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3F588B5D" w14:textId="77777777" w:rsidR="00124A26" w:rsidRPr="00AC3044" w:rsidRDefault="00124A26" w:rsidP="002D3EBF">
            <w:pPr>
              <w:ind w:firstLine="0"/>
              <w:rPr>
                <w:rFonts w:eastAsia="SimSun"/>
              </w:rPr>
            </w:pPr>
            <w:r w:rsidRPr="00AC3044">
              <w:rPr>
                <w:rFonts w:eastAsia="SimSun"/>
              </w:rPr>
              <w:t>С +5 дня по +100 день</w:t>
            </w:r>
          </w:p>
        </w:tc>
        <w:tc>
          <w:tcPr>
            <w:tcW w:w="2268" w:type="dxa"/>
            <w:vAlign w:val="center"/>
          </w:tcPr>
          <w:p w14:paraId="42E74B66" w14:textId="77777777" w:rsidR="00124A26" w:rsidRPr="00AC3044" w:rsidRDefault="00124A26" w:rsidP="002D3EBF">
            <w:pPr>
              <w:ind w:firstLine="0"/>
              <w:rPr>
                <w:rFonts w:eastAsia="SimSun"/>
              </w:rPr>
            </w:pPr>
            <w:r w:rsidRPr="00AC3044">
              <w:rPr>
                <w:rFonts w:eastAsia="SimSun"/>
              </w:rPr>
              <w:t xml:space="preserve">Внутрь суточную дозу </w:t>
            </w:r>
          </w:p>
          <w:p w14:paraId="3E444F03" w14:textId="77777777" w:rsidR="00124A26" w:rsidRPr="00AC3044" w:rsidRDefault="00124A26" w:rsidP="002D3EBF">
            <w:pPr>
              <w:ind w:firstLine="0"/>
              <w:rPr>
                <w:rFonts w:eastAsia="SimSun"/>
              </w:rPr>
            </w:pPr>
            <w:r w:rsidRPr="00AC3044">
              <w:rPr>
                <w:rFonts w:eastAsia="SimSun"/>
              </w:rPr>
              <w:t>за 2 приема</w:t>
            </w:r>
          </w:p>
        </w:tc>
      </w:tr>
    </w:tbl>
    <w:p w14:paraId="2B563E3B" w14:textId="77777777" w:rsidR="00124A26" w:rsidRDefault="00124A26" w:rsidP="00124A26">
      <w:pPr>
        <w:rPr>
          <w:rFonts w:eastAsia="SimSun"/>
        </w:rPr>
      </w:pPr>
      <w:bookmarkStart w:id="214" w:name="_Toc44401171"/>
    </w:p>
    <w:p w14:paraId="269E19FA"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214"/>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124A26" w:rsidRPr="00AC3044" w14:paraId="0C083338" w14:textId="77777777" w:rsidTr="002D3EBF">
        <w:trPr>
          <w:cantSplit/>
          <w:trHeight w:val="20"/>
          <w:tblHeader/>
        </w:trPr>
        <w:tc>
          <w:tcPr>
            <w:tcW w:w="866" w:type="dxa"/>
            <w:vAlign w:val="center"/>
          </w:tcPr>
          <w:p w14:paraId="1A575CAC" w14:textId="77777777" w:rsidR="00124A26" w:rsidRPr="00470D3D" w:rsidRDefault="00124A26" w:rsidP="002D3EBF">
            <w:pPr>
              <w:ind w:firstLine="0"/>
              <w:rPr>
                <w:rFonts w:eastAsia="SimSun"/>
              </w:rPr>
            </w:pPr>
          </w:p>
        </w:tc>
        <w:tc>
          <w:tcPr>
            <w:tcW w:w="1802" w:type="dxa"/>
            <w:vAlign w:val="center"/>
          </w:tcPr>
          <w:p w14:paraId="248AE596" w14:textId="77777777" w:rsidR="00124A26" w:rsidRPr="00AC3044" w:rsidRDefault="00124A26" w:rsidP="002D3EBF">
            <w:pPr>
              <w:ind w:firstLine="0"/>
              <w:rPr>
                <w:rFonts w:eastAsia="SimSun"/>
              </w:rPr>
            </w:pPr>
            <w:r w:rsidRPr="00AC3044">
              <w:rPr>
                <w:rFonts w:eastAsia="SimSun"/>
              </w:rPr>
              <w:t>Препарат</w:t>
            </w:r>
          </w:p>
        </w:tc>
        <w:tc>
          <w:tcPr>
            <w:tcW w:w="1495" w:type="dxa"/>
            <w:vAlign w:val="center"/>
          </w:tcPr>
          <w:p w14:paraId="7F9680AF" w14:textId="77777777" w:rsidR="00124A26" w:rsidRPr="00AC3044" w:rsidRDefault="00124A26" w:rsidP="002D3EBF">
            <w:pPr>
              <w:ind w:firstLine="0"/>
              <w:rPr>
                <w:rFonts w:eastAsia="SimSun"/>
              </w:rPr>
            </w:pPr>
            <w:r w:rsidRPr="00AC3044">
              <w:rPr>
                <w:rFonts w:eastAsia="SimSun"/>
              </w:rPr>
              <w:t>Суточная доза</w:t>
            </w:r>
          </w:p>
        </w:tc>
        <w:tc>
          <w:tcPr>
            <w:tcW w:w="1695" w:type="dxa"/>
            <w:vAlign w:val="center"/>
          </w:tcPr>
          <w:p w14:paraId="4BD3A792" w14:textId="77777777" w:rsidR="00124A26" w:rsidRPr="00AC3044" w:rsidRDefault="00124A26" w:rsidP="002D3EBF">
            <w:pPr>
              <w:ind w:firstLine="0"/>
              <w:rPr>
                <w:rFonts w:eastAsia="SimSun"/>
              </w:rPr>
            </w:pPr>
            <w:r w:rsidRPr="00AC3044">
              <w:rPr>
                <w:rFonts w:eastAsia="SimSun"/>
              </w:rPr>
              <w:t>Курсовая доза</w:t>
            </w:r>
          </w:p>
        </w:tc>
        <w:tc>
          <w:tcPr>
            <w:tcW w:w="1408" w:type="dxa"/>
            <w:vAlign w:val="center"/>
          </w:tcPr>
          <w:p w14:paraId="11D05865" w14:textId="77777777" w:rsidR="00124A26" w:rsidRPr="00AC3044" w:rsidRDefault="00124A26" w:rsidP="002D3EBF">
            <w:pPr>
              <w:ind w:firstLine="0"/>
              <w:rPr>
                <w:rFonts w:eastAsia="SimSun"/>
              </w:rPr>
            </w:pPr>
            <w:r w:rsidRPr="00AC3044">
              <w:rPr>
                <w:rFonts w:eastAsia="SimSun"/>
              </w:rPr>
              <w:t>Дни введения</w:t>
            </w:r>
          </w:p>
        </w:tc>
        <w:tc>
          <w:tcPr>
            <w:tcW w:w="2278" w:type="dxa"/>
            <w:vAlign w:val="center"/>
          </w:tcPr>
          <w:p w14:paraId="00DBD1B1"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9B1390C" w14:textId="77777777" w:rsidTr="002D3EBF">
        <w:trPr>
          <w:cantSplit/>
          <w:trHeight w:val="20"/>
        </w:trPr>
        <w:tc>
          <w:tcPr>
            <w:tcW w:w="866" w:type="dxa"/>
            <w:vMerge w:val="restart"/>
            <w:textDirection w:val="btLr"/>
            <w:vAlign w:val="center"/>
          </w:tcPr>
          <w:p w14:paraId="31A19C80" w14:textId="77777777" w:rsidR="00124A26" w:rsidRPr="00AC3044" w:rsidRDefault="00124A26" w:rsidP="002D3EBF">
            <w:pPr>
              <w:ind w:firstLine="0"/>
              <w:rPr>
                <w:rFonts w:eastAsia="SimSun"/>
              </w:rPr>
            </w:pPr>
            <w:r w:rsidRPr="00AC3044">
              <w:rPr>
                <w:rFonts w:eastAsia="SimSun"/>
              </w:rPr>
              <w:t>Кондиционирование</w:t>
            </w:r>
          </w:p>
        </w:tc>
        <w:tc>
          <w:tcPr>
            <w:tcW w:w="1802" w:type="dxa"/>
            <w:vAlign w:val="center"/>
          </w:tcPr>
          <w:p w14:paraId="1FFD9F79" w14:textId="77777777" w:rsidR="00124A26" w:rsidRPr="00AC3044" w:rsidRDefault="00124A26" w:rsidP="002D3EBF">
            <w:pPr>
              <w:ind w:firstLine="0"/>
              <w:rPr>
                <w:rFonts w:eastAsia="SimSun"/>
              </w:rPr>
            </w:pPr>
            <w:r w:rsidRPr="00AC3044">
              <w:rPr>
                <w:rFonts w:eastAsia="SimSun"/>
              </w:rPr>
              <w:t xml:space="preserve">Флударабин </w:t>
            </w:r>
          </w:p>
        </w:tc>
        <w:tc>
          <w:tcPr>
            <w:tcW w:w="1495" w:type="dxa"/>
            <w:vAlign w:val="center"/>
          </w:tcPr>
          <w:p w14:paraId="5FDBB34B"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0A7A2DA3"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0C3578DF" w14:textId="77777777" w:rsidR="00124A26" w:rsidRPr="00AC3044" w:rsidRDefault="00124A26" w:rsidP="002D3EBF">
            <w:pPr>
              <w:ind w:firstLine="0"/>
              <w:rPr>
                <w:rFonts w:eastAsia="SimSun"/>
              </w:rPr>
            </w:pPr>
            <w:r w:rsidRPr="00AC3044">
              <w:rPr>
                <w:rFonts w:eastAsia="SimSun"/>
              </w:rPr>
              <w:t>С -7 дня по -2 день</w:t>
            </w:r>
          </w:p>
        </w:tc>
        <w:tc>
          <w:tcPr>
            <w:tcW w:w="2278" w:type="dxa"/>
            <w:vAlign w:val="center"/>
          </w:tcPr>
          <w:p w14:paraId="7A6AAE64"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BDADF62" w14:textId="77777777" w:rsidTr="002D3EBF">
        <w:trPr>
          <w:cantSplit/>
          <w:trHeight w:val="1114"/>
        </w:trPr>
        <w:tc>
          <w:tcPr>
            <w:tcW w:w="866" w:type="dxa"/>
            <w:vMerge/>
            <w:vAlign w:val="center"/>
          </w:tcPr>
          <w:p w14:paraId="4EE671FA" w14:textId="77777777" w:rsidR="00124A26" w:rsidRPr="00AC3044" w:rsidRDefault="00124A26" w:rsidP="002D3EBF">
            <w:pPr>
              <w:ind w:firstLine="0"/>
              <w:rPr>
                <w:rFonts w:eastAsia="SimSun"/>
              </w:rPr>
            </w:pPr>
          </w:p>
        </w:tc>
        <w:tc>
          <w:tcPr>
            <w:tcW w:w="1802" w:type="dxa"/>
            <w:vAlign w:val="center"/>
          </w:tcPr>
          <w:p w14:paraId="79AF5DE2" w14:textId="77777777" w:rsidR="00124A26" w:rsidRPr="00AC3044" w:rsidRDefault="00124A26" w:rsidP="002D3EBF">
            <w:pPr>
              <w:ind w:firstLine="0"/>
              <w:rPr>
                <w:rFonts w:eastAsia="SimSun"/>
              </w:rPr>
            </w:pPr>
            <w:r w:rsidRPr="00AC3044">
              <w:rPr>
                <w:rFonts w:eastAsia="SimSun"/>
              </w:rPr>
              <w:t>Бусульфан</w:t>
            </w:r>
          </w:p>
        </w:tc>
        <w:tc>
          <w:tcPr>
            <w:tcW w:w="1495" w:type="dxa"/>
            <w:vAlign w:val="center"/>
          </w:tcPr>
          <w:p w14:paraId="57B18DAD" w14:textId="77777777" w:rsidR="00124A26" w:rsidRPr="00AC3044" w:rsidRDefault="00124A26" w:rsidP="002D3EBF">
            <w:pPr>
              <w:ind w:firstLine="0"/>
              <w:rPr>
                <w:rFonts w:eastAsia="SimSun"/>
              </w:rPr>
            </w:pPr>
            <w:r w:rsidRPr="00AC3044">
              <w:rPr>
                <w:rFonts w:eastAsia="SimSun"/>
              </w:rPr>
              <w:t xml:space="preserve">4 мг/кг </w:t>
            </w:r>
          </w:p>
        </w:tc>
        <w:tc>
          <w:tcPr>
            <w:tcW w:w="1695" w:type="dxa"/>
            <w:vAlign w:val="center"/>
          </w:tcPr>
          <w:p w14:paraId="51951950" w14:textId="77777777" w:rsidR="00124A26" w:rsidRPr="00AC3044" w:rsidRDefault="00124A26" w:rsidP="002D3EBF">
            <w:pPr>
              <w:ind w:firstLine="0"/>
              <w:rPr>
                <w:rFonts w:eastAsia="SimSun"/>
              </w:rPr>
            </w:pPr>
            <w:r w:rsidRPr="00AC3044">
              <w:rPr>
                <w:rFonts w:eastAsia="SimSun"/>
              </w:rPr>
              <w:t xml:space="preserve">10 мг/кг </w:t>
            </w:r>
          </w:p>
        </w:tc>
        <w:tc>
          <w:tcPr>
            <w:tcW w:w="1408" w:type="dxa"/>
            <w:vAlign w:val="center"/>
          </w:tcPr>
          <w:p w14:paraId="5FF8E861" w14:textId="77777777" w:rsidR="00124A26" w:rsidRPr="00AC3044" w:rsidRDefault="00124A26" w:rsidP="002D3EBF">
            <w:pPr>
              <w:ind w:firstLine="0"/>
              <w:rPr>
                <w:rFonts w:eastAsia="SimSun"/>
              </w:rPr>
            </w:pPr>
            <w:r w:rsidRPr="00AC3044">
              <w:rPr>
                <w:rFonts w:eastAsia="SimSun"/>
              </w:rPr>
              <w:t>С -5 дня по -3 день</w:t>
            </w:r>
          </w:p>
        </w:tc>
        <w:tc>
          <w:tcPr>
            <w:tcW w:w="2278" w:type="dxa"/>
            <w:vAlign w:val="center"/>
          </w:tcPr>
          <w:p w14:paraId="6AF7B4A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75279EDD" w14:textId="77777777" w:rsidTr="002D3EBF">
        <w:trPr>
          <w:cantSplit/>
          <w:trHeight w:val="1176"/>
        </w:trPr>
        <w:tc>
          <w:tcPr>
            <w:tcW w:w="866" w:type="dxa"/>
            <w:textDirection w:val="btLr"/>
            <w:vAlign w:val="center"/>
          </w:tcPr>
          <w:p w14:paraId="56B895BB" w14:textId="77777777" w:rsidR="00124A26" w:rsidRPr="00AC3044" w:rsidRDefault="00124A26" w:rsidP="002D3EBF">
            <w:pPr>
              <w:ind w:firstLine="0"/>
              <w:rPr>
                <w:rFonts w:eastAsia="SimSun"/>
              </w:rPr>
            </w:pPr>
            <w:r w:rsidRPr="00AC3044">
              <w:rPr>
                <w:rFonts w:eastAsia="SimSun"/>
              </w:rPr>
              <w:t>Профилактика РТПХ</w:t>
            </w:r>
          </w:p>
        </w:tc>
        <w:tc>
          <w:tcPr>
            <w:tcW w:w="1802" w:type="dxa"/>
            <w:vAlign w:val="center"/>
          </w:tcPr>
          <w:p w14:paraId="02550CB1" w14:textId="77777777" w:rsidR="00124A26" w:rsidRPr="00AC3044" w:rsidRDefault="00124A26" w:rsidP="002D3EBF">
            <w:pPr>
              <w:ind w:firstLine="0"/>
              <w:rPr>
                <w:rFonts w:eastAsia="SimSun"/>
              </w:rPr>
            </w:pPr>
            <w:r w:rsidRPr="00AC3044">
              <w:rPr>
                <w:rFonts w:eastAsia="SimSun"/>
              </w:rPr>
              <w:t>Циклофосфамид</w:t>
            </w:r>
          </w:p>
        </w:tc>
        <w:tc>
          <w:tcPr>
            <w:tcW w:w="1495" w:type="dxa"/>
            <w:vAlign w:val="center"/>
          </w:tcPr>
          <w:p w14:paraId="13D4890B" w14:textId="77777777" w:rsidR="00124A26" w:rsidRPr="00AC3044" w:rsidRDefault="00124A26" w:rsidP="002D3EBF">
            <w:pPr>
              <w:ind w:firstLine="0"/>
              <w:rPr>
                <w:rFonts w:eastAsia="SimSun"/>
              </w:rPr>
            </w:pPr>
            <w:r w:rsidRPr="00AC3044">
              <w:rPr>
                <w:rFonts w:eastAsia="SimSun"/>
              </w:rPr>
              <w:t>50 мг/кг</w:t>
            </w:r>
          </w:p>
        </w:tc>
        <w:tc>
          <w:tcPr>
            <w:tcW w:w="1695" w:type="dxa"/>
            <w:vAlign w:val="center"/>
          </w:tcPr>
          <w:p w14:paraId="5B9A1AF4" w14:textId="77777777" w:rsidR="00124A26" w:rsidRPr="00AC3044" w:rsidRDefault="00124A26" w:rsidP="002D3EBF">
            <w:pPr>
              <w:ind w:firstLine="0"/>
              <w:rPr>
                <w:rFonts w:eastAsia="SimSun"/>
              </w:rPr>
            </w:pPr>
            <w:r w:rsidRPr="00AC3044">
              <w:rPr>
                <w:rFonts w:eastAsia="SimSun"/>
              </w:rPr>
              <w:t>100 мг/кг</w:t>
            </w:r>
          </w:p>
        </w:tc>
        <w:tc>
          <w:tcPr>
            <w:tcW w:w="1408" w:type="dxa"/>
            <w:vAlign w:val="center"/>
          </w:tcPr>
          <w:p w14:paraId="4208D6B6" w14:textId="77777777" w:rsidR="00124A26" w:rsidRPr="00AC3044" w:rsidRDefault="00124A26" w:rsidP="002D3EBF">
            <w:pPr>
              <w:ind w:firstLine="0"/>
              <w:rPr>
                <w:rFonts w:eastAsia="SimSun"/>
              </w:rPr>
            </w:pPr>
            <w:r w:rsidRPr="00AC3044">
              <w:rPr>
                <w:rFonts w:eastAsia="SimSun"/>
              </w:rPr>
              <w:t>С +3 дня по +4 день</w:t>
            </w:r>
          </w:p>
        </w:tc>
        <w:tc>
          <w:tcPr>
            <w:tcW w:w="2278" w:type="dxa"/>
            <w:vAlign w:val="center"/>
          </w:tcPr>
          <w:p w14:paraId="6821D650" w14:textId="77777777" w:rsidR="00124A26" w:rsidRPr="00AC3044" w:rsidRDefault="00124A26" w:rsidP="002D3EBF">
            <w:pPr>
              <w:ind w:firstLine="0"/>
              <w:rPr>
                <w:rFonts w:eastAsia="SimSun"/>
              </w:rPr>
            </w:pPr>
            <w:r w:rsidRPr="00AC3044">
              <w:rPr>
                <w:rFonts w:eastAsia="SimSun"/>
              </w:rPr>
              <w:t>В/в, в течение 2 часов</w:t>
            </w:r>
          </w:p>
        </w:tc>
      </w:tr>
    </w:tbl>
    <w:p w14:paraId="0C068265" w14:textId="77777777" w:rsidR="00124A26" w:rsidRPr="00C07B2E" w:rsidRDefault="00124A26" w:rsidP="00124A26">
      <w:pPr>
        <w:rPr>
          <w:rFonts w:eastAsia="SimSun"/>
        </w:rPr>
      </w:pPr>
    </w:p>
    <w:p w14:paraId="70C504C7" w14:textId="77777777" w:rsidR="00124A26" w:rsidRPr="00C07B2E" w:rsidRDefault="00124A26" w:rsidP="00124A26">
      <w:pPr>
        <w:rPr>
          <w:rFonts w:eastAsia="SimSun"/>
        </w:rPr>
      </w:pPr>
      <w:bookmarkStart w:id="215"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21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62159F82" w14:textId="77777777" w:rsidTr="002D3EBF">
        <w:trPr>
          <w:cantSplit/>
          <w:trHeight w:val="20"/>
          <w:tblHeader/>
        </w:trPr>
        <w:tc>
          <w:tcPr>
            <w:tcW w:w="959" w:type="dxa"/>
            <w:vAlign w:val="center"/>
          </w:tcPr>
          <w:p w14:paraId="515526F3" w14:textId="77777777" w:rsidR="00124A26" w:rsidRPr="00470D3D" w:rsidRDefault="00124A26" w:rsidP="002D3EBF">
            <w:pPr>
              <w:ind w:firstLine="0"/>
              <w:rPr>
                <w:rFonts w:eastAsia="SimSun"/>
              </w:rPr>
            </w:pPr>
          </w:p>
        </w:tc>
        <w:tc>
          <w:tcPr>
            <w:tcW w:w="1701" w:type="dxa"/>
            <w:vAlign w:val="center"/>
          </w:tcPr>
          <w:p w14:paraId="4AC41E67"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60CF455C"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0AA4C280"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6DC66770"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F7B23B4"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996FE4C" w14:textId="77777777" w:rsidTr="002D3EBF">
        <w:trPr>
          <w:cantSplit/>
          <w:trHeight w:val="20"/>
        </w:trPr>
        <w:tc>
          <w:tcPr>
            <w:tcW w:w="959" w:type="dxa"/>
            <w:vMerge w:val="restart"/>
            <w:textDirection w:val="btLr"/>
            <w:vAlign w:val="center"/>
          </w:tcPr>
          <w:p w14:paraId="72952673"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5EF0FD04"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E276A61"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928E29B"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208A2635"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6EE8872F"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EC71CF5" w14:textId="77777777" w:rsidTr="002D3EBF">
        <w:trPr>
          <w:cantSplit/>
          <w:trHeight w:val="1207"/>
        </w:trPr>
        <w:tc>
          <w:tcPr>
            <w:tcW w:w="959" w:type="dxa"/>
            <w:vMerge/>
            <w:vAlign w:val="center"/>
          </w:tcPr>
          <w:p w14:paraId="60A69CEC" w14:textId="77777777" w:rsidR="00124A26" w:rsidRPr="00AC3044" w:rsidRDefault="00124A26" w:rsidP="002D3EBF">
            <w:pPr>
              <w:ind w:firstLine="0"/>
              <w:rPr>
                <w:rFonts w:eastAsia="SimSun"/>
              </w:rPr>
            </w:pPr>
          </w:p>
        </w:tc>
        <w:tc>
          <w:tcPr>
            <w:tcW w:w="1701" w:type="dxa"/>
            <w:vAlign w:val="center"/>
          </w:tcPr>
          <w:p w14:paraId="72DEF87A"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6EEF4BFD" w14:textId="77777777" w:rsidR="00124A26" w:rsidRPr="00AC3044" w:rsidRDefault="00124A26" w:rsidP="002D3EBF">
            <w:pPr>
              <w:ind w:firstLine="0"/>
              <w:rPr>
                <w:rFonts w:eastAsia="SimSun"/>
              </w:rPr>
            </w:pPr>
            <w:r w:rsidRPr="00AC3044">
              <w:rPr>
                <w:rFonts w:eastAsia="SimSun"/>
              </w:rPr>
              <w:t xml:space="preserve">4 мг/кг </w:t>
            </w:r>
          </w:p>
        </w:tc>
        <w:tc>
          <w:tcPr>
            <w:tcW w:w="1701" w:type="dxa"/>
            <w:vAlign w:val="center"/>
          </w:tcPr>
          <w:p w14:paraId="6D4329DC" w14:textId="77777777" w:rsidR="00124A26" w:rsidRPr="00AC3044" w:rsidRDefault="00124A26" w:rsidP="002D3EBF">
            <w:pPr>
              <w:ind w:firstLine="0"/>
              <w:rPr>
                <w:rFonts w:eastAsia="SimSun"/>
              </w:rPr>
            </w:pPr>
            <w:r w:rsidRPr="00AC3044">
              <w:rPr>
                <w:rFonts w:eastAsia="SimSun"/>
              </w:rPr>
              <w:t xml:space="preserve">10 мг/кг </w:t>
            </w:r>
          </w:p>
        </w:tc>
        <w:tc>
          <w:tcPr>
            <w:tcW w:w="1418" w:type="dxa"/>
            <w:vAlign w:val="center"/>
          </w:tcPr>
          <w:p w14:paraId="44A9CDFD"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4150407F"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3F793D75" w14:textId="77777777" w:rsidTr="002D3EBF">
        <w:trPr>
          <w:cantSplit/>
          <w:trHeight w:val="1498"/>
        </w:trPr>
        <w:tc>
          <w:tcPr>
            <w:tcW w:w="959" w:type="dxa"/>
            <w:vMerge w:val="restart"/>
            <w:textDirection w:val="btLr"/>
            <w:vAlign w:val="center"/>
          </w:tcPr>
          <w:p w14:paraId="77AEAE27"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035C157E"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7EB1380B"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6FC003D1"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345F52A7"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47F28F88"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CA15CE6" w14:textId="77777777" w:rsidTr="002D3EBF">
        <w:trPr>
          <w:cantSplit/>
          <w:trHeight w:val="958"/>
        </w:trPr>
        <w:tc>
          <w:tcPr>
            <w:tcW w:w="959" w:type="dxa"/>
            <w:vMerge/>
            <w:textDirection w:val="btLr"/>
            <w:vAlign w:val="center"/>
          </w:tcPr>
          <w:p w14:paraId="29377E4F" w14:textId="77777777" w:rsidR="00124A26" w:rsidRPr="00AC3044" w:rsidRDefault="00124A26" w:rsidP="002D3EBF">
            <w:pPr>
              <w:ind w:firstLine="0"/>
              <w:rPr>
                <w:rFonts w:eastAsia="SimSun"/>
              </w:rPr>
            </w:pPr>
          </w:p>
        </w:tc>
        <w:tc>
          <w:tcPr>
            <w:tcW w:w="1701" w:type="dxa"/>
            <w:vAlign w:val="center"/>
          </w:tcPr>
          <w:p w14:paraId="50F55725"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6F1CF3FD" w14:textId="77777777" w:rsidR="00124A26" w:rsidRPr="00AC3044" w:rsidRDefault="00124A26" w:rsidP="002D3EBF">
            <w:pPr>
              <w:ind w:firstLine="0"/>
              <w:rPr>
                <w:rFonts w:eastAsia="SimSun"/>
              </w:rPr>
            </w:pPr>
            <w:r w:rsidRPr="00AC3044">
              <w:rPr>
                <w:rFonts w:eastAsia="SimSun"/>
              </w:rPr>
              <w:t>0,03 мг/кг</w:t>
            </w:r>
          </w:p>
        </w:tc>
        <w:tc>
          <w:tcPr>
            <w:tcW w:w="1701" w:type="dxa"/>
            <w:vAlign w:val="center"/>
          </w:tcPr>
          <w:p w14:paraId="44C9310A"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756B177C"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2870DB7F"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27A29C06" w14:textId="77777777" w:rsidTr="002D3EBF">
        <w:trPr>
          <w:cantSplit/>
          <w:trHeight w:val="986"/>
        </w:trPr>
        <w:tc>
          <w:tcPr>
            <w:tcW w:w="959" w:type="dxa"/>
            <w:vMerge/>
            <w:textDirection w:val="btLr"/>
            <w:vAlign w:val="center"/>
          </w:tcPr>
          <w:p w14:paraId="25759B27" w14:textId="77777777" w:rsidR="00124A26" w:rsidRPr="00AC3044" w:rsidRDefault="00124A26" w:rsidP="002D3EBF">
            <w:pPr>
              <w:ind w:firstLine="0"/>
              <w:rPr>
                <w:rFonts w:eastAsia="SimSun"/>
              </w:rPr>
            </w:pPr>
          </w:p>
        </w:tc>
        <w:tc>
          <w:tcPr>
            <w:tcW w:w="1701" w:type="dxa"/>
            <w:vAlign w:val="center"/>
          </w:tcPr>
          <w:p w14:paraId="2BCDF877"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17C1CA25"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0074A9EA"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16A71987"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238B074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bl>
    <w:p w14:paraId="24486BFC" w14:textId="77777777" w:rsidR="00124A26" w:rsidRPr="00C07B2E" w:rsidRDefault="00124A26" w:rsidP="00124A26">
      <w:pPr>
        <w:rPr>
          <w:rFonts w:eastAsia="SimSun"/>
        </w:rPr>
      </w:pPr>
    </w:p>
    <w:p w14:paraId="09635D8E" w14:textId="77777777" w:rsidR="00124A26" w:rsidRPr="00C07B2E" w:rsidRDefault="00124A26" w:rsidP="00124A26">
      <w:pPr>
        <w:rPr>
          <w:rFonts w:eastAsia="SimSun"/>
        </w:rPr>
      </w:pPr>
      <w:bookmarkStart w:id="216"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16"/>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124A26" w:rsidRPr="00AC3044" w14:paraId="73F90CFC" w14:textId="77777777" w:rsidTr="002D3EBF">
        <w:trPr>
          <w:cantSplit/>
          <w:trHeight w:val="20"/>
          <w:tblHeader/>
        </w:trPr>
        <w:tc>
          <w:tcPr>
            <w:tcW w:w="993" w:type="dxa"/>
            <w:vAlign w:val="center"/>
          </w:tcPr>
          <w:p w14:paraId="4408D8DB" w14:textId="77777777" w:rsidR="00124A26" w:rsidRPr="00470D3D" w:rsidRDefault="00124A26" w:rsidP="002D3EBF">
            <w:pPr>
              <w:ind w:firstLine="0"/>
              <w:rPr>
                <w:rFonts w:eastAsia="SimSun"/>
              </w:rPr>
            </w:pPr>
          </w:p>
        </w:tc>
        <w:tc>
          <w:tcPr>
            <w:tcW w:w="1667" w:type="dxa"/>
            <w:vAlign w:val="center"/>
          </w:tcPr>
          <w:p w14:paraId="22741799"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ABA160E"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2FED103F"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34950FB6"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5889641"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2F78AA85" w14:textId="77777777" w:rsidTr="002D3EBF">
        <w:trPr>
          <w:cantSplit/>
          <w:trHeight w:val="20"/>
        </w:trPr>
        <w:tc>
          <w:tcPr>
            <w:tcW w:w="993" w:type="dxa"/>
            <w:vMerge w:val="restart"/>
            <w:textDirection w:val="btLr"/>
            <w:vAlign w:val="center"/>
          </w:tcPr>
          <w:p w14:paraId="3474036D" w14:textId="77777777" w:rsidR="00124A26" w:rsidRPr="00AC3044" w:rsidRDefault="00124A26" w:rsidP="002D3EBF">
            <w:pPr>
              <w:ind w:firstLine="0"/>
              <w:rPr>
                <w:rFonts w:eastAsia="SimSun"/>
              </w:rPr>
            </w:pPr>
            <w:r w:rsidRPr="00AC3044">
              <w:rPr>
                <w:rFonts w:eastAsia="SimSun"/>
              </w:rPr>
              <w:t>Кондиционирование</w:t>
            </w:r>
          </w:p>
        </w:tc>
        <w:tc>
          <w:tcPr>
            <w:tcW w:w="1667" w:type="dxa"/>
            <w:vAlign w:val="center"/>
          </w:tcPr>
          <w:p w14:paraId="61B44B61"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CBCBFD3"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017D798"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DB6C92C"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2850667E"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23C2078" w14:textId="77777777" w:rsidTr="002D3EBF">
        <w:trPr>
          <w:cantSplit/>
          <w:trHeight w:val="1207"/>
        </w:trPr>
        <w:tc>
          <w:tcPr>
            <w:tcW w:w="993" w:type="dxa"/>
            <w:vMerge/>
            <w:vAlign w:val="center"/>
          </w:tcPr>
          <w:p w14:paraId="43327361" w14:textId="77777777" w:rsidR="00124A26" w:rsidRPr="00AC3044" w:rsidRDefault="00124A26" w:rsidP="002D3EBF">
            <w:pPr>
              <w:ind w:firstLine="0"/>
              <w:rPr>
                <w:rFonts w:eastAsia="SimSun"/>
              </w:rPr>
            </w:pPr>
          </w:p>
        </w:tc>
        <w:tc>
          <w:tcPr>
            <w:tcW w:w="1667" w:type="dxa"/>
            <w:vAlign w:val="center"/>
          </w:tcPr>
          <w:p w14:paraId="01811986"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50BCCF85" w14:textId="77777777" w:rsidR="00124A26" w:rsidRPr="00AC3044" w:rsidRDefault="00124A26" w:rsidP="002D3EBF">
            <w:pPr>
              <w:ind w:firstLine="0"/>
              <w:rPr>
                <w:rFonts w:eastAsia="SimSun"/>
              </w:rPr>
            </w:pPr>
            <w:r w:rsidRPr="00AC3044">
              <w:rPr>
                <w:rFonts w:eastAsia="SimSun"/>
              </w:rPr>
              <w:t xml:space="preserve">4 мг/кг </w:t>
            </w:r>
          </w:p>
        </w:tc>
        <w:tc>
          <w:tcPr>
            <w:tcW w:w="1701" w:type="dxa"/>
            <w:vAlign w:val="center"/>
          </w:tcPr>
          <w:p w14:paraId="7671F0BD" w14:textId="77777777" w:rsidR="00124A26" w:rsidRPr="00AC3044" w:rsidRDefault="00124A26" w:rsidP="002D3EBF">
            <w:pPr>
              <w:ind w:firstLine="0"/>
              <w:rPr>
                <w:rFonts w:eastAsia="SimSun"/>
              </w:rPr>
            </w:pPr>
            <w:r w:rsidRPr="00AC3044">
              <w:rPr>
                <w:rFonts w:eastAsia="SimSun"/>
              </w:rPr>
              <w:t xml:space="preserve">10 мг/кг </w:t>
            </w:r>
          </w:p>
        </w:tc>
        <w:tc>
          <w:tcPr>
            <w:tcW w:w="1418" w:type="dxa"/>
            <w:vAlign w:val="center"/>
          </w:tcPr>
          <w:p w14:paraId="0C2D7CA6"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481394B1"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00062722" w14:textId="77777777" w:rsidTr="002D3EBF">
        <w:trPr>
          <w:cantSplit/>
          <w:trHeight w:val="582"/>
        </w:trPr>
        <w:tc>
          <w:tcPr>
            <w:tcW w:w="993" w:type="dxa"/>
            <w:vMerge w:val="restart"/>
            <w:textDirection w:val="btLr"/>
            <w:vAlign w:val="center"/>
          </w:tcPr>
          <w:p w14:paraId="47B67116" w14:textId="77777777" w:rsidR="00124A26" w:rsidRPr="00AC3044" w:rsidRDefault="00124A26" w:rsidP="002D3EBF">
            <w:pPr>
              <w:ind w:firstLine="0"/>
              <w:rPr>
                <w:rFonts w:eastAsia="SimSun"/>
              </w:rPr>
            </w:pPr>
            <w:r w:rsidRPr="00AC3044">
              <w:rPr>
                <w:rFonts w:eastAsia="SimSun"/>
              </w:rPr>
              <w:t>Профилактика РТПХ</w:t>
            </w:r>
          </w:p>
        </w:tc>
        <w:tc>
          <w:tcPr>
            <w:tcW w:w="1667" w:type="dxa"/>
            <w:vAlign w:val="center"/>
          </w:tcPr>
          <w:p w14:paraId="3D1D3C7F"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25A6B65F"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07AF1303"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62790BEA"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58CB0831"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7FDC409" w14:textId="77777777" w:rsidTr="002D3EBF">
        <w:trPr>
          <w:cantSplit/>
          <w:trHeight w:val="562"/>
        </w:trPr>
        <w:tc>
          <w:tcPr>
            <w:tcW w:w="993" w:type="dxa"/>
            <w:vMerge/>
            <w:textDirection w:val="btLr"/>
            <w:vAlign w:val="center"/>
          </w:tcPr>
          <w:p w14:paraId="0717E2FA" w14:textId="77777777" w:rsidR="00124A26" w:rsidRPr="00AC3044" w:rsidRDefault="00124A26" w:rsidP="002D3EBF">
            <w:pPr>
              <w:ind w:firstLine="0"/>
              <w:rPr>
                <w:rFonts w:eastAsia="SimSun"/>
              </w:rPr>
            </w:pPr>
          </w:p>
        </w:tc>
        <w:tc>
          <w:tcPr>
            <w:tcW w:w="1667" w:type="dxa"/>
            <w:vAlign w:val="center"/>
          </w:tcPr>
          <w:p w14:paraId="3A6B36F6" w14:textId="77777777" w:rsidR="00124A26" w:rsidRPr="00AC3044" w:rsidRDefault="00124A26" w:rsidP="002D3EBF">
            <w:pPr>
              <w:ind w:firstLine="0"/>
              <w:rPr>
                <w:rFonts w:eastAsia="SimSun"/>
              </w:rPr>
            </w:pPr>
            <w:r w:rsidRPr="00AC3044">
              <w:rPr>
                <w:rFonts w:eastAsia="SimSun"/>
              </w:rPr>
              <w:t>Руксолитиниб</w:t>
            </w:r>
          </w:p>
        </w:tc>
        <w:tc>
          <w:tcPr>
            <w:tcW w:w="1559" w:type="dxa"/>
            <w:vAlign w:val="center"/>
          </w:tcPr>
          <w:p w14:paraId="3E284DF5" w14:textId="77777777" w:rsidR="00124A26" w:rsidRPr="00AC3044" w:rsidRDefault="00124A26" w:rsidP="002D3EBF">
            <w:pPr>
              <w:ind w:firstLine="0"/>
              <w:rPr>
                <w:rFonts w:eastAsia="SimSun"/>
              </w:rPr>
            </w:pPr>
            <w:r w:rsidRPr="00AC3044">
              <w:rPr>
                <w:rFonts w:eastAsia="SimSun"/>
              </w:rPr>
              <w:t>45 мг</w:t>
            </w:r>
          </w:p>
        </w:tc>
        <w:tc>
          <w:tcPr>
            <w:tcW w:w="1701" w:type="dxa"/>
            <w:vAlign w:val="center"/>
          </w:tcPr>
          <w:p w14:paraId="2B43886C" w14:textId="77777777" w:rsidR="00124A26" w:rsidRPr="00AC3044" w:rsidRDefault="00124A26" w:rsidP="002D3EBF">
            <w:pPr>
              <w:ind w:firstLine="0"/>
              <w:rPr>
                <w:rFonts w:eastAsia="SimSun"/>
              </w:rPr>
            </w:pPr>
            <w:r w:rsidRPr="00AC3044">
              <w:rPr>
                <w:rFonts w:eastAsia="SimSun"/>
              </w:rPr>
              <w:t>270 мг</w:t>
            </w:r>
          </w:p>
        </w:tc>
        <w:tc>
          <w:tcPr>
            <w:tcW w:w="1418" w:type="dxa"/>
            <w:vAlign w:val="center"/>
          </w:tcPr>
          <w:p w14:paraId="58D55799" w14:textId="77777777" w:rsidR="00124A26" w:rsidRPr="00AC3044" w:rsidRDefault="00124A26" w:rsidP="002D3EBF">
            <w:pPr>
              <w:ind w:firstLine="0"/>
              <w:rPr>
                <w:rFonts w:eastAsia="SimSun"/>
              </w:rPr>
            </w:pPr>
            <w:r w:rsidRPr="00AC3044">
              <w:rPr>
                <w:rFonts w:eastAsia="SimSun"/>
              </w:rPr>
              <w:t xml:space="preserve">С -7 дня по -2 день </w:t>
            </w:r>
          </w:p>
        </w:tc>
        <w:tc>
          <w:tcPr>
            <w:tcW w:w="2268" w:type="dxa"/>
            <w:vAlign w:val="center"/>
          </w:tcPr>
          <w:p w14:paraId="0B8E638C" w14:textId="77777777" w:rsidR="00124A26" w:rsidRPr="00AC3044" w:rsidRDefault="00124A26" w:rsidP="002D3EBF">
            <w:pPr>
              <w:ind w:firstLine="0"/>
              <w:rPr>
                <w:rFonts w:eastAsia="SimSun"/>
              </w:rPr>
            </w:pPr>
            <w:r w:rsidRPr="00AC3044">
              <w:rPr>
                <w:rFonts w:eastAsia="SimSun"/>
              </w:rPr>
              <w:t xml:space="preserve">Внутрь суточную дозу </w:t>
            </w:r>
          </w:p>
          <w:p w14:paraId="708DB8F7" w14:textId="77777777" w:rsidR="00124A26" w:rsidRPr="00AC3044" w:rsidRDefault="00124A26" w:rsidP="002D3EBF">
            <w:pPr>
              <w:ind w:firstLine="0"/>
              <w:rPr>
                <w:rFonts w:eastAsia="SimSun"/>
              </w:rPr>
            </w:pPr>
            <w:r w:rsidRPr="00AC3044">
              <w:rPr>
                <w:rFonts w:eastAsia="SimSun"/>
              </w:rPr>
              <w:t>за 3 приема</w:t>
            </w:r>
          </w:p>
        </w:tc>
      </w:tr>
      <w:tr w:rsidR="00124A26" w:rsidRPr="00AC3044" w14:paraId="3198643A" w14:textId="77777777" w:rsidTr="002D3EBF">
        <w:trPr>
          <w:cantSplit/>
          <w:trHeight w:val="769"/>
        </w:trPr>
        <w:tc>
          <w:tcPr>
            <w:tcW w:w="993" w:type="dxa"/>
            <w:vMerge/>
            <w:textDirection w:val="btLr"/>
            <w:vAlign w:val="center"/>
          </w:tcPr>
          <w:p w14:paraId="2D563AC1" w14:textId="77777777" w:rsidR="00124A26" w:rsidRPr="00AC3044" w:rsidRDefault="00124A26" w:rsidP="002D3EBF">
            <w:pPr>
              <w:ind w:firstLine="0"/>
              <w:rPr>
                <w:rFonts w:eastAsia="SimSun"/>
              </w:rPr>
            </w:pPr>
          </w:p>
        </w:tc>
        <w:tc>
          <w:tcPr>
            <w:tcW w:w="1667" w:type="dxa"/>
            <w:vAlign w:val="center"/>
          </w:tcPr>
          <w:p w14:paraId="6018BB67" w14:textId="77777777" w:rsidR="00124A26" w:rsidRPr="00AC3044" w:rsidRDefault="00124A26" w:rsidP="002D3EBF">
            <w:pPr>
              <w:ind w:firstLine="0"/>
              <w:rPr>
                <w:rFonts w:eastAsia="SimSun"/>
              </w:rPr>
            </w:pPr>
            <w:r w:rsidRPr="00AC3044">
              <w:rPr>
                <w:rFonts w:eastAsia="SimSun"/>
              </w:rPr>
              <w:t xml:space="preserve">Руксолитиниб </w:t>
            </w:r>
          </w:p>
        </w:tc>
        <w:tc>
          <w:tcPr>
            <w:tcW w:w="1559" w:type="dxa"/>
            <w:vAlign w:val="center"/>
          </w:tcPr>
          <w:p w14:paraId="2FDA4E96" w14:textId="77777777" w:rsidR="00124A26" w:rsidRPr="00AC3044" w:rsidRDefault="00124A26" w:rsidP="002D3EBF">
            <w:pPr>
              <w:ind w:firstLine="0"/>
              <w:rPr>
                <w:rFonts w:eastAsia="SimSun"/>
              </w:rPr>
            </w:pPr>
            <w:r w:rsidRPr="00AC3044">
              <w:rPr>
                <w:rFonts w:eastAsia="SimSun"/>
              </w:rPr>
              <w:t>15 мг</w:t>
            </w:r>
          </w:p>
        </w:tc>
        <w:tc>
          <w:tcPr>
            <w:tcW w:w="1701" w:type="dxa"/>
            <w:vAlign w:val="center"/>
          </w:tcPr>
          <w:p w14:paraId="6505A71B"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24E8B61D" w14:textId="77777777" w:rsidR="00124A26" w:rsidRPr="00AC3044" w:rsidRDefault="00124A26" w:rsidP="002D3EBF">
            <w:pPr>
              <w:ind w:firstLine="0"/>
              <w:rPr>
                <w:rFonts w:eastAsia="SimSun"/>
              </w:rPr>
            </w:pPr>
            <w:r w:rsidRPr="00AC3044">
              <w:rPr>
                <w:rFonts w:eastAsia="SimSun"/>
              </w:rPr>
              <w:t>С +5 дня по +100 день</w:t>
            </w:r>
          </w:p>
        </w:tc>
        <w:tc>
          <w:tcPr>
            <w:tcW w:w="2268" w:type="dxa"/>
            <w:vAlign w:val="center"/>
          </w:tcPr>
          <w:p w14:paraId="0E9F4151" w14:textId="77777777" w:rsidR="00124A26" w:rsidRPr="00AC3044" w:rsidRDefault="00124A26" w:rsidP="002D3EBF">
            <w:pPr>
              <w:ind w:firstLine="0"/>
              <w:rPr>
                <w:rFonts w:eastAsia="SimSun"/>
              </w:rPr>
            </w:pPr>
            <w:r w:rsidRPr="00AC3044">
              <w:rPr>
                <w:rFonts w:eastAsia="SimSun"/>
              </w:rPr>
              <w:t xml:space="preserve">Внутрь суточную дозу </w:t>
            </w:r>
          </w:p>
          <w:p w14:paraId="0E997E8B" w14:textId="77777777" w:rsidR="00124A26" w:rsidRPr="00AC3044" w:rsidRDefault="00124A26" w:rsidP="002D3EBF">
            <w:pPr>
              <w:ind w:firstLine="0"/>
              <w:rPr>
                <w:rFonts w:eastAsia="SimSun"/>
              </w:rPr>
            </w:pPr>
            <w:r w:rsidRPr="00AC3044">
              <w:rPr>
                <w:rFonts w:eastAsia="SimSun"/>
              </w:rPr>
              <w:t>за 2 приема</w:t>
            </w:r>
          </w:p>
        </w:tc>
      </w:tr>
    </w:tbl>
    <w:p w14:paraId="3E49D4B8" w14:textId="77777777" w:rsidR="00124A26" w:rsidRDefault="00124A26" w:rsidP="00124A26">
      <w:pPr>
        <w:rPr>
          <w:rFonts w:eastAsia="SimSun"/>
        </w:rPr>
      </w:pPr>
      <w:bookmarkStart w:id="217" w:name="_Toc44401174"/>
    </w:p>
    <w:p w14:paraId="317273E8"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1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333E5854" w14:textId="77777777" w:rsidTr="002D3EBF">
        <w:trPr>
          <w:cantSplit/>
          <w:trHeight w:val="20"/>
          <w:tblHeader/>
        </w:trPr>
        <w:tc>
          <w:tcPr>
            <w:tcW w:w="959" w:type="dxa"/>
            <w:vAlign w:val="center"/>
          </w:tcPr>
          <w:p w14:paraId="0ED555B0" w14:textId="77777777" w:rsidR="00124A26" w:rsidRPr="00AC3044" w:rsidRDefault="00124A26" w:rsidP="002D3EBF">
            <w:pPr>
              <w:ind w:firstLine="0"/>
              <w:rPr>
                <w:rFonts w:eastAsia="SimSun"/>
              </w:rPr>
            </w:pPr>
          </w:p>
        </w:tc>
        <w:tc>
          <w:tcPr>
            <w:tcW w:w="1701" w:type="dxa"/>
            <w:vAlign w:val="center"/>
          </w:tcPr>
          <w:p w14:paraId="29450294"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7809FBC"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7C7CE36F"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5E2E07FE"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6F5800E"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58E80D5" w14:textId="77777777" w:rsidTr="002D3EBF">
        <w:trPr>
          <w:cantSplit/>
          <w:trHeight w:val="20"/>
        </w:trPr>
        <w:tc>
          <w:tcPr>
            <w:tcW w:w="959" w:type="dxa"/>
            <w:vMerge w:val="restart"/>
            <w:textDirection w:val="btLr"/>
            <w:vAlign w:val="center"/>
          </w:tcPr>
          <w:p w14:paraId="79CF4DAD"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20E3EAC6"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62B26A65"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1A894EE" w14:textId="77777777" w:rsidR="00124A26" w:rsidRPr="00AC3044" w:rsidRDefault="00124A26" w:rsidP="002D3EB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6B667268" w14:textId="77777777" w:rsidR="00124A26" w:rsidRPr="00AC3044" w:rsidRDefault="00124A26" w:rsidP="002D3EBF">
            <w:pPr>
              <w:ind w:firstLine="0"/>
              <w:rPr>
                <w:rFonts w:eastAsia="SimSun"/>
              </w:rPr>
            </w:pPr>
            <w:r w:rsidRPr="00AC3044">
              <w:rPr>
                <w:rFonts w:eastAsia="SimSun"/>
              </w:rPr>
              <w:t>С -4 дня по -2 день</w:t>
            </w:r>
          </w:p>
        </w:tc>
        <w:tc>
          <w:tcPr>
            <w:tcW w:w="2268" w:type="dxa"/>
            <w:vAlign w:val="center"/>
          </w:tcPr>
          <w:p w14:paraId="543FFB0A"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FFFD02C" w14:textId="77777777" w:rsidTr="002D3EBF">
        <w:trPr>
          <w:cantSplit/>
          <w:trHeight w:val="678"/>
        </w:trPr>
        <w:tc>
          <w:tcPr>
            <w:tcW w:w="959" w:type="dxa"/>
            <w:vMerge/>
            <w:vAlign w:val="center"/>
          </w:tcPr>
          <w:p w14:paraId="36F128D2" w14:textId="77777777" w:rsidR="00124A26" w:rsidRPr="00AC3044" w:rsidRDefault="00124A26" w:rsidP="002D3EBF">
            <w:pPr>
              <w:ind w:firstLine="0"/>
              <w:rPr>
                <w:rFonts w:eastAsia="SimSun"/>
              </w:rPr>
            </w:pPr>
          </w:p>
        </w:tc>
        <w:tc>
          <w:tcPr>
            <w:tcW w:w="1701" w:type="dxa"/>
            <w:vAlign w:val="center"/>
          </w:tcPr>
          <w:p w14:paraId="5CB7D807" w14:textId="77777777" w:rsidR="00124A26" w:rsidRPr="00AC3044" w:rsidRDefault="00124A26" w:rsidP="002D3EBF">
            <w:pPr>
              <w:ind w:firstLine="0"/>
              <w:rPr>
                <w:rFonts w:eastAsia="SimSun"/>
              </w:rPr>
            </w:pPr>
            <w:r w:rsidRPr="00AC3044">
              <w:rPr>
                <w:rFonts w:eastAsia="SimSun"/>
              </w:rPr>
              <w:t>Бендамустин</w:t>
            </w:r>
          </w:p>
        </w:tc>
        <w:tc>
          <w:tcPr>
            <w:tcW w:w="1559" w:type="dxa"/>
            <w:vAlign w:val="center"/>
          </w:tcPr>
          <w:p w14:paraId="13E77949" w14:textId="77777777" w:rsidR="00124A26" w:rsidRPr="00AC3044" w:rsidRDefault="00124A26" w:rsidP="002D3EB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322498D9" w14:textId="77777777" w:rsidR="00124A26" w:rsidRPr="00AC3044" w:rsidRDefault="00124A26" w:rsidP="002D3EB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41088091" w14:textId="77777777" w:rsidR="00124A26" w:rsidRPr="00AC3044" w:rsidRDefault="00124A26" w:rsidP="002D3EBF">
            <w:pPr>
              <w:ind w:firstLine="0"/>
              <w:rPr>
                <w:rFonts w:eastAsia="SimSun"/>
              </w:rPr>
            </w:pPr>
            <w:r w:rsidRPr="00AC3044">
              <w:rPr>
                <w:rFonts w:eastAsia="SimSun"/>
              </w:rPr>
              <w:t xml:space="preserve">  С -4 дня по -2 день</w:t>
            </w:r>
          </w:p>
        </w:tc>
        <w:tc>
          <w:tcPr>
            <w:tcW w:w="2268" w:type="dxa"/>
            <w:vAlign w:val="center"/>
          </w:tcPr>
          <w:p w14:paraId="7E391C4E"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3B7129A1" w14:textId="77777777" w:rsidTr="002D3EBF">
        <w:trPr>
          <w:cantSplit/>
          <w:trHeight w:val="958"/>
        </w:trPr>
        <w:tc>
          <w:tcPr>
            <w:tcW w:w="959" w:type="dxa"/>
            <w:vMerge w:val="restart"/>
            <w:textDirection w:val="btLr"/>
            <w:vAlign w:val="center"/>
          </w:tcPr>
          <w:p w14:paraId="43E2214B"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55241715"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64965C7D" w14:textId="77777777" w:rsidR="00124A26" w:rsidRPr="00AC3044" w:rsidRDefault="00124A26" w:rsidP="002D3EBF">
            <w:pPr>
              <w:ind w:firstLine="0"/>
              <w:rPr>
                <w:rFonts w:eastAsia="SimSun"/>
              </w:rPr>
            </w:pPr>
            <w:r w:rsidRPr="00AC3044">
              <w:rPr>
                <w:rFonts w:eastAsia="SimSun"/>
              </w:rPr>
              <w:t>0,03 мг/кг</w:t>
            </w:r>
          </w:p>
        </w:tc>
        <w:tc>
          <w:tcPr>
            <w:tcW w:w="1701" w:type="dxa"/>
            <w:vAlign w:val="center"/>
          </w:tcPr>
          <w:p w14:paraId="77671BC5"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49A15824"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4DBF356B"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4F13A243" w14:textId="77777777" w:rsidTr="002D3EBF">
        <w:trPr>
          <w:cantSplit/>
          <w:trHeight w:val="579"/>
        </w:trPr>
        <w:tc>
          <w:tcPr>
            <w:tcW w:w="959" w:type="dxa"/>
            <w:vMerge/>
            <w:textDirection w:val="btLr"/>
            <w:vAlign w:val="center"/>
          </w:tcPr>
          <w:p w14:paraId="7F56E492" w14:textId="77777777" w:rsidR="00124A26" w:rsidRPr="00AC3044" w:rsidRDefault="00124A26" w:rsidP="002D3EBF">
            <w:pPr>
              <w:ind w:firstLine="0"/>
              <w:rPr>
                <w:rFonts w:eastAsia="SimSun"/>
              </w:rPr>
            </w:pPr>
          </w:p>
        </w:tc>
        <w:tc>
          <w:tcPr>
            <w:tcW w:w="1701" w:type="dxa"/>
            <w:vAlign w:val="center"/>
          </w:tcPr>
          <w:p w14:paraId="438BA222"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5ED7DE2C"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1A732670"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4E96521B" w14:textId="77777777" w:rsidR="00124A26" w:rsidRPr="00AC3044" w:rsidRDefault="00124A26" w:rsidP="002D3EBF">
            <w:pPr>
              <w:ind w:firstLine="0"/>
              <w:rPr>
                <w:rFonts w:eastAsia="SimSun"/>
              </w:rPr>
            </w:pPr>
            <w:r w:rsidRPr="00AC3044">
              <w:rPr>
                <w:rFonts w:eastAsia="SimSun"/>
              </w:rPr>
              <w:t xml:space="preserve">В дни +3, +4 </w:t>
            </w:r>
          </w:p>
        </w:tc>
        <w:tc>
          <w:tcPr>
            <w:tcW w:w="2268" w:type="dxa"/>
            <w:vAlign w:val="center"/>
          </w:tcPr>
          <w:p w14:paraId="77D8B138"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6F1C59A" w14:textId="77777777" w:rsidTr="002D3EBF">
        <w:trPr>
          <w:cantSplit/>
          <w:trHeight w:val="418"/>
        </w:trPr>
        <w:tc>
          <w:tcPr>
            <w:tcW w:w="959" w:type="dxa"/>
            <w:vMerge/>
            <w:textDirection w:val="btLr"/>
            <w:vAlign w:val="center"/>
          </w:tcPr>
          <w:p w14:paraId="3F44B3FD" w14:textId="77777777" w:rsidR="00124A26" w:rsidRPr="00AC3044" w:rsidRDefault="00124A26" w:rsidP="002D3EBF">
            <w:pPr>
              <w:ind w:firstLine="0"/>
              <w:rPr>
                <w:rFonts w:eastAsia="SimSun"/>
              </w:rPr>
            </w:pPr>
          </w:p>
        </w:tc>
        <w:tc>
          <w:tcPr>
            <w:tcW w:w="1701" w:type="dxa"/>
            <w:vAlign w:val="center"/>
          </w:tcPr>
          <w:p w14:paraId="49B9CDF9"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781F93DC"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6E7846EB"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1745AA12"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669A4263"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w:t>
            </w:r>
          </w:p>
        </w:tc>
      </w:tr>
    </w:tbl>
    <w:p w14:paraId="44368587" w14:textId="77777777" w:rsidR="00124A26" w:rsidRDefault="00124A26" w:rsidP="00124A26">
      <w:pPr>
        <w:rPr>
          <w:rFonts w:eastAsia="SimSun"/>
        </w:rPr>
      </w:pPr>
      <w:bookmarkStart w:id="218" w:name="_Toc44401175"/>
    </w:p>
    <w:p w14:paraId="7AAD6B0C" w14:textId="77777777" w:rsidR="00124A26" w:rsidRPr="00042499" w:rsidRDefault="00124A26" w:rsidP="00124A2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1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133A25A0" w14:textId="77777777" w:rsidTr="002D3EBF">
        <w:trPr>
          <w:cantSplit/>
          <w:trHeight w:val="20"/>
          <w:tblHeader/>
        </w:trPr>
        <w:tc>
          <w:tcPr>
            <w:tcW w:w="959" w:type="dxa"/>
            <w:vAlign w:val="center"/>
          </w:tcPr>
          <w:p w14:paraId="69F0B7D9" w14:textId="77777777" w:rsidR="00124A26" w:rsidRPr="009B5A5D" w:rsidRDefault="00124A26" w:rsidP="002D3EBF">
            <w:pPr>
              <w:ind w:firstLine="0"/>
              <w:rPr>
                <w:rFonts w:eastAsia="SimSun"/>
                <w:lang w:val="en-US"/>
              </w:rPr>
            </w:pPr>
          </w:p>
        </w:tc>
        <w:tc>
          <w:tcPr>
            <w:tcW w:w="1701" w:type="dxa"/>
            <w:vAlign w:val="center"/>
          </w:tcPr>
          <w:p w14:paraId="52C9EFD9"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280346E1"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20C2E08F"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6F2D97FA"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432C3D5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563C0D0" w14:textId="77777777" w:rsidTr="002D3EBF">
        <w:trPr>
          <w:cantSplit/>
          <w:trHeight w:val="20"/>
        </w:trPr>
        <w:tc>
          <w:tcPr>
            <w:tcW w:w="959" w:type="dxa"/>
            <w:vMerge w:val="restart"/>
            <w:textDirection w:val="btLr"/>
            <w:vAlign w:val="center"/>
          </w:tcPr>
          <w:p w14:paraId="38C217A2"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091177A6"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7E27CDF4"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81501C0" w14:textId="77777777" w:rsidR="00124A26" w:rsidRPr="00AC3044" w:rsidRDefault="00124A26" w:rsidP="002D3EB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38F1032F" w14:textId="77777777" w:rsidR="00124A26" w:rsidRPr="00AC3044" w:rsidRDefault="00124A26" w:rsidP="002D3EBF">
            <w:pPr>
              <w:ind w:firstLine="0"/>
              <w:rPr>
                <w:rFonts w:eastAsia="SimSun"/>
              </w:rPr>
            </w:pPr>
            <w:r w:rsidRPr="00AC3044">
              <w:rPr>
                <w:rFonts w:eastAsia="SimSun"/>
              </w:rPr>
              <w:t>С -4 дня по -2 день</w:t>
            </w:r>
          </w:p>
        </w:tc>
        <w:tc>
          <w:tcPr>
            <w:tcW w:w="2268" w:type="dxa"/>
            <w:vAlign w:val="center"/>
          </w:tcPr>
          <w:p w14:paraId="1113F326"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E550622" w14:textId="77777777" w:rsidTr="002D3EBF">
        <w:trPr>
          <w:cantSplit/>
          <w:trHeight w:val="394"/>
        </w:trPr>
        <w:tc>
          <w:tcPr>
            <w:tcW w:w="959" w:type="dxa"/>
            <w:vMerge/>
            <w:vAlign w:val="center"/>
          </w:tcPr>
          <w:p w14:paraId="1EE8B465" w14:textId="77777777" w:rsidR="00124A26" w:rsidRPr="00AC3044" w:rsidRDefault="00124A26" w:rsidP="002D3EBF">
            <w:pPr>
              <w:ind w:firstLine="0"/>
              <w:rPr>
                <w:rFonts w:eastAsia="SimSun"/>
              </w:rPr>
            </w:pPr>
          </w:p>
        </w:tc>
        <w:tc>
          <w:tcPr>
            <w:tcW w:w="1701" w:type="dxa"/>
            <w:vAlign w:val="center"/>
          </w:tcPr>
          <w:p w14:paraId="605D4F72" w14:textId="77777777" w:rsidR="00124A26" w:rsidRPr="00AC3044" w:rsidRDefault="00124A26" w:rsidP="002D3EBF">
            <w:pPr>
              <w:ind w:firstLine="0"/>
              <w:rPr>
                <w:rFonts w:eastAsia="SimSun"/>
              </w:rPr>
            </w:pPr>
            <w:r w:rsidRPr="00AC3044">
              <w:rPr>
                <w:rFonts w:eastAsia="SimSun"/>
              </w:rPr>
              <w:t>Бендамустин</w:t>
            </w:r>
          </w:p>
        </w:tc>
        <w:tc>
          <w:tcPr>
            <w:tcW w:w="1559" w:type="dxa"/>
            <w:vAlign w:val="center"/>
          </w:tcPr>
          <w:p w14:paraId="76BDB090" w14:textId="77777777" w:rsidR="00124A26" w:rsidRPr="00AC3044" w:rsidRDefault="00124A26" w:rsidP="002D3EB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662B7095" w14:textId="77777777" w:rsidR="00124A26" w:rsidRPr="00AC3044" w:rsidRDefault="00124A26" w:rsidP="002D3EB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2B8AF01A" w14:textId="77777777" w:rsidR="00124A26" w:rsidRPr="00AC3044" w:rsidRDefault="00124A26" w:rsidP="002D3EBF">
            <w:pPr>
              <w:ind w:firstLine="0"/>
              <w:rPr>
                <w:rFonts w:eastAsia="SimSun"/>
              </w:rPr>
            </w:pPr>
            <w:r w:rsidRPr="00AC3044">
              <w:rPr>
                <w:rFonts w:eastAsia="SimSun"/>
              </w:rPr>
              <w:t xml:space="preserve">  С -4 дня по -2 день</w:t>
            </w:r>
          </w:p>
        </w:tc>
        <w:tc>
          <w:tcPr>
            <w:tcW w:w="2268" w:type="dxa"/>
            <w:vAlign w:val="center"/>
          </w:tcPr>
          <w:p w14:paraId="0C29E579"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746DABDB" w14:textId="77777777" w:rsidTr="002D3EBF">
        <w:trPr>
          <w:cantSplit/>
          <w:trHeight w:val="958"/>
        </w:trPr>
        <w:tc>
          <w:tcPr>
            <w:tcW w:w="959" w:type="dxa"/>
            <w:textDirection w:val="btLr"/>
            <w:vAlign w:val="center"/>
          </w:tcPr>
          <w:p w14:paraId="5ED92283"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4B0DE577"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6F28D2F4"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0C31DAD9"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6FA56237" w14:textId="77777777" w:rsidR="00124A26" w:rsidRPr="00AC3044" w:rsidRDefault="00124A26" w:rsidP="002D3EBF">
            <w:pPr>
              <w:ind w:firstLine="0"/>
              <w:rPr>
                <w:rFonts w:eastAsia="SimSun"/>
              </w:rPr>
            </w:pPr>
            <w:r w:rsidRPr="00AC3044">
              <w:rPr>
                <w:rFonts w:eastAsia="SimSun"/>
              </w:rPr>
              <w:t xml:space="preserve">В дни +3, +4 </w:t>
            </w:r>
          </w:p>
        </w:tc>
        <w:tc>
          <w:tcPr>
            <w:tcW w:w="2268" w:type="dxa"/>
            <w:vAlign w:val="center"/>
          </w:tcPr>
          <w:p w14:paraId="36B5B857" w14:textId="77777777" w:rsidR="00124A26" w:rsidRPr="00AC3044" w:rsidRDefault="00124A26" w:rsidP="002D3EBF">
            <w:pPr>
              <w:ind w:firstLine="0"/>
              <w:rPr>
                <w:rFonts w:eastAsia="SimSun"/>
              </w:rPr>
            </w:pPr>
            <w:r w:rsidRPr="00AC3044">
              <w:rPr>
                <w:rFonts w:eastAsia="SimSun"/>
              </w:rPr>
              <w:t>В/в, в течение 2 часов</w:t>
            </w:r>
          </w:p>
        </w:tc>
      </w:tr>
    </w:tbl>
    <w:p w14:paraId="2E66F0FD" w14:textId="77777777" w:rsidR="00124A26" w:rsidRDefault="00124A26" w:rsidP="00124A26">
      <w:pPr>
        <w:rPr>
          <w:rFonts w:eastAsia="SimSun"/>
        </w:rPr>
      </w:pPr>
      <w:bookmarkStart w:id="219" w:name="_Toc44401176"/>
    </w:p>
    <w:p w14:paraId="3E37DA46" w14:textId="77777777" w:rsidR="00124A26" w:rsidRPr="00C07B2E" w:rsidRDefault="00124A26" w:rsidP="00124A26">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1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124A26" w:rsidRPr="00AC3044" w14:paraId="2E91798B" w14:textId="77777777" w:rsidTr="002D3EBF">
        <w:trPr>
          <w:cantSplit/>
          <w:trHeight w:val="20"/>
          <w:tblHeader/>
        </w:trPr>
        <w:tc>
          <w:tcPr>
            <w:tcW w:w="993" w:type="dxa"/>
          </w:tcPr>
          <w:p w14:paraId="7FBD8A64" w14:textId="77777777" w:rsidR="00124A26" w:rsidRPr="00470D3D" w:rsidRDefault="00124A26" w:rsidP="002D3EBF">
            <w:pPr>
              <w:ind w:firstLine="0"/>
              <w:rPr>
                <w:rFonts w:eastAsia="SimSun"/>
              </w:rPr>
            </w:pPr>
          </w:p>
        </w:tc>
        <w:tc>
          <w:tcPr>
            <w:tcW w:w="1701" w:type="dxa"/>
            <w:vAlign w:val="center"/>
          </w:tcPr>
          <w:p w14:paraId="25730BCD"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4998797C"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797964DB"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411F2B75"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3D2F1C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C07B2E" w14:paraId="12FE26D3" w14:textId="77777777" w:rsidTr="002D3EBF">
        <w:trPr>
          <w:cantSplit/>
          <w:trHeight w:val="20"/>
        </w:trPr>
        <w:tc>
          <w:tcPr>
            <w:tcW w:w="993" w:type="dxa"/>
            <w:vMerge w:val="restart"/>
            <w:textDirection w:val="btLr"/>
            <w:vAlign w:val="center"/>
          </w:tcPr>
          <w:p w14:paraId="1DF089B6"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2FDFD825"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3973D2CB" w14:textId="77777777" w:rsidR="00124A26" w:rsidRPr="00AC3044" w:rsidRDefault="00124A26" w:rsidP="002D3EBF">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2B6A76EF" w14:textId="77777777" w:rsidR="00124A26" w:rsidRPr="00AC3044" w:rsidRDefault="00124A26" w:rsidP="002D3EB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2E6189B7" w14:textId="77777777" w:rsidR="00124A26" w:rsidRPr="00AC3044" w:rsidRDefault="00124A26" w:rsidP="002D3EBF">
            <w:pPr>
              <w:ind w:firstLine="0"/>
              <w:rPr>
                <w:rFonts w:eastAsia="SimSun"/>
              </w:rPr>
            </w:pPr>
            <w:r w:rsidRPr="00AC3044">
              <w:rPr>
                <w:rFonts w:eastAsia="SimSun"/>
              </w:rPr>
              <w:t xml:space="preserve">С –5 по –2 день </w:t>
            </w:r>
          </w:p>
        </w:tc>
        <w:tc>
          <w:tcPr>
            <w:tcW w:w="2268" w:type="dxa"/>
            <w:vAlign w:val="center"/>
          </w:tcPr>
          <w:p w14:paraId="6EECF19E"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C07B2E" w14:paraId="6A173EC5" w14:textId="77777777" w:rsidTr="002D3EBF">
        <w:trPr>
          <w:cantSplit/>
          <w:trHeight w:val="704"/>
        </w:trPr>
        <w:tc>
          <w:tcPr>
            <w:tcW w:w="993" w:type="dxa"/>
            <w:vMerge/>
            <w:textDirection w:val="btLr"/>
            <w:vAlign w:val="center"/>
          </w:tcPr>
          <w:p w14:paraId="3B2419D6" w14:textId="77777777" w:rsidR="00124A26" w:rsidRPr="00AC3044" w:rsidRDefault="00124A26" w:rsidP="002D3EBF">
            <w:pPr>
              <w:ind w:firstLine="0"/>
              <w:rPr>
                <w:rFonts w:eastAsia="SimSun"/>
              </w:rPr>
            </w:pPr>
          </w:p>
        </w:tc>
        <w:tc>
          <w:tcPr>
            <w:tcW w:w="1701" w:type="dxa"/>
            <w:vAlign w:val="center"/>
          </w:tcPr>
          <w:p w14:paraId="72FFEE85"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5F6E64F7" w14:textId="77777777" w:rsidR="00124A26" w:rsidRPr="00AC3044" w:rsidRDefault="00124A26" w:rsidP="002D3EBF">
            <w:pPr>
              <w:ind w:firstLine="0"/>
              <w:rPr>
                <w:rFonts w:eastAsia="SimSun"/>
              </w:rPr>
            </w:pPr>
            <w:r w:rsidRPr="00AC3044">
              <w:rPr>
                <w:rFonts w:eastAsia="SimSun"/>
              </w:rPr>
              <w:t>25 мг/кг</w:t>
            </w:r>
          </w:p>
        </w:tc>
        <w:tc>
          <w:tcPr>
            <w:tcW w:w="1701" w:type="dxa"/>
            <w:vAlign w:val="center"/>
          </w:tcPr>
          <w:p w14:paraId="2924534A"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719C0583" w14:textId="77777777" w:rsidR="00124A26" w:rsidRPr="00AC3044" w:rsidRDefault="00124A26" w:rsidP="002D3EBF">
            <w:pPr>
              <w:ind w:firstLine="0"/>
              <w:rPr>
                <w:rFonts w:eastAsia="SimSun"/>
              </w:rPr>
            </w:pPr>
            <w:r w:rsidRPr="00AC3044">
              <w:rPr>
                <w:rFonts w:eastAsia="SimSun"/>
              </w:rPr>
              <w:t>С –5 по –2 день</w:t>
            </w:r>
          </w:p>
        </w:tc>
        <w:tc>
          <w:tcPr>
            <w:tcW w:w="2268" w:type="dxa"/>
            <w:vAlign w:val="center"/>
          </w:tcPr>
          <w:p w14:paraId="098C654F"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C07B2E" w14:paraId="178B5769" w14:textId="77777777" w:rsidTr="002D3EBF">
        <w:trPr>
          <w:cantSplit/>
          <w:trHeight w:val="20"/>
        </w:trPr>
        <w:tc>
          <w:tcPr>
            <w:tcW w:w="993" w:type="dxa"/>
            <w:vMerge w:val="restart"/>
            <w:textDirection w:val="btLr"/>
            <w:vAlign w:val="center"/>
          </w:tcPr>
          <w:p w14:paraId="18CFF8D1"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7D8916F4" w14:textId="77777777" w:rsidR="00124A26" w:rsidRPr="00AC3044" w:rsidRDefault="00124A26" w:rsidP="002D3EBF">
            <w:pPr>
              <w:ind w:firstLine="0"/>
              <w:rPr>
                <w:rFonts w:eastAsia="SimSun"/>
              </w:rPr>
            </w:pPr>
            <w:r w:rsidRPr="00AC3044">
              <w:rPr>
                <w:rFonts w:eastAsia="SimSun"/>
              </w:rPr>
              <w:t>АТГ (лошадиный)</w:t>
            </w:r>
          </w:p>
        </w:tc>
        <w:tc>
          <w:tcPr>
            <w:tcW w:w="1559" w:type="dxa"/>
            <w:vAlign w:val="center"/>
          </w:tcPr>
          <w:p w14:paraId="0F429537" w14:textId="77777777" w:rsidR="00124A26" w:rsidRPr="00AC3044" w:rsidRDefault="00124A26" w:rsidP="002D3EBF">
            <w:pPr>
              <w:ind w:firstLine="0"/>
              <w:rPr>
                <w:rFonts w:eastAsia="SimSun"/>
              </w:rPr>
            </w:pPr>
            <w:r w:rsidRPr="00AC3044">
              <w:rPr>
                <w:rFonts w:eastAsia="SimSun"/>
              </w:rPr>
              <w:t>25 мг/кг</w:t>
            </w:r>
          </w:p>
        </w:tc>
        <w:tc>
          <w:tcPr>
            <w:tcW w:w="1701" w:type="dxa"/>
            <w:vAlign w:val="center"/>
          </w:tcPr>
          <w:p w14:paraId="08631B27"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5D15552C" w14:textId="77777777" w:rsidR="00124A26" w:rsidRPr="00AC3044" w:rsidRDefault="00124A26" w:rsidP="002D3EBF">
            <w:pPr>
              <w:ind w:firstLine="0"/>
              <w:rPr>
                <w:rFonts w:eastAsia="SimSun"/>
              </w:rPr>
            </w:pPr>
            <w:r w:rsidRPr="00AC3044">
              <w:rPr>
                <w:rFonts w:eastAsia="SimSun"/>
              </w:rPr>
              <w:t>С –4 по –1 день</w:t>
            </w:r>
          </w:p>
        </w:tc>
        <w:tc>
          <w:tcPr>
            <w:tcW w:w="2268" w:type="dxa"/>
            <w:vAlign w:val="center"/>
          </w:tcPr>
          <w:p w14:paraId="1671670F" w14:textId="77777777" w:rsidR="00124A26" w:rsidRPr="00AC3044" w:rsidRDefault="00124A26"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124A26" w:rsidRPr="00C07B2E" w14:paraId="36D390D1" w14:textId="77777777" w:rsidTr="002D3EBF">
        <w:trPr>
          <w:cantSplit/>
          <w:trHeight w:val="1141"/>
        </w:trPr>
        <w:tc>
          <w:tcPr>
            <w:tcW w:w="993" w:type="dxa"/>
            <w:vMerge/>
            <w:textDirection w:val="btLr"/>
          </w:tcPr>
          <w:p w14:paraId="57A50A05" w14:textId="77777777" w:rsidR="00124A26" w:rsidRPr="00AC3044" w:rsidRDefault="00124A26" w:rsidP="002D3EBF">
            <w:pPr>
              <w:ind w:firstLine="0"/>
              <w:rPr>
                <w:rFonts w:eastAsia="SimSun"/>
              </w:rPr>
            </w:pPr>
          </w:p>
        </w:tc>
        <w:tc>
          <w:tcPr>
            <w:tcW w:w="1701" w:type="dxa"/>
            <w:vAlign w:val="center"/>
          </w:tcPr>
          <w:p w14:paraId="717E4877"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14AEF797" w14:textId="77777777" w:rsidR="00124A26" w:rsidRPr="00AC3044" w:rsidRDefault="00124A26" w:rsidP="002D3EBF">
            <w:pPr>
              <w:ind w:firstLine="0"/>
              <w:rPr>
                <w:rFonts w:eastAsia="SimSun"/>
              </w:rPr>
            </w:pPr>
            <w:r w:rsidRPr="00AC3044">
              <w:rPr>
                <w:rFonts w:eastAsia="SimSun"/>
              </w:rPr>
              <w:t>3 мг/кг</w:t>
            </w:r>
          </w:p>
        </w:tc>
        <w:tc>
          <w:tcPr>
            <w:tcW w:w="1701" w:type="dxa"/>
            <w:vAlign w:val="center"/>
          </w:tcPr>
          <w:p w14:paraId="175D2729"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6BB4186C" w14:textId="77777777" w:rsidR="00124A26" w:rsidRPr="00AC3044" w:rsidRDefault="00124A26" w:rsidP="002D3EBF">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7719E0D7"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C07B2E" w14:paraId="2A02EF78" w14:textId="77777777" w:rsidTr="002D3EBF">
        <w:trPr>
          <w:cantSplit/>
          <w:trHeight w:val="20"/>
        </w:trPr>
        <w:tc>
          <w:tcPr>
            <w:tcW w:w="993" w:type="dxa"/>
            <w:vMerge/>
          </w:tcPr>
          <w:p w14:paraId="6D676D60" w14:textId="77777777" w:rsidR="00124A26" w:rsidRPr="00AC3044" w:rsidRDefault="00124A26" w:rsidP="002D3EBF">
            <w:pPr>
              <w:ind w:firstLine="0"/>
              <w:rPr>
                <w:rFonts w:eastAsia="SimSun"/>
              </w:rPr>
            </w:pPr>
          </w:p>
        </w:tc>
        <w:tc>
          <w:tcPr>
            <w:tcW w:w="1701" w:type="dxa"/>
            <w:vAlign w:val="center"/>
          </w:tcPr>
          <w:p w14:paraId="33DBF8B5" w14:textId="77777777" w:rsidR="00124A26" w:rsidRPr="00AC3044" w:rsidRDefault="00124A26" w:rsidP="002D3EBF">
            <w:pPr>
              <w:ind w:firstLine="0"/>
              <w:rPr>
                <w:rFonts w:eastAsia="SimSun"/>
              </w:rPr>
            </w:pPr>
            <w:r w:rsidRPr="00AC3044">
              <w:rPr>
                <w:rFonts w:eastAsia="SimSun"/>
              </w:rPr>
              <w:t>Метотрексат</w:t>
            </w:r>
          </w:p>
        </w:tc>
        <w:tc>
          <w:tcPr>
            <w:tcW w:w="1559" w:type="dxa"/>
            <w:vAlign w:val="center"/>
          </w:tcPr>
          <w:p w14:paraId="18E102E9" w14:textId="77777777" w:rsidR="00124A26" w:rsidRPr="00AC3044" w:rsidRDefault="00124A26" w:rsidP="002D3EBF">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0B395F3E"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330782A6"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422BEBD4"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C07B2E" w14:paraId="0D675D3C" w14:textId="77777777" w:rsidTr="002D3EBF">
        <w:trPr>
          <w:cantSplit/>
          <w:trHeight w:val="464"/>
        </w:trPr>
        <w:tc>
          <w:tcPr>
            <w:tcW w:w="993" w:type="dxa"/>
            <w:vMerge/>
          </w:tcPr>
          <w:p w14:paraId="4DA9A50F" w14:textId="77777777" w:rsidR="00124A26" w:rsidRPr="00AC3044" w:rsidRDefault="00124A26" w:rsidP="002D3EBF">
            <w:pPr>
              <w:ind w:firstLine="0"/>
              <w:rPr>
                <w:rFonts w:eastAsia="SimSun"/>
              </w:rPr>
            </w:pPr>
          </w:p>
        </w:tc>
        <w:tc>
          <w:tcPr>
            <w:tcW w:w="1701" w:type="dxa"/>
            <w:vAlign w:val="center"/>
          </w:tcPr>
          <w:p w14:paraId="002E21D2" w14:textId="77777777" w:rsidR="00124A26" w:rsidRPr="00AC3044" w:rsidRDefault="00124A26" w:rsidP="002D3EBF">
            <w:pPr>
              <w:ind w:firstLine="0"/>
              <w:rPr>
                <w:rFonts w:eastAsia="SimSun"/>
              </w:rPr>
            </w:pPr>
            <w:r w:rsidRPr="00AC3044">
              <w:rPr>
                <w:rFonts w:eastAsia="SimSun"/>
              </w:rPr>
              <w:t>Метотрексат</w:t>
            </w:r>
          </w:p>
        </w:tc>
        <w:tc>
          <w:tcPr>
            <w:tcW w:w="1559" w:type="dxa"/>
            <w:vAlign w:val="center"/>
          </w:tcPr>
          <w:p w14:paraId="04D421F3" w14:textId="77777777" w:rsidR="00124A26" w:rsidRPr="00AC3044" w:rsidRDefault="00124A26" w:rsidP="002D3EBF">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592724A5"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4DB5AD16" w14:textId="77777777" w:rsidR="00124A26" w:rsidRPr="00AC3044" w:rsidRDefault="00124A26" w:rsidP="002D3EBF">
            <w:pPr>
              <w:ind w:firstLine="0"/>
              <w:rPr>
                <w:rFonts w:eastAsia="SimSun"/>
              </w:rPr>
            </w:pPr>
            <w:r w:rsidRPr="00AC3044">
              <w:rPr>
                <w:rFonts w:eastAsia="SimSun"/>
              </w:rPr>
              <w:t>+3, +6, +11 дни</w:t>
            </w:r>
          </w:p>
        </w:tc>
        <w:tc>
          <w:tcPr>
            <w:tcW w:w="2268" w:type="dxa"/>
            <w:vAlign w:val="center"/>
          </w:tcPr>
          <w:p w14:paraId="4DBE0234" w14:textId="77777777" w:rsidR="00124A26" w:rsidRPr="00AC3044" w:rsidRDefault="00124A26" w:rsidP="002D3EBF">
            <w:pPr>
              <w:ind w:firstLine="0"/>
              <w:rPr>
                <w:rFonts w:eastAsia="SimSun"/>
              </w:rPr>
            </w:pPr>
            <w:r w:rsidRPr="00AC3044">
              <w:rPr>
                <w:rFonts w:eastAsia="SimSun"/>
              </w:rPr>
              <w:t xml:space="preserve">В/в, в 20 мл физ. р-ра </w:t>
            </w:r>
          </w:p>
        </w:tc>
      </w:tr>
    </w:tbl>
    <w:p w14:paraId="51708031" w14:textId="77777777" w:rsidR="00124A26" w:rsidRDefault="00124A26" w:rsidP="00124A26">
      <w:pPr>
        <w:rPr>
          <w:rFonts w:eastAsia="SimSun"/>
        </w:rPr>
      </w:pPr>
      <w:bookmarkStart w:id="220" w:name="_Toc44401177"/>
    </w:p>
    <w:p w14:paraId="63F2B6E2" w14:textId="77777777" w:rsidR="00124A26" w:rsidRPr="00042499" w:rsidRDefault="00124A26" w:rsidP="00124A2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7A1AC4">
        <w:rPr>
          <w:rFonts w:eastAsia="SimSun"/>
          <w:lang w:val="en-US"/>
        </w:rPr>
        <w:t>Flu</w:t>
      </w:r>
      <w:r w:rsidRPr="00042499">
        <w:rPr>
          <w:rFonts w:eastAsia="SimSun"/>
          <w:lang w:val="en-US"/>
        </w:rPr>
        <w:t>120+</w:t>
      </w:r>
      <w:r w:rsidRPr="007A1AC4">
        <w:rPr>
          <w:rFonts w:eastAsia="SimSun"/>
          <w:lang w:val="en-US"/>
        </w:rPr>
        <w:t>Cy</w:t>
      </w:r>
      <w:r w:rsidRPr="00042499">
        <w:rPr>
          <w:rFonts w:eastAsia="SimSun"/>
          <w:lang w:val="en-US"/>
        </w:rPr>
        <w:t>2000+</w:t>
      </w:r>
      <w:r w:rsidRPr="007A1AC4">
        <w:rPr>
          <w:rFonts w:eastAsia="SimSun"/>
          <w:lang w:val="en-US"/>
        </w:rPr>
        <w:t>Mel</w:t>
      </w:r>
      <w:r w:rsidRPr="00042499">
        <w:rPr>
          <w:rFonts w:eastAsia="SimSun"/>
          <w:lang w:val="en-US"/>
        </w:rPr>
        <w:t xml:space="preserve">140 / </w:t>
      </w:r>
      <w:r w:rsidRPr="007A1AC4">
        <w:rPr>
          <w:rFonts w:eastAsia="SimSun"/>
          <w:lang w:val="en-US"/>
        </w:rPr>
        <w:t>PT</w:t>
      </w:r>
      <w:r w:rsidRPr="00042499">
        <w:rPr>
          <w:rFonts w:eastAsia="SimSun"/>
          <w:lang w:val="en-US"/>
        </w:rPr>
        <w:t>-</w:t>
      </w:r>
      <w:r w:rsidRPr="007A1AC4">
        <w:rPr>
          <w:rFonts w:eastAsia="SimSun"/>
          <w:lang w:val="en-US"/>
        </w:rPr>
        <w:t>Cy</w:t>
      </w:r>
      <w:r w:rsidRPr="00042499">
        <w:rPr>
          <w:rFonts w:eastAsia="SimSun"/>
          <w:lang w:val="en-US"/>
        </w:rPr>
        <w:t>+</w:t>
      </w:r>
      <w:r w:rsidRPr="007A1AC4">
        <w:rPr>
          <w:rFonts w:eastAsia="SimSun"/>
          <w:lang w:val="en-US"/>
        </w:rPr>
        <w:t>CSA</w:t>
      </w:r>
      <w:r w:rsidRPr="00042499">
        <w:rPr>
          <w:rFonts w:eastAsia="SimSun"/>
          <w:lang w:val="en-US"/>
        </w:rPr>
        <w:t>+</w:t>
      </w:r>
      <w:r w:rsidRPr="007A1AC4">
        <w:rPr>
          <w:rFonts w:eastAsia="SimSun"/>
          <w:lang w:val="en-US"/>
        </w:rPr>
        <w:t>MMF</w:t>
      </w:r>
      <w:r w:rsidRPr="00042499">
        <w:rPr>
          <w:rFonts w:eastAsia="SimSun"/>
          <w:lang w:val="en-US"/>
        </w:rPr>
        <w:t>45</w:t>
      </w:r>
      <w:bookmarkEnd w:id="220"/>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124A26" w:rsidRPr="00AC3044" w14:paraId="14947BD9" w14:textId="77777777" w:rsidTr="002D3EBF">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15EE932" w14:textId="77777777" w:rsidR="00124A26" w:rsidRPr="009B5A5D" w:rsidRDefault="00124A26" w:rsidP="002D3EBF">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250EFC" w14:textId="77777777" w:rsidR="00124A26" w:rsidRPr="00AC3044" w:rsidRDefault="00124A26" w:rsidP="002D3EBF">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BCC212" w14:textId="77777777" w:rsidR="00124A26" w:rsidRPr="00AC3044" w:rsidRDefault="00124A26" w:rsidP="002D3EBF">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6E154B" w14:textId="77777777" w:rsidR="00124A26" w:rsidRPr="00AC3044" w:rsidRDefault="00124A26" w:rsidP="002D3EBF">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338F2D" w14:textId="77777777" w:rsidR="00124A26" w:rsidRPr="00AC3044" w:rsidRDefault="00124A26" w:rsidP="002D3EB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087C4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1E9A95BD" w14:textId="77777777" w:rsidTr="002D3EBF">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1F5FF552"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531B30" w14:textId="77777777" w:rsidR="00124A26" w:rsidRPr="00AC3044" w:rsidRDefault="00124A26" w:rsidP="002D3EBF">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246D674" w14:textId="77777777" w:rsidR="00124A26" w:rsidRPr="00AC3044" w:rsidRDefault="00124A26" w:rsidP="002D3EBF">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29E0E10" w14:textId="77777777" w:rsidR="00124A26" w:rsidRPr="00AC3044" w:rsidRDefault="00124A26" w:rsidP="002D3EBF">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48E4146" w14:textId="77777777" w:rsidR="00124A26" w:rsidRPr="00AC3044" w:rsidRDefault="00124A26" w:rsidP="002D3EBF">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6ADC8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F94D7BB" w14:textId="77777777" w:rsidTr="002D3EBF">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2B6F28B6" w14:textId="77777777" w:rsidR="00124A26" w:rsidRPr="00AC3044" w:rsidRDefault="00124A26"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79A42C" w14:textId="77777777" w:rsidR="00124A26" w:rsidRPr="00AC3044" w:rsidRDefault="00124A26" w:rsidP="002D3EB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9C0A34" w14:textId="77777777" w:rsidR="00124A26" w:rsidRPr="00AC3044" w:rsidRDefault="00124A26" w:rsidP="002D3EBF">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4069B8" w14:textId="77777777" w:rsidR="00124A26" w:rsidRPr="00AC3044" w:rsidRDefault="00124A26" w:rsidP="002D3EBF">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24A95C" w14:textId="77777777" w:rsidR="00124A26" w:rsidRPr="00AC3044" w:rsidRDefault="00124A26" w:rsidP="002D3EBF">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820F61"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08EC55B" w14:textId="77777777" w:rsidTr="002D3EBF">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C24CC17" w14:textId="77777777" w:rsidR="00124A26" w:rsidRPr="00AC3044" w:rsidRDefault="00124A26"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B6802D" w14:textId="77777777" w:rsidR="00124A26" w:rsidRPr="00AC3044" w:rsidRDefault="00124A26" w:rsidP="002D3EBF">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5FEE74" w14:textId="77777777" w:rsidR="00124A26" w:rsidRPr="00AC3044" w:rsidRDefault="00124A26" w:rsidP="002D3EBF">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4BA324" w14:textId="77777777" w:rsidR="00124A26" w:rsidRPr="00AC3044" w:rsidRDefault="00124A26" w:rsidP="002D3EBF">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BE9576" w14:textId="77777777" w:rsidR="00124A26" w:rsidRPr="00AC3044" w:rsidRDefault="00124A26" w:rsidP="002D3EBF">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78B398"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423E04C6" w14:textId="77777777" w:rsidTr="002D3EBF">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036068E"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A64EE6" w14:textId="77777777" w:rsidR="00124A26" w:rsidRPr="00AC3044" w:rsidRDefault="00124A26" w:rsidP="002D3EBF">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2DBB2D" w14:textId="77777777" w:rsidR="00124A26" w:rsidRPr="00AC3044" w:rsidRDefault="00124A26" w:rsidP="002D3EBF">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727D4C" w14:textId="77777777" w:rsidR="00124A26" w:rsidRPr="00AC3044" w:rsidRDefault="00124A26" w:rsidP="002D3EB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023D9F2F" w14:textId="77777777" w:rsidR="00124A26" w:rsidRPr="00AC3044" w:rsidRDefault="00124A26" w:rsidP="002D3EB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11087FF"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124A26" w:rsidRPr="00AC3044" w14:paraId="7CD7D821" w14:textId="77777777" w:rsidTr="002D3EBF">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4A072E" w14:textId="77777777" w:rsidR="00124A26" w:rsidRPr="00AC3044" w:rsidRDefault="00124A26"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025518"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8723FA" w14:textId="77777777" w:rsidR="00124A26" w:rsidRPr="00AC3044" w:rsidRDefault="00124A26" w:rsidP="002D3EBF">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7C18BE" w14:textId="77777777" w:rsidR="00124A26" w:rsidRPr="00AC3044" w:rsidRDefault="00124A26" w:rsidP="002D3EB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CE1295" w14:textId="77777777" w:rsidR="00124A26" w:rsidRPr="00AC3044" w:rsidRDefault="00124A26" w:rsidP="002D3EB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ABA4A3"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124A26" w:rsidRPr="00AC3044" w14:paraId="58E239D4" w14:textId="77777777" w:rsidTr="002D3EBF">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8B5ECC" w14:textId="77777777" w:rsidR="00124A26" w:rsidRPr="00AC3044" w:rsidRDefault="00124A26"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C0BF35" w14:textId="77777777" w:rsidR="00124A26" w:rsidRPr="00AC3044" w:rsidRDefault="00124A26" w:rsidP="002D3EB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741AEA" w14:textId="77777777" w:rsidR="00124A26" w:rsidRPr="00AC3044" w:rsidRDefault="00124A26" w:rsidP="002D3EBF">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394180" w14:textId="77777777" w:rsidR="00124A26" w:rsidRPr="00AC3044" w:rsidRDefault="00124A26" w:rsidP="002D3EBF">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9291B5" w14:textId="77777777" w:rsidR="00124A26" w:rsidRPr="00AC3044" w:rsidRDefault="00124A26" w:rsidP="002D3EB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ECAE28" w14:textId="77777777" w:rsidR="00124A26" w:rsidRPr="00AC3044" w:rsidRDefault="00124A26" w:rsidP="002D3EBF">
            <w:pPr>
              <w:ind w:firstLine="0"/>
              <w:rPr>
                <w:rFonts w:eastAsia="SimSun"/>
              </w:rPr>
            </w:pPr>
            <w:r w:rsidRPr="00AC3044">
              <w:rPr>
                <w:rFonts w:eastAsia="SimSun"/>
              </w:rPr>
              <w:t>В/в, в течение 2 часов</w:t>
            </w:r>
          </w:p>
        </w:tc>
      </w:tr>
    </w:tbl>
    <w:p w14:paraId="79D1593F" w14:textId="77777777" w:rsidR="00124A26" w:rsidRDefault="00124A26" w:rsidP="00124A26">
      <w:pPr>
        <w:rPr>
          <w:rFonts w:eastAsia="SimSun"/>
        </w:rPr>
      </w:pPr>
      <w:bookmarkStart w:id="221" w:name="_Toc44401178"/>
    </w:p>
    <w:p w14:paraId="6F59C0EB"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2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124A26" w:rsidRPr="00AC3044" w14:paraId="5F193B0A" w14:textId="77777777" w:rsidTr="002D3EBF">
        <w:trPr>
          <w:cantSplit/>
          <w:trHeight w:val="20"/>
          <w:tblHeader/>
        </w:trPr>
        <w:tc>
          <w:tcPr>
            <w:tcW w:w="993" w:type="dxa"/>
          </w:tcPr>
          <w:p w14:paraId="614ADB19" w14:textId="77777777" w:rsidR="00124A26" w:rsidRPr="00470D3D" w:rsidRDefault="00124A26" w:rsidP="002D3EBF">
            <w:pPr>
              <w:ind w:firstLine="0"/>
              <w:rPr>
                <w:rFonts w:eastAsia="SimSun"/>
              </w:rPr>
            </w:pPr>
          </w:p>
          <w:p w14:paraId="0FC4454C" w14:textId="77777777" w:rsidR="00124A26" w:rsidRPr="00470D3D" w:rsidRDefault="00124A26" w:rsidP="002D3EBF">
            <w:pPr>
              <w:ind w:firstLine="0"/>
              <w:rPr>
                <w:rFonts w:eastAsia="SimSun"/>
              </w:rPr>
            </w:pPr>
          </w:p>
        </w:tc>
        <w:tc>
          <w:tcPr>
            <w:tcW w:w="1701" w:type="dxa"/>
            <w:vAlign w:val="center"/>
          </w:tcPr>
          <w:p w14:paraId="77A327B5"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4937464F"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689132C4"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255582E3"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C8B17B4"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CCA82E0" w14:textId="77777777" w:rsidTr="002D3EBF">
        <w:trPr>
          <w:cantSplit/>
          <w:trHeight w:val="20"/>
        </w:trPr>
        <w:tc>
          <w:tcPr>
            <w:tcW w:w="993" w:type="dxa"/>
            <w:vMerge w:val="restart"/>
            <w:textDirection w:val="btLr"/>
            <w:vAlign w:val="center"/>
          </w:tcPr>
          <w:p w14:paraId="65FAE8FD"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65C92380"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7063CD6C"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3FCCA5F7" w14:textId="77777777" w:rsidR="00124A26" w:rsidRPr="00AC3044" w:rsidRDefault="00124A26" w:rsidP="002D3EB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2907C6C7" w14:textId="77777777" w:rsidR="00124A26" w:rsidRPr="00AC3044" w:rsidRDefault="00124A26" w:rsidP="002D3EBF">
            <w:pPr>
              <w:ind w:firstLine="0"/>
              <w:rPr>
                <w:rFonts w:eastAsia="SimSun"/>
              </w:rPr>
            </w:pPr>
            <w:r w:rsidRPr="00AC3044">
              <w:rPr>
                <w:rFonts w:eastAsia="SimSun"/>
              </w:rPr>
              <w:t>С –6 по –2 день</w:t>
            </w:r>
          </w:p>
        </w:tc>
        <w:tc>
          <w:tcPr>
            <w:tcW w:w="2268" w:type="dxa"/>
            <w:vAlign w:val="center"/>
          </w:tcPr>
          <w:p w14:paraId="2A61962A"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050D56C" w14:textId="77777777" w:rsidTr="002D3EBF">
        <w:trPr>
          <w:cantSplit/>
          <w:trHeight w:val="801"/>
        </w:trPr>
        <w:tc>
          <w:tcPr>
            <w:tcW w:w="993" w:type="dxa"/>
            <w:vMerge/>
            <w:textDirection w:val="btLr"/>
            <w:vAlign w:val="center"/>
          </w:tcPr>
          <w:p w14:paraId="000BBF5E" w14:textId="77777777" w:rsidR="00124A26" w:rsidRPr="00AC3044" w:rsidRDefault="00124A26" w:rsidP="002D3EBF">
            <w:pPr>
              <w:ind w:firstLine="0"/>
              <w:rPr>
                <w:rFonts w:eastAsia="SimSun"/>
              </w:rPr>
            </w:pPr>
          </w:p>
        </w:tc>
        <w:tc>
          <w:tcPr>
            <w:tcW w:w="1701" w:type="dxa"/>
            <w:vAlign w:val="center"/>
          </w:tcPr>
          <w:p w14:paraId="5DB93384" w14:textId="77777777" w:rsidR="00124A26" w:rsidRPr="00AC3044" w:rsidRDefault="00124A26" w:rsidP="002D3EBF">
            <w:pPr>
              <w:ind w:firstLine="0"/>
              <w:rPr>
                <w:rFonts w:eastAsia="SimSun"/>
              </w:rPr>
            </w:pPr>
            <w:r w:rsidRPr="00AC3044">
              <w:rPr>
                <w:rFonts w:eastAsia="SimSun"/>
              </w:rPr>
              <w:t>Треосульфан</w:t>
            </w:r>
          </w:p>
        </w:tc>
        <w:tc>
          <w:tcPr>
            <w:tcW w:w="1559" w:type="dxa"/>
            <w:vAlign w:val="center"/>
          </w:tcPr>
          <w:p w14:paraId="24FA3BE7" w14:textId="77777777" w:rsidR="00124A26" w:rsidRPr="00AC3044" w:rsidRDefault="00124A26" w:rsidP="002D3EBF">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2ED8D214" w14:textId="77777777" w:rsidR="00124A26" w:rsidRPr="00AC3044" w:rsidRDefault="00124A26" w:rsidP="002D3EBF">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4F0015D7" w14:textId="77777777" w:rsidR="00124A26" w:rsidRPr="00AC3044" w:rsidRDefault="00124A26" w:rsidP="002D3EBF">
            <w:pPr>
              <w:ind w:firstLine="0"/>
              <w:rPr>
                <w:rFonts w:eastAsia="SimSun"/>
              </w:rPr>
            </w:pPr>
            <w:r w:rsidRPr="00AC3044">
              <w:rPr>
                <w:rFonts w:eastAsia="SimSun"/>
              </w:rPr>
              <w:t>С –6 по –4 день</w:t>
            </w:r>
          </w:p>
        </w:tc>
        <w:tc>
          <w:tcPr>
            <w:tcW w:w="2268" w:type="dxa"/>
            <w:vAlign w:val="center"/>
          </w:tcPr>
          <w:p w14:paraId="5152CB5F"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2CDE639F" w14:textId="77777777" w:rsidTr="002D3EBF">
        <w:trPr>
          <w:cantSplit/>
          <w:trHeight w:val="20"/>
        </w:trPr>
        <w:tc>
          <w:tcPr>
            <w:tcW w:w="993" w:type="dxa"/>
            <w:vMerge w:val="restart"/>
            <w:textDirection w:val="btLr"/>
            <w:vAlign w:val="center"/>
          </w:tcPr>
          <w:p w14:paraId="68188F3C"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13BEC82"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42ECE66E"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1550F470"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5DBE246F"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6288958E"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AD85411" w14:textId="77777777" w:rsidTr="002D3EBF">
        <w:trPr>
          <w:cantSplit/>
          <w:trHeight w:val="20"/>
        </w:trPr>
        <w:tc>
          <w:tcPr>
            <w:tcW w:w="993" w:type="dxa"/>
            <w:vMerge/>
            <w:textDirection w:val="btLr"/>
          </w:tcPr>
          <w:p w14:paraId="6AA087FA" w14:textId="77777777" w:rsidR="00124A26" w:rsidRPr="00AC3044" w:rsidRDefault="00124A26" w:rsidP="002D3EBF">
            <w:pPr>
              <w:ind w:firstLine="0"/>
              <w:rPr>
                <w:rFonts w:eastAsia="SimSun"/>
              </w:rPr>
            </w:pPr>
          </w:p>
        </w:tc>
        <w:tc>
          <w:tcPr>
            <w:tcW w:w="1701" w:type="dxa"/>
            <w:vAlign w:val="center"/>
          </w:tcPr>
          <w:p w14:paraId="2B8D6B05"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6B4F798D" w14:textId="77777777" w:rsidR="00124A26" w:rsidRPr="00AC3044" w:rsidRDefault="00124A26" w:rsidP="002D3EBF">
            <w:pPr>
              <w:ind w:firstLine="0"/>
              <w:rPr>
                <w:rFonts w:eastAsia="SimSun"/>
              </w:rPr>
            </w:pPr>
            <w:r w:rsidRPr="00AC3044">
              <w:rPr>
                <w:rFonts w:eastAsia="SimSun"/>
              </w:rPr>
              <w:t>3 мг/кг</w:t>
            </w:r>
          </w:p>
        </w:tc>
        <w:tc>
          <w:tcPr>
            <w:tcW w:w="1701" w:type="dxa"/>
            <w:vAlign w:val="center"/>
          </w:tcPr>
          <w:p w14:paraId="62F71526"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3BF3479E" w14:textId="77777777" w:rsidR="00124A26" w:rsidRPr="00AC3044" w:rsidRDefault="00124A26"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7F0F590D"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EED3853" w14:textId="77777777" w:rsidTr="002D3EBF">
        <w:trPr>
          <w:cantSplit/>
          <w:trHeight w:val="464"/>
        </w:trPr>
        <w:tc>
          <w:tcPr>
            <w:tcW w:w="993" w:type="dxa"/>
            <w:vMerge/>
          </w:tcPr>
          <w:p w14:paraId="281DCBE5" w14:textId="77777777" w:rsidR="00124A26" w:rsidRPr="00AC3044" w:rsidRDefault="00124A26" w:rsidP="002D3EBF">
            <w:pPr>
              <w:ind w:firstLine="0"/>
              <w:rPr>
                <w:rFonts w:eastAsia="SimSun"/>
              </w:rPr>
            </w:pPr>
          </w:p>
        </w:tc>
        <w:tc>
          <w:tcPr>
            <w:tcW w:w="1701" w:type="dxa"/>
            <w:vAlign w:val="center"/>
          </w:tcPr>
          <w:p w14:paraId="1A23E11E"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6D7FF5F7" w14:textId="77777777" w:rsidR="00124A26" w:rsidRPr="00AC3044" w:rsidRDefault="00124A26" w:rsidP="002D3EBF">
            <w:pPr>
              <w:ind w:firstLine="0"/>
              <w:rPr>
                <w:rFonts w:eastAsia="SimSun"/>
              </w:rPr>
            </w:pPr>
            <w:r w:rsidRPr="00AC3044">
              <w:rPr>
                <w:rFonts w:eastAsia="SimSun"/>
              </w:rPr>
              <w:t>30 мг/кг</w:t>
            </w:r>
          </w:p>
        </w:tc>
        <w:tc>
          <w:tcPr>
            <w:tcW w:w="1701" w:type="dxa"/>
            <w:vAlign w:val="center"/>
          </w:tcPr>
          <w:p w14:paraId="610BFC2A"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23D5C5C7" w14:textId="77777777" w:rsidR="00124A26" w:rsidRPr="00AC3044" w:rsidRDefault="00124A26" w:rsidP="002D3EBF">
            <w:pPr>
              <w:ind w:firstLine="0"/>
              <w:rPr>
                <w:rFonts w:eastAsia="SimSun"/>
              </w:rPr>
            </w:pPr>
            <w:r w:rsidRPr="00AC3044">
              <w:rPr>
                <w:rFonts w:eastAsia="SimSun"/>
              </w:rPr>
              <w:t>С +5 по +30 день</w:t>
            </w:r>
          </w:p>
        </w:tc>
        <w:tc>
          <w:tcPr>
            <w:tcW w:w="2268" w:type="dxa"/>
            <w:vAlign w:val="center"/>
          </w:tcPr>
          <w:p w14:paraId="5B113A0F"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г/сут).</w:t>
            </w:r>
          </w:p>
        </w:tc>
      </w:tr>
    </w:tbl>
    <w:p w14:paraId="2D96B10E" w14:textId="77777777" w:rsidR="00124A26" w:rsidRPr="00C07B2E" w:rsidRDefault="00124A26" w:rsidP="00124A26">
      <w:pPr>
        <w:rPr>
          <w:rFonts w:eastAsia="SimSun"/>
        </w:rPr>
      </w:pPr>
    </w:p>
    <w:p w14:paraId="091324F4" w14:textId="77777777" w:rsidR="00124A26" w:rsidRPr="00042499" w:rsidRDefault="00124A26" w:rsidP="00124A26">
      <w:pPr>
        <w:rPr>
          <w:rFonts w:eastAsia="SimSun"/>
          <w:lang w:val="en-US"/>
        </w:rPr>
      </w:pPr>
      <w:bookmarkStart w:id="222"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7A1AC4">
        <w:rPr>
          <w:rFonts w:eastAsia="SimSun"/>
          <w:lang w:val="en-US"/>
        </w:rPr>
        <w:t>Flu</w:t>
      </w:r>
      <w:r w:rsidRPr="00042499">
        <w:rPr>
          <w:rFonts w:eastAsia="SimSun"/>
          <w:lang w:val="en-US"/>
        </w:rPr>
        <w:t>150+</w:t>
      </w:r>
      <w:r w:rsidRPr="007A1AC4">
        <w:rPr>
          <w:rFonts w:eastAsia="SimSun"/>
          <w:lang w:val="en-US"/>
        </w:rPr>
        <w:t>Thio</w:t>
      </w:r>
      <w:r w:rsidRPr="00042499">
        <w:rPr>
          <w:rFonts w:eastAsia="SimSun"/>
          <w:lang w:val="en-US"/>
        </w:rPr>
        <w:t xml:space="preserve"> / </w:t>
      </w:r>
      <w:r w:rsidRPr="007A1AC4">
        <w:rPr>
          <w:rFonts w:eastAsia="SimSun"/>
          <w:lang w:val="en-US"/>
        </w:rPr>
        <w:t>hATG</w:t>
      </w:r>
      <w:r w:rsidRPr="00042499">
        <w:rPr>
          <w:rFonts w:eastAsia="SimSun"/>
          <w:lang w:val="en-US"/>
        </w:rPr>
        <w:t>+</w:t>
      </w:r>
      <w:r w:rsidRPr="007A1AC4">
        <w:rPr>
          <w:rFonts w:eastAsia="SimSun"/>
          <w:lang w:val="en-US"/>
        </w:rPr>
        <w:t>Tx</w:t>
      </w:r>
      <w:r w:rsidRPr="00042499">
        <w:rPr>
          <w:rFonts w:eastAsia="SimSun"/>
          <w:lang w:val="en-US"/>
        </w:rPr>
        <w:t>+</w:t>
      </w:r>
      <w:r w:rsidRPr="007A1AC4">
        <w:rPr>
          <w:rFonts w:eastAsia="SimSun"/>
          <w:lang w:val="en-US"/>
        </w:rPr>
        <w:t>MMF</w:t>
      </w:r>
      <w:r w:rsidRPr="00042499">
        <w:rPr>
          <w:rFonts w:eastAsia="SimSun"/>
          <w:lang w:val="en-US"/>
        </w:rPr>
        <w:t>30</w:t>
      </w:r>
      <w:bookmarkEnd w:id="22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66B36287" w14:textId="77777777" w:rsidTr="002D3EBF">
        <w:trPr>
          <w:cantSplit/>
          <w:trHeight w:val="20"/>
          <w:tblHeader/>
        </w:trPr>
        <w:tc>
          <w:tcPr>
            <w:tcW w:w="959" w:type="dxa"/>
            <w:vAlign w:val="center"/>
          </w:tcPr>
          <w:p w14:paraId="3E7D6754" w14:textId="77777777" w:rsidR="00124A26" w:rsidRPr="007A1AC4" w:rsidRDefault="00124A26" w:rsidP="002D3EBF">
            <w:pPr>
              <w:ind w:firstLine="0"/>
              <w:rPr>
                <w:rFonts w:eastAsia="SimSun"/>
                <w:lang w:val="en-US"/>
              </w:rPr>
            </w:pPr>
          </w:p>
        </w:tc>
        <w:tc>
          <w:tcPr>
            <w:tcW w:w="1701" w:type="dxa"/>
            <w:vAlign w:val="center"/>
          </w:tcPr>
          <w:p w14:paraId="6BF1CE51"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3684DA3C"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21B4FD5A"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37681919"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F979EC9"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28ECF2B0" w14:textId="77777777" w:rsidTr="002D3EBF">
        <w:trPr>
          <w:cantSplit/>
          <w:trHeight w:val="20"/>
        </w:trPr>
        <w:tc>
          <w:tcPr>
            <w:tcW w:w="959" w:type="dxa"/>
            <w:vMerge w:val="restart"/>
            <w:textDirection w:val="btLr"/>
            <w:vAlign w:val="center"/>
          </w:tcPr>
          <w:p w14:paraId="0AD7C943"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1350B841"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1AB94FD6"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2387D63" w14:textId="77777777" w:rsidR="00124A26" w:rsidRPr="00AC3044" w:rsidRDefault="00124A26" w:rsidP="002D3EB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5C2F2517" w14:textId="77777777" w:rsidR="00124A26" w:rsidRPr="00AC3044" w:rsidRDefault="00124A26" w:rsidP="002D3EBF">
            <w:pPr>
              <w:ind w:firstLine="0"/>
              <w:rPr>
                <w:rFonts w:eastAsia="SimSun"/>
              </w:rPr>
            </w:pPr>
            <w:r w:rsidRPr="00AC3044">
              <w:rPr>
                <w:rFonts w:eastAsia="SimSun"/>
              </w:rPr>
              <w:t>С -6 дня по -2 день</w:t>
            </w:r>
          </w:p>
        </w:tc>
        <w:tc>
          <w:tcPr>
            <w:tcW w:w="2268" w:type="dxa"/>
            <w:vAlign w:val="center"/>
          </w:tcPr>
          <w:p w14:paraId="17AED34D"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A00BF4E" w14:textId="77777777" w:rsidTr="002D3EBF">
        <w:trPr>
          <w:cantSplit/>
          <w:trHeight w:val="574"/>
        </w:trPr>
        <w:tc>
          <w:tcPr>
            <w:tcW w:w="959" w:type="dxa"/>
            <w:vMerge/>
            <w:vAlign w:val="center"/>
          </w:tcPr>
          <w:p w14:paraId="252708E1" w14:textId="77777777" w:rsidR="00124A26" w:rsidRPr="00AC3044" w:rsidRDefault="00124A26" w:rsidP="002D3EBF">
            <w:pPr>
              <w:ind w:firstLine="0"/>
              <w:rPr>
                <w:rFonts w:eastAsia="SimSun"/>
              </w:rPr>
            </w:pPr>
          </w:p>
        </w:tc>
        <w:tc>
          <w:tcPr>
            <w:tcW w:w="1701" w:type="dxa"/>
            <w:vAlign w:val="center"/>
          </w:tcPr>
          <w:p w14:paraId="658C6964"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56B4105F" w14:textId="77777777" w:rsidR="00124A26" w:rsidRPr="00AC3044" w:rsidRDefault="00124A26" w:rsidP="002D3EBF">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54E4EDB1" w14:textId="77777777" w:rsidR="00124A26" w:rsidRPr="00AC3044" w:rsidRDefault="00124A26" w:rsidP="002D3EB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6D7F8FB1" w14:textId="77777777" w:rsidR="00124A26" w:rsidRPr="00AC3044" w:rsidRDefault="00124A26" w:rsidP="002D3EBF">
            <w:pPr>
              <w:ind w:firstLine="0"/>
              <w:rPr>
                <w:rFonts w:eastAsia="SimSun"/>
              </w:rPr>
            </w:pPr>
            <w:r w:rsidRPr="00AC3044">
              <w:rPr>
                <w:rFonts w:eastAsia="SimSun"/>
              </w:rPr>
              <w:t xml:space="preserve"> Дни -5; -4  </w:t>
            </w:r>
          </w:p>
        </w:tc>
        <w:tc>
          <w:tcPr>
            <w:tcW w:w="2268" w:type="dxa"/>
            <w:vAlign w:val="center"/>
          </w:tcPr>
          <w:p w14:paraId="51B864D2"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63F5CACB" w14:textId="77777777" w:rsidTr="002D3EBF">
        <w:trPr>
          <w:cantSplit/>
          <w:trHeight w:val="695"/>
        </w:trPr>
        <w:tc>
          <w:tcPr>
            <w:tcW w:w="959" w:type="dxa"/>
            <w:vMerge w:val="restart"/>
            <w:textDirection w:val="btLr"/>
            <w:vAlign w:val="center"/>
          </w:tcPr>
          <w:p w14:paraId="79B7E634"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F07550D" w14:textId="77777777" w:rsidR="00124A26" w:rsidRPr="00AC3044" w:rsidRDefault="00124A26" w:rsidP="002D3EBF">
            <w:pPr>
              <w:ind w:firstLine="0"/>
              <w:rPr>
                <w:rFonts w:eastAsia="SimSun"/>
              </w:rPr>
            </w:pPr>
            <w:r w:rsidRPr="00AC3044">
              <w:rPr>
                <w:rFonts w:eastAsia="SimSun"/>
              </w:rPr>
              <w:t>АТГ (лошадиный)</w:t>
            </w:r>
          </w:p>
        </w:tc>
        <w:tc>
          <w:tcPr>
            <w:tcW w:w="1559" w:type="dxa"/>
            <w:vAlign w:val="center"/>
          </w:tcPr>
          <w:p w14:paraId="77568672" w14:textId="77777777" w:rsidR="00124A26" w:rsidRPr="00AC3044" w:rsidRDefault="00124A26" w:rsidP="002D3EBF">
            <w:pPr>
              <w:ind w:firstLine="0"/>
              <w:rPr>
                <w:rFonts w:eastAsia="SimSun"/>
              </w:rPr>
            </w:pPr>
            <w:r w:rsidRPr="00AC3044">
              <w:rPr>
                <w:rFonts w:eastAsia="SimSun"/>
              </w:rPr>
              <w:t>20 мг/кг</w:t>
            </w:r>
          </w:p>
        </w:tc>
        <w:tc>
          <w:tcPr>
            <w:tcW w:w="1701" w:type="dxa"/>
            <w:vAlign w:val="center"/>
          </w:tcPr>
          <w:p w14:paraId="4D70C27E" w14:textId="77777777" w:rsidR="00124A26" w:rsidRPr="00AC3044" w:rsidRDefault="00124A26" w:rsidP="002D3EBF">
            <w:pPr>
              <w:ind w:firstLine="0"/>
              <w:rPr>
                <w:rFonts w:eastAsia="SimSun"/>
              </w:rPr>
            </w:pPr>
            <w:r w:rsidRPr="00AC3044">
              <w:rPr>
                <w:rFonts w:eastAsia="SimSun"/>
              </w:rPr>
              <w:t>60 мг/кг</w:t>
            </w:r>
          </w:p>
        </w:tc>
        <w:tc>
          <w:tcPr>
            <w:tcW w:w="1418" w:type="dxa"/>
            <w:vAlign w:val="center"/>
          </w:tcPr>
          <w:p w14:paraId="79E23802" w14:textId="77777777" w:rsidR="00124A26" w:rsidRPr="00AC3044" w:rsidRDefault="00124A26" w:rsidP="002D3EBF">
            <w:pPr>
              <w:ind w:firstLine="0"/>
              <w:rPr>
                <w:rFonts w:eastAsia="SimSun"/>
              </w:rPr>
            </w:pPr>
            <w:r w:rsidRPr="00AC3044">
              <w:rPr>
                <w:rFonts w:eastAsia="SimSun"/>
              </w:rPr>
              <w:t>В дни -3, -2, -1</w:t>
            </w:r>
          </w:p>
        </w:tc>
        <w:tc>
          <w:tcPr>
            <w:tcW w:w="2268" w:type="dxa"/>
            <w:vAlign w:val="center"/>
          </w:tcPr>
          <w:p w14:paraId="768B9591" w14:textId="77777777" w:rsidR="00124A26" w:rsidRPr="00AC3044" w:rsidRDefault="00124A26"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124A26" w:rsidRPr="00AC3044" w14:paraId="0694638E" w14:textId="77777777" w:rsidTr="002D3EBF">
        <w:trPr>
          <w:cantSplit/>
          <w:trHeight w:val="958"/>
        </w:trPr>
        <w:tc>
          <w:tcPr>
            <w:tcW w:w="959" w:type="dxa"/>
            <w:vMerge/>
            <w:textDirection w:val="btLr"/>
            <w:vAlign w:val="center"/>
          </w:tcPr>
          <w:p w14:paraId="6771B5F8" w14:textId="77777777" w:rsidR="00124A26" w:rsidRPr="00AC3044" w:rsidRDefault="00124A26" w:rsidP="002D3EBF">
            <w:pPr>
              <w:ind w:firstLine="0"/>
              <w:rPr>
                <w:rFonts w:eastAsia="SimSun"/>
              </w:rPr>
            </w:pPr>
          </w:p>
        </w:tc>
        <w:tc>
          <w:tcPr>
            <w:tcW w:w="1701" w:type="dxa"/>
            <w:vAlign w:val="center"/>
          </w:tcPr>
          <w:p w14:paraId="105EDE56"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22844AA8" w14:textId="77777777" w:rsidR="00124A26" w:rsidRPr="00AC3044" w:rsidRDefault="00124A26" w:rsidP="002D3EBF">
            <w:pPr>
              <w:ind w:firstLine="0"/>
              <w:rPr>
                <w:rFonts w:eastAsia="SimSun"/>
              </w:rPr>
            </w:pPr>
            <w:r w:rsidRPr="00AC3044">
              <w:rPr>
                <w:rFonts w:eastAsia="SimSun"/>
              </w:rPr>
              <w:t>0,03 мг/кг</w:t>
            </w:r>
          </w:p>
        </w:tc>
        <w:tc>
          <w:tcPr>
            <w:tcW w:w="1701" w:type="dxa"/>
            <w:vAlign w:val="center"/>
          </w:tcPr>
          <w:p w14:paraId="4830D876"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14ED0102"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634C70E8"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0A3956F6" w14:textId="77777777" w:rsidTr="002D3EBF">
        <w:trPr>
          <w:cantSplit/>
          <w:trHeight w:val="986"/>
        </w:trPr>
        <w:tc>
          <w:tcPr>
            <w:tcW w:w="959" w:type="dxa"/>
            <w:vMerge/>
            <w:textDirection w:val="btLr"/>
            <w:vAlign w:val="center"/>
          </w:tcPr>
          <w:p w14:paraId="05BBE7F3" w14:textId="77777777" w:rsidR="00124A26" w:rsidRPr="00AC3044" w:rsidRDefault="00124A26" w:rsidP="002D3EBF">
            <w:pPr>
              <w:ind w:firstLine="0"/>
              <w:rPr>
                <w:rFonts w:eastAsia="SimSun"/>
              </w:rPr>
            </w:pPr>
          </w:p>
        </w:tc>
        <w:tc>
          <w:tcPr>
            <w:tcW w:w="1701" w:type="dxa"/>
            <w:vAlign w:val="center"/>
          </w:tcPr>
          <w:p w14:paraId="14BE12F2"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5AE99432"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4DE72A8A"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3857CAF2"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1B118573"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4C9C819" w14:textId="77777777" w:rsidR="00124A26" w:rsidRDefault="00124A26" w:rsidP="00124A26">
      <w:pPr>
        <w:rPr>
          <w:rFonts w:eastAsia="SimSun"/>
        </w:rPr>
      </w:pPr>
      <w:bookmarkStart w:id="223" w:name="_Toc44401180"/>
    </w:p>
    <w:p w14:paraId="5C0E51C7"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2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07EB5078" w14:textId="77777777" w:rsidTr="002D3EBF">
        <w:trPr>
          <w:cantSplit/>
          <w:trHeight w:val="20"/>
          <w:tblHeader/>
        </w:trPr>
        <w:tc>
          <w:tcPr>
            <w:tcW w:w="959" w:type="dxa"/>
            <w:vAlign w:val="center"/>
          </w:tcPr>
          <w:p w14:paraId="2C64324F" w14:textId="77777777" w:rsidR="00124A26" w:rsidRPr="00AC3044" w:rsidRDefault="00124A26" w:rsidP="002D3EBF">
            <w:pPr>
              <w:ind w:firstLine="0"/>
              <w:rPr>
                <w:rFonts w:eastAsia="SimSun"/>
              </w:rPr>
            </w:pPr>
          </w:p>
        </w:tc>
        <w:tc>
          <w:tcPr>
            <w:tcW w:w="1701" w:type="dxa"/>
            <w:vAlign w:val="center"/>
          </w:tcPr>
          <w:p w14:paraId="1AEAD393"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3DC35DD5"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0AF38D66"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3C842D70"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35D0020C"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492F4D0" w14:textId="77777777" w:rsidTr="002D3EBF">
        <w:trPr>
          <w:cantSplit/>
          <w:trHeight w:val="20"/>
        </w:trPr>
        <w:tc>
          <w:tcPr>
            <w:tcW w:w="959" w:type="dxa"/>
            <w:vMerge w:val="restart"/>
            <w:textDirection w:val="btLr"/>
            <w:vAlign w:val="center"/>
          </w:tcPr>
          <w:p w14:paraId="697AB15B"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22F2DEE1"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A5D2A04"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4321B1D8"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EB095DD"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57723CCA"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433D000" w14:textId="77777777" w:rsidTr="002D3EBF">
        <w:trPr>
          <w:cantSplit/>
          <w:trHeight w:val="864"/>
        </w:trPr>
        <w:tc>
          <w:tcPr>
            <w:tcW w:w="959" w:type="dxa"/>
            <w:vMerge/>
            <w:vAlign w:val="center"/>
          </w:tcPr>
          <w:p w14:paraId="24C6AAD4" w14:textId="77777777" w:rsidR="00124A26" w:rsidRPr="00AC3044" w:rsidRDefault="00124A26" w:rsidP="002D3EBF">
            <w:pPr>
              <w:ind w:firstLine="0"/>
              <w:rPr>
                <w:rFonts w:eastAsia="SimSun"/>
              </w:rPr>
            </w:pPr>
          </w:p>
        </w:tc>
        <w:tc>
          <w:tcPr>
            <w:tcW w:w="1701" w:type="dxa"/>
            <w:vAlign w:val="center"/>
          </w:tcPr>
          <w:p w14:paraId="749443A1"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76F375AA" w14:textId="77777777" w:rsidR="00124A26" w:rsidRPr="00AC3044" w:rsidRDefault="00124A26" w:rsidP="002D3EB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4F5F676" w14:textId="77777777" w:rsidR="00124A26" w:rsidRPr="00AC3044" w:rsidRDefault="00124A26" w:rsidP="002D3EB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1AFD08E0" w14:textId="77777777" w:rsidR="00124A26" w:rsidRPr="00AC3044" w:rsidRDefault="00124A26" w:rsidP="002D3EBF">
            <w:pPr>
              <w:ind w:firstLine="0"/>
              <w:rPr>
                <w:rFonts w:eastAsia="SimSun"/>
              </w:rPr>
            </w:pPr>
            <w:r w:rsidRPr="00AC3044">
              <w:rPr>
                <w:rFonts w:eastAsia="SimSun"/>
              </w:rPr>
              <w:t xml:space="preserve"> С -5 дня по -2 день </w:t>
            </w:r>
          </w:p>
        </w:tc>
        <w:tc>
          <w:tcPr>
            <w:tcW w:w="2268" w:type="dxa"/>
            <w:vAlign w:val="center"/>
          </w:tcPr>
          <w:p w14:paraId="784A4486"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312AF1D2" w14:textId="77777777" w:rsidTr="002D3EBF">
        <w:trPr>
          <w:cantSplit/>
          <w:trHeight w:val="640"/>
        </w:trPr>
        <w:tc>
          <w:tcPr>
            <w:tcW w:w="959" w:type="dxa"/>
            <w:vMerge w:val="restart"/>
            <w:textDirection w:val="btLr"/>
            <w:vAlign w:val="center"/>
          </w:tcPr>
          <w:p w14:paraId="62BF6BA3"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64912BAC" w14:textId="77777777" w:rsidR="00124A26" w:rsidRPr="00AC3044" w:rsidRDefault="00124A26" w:rsidP="002D3EBF">
            <w:pPr>
              <w:ind w:firstLine="0"/>
              <w:rPr>
                <w:rFonts w:eastAsia="SimSun"/>
              </w:rPr>
            </w:pPr>
            <w:r w:rsidRPr="00AC3044">
              <w:rPr>
                <w:rFonts w:eastAsia="SimSun"/>
              </w:rPr>
              <w:t xml:space="preserve"> АТГ (лошадиный)</w:t>
            </w:r>
          </w:p>
        </w:tc>
        <w:tc>
          <w:tcPr>
            <w:tcW w:w="1559" w:type="dxa"/>
            <w:vAlign w:val="center"/>
          </w:tcPr>
          <w:p w14:paraId="30454F0F" w14:textId="77777777" w:rsidR="00124A26" w:rsidRPr="00AC3044" w:rsidRDefault="00124A26" w:rsidP="002D3EBF">
            <w:pPr>
              <w:ind w:firstLine="0"/>
              <w:rPr>
                <w:rFonts w:eastAsia="SimSun"/>
              </w:rPr>
            </w:pPr>
            <w:r w:rsidRPr="00AC3044">
              <w:rPr>
                <w:rFonts w:eastAsia="SimSun"/>
              </w:rPr>
              <w:t>20 мг/кг</w:t>
            </w:r>
          </w:p>
        </w:tc>
        <w:tc>
          <w:tcPr>
            <w:tcW w:w="1701" w:type="dxa"/>
            <w:vAlign w:val="center"/>
          </w:tcPr>
          <w:p w14:paraId="6DF6C9AA" w14:textId="77777777" w:rsidR="00124A26" w:rsidRPr="00AC3044" w:rsidRDefault="00124A26" w:rsidP="002D3EBF">
            <w:pPr>
              <w:ind w:firstLine="0"/>
              <w:rPr>
                <w:rFonts w:eastAsia="SimSun"/>
              </w:rPr>
            </w:pPr>
            <w:r w:rsidRPr="00AC3044">
              <w:rPr>
                <w:rFonts w:eastAsia="SimSun"/>
              </w:rPr>
              <w:t>60 мг/кг</w:t>
            </w:r>
          </w:p>
        </w:tc>
        <w:tc>
          <w:tcPr>
            <w:tcW w:w="1418" w:type="dxa"/>
            <w:vAlign w:val="center"/>
          </w:tcPr>
          <w:p w14:paraId="2FA36915" w14:textId="77777777" w:rsidR="00124A26" w:rsidRPr="00AC3044" w:rsidRDefault="00124A26" w:rsidP="002D3EBF">
            <w:pPr>
              <w:ind w:firstLine="0"/>
              <w:rPr>
                <w:rFonts w:eastAsia="SimSun"/>
              </w:rPr>
            </w:pPr>
            <w:r w:rsidRPr="00AC3044">
              <w:rPr>
                <w:rFonts w:eastAsia="SimSun"/>
              </w:rPr>
              <w:t>В дни -3, -2, -1</w:t>
            </w:r>
          </w:p>
        </w:tc>
        <w:tc>
          <w:tcPr>
            <w:tcW w:w="2268" w:type="dxa"/>
            <w:vAlign w:val="center"/>
          </w:tcPr>
          <w:p w14:paraId="2B031AE1" w14:textId="77777777" w:rsidR="00124A26" w:rsidRPr="00AC3044" w:rsidRDefault="00124A26"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124A26" w:rsidRPr="00AC3044" w14:paraId="290F0DC6" w14:textId="77777777" w:rsidTr="002D3EBF">
        <w:trPr>
          <w:cantSplit/>
          <w:trHeight w:val="958"/>
        </w:trPr>
        <w:tc>
          <w:tcPr>
            <w:tcW w:w="959" w:type="dxa"/>
            <w:vMerge/>
            <w:textDirection w:val="btLr"/>
            <w:vAlign w:val="center"/>
          </w:tcPr>
          <w:p w14:paraId="578BD516" w14:textId="77777777" w:rsidR="00124A26" w:rsidRPr="00AC3044" w:rsidRDefault="00124A26" w:rsidP="002D3EBF">
            <w:pPr>
              <w:ind w:firstLine="0"/>
              <w:rPr>
                <w:rFonts w:eastAsia="SimSun"/>
              </w:rPr>
            </w:pPr>
          </w:p>
        </w:tc>
        <w:tc>
          <w:tcPr>
            <w:tcW w:w="1701" w:type="dxa"/>
            <w:vAlign w:val="center"/>
          </w:tcPr>
          <w:p w14:paraId="2A7A97FE"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3C25AD70" w14:textId="77777777" w:rsidR="00124A26" w:rsidRPr="00AC3044" w:rsidRDefault="00124A26" w:rsidP="002D3EBF">
            <w:pPr>
              <w:ind w:firstLine="0"/>
              <w:rPr>
                <w:rFonts w:eastAsia="SimSun"/>
              </w:rPr>
            </w:pPr>
            <w:r w:rsidRPr="00AC3044">
              <w:rPr>
                <w:rFonts w:eastAsia="SimSun"/>
              </w:rPr>
              <w:t>0,03 мг/кг</w:t>
            </w:r>
          </w:p>
        </w:tc>
        <w:tc>
          <w:tcPr>
            <w:tcW w:w="1701" w:type="dxa"/>
            <w:vAlign w:val="center"/>
          </w:tcPr>
          <w:p w14:paraId="0C7B6414"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74BB0431"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459CBD18" w14:textId="77777777" w:rsidR="00124A26" w:rsidRPr="00AC3044" w:rsidRDefault="00124A26" w:rsidP="002D3EBF">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124A26" w:rsidRPr="00AC3044" w14:paraId="0B30B154" w14:textId="77777777" w:rsidTr="002D3EBF">
        <w:trPr>
          <w:cantSplit/>
          <w:trHeight w:val="709"/>
        </w:trPr>
        <w:tc>
          <w:tcPr>
            <w:tcW w:w="959" w:type="dxa"/>
            <w:vMerge/>
            <w:textDirection w:val="btLr"/>
            <w:vAlign w:val="center"/>
          </w:tcPr>
          <w:p w14:paraId="4190266B" w14:textId="77777777" w:rsidR="00124A26" w:rsidRPr="00AC3044" w:rsidRDefault="00124A26" w:rsidP="002D3EBF">
            <w:pPr>
              <w:ind w:firstLine="0"/>
              <w:rPr>
                <w:rFonts w:eastAsia="SimSun"/>
              </w:rPr>
            </w:pPr>
          </w:p>
        </w:tc>
        <w:tc>
          <w:tcPr>
            <w:tcW w:w="1701" w:type="dxa"/>
            <w:vAlign w:val="center"/>
          </w:tcPr>
          <w:p w14:paraId="521EA745"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7D03D815"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17858B8D"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794765AE"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4314ACA9"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60FA680" w14:textId="77777777" w:rsidR="00124A26" w:rsidRPr="00C07B2E" w:rsidRDefault="00124A26" w:rsidP="00124A26">
      <w:pPr>
        <w:rPr>
          <w:rFonts w:eastAsia="SimSun"/>
        </w:rPr>
      </w:pPr>
    </w:p>
    <w:p w14:paraId="0173652E" w14:textId="77777777" w:rsidR="00124A26" w:rsidRPr="00042499" w:rsidRDefault="00124A26" w:rsidP="00124A26">
      <w:pPr>
        <w:rPr>
          <w:rFonts w:eastAsia="SimSun"/>
          <w:lang w:val="en-US"/>
        </w:rPr>
      </w:pPr>
      <w:bookmarkStart w:id="224"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7A1AC4">
        <w:rPr>
          <w:rFonts w:eastAsia="SimSun"/>
          <w:lang w:val="en-US"/>
        </w:rPr>
        <w:t>Flu</w:t>
      </w:r>
      <w:r w:rsidRPr="00042499">
        <w:rPr>
          <w:rFonts w:eastAsia="SimSun"/>
          <w:lang w:val="en-US"/>
        </w:rPr>
        <w:t>180+</w:t>
      </w:r>
      <w:r w:rsidRPr="007A1AC4">
        <w:rPr>
          <w:rFonts w:eastAsia="SimSun"/>
          <w:lang w:val="en-US"/>
        </w:rPr>
        <w:t>Cy</w:t>
      </w:r>
      <w:r w:rsidRPr="00042499">
        <w:rPr>
          <w:rFonts w:eastAsia="SimSun"/>
          <w:lang w:val="en-US"/>
        </w:rPr>
        <w:t xml:space="preserve">1200 / </w:t>
      </w:r>
      <w:r w:rsidRPr="007A1AC4">
        <w:rPr>
          <w:rFonts w:eastAsia="SimSun"/>
          <w:lang w:val="en-US"/>
        </w:rPr>
        <w:t>rATG</w:t>
      </w:r>
      <w:r w:rsidRPr="00042499">
        <w:rPr>
          <w:rFonts w:eastAsia="SimSun"/>
          <w:lang w:val="en-US"/>
        </w:rPr>
        <w:t>+</w:t>
      </w:r>
      <w:r w:rsidRPr="007A1AC4">
        <w:rPr>
          <w:rFonts w:eastAsia="SimSun"/>
          <w:lang w:val="en-US"/>
        </w:rPr>
        <w:t>Tx</w:t>
      </w:r>
      <w:r w:rsidRPr="00042499">
        <w:rPr>
          <w:rFonts w:eastAsia="SimSun"/>
          <w:lang w:val="en-US"/>
        </w:rPr>
        <w:t>+</w:t>
      </w:r>
      <w:r w:rsidRPr="007A1AC4">
        <w:rPr>
          <w:rFonts w:eastAsia="SimSun"/>
          <w:lang w:val="en-US"/>
        </w:rPr>
        <w:t>MMF</w:t>
      </w:r>
      <w:r w:rsidRPr="00042499">
        <w:rPr>
          <w:rFonts w:eastAsia="SimSun"/>
          <w:lang w:val="en-US"/>
        </w:rPr>
        <w:t>30</w:t>
      </w:r>
      <w:bookmarkEnd w:id="22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2ECE71A5" w14:textId="77777777" w:rsidTr="002D3EBF">
        <w:trPr>
          <w:cantSplit/>
          <w:trHeight w:val="20"/>
          <w:tblHeader/>
        </w:trPr>
        <w:tc>
          <w:tcPr>
            <w:tcW w:w="959" w:type="dxa"/>
            <w:vAlign w:val="center"/>
          </w:tcPr>
          <w:p w14:paraId="42FD3FAC" w14:textId="77777777" w:rsidR="00124A26" w:rsidRPr="007A1AC4" w:rsidRDefault="00124A26" w:rsidP="002D3EBF">
            <w:pPr>
              <w:ind w:firstLine="0"/>
              <w:rPr>
                <w:rFonts w:eastAsia="SimSun"/>
                <w:lang w:val="en-US"/>
              </w:rPr>
            </w:pPr>
          </w:p>
        </w:tc>
        <w:tc>
          <w:tcPr>
            <w:tcW w:w="1701" w:type="dxa"/>
            <w:vAlign w:val="center"/>
          </w:tcPr>
          <w:p w14:paraId="0880788A"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439CF6E9"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77B92BFF"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15D9D04C"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018B46C"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BC71125" w14:textId="77777777" w:rsidTr="002D3EBF">
        <w:trPr>
          <w:cantSplit/>
          <w:trHeight w:val="20"/>
        </w:trPr>
        <w:tc>
          <w:tcPr>
            <w:tcW w:w="959" w:type="dxa"/>
            <w:vMerge w:val="restart"/>
            <w:textDirection w:val="btLr"/>
            <w:vAlign w:val="center"/>
          </w:tcPr>
          <w:p w14:paraId="40EA9BB0"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03637320"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19445158"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6CF151B7"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00D8D4E4"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196BE89A"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0968789" w14:textId="77777777" w:rsidTr="002D3EBF">
        <w:trPr>
          <w:cantSplit/>
          <w:trHeight w:val="1207"/>
        </w:trPr>
        <w:tc>
          <w:tcPr>
            <w:tcW w:w="959" w:type="dxa"/>
            <w:vMerge/>
            <w:vAlign w:val="center"/>
          </w:tcPr>
          <w:p w14:paraId="7EE99C6E" w14:textId="77777777" w:rsidR="00124A26" w:rsidRPr="00AC3044" w:rsidRDefault="00124A26" w:rsidP="002D3EBF">
            <w:pPr>
              <w:ind w:firstLine="0"/>
              <w:rPr>
                <w:rFonts w:eastAsia="SimSun"/>
              </w:rPr>
            </w:pPr>
          </w:p>
        </w:tc>
        <w:tc>
          <w:tcPr>
            <w:tcW w:w="1701" w:type="dxa"/>
            <w:vAlign w:val="center"/>
          </w:tcPr>
          <w:p w14:paraId="63232457"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56360B86" w14:textId="77777777" w:rsidR="00124A26" w:rsidRPr="00AC3044" w:rsidRDefault="00124A26" w:rsidP="002D3EB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264FF6C" w14:textId="77777777" w:rsidR="00124A26" w:rsidRPr="00AC3044" w:rsidRDefault="00124A26" w:rsidP="002D3EB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27A7DA15" w14:textId="77777777" w:rsidR="00124A26" w:rsidRPr="00AC3044" w:rsidRDefault="00124A26" w:rsidP="002D3EBF">
            <w:pPr>
              <w:ind w:firstLine="0"/>
              <w:rPr>
                <w:rFonts w:eastAsia="SimSun"/>
              </w:rPr>
            </w:pPr>
            <w:r w:rsidRPr="00AC3044">
              <w:rPr>
                <w:rFonts w:eastAsia="SimSun"/>
              </w:rPr>
              <w:t xml:space="preserve"> С -5 дня по -2 день </w:t>
            </w:r>
          </w:p>
        </w:tc>
        <w:tc>
          <w:tcPr>
            <w:tcW w:w="2268" w:type="dxa"/>
            <w:vAlign w:val="center"/>
          </w:tcPr>
          <w:p w14:paraId="6D66173E"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5A3586BA" w14:textId="77777777" w:rsidTr="002D3EBF">
        <w:trPr>
          <w:cantSplit/>
          <w:trHeight w:val="858"/>
        </w:trPr>
        <w:tc>
          <w:tcPr>
            <w:tcW w:w="959" w:type="dxa"/>
            <w:vMerge w:val="restart"/>
            <w:textDirection w:val="btLr"/>
            <w:vAlign w:val="center"/>
          </w:tcPr>
          <w:p w14:paraId="29DA365D"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33644BFA" w14:textId="77777777" w:rsidR="00124A26" w:rsidRPr="00AC3044" w:rsidRDefault="00124A26" w:rsidP="002D3EBF">
            <w:pPr>
              <w:ind w:firstLine="0"/>
              <w:rPr>
                <w:rFonts w:eastAsia="SimSun"/>
              </w:rPr>
            </w:pPr>
            <w:r w:rsidRPr="00AC3044">
              <w:rPr>
                <w:rFonts w:eastAsia="SimSun"/>
              </w:rPr>
              <w:t>АТГ (кроличий)</w:t>
            </w:r>
          </w:p>
        </w:tc>
        <w:tc>
          <w:tcPr>
            <w:tcW w:w="1559" w:type="dxa"/>
            <w:vAlign w:val="center"/>
          </w:tcPr>
          <w:p w14:paraId="29C39205" w14:textId="77777777" w:rsidR="00124A26" w:rsidRPr="00AC3044" w:rsidRDefault="00124A26" w:rsidP="002D3EBF">
            <w:pPr>
              <w:ind w:firstLine="0"/>
              <w:rPr>
                <w:rFonts w:eastAsia="SimSun"/>
              </w:rPr>
            </w:pPr>
            <w:r w:rsidRPr="00AC3044">
              <w:rPr>
                <w:rFonts w:eastAsia="SimSun"/>
              </w:rPr>
              <w:t>5 мг/кг</w:t>
            </w:r>
          </w:p>
        </w:tc>
        <w:tc>
          <w:tcPr>
            <w:tcW w:w="1701" w:type="dxa"/>
            <w:vAlign w:val="center"/>
          </w:tcPr>
          <w:p w14:paraId="4EC5A3FE" w14:textId="77777777" w:rsidR="00124A26" w:rsidRPr="00AC3044" w:rsidRDefault="00124A26" w:rsidP="002D3EBF">
            <w:pPr>
              <w:ind w:firstLine="0"/>
              <w:rPr>
                <w:rFonts w:eastAsia="SimSun"/>
              </w:rPr>
            </w:pPr>
            <w:r w:rsidRPr="00AC3044">
              <w:rPr>
                <w:rFonts w:eastAsia="SimSun"/>
              </w:rPr>
              <w:t>10 мг/кг</w:t>
            </w:r>
          </w:p>
        </w:tc>
        <w:tc>
          <w:tcPr>
            <w:tcW w:w="1418" w:type="dxa"/>
            <w:vAlign w:val="center"/>
          </w:tcPr>
          <w:p w14:paraId="0F312520" w14:textId="77777777" w:rsidR="00124A26" w:rsidRPr="00AC3044" w:rsidRDefault="00124A26" w:rsidP="002D3EBF">
            <w:pPr>
              <w:ind w:firstLine="0"/>
              <w:rPr>
                <w:rFonts w:eastAsia="SimSun"/>
              </w:rPr>
            </w:pPr>
            <w:r w:rsidRPr="00AC3044">
              <w:rPr>
                <w:rFonts w:eastAsia="SimSun"/>
              </w:rPr>
              <w:t>В дни -2, -1</w:t>
            </w:r>
          </w:p>
        </w:tc>
        <w:tc>
          <w:tcPr>
            <w:tcW w:w="2268" w:type="dxa"/>
            <w:vAlign w:val="center"/>
          </w:tcPr>
          <w:p w14:paraId="6B69F053" w14:textId="77777777" w:rsidR="00124A26" w:rsidRPr="00AC3044" w:rsidRDefault="00124A26" w:rsidP="002D3EBF">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124A26" w:rsidRPr="00AC3044" w14:paraId="1E02FA1C" w14:textId="77777777" w:rsidTr="002D3EBF">
        <w:trPr>
          <w:cantSplit/>
          <w:trHeight w:val="958"/>
        </w:trPr>
        <w:tc>
          <w:tcPr>
            <w:tcW w:w="959" w:type="dxa"/>
            <w:vMerge/>
            <w:textDirection w:val="btLr"/>
            <w:vAlign w:val="center"/>
          </w:tcPr>
          <w:p w14:paraId="527E8109" w14:textId="77777777" w:rsidR="00124A26" w:rsidRPr="00AC3044" w:rsidRDefault="00124A26" w:rsidP="002D3EBF">
            <w:pPr>
              <w:ind w:firstLine="0"/>
              <w:rPr>
                <w:rFonts w:eastAsia="SimSun"/>
              </w:rPr>
            </w:pPr>
          </w:p>
        </w:tc>
        <w:tc>
          <w:tcPr>
            <w:tcW w:w="1701" w:type="dxa"/>
            <w:vAlign w:val="center"/>
          </w:tcPr>
          <w:p w14:paraId="5A290C96"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73D4B9EB" w14:textId="77777777" w:rsidR="00124A26" w:rsidRPr="00AC3044" w:rsidRDefault="00124A26" w:rsidP="002D3EBF">
            <w:pPr>
              <w:ind w:firstLine="0"/>
              <w:rPr>
                <w:rFonts w:eastAsia="SimSun"/>
              </w:rPr>
            </w:pPr>
            <w:r w:rsidRPr="00AC3044">
              <w:rPr>
                <w:rFonts w:eastAsia="SimSun"/>
              </w:rPr>
              <w:t>0,03 мг/кг</w:t>
            </w:r>
          </w:p>
        </w:tc>
        <w:tc>
          <w:tcPr>
            <w:tcW w:w="1701" w:type="dxa"/>
            <w:vAlign w:val="center"/>
          </w:tcPr>
          <w:p w14:paraId="42ED6DFF"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29A1B2C5"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3B53EEF5"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7187476F" w14:textId="77777777" w:rsidTr="002D3EBF">
        <w:trPr>
          <w:cantSplit/>
          <w:trHeight w:val="370"/>
        </w:trPr>
        <w:tc>
          <w:tcPr>
            <w:tcW w:w="959" w:type="dxa"/>
            <w:vMerge/>
            <w:textDirection w:val="btLr"/>
            <w:vAlign w:val="center"/>
          </w:tcPr>
          <w:p w14:paraId="7341B420" w14:textId="77777777" w:rsidR="00124A26" w:rsidRPr="00AC3044" w:rsidRDefault="00124A26" w:rsidP="002D3EBF">
            <w:pPr>
              <w:ind w:firstLine="0"/>
              <w:rPr>
                <w:rFonts w:eastAsia="SimSun"/>
              </w:rPr>
            </w:pPr>
          </w:p>
        </w:tc>
        <w:tc>
          <w:tcPr>
            <w:tcW w:w="1701" w:type="dxa"/>
            <w:vAlign w:val="center"/>
          </w:tcPr>
          <w:p w14:paraId="3AA8130E"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5CEFDB6C"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78C1A82E"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385DE6C5"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056AE95D"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DCC656F" w14:textId="77777777" w:rsidR="00124A26" w:rsidRDefault="00124A26" w:rsidP="00124A26">
      <w:pPr>
        <w:rPr>
          <w:rFonts w:eastAsia="SimSun"/>
        </w:rPr>
      </w:pPr>
      <w:bookmarkStart w:id="225" w:name="_Toc44401182"/>
    </w:p>
    <w:p w14:paraId="555C33C2"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2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124A26" w:rsidRPr="00AC3044" w14:paraId="63E8093D" w14:textId="77777777" w:rsidTr="002D3EBF">
        <w:trPr>
          <w:cantSplit/>
          <w:trHeight w:val="20"/>
          <w:tblHeader/>
        </w:trPr>
        <w:tc>
          <w:tcPr>
            <w:tcW w:w="959" w:type="dxa"/>
            <w:vAlign w:val="center"/>
          </w:tcPr>
          <w:p w14:paraId="4D3A6AA0" w14:textId="77777777" w:rsidR="00124A26" w:rsidRPr="00AC3044" w:rsidRDefault="00124A26" w:rsidP="002D3EBF">
            <w:pPr>
              <w:ind w:firstLine="0"/>
              <w:rPr>
                <w:rFonts w:eastAsia="SimSun"/>
              </w:rPr>
            </w:pPr>
          </w:p>
        </w:tc>
        <w:tc>
          <w:tcPr>
            <w:tcW w:w="1701" w:type="dxa"/>
            <w:vAlign w:val="center"/>
          </w:tcPr>
          <w:p w14:paraId="55194B19"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4662E928" w14:textId="77777777" w:rsidR="00124A26" w:rsidRPr="00AC3044" w:rsidRDefault="00124A26" w:rsidP="002D3EBF">
            <w:pPr>
              <w:ind w:firstLine="0"/>
              <w:rPr>
                <w:rFonts w:eastAsia="SimSun"/>
              </w:rPr>
            </w:pPr>
            <w:r w:rsidRPr="00AC3044">
              <w:rPr>
                <w:rFonts w:eastAsia="SimSun"/>
              </w:rPr>
              <w:t>Суточная доза</w:t>
            </w:r>
          </w:p>
        </w:tc>
        <w:tc>
          <w:tcPr>
            <w:tcW w:w="1701" w:type="dxa"/>
            <w:vAlign w:val="center"/>
          </w:tcPr>
          <w:p w14:paraId="5B976CA9" w14:textId="77777777" w:rsidR="00124A26" w:rsidRPr="00AC3044" w:rsidRDefault="00124A26" w:rsidP="002D3EBF">
            <w:pPr>
              <w:ind w:firstLine="0"/>
              <w:rPr>
                <w:rFonts w:eastAsia="SimSun"/>
              </w:rPr>
            </w:pPr>
            <w:r w:rsidRPr="00AC3044">
              <w:rPr>
                <w:rFonts w:eastAsia="SimSun"/>
              </w:rPr>
              <w:t>Курсовая доза</w:t>
            </w:r>
          </w:p>
        </w:tc>
        <w:tc>
          <w:tcPr>
            <w:tcW w:w="1418" w:type="dxa"/>
            <w:vAlign w:val="center"/>
          </w:tcPr>
          <w:p w14:paraId="5B307406"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CDFE1D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8891B96" w14:textId="77777777" w:rsidTr="002D3EBF">
        <w:trPr>
          <w:cantSplit/>
          <w:trHeight w:val="20"/>
        </w:trPr>
        <w:tc>
          <w:tcPr>
            <w:tcW w:w="959" w:type="dxa"/>
            <w:vMerge w:val="restart"/>
            <w:textDirection w:val="btLr"/>
            <w:vAlign w:val="center"/>
          </w:tcPr>
          <w:p w14:paraId="57B7470B"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2D2D61B1"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41097DF8"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432758D"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ED46FA0"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76CB18F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1A95143F" w14:textId="77777777" w:rsidTr="002D3EBF">
        <w:trPr>
          <w:cantSplit/>
          <w:trHeight w:val="440"/>
        </w:trPr>
        <w:tc>
          <w:tcPr>
            <w:tcW w:w="959" w:type="dxa"/>
            <w:vMerge/>
            <w:vAlign w:val="center"/>
          </w:tcPr>
          <w:p w14:paraId="6EF42653" w14:textId="77777777" w:rsidR="00124A26" w:rsidRPr="00AC3044" w:rsidRDefault="00124A26" w:rsidP="002D3EBF">
            <w:pPr>
              <w:ind w:firstLine="0"/>
              <w:rPr>
                <w:rFonts w:eastAsia="SimSun"/>
              </w:rPr>
            </w:pPr>
          </w:p>
        </w:tc>
        <w:tc>
          <w:tcPr>
            <w:tcW w:w="1701" w:type="dxa"/>
            <w:vAlign w:val="center"/>
          </w:tcPr>
          <w:p w14:paraId="276F4061" w14:textId="77777777" w:rsidR="00124A26" w:rsidRPr="00AC3044" w:rsidRDefault="00124A26" w:rsidP="002D3EBF">
            <w:pPr>
              <w:ind w:firstLine="0"/>
              <w:rPr>
                <w:rFonts w:eastAsia="SimSun"/>
              </w:rPr>
            </w:pPr>
            <w:r w:rsidRPr="00AC3044">
              <w:rPr>
                <w:rFonts w:eastAsia="SimSun"/>
              </w:rPr>
              <w:t>Мелфалан</w:t>
            </w:r>
          </w:p>
        </w:tc>
        <w:tc>
          <w:tcPr>
            <w:tcW w:w="1559" w:type="dxa"/>
            <w:vAlign w:val="center"/>
          </w:tcPr>
          <w:p w14:paraId="72059763" w14:textId="77777777" w:rsidR="00124A26" w:rsidRPr="00AC3044" w:rsidRDefault="00124A26" w:rsidP="002D3EBF">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5B8D9C1C" w14:textId="77777777" w:rsidR="00124A26" w:rsidRPr="00AC3044" w:rsidRDefault="00124A26" w:rsidP="002D3EB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62AAD4C8" w14:textId="77777777" w:rsidR="00124A26" w:rsidRPr="00AC3044" w:rsidRDefault="00124A26" w:rsidP="002D3EBF">
            <w:pPr>
              <w:ind w:firstLine="0"/>
              <w:rPr>
                <w:rFonts w:eastAsia="SimSun"/>
              </w:rPr>
            </w:pPr>
            <w:r w:rsidRPr="00AC3044">
              <w:rPr>
                <w:rFonts w:eastAsia="SimSun"/>
              </w:rPr>
              <w:t xml:space="preserve">В -2 день </w:t>
            </w:r>
          </w:p>
        </w:tc>
        <w:tc>
          <w:tcPr>
            <w:tcW w:w="2268" w:type="dxa"/>
            <w:vAlign w:val="center"/>
          </w:tcPr>
          <w:p w14:paraId="4EB1EB1A"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1B4224FF" w14:textId="77777777" w:rsidTr="002D3EBF">
        <w:trPr>
          <w:cantSplit/>
          <w:trHeight w:val="516"/>
        </w:trPr>
        <w:tc>
          <w:tcPr>
            <w:tcW w:w="959" w:type="dxa"/>
            <w:vMerge w:val="restart"/>
            <w:textDirection w:val="btLr"/>
            <w:vAlign w:val="center"/>
          </w:tcPr>
          <w:p w14:paraId="64367985"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8E0CBD8"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02F8DFDC" w14:textId="77777777" w:rsidR="00124A26" w:rsidRPr="00AC3044" w:rsidRDefault="00124A26" w:rsidP="002D3EBF">
            <w:pPr>
              <w:ind w:firstLine="0"/>
              <w:rPr>
                <w:rFonts w:eastAsia="SimSun"/>
              </w:rPr>
            </w:pPr>
            <w:r w:rsidRPr="00AC3044">
              <w:rPr>
                <w:rFonts w:eastAsia="SimSun"/>
              </w:rPr>
              <w:t>50 мг/кг</w:t>
            </w:r>
          </w:p>
        </w:tc>
        <w:tc>
          <w:tcPr>
            <w:tcW w:w="1701" w:type="dxa"/>
            <w:vAlign w:val="center"/>
          </w:tcPr>
          <w:p w14:paraId="20B0ABDA" w14:textId="77777777" w:rsidR="00124A26" w:rsidRPr="00AC3044" w:rsidRDefault="00124A26" w:rsidP="002D3EBF">
            <w:pPr>
              <w:ind w:firstLine="0"/>
              <w:rPr>
                <w:rFonts w:eastAsia="SimSun"/>
              </w:rPr>
            </w:pPr>
            <w:r w:rsidRPr="00AC3044">
              <w:rPr>
                <w:rFonts w:eastAsia="SimSun"/>
              </w:rPr>
              <w:t>100 мг/кг</w:t>
            </w:r>
          </w:p>
        </w:tc>
        <w:tc>
          <w:tcPr>
            <w:tcW w:w="1418" w:type="dxa"/>
            <w:vAlign w:val="center"/>
          </w:tcPr>
          <w:p w14:paraId="34BD9521"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680ECFAE" w14:textId="77777777" w:rsidR="00124A26" w:rsidRPr="00AC3044" w:rsidRDefault="00124A26" w:rsidP="002D3EBF">
            <w:pPr>
              <w:ind w:firstLine="0"/>
              <w:rPr>
                <w:rFonts w:eastAsia="SimSun"/>
              </w:rPr>
            </w:pPr>
            <w:r w:rsidRPr="00AC3044">
              <w:rPr>
                <w:rFonts w:eastAsia="SimSun"/>
              </w:rPr>
              <w:t xml:space="preserve">В/в, в течение 2 ч </w:t>
            </w:r>
          </w:p>
        </w:tc>
      </w:tr>
      <w:tr w:rsidR="00124A26" w:rsidRPr="00AC3044" w14:paraId="73CB6665" w14:textId="77777777" w:rsidTr="002D3EBF">
        <w:trPr>
          <w:cantSplit/>
          <w:trHeight w:val="958"/>
        </w:trPr>
        <w:tc>
          <w:tcPr>
            <w:tcW w:w="959" w:type="dxa"/>
            <w:vMerge/>
            <w:textDirection w:val="btLr"/>
            <w:vAlign w:val="center"/>
          </w:tcPr>
          <w:p w14:paraId="53921BDC" w14:textId="77777777" w:rsidR="00124A26" w:rsidRPr="00AC3044" w:rsidRDefault="00124A26" w:rsidP="002D3EBF">
            <w:pPr>
              <w:ind w:firstLine="0"/>
              <w:rPr>
                <w:rFonts w:eastAsia="SimSun"/>
              </w:rPr>
            </w:pPr>
          </w:p>
        </w:tc>
        <w:tc>
          <w:tcPr>
            <w:tcW w:w="1701" w:type="dxa"/>
            <w:vAlign w:val="center"/>
          </w:tcPr>
          <w:p w14:paraId="27439CDE"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67E5B13C" w14:textId="77777777" w:rsidR="00124A26" w:rsidRPr="00AC3044" w:rsidRDefault="00124A26" w:rsidP="002D3EBF">
            <w:pPr>
              <w:ind w:firstLine="0"/>
              <w:rPr>
                <w:rFonts w:eastAsia="SimSun"/>
              </w:rPr>
            </w:pPr>
            <w:r w:rsidRPr="00AC3044">
              <w:rPr>
                <w:rFonts w:eastAsia="SimSun"/>
              </w:rPr>
              <w:t>0,03 мг/кг</w:t>
            </w:r>
          </w:p>
        </w:tc>
        <w:tc>
          <w:tcPr>
            <w:tcW w:w="1701" w:type="dxa"/>
            <w:vAlign w:val="center"/>
          </w:tcPr>
          <w:p w14:paraId="71CD3AA9"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69506CDD"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4D6D43B5"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56B48567" w14:textId="77777777" w:rsidTr="002D3EBF">
        <w:trPr>
          <w:cantSplit/>
          <w:trHeight w:val="986"/>
        </w:trPr>
        <w:tc>
          <w:tcPr>
            <w:tcW w:w="959" w:type="dxa"/>
            <w:vMerge/>
            <w:textDirection w:val="btLr"/>
            <w:vAlign w:val="center"/>
          </w:tcPr>
          <w:p w14:paraId="5D242341" w14:textId="77777777" w:rsidR="00124A26" w:rsidRPr="00AC3044" w:rsidRDefault="00124A26" w:rsidP="002D3EBF">
            <w:pPr>
              <w:ind w:firstLine="0"/>
              <w:rPr>
                <w:rFonts w:eastAsia="SimSun"/>
              </w:rPr>
            </w:pPr>
          </w:p>
        </w:tc>
        <w:tc>
          <w:tcPr>
            <w:tcW w:w="1701" w:type="dxa"/>
            <w:vAlign w:val="center"/>
          </w:tcPr>
          <w:p w14:paraId="4E696A7A"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3D269972" w14:textId="77777777" w:rsidR="00124A26" w:rsidRPr="00AC3044" w:rsidRDefault="00124A26" w:rsidP="002D3EBF">
            <w:pPr>
              <w:ind w:firstLine="0"/>
              <w:rPr>
                <w:rFonts w:eastAsia="SimSun"/>
              </w:rPr>
            </w:pPr>
            <w:r w:rsidRPr="00AC3044">
              <w:rPr>
                <w:rFonts w:eastAsia="SimSun"/>
              </w:rPr>
              <w:t xml:space="preserve">30 мг/кг </w:t>
            </w:r>
          </w:p>
        </w:tc>
        <w:tc>
          <w:tcPr>
            <w:tcW w:w="1701" w:type="dxa"/>
            <w:vAlign w:val="center"/>
          </w:tcPr>
          <w:p w14:paraId="0CD97D10" w14:textId="77777777" w:rsidR="00124A26" w:rsidRPr="00AC3044" w:rsidRDefault="00124A26" w:rsidP="002D3EBF">
            <w:pPr>
              <w:ind w:firstLine="0"/>
              <w:rPr>
                <w:rFonts w:eastAsia="SimSun"/>
              </w:rPr>
            </w:pPr>
            <w:r w:rsidRPr="00AC3044">
              <w:rPr>
                <w:rFonts w:eastAsia="SimSun"/>
              </w:rPr>
              <w:t>–</w:t>
            </w:r>
          </w:p>
        </w:tc>
        <w:tc>
          <w:tcPr>
            <w:tcW w:w="1418" w:type="dxa"/>
            <w:vAlign w:val="center"/>
          </w:tcPr>
          <w:p w14:paraId="0E9F8FB4"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1A58AB68"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66EAB57" w14:textId="77777777" w:rsidR="00124A26" w:rsidRPr="00C07B2E" w:rsidRDefault="00124A26" w:rsidP="00124A26">
      <w:pPr>
        <w:rPr>
          <w:rFonts w:eastAsia="SimSun"/>
        </w:rPr>
        <w:sectPr w:rsidR="00124A26" w:rsidRPr="00C07B2E" w:rsidSect="00980822">
          <w:footerReference w:type="default" r:id="rId26"/>
          <w:type w:val="continuous"/>
          <w:pgSz w:w="11907" w:h="16839" w:code="9"/>
          <w:pgMar w:top="1134" w:right="850" w:bottom="1134" w:left="1701" w:header="709" w:footer="567" w:gutter="0"/>
          <w:cols w:space="708"/>
          <w:docGrid w:linePitch="360"/>
        </w:sectPr>
      </w:pPr>
    </w:p>
    <w:p w14:paraId="3EB00A2A" w14:textId="77777777" w:rsidR="00124A26" w:rsidRDefault="00124A26" w:rsidP="00124A26">
      <w:pPr>
        <w:rPr>
          <w:rFonts w:eastAsia="SimSun"/>
        </w:rPr>
      </w:pPr>
      <w:bookmarkStart w:id="226" w:name="_Toc44401183"/>
    </w:p>
    <w:p w14:paraId="0282B3C5" w14:textId="77777777" w:rsidR="00124A26" w:rsidRPr="00470E23" w:rsidRDefault="00124A26" w:rsidP="00124A26">
      <w:pPr>
        <w:rPr>
          <w:rFonts w:eastAsia="SimSun"/>
          <w:i/>
          <w:u w:val="single"/>
        </w:rPr>
      </w:pPr>
      <w:r w:rsidRPr="00470E23">
        <w:rPr>
          <w:rFonts w:eastAsia="SimSun"/>
          <w:i/>
          <w:u w:val="single"/>
        </w:rPr>
        <w:t>2. Неродственный HLA-идентичный донор</w:t>
      </w:r>
      <w:bookmarkEnd w:id="226"/>
      <w:r w:rsidRPr="00470E23">
        <w:rPr>
          <w:rFonts w:eastAsia="SimSun"/>
          <w:i/>
          <w:u w:val="single"/>
        </w:rPr>
        <w:t xml:space="preserve"> </w:t>
      </w:r>
    </w:p>
    <w:p w14:paraId="6B373D1E" w14:textId="77777777" w:rsidR="00124A26" w:rsidRDefault="00124A26" w:rsidP="00124A26">
      <w:pPr>
        <w:rPr>
          <w:rFonts w:eastAsia="SimSun"/>
        </w:rPr>
      </w:pPr>
      <w:bookmarkStart w:id="227" w:name="_Toc44401184"/>
    </w:p>
    <w:bookmarkEnd w:id="227"/>
    <w:p w14:paraId="41309CB7" w14:textId="77777777" w:rsidR="00124A26" w:rsidRPr="00C07B2E" w:rsidRDefault="00124A26" w:rsidP="00124A26">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00F8E9C8" w14:textId="77777777" w:rsidR="00124A26" w:rsidRPr="00C07B2E" w:rsidRDefault="00124A26" w:rsidP="00124A26">
      <w:pPr>
        <w:rPr>
          <w:rFonts w:eastAsia="SimSun"/>
        </w:rPr>
        <w:sectPr w:rsidR="00124A26" w:rsidRPr="00C07B2E" w:rsidSect="00980822">
          <w:headerReference w:type="even" r:id="rId27"/>
          <w:type w:val="continuous"/>
          <w:pgSz w:w="11907" w:h="16839" w:code="9"/>
          <w:pgMar w:top="1134" w:right="850" w:bottom="1134" w:left="1701" w:header="709" w:footer="567" w:gutter="0"/>
          <w:cols w:space="708"/>
          <w:docGrid w:linePitch="360"/>
        </w:sectPr>
      </w:pPr>
    </w:p>
    <w:p w14:paraId="682D5434" w14:textId="77777777" w:rsidR="00124A26" w:rsidRPr="00C07B2E" w:rsidRDefault="00124A26" w:rsidP="00124A26">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2E0431B9" w14:textId="77777777" w:rsidR="00124A26" w:rsidRPr="00C07B2E" w:rsidRDefault="00124A26" w:rsidP="00124A26">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124A26" w:rsidRPr="00470E23" w14:paraId="46100101" w14:textId="77777777" w:rsidTr="002D3EBF">
        <w:trPr>
          <w:cantSplit/>
          <w:trHeight w:val="640"/>
        </w:trPr>
        <w:tc>
          <w:tcPr>
            <w:tcW w:w="2255" w:type="pct"/>
            <w:gridSpan w:val="4"/>
            <w:vMerge w:val="restart"/>
            <w:shd w:val="clear" w:color="auto" w:fill="auto"/>
            <w:vAlign w:val="center"/>
          </w:tcPr>
          <w:p w14:paraId="71F45B8C" w14:textId="77777777" w:rsidR="00124A26" w:rsidRPr="00470E23" w:rsidRDefault="00124A26" w:rsidP="002D3EBF">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466905CA" w14:textId="77777777" w:rsidR="00124A26" w:rsidRPr="00470E23" w:rsidRDefault="00124A26" w:rsidP="002D3EBF">
            <w:pPr>
              <w:ind w:firstLine="0"/>
              <w:rPr>
                <w:rFonts w:eastAsia="SimSun"/>
              </w:rPr>
            </w:pPr>
            <w:r w:rsidRPr="00470E23">
              <w:rPr>
                <w:rFonts w:eastAsia="SimSun"/>
              </w:rPr>
              <w:t>Режим кондиционирования</w:t>
            </w:r>
          </w:p>
        </w:tc>
      </w:tr>
      <w:tr w:rsidR="00124A26" w:rsidRPr="00470E23" w14:paraId="055DAED6" w14:textId="77777777" w:rsidTr="002D3EBF">
        <w:trPr>
          <w:cantSplit/>
          <w:trHeight w:val="549"/>
        </w:trPr>
        <w:tc>
          <w:tcPr>
            <w:tcW w:w="2255" w:type="pct"/>
            <w:gridSpan w:val="4"/>
            <w:vMerge/>
            <w:shd w:val="clear" w:color="auto" w:fill="auto"/>
            <w:vAlign w:val="center"/>
          </w:tcPr>
          <w:p w14:paraId="6F036F68" w14:textId="77777777" w:rsidR="00124A26" w:rsidRPr="00470E23" w:rsidRDefault="00124A26" w:rsidP="002D3EBF">
            <w:pPr>
              <w:ind w:firstLine="0"/>
              <w:rPr>
                <w:rFonts w:eastAsia="SimSun"/>
              </w:rPr>
            </w:pPr>
          </w:p>
        </w:tc>
        <w:tc>
          <w:tcPr>
            <w:tcW w:w="750" w:type="pct"/>
            <w:shd w:val="clear" w:color="auto" w:fill="D9D9D9"/>
            <w:vAlign w:val="center"/>
          </w:tcPr>
          <w:p w14:paraId="71D5E622" w14:textId="77777777" w:rsidR="00124A26" w:rsidRPr="00470E23" w:rsidRDefault="00124A26" w:rsidP="002D3EBF">
            <w:pPr>
              <w:ind w:firstLine="0"/>
              <w:rPr>
                <w:rFonts w:eastAsia="SimSun"/>
              </w:rPr>
            </w:pPr>
            <w:r w:rsidRPr="00470E23">
              <w:rPr>
                <w:rFonts w:eastAsia="SimSun"/>
              </w:rPr>
              <w:t>Cy120</w:t>
            </w:r>
          </w:p>
        </w:tc>
        <w:tc>
          <w:tcPr>
            <w:tcW w:w="1995" w:type="pct"/>
            <w:gridSpan w:val="3"/>
            <w:shd w:val="clear" w:color="auto" w:fill="D9D9D9"/>
            <w:vAlign w:val="center"/>
          </w:tcPr>
          <w:p w14:paraId="35EAA235" w14:textId="77777777" w:rsidR="00124A26" w:rsidRPr="00470E23" w:rsidRDefault="00124A26" w:rsidP="002D3EBF">
            <w:pPr>
              <w:ind w:firstLine="0"/>
              <w:rPr>
                <w:rFonts w:eastAsia="SimSun"/>
              </w:rPr>
            </w:pPr>
            <w:r w:rsidRPr="00470E23">
              <w:rPr>
                <w:rFonts w:eastAsia="SimSun"/>
              </w:rPr>
              <w:t>Flu180</w:t>
            </w:r>
          </w:p>
        </w:tc>
      </w:tr>
      <w:tr w:rsidR="00124A26" w:rsidRPr="00470E23" w14:paraId="316F4BB0" w14:textId="77777777" w:rsidTr="002D3EBF">
        <w:trPr>
          <w:cantSplit/>
          <w:trHeight w:val="571"/>
        </w:trPr>
        <w:tc>
          <w:tcPr>
            <w:tcW w:w="2255" w:type="pct"/>
            <w:gridSpan w:val="4"/>
            <w:vMerge/>
            <w:shd w:val="clear" w:color="auto" w:fill="auto"/>
            <w:vAlign w:val="center"/>
          </w:tcPr>
          <w:p w14:paraId="76090A93" w14:textId="77777777" w:rsidR="00124A26" w:rsidRPr="00470E23" w:rsidRDefault="00124A26" w:rsidP="002D3EBF">
            <w:pPr>
              <w:ind w:firstLine="0"/>
              <w:rPr>
                <w:rFonts w:eastAsia="SimSun"/>
              </w:rPr>
            </w:pPr>
          </w:p>
        </w:tc>
        <w:tc>
          <w:tcPr>
            <w:tcW w:w="750" w:type="pct"/>
            <w:shd w:val="clear" w:color="auto" w:fill="D9D9D9"/>
            <w:vAlign w:val="center"/>
          </w:tcPr>
          <w:p w14:paraId="53E7AA81" w14:textId="77777777" w:rsidR="00124A26" w:rsidRPr="00470E23" w:rsidRDefault="00124A26" w:rsidP="002D3EBF">
            <w:pPr>
              <w:ind w:firstLine="0"/>
              <w:rPr>
                <w:rFonts w:eastAsia="SimSun"/>
              </w:rPr>
            </w:pPr>
            <w:r w:rsidRPr="00470E23">
              <w:rPr>
                <w:rFonts w:eastAsia="SimSun"/>
              </w:rPr>
              <w:t>Bu12</w:t>
            </w:r>
          </w:p>
        </w:tc>
        <w:tc>
          <w:tcPr>
            <w:tcW w:w="678" w:type="pct"/>
            <w:shd w:val="clear" w:color="auto" w:fill="D9D9D9"/>
            <w:vAlign w:val="center"/>
          </w:tcPr>
          <w:p w14:paraId="7984EF80" w14:textId="77777777" w:rsidR="00124A26" w:rsidRPr="00470E23" w:rsidRDefault="00124A26" w:rsidP="002D3EBF">
            <w:pPr>
              <w:ind w:firstLine="0"/>
              <w:rPr>
                <w:rFonts w:eastAsia="SimSun"/>
              </w:rPr>
            </w:pPr>
            <w:r w:rsidRPr="00470E23">
              <w:rPr>
                <w:rFonts w:eastAsia="SimSun"/>
              </w:rPr>
              <w:t>Bu12</w:t>
            </w:r>
          </w:p>
        </w:tc>
        <w:tc>
          <w:tcPr>
            <w:tcW w:w="749" w:type="pct"/>
            <w:shd w:val="clear" w:color="auto" w:fill="D9D9D9"/>
            <w:vAlign w:val="center"/>
          </w:tcPr>
          <w:p w14:paraId="7BE4FD21" w14:textId="77777777" w:rsidR="00124A26" w:rsidRPr="00470E23" w:rsidRDefault="00124A26" w:rsidP="002D3EBF">
            <w:pPr>
              <w:ind w:firstLine="0"/>
              <w:rPr>
                <w:rFonts w:eastAsia="SimSun"/>
              </w:rPr>
            </w:pPr>
            <w:r w:rsidRPr="00470E23">
              <w:rPr>
                <w:rFonts w:eastAsia="SimSun"/>
              </w:rPr>
              <w:t>Bu14</w:t>
            </w:r>
          </w:p>
        </w:tc>
        <w:tc>
          <w:tcPr>
            <w:tcW w:w="568" w:type="pct"/>
            <w:shd w:val="clear" w:color="auto" w:fill="D9D9D9"/>
            <w:vAlign w:val="center"/>
          </w:tcPr>
          <w:p w14:paraId="1ACFD01B" w14:textId="77777777" w:rsidR="00124A26" w:rsidRPr="00470E23" w:rsidRDefault="00124A26" w:rsidP="002D3EBF">
            <w:pPr>
              <w:ind w:firstLine="0"/>
              <w:rPr>
                <w:rFonts w:eastAsia="SimSun"/>
              </w:rPr>
            </w:pPr>
            <w:r w:rsidRPr="00470E23">
              <w:rPr>
                <w:rFonts w:eastAsia="SimSun"/>
              </w:rPr>
              <w:t>Treo42</w:t>
            </w:r>
          </w:p>
        </w:tc>
      </w:tr>
      <w:tr w:rsidR="00124A26" w:rsidRPr="00470E23" w14:paraId="39260F1C" w14:textId="77777777" w:rsidTr="002D3EBF">
        <w:trPr>
          <w:cantSplit/>
          <w:trHeight w:val="551"/>
        </w:trPr>
        <w:tc>
          <w:tcPr>
            <w:tcW w:w="2255" w:type="pct"/>
            <w:gridSpan w:val="4"/>
            <w:vMerge/>
            <w:shd w:val="clear" w:color="auto" w:fill="auto"/>
            <w:vAlign w:val="center"/>
          </w:tcPr>
          <w:p w14:paraId="15B77B67" w14:textId="77777777" w:rsidR="00124A26" w:rsidRPr="00470E23" w:rsidRDefault="00124A26" w:rsidP="002D3EBF">
            <w:pPr>
              <w:ind w:firstLine="0"/>
              <w:rPr>
                <w:rFonts w:eastAsia="SimSun"/>
              </w:rPr>
            </w:pPr>
          </w:p>
        </w:tc>
        <w:tc>
          <w:tcPr>
            <w:tcW w:w="750" w:type="pct"/>
            <w:shd w:val="clear" w:color="auto" w:fill="D9D9D9"/>
            <w:vAlign w:val="center"/>
          </w:tcPr>
          <w:p w14:paraId="3B05D770" w14:textId="77777777" w:rsidR="00124A26" w:rsidRPr="00470E23" w:rsidRDefault="00124A26" w:rsidP="002D3EBF">
            <w:pPr>
              <w:ind w:firstLine="0"/>
              <w:rPr>
                <w:rFonts w:eastAsia="SimSun"/>
              </w:rPr>
            </w:pPr>
            <w:r w:rsidRPr="00470E23">
              <w:rPr>
                <w:rFonts w:eastAsia="SimSun"/>
              </w:rPr>
              <w:t>-</w:t>
            </w:r>
          </w:p>
        </w:tc>
        <w:tc>
          <w:tcPr>
            <w:tcW w:w="678" w:type="pct"/>
            <w:shd w:val="clear" w:color="auto" w:fill="D9D9D9"/>
            <w:vAlign w:val="center"/>
          </w:tcPr>
          <w:p w14:paraId="6A26C64A" w14:textId="77777777" w:rsidR="00124A26" w:rsidRPr="00470E23" w:rsidRDefault="00124A26" w:rsidP="002D3EBF">
            <w:pPr>
              <w:ind w:firstLine="0"/>
              <w:rPr>
                <w:rFonts w:eastAsia="SimSun"/>
              </w:rPr>
            </w:pPr>
            <w:r w:rsidRPr="00470E23">
              <w:rPr>
                <w:rFonts w:eastAsia="SimSun"/>
              </w:rPr>
              <w:t>-</w:t>
            </w:r>
          </w:p>
        </w:tc>
        <w:tc>
          <w:tcPr>
            <w:tcW w:w="749" w:type="pct"/>
            <w:shd w:val="clear" w:color="auto" w:fill="D9D9D9"/>
            <w:vAlign w:val="center"/>
          </w:tcPr>
          <w:p w14:paraId="6C920695" w14:textId="77777777" w:rsidR="00124A26" w:rsidRPr="00470E23" w:rsidRDefault="00124A26" w:rsidP="002D3EBF">
            <w:pPr>
              <w:ind w:firstLine="0"/>
              <w:rPr>
                <w:rFonts w:eastAsia="SimSun"/>
              </w:rPr>
            </w:pPr>
            <w:r w:rsidRPr="00470E23">
              <w:rPr>
                <w:rFonts w:eastAsia="SimSun"/>
              </w:rPr>
              <w:t>-</w:t>
            </w:r>
          </w:p>
        </w:tc>
        <w:tc>
          <w:tcPr>
            <w:tcW w:w="568" w:type="pct"/>
            <w:shd w:val="clear" w:color="auto" w:fill="D9D9D9"/>
            <w:vAlign w:val="center"/>
          </w:tcPr>
          <w:p w14:paraId="39136C14" w14:textId="77777777" w:rsidR="00124A26" w:rsidRPr="00470E23" w:rsidRDefault="00124A26" w:rsidP="002D3EBF">
            <w:pPr>
              <w:ind w:firstLine="0"/>
              <w:rPr>
                <w:rFonts w:eastAsia="SimSun"/>
              </w:rPr>
            </w:pPr>
            <w:r w:rsidRPr="00470E23">
              <w:rPr>
                <w:rFonts w:eastAsia="SimSun"/>
              </w:rPr>
              <w:t>-</w:t>
            </w:r>
          </w:p>
        </w:tc>
      </w:tr>
      <w:tr w:rsidR="00124A26" w:rsidRPr="00470E23" w14:paraId="3CF7C4D4" w14:textId="77777777" w:rsidTr="002D3EBF">
        <w:trPr>
          <w:cantSplit/>
          <w:trHeight w:val="850"/>
        </w:trPr>
        <w:tc>
          <w:tcPr>
            <w:tcW w:w="549" w:type="pct"/>
            <w:tcBorders>
              <w:bottom w:val="single" w:sz="4" w:space="0" w:color="00000A"/>
            </w:tcBorders>
            <w:shd w:val="clear" w:color="auto" w:fill="D9D9D9"/>
            <w:vAlign w:val="center"/>
          </w:tcPr>
          <w:p w14:paraId="041E88D5" w14:textId="77777777" w:rsidR="00124A26" w:rsidRPr="00470E23" w:rsidRDefault="00124A26" w:rsidP="002D3EBF">
            <w:pPr>
              <w:ind w:firstLine="0"/>
              <w:rPr>
                <w:rFonts w:eastAsia="SimSun"/>
              </w:rPr>
            </w:pPr>
            <w:r w:rsidRPr="00470E23">
              <w:rPr>
                <w:rFonts w:eastAsia="SimSun"/>
              </w:rPr>
              <w:t>hATG</w:t>
            </w:r>
          </w:p>
        </w:tc>
        <w:tc>
          <w:tcPr>
            <w:tcW w:w="477" w:type="pct"/>
            <w:shd w:val="clear" w:color="auto" w:fill="D9D9D9"/>
            <w:vAlign w:val="center"/>
          </w:tcPr>
          <w:p w14:paraId="2273F6D2" w14:textId="77777777" w:rsidR="00124A26" w:rsidRPr="00470E23" w:rsidRDefault="00124A26" w:rsidP="002D3EBF">
            <w:pPr>
              <w:ind w:firstLine="0"/>
              <w:rPr>
                <w:rFonts w:eastAsia="SimSun"/>
              </w:rPr>
            </w:pPr>
            <w:r w:rsidRPr="00470E23">
              <w:rPr>
                <w:rFonts w:eastAsia="SimSun"/>
              </w:rPr>
              <w:t>CSA</w:t>
            </w:r>
          </w:p>
        </w:tc>
        <w:tc>
          <w:tcPr>
            <w:tcW w:w="514" w:type="pct"/>
            <w:shd w:val="clear" w:color="auto" w:fill="D9D9D9"/>
            <w:vAlign w:val="center"/>
          </w:tcPr>
          <w:p w14:paraId="55D0ACE8" w14:textId="77777777" w:rsidR="00124A26" w:rsidRPr="00470E23" w:rsidRDefault="00124A26" w:rsidP="002D3EBF">
            <w:pPr>
              <w:ind w:firstLine="0"/>
              <w:rPr>
                <w:rFonts w:eastAsia="SimSun"/>
              </w:rPr>
            </w:pPr>
            <w:r w:rsidRPr="00470E23">
              <w:rPr>
                <w:rFonts w:eastAsia="SimSun"/>
              </w:rPr>
              <w:t>MTX</w:t>
            </w:r>
          </w:p>
        </w:tc>
        <w:tc>
          <w:tcPr>
            <w:tcW w:w="715" w:type="pct"/>
            <w:shd w:val="clear" w:color="auto" w:fill="D9D9D9"/>
            <w:vAlign w:val="center"/>
          </w:tcPr>
          <w:p w14:paraId="41861939" w14:textId="77777777" w:rsidR="00124A26" w:rsidRPr="00470E23" w:rsidRDefault="00124A26" w:rsidP="002D3EBF">
            <w:pPr>
              <w:ind w:firstLine="0"/>
              <w:rPr>
                <w:rFonts w:eastAsia="SimSun"/>
              </w:rPr>
            </w:pPr>
            <w:r w:rsidRPr="00470E23">
              <w:rPr>
                <w:rFonts w:eastAsia="SimSun"/>
              </w:rPr>
              <w:t>MMF45</w:t>
            </w:r>
          </w:p>
        </w:tc>
        <w:tc>
          <w:tcPr>
            <w:tcW w:w="750" w:type="pct"/>
            <w:shd w:val="clear" w:color="auto" w:fill="auto"/>
            <w:vAlign w:val="center"/>
          </w:tcPr>
          <w:p w14:paraId="50826A7C" w14:textId="77777777" w:rsidR="00124A26" w:rsidRPr="00470E23" w:rsidRDefault="00124A26" w:rsidP="002D3EBF">
            <w:pPr>
              <w:ind w:firstLine="0"/>
              <w:rPr>
                <w:rFonts w:eastAsia="SimSun"/>
              </w:rPr>
            </w:pPr>
            <w:r w:rsidRPr="00470E23">
              <w:rPr>
                <w:rFonts w:eastAsia="SimSun"/>
              </w:rPr>
              <w:t>5.2.1.1</w:t>
            </w:r>
          </w:p>
        </w:tc>
        <w:tc>
          <w:tcPr>
            <w:tcW w:w="678" w:type="pct"/>
            <w:shd w:val="clear" w:color="auto" w:fill="auto"/>
            <w:vAlign w:val="center"/>
          </w:tcPr>
          <w:p w14:paraId="363BFB87" w14:textId="77777777" w:rsidR="00124A26" w:rsidRPr="00470E23" w:rsidRDefault="00124A26" w:rsidP="002D3EBF">
            <w:pPr>
              <w:ind w:firstLine="0"/>
              <w:rPr>
                <w:rFonts w:eastAsia="SimSun"/>
              </w:rPr>
            </w:pPr>
            <w:r w:rsidRPr="00470E23">
              <w:rPr>
                <w:rFonts w:eastAsia="SimSun"/>
              </w:rPr>
              <w:t>-</w:t>
            </w:r>
          </w:p>
        </w:tc>
        <w:tc>
          <w:tcPr>
            <w:tcW w:w="749" w:type="pct"/>
            <w:shd w:val="clear" w:color="auto" w:fill="auto"/>
            <w:vAlign w:val="center"/>
          </w:tcPr>
          <w:p w14:paraId="362D33C6" w14:textId="77777777" w:rsidR="00124A26" w:rsidRPr="00470E23" w:rsidRDefault="00124A26" w:rsidP="002D3EBF">
            <w:pPr>
              <w:ind w:firstLine="0"/>
              <w:rPr>
                <w:rFonts w:eastAsia="SimSun"/>
              </w:rPr>
            </w:pPr>
            <w:r w:rsidRPr="00470E23">
              <w:rPr>
                <w:rFonts w:eastAsia="SimSun"/>
              </w:rPr>
              <w:t>-</w:t>
            </w:r>
          </w:p>
        </w:tc>
        <w:tc>
          <w:tcPr>
            <w:tcW w:w="568" w:type="pct"/>
            <w:shd w:val="clear" w:color="auto" w:fill="auto"/>
            <w:vAlign w:val="center"/>
          </w:tcPr>
          <w:p w14:paraId="7F280293" w14:textId="77777777" w:rsidR="00124A26" w:rsidRPr="00470E23" w:rsidRDefault="00124A26" w:rsidP="002D3EBF">
            <w:pPr>
              <w:ind w:firstLine="0"/>
              <w:rPr>
                <w:rFonts w:eastAsia="SimSun"/>
              </w:rPr>
            </w:pPr>
            <w:r w:rsidRPr="00470E23">
              <w:rPr>
                <w:rFonts w:eastAsia="SimSun"/>
              </w:rPr>
              <w:t>-</w:t>
            </w:r>
          </w:p>
        </w:tc>
      </w:tr>
      <w:tr w:rsidR="00124A26" w:rsidRPr="00470E23" w14:paraId="4D9A0966" w14:textId="77777777" w:rsidTr="002D3EBF">
        <w:trPr>
          <w:cantSplit/>
          <w:trHeight w:val="850"/>
        </w:trPr>
        <w:tc>
          <w:tcPr>
            <w:tcW w:w="549" w:type="pct"/>
            <w:tcBorders>
              <w:top w:val="single" w:sz="4" w:space="0" w:color="00000A"/>
              <w:bottom w:val="single" w:sz="4" w:space="0" w:color="00000A"/>
            </w:tcBorders>
            <w:shd w:val="clear" w:color="auto" w:fill="D9D9D9"/>
            <w:vAlign w:val="center"/>
          </w:tcPr>
          <w:p w14:paraId="0846C393" w14:textId="77777777" w:rsidR="00124A26" w:rsidRPr="00470E23" w:rsidRDefault="00124A26" w:rsidP="002D3EBF">
            <w:pPr>
              <w:ind w:firstLine="0"/>
              <w:rPr>
                <w:rFonts w:eastAsia="SimSun"/>
              </w:rPr>
            </w:pPr>
            <w:r w:rsidRPr="00470E23">
              <w:rPr>
                <w:rFonts w:eastAsia="SimSun"/>
              </w:rPr>
              <w:t>rATG</w:t>
            </w:r>
          </w:p>
        </w:tc>
        <w:tc>
          <w:tcPr>
            <w:tcW w:w="477" w:type="pct"/>
            <w:shd w:val="clear" w:color="auto" w:fill="D9D9D9"/>
            <w:vAlign w:val="center"/>
          </w:tcPr>
          <w:p w14:paraId="1DC9879E" w14:textId="77777777" w:rsidR="00124A26" w:rsidRPr="00470E23" w:rsidRDefault="00124A26" w:rsidP="002D3EBF">
            <w:pPr>
              <w:ind w:firstLine="0"/>
              <w:rPr>
                <w:rFonts w:eastAsia="SimSun"/>
              </w:rPr>
            </w:pPr>
            <w:r w:rsidRPr="00470E23">
              <w:rPr>
                <w:rFonts w:eastAsia="SimSun"/>
              </w:rPr>
              <w:t>CSA</w:t>
            </w:r>
          </w:p>
        </w:tc>
        <w:tc>
          <w:tcPr>
            <w:tcW w:w="514" w:type="pct"/>
            <w:shd w:val="clear" w:color="auto" w:fill="D9D9D9"/>
            <w:vAlign w:val="center"/>
          </w:tcPr>
          <w:p w14:paraId="57646820" w14:textId="77777777" w:rsidR="00124A26" w:rsidRPr="00470E23" w:rsidRDefault="00124A26" w:rsidP="002D3EBF">
            <w:pPr>
              <w:ind w:firstLine="0"/>
              <w:rPr>
                <w:rFonts w:eastAsia="SimSun"/>
              </w:rPr>
            </w:pPr>
            <w:r w:rsidRPr="00470E23">
              <w:rPr>
                <w:rFonts w:eastAsia="SimSun"/>
              </w:rPr>
              <w:t>MTX</w:t>
            </w:r>
          </w:p>
        </w:tc>
        <w:tc>
          <w:tcPr>
            <w:tcW w:w="715" w:type="pct"/>
            <w:shd w:val="clear" w:color="auto" w:fill="D9D9D9"/>
            <w:vAlign w:val="center"/>
          </w:tcPr>
          <w:p w14:paraId="41FB8883" w14:textId="77777777" w:rsidR="00124A26" w:rsidRPr="00470E23" w:rsidRDefault="00124A26" w:rsidP="002D3EBF">
            <w:pPr>
              <w:ind w:firstLine="0"/>
              <w:rPr>
                <w:rFonts w:eastAsia="SimSun"/>
              </w:rPr>
            </w:pPr>
            <w:r w:rsidRPr="00470E23">
              <w:rPr>
                <w:rFonts w:eastAsia="SimSun"/>
              </w:rPr>
              <w:t>MMF45</w:t>
            </w:r>
          </w:p>
        </w:tc>
        <w:tc>
          <w:tcPr>
            <w:tcW w:w="750" w:type="pct"/>
            <w:shd w:val="clear" w:color="auto" w:fill="auto"/>
            <w:vAlign w:val="center"/>
          </w:tcPr>
          <w:p w14:paraId="69B0F137" w14:textId="77777777" w:rsidR="00124A26" w:rsidRPr="00470E23" w:rsidRDefault="00124A26" w:rsidP="002D3EBF">
            <w:pPr>
              <w:ind w:firstLine="0"/>
              <w:rPr>
                <w:rFonts w:eastAsia="SimSun"/>
              </w:rPr>
            </w:pPr>
            <w:r w:rsidRPr="00470E23">
              <w:rPr>
                <w:rFonts w:eastAsia="SimSun"/>
              </w:rPr>
              <w:t>5.2.1.2</w:t>
            </w:r>
          </w:p>
        </w:tc>
        <w:tc>
          <w:tcPr>
            <w:tcW w:w="678" w:type="pct"/>
            <w:shd w:val="clear" w:color="auto" w:fill="auto"/>
            <w:vAlign w:val="center"/>
          </w:tcPr>
          <w:p w14:paraId="4422ACD6" w14:textId="77777777" w:rsidR="00124A26" w:rsidRPr="00470E23" w:rsidRDefault="00124A26" w:rsidP="002D3EBF">
            <w:pPr>
              <w:ind w:firstLine="0"/>
              <w:rPr>
                <w:rFonts w:eastAsia="SimSun"/>
              </w:rPr>
            </w:pPr>
            <w:r w:rsidRPr="00470E23">
              <w:rPr>
                <w:rFonts w:eastAsia="SimSun"/>
              </w:rPr>
              <w:t>-</w:t>
            </w:r>
          </w:p>
        </w:tc>
        <w:tc>
          <w:tcPr>
            <w:tcW w:w="749" w:type="pct"/>
            <w:shd w:val="clear" w:color="auto" w:fill="auto"/>
            <w:vAlign w:val="center"/>
          </w:tcPr>
          <w:p w14:paraId="014D7021" w14:textId="77777777" w:rsidR="00124A26" w:rsidRPr="00470E23" w:rsidRDefault="00124A26" w:rsidP="002D3EBF">
            <w:pPr>
              <w:ind w:firstLine="0"/>
              <w:rPr>
                <w:rFonts w:eastAsia="SimSun"/>
              </w:rPr>
            </w:pPr>
            <w:r w:rsidRPr="00470E23">
              <w:rPr>
                <w:rFonts w:eastAsia="SimSun"/>
              </w:rPr>
              <w:t>-</w:t>
            </w:r>
          </w:p>
        </w:tc>
        <w:tc>
          <w:tcPr>
            <w:tcW w:w="568" w:type="pct"/>
            <w:shd w:val="clear" w:color="auto" w:fill="auto"/>
            <w:vAlign w:val="center"/>
          </w:tcPr>
          <w:p w14:paraId="12D34210" w14:textId="77777777" w:rsidR="00124A26" w:rsidRPr="00470E23" w:rsidRDefault="00124A26" w:rsidP="002D3EBF">
            <w:pPr>
              <w:ind w:firstLine="0"/>
              <w:rPr>
                <w:rFonts w:eastAsia="SimSun"/>
              </w:rPr>
            </w:pPr>
            <w:r w:rsidRPr="00470E23">
              <w:rPr>
                <w:rFonts w:eastAsia="SimSun"/>
              </w:rPr>
              <w:t>-</w:t>
            </w:r>
          </w:p>
        </w:tc>
      </w:tr>
      <w:tr w:rsidR="00124A26" w:rsidRPr="00470E23" w14:paraId="36AE3BE4" w14:textId="77777777" w:rsidTr="002D3EBF">
        <w:trPr>
          <w:cantSplit/>
          <w:trHeight w:val="850"/>
        </w:trPr>
        <w:tc>
          <w:tcPr>
            <w:tcW w:w="549" w:type="pct"/>
            <w:vMerge w:val="restart"/>
            <w:shd w:val="clear" w:color="auto" w:fill="D9D9D9"/>
            <w:vAlign w:val="center"/>
          </w:tcPr>
          <w:p w14:paraId="29676C21" w14:textId="77777777" w:rsidR="00124A26" w:rsidRPr="00470E23" w:rsidRDefault="00124A26" w:rsidP="002D3EBF">
            <w:pPr>
              <w:ind w:firstLine="0"/>
              <w:rPr>
                <w:rFonts w:eastAsia="SimSun"/>
              </w:rPr>
            </w:pPr>
            <w:r w:rsidRPr="00470E23">
              <w:rPr>
                <w:rFonts w:eastAsia="SimSun"/>
              </w:rPr>
              <w:t>PT-Cy</w:t>
            </w:r>
          </w:p>
          <w:p w14:paraId="7FABF684" w14:textId="77777777" w:rsidR="00124A26" w:rsidRPr="00470E23" w:rsidRDefault="00124A26" w:rsidP="002D3EBF">
            <w:pPr>
              <w:ind w:firstLine="0"/>
              <w:rPr>
                <w:rFonts w:eastAsia="SimSun"/>
              </w:rPr>
            </w:pPr>
          </w:p>
        </w:tc>
        <w:tc>
          <w:tcPr>
            <w:tcW w:w="477" w:type="pct"/>
            <w:shd w:val="clear" w:color="auto" w:fill="D9D9D9"/>
            <w:vAlign w:val="center"/>
          </w:tcPr>
          <w:p w14:paraId="031D1F91" w14:textId="77777777" w:rsidR="00124A26" w:rsidRPr="00470E23" w:rsidRDefault="00124A26" w:rsidP="002D3EBF">
            <w:pPr>
              <w:ind w:firstLine="0"/>
              <w:rPr>
                <w:rFonts w:eastAsia="SimSun"/>
              </w:rPr>
            </w:pPr>
            <w:r w:rsidRPr="00470E23">
              <w:rPr>
                <w:rFonts w:eastAsia="SimSun"/>
              </w:rPr>
              <w:t>-</w:t>
            </w:r>
          </w:p>
        </w:tc>
        <w:tc>
          <w:tcPr>
            <w:tcW w:w="514" w:type="pct"/>
            <w:shd w:val="clear" w:color="auto" w:fill="D9D9D9"/>
            <w:vAlign w:val="center"/>
          </w:tcPr>
          <w:p w14:paraId="0F50A9A9" w14:textId="77777777" w:rsidR="00124A26" w:rsidRPr="00470E23" w:rsidRDefault="00124A26" w:rsidP="002D3EBF">
            <w:pPr>
              <w:ind w:firstLine="0"/>
              <w:rPr>
                <w:rFonts w:eastAsia="SimSun"/>
              </w:rPr>
            </w:pPr>
            <w:r w:rsidRPr="00470E23">
              <w:rPr>
                <w:rFonts w:eastAsia="SimSun"/>
              </w:rPr>
              <w:t>-</w:t>
            </w:r>
          </w:p>
        </w:tc>
        <w:tc>
          <w:tcPr>
            <w:tcW w:w="715" w:type="pct"/>
            <w:shd w:val="clear" w:color="auto" w:fill="D9D9D9"/>
            <w:vAlign w:val="center"/>
          </w:tcPr>
          <w:p w14:paraId="248983C7" w14:textId="77777777" w:rsidR="00124A26" w:rsidRPr="00470E23" w:rsidRDefault="00124A26" w:rsidP="002D3EBF">
            <w:pPr>
              <w:ind w:firstLine="0"/>
              <w:rPr>
                <w:rFonts w:eastAsia="SimSun"/>
              </w:rPr>
            </w:pPr>
            <w:r w:rsidRPr="00470E23">
              <w:rPr>
                <w:rFonts w:eastAsia="SimSun"/>
              </w:rPr>
              <w:t>-</w:t>
            </w:r>
          </w:p>
        </w:tc>
        <w:tc>
          <w:tcPr>
            <w:tcW w:w="750" w:type="pct"/>
            <w:shd w:val="clear" w:color="auto" w:fill="auto"/>
            <w:vAlign w:val="center"/>
          </w:tcPr>
          <w:p w14:paraId="4A91296E" w14:textId="77777777" w:rsidR="00124A26" w:rsidRPr="00470E23" w:rsidRDefault="00124A26" w:rsidP="002D3EBF">
            <w:pPr>
              <w:ind w:firstLine="0"/>
              <w:rPr>
                <w:rFonts w:eastAsia="SimSun"/>
              </w:rPr>
            </w:pPr>
            <w:r w:rsidRPr="00470E23">
              <w:rPr>
                <w:rFonts w:eastAsia="SimSun"/>
              </w:rPr>
              <w:t>-</w:t>
            </w:r>
          </w:p>
        </w:tc>
        <w:tc>
          <w:tcPr>
            <w:tcW w:w="678" w:type="pct"/>
            <w:shd w:val="clear" w:color="auto" w:fill="auto"/>
            <w:vAlign w:val="center"/>
          </w:tcPr>
          <w:p w14:paraId="3DEF4D62" w14:textId="77777777" w:rsidR="00124A26" w:rsidRPr="00470E23" w:rsidRDefault="00124A26" w:rsidP="002D3EBF">
            <w:pPr>
              <w:ind w:firstLine="0"/>
              <w:rPr>
                <w:rFonts w:eastAsia="SimSun"/>
              </w:rPr>
            </w:pPr>
            <w:r w:rsidRPr="00470E23">
              <w:rPr>
                <w:rFonts w:eastAsia="SimSun"/>
              </w:rPr>
              <w:t>5.2.1.3</w:t>
            </w:r>
          </w:p>
        </w:tc>
        <w:tc>
          <w:tcPr>
            <w:tcW w:w="749" w:type="pct"/>
            <w:shd w:val="clear" w:color="auto" w:fill="auto"/>
            <w:vAlign w:val="center"/>
          </w:tcPr>
          <w:p w14:paraId="20787C13" w14:textId="77777777" w:rsidR="00124A26" w:rsidRPr="00470E23" w:rsidRDefault="00124A26" w:rsidP="002D3EBF">
            <w:pPr>
              <w:ind w:firstLine="0"/>
              <w:rPr>
                <w:rFonts w:eastAsia="SimSun"/>
              </w:rPr>
            </w:pPr>
            <w:r w:rsidRPr="00470E23">
              <w:rPr>
                <w:rFonts w:eastAsia="SimSun"/>
              </w:rPr>
              <w:t>5.2.1.7</w:t>
            </w:r>
          </w:p>
        </w:tc>
        <w:tc>
          <w:tcPr>
            <w:tcW w:w="568" w:type="pct"/>
            <w:shd w:val="clear" w:color="auto" w:fill="auto"/>
            <w:vAlign w:val="center"/>
          </w:tcPr>
          <w:p w14:paraId="493CA5B7" w14:textId="77777777" w:rsidR="00124A26" w:rsidRPr="00470E23" w:rsidRDefault="00124A26" w:rsidP="002D3EBF">
            <w:pPr>
              <w:ind w:firstLine="0"/>
              <w:rPr>
                <w:rFonts w:eastAsia="SimSun"/>
              </w:rPr>
            </w:pPr>
            <w:r w:rsidRPr="00470E23">
              <w:rPr>
                <w:rFonts w:eastAsia="SimSun"/>
              </w:rPr>
              <w:t>-</w:t>
            </w:r>
          </w:p>
        </w:tc>
      </w:tr>
      <w:tr w:rsidR="00124A26" w:rsidRPr="00470E23" w14:paraId="64CD70BC" w14:textId="77777777" w:rsidTr="002D3EBF">
        <w:trPr>
          <w:cantSplit/>
          <w:trHeight w:val="850"/>
        </w:trPr>
        <w:tc>
          <w:tcPr>
            <w:tcW w:w="549" w:type="pct"/>
            <w:vMerge/>
            <w:shd w:val="clear" w:color="auto" w:fill="D9D9D9"/>
            <w:vAlign w:val="center"/>
          </w:tcPr>
          <w:p w14:paraId="553C6E92" w14:textId="77777777" w:rsidR="00124A26" w:rsidRPr="00470E23" w:rsidRDefault="00124A26" w:rsidP="002D3EBF">
            <w:pPr>
              <w:ind w:firstLine="0"/>
              <w:rPr>
                <w:rFonts w:eastAsia="SimSun"/>
              </w:rPr>
            </w:pPr>
          </w:p>
        </w:tc>
        <w:tc>
          <w:tcPr>
            <w:tcW w:w="477" w:type="pct"/>
            <w:tcBorders>
              <w:bottom w:val="single" w:sz="4" w:space="0" w:color="00000A"/>
            </w:tcBorders>
            <w:shd w:val="clear" w:color="auto" w:fill="D9D9D9"/>
            <w:vAlign w:val="center"/>
          </w:tcPr>
          <w:p w14:paraId="0A6AC197" w14:textId="77777777" w:rsidR="00124A26" w:rsidRPr="00470E23" w:rsidRDefault="00124A26" w:rsidP="002D3EBF">
            <w:pPr>
              <w:ind w:firstLine="0"/>
              <w:rPr>
                <w:rFonts w:eastAsia="SimSun"/>
              </w:rPr>
            </w:pPr>
            <w:r w:rsidRPr="00470E23">
              <w:rPr>
                <w:rFonts w:eastAsia="SimSun"/>
              </w:rPr>
              <w:t>CSA</w:t>
            </w:r>
          </w:p>
          <w:p w14:paraId="3C917C92" w14:textId="77777777" w:rsidR="00124A26" w:rsidRPr="00470E23" w:rsidRDefault="00124A26" w:rsidP="002D3EBF">
            <w:pPr>
              <w:ind w:firstLine="0"/>
              <w:rPr>
                <w:rFonts w:eastAsia="SimSun"/>
              </w:rPr>
            </w:pPr>
          </w:p>
        </w:tc>
        <w:tc>
          <w:tcPr>
            <w:tcW w:w="514" w:type="pct"/>
            <w:shd w:val="clear" w:color="auto" w:fill="D9D9D9"/>
            <w:vAlign w:val="center"/>
          </w:tcPr>
          <w:p w14:paraId="3464C827" w14:textId="77777777" w:rsidR="00124A26" w:rsidRPr="00470E23" w:rsidRDefault="00124A26" w:rsidP="002D3EBF">
            <w:pPr>
              <w:ind w:firstLine="0"/>
              <w:rPr>
                <w:rFonts w:eastAsia="SimSun"/>
              </w:rPr>
            </w:pPr>
            <w:r w:rsidRPr="00470E23">
              <w:rPr>
                <w:rFonts w:eastAsia="SimSun"/>
              </w:rPr>
              <w:t>-</w:t>
            </w:r>
          </w:p>
        </w:tc>
        <w:tc>
          <w:tcPr>
            <w:tcW w:w="715" w:type="pct"/>
            <w:shd w:val="clear" w:color="auto" w:fill="D9D9D9"/>
            <w:vAlign w:val="center"/>
          </w:tcPr>
          <w:p w14:paraId="195F5537" w14:textId="77777777" w:rsidR="00124A26" w:rsidRPr="00470E23" w:rsidRDefault="00124A26" w:rsidP="002D3EBF">
            <w:pPr>
              <w:ind w:firstLine="0"/>
              <w:rPr>
                <w:rFonts w:eastAsia="SimSun"/>
              </w:rPr>
            </w:pPr>
            <w:r w:rsidRPr="00470E23">
              <w:rPr>
                <w:rFonts w:eastAsia="SimSun"/>
              </w:rPr>
              <w:t>MMF30</w:t>
            </w:r>
          </w:p>
        </w:tc>
        <w:tc>
          <w:tcPr>
            <w:tcW w:w="750" w:type="pct"/>
            <w:shd w:val="clear" w:color="auto" w:fill="auto"/>
            <w:vAlign w:val="center"/>
          </w:tcPr>
          <w:p w14:paraId="7954D8AC" w14:textId="77777777" w:rsidR="00124A26" w:rsidRPr="00470E23" w:rsidRDefault="00124A26" w:rsidP="002D3EBF">
            <w:pPr>
              <w:ind w:firstLine="0"/>
              <w:rPr>
                <w:rFonts w:eastAsia="SimSun"/>
              </w:rPr>
            </w:pPr>
            <w:r w:rsidRPr="00470E23">
              <w:rPr>
                <w:rFonts w:eastAsia="SimSun"/>
              </w:rPr>
              <w:t>-</w:t>
            </w:r>
          </w:p>
        </w:tc>
        <w:tc>
          <w:tcPr>
            <w:tcW w:w="678" w:type="pct"/>
            <w:shd w:val="clear" w:color="auto" w:fill="auto"/>
            <w:vAlign w:val="center"/>
          </w:tcPr>
          <w:p w14:paraId="47093971" w14:textId="77777777" w:rsidR="00124A26" w:rsidRPr="00470E23" w:rsidRDefault="00124A26" w:rsidP="002D3EBF">
            <w:pPr>
              <w:ind w:firstLine="0"/>
              <w:rPr>
                <w:rFonts w:eastAsia="SimSun"/>
              </w:rPr>
            </w:pPr>
            <w:r w:rsidRPr="00470E23">
              <w:rPr>
                <w:rFonts w:eastAsia="SimSun"/>
              </w:rPr>
              <w:t>5.2.1.5</w:t>
            </w:r>
          </w:p>
        </w:tc>
        <w:tc>
          <w:tcPr>
            <w:tcW w:w="749" w:type="pct"/>
            <w:shd w:val="clear" w:color="auto" w:fill="auto"/>
            <w:vAlign w:val="center"/>
          </w:tcPr>
          <w:p w14:paraId="47ED80BD" w14:textId="77777777" w:rsidR="00124A26" w:rsidRPr="00470E23" w:rsidRDefault="00124A26" w:rsidP="002D3EBF">
            <w:pPr>
              <w:ind w:firstLine="0"/>
              <w:rPr>
                <w:rFonts w:eastAsia="SimSun"/>
              </w:rPr>
            </w:pPr>
            <w:r w:rsidRPr="00470E23">
              <w:rPr>
                <w:rFonts w:eastAsia="SimSun"/>
              </w:rPr>
              <w:t>5.2.1.9</w:t>
            </w:r>
          </w:p>
        </w:tc>
        <w:tc>
          <w:tcPr>
            <w:tcW w:w="568" w:type="pct"/>
            <w:shd w:val="clear" w:color="auto" w:fill="auto"/>
            <w:vAlign w:val="center"/>
          </w:tcPr>
          <w:p w14:paraId="7D70A095" w14:textId="77777777" w:rsidR="00124A26" w:rsidRPr="00470E23" w:rsidRDefault="00124A26" w:rsidP="002D3EBF">
            <w:pPr>
              <w:ind w:firstLine="0"/>
              <w:rPr>
                <w:rFonts w:eastAsia="SimSun"/>
              </w:rPr>
            </w:pPr>
            <w:r w:rsidRPr="00470E23">
              <w:rPr>
                <w:rFonts w:eastAsia="SimSun"/>
              </w:rPr>
              <w:t>-</w:t>
            </w:r>
          </w:p>
        </w:tc>
      </w:tr>
      <w:tr w:rsidR="00124A26" w:rsidRPr="00470E23" w14:paraId="3E17436F" w14:textId="77777777" w:rsidTr="002D3EBF">
        <w:trPr>
          <w:cantSplit/>
          <w:trHeight w:val="850"/>
        </w:trPr>
        <w:tc>
          <w:tcPr>
            <w:tcW w:w="549" w:type="pct"/>
            <w:vMerge/>
            <w:tcBorders>
              <w:bottom w:val="single" w:sz="4" w:space="0" w:color="00000A"/>
            </w:tcBorders>
            <w:shd w:val="clear" w:color="auto" w:fill="D9D9D9"/>
            <w:vAlign w:val="center"/>
          </w:tcPr>
          <w:p w14:paraId="386AB8D6" w14:textId="77777777" w:rsidR="00124A26" w:rsidRPr="00470E23" w:rsidRDefault="00124A26" w:rsidP="002D3EBF">
            <w:pPr>
              <w:ind w:firstLine="0"/>
              <w:rPr>
                <w:rFonts w:eastAsia="SimSun"/>
              </w:rPr>
            </w:pPr>
          </w:p>
        </w:tc>
        <w:tc>
          <w:tcPr>
            <w:tcW w:w="477" w:type="pct"/>
            <w:tcBorders>
              <w:bottom w:val="single" w:sz="4" w:space="0" w:color="00000A"/>
            </w:tcBorders>
            <w:shd w:val="clear" w:color="auto" w:fill="D9D9D9"/>
            <w:vAlign w:val="center"/>
          </w:tcPr>
          <w:p w14:paraId="7141A9BA" w14:textId="77777777" w:rsidR="00124A26" w:rsidRPr="00470E23" w:rsidRDefault="00124A26" w:rsidP="002D3EBF">
            <w:pPr>
              <w:ind w:firstLine="0"/>
              <w:rPr>
                <w:rFonts w:eastAsia="SimSun"/>
              </w:rPr>
            </w:pPr>
            <w:r w:rsidRPr="00470E23">
              <w:rPr>
                <w:rFonts w:eastAsia="SimSun"/>
              </w:rPr>
              <w:t>Tx</w:t>
            </w:r>
          </w:p>
        </w:tc>
        <w:tc>
          <w:tcPr>
            <w:tcW w:w="514" w:type="pct"/>
            <w:shd w:val="clear" w:color="auto" w:fill="D9D9D9"/>
            <w:vAlign w:val="center"/>
          </w:tcPr>
          <w:p w14:paraId="7F19496A" w14:textId="77777777" w:rsidR="00124A26" w:rsidRPr="00470E23" w:rsidRDefault="00124A26" w:rsidP="002D3EBF">
            <w:pPr>
              <w:ind w:firstLine="0"/>
              <w:rPr>
                <w:rFonts w:eastAsia="SimSun"/>
              </w:rPr>
            </w:pPr>
            <w:r w:rsidRPr="00470E23">
              <w:rPr>
                <w:rFonts w:eastAsia="SimSun"/>
              </w:rPr>
              <w:t>-</w:t>
            </w:r>
          </w:p>
        </w:tc>
        <w:tc>
          <w:tcPr>
            <w:tcW w:w="715" w:type="pct"/>
            <w:shd w:val="clear" w:color="auto" w:fill="D9D9D9"/>
            <w:vAlign w:val="center"/>
          </w:tcPr>
          <w:p w14:paraId="082269A9" w14:textId="77777777" w:rsidR="00124A26" w:rsidRPr="00470E23" w:rsidRDefault="00124A26" w:rsidP="002D3EBF">
            <w:pPr>
              <w:ind w:firstLine="0"/>
              <w:rPr>
                <w:rFonts w:eastAsia="SimSun"/>
              </w:rPr>
            </w:pPr>
            <w:r w:rsidRPr="00470E23">
              <w:rPr>
                <w:rFonts w:eastAsia="SimSun"/>
              </w:rPr>
              <w:t>MMF30</w:t>
            </w:r>
          </w:p>
        </w:tc>
        <w:tc>
          <w:tcPr>
            <w:tcW w:w="750" w:type="pct"/>
            <w:shd w:val="clear" w:color="auto" w:fill="auto"/>
            <w:vAlign w:val="center"/>
          </w:tcPr>
          <w:p w14:paraId="2B3C3F81" w14:textId="77777777" w:rsidR="00124A26" w:rsidRPr="00470E23" w:rsidRDefault="00124A26" w:rsidP="002D3EBF">
            <w:pPr>
              <w:ind w:firstLine="0"/>
              <w:rPr>
                <w:rFonts w:eastAsia="SimSun"/>
              </w:rPr>
            </w:pPr>
            <w:r w:rsidRPr="00470E23">
              <w:rPr>
                <w:rFonts w:eastAsia="SimSun"/>
              </w:rPr>
              <w:t>-</w:t>
            </w:r>
          </w:p>
        </w:tc>
        <w:tc>
          <w:tcPr>
            <w:tcW w:w="678" w:type="pct"/>
            <w:shd w:val="clear" w:color="auto" w:fill="auto"/>
            <w:vAlign w:val="center"/>
          </w:tcPr>
          <w:p w14:paraId="415CF9CD" w14:textId="77777777" w:rsidR="00124A26" w:rsidRPr="00470E23" w:rsidRDefault="00124A26" w:rsidP="002D3EBF">
            <w:pPr>
              <w:ind w:firstLine="0"/>
              <w:rPr>
                <w:rFonts w:eastAsia="SimSun"/>
              </w:rPr>
            </w:pPr>
            <w:r w:rsidRPr="00470E23">
              <w:rPr>
                <w:rFonts w:eastAsia="SimSun"/>
              </w:rPr>
              <w:t>5.2.1.4</w:t>
            </w:r>
          </w:p>
        </w:tc>
        <w:tc>
          <w:tcPr>
            <w:tcW w:w="749" w:type="pct"/>
            <w:shd w:val="clear" w:color="auto" w:fill="auto"/>
            <w:vAlign w:val="center"/>
          </w:tcPr>
          <w:p w14:paraId="26E80152" w14:textId="77777777" w:rsidR="00124A26" w:rsidRPr="00470E23" w:rsidRDefault="00124A26" w:rsidP="002D3EBF">
            <w:pPr>
              <w:ind w:firstLine="0"/>
              <w:rPr>
                <w:rFonts w:eastAsia="SimSun"/>
              </w:rPr>
            </w:pPr>
            <w:r w:rsidRPr="00470E23">
              <w:rPr>
                <w:rFonts w:eastAsia="SimSun"/>
              </w:rPr>
              <w:t>5.2.1.8</w:t>
            </w:r>
          </w:p>
        </w:tc>
        <w:tc>
          <w:tcPr>
            <w:tcW w:w="568" w:type="pct"/>
            <w:shd w:val="clear" w:color="auto" w:fill="auto"/>
            <w:vAlign w:val="center"/>
          </w:tcPr>
          <w:p w14:paraId="2D876415" w14:textId="77777777" w:rsidR="00124A26" w:rsidRPr="00470E23" w:rsidRDefault="00124A26" w:rsidP="002D3EBF">
            <w:pPr>
              <w:ind w:firstLine="0"/>
              <w:rPr>
                <w:rFonts w:eastAsia="SimSun"/>
              </w:rPr>
            </w:pPr>
            <w:r w:rsidRPr="00470E23">
              <w:rPr>
                <w:rFonts w:eastAsia="SimSun"/>
              </w:rPr>
              <w:t>5.2.1.11</w:t>
            </w:r>
          </w:p>
        </w:tc>
      </w:tr>
      <w:tr w:rsidR="00124A26" w:rsidRPr="00470E23" w14:paraId="4E1D3FE6" w14:textId="77777777" w:rsidTr="002D3EBF">
        <w:trPr>
          <w:cantSplit/>
          <w:trHeight w:val="850"/>
        </w:trPr>
        <w:tc>
          <w:tcPr>
            <w:tcW w:w="549" w:type="pct"/>
            <w:shd w:val="clear" w:color="auto" w:fill="D9D9D9"/>
            <w:vAlign w:val="center"/>
          </w:tcPr>
          <w:p w14:paraId="1D82CFF2" w14:textId="77777777" w:rsidR="00124A26" w:rsidRPr="00470E23" w:rsidRDefault="00124A26" w:rsidP="002D3EBF">
            <w:pPr>
              <w:ind w:firstLine="0"/>
              <w:rPr>
                <w:rFonts w:eastAsia="SimSun"/>
              </w:rPr>
            </w:pPr>
            <w:r w:rsidRPr="00470E23">
              <w:rPr>
                <w:rFonts w:eastAsia="SimSun"/>
              </w:rPr>
              <w:t>-</w:t>
            </w:r>
          </w:p>
        </w:tc>
        <w:tc>
          <w:tcPr>
            <w:tcW w:w="477" w:type="pct"/>
            <w:shd w:val="clear" w:color="auto" w:fill="D9D9D9"/>
            <w:vAlign w:val="center"/>
          </w:tcPr>
          <w:p w14:paraId="3E70297E" w14:textId="77777777" w:rsidR="00124A26" w:rsidRPr="00470E23" w:rsidRDefault="00124A26" w:rsidP="002D3EBF">
            <w:pPr>
              <w:ind w:firstLine="0"/>
              <w:rPr>
                <w:rFonts w:eastAsia="SimSun"/>
              </w:rPr>
            </w:pPr>
            <w:r w:rsidRPr="00470E23">
              <w:rPr>
                <w:rFonts w:eastAsia="SimSun"/>
              </w:rPr>
              <w:t>Tx</w:t>
            </w:r>
          </w:p>
        </w:tc>
        <w:tc>
          <w:tcPr>
            <w:tcW w:w="514" w:type="pct"/>
            <w:shd w:val="clear" w:color="auto" w:fill="D9D9D9"/>
            <w:vAlign w:val="center"/>
          </w:tcPr>
          <w:p w14:paraId="6FF4918D" w14:textId="77777777" w:rsidR="00124A26" w:rsidRPr="00470E23" w:rsidRDefault="00124A26" w:rsidP="002D3EBF">
            <w:pPr>
              <w:ind w:firstLine="0"/>
              <w:rPr>
                <w:rFonts w:eastAsia="SimSun"/>
              </w:rPr>
            </w:pPr>
            <w:r w:rsidRPr="00470E23">
              <w:rPr>
                <w:rFonts w:eastAsia="SimSun"/>
              </w:rPr>
              <w:t>-</w:t>
            </w:r>
          </w:p>
        </w:tc>
        <w:tc>
          <w:tcPr>
            <w:tcW w:w="715" w:type="pct"/>
            <w:shd w:val="clear" w:color="auto" w:fill="D9D9D9"/>
            <w:vAlign w:val="center"/>
          </w:tcPr>
          <w:p w14:paraId="1480B2B4" w14:textId="77777777" w:rsidR="00124A26" w:rsidRPr="00470E23" w:rsidRDefault="00124A26" w:rsidP="002D3EBF">
            <w:pPr>
              <w:ind w:firstLine="0"/>
              <w:rPr>
                <w:rFonts w:eastAsia="SimSun"/>
              </w:rPr>
            </w:pPr>
            <w:r w:rsidRPr="00470E23">
              <w:rPr>
                <w:rFonts w:eastAsia="SimSun"/>
              </w:rPr>
              <w:t>MMF30</w:t>
            </w:r>
          </w:p>
        </w:tc>
        <w:tc>
          <w:tcPr>
            <w:tcW w:w="750" w:type="pct"/>
            <w:shd w:val="clear" w:color="auto" w:fill="auto"/>
            <w:vAlign w:val="center"/>
          </w:tcPr>
          <w:p w14:paraId="28546D32" w14:textId="77777777" w:rsidR="00124A26" w:rsidRPr="00470E23" w:rsidRDefault="00124A26" w:rsidP="002D3EBF">
            <w:pPr>
              <w:ind w:firstLine="0"/>
              <w:rPr>
                <w:rFonts w:eastAsia="SimSun"/>
              </w:rPr>
            </w:pPr>
            <w:r w:rsidRPr="00470E23">
              <w:rPr>
                <w:rFonts w:eastAsia="SimSun"/>
              </w:rPr>
              <w:t>-</w:t>
            </w:r>
          </w:p>
        </w:tc>
        <w:tc>
          <w:tcPr>
            <w:tcW w:w="678" w:type="pct"/>
            <w:shd w:val="clear" w:color="auto" w:fill="auto"/>
            <w:vAlign w:val="center"/>
          </w:tcPr>
          <w:p w14:paraId="49EDEDC8" w14:textId="77777777" w:rsidR="00124A26" w:rsidRPr="00470E23" w:rsidRDefault="00124A26" w:rsidP="002D3EBF">
            <w:pPr>
              <w:ind w:firstLine="0"/>
              <w:rPr>
                <w:rFonts w:eastAsia="SimSun"/>
              </w:rPr>
            </w:pPr>
            <w:r w:rsidRPr="00470E23">
              <w:rPr>
                <w:rFonts w:eastAsia="SimSun"/>
              </w:rPr>
              <w:t>5.2.1.6</w:t>
            </w:r>
          </w:p>
        </w:tc>
        <w:tc>
          <w:tcPr>
            <w:tcW w:w="749" w:type="pct"/>
            <w:shd w:val="clear" w:color="auto" w:fill="auto"/>
            <w:vAlign w:val="center"/>
          </w:tcPr>
          <w:p w14:paraId="47C7EA99" w14:textId="77777777" w:rsidR="00124A26" w:rsidRPr="00470E23" w:rsidRDefault="00124A26" w:rsidP="002D3EBF">
            <w:pPr>
              <w:ind w:firstLine="0"/>
              <w:rPr>
                <w:rFonts w:eastAsia="SimSun"/>
              </w:rPr>
            </w:pPr>
            <w:r w:rsidRPr="00470E23">
              <w:rPr>
                <w:rFonts w:eastAsia="SimSun"/>
              </w:rPr>
              <w:t>5.2.1.10</w:t>
            </w:r>
          </w:p>
        </w:tc>
        <w:tc>
          <w:tcPr>
            <w:tcW w:w="568" w:type="pct"/>
            <w:shd w:val="clear" w:color="auto" w:fill="auto"/>
            <w:vAlign w:val="center"/>
          </w:tcPr>
          <w:p w14:paraId="5B7FBA5C" w14:textId="77777777" w:rsidR="00124A26" w:rsidRPr="00470E23" w:rsidRDefault="00124A26" w:rsidP="002D3EBF">
            <w:pPr>
              <w:ind w:firstLine="0"/>
              <w:rPr>
                <w:rFonts w:eastAsia="SimSun"/>
              </w:rPr>
            </w:pPr>
            <w:r w:rsidRPr="00470E23">
              <w:rPr>
                <w:rFonts w:eastAsia="SimSun"/>
              </w:rPr>
              <w:t>-</w:t>
            </w:r>
          </w:p>
        </w:tc>
      </w:tr>
    </w:tbl>
    <w:p w14:paraId="53294AA6" w14:textId="77777777" w:rsidR="00124A26" w:rsidRPr="00C07B2E" w:rsidRDefault="00124A26" w:rsidP="00124A26">
      <w:pPr>
        <w:rPr>
          <w:rFonts w:eastAsia="SimSun"/>
        </w:rPr>
      </w:pPr>
    </w:p>
    <w:p w14:paraId="722191F3" w14:textId="77777777" w:rsidR="00124A26" w:rsidRPr="00C07B2E" w:rsidRDefault="00124A26" w:rsidP="00124A26">
      <w:pPr>
        <w:rPr>
          <w:rFonts w:eastAsia="SimSun"/>
        </w:rPr>
        <w:sectPr w:rsidR="00124A26" w:rsidRPr="00C07B2E" w:rsidSect="00980822">
          <w:type w:val="continuous"/>
          <w:pgSz w:w="16839" w:h="11907" w:orient="landscape" w:code="9"/>
          <w:pgMar w:top="1134" w:right="850" w:bottom="1134" w:left="1701" w:header="709" w:footer="567" w:gutter="0"/>
          <w:cols w:space="708"/>
          <w:docGrid w:linePitch="360"/>
        </w:sectPr>
      </w:pPr>
    </w:p>
    <w:p w14:paraId="0CE91AB4" w14:textId="77777777" w:rsidR="00124A26" w:rsidRPr="00C07B2E" w:rsidRDefault="00124A26" w:rsidP="00124A26">
      <w:pPr>
        <w:rPr>
          <w:rFonts w:eastAsia="SimSun"/>
        </w:rPr>
      </w:pPr>
    </w:p>
    <w:p w14:paraId="65B235F1" w14:textId="77777777" w:rsidR="00124A26" w:rsidRPr="00C07B2E" w:rsidRDefault="00124A26" w:rsidP="00124A26">
      <w:pPr>
        <w:rPr>
          <w:rFonts w:eastAsia="SimSun"/>
        </w:rPr>
      </w:pPr>
      <w:bookmarkStart w:id="228"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2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124A26" w:rsidRPr="00AC3044" w14:paraId="6D8B32F4" w14:textId="77777777" w:rsidTr="002D3EBF">
        <w:trPr>
          <w:cantSplit/>
          <w:trHeight w:val="20"/>
          <w:tblHeader/>
        </w:trPr>
        <w:tc>
          <w:tcPr>
            <w:tcW w:w="1135" w:type="dxa"/>
          </w:tcPr>
          <w:p w14:paraId="00CC547E" w14:textId="77777777" w:rsidR="00124A26" w:rsidRPr="00470D3D" w:rsidRDefault="00124A26" w:rsidP="002D3EBF">
            <w:pPr>
              <w:ind w:firstLine="0"/>
              <w:rPr>
                <w:rFonts w:eastAsia="SimSun"/>
              </w:rPr>
            </w:pPr>
          </w:p>
        </w:tc>
        <w:tc>
          <w:tcPr>
            <w:tcW w:w="1701" w:type="dxa"/>
          </w:tcPr>
          <w:p w14:paraId="39D21581" w14:textId="77777777" w:rsidR="00124A26" w:rsidRPr="00AC3044" w:rsidRDefault="00124A26" w:rsidP="002D3EBF">
            <w:pPr>
              <w:ind w:firstLine="0"/>
              <w:rPr>
                <w:rFonts w:eastAsia="SimSun"/>
              </w:rPr>
            </w:pPr>
            <w:r w:rsidRPr="00AC3044">
              <w:rPr>
                <w:rFonts w:eastAsia="SimSun"/>
              </w:rPr>
              <w:t>Препарат</w:t>
            </w:r>
          </w:p>
        </w:tc>
        <w:tc>
          <w:tcPr>
            <w:tcW w:w="1417" w:type="dxa"/>
          </w:tcPr>
          <w:p w14:paraId="4B8FC464" w14:textId="77777777" w:rsidR="00124A26" w:rsidRPr="00AC3044" w:rsidRDefault="00124A26" w:rsidP="002D3EBF">
            <w:pPr>
              <w:ind w:firstLine="0"/>
              <w:rPr>
                <w:rFonts w:eastAsia="SimSun"/>
              </w:rPr>
            </w:pPr>
            <w:r w:rsidRPr="00AC3044">
              <w:rPr>
                <w:rFonts w:eastAsia="SimSun"/>
              </w:rPr>
              <w:t>Суточная доза</w:t>
            </w:r>
          </w:p>
        </w:tc>
        <w:tc>
          <w:tcPr>
            <w:tcW w:w="1418" w:type="dxa"/>
          </w:tcPr>
          <w:p w14:paraId="656DFD0E" w14:textId="77777777" w:rsidR="00124A26" w:rsidRPr="00AC3044" w:rsidRDefault="00124A26" w:rsidP="002D3EBF">
            <w:pPr>
              <w:ind w:firstLine="0"/>
              <w:rPr>
                <w:rFonts w:eastAsia="SimSun"/>
              </w:rPr>
            </w:pPr>
            <w:r w:rsidRPr="00AC3044">
              <w:rPr>
                <w:rFonts w:eastAsia="SimSun"/>
              </w:rPr>
              <w:t>Курсовая доза</w:t>
            </w:r>
          </w:p>
        </w:tc>
        <w:tc>
          <w:tcPr>
            <w:tcW w:w="1701" w:type="dxa"/>
          </w:tcPr>
          <w:p w14:paraId="4791DBED" w14:textId="77777777" w:rsidR="00124A26" w:rsidRPr="00AC3044" w:rsidRDefault="00124A26" w:rsidP="002D3EBF">
            <w:pPr>
              <w:ind w:firstLine="0"/>
              <w:rPr>
                <w:rFonts w:eastAsia="SimSun"/>
              </w:rPr>
            </w:pPr>
            <w:r w:rsidRPr="00AC3044">
              <w:rPr>
                <w:rFonts w:eastAsia="SimSun"/>
              </w:rPr>
              <w:t>Дни введения</w:t>
            </w:r>
          </w:p>
        </w:tc>
        <w:tc>
          <w:tcPr>
            <w:tcW w:w="2268" w:type="dxa"/>
          </w:tcPr>
          <w:p w14:paraId="41AEE4C5"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4DA6F66" w14:textId="77777777" w:rsidTr="002D3EBF">
        <w:trPr>
          <w:cantSplit/>
          <w:trHeight w:val="650"/>
        </w:trPr>
        <w:tc>
          <w:tcPr>
            <w:tcW w:w="1135" w:type="dxa"/>
            <w:vMerge w:val="restart"/>
            <w:textDirection w:val="btLr"/>
          </w:tcPr>
          <w:p w14:paraId="102EAF3B"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tcPr>
          <w:p w14:paraId="6A05362F" w14:textId="77777777" w:rsidR="00124A26" w:rsidRPr="00AC3044" w:rsidRDefault="00124A26" w:rsidP="002D3EBF">
            <w:pPr>
              <w:ind w:firstLine="0"/>
              <w:rPr>
                <w:rFonts w:eastAsia="SimSun"/>
              </w:rPr>
            </w:pPr>
            <w:r w:rsidRPr="00AC3044">
              <w:rPr>
                <w:rFonts w:eastAsia="SimSun"/>
              </w:rPr>
              <w:t>Бусульфан</w:t>
            </w:r>
          </w:p>
        </w:tc>
        <w:tc>
          <w:tcPr>
            <w:tcW w:w="1417" w:type="dxa"/>
          </w:tcPr>
          <w:p w14:paraId="64FC9B6A" w14:textId="77777777" w:rsidR="00124A26" w:rsidRPr="00AC3044" w:rsidRDefault="00124A26" w:rsidP="002D3EBF">
            <w:pPr>
              <w:ind w:firstLine="0"/>
              <w:rPr>
                <w:rFonts w:eastAsia="SimSun"/>
              </w:rPr>
            </w:pPr>
            <w:r w:rsidRPr="00AC3044">
              <w:rPr>
                <w:rFonts w:eastAsia="SimSun"/>
              </w:rPr>
              <w:t>4 мг/кг</w:t>
            </w:r>
          </w:p>
        </w:tc>
        <w:tc>
          <w:tcPr>
            <w:tcW w:w="1418" w:type="dxa"/>
          </w:tcPr>
          <w:p w14:paraId="49E31264" w14:textId="77777777" w:rsidR="00124A26" w:rsidRPr="00AC3044" w:rsidRDefault="00124A26" w:rsidP="002D3EBF">
            <w:pPr>
              <w:ind w:firstLine="0"/>
              <w:rPr>
                <w:rFonts w:eastAsia="SimSun"/>
              </w:rPr>
            </w:pPr>
            <w:r w:rsidRPr="00AC3044">
              <w:rPr>
                <w:rFonts w:eastAsia="SimSun"/>
              </w:rPr>
              <w:t>12 мг/кг</w:t>
            </w:r>
          </w:p>
        </w:tc>
        <w:tc>
          <w:tcPr>
            <w:tcW w:w="1701" w:type="dxa"/>
          </w:tcPr>
          <w:p w14:paraId="27455AD9" w14:textId="77777777" w:rsidR="00124A26" w:rsidRPr="00AC3044" w:rsidRDefault="00124A26" w:rsidP="002D3EBF">
            <w:pPr>
              <w:ind w:firstLine="0"/>
              <w:rPr>
                <w:rFonts w:eastAsia="SimSun"/>
              </w:rPr>
            </w:pPr>
            <w:r w:rsidRPr="00AC3044">
              <w:rPr>
                <w:rFonts w:eastAsia="SimSun"/>
              </w:rPr>
              <w:t>С –6 по –4 день</w:t>
            </w:r>
          </w:p>
        </w:tc>
        <w:tc>
          <w:tcPr>
            <w:tcW w:w="2268" w:type="dxa"/>
          </w:tcPr>
          <w:p w14:paraId="2ABB0C7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F3DFBC9" w14:textId="77777777" w:rsidTr="002D3EBF">
        <w:trPr>
          <w:cantSplit/>
          <w:trHeight w:val="418"/>
        </w:trPr>
        <w:tc>
          <w:tcPr>
            <w:tcW w:w="1135" w:type="dxa"/>
            <w:vMerge/>
          </w:tcPr>
          <w:p w14:paraId="2AF0760C" w14:textId="77777777" w:rsidR="00124A26" w:rsidRPr="00AC3044" w:rsidRDefault="00124A26" w:rsidP="002D3EBF">
            <w:pPr>
              <w:ind w:firstLine="0"/>
              <w:rPr>
                <w:rFonts w:eastAsia="SimSun"/>
              </w:rPr>
            </w:pPr>
          </w:p>
        </w:tc>
        <w:tc>
          <w:tcPr>
            <w:tcW w:w="1701" w:type="dxa"/>
          </w:tcPr>
          <w:p w14:paraId="65ED639A" w14:textId="77777777" w:rsidR="00124A26" w:rsidRPr="00AC3044" w:rsidRDefault="00124A26" w:rsidP="002D3EBF">
            <w:pPr>
              <w:ind w:firstLine="0"/>
              <w:rPr>
                <w:rFonts w:eastAsia="SimSun"/>
              </w:rPr>
            </w:pPr>
            <w:r w:rsidRPr="00AC3044">
              <w:rPr>
                <w:rFonts w:eastAsia="SimSun"/>
              </w:rPr>
              <w:t>Циклофосфамид</w:t>
            </w:r>
          </w:p>
        </w:tc>
        <w:tc>
          <w:tcPr>
            <w:tcW w:w="1417" w:type="dxa"/>
          </w:tcPr>
          <w:p w14:paraId="5F130274" w14:textId="77777777" w:rsidR="00124A26" w:rsidRPr="00AC3044" w:rsidRDefault="00124A26" w:rsidP="002D3EBF">
            <w:pPr>
              <w:ind w:firstLine="0"/>
              <w:rPr>
                <w:rFonts w:eastAsia="SimSun"/>
              </w:rPr>
            </w:pPr>
            <w:r w:rsidRPr="00AC3044">
              <w:rPr>
                <w:rFonts w:eastAsia="SimSun"/>
              </w:rPr>
              <w:t>60 мг/кг</w:t>
            </w:r>
          </w:p>
        </w:tc>
        <w:tc>
          <w:tcPr>
            <w:tcW w:w="1418" w:type="dxa"/>
          </w:tcPr>
          <w:p w14:paraId="7752117A" w14:textId="77777777" w:rsidR="00124A26" w:rsidRPr="00AC3044" w:rsidRDefault="00124A26" w:rsidP="002D3EBF">
            <w:pPr>
              <w:ind w:firstLine="0"/>
              <w:rPr>
                <w:rFonts w:eastAsia="SimSun"/>
              </w:rPr>
            </w:pPr>
            <w:r w:rsidRPr="00AC3044">
              <w:rPr>
                <w:rFonts w:eastAsia="SimSun"/>
              </w:rPr>
              <w:t>120 мг/кг</w:t>
            </w:r>
          </w:p>
        </w:tc>
        <w:tc>
          <w:tcPr>
            <w:tcW w:w="1701" w:type="dxa"/>
          </w:tcPr>
          <w:p w14:paraId="22756065" w14:textId="77777777" w:rsidR="00124A26" w:rsidRPr="00AC3044" w:rsidRDefault="00124A26" w:rsidP="002D3EBF">
            <w:pPr>
              <w:ind w:firstLine="0"/>
              <w:rPr>
                <w:rFonts w:eastAsia="SimSun"/>
              </w:rPr>
            </w:pPr>
            <w:r w:rsidRPr="00AC3044">
              <w:rPr>
                <w:rFonts w:eastAsia="SimSun"/>
              </w:rPr>
              <w:t xml:space="preserve">–3, –2 дни </w:t>
            </w:r>
          </w:p>
        </w:tc>
        <w:tc>
          <w:tcPr>
            <w:tcW w:w="2268" w:type="dxa"/>
          </w:tcPr>
          <w:p w14:paraId="0BFFCBE6" w14:textId="77777777" w:rsidR="00124A26" w:rsidRPr="00AC3044" w:rsidRDefault="00124A26" w:rsidP="002D3EBF">
            <w:pPr>
              <w:ind w:firstLine="0"/>
              <w:rPr>
                <w:rFonts w:eastAsia="SimSun"/>
              </w:rPr>
            </w:pPr>
            <w:r w:rsidRPr="00AC3044">
              <w:rPr>
                <w:rFonts w:eastAsia="SimSun"/>
              </w:rPr>
              <w:t xml:space="preserve">В/в, в течение 2 ч </w:t>
            </w:r>
          </w:p>
        </w:tc>
      </w:tr>
      <w:tr w:rsidR="00124A26" w:rsidRPr="00AC3044" w14:paraId="272631D2" w14:textId="77777777" w:rsidTr="002D3EBF">
        <w:trPr>
          <w:cantSplit/>
          <w:trHeight w:val="20"/>
        </w:trPr>
        <w:tc>
          <w:tcPr>
            <w:tcW w:w="1135" w:type="dxa"/>
            <w:vMerge w:val="restart"/>
            <w:textDirection w:val="btLr"/>
          </w:tcPr>
          <w:p w14:paraId="37F147EE"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tcPr>
          <w:p w14:paraId="3E613D51" w14:textId="77777777" w:rsidR="00124A26" w:rsidRPr="00AC3044" w:rsidRDefault="00124A26" w:rsidP="002D3EBF">
            <w:pPr>
              <w:ind w:firstLine="0"/>
              <w:rPr>
                <w:rFonts w:eastAsia="SimSun"/>
              </w:rPr>
            </w:pPr>
            <w:r w:rsidRPr="00AC3044">
              <w:rPr>
                <w:rFonts w:eastAsia="SimSun"/>
              </w:rPr>
              <w:t>АТГ (лошадиный)</w:t>
            </w:r>
          </w:p>
        </w:tc>
        <w:tc>
          <w:tcPr>
            <w:tcW w:w="1417" w:type="dxa"/>
          </w:tcPr>
          <w:p w14:paraId="337A2DAF" w14:textId="77777777" w:rsidR="00124A26" w:rsidRPr="00AC3044" w:rsidRDefault="00124A26" w:rsidP="002D3EBF">
            <w:pPr>
              <w:ind w:firstLine="0"/>
              <w:rPr>
                <w:rFonts w:eastAsia="SimSun"/>
              </w:rPr>
            </w:pPr>
            <w:r w:rsidRPr="00AC3044">
              <w:rPr>
                <w:rFonts w:eastAsia="SimSun"/>
              </w:rPr>
              <w:t>10-15 мг/кг</w:t>
            </w:r>
          </w:p>
        </w:tc>
        <w:tc>
          <w:tcPr>
            <w:tcW w:w="1418" w:type="dxa"/>
          </w:tcPr>
          <w:p w14:paraId="71376392" w14:textId="77777777" w:rsidR="00124A26" w:rsidRPr="00AC3044" w:rsidRDefault="00124A26" w:rsidP="002D3EBF">
            <w:pPr>
              <w:ind w:firstLine="0"/>
              <w:rPr>
                <w:rFonts w:eastAsia="SimSun"/>
              </w:rPr>
            </w:pPr>
            <w:r w:rsidRPr="00AC3044">
              <w:rPr>
                <w:rFonts w:eastAsia="SimSun"/>
              </w:rPr>
              <w:t>40-60 мг/кг</w:t>
            </w:r>
          </w:p>
        </w:tc>
        <w:tc>
          <w:tcPr>
            <w:tcW w:w="1701" w:type="dxa"/>
          </w:tcPr>
          <w:p w14:paraId="74F3BF70" w14:textId="77777777" w:rsidR="00124A26" w:rsidRPr="00AC3044" w:rsidRDefault="00124A26" w:rsidP="002D3EBF">
            <w:pPr>
              <w:ind w:firstLine="0"/>
              <w:rPr>
                <w:rFonts w:eastAsia="SimSun"/>
              </w:rPr>
            </w:pPr>
            <w:r w:rsidRPr="00AC3044">
              <w:rPr>
                <w:rFonts w:eastAsia="SimSun"/>
              </w:rPr>
              <w:t>С –4 по –1 день</w:t>
            </w:r>
          </w:p>
        </w:tc>
        <w:tc>
          <w:tcPr>
            <w:tcW w:w="2268" w:type="dxa"/>
          </w:tcPr>
          <w:p w14:paraId="46041F01"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124A26" w:rsidRPr="00AC3044" w14:paraId="4D3CDDE1" w14:textId="77777777" w:rsidTr="002D3EBF">
        <w:trPr>
          <w:cantSplit/>
          <w:trHeight w:val="20"/>
        </w:trPr>
        <w:tc>
          <w:tcPr>
            <w:tcW w:w="1135" w:type="dxa"/>
            <w:vMerge/>
            <w:textDirection w:val="btLr"/>
          </w:tcPr>
          <w:p w14:paraId="7F521190" w14:textId="77777777" w:rsidR="00124A26" w:rsidRPr="00AC3044" w:rsidRDefault="00124A26" w:rsidP="002D3EBF">
            <w:pPr>
              <w:ind w:firstLine="0"/>
              <w:rPr>
                <w:rFonts w:eastAsia="SimSun"/>
              </w:rPr>
            </w:pPr>
          </w:p>
        </w:tc>
        <w:tc>
          <w:tcPr>
            <w:tcW w:w="1701" w:type="dxa"/>
          </w:tcPr>
          <w:p w14:paraId="0A78BE12" w14:textId="77777777" w:rsidR="00124A26" w:rsidRPr="00AC3044" w:rsidRDefault="00124A26" w:rsidP="002D3EBF">
            <w:pPr>
              <w:ind w:firstLine="0"/>
              <w:rPr>
                <w:rFonts w:eastAsia="SimSun"/>
              </w:rPr>
            </w:pPr>
            <w:r w:rsidRPr="00AC3044">
              <w:rPr>
                <w:rFonts w:eastAsia="SimSun"/>
              </w:rPr>
              <w:t>Циклоспорин</w:t>
            </w:r>
          </w:p>
        </w:tc>
        <w:tc>
          <w:tcPr>
            <w:tcW w:w="1417" w:type="dxa"/>
          </w:tcPr>
          <w:p w14:paraId="55207CA6" w14:textId="77777777" w:rsidR="00124A26" w:rsidRPr="00AC3044" w:rsidRDefault="00124A26" w:rsidP="002D3EBF">
            <w:pPr>
              <w:ind w:firstLine="0"/>
              <w:rPr>
                <w:rFonts w:eastAsia="SimSun"/>
              </w:rPr>
            </w:pPr>
            <w:r w:rsidRPr="00AC3044">
              <w:rPr>
                <w:rFonts w:eastAsia="SimSun"/>
              </w:rPr>
              <w:t>3 мг/кг</w:t>
            </w:r>
          </w:p>
        </w:tc>
        <w:tc>
          <w:tcPr>
            <w:tcW w:w="1418" w:type="dxa"/>
          </w:tcPr>
          <w:p w14:paraId="5A5ACA6A" w14:textId="77777777" w:rsidR="00124A26" w:rsidRPr="00AC3044" w:rsidRDefault="00124A26" w:rsidP="002D3EBF">
            <w:pPr>
              <w:ind w:firstLine="0"/>
              <w:rPr>
                <w:rFonts w:eastAsia="SimSun"/>
              </w:rPr>
            </w:pPr>
            <w:r w:rsidRPr="00AC3044">
              <w:rPr>
                <w:rFonts w:eastAsia="SimSun"/>
              </w:rPr>
              <w:t>–</w:t>
            </w:r>
          </w:p>
        </w:tc>
        <w:tc>
          <w:tcPr>
            <w:tcW w:w="1701" w:type="dxa"/>
          </w:tcPr>
          <w:p w14:paraId="681423BD" w14:textId="77777777" w:rsidR="00124A26" w:rsidRPr="00AC3044" w:rsidRDefault="00124A26" w:rsidP="002D3EBF">
            <w:pPr>
              <w:ind w:firstLine="0"/>
              <w:rPr>
                <w:rFonts w:eastAsia="SimSun"/>
              </w:rPr>
            </w:pPr>
            <w:r w:rsidRPr="00AC3044">
              <w:rPr>
                <w:rFonts w:eastAsia="SimSun"/>
              </w:rPr>
              <w:t>С –1 по +90 день, затем постепенное снижение к +180 дню</w:t>
            </w:r>
          </w:p>
        </w:tc>
        <w:tc>
          <w:tcPr>
            <w:tcW w:w="2268" w:type="dxa"/>
          </w:tcPr>
          <w:p w14:paraId="67AC04B1"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695A805C" w14:textId="77777777" w:rsidTr="002D3EBF">
        <w:trPr>
          <w:cantSplit/>
          <w:trHeight w:val="20"/>
        </w:trPr>
        <w:tc>
          <w:tcPr>
            <w:tcW w:w="1135" w:type="dxa"/>
            <w:vMerge/>
          </w:tcPr>
          <w:p w14:paraId="3318E9F0" w14:textId="77777777" w:rsidR="00124A26" w:rsidRPr="00AC3044" w:rsidRDefault="00124A26" w:rsidP="002D3EBF">
            <w:pPr>
              <w:ind w:firstLine="0"/>
              <w:rPr>
                <w:rFonts w:eastAsia="SimSun"/>
              </w:rPr>
            </w:pPr>
          </w:p>
        </w:tc>
        <w:tc>
          <w:tcPr>
            <w:tcW w:w="1701" w:type="dxa"/>
            <w:vMerge w:val="restart"/>
          </w:tcPr>
          <w:p w14:paraId="5DD376ED" w14:textId="77777777" w:rsidR="00124A26" w:rsidRPr="00AC3044" w:rsidRDefault="00124A26" w:rsidP="002D3EBF">
            <w:pPr>
              <w:ind w:firstLine="0"/>
              <w:rPr>
                <w:rFonts w:eastAsia="SimSun"/>
              </w:rPr>
            </w:pPr>
            <w:r w:rsidRPr="00AC3044">
              <w:rPr>
                <w:rFonts w:eastAsia="SimSun"/>
              </w:rPr>
              <w:t>Метотрексат</w:t>
            </w:r>
          </w:p>
        </w:tc>
        <w:tc>
          <w:tcPr>
            <w:tcW w:w="1417" w:type="dxa"/>
          </w:tcPr>
          <w:p w14:paraId="14863AAA" w14:textId="77777777" w:rsidR="00124A26" w:rsidRPr="00AC3044" w:rsidRDefault="00124A26" w:rsidP="002D3EBF">
            <w:pPr>
              <w:ind w:firstLine="0"/>
              <w:rPr>
                <w:rFonts w:eastAsia="SimSun"/>
              </w:rPr>
            </w:pPr>
            <w:r w:rsidRPr="00AC3044">
              <w:rPr>
                <w:rFonts w:eastAsia="SimSun"/>
              </w:rPr>
              <w:t>15 мг/м</w:t>
            </w:r>
            <w:r w:rsidRPr="001E6DBE">
              <w:rPr>
                <w:rFonts w:eastAsia="SimSun"/>
                <w:vertAlign w:val="superscript"/>
              </w:rPr>
              <w:t>2</w:t>
            </w:r>
          </w:p>
        </w:tc>
        <w:tc>
          <w:tcPr>
            <w:tcW w:w="1418" w:type="dxa"/>
          </w:tcPr>
          <w:p w14:paraId="7C855A0E" w14:textId="77777777" w:rsidR="00124A26" w:rsidRPr="00AC3044" w:rsidRDefault="00124A26" w:rsidP="002D3EBF">
            <w:pPr>
              <w:ind w:firstLine="0"/>
              <w:rPr>
                <w:rFonts w:eastAsia="SimSun"/>
              </w:rPr>
            </w:pPr>
            <w:r w:rsidRPr="00AC3044">
              <w:rPr>
                <w:rFonts w:eastAsia="SimSun"/>
              </w:rPr>
              <w:t>–</w:t>
            </w:r>
          </w:p>
        </w:tc>
        <w:tc>
          <w:tcPr>
            <w:tcW w:w="1701" w:type="dxa"/>
          </w:tcPr>
          <w:p w14:paraId="22DCC42C" w14:textId="77777777" w:rsidR="00124A26" w:rsidRPr="00AC3044" w:rsidRDefault="00124A26" w:rsidP="002D3EBF">
            <w:pPr>
              <w:ind w:firstLine="0"/>
              <w:rPr>
                <w:rFonts w:eastAsia="SimSun"/>
              </w:rPr>
            </w:pPr>
            <w:r w:rsidRPr="00AC3044">
              <w:rPr>
                <w:rFonts w:eastAsia="SimSun"/>
              </w:rPr>
              <w:t>+1 день</w:t>
            </w:r>
          </w:p>
        </w:tc>
        <w:tc>
          <w:tcPr>
            <w:tcW w:w="2268" w:type="dxa"/>
          </w:tcPr>
          <w:p w14:paraId="0A5E93D8"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2F0AF6EC" w14:textId="77777777" w:rsidTr="002D3EBF">
        <w:trPr>
          <w:cantSplit/>
          <w:trHeight w:val="464"/>
        </w:trPr>
        <w:tc>
          <w:tcPr>
            <w:tcW w:w="1135" w:type="dxa"/>
            <w:vMerge/>
          </w:tcPr>
          <w:p w14:paraId="4FFB40C8" w14:textId="77777777" w:rsidR="00124A26" w:rsidRPr="00AC3044" w:rsidRDefault="00124A26" w:rsidP="002D3EBF">
            <w:pPr>
              <w:ind w:firstLine="0"/>
              <w:rPr>
                <w:rFonts w:eastAsia="SimSun"/>
              </w:rPr>
            </w:pPr>
          </w:p>
        </w:tc>
        <w:tc>
          <w:tcPr>
            <w:tcW w:w="1701" w:type="dxa"/>
            <w:vMerge/>
          </w:tcPr>
          <w:p w14:paraId="74F1200E" w14:textId="77777777" w:rsidR="00124A26" w:rsidRPr="00AC3044" w:rsidRDefault="00124A26" w:rsidP="002D3EBF">
            <w:pPr>
              <w:ind w:firstLine="0"/>
              <w:rPr>
                <w:rFonts w:eastAsia="SimSun"/>
              </w:rPr>
            </w:pPr>
          </w:p>
        </w:tc>
        <w:tc>
          <w:tcPr>
            <w:tcW w:w="1417" w:type="dxa"/>
          </w:tcPr>
          <w:p w14:paraId="6167AC66" w14:textId="77777777" w:rsidR="00124A26" w:rsidRPr="00AC3044" w:rsidRDefault="00124A26" w:rsidP="002D3EBF">
            <w:pPr>
              <w:ind w:firstLine="0"/>
              <w:rPr>
                <w:rFonts w:eastAsia="SimSun"/>
              </w:rPr>
            </w:pPr>
            <w:r w:rsidRPr="00AC3044">
              <w:rPr>
                <w:rFonts w:eastAsia="SimSun"/>
              </w:rPr>
              <w:t>10 мг/м</w:t>
            </w:r>
            <w:r w:rsidRPr="001E6DBE">
              <w:rPr>
                <w:rFonts w:eastAsia="SimSun"/>
                <w:vertAlign w:val="superscript"/>
              </w:rPr>
              <w:t>2</w:t>
            </w:r>
          </w:p>
        </w:tc>
        <w:tc>
          <w:tcPr>
            <w:tcW w:w="1418" w:type="dxa"/>
          </w:tcPr>
          <w:p w14:paraId="614DB3DF" w14:textId="77777777" w:rsidR="00124A26" w:rsidRPr="00AC3044" w:rsidRDefault="00124A26" w:rsidP="002D3EBF">
            <w:pPr>
              <w:ind w:firstLine="0"/>
              <w:rPr>
                <w:rFonts w:eastAsia="SimSun"/>
              </w:rPr>
            </w:pPr>
            <w:r w:rsidRPr="00AC3044">
              <w:rPr>
                <w:rFonts w:eastAsia="SimSun"/>
              </w:rPr>
              <w:t>–</w:t>
            </w:r>
          </w:p>
        </w:tc>
        <w:tc>
          <w:tcPr>
            <w:tcW w:w="1701" w:type="dxa"/>
          </w:tcPr>
          <w:p w14:paraId="7CFA64A6" w14:textId="77777777" w:rsidR="00124A26" w:rsidRPr="00AC3044" w:rsidRDefault="00124A26" w:rsidP="002D3EBF">
            <w:pPr>
              <w:ind w:firstLine="0"/>
              <w:rPr>
                <w:rFonts w:eastAsia="SimSun"/>
              </w:rPr>
            </w:pPr>
            <w:r w:rsidRPr="00AC3044">
              <w:rPr>
                <w:rFonts w:eastAsia="SimSun"/>
              </w:rPr>
              <w:t>+3, +6, +11 дни</w:t>
            </w:r>
          </w:p>
        </w:tc>
        <w:tc>
          <w:tcPr>
            <w:tcW w:w="2268" w:type="dxa"/>
          </w:tcPr>
          <w:p w14:paraId="2CF43110"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297DDC68" w14:textId="77777777" w:rsidTr="002D3EBF">
        <w:trPr>
          <w:cantSplit/>
          <w:trHeight w:val="464"/>
        </w:trPr>
        <w:tc>
          <w:tcPr>
            <w:tcW w:w="1135" w:type="dxa"/>
            <w:vMerge/>
          </w:tcPr>
          <w:p w14:paraId="52AF99D8" w14:textId="77777777" w:rsidR="00124A26" w:rsidRPr="00AC3044" w:rsidRDefault="00124A26" w:rsidP="002D3EBF">
            <w:pPr>
              <w:ind w:firstLine="0"/>
              <w:rPr>
                <w:rFonts w:eastAsia="SimSun"/>
              </w:rPr>
            </w:pPr>
          </w:p>
        </w:tc>
        <w:tc>
          <w:tcPr>
            <w:tcW w:w="1701" w:type="dxa"/>
          </w:tcPr>
          <w:p w14:paraId="35ADD2B4"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tcPr>
          <w:p w14:paraId="6879180F" w14:textId="77777777" w:rsidR="00124A26" w:rsidRPr="00AC3044" w:rsidRDefault="00124A26" w:rsidP="002D3EBF">
            <w:pPr>
              <w:ind w:firstLine="0"/>
              <w:rPr>
                <w:rFonts w:eastAsia="SimSun"/>
              </w:rPr>
            </w:pPr>
            <w:r w:rsidRPr="00AC3044">
              <w:rPr>
                <w:rFonts w:eastAsia="SimSun"/>
              </w:rPr>
              <w:t>45 мг/кг</w:t>
            </w:r>
          </w:p>
        </w:tc>
        <w:tc>
          <w:tcPr>
            <w:tcW w:w="1418" w:type="dxa"/>
          </w:tcPr>
          <w:p w14:paraId="089CDB08" w14:textId="77777777" w:rsidR="00124A26" w:rsidRPr="00AC3044" w:rsidRDefault="00124A26" w:rsidP="002D3EBF">
            <w:pPr>
              <w:ind w:firstLine="0"/>
              <w:rPr>
                <w:rFonts w:eastAsia="SimSun"/>
              </w:rPr>
            </w:pPr>
            <w:r w:rsidRPr="00AC3044">
              <w:rPr>
                <w:rFonts w:eastAsia="SimSun"/>
              </w:rPr>
              <w:t>–</w:t>
            </w:r>
          </w:p>
        </w:tc>
        <w:tc>
          <w:tcPr>
            <w:tcW w:w="1701" w:type="dxa"/>
          </w:tcPr>
          <w:p w14:paraId="048B84BF" w14:textId="77777777" w:rsidR="00124A26" w:rsidRPr="00AC3044" w:rsidRDefault="00124A26" w:rsidP="002D3EBF">
            <w:pPr>
              <w:ind w:firstLine="0"/>
              <w:rPr>
                <w:rFonts w:eastAsia="SimSun"/>
              </w:rPr>
            </w:pPr>
            <w:r w:rsidRPr="00AC3044">
              <w:rPr>
                <w:rFonts w:eastAsia="SimSun"/>
              </w:rPr>
              <w:t>С +1 по +90 день</w:t>
            </w:r>
          </w:p>
        </w:tc>
        <w:tc>
          <w:tcPr>
            <w:tcW w:w="2268" w:type="dxa"/>
          </w:tcPr>
          <w:p w14:paraId="777047C2"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C7D503B" w14:textId="77777777" w:rsidR="00124A26" w:rsidRDefault="00124A26" w:rsidP="00124A26">
      <w:pPr>
        <w:rPr>
          <w:rFonts w:eastAsia="SimSun"/>
        </w:rPr>
      </w:pPr>
      <w:bookmarkStart w:id="229" w:name="_Toc44401188"/>
    </w:p>
    <w:p w14:paraId="4E7BC817" w14:textId="77777777" w:rsidR="00124A26" w:rsidRPr="00391D6D"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124A26" w:rsidRPr="00AC3044" w14:paraId="7E903531" w14:textId="77777777" w:rsidTr="002D3EBF">
        <w:trPr>
          <w:cantSplit/>
          <w:trHeight w:val="20"/>
          <w:tblHeader/>
        </w:trPr>
        <w:tc>
          <w:tcPr>
            <w:tcW w:w="1135" w:type="dxa"/>
          </w:tcPr>
          <w:p w14:paraId="7DB80054" w14:textId="77777777" w:rsidR="00124A26" w:rsidRPr="00470D3D" w:rsidRDefault="00124A26" w:rsidP="002D3EBF">
            <w:pPr>
              <w:ind w:firstLine="0"/>
              <w:rPr>
                <w:rFonts w:eastAsia="SimSun"/>
              </w:rPr>
            </w:pPr>
          </w:p>
        </w:tc>
        <w:tc>
          <w:tcPr>
            <w:tcW w:w="1701" w:type="dxa"/>
            <w:vAlign w:val="center"/>
          </w:tcPr>
          <w:p w14:paraId="16F19EE3"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4E69346B"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350CD16D"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47CB134C"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4B01623" w14:textId="77777777" w:rsidR="00124A26" w:rsidRDefault="00124A26" w:rsidP="002D3EBF">
            <w:pPr>
              <w:ind w:firstLine="0"/>
              <w:rPr>
                <w:rFonts w:eastAsia="SimSun"/>
              </w:rPr>
            </w:pPr>
            <w:r w:rsidRPr="00AC3044">
              <w:rPr>
                <w:rFonts w:eastAsia="SimSun"/>
              </w:rPr>
              <w:t>Порядок введения</w:t>
            </w:r>
          </w:p>
          <w:p w14:paraId="024E1A28" w14:textId="77777777" w:rsidR="00124A26" w:rsidRPr="001E6DBE" w:rsidRDefault="00124A26" w:rsidP="002D3EBF">
            <w:pPr>
              <w:rPr>
                <w:rFonts w:eastAsia="SimSun"/>
              </w:rPr>
            </w:pPr>
          </w:p>
          <w:p w14:paraId="094E110E" w14:textId="77777777" w:rsidR="00124A26" w:rsidRPr="001E6DBE" w:rsidRDefault="00124A26" w:rsidP="002D3EBF">
            <w:pPr>
              <w:rPr>
                <w:rFonts w:eastAsia="SimSun"/>
              </w:rPr>
            </w:pPr>
          </w:p>
          <w:p w14:paraId="12F0F320" w14:textId="77777777" w:rsidR="00124A26" w:rsidRPr="001E6DBE" w:rsidRDefault="00124A26" w:rsidP="002D3EBF">
            <w:pPr>
              <w:rPr>
                <w:rFonts w:eastAsia="SimSun"/>
              </w:rPr>
            </w:pPr>
          </w:p>
          <w:p w14:paraId="40ABBD1A" w14:textId="77777777" w:rsidR="00124A26" w:rsidRDefault="00124A26" w:rsidP="002D3EBF">
            <w:pPr>
              <w:rPr>
                <w:rFonts w:eastAsia="SimSun"/>
              </w:rPr>
            </w:pPr>
          </w:p>
          <w:p w14:paraId="178258AA" w14:textId="77777777" w:rsidR="00124A26" w:rsidRPr="001E6DBE" w:rsidRDefault="00124A26" w:rsidP="002D3EBF">
            <w:pPr>
              <w:rPr>
                <w:rFonts w:eastAsia="SimSun"/>
              </w:rPr>
            </w:pPr>
          </w:p>
        </w:tc>
      </w:tr>
      <w:tr w:rsidR="00124A26" w:rsidRPr="00AC3044" w14:paraId="3452BA3A" w14:textId="77777777" w:rsidTr="002D3EBF">
        <w:trPr>
          <w:cantSplit/>
          <w:trHeight w:val="20"/>
        </w:trPr>
        <w:tc>
          <w:tcPr>
            <w:tcW w:w="1135" w:type="dxa"/>
            <w:vMerge w:val="restart"/>
            <w:textDirection w:val="btLr"/>
            <w:vAlign w:val="center"/>
          </w:tcPr>
          <w:p w14:paraId="7D5584EB"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54D92FC5"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2B0A70E9"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4A9A540A" w14:textId="77777777" w:rsidR="00124A26" w:rsidRPr="00AC3044" w:rsidRDefault="00124A26" w:rsidP="002D3EBF">
            <w:pPr>
              <w:ind w:firstLine="0"/>
              <w:rPr>
                <w:rFonts w:eastAsia="SimSun"/>
              </w:rPr>
            </w:pPr>
            <w:r w:rsidRPr="00AC3044">
              <w:rPr>
                <w:rFonts w:eastAsia="SimSun"/>
              </w:rPr>
              <w:t>12 мг/кг</w:t>
            </w:r>
          </w:p>
        </w:tc>
        <w:tc>
          <w:tcPr>
            <w:tcW w:w="1701" w:type="dxa"/>
            <w:vAlign w:val="center"/>
          </w:tcPr>
          <w:p w14:paraId="1D96E2B8" w14:textId="77777777" w:rsidR="00124A26" w:rsidRPr="00AC3044" w:rsidRDefault="00124A26" w:rsidP="002D3EBF">
            <w:pPr>
              <w:ind w:firstLine="0"/>
              <w:rPr>
                <w:rFonts w:eastAsia="SimSun"/>
              </w:rPr>
            </w:pPr>
            <w:r w:rsidRPr="00AC3044">
              <w:rPr>
                <w:rFonts w:eastAsia="SimSun"/>
              </w:rPr>
              <w:t>С –6 по –4 день</w:t>
            </w:r>
          </w:p>
        </w:tc>
        <w:tc>
          <w:tcPr>
            <w:tcW w:w="2268" w:type="dxa"/>
            <w:vAlign w:val="center"/>
          </w:tcPr>
          <w:p w14:paraId="40847394"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12553A1D" w14:textId="77777777" w:rsidTr="002D3EBF">
        <w:trPr>
          <w:cantSplit/>
          <w:trHeight w:val="1038"/>
        </w:trPr>
        <w:tc>
          <w:tcPr>
            <w:tcW w:w="1135" w:type="dxa"/>
            <w:vMerge/>
            <w:vAlign w:val="center"/>
          </w:tcPr>
          <w:p w14:paraId="64BF0528" w14:textId="77777777" w:rsidR="00124A26" w:rsidRPr="00AC3044" w:rsidRDefault="00124A26" w:rsidP="002D3EBF">
            <w:pPr>
              <w:ind w:firstLine="0"/>
              <w:rPr>
                <w:rFonts w:eastAsia="SimSun"/>
              </w:rPr>
            </w:pPr>
          </w:p>
        </w:tc>
        <w:tc>
          <w:tcPr>
            <w:tcW w:w="1701" w:type="dxa"/>
            <w:vAlign w:val="center"/>
          </w:tcPr>
          <w:p w14:paraId="0F35B151"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19E0257A" w14:textId="77777777" w:rsidR="00124A26" w:rsidRPr="00AC3044" w:rsidRDefault="00124A26" w:rsidP="002D3EBF">
            <w:pPr>
              <w:ind w:firstLine="0"/>
              <w:rPr>
                <w:rFonts w:eastAsia="SimSun"/>
              </w:rPr>
            </w:pPr>
            <w:r w:rsidRPr="00AC3044">
              <w:rPr>
                <w:rFonts w:eastAsia="SimSun"/>
              </w:rPr>
              <w:t>60 мг/кг</w:t>
            </w:r>
          </w:p>
        </w:tc>
        <w:tc>
          <w:tcPr>
            <w:tcW w:w="1418" w:type="dxa"/>
            <w:vAlign w:val="center"/>
          </w:tcPr>
          <w:p w14:paraId="470A83E0" w14:textId="77777777" w:rsidR="00124A26" w:rsidRPr="00AC3044" w:rsidRDefault="00124A26" w:rsidP="002D3EBF">
            <w:pPr>
              <w:ind w:firstLine="0"/>
              <w:rPr>
                <w:rFonts w:eastAsia="SimSun"/>
              </w:rPr>
            </w:pPr>
            <w:r w:rsidRPr="00AC3044">
              <w:rPr>
                <w:rFonts w:eastAsia="SimSun"/>
              </w:rPr>
              <w:t>120 мг/кг</w:t>
            </w:r>
          </w:p>
        </w:tc>
        <w:tc>
          <w:tcPr>
            <w:tcW w:w="1701" w:type="dxa"/>
            <w:vAlign w:val="center"/>
          </w:tcPr>
          <w:p w14:paraId="7971F7F2" w14:textId="77777777" w:rsidR="00124A26" w:rsidRPr="00AC3044" w:rsidRDefault="00124A26" w:rsidP="002D3EBF">
            <w:pPr>
              <w:ind w:firstLine="0"/>
              <w:rPr>
                <w:rFonts w:eastAsia="SimSun"/>
              </w:rPr>
            </w:pPr>
            <w:r w:rsidRPr="00AC3044">
              <w:rPr>
                <w:rFonts w:eastAsia="SimSun"/>
              </w:rPr>
              <w:t xml:space="preserve">–3, –2 дни </w:t>
            </w:r>
          </w:p>
        </w:tc>
        <w:tc>
          <w:tcPr>
            <w:tcW w:w="2268" w:type="dxa"/>
            <w:vAlign w:val="center"/>
          </w:tcPr>
          <w:p w14:paraId="2441FB5F" w14:textId="77777777" w:rsidR="00124A26" w:rsidRPr="00AC3044" w:rsidRDefault="00124A26" w:rsidP="002D3EBF">
            <w:pPr>
              <w:ind w:firstLine="0"/>
              <w:rPr>
                <w:rFonts w:eastAsia="SimSun"/>
              </w:rPr>
            </w:pPr>
            <w:r w:rsidRPr="00AC3044">
              <w:rPr>
                <w:rFonts w:eastAsia="SimSun"/>
              </w:rPr>
              <w:t xml:space="preserve">В/в, в течение 2 ч </w:t>
            </w:r>
          </w:p>
        </w:tc>
      </w:tr>
      <w:tr w:rsidR="00124A26" w:rsidRPr="00AC3044" w14:paraId="47265153" w14:textId="77777777" w:rsidTr="002D3EBF">
        <w:trPr>
          <w:cantSplit/>
          <w:trHeight w:val="20"/>
        </w:trPr>
        <w:tc>
          <w:tcPr>
            <w:tcW w:w="1135" w:type="dxa"/>
            <w:vMerge w:val="restart"/>
            <w:textDirection w:val="btLr"/>
            <w:vAlign w:val="center"/>
          </w:tcPr>
          <w:p w14:paraId="6AA332C4"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1DF66F1" w14:textId="77777777" w:rsidR="00124A26" w:rsidRPr="00AC3044" w:rsidRDefault="00124A26" w:rsidP="002D3EBF">
            <w:pPr>
              <w:ind w:firstLine="0"/>
              <w:rPr>
                <w:rFonts w:eastAsia="SimSun"/>
              </w:rPr>
            </w:pPr>
            <w:r w:rsidRPr="00AC3044">
              <w:rPr>
                <w:rFonts w:eastAsia="SimSun"/>
              </w:rPr>
              <w:t>АТГ (кроличий)</w:t>
            </w:r>
          </w:p>
        </w:tc>
        <w:tc>
          <w:tcPr>
            <w:tcW w:w="1417" w:type="dxa"/>
            <w:vAlign w:val="center"/>
          </w:tcPr>
          <w:p w14:paraId="427CE7F1" w14:textId="77777777" w:rsidR="00124A26" w:rsidRPr="00AC3044" w:rsidRDefault="00124A26" w:rsidP="002D3EBF">
            <w:pPr>
              <w:ind w:firstLine="0"/>
              <w:rPr>
                <w:rFonts w:eastAsia="SimSun"/>
              </w:rPr>
            </w:pPr>
            <w:r w:rsidRPr="00AC3044">
              <w:rPr>
                <w:rFonts w:eastAsia="SimSun"/>
              </w:rPr>
              <w:t>2,5 мг/кг</w:t>
            </w:r>
          </w:p>
        </w:tc>
        <w:tc>
          <w:tcPr>
            <w:tcW w:w="1418" w:type="dxa"/>
            <w:vAlign w:val="center"/>
          </w:tcPr>
          <w:p w14:paraId="4CDAF1D3" w14:textId="77777777" w:rsidR="00124A26" w:rsidRPr="00AC3044" w:rsidRDefault="00124A26" w:rsidP="002D3EBF">
            <w:pPr>
              <w:ind w:firstLine="0"/>
              <w:rPr>
                <w:rFonts w:eastAsia="SimSun"/>
              </w:rPr>
            </w:pPr>
            <w:r w:rsidRPr="00AC3044">
              <w:rPr>
                <w:rFonts w:eastAsia="SimSun"/>
              </w:rPr>
              <w:t>5-7,5 мг/кг</w:t>
            </w:r>
          </w:p>
        </w:tc>
        <w:tc>
          <w:tcPr>
            <w:tcW w:w="1701" w:type="dxa"/>
            <w:vAlign w:val="center"/>
          </w:tcPr>
          <w:p w14:paraId="067C0D5D" w14:textId="77777777" w:rsidR="00124A26" w:rsidRPr="00AC3044" w:rsidRDefault="00124A26" w:rsidP="002D3EBF">
            <w:pPr>
              <w:ind w:firstLine="0"/>
              <w:rPr>
                <w:rFonts w:eastAsia="SimSun"/>
              </w:rPr>
            </w:pPr>
            <w:r w:rsidRPr="00AC3044">
              <w:rPr>
                <w:rFonts w:eastAsia="SimSun"/>
              </w:rPr>
              <w:t>С –3 по –2 (-1) день</w:t>
            </w:r>
          </w:p>
        </w:tc>
        <w:tc>
          <w:tcPr>
            <w:tcW w:w="2268" w:type="dxa"/>
            <w:vAlign w:val="center"/>
          </w:tcPr>
          <w:p w14:paraId="601956DD"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124A26" w:rsidRPr="00AC3044" w14:paraId="1A00B11F" w14:textId="77777777" w:rsidTr="002D3EBF">
        <w:trPr>
          <w:cantSplit/>
          <w:trHeight w:val="20"/>
        </w:trPr>
        <w:tc>
          <w:tcPr>
            <w:tcW w:w="1135" w:type="dxa"/>
            <w:vMerge/>
            <w:textDirection w:val="btLr"/>
          </w:tcPr>
          <w:p w14:paraId="240AAC5B" w14:textId="77777777" w:rsidR="00124A26" w:rsidRPr="00AC3044" w:rsidRDefault="00124A26" w:rsidP="002D3EBF">
            <w:pPr>
              <w:ind w:firstLine="0"/>
              <w:rPr>
                <w:rFonts w:eastAsia="SimSun"/>
              </w:rPr>
            </w:pPr>
          </w:p>
        </w:tc>
        <w:tc>
          <w:tcPr>
            <w:tcW w:w="1701" w:type="dxa"/>
            <w:vAlign w:val="center"/>
          </w:tcPr>
          <w:p w14:paraId="4882D24F" w14:textId="77777777" w:rsidR="00124A26" w:rsidRPr="00AC3044" w:rsidRDefault="00124A26" w:rsidP="002D3EBF">
            <w:pPr>
              <w:ind w:firstLine="0"/>
              <w:rPr>
                <w:rFonts w:eastAsia="SimSun"/>
              </w:rPr>
            </w:pPr>
            <w:r w:rsidRPr="00AC3044">
              <w:rPr>
                <w:rFonts w:eastAsia="SimSun"/>
              </w:rPr>
              <w:t>Циклоспорин</w:t>
            </w:r>
          </w:p>
        </w:tc>
        <w:tc>
          <w:tcPr>
            <w:tcW w:w="1417" w:type="dxa"/>
            <w:vAlign w:val="center"/>
          </w:tcPr>
          <w:p w14:paraId="5DCB03D4"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505EC1C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E3C6FAB" w14:textId="77777777" w:rsidR="00124A26" w:rsidRPr="00AC3044" w:rsidRDefault="00124A26"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4F94C970"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1A070AA4" w14:textId="77777777" w:rsidTr="002D3EBF">
        <w:trPr>
          <w:cantSplit/>
          <w:trHeight w:val="20"/>
        </w:trPr>
        <w:tc>
          <w:tcPr>
            <w:tcW w:w="1135" w:type="dxa"/>
            <w:vMerge/>
          </w:tcPr>
          <w:p w14:paraId="2797A72A" w14:textId="77777777" w:rsidR="00124A26" w:rsidRPr="00AC3044" w:rsidRDefault="00124A26" w:rsidP="002D3EBF">
            <w:pPr>
              <w:ind w:firstLine="0"/>
              <w:rPr>
                <w:rFonts w:eastAsia="SimSun"/>
              </w:rPr>
            </w:pPr>
          </w:p>
        </w:tc>
        <w:tc>
          <w:tcPr>
            <w:tcW w:w="1701" w:type="dxa"/>
            <w:vMerge w:val="restart"/>
            <w:vAlign w:val="center"/>
          </w:tcPr>
          <w:p w14:paraId="7FF4B2DF" w14:textId="77777777" w:rsidR="00124A26" w:rsidRPr="00AC3044" w:rsidRDefault="00124A26" w:rsidP="002D3EBF">
            <w:pPr>
              <w:ind w:firstLine="0"/>
              <w:rPr>
                <w:rFonts w:eastAsia="SimSun"/>
              </w:rPr>
            </w:pPr>
            <w:r w:rsidRPr="00AC3044">
              <w:rPr>
                <w:rFonts w:eastAsia="SimSun"/>
              </w:rPr>
              <w:t>Метотрексат</w:t>
            </w:r>
          </w:p>
        </w:tc>
        <w:tc>
          <w:tcPr>
            <w:tcW w:w="1417" w:type="dxa"/>
            <w:vAlign w:val="center"/>
          </w:tcPr>
          <w:p w14:paraId="697F1330" w14:textId="77777777" w:rsidR="00124A26" w:rsidRPr="00AC3044" w:rsidRDefault="00124A26" w:rsidP="002D3EBF">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4B101425"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2E1A502"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65842833"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1AFB15AF" w14:textId="77777777" w:rsidTr="002D3EBF">
        <w:trPr>
          <w:cantSplit/>
          <w:trHeight w:val="464"/>
        </w:trPr>
        <w:tc>
          <w:tcPr>
            <w:tcW w:w="1135" w:type="dxa"/>
            <w:vMerge/>
          </w:tcPr>
          <w:p w14:paraId="1B2FEE74" w14:textId="77777777" w:rsidR="00124A26" w:rsidRPr="00AC3044" w:rsidRDefault="00124A26" w:rsidP="002D3EBF">
            <w:pPr>
              <w:ind w:firstLine="0"/>
              <w:rPr>
                <w:rFonts w:eastAsia="SimSun"/>
              </w:rPr>
            </w:pPr>
          </w:p>
        </w:tc>
        <w:tc>
          <w:tcPr>
            <w:tcW w:w="1701" w:type="dxa"/>
            <w:vMerge/>
            <w:vAlign w:val="center"/>
          </w:tcPr>
          <w:p w14:paraId="18DB8673" w14:textId="77777777" w:rsidR="00124A26" w:rsidRPr="00AC3044" w:rsidRDefault="00124A26" w:rsidP="002D3EBF">
            <w:pPr>
              <w:ind w:firstLine="0"/>
              <w:rPr>
                <w:rFonts w:eastAsia="SimSun"/>
              </w:rPr>
            </w:pPr>
          </w:p>
        </w:tc>
        <w:tc>
          <w:tcPr>
            <w:tcW w:w="1417" w:type="dxa"/>
            <w:vAlign w:val="center"/>
          </w:tcPr>
          <w:p w14:paraId="38C1A6FF" w14:textId="77777777" w:rsidR="00124A26" w:rsidRPr="00AC3044" w:rsidRDefault="00124A26" w:rsidP="002D3EB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78304778"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F32C7B1" w14:textId="77777777" w:rsidR="00124A26" w:rsidRPr="00AC3044" w:rsidRDefault="00124A26" w:rsidP="002D3EBF">
            <w:pPr>
              <w:ind w:firstLine="0"/>
              <w:rPr>
                <w:rFonts w:eastAsia="SimSun"/>
              </w:rPr>
            </w:pPr>
            <w:r w:rsidRPr="00AC3044">
              <w:rPr>
                <w:rFonts w:eastAsia="SimSun"/>
              </w:rPr>
              <w:t>+3, +6, +11 дни</w:t>
            </w:r>
          </w:p>
        </w:tc>
        <w:tc>
          <w:tcPr>
            <w:tcW w:w="2268" w:type="dxa"/>
            <w:vAlign w:val="center"/>
          </w:tcPr>
          <w:p w14:paraId="0A23D04F"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2FB718C1" w14:textId="77777777" w:rsidTr="002D3EBF">
        <w:trPr>
          <w:cantSplit/>
          <w:trHeight w:val="464"/>
        </w:trPr>
        <w:tc>
          <w:tcPr>
            <w:tcW w:w="1135" w:type="dxa"/>
            <w:vMerge/>
          </w:tcPr>
          <w:p w14:paraId="2D7B89C8" w14:textId="77777777" w:rsidR="00124A26" w:rsidRPr="00AC3044" w:rsidRDefault="00124A26" w:rsidP="002D3EBF">
            <w:pPr>
              <w:ind w:firstLine="0"/>
              <w:rPr>
                <w:rFonts w:eastAsia="SimSun"/>
              </w:rPr>
            </w:pPr>
          </w:p>
        </w:tc>
        <w:tc>
          <w:tcPr>
            <w:tcW w:w="1701" w:type="dxa"/>
            <w:vAlign w:val="center"/>
          </w:tcPr>
          <w:p w14:paraId="776181C3"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72BC1A4F" w14:textId="77777777" w:rsidR="00124A26" w:rsidRPr="00AC3044" w:rsidRDefault="00124A26" w:rsidP="002D3EBF">
            <w:pPr>
              <w:ind w:firstLine="0"/>
              <w:rPr>
                <w:rFonts w:eastAsia="SimSun"/>
              </w:rPr>
            </w:pPr>
            <w:r w:rsidRPr="00AC3044">
              <w:rPr>
                <w:rFonts w:eastAsia="SimSun"/>
              </w:rPr>
              <w:t>45 мг/кг</w:t>
            </w:r>
          </w:p>
        </w:tc>
        <w:tc>
          <w:tcPr>
            <w:tcW w:w="1418" w:type="dxa"/>
            <w:vAlign w:val="center"/>
          </w:tcPr>
          <w:p w14:paraId="354A4E4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7EAA8E5A" w14:textId="77777777" w:rsidR="00124A26" w:rsidRPr="00AC3044" w:rsidRDefault="00124A26" w:rsidP="002D3EBF">
            <w:pPr>
              <w:ind w:firstLine="0"/>
              <w:rPr>
                <w:rFonts w:eastAsia="SimSun"/>
              </w:rPr>
            </w:pPr>
            <w:r w:rsidRPr="00AC3044">
              <w:rPr>
                <w:rFonts w:eastAsia="SimSun"/>
              </w:rPr>
              <w:t>С +1 по +90 день</w:t>
            </w:r>
          </w:p>
        </w:tc>
        <w:tc>
          <w:tcPr>
            <w:tcW w:w="2268" w:type="dxa"/>
            <w:vAlign w:val="center"/>
          </w:tcPr>
          <w:p w14:paraId="7023FD3E"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E3D66E0" w14:textId="77777777" w:rsidR="00124A26" w:rsidRDefault="00124A26" w:rsidP="00124A26">
      <w:pPr>
        <w:rPr>
          <w:rFonts w:eastAsia="SimSun"/>
        </w:rPr>
      </w:pPr>
      <w:bookmarkStart w:id="230" w:name="_Toc44401189"/>
    </w:p>
    <w:p w14:paraId="34A07325"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30"/>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124A26" w:rsidRPr="00AC3044" w14:paraId="5B0F4104" w14:textId="77777777" w:rsidTr="002D3EBF">
        <w:trPr>
          <w:cantSplit/>
          <w:trHeight w:val="20"/>
          <w:tblHeader/>
        </w:trPr>
        <w:tc>
          <w:tcPr>
            <w:tcW w:w="1122" w:type="dxa"/>
            <w:vAlign w:val="center"/>
          </w:tcPr>
          <w:p w14:paraId="0A6E2F22" w14:textId="77777777" w:rsidR="00124A26" w:rsidRPr="00AC3044" w:rsidRDefault="00124A26" w:rsidP="002D3EBF">
            <w:pPr>
              <w:ind w:firstLine="0"/>
              <w:rPr>
                <w:rFonts w:eastAsia="SimSun"/>
              </w:rPr>
            </w:pPr>
          </w:p>
        </w:tc>
        <w:tc>
          <w:tcPr>
            <w:tcW w:w="1710" w:type="dxa"/>
            <w:vAlign w:val="center"/>
          </w:tcPr>
          <w:p w14:paraId="4012D2EA" w14:textId="77777777" w:rsidR="00124A26" w:rsidRPr="00AC3044" w:rsidRDefault="00124A26" w:rsidP="002D3EBF">
            <w:pPr>
              <w:ind w:firstLine="0"/>
              <w:rPr>
                <w:rFonts w:eastAsia="SimSun"/>
              </w:rPr>
            </w:pPr>
            <w:r w:rsidRPr="00AC3044">
              <w:rPr>
                <w:rFonts w:eastAsia="SimSun"/>
              </w:rPr>
              <w:t>Препарат</w:t>
            </w:r>
          </w:p>
        </w:tc>
        <w:tc>
          <w:tcPr>
            <w:tcW w:w="1424" w:type="dxa"/>
            <w:vAlign w:val="center"/>
          </w:tcPr>
          <w:p w14:paraId="2D323140" w14:textId="77777777" w:rsidR="00124A26" w:rsidRPr="00AC3044" w:rsidRDefault="00124A26" w:rsidP="002D3EBF">
            <w:pPr>
              <w:ind w:firstLine="0"/>
              <w:rPr>
                <w:rFonts w:eastAsia="SimSun"/>
              </w:rPr>
            </w:pPr>
            <w:r w:rsidRPr="00AC3044">
              <w:rPr>
                <w:rFonts w:eastAsia="SimSun"/>
              </w:rPr>
              <w:t>Суточная доза</w:t>
            </w:r>
          </w:p>
        </w:tc>
        <w:tc>
          <w:tcPr>
            <w:tcW w:w="1427" w:type="dxa"/>
            <w:vAlign w:val="center"/>
          </w:tcPr>
          <w:p w14:paraId="799840B5" w14:textId="77777777" w:rsidR="00124A26" w:rsidRPr="00AC3044" w:rsidRDefault="00124A26" w:rsidP="002D3EBF">
            <w:pPr>
              <w:ind w:firstLine="0"/>
              <w:rPr>
                <w:rFonts w:eastAsia="SimSun"/>
              </w:rPr>
            </w:pPr>
            <w:r w:rsidRPr="00AC3044">
              <w:rPr>
                <w:rFonts w:eastAsia="SimSun"/>
              </w:rPr>
              <w:t>Курсовая доза</w:t>
            </w:r>
          </w:p>
        </w:tc>
        <w:tc>
          <w:tcPr>
            <w:tcW w:w="1694" w:type="dxa"/>
            <w:vAlign w:val="center"/>
          </w:tcPr>
          <w:p w14:paraId="60F76580" w14:textId="77777777" w:rsidR="00124A26" w:rsidRPr="00AC3044" w:rsidRDefault="00124A26" w:rsidP="002D3EBF">
            <w:pPr>
              <w:ind w:firstLine="0"/>
              <w:rPr>
                <w:rFonts w:eastAsia="SimSun"/>
              </w:rPr>
            </w:pPr>
            <w:r w:rsidRPr="00AC3044">
              <w:rPr>
                <w:rFonts w:eastAsia="SimSun"/>
              </w:rPr>
              <w:t>Дни введения</w:t>
            </w:r>
          </w:p>
        </w:tc>
        <w:tc>
          <w:tcPr>
            <w:tcW w:w="2274" w:type="dxa"/>
            <w:vAlign w:val="center"/>
          </w:tcPr>
          <w:p w14:paraId="0DFDC22F"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0F505706" w14:textId="77777777" w:rsidTr="002D3EBF">
        <w:trPr>
          <w:cantSplit/>
          <w:trHeight w:val="20"/>
        </w:trPr>
        <w:tc>
          <w:tcPr>
            <w:tcW w:w="1122" w:type="dxa"/>
            <w:vMerge w:val="restart"/>
            <w:textDirection w:val="btLr"/>
            <w:vAlign w:val="center"/>
          </w:tcPr>
          <w:p w14:paraId="733E1C47" w14:textId="77777777" w:rsidR="00124A26" w:rsidRPr="00AC3044" w:rsidRDefault="00124A26" w:rsidP="002D3EBF">
            <w:pPr>
              <w:ind w:firstLine="0"/>
              <w:rPr>
                <w:rFonts w:eastAsia="SimSun"/>
              </w:rPr>
            </w:pPr>
            <w:r w:rsidRPr="00AC3044">
              <w:rPr>
                <w:rFonts w:eastAsia="SimSun"/>
              </w:rPr>
              <w:t>Кондиционирование</w:t>
            </w:r>
          </w:p>
        </w:tc>
        <w:tc>
          <w:tcPr>
            <w:tcW w:w="1710" w:type="dxa"/>
            <w:vAlign w:val="center"/>
          </w:tcPr>
          <w:p w14:paraId="30CFCA3A" w14:textId="77777777" w:rsidR="00124A26" w:rsidRPr="00AC3044" w:rsidRDefault="00124A26" w:rsidP="002D3EBF">
            <w:pPr>
              <w:ind w:firstLine="0"/>
              <w:rPr>
                <w:rFonts w:eastAsia="SimSun"/>
              </w:rPr>
            </w:pPr>
            <w:r w:rsidRPr="00AC3044">
              <w:rPr>
                <w:rFonts w:eastAsia="SimSun"/>
              </w:rPr>
              <w:t xml:space="preserve">Флударабин </w:t>
            </w:r>
          </w:p>
        </w:tc>
        <w:tc>
          <w:tcPr>
            <w:tcW w:w="1424" w:type="dxa"/>
            <w:vAlign w:val="center"/>
          </w:tcPr>
          <w:p w14:paraId="2E8DE56B"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14A70540"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668137BF" w14:textId="77777777" w:rsidR="00124A26" w:rsidRPr="00AC3044" w:rsidRDefault="00124A26" w:rsidP="002D3EBF">
            <w:pPr>
              <w:ind w:firstLine="0"/>
              <w:rPr>
                <w:rFonts w:eastAsia="SimSun"/>
              </w:rPr>
            </w:pPr>
            <w:r w:rsidRPr="00AC3044">
              <w:rPr>
                <w:rFonts w:eastAsia="SimSun"/>
              </w:rPr>
              <w:t>С -7 дня по -2 день</w:t>
            </w:r>
          </w:p>
        </w:tc>
        <w:tc>
          <w:tcPr>
            <w:tcW w:w="2274" w:type="dxa"/>
            <w:vAlign w:val="center"/>
          </w:tcPr>
          <w:p w14:paraId="06448FE1"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1B807231" w14:textId="77777777" w:rsidTr="002D3EBF">
        <w:trPr>
          <w:cantSplit/>
          <w:trHeight w:val="688"/>
        </w:trPr>
        <w:tc>
          <w:tcPr>
            <w:tcW w:w="1122" w:type="dxa"/>
            <w:vMerge/>
            <w:vAlign w:val="center"/>
          </w:tcPr>
          <w:p w14:paraId="18274212" w14:textId="77777777" w:rsidR="00124A26" w:rsidRPr="00AC3044" w:rsidRDefault="00124A26" w:rsidP="002D3EBF">
            <w:pPr>
              <w:ind w:firstLine="0"/>
              <w:rPr>
                <w:rFonts w:eastAsia="SimSun"/>
              </w:rPr>
            </w:pPr>
          </w:p>
        </w:tc>
        <w:tc>
          <w:tcPr>
            <w:tcW w:w="1710" w:type="dxa"/>
            <w:vAlign w:val="center"/>
          </w:tcPr>
          <w:p w14:paraId="351E6B8E" w14:textId="77777777" w:rsidR="00124A26" w:rsidRPr="00AC3044" w:rsidRDefault="00124A26" w:rsidP="002D3EBF">
            <w:pPr>
              <w:ind w:firstLine="0"/>
              <w:rPr>
                <w:rFonts w:eastAsia="SimSun"/>
              </w:rPr>
            </w:pPr>
            <w:r w:rsidRPr="00AC3044">
              <w:rPr>
                <w:rFonts w:eastAsia="SimSun"/>
              </w:rPr>
              <w:t>Бусульфан</w:t>
            </w:r>
          </w:p>
        </w:tc>
        <w:tc>
          <w:tcPr>
            <w:tcW w:w="1424" w:type="dxa"/>
            <w:vAlign w:val="center"/>
          </w:tcPr>
          <w:p w14:paraId="6B10F735" w14:textId="77777777" w:rsidR="00124A26" w:rsidRPr="00AC3044" w:rsidRDefault="00124A26" w:rsidP="002D3EBF">
            <w:pPr>
              <w:ind w:firstLine="0"/>
              <w:rPr>
                <w:rFonts w:eastAsia="SimSun"/>
              </w:rPr>
            </w:pPr>
            <w:r w:rsidRPr="00AC3044">
              <w:rPr>
                <w:rFonts w:eastAsia="SimSun"/>
              </w:rPr>
              <w:t xml:space="preserve">4 мг/кг </w:t>
            </w:r>
          </w:p>
        </w:tc>
        <w:tc>
          <w:tcPr>
            <w:tcW w:w="1427" w:type="dxa"/>
            <w:vAlign w:val="center"/>
          </w:tcPr>
          <w:p w14:paraId="04E8972E" w14:textId="77777777" w:rsidR="00124A26" w:rsidRPr="00AC3044" w:rsidRDefault="00124A26" w:rsidP="002D3EBF">
            <w:pPr>
              <w:ind w:firstLine="0"/>
              <w:rPr>
                <w:rFonts w:eastAsia="SimSun"/>
              </w:rPr>
            </w:pPr>
            <w:r w:rsidRPr="00AC3044">
              <w:rPr>
                <w:rFonts w:eastAsia="SimSun"/>
              </w:rPr>
              <w:t xml:space="preserve">12 мг/кг </w:t>
            </w:r>
          </w:p>
        </w:tc>
        <w:tc>
          <w:tcPr>
            <w:tcW w:w="1694" w:type="dxa"/>
            <w:vAlign w:val="center"/>
          </w:tcPr>
          <w:p w14:paraId="69FC7AFA" w14:textId="77777777" w:rsidR="00124A26" w:rsidRPr="00AC3044" w:rsidRDefault="00124A26" w:rsidP="002D3EBF">
            <w:pPr>
              <w:ind w:firstLine="0"/>
              <w:rPr>
                <w:rFonts w:eastAsia="SimSun"/>
              </w:rPr>
            </w:pPr>
            <w:r w:rsidRPr="00AC3044">
              <w:rPr>
                <w:rFonts w:eastAsia="SimSun"/>
              </w:rPr>
              <w:t>С -5 дня по -3 день</w:t>
            </w:r>
          </w:p>
        </w:tc>
        <w:tc>
          <w:tcPr>
            <w:tcW w:w="2274" w:type="dxa"/>
            <w:vAlign w:val="center"/>
          </w:tcPr>
          <w:p w14:paraId="1606BCA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B22248E" w14:textId="77777777" w:rsidTr="002D3EBF">
        <w:trPr>
          <w:cantSplit/>
          <w:trHeight w:val="980"/>
        </w:trPr>
        <w:tc>
          <w:tcPr>
            <w:tcW w:w="1122" w:type="dxa"/>
            <w:textDirection w:val="btLr"/>
            <w:vAlign w:val="center"/>
          </w:tcPr>
          <w:p w14:paraId="29A990A1" w14:textId="77777777" w:rsidR="00124A26" w:rsidRPr="00AC3044" w:rsidRDefault="00124A26" w:rsidP="002D3EBF">
            <w:pPr>
              <w:ind w:firstLine="0"/>
              <w:rPr>
                <w:rFonts w:eastAsia="SimSun"/>
              </w:rPr>
            </w:pPr>
            <w:r w:rsidRPr="00AC3044">
              <w:rPr>
                <w:rFonts w:eastAsia="SimSun"/>
              </w:rPr>
              <w:t>Профилактика РТПХ</w:t>
            </w:r>
          </w:p>
        </w:tc>
        <w:tc>
          <w:tcPr>
            <w:tcW w:w="1710" w:type="dxa"/>
            <w:vAlign w:val="center"/>
          </w:tcPr>
          <w:p w14:paraId="691E2742" w14:textId="77777777" w:rsidR="00124A26" w:rsidRPr="00AC3044" w:rsidRDefault="00124A26" w:rsidP="002D3EBF">
            <w:pPr>
              <w:ind w:firstLine="0"/>
              <w:rPr>
                <w:rFonts w:eastAsia="SimSun"/>
              </w:rPr>
            </w:pPr>
            <w:r w:rsidRPr="00AC3044">
              <w:rPr>
                <w:rFonts w:eastAsia="SimSun"/>
              </w:rPr>
              <w:t>Циклофосфамид</w:t>
            </w:r>
          </w:p>
        </w:tc>
        <w:tc>
          <w:tcPr>
            <w:tcW w:w="1424" w:type="dxa"/>
            <w:vAlign w:val="center"/>
          </w:tcPr>
          <w:p w14:paraId="44D506B6" w14:textId="77777777" w:rsidR="00124A26" w:rsidRPr="00AC3044" w:rsidRDefault="00124A26" w:rsidP="002D3EBF">
            <w:pPr>
              <w:ind w:firstLine="0"/>
              <w:rPr>
                <w:rFonts w:eastAsia="SimSun"/>
              </w:rPr>
            </w:pPr>
            <w:r w:rsidRPr="00AC3044">
              <w:rPr>
                <w:rFonts w:eastAsia="SimSun"/>
              </w:rPr>
              <w:t>50 мг/кг</w:t>
            </w:r>
          </w:p>
        </w:tc>
        <w:tc>
          <w:tcPr>
            <w:tcW w:w="1427" w:type="dxa"/>
            <w:vAlign w:val="center"/>
          </w:tcPr>
          <w:p w14:paraId="3B6F57FF" w14:textId="77777777" w:rsidR="00124A26" w:rsidRPr="00AC3044" w:rsidRDefault="00124A26" w:rsidP="002D3EBF">
            <w:pPr>
              <w:ind w:firstLine="0"/>
              <w:rPr>
                <w:rFonts w:eastAsia="SimSun"/>
              </w:rPr>
            </w:pPr>
            <w:r w:rsidRPr="00AC3044">
              <w:rPr>
                <w:rFonts w:eastAsia="SimSun"/>
              </w:rPr>
              <w:t>100 мг/кг</w:t>
            </w:r>
          </w:p>
        </w:tc>
        <w:tc>
          <w:tcPr>
            <w:tcW w:w="1694" w:type="dxa"/>
            <w:vAlign w:val="center"/>
          </w:tcPr>
          <w:p w14:paraId="398FB059" w14:textId="77777777" w:rsidR="00124A26" w:rsidRPr="00AC3044" w:rsidRDefault="00124A26" w:rsidP="002D3EBF">
            <w:pPr>
              <w:ind w:firstLine="0"/>
              <w:rPr>
                <w:rFonts w:eastAsia="SimSun"/>
              </w:rPr>
            </w:pPr>
            <w:r w:rsidRPr="00AC3044">
              <w:rPr>
                <w:rFonts w:eastAsia="SimSun"/>
              </w:rPr>
              <w:t>С +3 дня по +4 день</w:t>
            </w:r>
          </w:p>
        </w:tc>
        <w:tc>
          <w:tcPr>
            <w:tcW w:w="2274" w:type="dxa"/>
            <w:vAlign w:val="center"/>
          </w:tcPr>
          <w:p w14:paraId="586D1096" w14:textId="77777777" w:rsidR="00124A26" w:rsidRPr="00AC3044" w:rsidRDefault="00124A26" w:rsidP="002D3EBF">
            <w:pPr>
              <w:ind w:firstLine="0"/>
              <w:rPr>
                <w:rFonts w:eastAsia="SimSun"/>
              </w:rPr>
            </w:pPr>
            <w:r w:rsidRPr="00AC3044">
              <w:rPr>
                <w:rFonts w:eastAsia="SimSun"/>
              </w:rPr>
              <w:t>В/в, в течение 2 ч</w:t>
            </w:r>
          </w:p>
        </w:tc>
      </w:tr>
    </w:tbl>
    <w:p w14:paraId="17E1422A" w14:textId="77777777" w:rsidR="00124A26" w:rsidRPr="00C07B2E" w:rsidRDefault="00124A26" w:rsidP="00124A26">
      <w:pPr>
        <w:rPr>
          <w:rFonts w:eastAsia="SimSun"/>
        </w:rPr>
      </w:pPr>
      <w:r w:rsidRPr="00C07B2E">
        <w:rPr>
          <w:rFonts w:eastAsia="SimSun"/>
        </w:rPr>
        <w:tab/>
      </w:r>
    </w:p>
    <w:p w14:paraId="37B4125C" w14:textId="77777777" w:rsidR="00124A26" w:rsidRPr="00C07B2E" w:rsidRDefault="00124A26" w:rsidP="00124A26">
      <w:pPr>
        <w:rPr>
          <w:rFonts w:eastAsia="SimSun"/>
        </w:rPr>
      </w:pPr>
      <w:bookmarkStart w:id="231"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3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124A26" w:rsidRPr="00AC3044" w14:paraId="74DA78D5" w14:textId="77777777" w:rsidTr="002D3EBF">
        <w:trPr>
          <w:cantSplit/>
          <w:trHeight w:val="20"/>
          <w:tblHeader/>
        </w:trPr>
        <w:tc>
          <w:tcPr>
            <w:tcW w:w="1135" w:type="dxa"/>
            <w:vAlign w:val="center"/>
          </w:tcPr>
          <w:p w14:paraId="123129BE" w14:textId="77777777" w:rsidR="00124A26" w:rsidRPr="00470D3D" w:rsidRDefault="00124A26" w:rsidP="002D3EBF">
            <w:pPr>
              <w:ind w:firstLine="0"/>
              <w:rPr>
                <w:rFonts w:eastAsia="SimSun"/>
              </w:rPr>
            </w:pPr>
          </w:p>
        </w:tc>
        <w:tc>
          <w:tcPr>
            <w:tcW w:w="1701" w:type="dxa"/>
            <w:vAlign w:val="center"/>
          </w:tcPr>
          <w:p w14:paraId="031B1B18"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41EB1C9E"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73B5BC61"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1E08C40F"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1563FCD"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8F756A1" w14:textId="77777777" w:rsidTr="002D3EBF">
        <w:trPr>
          <w:cantSplit/>
          <w:trHeight w:val="20"/>
        </w:trPr>
        <w:tc>
          <w:tcPr>
            <w:tcW w:w="1135" w:type="dxa"/>
            <w:vMerge w:val="restart"/>
            <w:textDirection w:val="btLr"/>
            <w:vAlign w:val="center"/>
          </w:tcPr>
          <w:p w14:paraId="7C5A69A7"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339429A0"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560D9FA3"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63B2191D"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427A52C3"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69C5EBE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8766E30" w14:textId="77777777" w:rsidTr="002D3EBF">
        <w:trPr>
          <w:cantSplit/>
          <w:trHeight w:val="1207"/>
        </w:trPr>
        <w:tc>
          <w:tcPr>
            <w:tcW w:w="1135" w:type="dxa"/>
            <w:vMerge/>
            <w:vAlign w:val="center"/>
          </w:tcPr>
          <w:p w14:paraId="73C33F4B" w14:textId="77777777" w:rsidR="00124A26" w:rsidRPr="00AC3044" w:rsidRDefault="00124A26" w:rsidP="002D3EBF">
            <w:pPr>
              <w:ind w:firstLine="0"/>
              <w:rPr>
                <w:rFonts w:eastAsia="SimSun"/>
              </w:rPr>
            </w:pPr>
          </w:p>
        </w:tc>
        <w:tc>
          <w:tcPr>
            <w:tcW w:w="1701" w:type="dxa"/>
            <w:vAlign w:val="center"/>
          </w:tcPr>
          <w:p w14:paraId="2460142A"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14F242BD"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2CF6F7F8" w14:textId="77777777" w:rsidR="00124A26" w:rsidRPr="00AC3044" w:rsidRDefault="00124A26" w:rsidP="002D3EBF">
            <w:pPr>
              <w:ind w:firstLine="0"/>
              <w:rPr>
                <w:rFonts w:eastAsia="SimSun"/>
              </w:rPr>
            </w:pPr>
            <w:r w:rsidRPr="00AC3044">
              <w:rPr>
                <w:rFonts w:eastAsia="SimSun"/>
              </w:rPr>
              <w:t xml:space="preserve">12мг/кг </w:t>
            </w:r>
          </w:p>
        </w:tc>
        <w:tc>
          <w:tcPr>
            <w:tcW w:w="1701" w:type="dxa"/>
            <w:vAlign w:val="center"/>
          </w:tcPr>
          <w:p w14:paraId="1993BE7C"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53FF694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2C046C44" w14:textId="77777777" w:rsidTr="002D3EBF">
        <w:trPr>
          <w:cantSplit/>
          <w:trHeight w:val="669"/>
        </w:trPr>
        <w:tc>
          <w:tcPr>
            <w:tcW w:w="1135" w:type="dxa"/>
            <w:vMerge w:val="restart"/>
            <w:textDirection w:val="btLr"/>
            <w:vAlign w:val="center"/>
          </w:tcPr>
          <w:p w14:paraId="426DCD0D"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09604C9C"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4E67AAD4"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7A115CA8"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071C8A7A"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6CF91E18"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0F63B93A" w14:textId="77777777" w:rsidTr="002D3EBF">
        <w:trPr>
          <w:cantSplit/>
          <w:trHeight w:val="958"/>
        </w:trPr>
        <w:tc>
          <w:tcPr>
            <w:tcW w:w="1135" w:type="dxa"/>
            <w:vMerge/>
            <w:textDirection w:val="btLr"/>
            <w:vAlign w:val="center"/>
          </w:tcPr>
          <w:p w14:paraId="40BA35C2" w14:textId="77777777" w:rsidR="00124A26" w:rsidRPr="00AC3044" w:rsidRDefault="00124A26" w:rsidP="002D3EBF">
            <w:pPr>
              <w:ind w:firstLine="0"/>
              <w:rPr>
                <w:rFonts w:eastAsia="SimSun"/>
              </w:rPr>
            </w:pPr>
          </w:p>
        </w:tc>
        <w:tc>
          <w:tcPr>
            <w:tcW w:w="1701" w:type="dxa"/>
            <w:vAlign w:val="center"/>
          </w:tcPr>
          <w:p w14:paraId="42AD3123" w14:textId="77777777" w:rsidR="00124A26" w:rsidRPr="00AC3044" w:rsidRDefault="00124A26" w:rsidP="002D3EBF">
            <w:pPr>
              <w:ind w:firstLine="0"/>
              <w:rPr>
                <w:rFonts w:eastAsia="SimSun"/>
              </w:rPr>
            </w:pPr>
            <w:r w:rsidRPr="00AC3044">
              <w:rPr>
                <w:rFonts w:eastAsia="SimSun"/>
              </w:rPr>
              <w:t xml:space="preserve">Такролимус </w:t>
            </w:r>
          </w:p>
        </w:tc>
        <w:tc>
          <w:tcPr>
            <w:tcW w:w="1417" w:type="dxa"/>
            <w:vAlign w:val="center"/>
          </w:tcPr>
          <w:p w14:paraId="0942E781"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66B806E5"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3CED6086"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799CCCA4"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39282D47" w14:textId="77777777" w:rsidTr="002D3EBF">
        <w:trPr>
          <w:cantSplit/>
          <w:trHeight w:val="486"/>
        </w:trPr>
        <w:tc>
          <w:tcPr>
            <w:tcW w:w="1135" w:type="dxa"/>
            <w:vMerge/>
            <w:textDirection w:val="btLr"/>
            <w:vAlign w:val="center"/>
          </w:tcPr>
          <w:p w14:paraId="7FC58D1B" w14:textId="77777777" w:rsidR="00124A26" w:rsidRPr="00AC3044" w:rsidRDefault="00124A26" w:rsidP="002D3EBF">
            <w:pPr>
              <w:ind w:firstLine="0"/>
              <w:rPr>
                <w:rFonts w:eastAsia="SimSun"/>
              </w:rPr>
            </w:pPr>
          </w:p>
        </w:tc>
        <w:tc>
          <w:tcPr>
            <w:tcW w:w="1701" w:type="dxa"/>
            <w:vAlign w:val="center"/>
          </w:tcPr>
          <w:p w14:paraId="58C33700"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5421CDF2"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2FE699A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3CA256BE"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3AE6892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55DD8A7" w14:textId="77777777" w:rsidR="00124A26" w:rsidRDefault="00124A26" w:rsidP="00124A26">
      <w:pPr>
        <w:rPr>
          <w:rFonts w:eastAsia="SimSun"/>
        </w:rPr>
      </w:pPr>
      <w:bookmarkStart w:id="232" w:name="_Toc44401191"/>
    </w:p>
    <w:p w14:paraId="0C4D7309"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3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124A26" w:rsidRPr="00AC3044" w14:paraId="1945ACDA" w14:textId="77777777" w:rsidTr="002D3EBF">
        <w:trPr>
          <w:cantSplit/>
          <w:trHeight w:val="20"/>
          <w:tblHeader/>
        </w:trPr>
        <w:tc>
          <w:tcPr>
            <w:tcW w:w="1135" w:type="dxa"/>
            <w:vAlign w:val="center"/>
          </w:tcPr>
          <w:p w14:paraId="1242D71F" w14:textId="77777777" w:rsidR="00124A26" w:rsidRPr="00470D3D" w:rsidRDefault="00124A26" w:rsidP="002D3EBF">
            <w:pPr>
              <w:ind w:firstLine="0"/>
              <w:rPr>
                <w:rFonts w:eastAsia="SimSun"/>
              </w:rPr>
            </w:pPr>
          </w:p>
        </w:tc>
        <w:tc>
          <w:tcPr>
            <w:tcW w:w="1701" w:type="dxa"/>
            <w:vAlign w:val="center"/>
          </w:tcPr>
          <w:p w14:paraId="2943723E" w14:textId="77777777" w:rsidR="00124A26" w:rsidRPr="00AC3044" w:rsidRDefault="00124A26" w:rsidP="002D3EBF">
            <w:pPr>
              <w:ind w:firstLine="0"/>
              <w:rPr>
                <w:rFonts w:eastAsia="SimSun"/>
              </w:rPr>
            </w:pPr>
            <w:r w:rsidRPr="00AC3044">
              <w:rPr>
                <w:rFonts w:eastAsia="SimSun"/>
              </w:rPr>
              <w:t>Препарат</w:t>
            </w:r>
          </w:p>
        </w:tc>
        <w:tc>
          <w:tcPr>
            <w:tcW w:w="1417" w:type="dxa"/>
            <w:vAlign w:val="center"/>
          </w:tcPr>
          <w:p w14:paraId="1B826DEC"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75BFAF74"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55BAE23C"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7D86039E"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F181398" w14:textId="77777777" w:rsidTr="002D3EBF">
        <w:trPr>
          <w:cantSplit/>
          <w:trHeight w:val="20"/>
        </w:trPr>
        <w:tc>
          <w:tcPr>
            <w:tcW w:w="1135" w:type="dxa"/>
            <w:vMerge w:val="restart"/>
            <w:textDirection w:val="btLr"/>
            <w:vAlign w:val="center"/>
          </w:tcPr>
          <w:p w14:paraId="2104E2C4"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537C3C30" w14:textId="77777777" w:rsidR="00124A26" w:rsidRPr="00AC3044" w:rsidRDefault="00124A26" w:rsidP="002D3EBF">
            <w:pPr>
              <w:ind w:firstLine="0"/>
              <w:rPr>
                <w:rFonts w:eastAsia="SimSun"/>
              </w:rPr>
            </w:pPr>
            <w:r w:rsidRPr="00AC3044">
              <w:rPr>
                <w:rFonts w:eastAsia="SimSun"/>
              </w:rPr>
              <w:t xml:space="preserve">Флударабин </w:t>
            </w:r>
          </w:p>
        </w:tc>
        <w:tc>
          <w:tcPr>
            <w:tcW w:w="1417" w:type="dxa"/>
            <w:vAlign w:val="center"/>
          </w:tcPr>
          <w:p w14:paraId="601DE61C"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7611B6DB"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20A0E4F9"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577CF03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AD05322" w14:textId="77777777" w:rsidTr="002D3EBF">
        <w:trPr>
          <w:cantSplit/>
          <w:trHeight w:val="1207"/>
        </w:trPr>
        <w:tc>
          <w:tcPr>
            <w:tcW w:w="1135" w:type="dxa"/>
            <w:vMerge/>
            <w:vAlign w:val="center"/>
          </w:tcPr>
          <w:p w14:paraId="09B48F1B" w14:textId="77777777" w:rsidR="00124A26" w:rsidRPr="00AC3044" w:rsidRDefault="00124A26" w:rsidP="002D3EBF">
            <w:pPr>
              <w:ind w:firstLine="0"/>
              <w:rPr>
                <w:rFonts w:eastAsia="SimSun"/>
              </w:rPr>
            </w:pPr>
          </w:p>
        </w:tc>
        <w:tc>
          <w:tcPr>
            <w:tcW w:w="1701" w:type="dxa"/>
            <w:vAlign w:val="center"/>
          </w:tcPr>
          <w:p w14:paraId="6EE2AD09" w14:textId="77777777" w:rsidR="00124A26" w:rsidRPr="00AC3044" w:rsidRDefault="00124A26" w:rsidP="002D3EBF">
            <w:pPr>
              <w:ind w:firstLine="0"/>
              <w:rPr>
                <w:rFonts w:eastAsia="SimSun"/>
              </w:rPr>
            </w:pPr>
            <w:r w:rsidRPr="00AC3044">
              <w:rPr>
                <w:rFonts w:eastAsia="SimSun"/>
              </w:rPr>
              <w:t>Бусульфан</w:t>
            </w:r>
          </w:p>
        </w:tc>
        <w:tc>
          <w:tcPr>
            <w:tcW w:w="1417" w:type="dxa"/>
            <w:vAlign w:val="center"/>
          </w:tcPr>
          <w:p w14:paraId="0915353F"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0DA878D9" w14:textId="77777777" w:rsidR="00124A26" w:rsidRPr="00AC3044" w:rsidRDefault="00124A26" w:rsidP="002D3EBF">
            <w:pPr>
              <w:ind w:firstLine="0"/>
              <w:rPr>
                <w:rFonts w:eastAsia="SimSun"/>
              </w:rPr>
            </w:pPr>
            <w:r w:rsidRPr="00AC3044">
              <w:rPr>
                <w:rFonts w:eastAsia="SimSun"/>
              </w:rPr>
              <w:t xml:space="preserve">12 мг/кг </w:t>
            </w:r>
          </w:p>
        </w:tc>
        <w:tc>
          <w:tcPr>
            <w:tcW w:w="1701" w:type="dxa"/>
            <w:vAlign w:val="center"/>
          </w:tcPr>
          <w:p w14:paraId="1330D0D6"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52C8577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11B0CD7D" w14:textId="77777777" w:rsidTr="002D3EBF">
        <w:trPr>
          <w:cantSplit/>
          <w:trHeight w:val="606"/>
        </w:trPr>
        <w:tc>
          <w:tcPr>
            <w:tcW w:w="1135" w:type="dxa"/>
            <w:vMerge w:val="restart"/>
            <w:textDirection w:val="btLr"/>
            <w:vAlign w:val="center"/>
          </w:tcPr>
          <w:p w14:paraId="55123690"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36C40BDA" w14:textId="77777777" w:rsidR="00124A26" w:rsidRPr="00AC3044" w:rsidRDefault="00124A26" w:rsidP="002D3EBF">
            <w:pPr>
              <w:ind w:firstLine="0"/>
              <w:rPr>
                <w:rFonts w:eastAsia="SimSun"/>
              </w:rPr>
            </w:pPr>
            <w:r w:rsidRPr="00AC3044">
              <w:rPr>
                <w:rFonts w:eastAsia="SimSun"/>
              </w:rPr>
              <w:t>Циклофосфамид</w:t>
            </w:r>
          </w:p>
        </w:tc>
        <w:tc>
          <w:tcPr>
            <w:tcW w:w="1417" w:type="dxa"/>
            <w:vAlign w:val="center"/>
          </w:tcPr>
          <w:p w14:paraId="1A07865C"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2DBA3AEF"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5C73AF8D" w14:textId="77777777" w:rsidR="00124A26" w:rsidRPr="00AC3044" w:rsidRDefault="00124A26" w:rsidP="002D3EBF">
            <w:pPr>
              <w:ind w:firstLine="0"/>
              <w:rPr>
                <w:rFonts w:eastAsia="SimSun"/>
              </w:rPr>
            </w:pPr>
            <w:r w:rsidRPr="00AC3044">
              <w:rPr>
                <w:rFonts w:eastAsia="SimSun"/>
              </w:rPr>
              <w:t>В +3 день  и +5 день</w:t>
            </w:r>
          </w:p>
        </w:tc>
        <w:tc>
          <w:tcPr>
            <w:tcW w:w="2268" w:type="dxa"/>
            <w:vAlign w:val="center"/>
          </w:tcPr>
          <w:p w14:paraId="5D228E0F"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7F7FECB0" w14:textId="77777777" w:rsidTr="002D3EBF">
        <w:trPr>
          <w:cantSplit/>
          <w:trHeight w:val="829"/>
        </w:trPr>
        <w:tc>
          <w:tcPr>
            <w:tcW w:w="1135" w:type="dxa"/>
            <w:vMerge/>
            <w:textDirection w:val="btLr"/>
            <w:vAlign w:val="center"/>
          </w:tcPr>
          <w:p w14:paraId="46C7E770" w14:textId="77777777" w:rsidR="00124A26" w:rsidRPr="00AC3044" w:rsidRDefault="00124A26" w:rsidP="002D3EBF">
            <w:pPr>
              <w:ind w:firstLine="0"/>
              <w:rPr>
                <w:rFonts w:eastAsia="SimSun"/>
              </w:rPr>
            </w:pPr>
          </w:p>
        </w:tc>
        <w:tc>
          <w:tcPr>
            <w:tcW w:w="1701" w:type="dxa"/>
            <w:vAlign w:val="center"/>
          </w:tcPr>
          <w:p w14:paraId="7E0681E9" w14:textId="77777777" w:rsidR="00124A26" w:rsidRPr="00AC3044" w:rsidRDefault="00124A26" w:rsidP="002D3EBF">
            <w:pPr>
              <w:ind w:firstLine="0"/>
              <w:rPr>
                <w:rFonts w:eastAsia="SimSun"/>
              </w:rPr>
            </w:pPr>
            <w:r w:rsidRPr="00AC3044">
              <w:rPr>
                <w:rFonts w:eastAsia="SimSun"/>
              </w:rPr>
              <w:t>Микофенолата мофетил</w:t>
            </w:r>
          </w:p>
        </w:tc>
        <w:tc>
          <w:tcPr>
            <w:tcW w:w="1417" w:type="dxa"/>
            <w:vAlign w:val="center"/>
          </w:tcPr>
          <w:p w14:paraId="5AB2B9C2"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158D39E5"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5F2C7AD" w14:textId="77777777" w:rsidR="00124A26" w:rsidRPr="00AC3044" w:rsidRDefault="00124A26" w:rsidP="002D3EBF">
            <w:pPr>
              <w:ind w:firstLine="0"/>
              <w:rPr>
                <w:rFonts w:eastAsia="SimSun"/>
              </w:rPr>
            </w:pPr>
            <w:r w:rsidRPr="00AC3044">
              <w:rPr>
                <w:rFonts w:eastAsia="SimSun"/>
              </w:rPr>
              <w:t xml:space="preserve">С +1 дня по +28 день </w:t>
            </w:r>
          </w:p>
        </w:tc>
        <w:tc>
          <w:tcPr>
            <w:tcW w:w="2268" w:type="dxa"/>
            <w:vAlign w:val="center"/>
          </w:tcPr>
          <w:p w14:paraId="2DE32E9C"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504D2F47" w14:textId="77777777" w:rsidTr="002D3EBF">
        <w:trPr>
          <w:cantSplit/>
          <w:trHeight w:val="958"/>
        </w:trPr>
        <w:tc>
          <w:tcPr>
            <w:tcW w:w="1135" w:type="dxa"/>
            <w:vMerge/>
            <w:textDirection w:val="btLr"/>
            <w:vAlign w:val="center"/>
          </w:tcPr>
          <w:p w14:paraId="69A809DB" w14:textId="77777777" w:rsidR="00124A26" w:rsidRPr="00AC3044" w:rsidRDefault="00124A26" w:rsidP="002D3EBF">
            <w:pPr>
              <w:ind w:firstLine="0"/>
              <w:rPr>
                <w:rFonts w:eastAsia="SimSun"/>
              </w:rPr>
            </w:pPr>
          </w:p>
        </w:tc>
        <w:tc>
          <w:tcPr>
            <w:tcW w:w="1701" w:type="dxa"/>
            <w:vAlign w:val="center"/>
          </w:tcPr>
          <w:p w14:paraId="6E8F0261" w14:textId="77777777" w:rsidR="00124A26" w:rsidRPr="00AC3044" w:rsidRDefault="00124A26" w:rsidP="002D3EBF">
            <w:pPr>
              <w:ind w:firstLine="0"/>
              <w:rPr>
                <w:rFonts w:eastAsia="SimSun"/>
              </w:rPr>
            </w:pPr>
            <w:r w:rsidRPr="00AC3044">
              <w:rPr>
                <w:rFonts w:eastAsia="SimSun"/>
              </w:rPr>
              <w:t>Циклоспорин А</w:t>
            </w:r>
          </w:p>
        </w:tc>
        <w:tc>
          <w:tcPr>
            <w:tcW w:w="1417" w:type="dxa"/>
            <w:vAlign w:val="center"/>
          </w:tcPr>
          <w:p w14:paraId="7F5B2BAF"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67A7E0DE"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E6A8E13" w14:textId="77777777" w:rsidR="00124A26" w:rsidRPr="00AC3044" w:rsidRDefault="00124A26" w:rsidP="002D3EBF">
            <w:pPr>
              <w:ind w:firstLine="0"/>
              <w:rPr>
                <w:rFonts w:eastAsia="SimSun"/>
              </w:rPr>
            </w:pPr>
            <w:r w:rsidRPr="00AC3044">
              <w:rPr>
                <w:rFonts w:eastAsia="SimSun"/>
              </w:rPr>
              <w:t xml:space="preserve">С -1 дня по +100 день </w:t>
            </w:r>
          </w:p>
        </w:tc>
        <w:tc>
          <w:tcPr>
            <w:tcW w:w="2268" w:type="dxa"/>
            <w:vAlign w:val="center"/>
          </w:tcPr>
          <w:p w14:paraId="48D9382F"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3C1B8638" w14:textId="77777777" w:rsidR="00124A26" w:rsidRPr="001E6DBE" w:rsidRDefault="00124A26" w:rsidP="00124A26">
      <w:pPr>
        <w:rPr>
          <w:rFonts w:eastAsia="SimSun"/>
        </w:rPr>
      </w:pPr>
    </w:p>
    <w:p w14:paraId="06F8DA81" w14:textId="77777777" w:rsidR="00124A26" w:rsidRPr="00042499" w:rsidRDefault="00124A26" w:rsidP="00124A26">
      <w:pPr>
        <w:rPr>
          <w:rFonts w:eastAsia="SimSun"/>
          <w:lang w:val="en-US"/>
        </w:rPr>
      </w:pPr>
      <w:bookmarkStart w:id="233"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33"/>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124A26" w:rsidRPr="00AC3044" w14:paraId="294AA469" w14:textId="77777777" w:rsidTr="002D3EBF">
        <w:trPr>
          <w:cantSplit/>
          <w:trHeight w:val="20"/>
          <w:tblHeader/>
        </w:trPr>
        <w:tc>
          <w:tcPr>
            <w:tcW w:w="1142" w:type="dxa"/>
            <w:vAlign w:val="center"/>
          </w:tcPr>
          <w:p w14:paraId="13E33745" w14:textId="77777777" w:rsidR="00124A26" w:rsidRPr="00AC3044" w:rsidRDefault="00124A26" w:rsidP="002D3EBF">
            <w:pPr>
              <w:ind w:firstLine="0"/>
              <w:rPr>
                <w:rFonts w:eastAsia="SimSun"/>
              </w:rPr>
            </w:pPr>
          </w:p>
        </w:tc>
        <w:tc>
          <w:tcPr>
            <w:tcW w:w="1709" w:type="dxa"/>
            <w:vAlign w:val="center"/>
          </w:tcPr>
          <w:p w14:paraId="0ECC1295" w14:textId="77777777" w:rsidR="00124A26" w:rsidRPr="00AC3044" w:rsidRDefault="00124A26" w:rsidP="002D3EBF">
            <w:pPr>
              <w:ind w:firstLine="0"/>
              <w:rPr>
                <w:rFonts w:eastAsia="SimSun"/>
              </w:rPr>
            </w:pPr>
            <w:r w:rsidRPr="00AC3044">
              <w:rPr>
                <w:rFonts w:eastAsia="SimSun"/>
              </w:rPr>
              <w:t>Препарат</w:t>
            </w:r>
          </w:p>
        </w:tc>
        <w:tc>
          <w:tcPr>
            <w:tcW w:w="1395" w:type="dxa"/>
            <w:vAlign w:val="center"/>
          </w:tcPr>
          <w:p w14:paraId="45F1A0AA" w14:textId="77777777" w:rsidR="00124A26" w:rsidRPr="00AC3044" w:rsidRDefault="00124A26" w:rsidP="002D3EBF">
            <w:pPr>
              <w:ind w:firstLine="0"/>
              <w:rPr>
                <w:rFonts w:eastAsia="SimSun"/>
              </w:rPr>
            </w:pPr>
            <w:r w:rsidRPr="00AC3044">
              <w:rPr>
                <w:rFonts w:eastAsia="SimSun"/>
              </w:rPr>
              <w:t>Суточная доза</w:t>
            </w:r>
          </w:p>
        </w:tc>
        <w:tc>
          <w:tcPr>
            <w:tcW w:w="1367" w:type="dxa"/>
            <w:vAlign w:val="center"/>
          </w:tcPr>
          <w:p w14:paraId="61AD7EFC" w14:textId="77777777" w:rsidR="00124A26" w:rsidRPr="00AC3044" w:rsidRDefault="00124A26" w:rsidP="002D3EBF">
            <w:pPr>
              <w:ind w:firstLine="0"/>
              <w:rPr>
                <w:rFonts w:eastAsia="SimSun"/>
              </w:rPr>
            </w:pPr>
            <w:r w:rsidRPr="00AC3044">
              <w:rPr>
                <w:rFonts w:eastAsia="SimSun"/>
              </w:rPr>
              <w:t>Курсовая доза</w:t>
            </w:r>
          </w:p>
        </w:tc>
        <w:tc>
          <w:tcPr>
            <w:tcW w:w="1783" w:type="dxa"/>
            <w:vAlign w:val="center"/>
          </w:tcPr>
          <w:p w14:paraId="57ED7298" w14:textId="77777777" w:rsidR="00124A26" w:rsidRPr="00AC3044" w:rsidRDefault="00124A26" w:rsidP="002D3EBF">
            <w:pPr>
              <w:ind w:firstLine="0"/>
              <w:rPr>
                <w:rFonts w:eastAsia="SimSun"/>
              </w:rPr>
            </w:pPr>
            <w:r w:rsidRPr="00AC3044">
              <w:rPr>
                <w:rFonts w:eastAsia="SimSun"/>
              </w:rPr>
              <w:t>Дни введения</w:t>
            </w:r>
          </w:p>
        </w:tc>
        <w:tc>
          <w:tcPr>
            <w:tcW w:w="2267" w:type="dxa"/>
            <w:vAlign w:val="center"/>
          </w:tcPr>
          <w:p w14:paraId="4B52246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9D6C886" w14:textId="77777777" w:rsidTr="002D3EBF">
        <w:trPr>
          <w:cantSplit/>
          <w:trHeight w:val="20"/>
        </w:trPr>
        <w:tc>
          <w:tcPr>
            <w:tcW w:w="1142" w:type="dxa"/>
            <w:vMerge w:val="restart"/>
            <w:textDirection w:val="btLr"/>
            <w:vAlign w:val="center"/>
          </w:tcPr>
          <w:p w14:paraId="2F921DB2" w14:textId="77777777" w:rsidR="00124A26" w:rsidRPr="00AC3044" w:rsidRDefault="00124A26" w:rsidP="002D3EBF">
            <w:pPr>
              <w:ind w:firstLine="0"/>
              <w:rPr>
                <w:rFonts w:eastAsia="SimSun"/>
              </w:rPr>
            </w:pPr>
            <w:r w:rsidRPr="00AC3044">
              <w:rPr>
                <w:rFonts w:eastAsia="SimSun"/>
              </w:rPr>
              <w:t>Кондиционирование</w:t>
            </w:r>
          </w:p>
        </w:tc>
        <w:tc>
          <w:tcPr>
            <w:tcW w:w="1709" w:type="dxa"/>
            <w:vAlign w:val="center"/>
          </w:tcPr>
          <w:p w14:paraId="138A0F6E" w14:textId="77777777" w:rsidR="00124A26" w:rsidRPr="00AC3044" w:rsidRDefault="00124A26" w:rsidP="002D3EBF">
            <w:pPr>
              <w:ind w:firstLine="0"/>
              <w:rPr>
                <w:rFonts w:eastAsia="SimSun"/>
              </w:rPr>
            </w:pPr>
            <w:r w:rsidRPr="00AC3044">
              <w:rPr>
                <w:rFonts w:eastAsia="SimSun"/>
              </w:rPr>
              <w:t xml:space="preserve">Флударабин </w:t>
            </w:r>
          </w:p>
        </w:tc>
        <w:tc>
          <w:tcPr>
            <w:tcW w:w="1395" w:type="dxa"/>
            <w:vAlign w:val="center"/>
          </w:tcPr>
          <w:p w14:paraId="327EB9AA" w14:textId="77777777" w:rsidR="00124A26" w:rsidRPr="00AC3044" w:rsidRDefault="00124A26" w:rsidP="002D3EBF">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42A58C45" w14:textId="77777777" w:rsidR="00124A26" w:rsidRPr="00AC3044" w:rsidRDefault="00124A26" w:rsidP="002D3EBF">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640300EA" w14:textId="77777777" w:rsidR="00124A26" w:rsidRPr="00AC3044" w:rsidRDefault="00124A26" w:rsidP="002D3EBF">
            <w:pPr>
              <w:ind w:firstLine="0"/>
              <w:rPr>
                <w:rFonts w:eastAsia="SimSun"/>
              </w:rPr>
            </w:pPr>
            <w:r w:rsidRPr="00AC3044">
              <w:rPr>
                <w:rFonts w:eastAsia="SimSun"/>
              </w:rPr>
              <w:t>С -7 дня по -2 день</w:t>
            </w:r>
          </w:p>
        </w:tc>
        <w:tc>
          <w:tcPr>
            <w:tcW w:w="2267" w:type="dxa"/>
            <w:vAlign w:val="center"/>
          </w:tcPr>
          <w:p w14:paraId="624706A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DDD95E4" w14:textId="77777777" w:rsidTr="002D3EBF">
        <w:trPr>
          <w:cantSplit/>
          <w:trHeight w:val="547"/>
        </w:trPr>
        <w:tc>
          <w:tcPr>
            <w:tcW w:w="1142" w:type="dxa"/>
            <w:vMerge/>
            <w:vAlign w:val="center"/>
          </w:tcPr>
          <w:p w14:paraId="1FD79BB1" w14:textId="77777777" w:rsidR="00124A26" w:rsidRPr="00AC3044" w:rsidRDefault="00124A26" w:rsidP="002D3EBF">
            <w:pPr>
              <w:ind w:firstLine="0"/>
              <w:rPr>
                <w:rFonts w:eastAsia="SimSun"/>
              </w:rPr>
            </w:pPr>
          </w:p>
        </w:tc>
        <w:tc>
          <w:tcPr>
            <w:tcW w:w="1709" w:type="dxa"/>
            <w:vAlign w:val="center"/>
          </w:tcPr>
          <w:p w14:paraId="2D7C9511" w14:textId="77777777" w:rsidR="00124A26" w:rsidRPr="00AC3044" w:rsidRDefault="00124A26" w:rsidP="002D3EBF">
            <w:pPr>
              <w:ind w:firstLine="0"/>
              <w:rPr>
                <w:rFonts w:eastAsia="SimSun"/>
              </w:rPr>
            </w:pPr>
            <w:r w:rsidRPr="00AC3044">
              <w:rPr>
                <w:rFonts w:eastAsia="SimSun"/>
              </w:rPr>
              <w:t>Бусульфан</w:t>
            </w:r>
          </w:p>
        </w:tc>
        <w:tc>
          <w:tcPr>
            <w:tcW w:w="1395" w:type="dxa"/>
            <w:vAlign w:val="center"/>
          </w:tcPr>
          <w:p w14:paraId="1F6F76C2" w14:textId="77777777" w:rsidR="00124A26" w:rsidRPr="00AC3044" w:rsidRDefault="00124A26" w:rsidP="002D3EBF">
            <w:pPr>
              <w:ind w:firstLine="0"/>
              <w:rPr>
                <w:rFonts w:eastAsia="SimSun"/>
              </w:rPr>
            </w:pPr>
            <w:r w:rsidRPr="00AC3044">
              <w:rPr>
                <w:rFonts w:eastAsia="SimSun"/>
              </w:rPr>
              <w:t xml:space="preserve">4 мг/кг </w:t>
            </w:r>
          </w:p>
        </w:tc>
        <w:tc>
          <w:tcPr>
            <w:tcW w:w="1367" w:type="dxa"/>
            <w:vAlign w:val="center"/>
          </w:tcPr>
          <w:p w14:paraId="122BB231" w14:textId="77777777" w:rsidR="00124A26" w:rsidRPr="00AC3044" w:rsidRDefault="00124A26" w:rsidP="002D3EBF">
            <w:pPr>
              <w:ind w:firstLine="0"/>
              <w:rPr>
                <w:rFonts w:eastAsia="SimSun"/>
              </w:rPr>
            </w:pPr>
            <w:r w:rsidRPr="00AC3044">
              <w:rPr>
                <w:rFonts w:eastAsia="SimSun"/>
              </w:rPr>
              <w:t xml:space="preserve">12 мг/кг </w:t>
            </w:r>
          </w:p>
        </w:tc>
        <w:tc>
          <w:tcPr>
            <w:tcW w:w="1783" w:type="dxa"/>
            <w:vAlign w:val="center"/>
          </w:tcPr>
          <w:p w14:paraId="315FC0BE" w14:textId="77777777" w:rsidR="00124A26" w:rsidRPr="00AC3044" w:rsidRDefault="00124A26" w:rsidP="002D3EBF">
            <w:pPr>
              <w:ind w:firstLine="0"/>
              <w:rPr>
                <w:rFonts w:eastAsia="SimSun"/>
              </w:rPr>
            </w:pPr>
            <w:r w:rsidRPr="00AC3044">
              <w:rPr>
                <w:rFonts w:eastAsia="SimSun"/>
              </w:rPr>
              <w:t>С -5 дня по -3 день</w:t>
            </w:r>
          </w:p>
        </w:tc>
        <w:tc>
          <w:tcPr>
            <w:tcW w:w="2267" w:type="dxa"/>
            <w:vAlign w:val="center"/>
          </w:tcPr>
          <w:p w14:paraId="417202AE"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1A263516" w14:textId="77777777" w:rsidTr="002D3EBF">
        <w:trPr>
          <w:cantSplit/>
          <w:trHeight w:val="1498"/>
        </w:trPr>
        <w:tc>
          <w:tcPr>
            <w:tcW w:w="1142" w:type="dxa"/>
            <w:vMerge w:val="restart"/>
            <w:textDirection w:val="btLr"/>
            <w:vAlign w:val="center"/>
          </w:tcPr>
          <w:p w14:paraId="48CC2D03" w14:textId="77777777" w:rsidR="00124A26" w:rsidRPr="00AC3044" w:rsidRDefault="00124A26" w:rsidP="002D3EBF">
            <w:pPr>
              <w:ind w:firstLine="0"/>
              <w:rPr>
                <w:rFonts w:eastAsia="SimSun"/>
              </w:rPr>
            </w:pPr>
            <w:r w:rsidRPr="00AC3044">
              <w:rPr>
                <w:rFonts w:eastAsia="SimSun"/>
              </w:rPr>
              <w:t>Профилактика РТПХ</w:t>
            </w:r>
          </w:p>
        </w:tc>
        <w:tc>
          <w:tcPr>
            <w:tcW w:w="1709" w:type="dxa"/>
            <w:vAlign w:val="center"/>
          </w:tcPr>
          <w:p w14:paraId="5BE7961E" w14:textId="77777777" w:rsidR="00124A26" w:rsidRPr="00AC3044" w:rsidRDefault="00124A26" w:rsidP="002D3EBF">
            <w:pPr>
              <w:ind w:firstLine="0"/>
              <w:rPr>
                <w:rFonts w:eastAsia="SimSun"/>
              </w:rPr>
            </w:pPr>
            <w:r w:rsidRPr="00AC3044">
              <w:rPr>
                <w:rFonts w:eastAsia="SimSun"/>
              </w:rPr>
              <w:t xml:space="preserve">Такролимус </w:t>
            </w:r>
          </w:p>
        </w:tc>
        <w:tc>
          <w:tcPr>
            <w:tcW w:w="1395" w:type="dxa"/>
            <w:vAlign w:val="center"/>
          </w:tcPr>
          <w:p w14:paraId="5E76E86B" w14:textId="77777777" w:rsidR="00124A26" w:rsidRPr="00AC3044" w:rsidRDefault="00124A26" w:rsidP="002D3EBF">
            <w:pPr>
              <w:ind w:firstLine="0"/>
              <w:rPr>
                <w:rFonts w:eastAsia="SimSun"/>
              </w:rPr>
            </w:pPr>
            <w:r w:rsidRPr="00AC3044">
              <w:rPr>
                <w:rFonts w:eastAsia="SimSun"/>
              </w:rPr>
              <w:t>0,03 мг/кг</w:t>
            </w:r>
          </w:p>
        </w:tc>
        <w:tc>
          <w:tcPr>
            <w:tcW w:w="1367" w:type="dxa"/>
            <w:vAlign w:val="center"/>
          </w:tcPr>
          <w:p w14:paraId="12BF43D0" w14:textId="77777777" w:rsidR="00124A26" w:rsidRPr="00AC3044" w:rsidRDefault="00124A26" w:rsidP="002D3EBF">
            <w:pPr>
              <w:ind w:firstLine="0"/>
              <w:rPr>
                <w:rFonts w:eastAsia="SimSun"/>
              </w:rPr>
            </w:pPr>
            <w:r w:rsidRPr="00AC3044">
              <w:rPr>
                <w:rFonts w:eastAsia="SimSun"/>
              </w:rPr>
              <w:t>–</w:t>
            </w:r>
          </w:p>
        </w:tc>
        <w:tc>
          <w:tcPr>
            <w:tcW w:w="1783" w:type="dxa"/>
            <w:vAlign w:val="center"/>
          </w:tcPr>
          <w:p w14:paraId="4E994E77"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7" w:type="dxa"/>
            <w:vAlign w:val="center"/>
          </w:tcPr>
          <w:p w14:paraId="6A640524"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124A26" w:rsidRPr="00AC3044" w14:paraId="44D80A8B" w14:textId="77777777" w:rsidTr="002D3EBF">
        <w:trPr>
          <w:cantSplit/>
          <w:trHeight w:val="625"/>
        </w:trPr>
        <w:tc>
          <w:tcPr>
            <w:tcW w:w="1142" w:type="dxa"/>
            <w:vMerge/>
            <w:textDirection w:val="btLr"/>
            <w:vAlign w:val="center"/>
          </w:tcPr>
          <w:p w14:paraId="46CF3BE6" w14:textId="77777777" w:rsidR="00124A26" w:rsidRPr="00AC3044" w:rsidRDefault="00124A26" w:rsidP="002D3EBF">
            <w:pPr>
              <w:ind w:firstLine="0"/>
              <w:rPr>
                <w:rFonts w:eastAsia="SimSun"/>
              </w:rPr>
            </w:pPr>
          </w:p>
        </w:tc>
        <w:tc>
          <w:tcPr>
            <w:tcW w:w="1709" w:type="dxa"/>
            <w:vAlign w:val="center"/>
          </w:tcPr>
          <w:p w14:paraId="1739B528" w14:textId="77777777" w:rsidR="00124A26" w:rsidRPr="00AC3044" w:rsidRDefault="00124A26" w:rsidP="002D3EBF">
            <w:pPr>
              <w:ind w:firstLine="0"/>
              <w:rPr>
                <w:rFonts w:eastAsia="SimSun"/>
              </w:rPr>
            </w:pPr>
            <w:r w:rsidRPr="00AC3044">
              <w:rPr>
                <w:rFonts w:eastAsia="SimSun"/>
              </w:rPr>
              <w:t>Микофенолата мофетил</w:t>
            </w:r>
          </w:p>
        </w:tc>
        <w:tc>
          <w:tcPr>
            <w:tcW w:w="1395" w:type="dxa"/>
            <w:vAlign w:val="center"/>
          </w:tcPr>
          <w:p w14:paraId="1BE787C4" w14:textId="77777777" w:rsidR="00124A26" w:rsidRPr="00AC3044" w:rsidRDefault="00124A26" w:rsidP="002D3EBF">
            <w:pPr>
              <w:ind w:firstLine="0"/>
              <w:rPr>
                <w:rFonts w:eastAsia="SimSun"/>
              </w:rPr>
            </w:pPr>
            <w:r w:rsidRPr="00AC3044">
              <w:rPr>
                <w:rFonts w:eastAsia="SimSun"/>
              </w:rPr>
              <w:t xml:space="preserve">30 мг/кг </w:t>
            </w:r>
          </w:p>
        </w:tc>
        <w:tc>
          <w:tcPr>
            <w:tcW w:w="1367" w:type="dxa"/>
            <w:vAlign w:val="center"/>
          </w:tcPr>
          <w:p w14:paraId="1C502194" w14:textId="77777777" w:rsidR="00124A26" w:rsidRPr="00AC3044" w:rsidRDefault="00124A26" w:rsidP="002D3EBF">
            <w:pPr>
              <w:ind w:firstLine="0"/>
              <w:rPr>
                <w:rFonts w:eastAsia="SimSun"/>
              </w:rPr>
            </w:pPr>
            <w:r w:rsidRPr="00AC3044">
              <w:rPr>
                <w:rFonts w:eastAsia="SimSun"/>
              </w:rPr>
              <w:t>–</w:t>
            </w:r>
          </w:p>
        </w:tc>
        <w:tc>
          <w:tcPr>
            <w:tcW w:w="1783" w:type="dxa"/>
            <w:vAlign w:val="center"/>
          </w:tcPr>
          <w:p w14:paraId="4924E728"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7" w:type="dxa"/>
            <w:vAlign w:val="center"/>
          </w:tcPr>
          <w:p w14:paraId="27C4D2CF"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F194AF1" w14:textId="77777777" w:rsidR="00124A26" w:rsidRDefault="00124A26" w:rsidP="00124A26">
      <w:pPr>
        <w:rPr>
          <w:rFonts w:eastAsia="SimSun"/>
        </w:rPr>
      </w:pPr>
      <w:bookmarkStart w:id="234" w:name="_Toc44401193"/>
    </w:p>
    <w:p w14:paraId="785CCE39" w14:textId="77777777" w:rsidR="00124A26"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35" w:name="_Toc44401194"/>
      <w:bookmarkEnd w:id="234"/>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124A26" w:rsidRPr="00AC3044" w14:paraId="2EEA7BFA" w14:textId="77777777" w:rsidTr="002D3EBF">
        <w:trPr>
          <w:cantSplit/>
          <w:trHeight w:val="20"/>
          <w:tblHeader/>
        </w:trPr>
        <w:tc>
          <w:tcPr>
            <w:tcW w:w="1176" w:type="dxa"/>
            <w:vAlign w:val="center"/>
          </w:tcPr>
          <w:p w14:paraId="1B605646" w14:textId="77777777" w:rsidR="00124A26" w:rsidRPr="00AC3044" w:rsidRDefault="00124A26" w:rsidP="002D3EBF">
            <w:pPr>
              <w:ind w:firstLine="0"/>
              <w:rPr>
                <w:rFonts w:eastAsia="SimSun"/>
              </w:rPr>
            </w:pPr>
            <w:r w:rsidRPr="00AC3044">
              <w:rPr>
                <w:rFonts w:eastAsia="SimSun"/>
              </w:rPr>
              <w:tab/>
            </w:r>
          </w:p>
        </w:tc>
        <w:tc>
          <w:tcPr>
            <w:tcW w:w="1731" w:type="dxa"/>
            <w:vAlign w:val="center"/>
          </w:tcPr>
          <w:p w14:paraId="59DA6EC1" w14:textId="77777777" w:rsidR="00124A26" w:rsidRPr="00AC3044" w:rsidRDefault="00124A26" w:rsidP="002D3EBF">
            <w:pPr>
              <w:ind w:firstLine="0"/>
              <w:rPr>
                <w:rFonts w:eastAsia="SimSun"/>
              </w:rPr>
            </w:pPr>
            <w:r w:rsidRPr="00AC3044">
              <w:rPr>
                <w:rFonts w:eastAsia="SimSun"/>
              </w:rPr>
              <w:t>Препарат</w:t>
            </w:r>
          </w:p>
        </w:tc>
        <w:tc>
          <w:tcPr>
            <w:tcW w:w="1399" w:type="dxa"/>
            <w:vAlign w:val="center"/>
          </w:tcPr>
          <w:p w14:paraId="2BD7CC37" w14:textId="77777777" w:rsidR="00124A26" w:rsidRPr="00AC3044" w:rsidRDefault="00124A26" w:rsidP="002D3EBF">
            <w:pPr>
              <w:ind w:firstLine="0"/>
              <w:rPr>
                <w:rFonts w:eastAsia="SimSun"/>
              </w:rPr>
            </w:pPr>
            <w:r w:rsidRPr="00AC3044">
              <w:rPr>
                <w:rFonts w:eastAsia="SimSun"/>
              </w:rPr>
              <w:t>Суточная доза</w:t>
            </w:r>
          </w:p>
        </w:tc>
        <w:tc>
          <w:tcPr>
            <w:tcW w:w="1272" w:type="dxa"/>
            <w:vAlign w:val="center"/>
          </w:tcPr>
          <w:p w14:paraId="10C21541" w14:textId="77777777" w:rsidR="00124A26" w:rsidRPr="00AC3044" w:rsidRDefault="00124A26" w:rsidP="002D3EBF">
            <w:pPr>
              <w:ind w:firstLine="0"/>
              <w:rPr>
                <w:rFonts w:eastAsia="SimSun"/>
              </w:rPr>
            </w:pPr>
            <w:r w:rsidRPr="00AC3044">
              <w:rPr>
                <w:rFonts w:eastAsia="SimSun"/>
              </w:rPr>
              <w:t>Курсовая доза</w:t>
            </w:r>
          </w:p>
        </w:tc>
        <w:tc>
          <w:tcPr>
            <w:tcW w:w="1760" w:type="dxa"/>
            <w:vAlign w:val="center"/>
          </w:tcPr>
          <w:p w14:paraId="00B605BB" w14:textId="77777777" w:rsidR="00124A26" w:rsidRPr="00AC3044" w:rsidRDefault="00124A26" w:rsidP="002D3EBF">
            <w:pPr>
              <w:ind w:firstLine="0"/>
              <w:rPr>
                <w:rFonts w:eastAsia="SimSun"/>
              </w:rPr>
            </w:pPr>
            <w:r w:rsidRPr="00AC3044">
              <w:rPr>
                <w:rFonts w:eastAsia="SimSun"/>
              </w:rPr>
              <w:t>Дни введения</w:t>
            </w:r>
          </w:p>
        </w:tc>
        <w:tc>
          <w:tcPr>
            <w:tcW w:w="2234" w:type="dxa"/>
            <w:vAlign w:val="center"/>
          </w:tcPr>
          <w:p w14:paraId="6206835D"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125CB678" w14:textId="77777777" w:rsidTr="002D3EBF">
        <w:trPr>
          <w:cantSplit/>
          <w:trHeight w:val="20"/>
        </w:trPr>
        <w:tc>
          <w:tcPr>
            <w:tcW w:w="1176" w:type="dxa"/>
            <w:vMerge w:val="restart"/>
            <w:textDirection w:val="btLr"/>
            <w:vAlign w:val="center"/>
          </w:tcPr>
          <w:p w14:paraId="74A2E80E" w14:textId="77777777" w:rsidR="00124A26" w:rsidRPr="00AC3044" w:rsidRDefault="00124A26" w:rsidP="002D3EBF">
            <w:pPr>
              <w:ind w:firstLine="0"/>
              <w:rPr>
                <w:rFonts w:eastAsia="SimSun"/>
              </w:rPr>
            </w:pPr>
            <w:r w:rsidRPr="00AC3044">
              <w:rPr>
                <w:rFonts w:eastAsia="SimSun"/>
              </w:rPr>
              <w:t>Кондиционирование</w:t>
            </w:r>
          </w:p>
        </w:tc>
        <w:tc>
          <w:tcPr>
            <w:tcW w:w="1731" w:type="dxa"/>
            <w:vAlign w:val="center"/>
          </w:tcPr>
          <w:p w14:paraId="28AD50CE" w14:textId="77777777" w:rsidR="00124A26" w:rsidRPr="00AC3044" w:rsidRDefault="00124A26" w:rsidP="002D3EBF">
            <w:pPr>
              <w:ind w:firstLine="0"/>
              <w:rPr>
                <w:rFonts w:eastAsia="SimSun"/>
              </w:rPr>
            </w:pPr>
            <w:r w:rsidRPr="00AC3044">
              <w:rPr>
                <w:rFonts w:eastAsia="SimSun"/>
              </w:rPr>
              <w:t xml:space="preserve">Флударабин </w:t>
            </w:r>
          </w:p>
        </w:tc>
        <w:tc>
          <w:tcPr>
            <w:tcW w:w="1399" w:type="dxa"/>
            <w:vAlign w:val="center"/>
          </w:tcPr>
          <w:p w14:paraId="1C01C215"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0A7F71E7" w14:textId="77777777" w:rsidR="00124A26" w:rsidRPr="00AC3044" w:rsidRDefault="00124A26" w:rsidP="002D3EBF">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56416F54" w14:textId="77777777" w:rsidR="00124A26" w:rsidRPr="00AC3044" w:rsidRDefault="00124A26" w:rsidP="002D3EBF">
            <w:pPr>
              <w:ind w:firstLine="0"/>
              <w:rPr>
                <w:rFonts w:eastAsia="SimSun"/>
              </w:rPr>
            </w:pPr>
            <w:r w:rsidRPr="00AC3044">
              <w:rPr>
                <w:rFonts w:eastAsia="SimSun"/>
              </w:rPr>
              <w:t>С -7 дня по -2 день</w:t>
            </w:r>
          </w:p>
        </w:tc>
        <w:tc>
          <w:tcPr>
            <w:tcW w:w="2234" w:type="dxa"/>
            <w:vAlign w:val="center"/>
          </w:tcPr>
          <w:p w14:paraId="2758BD2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97D5154" w14:textId="77777777" w:rsidTr="002D3EBF">
        <w:trPr>
          <w:cantSplit/>
          <w:trHeight w:val="1207"/>
        </w:trPr>
        <w:tc>
          <w:tcPr>
            <w:tcW w:w="1176" w:type="dxa"/>
            <w:vMerge/>
            <w:vAlign w:val="center"/>
          </w:tcPr>
          <w:p w14:paraId="09D0C967" w14:textId="77777777" w:rsidR="00124A26" w:rsidRPr="00AC3044" w:rsidRDefault="00124A26" w:rsidP="002D3EBF">
            <w:pPr>
              <w:ind w:firstLine="0"/>
              <w:rPr>
                <w:rFonts w:eastAsia="SimSun"/>
              </w:rPr>
            </w:pPr>
          </w:p>
        </w:tc>
        <w:tc>
          <w:tcPr>
            <w:tcW w:w="1731" w:type="dxa"/>
            <w:vAlign w:val="center"/>
          </w:tcPr>
          <w:p w14:paraId="29CB238D" w14:textId="77777777" w:rsidR="00124A26" w:rsidRPr="00AC3044" w:rsidRDefault="00124A26" w:rsidP="002D3EBF">
            <w:pPr>
              <w:ind w:firstLine="0"/>
              <w:rPr>
                <w:rFonts w:eastAsia="SimSun"/>
              </w:rPr>
            </w:pPr>
            <w:r w:rsidRPr="00AC3044">
              <w:rPr>
                <w:rFonts w:eastAsia="SimSun"/>
              </w:rPr>
              <w:t>Бусульфан</w:t>
            </w:r>
          </w:p>
        </w:tc>
        <w:tc>
          <w:tcPr>
            <w:tcW w:w="1399" w:type="dxa"/>
            <w:vAlign w:val="center"/>
          </w:tcPr>
          <w:p w14:paraId="711F955D" w14:textId="77777777" w:rsidR="00124A26" w:rsidRPr="00AC3044" w:rsidRDefault="00124A26" w:rsidP="002D3EBF">
            <w:pPr>
              <w:ind w:firstLine="0"/>
              <w:rPr>
                <w:rFonts w:eastAsia="SimSun"/>
              </w:rPr>
            </w:pPr>
            <w:r w:rsidRPr="00AC3044">
              <w:rPr>
                <w:rFonts w:eastAsia="SimSun"/>
              </w:rPr>
              <w:t xml:space="preserve">4 мг/кг </w:t>
            </w:r>
          </w:p>
        </w:tc>
        <w:tc>
          <w:tcPr>
            <w:tcW w:w="1272" w:type="dxa"/>
            <w:vAlign w:val="center"/>
          </w:tcPr>
          <w:p w14:paraId="63B1F304" w14:textId="77777777" w:rsidR="00124A26" w:rsidRPr="00AC3044" w:rsidRDefault="00124A26" w:rsidP="002D3EBF">
            <w:pPr>
              <w:ind w:firstLine="0"/>
              <w:rPr>
                <w:rFonts w:eastAsia="SimSun"/>
              </w:rPr>
            </w:pPr>
            <w:r w:rsidRPr="00AC3044">
              <w:rPr>
                <w:rFonts w:eastAsia="SimSun"/>
              </w:rPr>
              <w:t xml:space="preserve">14 мг/кг </w:t>
            </w:r>
          </w:p>
        </w:tc>
        <w:tc>
          <w:tcPr>
            <w:tcW w:w="1760" w:type="dxa"/>
            <w:vAlign w:val="center"/>
          </w:tcPr>
          <w:p w14:paraId="3CC4BF63" w14:textId="77777777" w:rsidR="00124A26" w:rsidRPr="00AC3044" w:rsidRDefault="00124A26" w:rsidP="002D3EBF">
            <w:pPr>
              <w:ind w:firstLine="0"/>
              <w:rPr>
                <w:rFonts w:eastAsia="SimSun"/>
              </w:rPr>
            </w:pPr>
            <w:r w:rsidRPr="00AC3044">
              <w:rPr>
                <w:rFonts w:eastAsia="SimSun"/>
              </w:rPr>
              <w:t>С -6 дня по -3 день</w:t>
            </w:r>
          </w:p>
        </w:tc>
        <w:tc>
          <w:tcPr>
            <w:tcW w:w="2234" w:type="dxa"/>
            <w:vAlign w:val="center"/>
          </w:tcPr>
          <w:p w14:paraId="62EF181F"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09EB8D85" w14:textId="77777777" w:rsidTr="002D3EBF">
        <w:trPr>
          <w:cantSplit/>
          <w:trHeight w:val="1274"/>
        </w:trPr>
        <w:tc>
          <w:tcPr>
            <w:tcW w:w="1176" w:type="dxa"/>
            <w:textDirection w:val="btLr"/>
            <w:vAlign w:val="center"/>
          </w:tcPr>
          <w:p w14:paraId="27A5C4DB" w14:textId="77777777" w:rsidR="00124A26" w:rsidRPr="00AC3044" w:rsidRDefault="00124A26" w:rsidP="002D3EBF">
            <w:pPr>
              <w:ind w:firstLine="0"/>
              <w:rPr>
                <w:rFonts w:eastAsia="SimSun"/>
              </w:rPr>
            </w:pPr>
            <w:r w:rsidRPr="00AC3044">
              <w:rPr>
                <w:rFonts w:eastAsia="SimSun"/>
              </w:rPr>
              <w:t>Профилактика РТПХ</w:t>
            </w:r>
          </w:p>
        </w:tc>
        <w:tc>
          <w:tcPr>
            <w:tcW w:w="1731" w:type="dxa"/>
            <w:vAlign w:val="center"/>
          </w:tcPr>
          <w:p w14:paraId="1D7DC806" w14:textId="77777777" w:rsidR="00124A26" w:rsidRPr="00AC3044" w:rsidRDefault="00124A26" w:rsidP="002D3EBF">
            <w:pPr>
              <w:ind w:firstLine="0"/>
              <w:rPr>
                <w:rFonts w:eastAsia="SimSun"/>
              </w:rPr>
            </w:pPr>
            <w:r w:rsidRPr="00AC3044">
              <w:rPr>
                <w:rFonts w:eastAsia="SimSun"/>
              </w:rPr>
              <w:t>Циклофосфамид</w:t>
            </w:r>
          </w:p>
        </w:tc>
        <w:tc>
          <w:tcPr>
            <w:tcW w:w="1399" w:type="dxa"/>
            <w:vAlign w:val="center"/>
          </w:tcPr>
          <w:p w14:paraId="7D6F4613" w14:textId="77777777" w:rsidR="00124A26" w:rsidRPr="00AC3044" w:rsidRDefault="00124A26" w:rsidP="002D3EBF">
            <w:pPr>
              <w:ind w:firstLine="0"/>
              <w:rPr>
                <w:rFonts w:eastAsia="SimSun"/>
              </w:rPr>
            </w:pPr>
            <w:r w:rsidRPr="00AC3044">
              <w:rPr>
                <w:rFonts w:eastAsia="SimSun"/>
              </w:rPr>
              <w:t>50 мг/кг</w:t>
            </w:r>
          </w:p>
        </w:tc>
        <w:tc>
          <w:tcPr>
            <w:tcW w:w="1272" w:type="dxa"/>
            <w:vAlign w:val="center"/>
          </w:tcPr>
          <w:p w14:paraId="30E03413" w14:textId="77777777" w:rsidR="00124A26" w:rsidRPr="00AC3044" w:rsidRDefault="00124A26" w:rsidP="002D3EBF">
            <w:pPr>
              <w:ind w:firstLine="0"/>
              <w:rPr>
                <w:rFonts w:eastAsia="SimSun"/>
              </w:rPr>
            </w:pPr>
            <w:r w:rsidRPr="00AC3044">
              <w:rPr>
                <w:rFonts w:eastAsia="SimSun"/>
              </w:rPr>
              <w:t>100 мг/кг</w:t>
            </w:r>
          </w:p>
        </w:tc>
        <w:tc>
          <w:tcPr>
            <w:tcW w:w="1760" w:type="dxa"/>
            <w:vAlign w:val="center"/>
          </w:tcPr>
          <w:p w14:paraId="243A8968" w14:textId="77777777" w:rsidR="00124A26" w:rsidRPr="00AC3044" w:rsidRDefault="00124A26" w:rsidP="002D3EBF">
            <w:pPr>
              <w:ind w:firstLine="0"/>
              <w:rPr>
                <w:rFonts w:eastAsia="SimSun"/>
              </w:rPr>
            </w:pPr>
            <w:r w:rsidRPr="00AC3044">
              <w:rPr>
                <w:rFonts w:eastAsia="SimSun"/>
              </w:rPr>
              <w:t>С +3 дня по +4 день</w:t>
            </w:r>
          </w:p>
        </w:tc>
        <w:tc>
          <w:tcPr>
            <w:tcW w:w="2234" w:type="dxa"/>
            <w:vAlign w:val="center"/>
          </w:tcPr>
          <w:p w14:paraId="74B61FB6" w14:textId="77777777" w:rsidR="00124A26" w:rsidRPr="00AC3044" w:rsidRDefault="00124A26" w:rsidP="002D3EBF">
            <w:pPr>
              <w:ind w:firstLine="0"/>
              <w:rPr>
                <w:rFonts w:eastAsia="SimSun"/>
              </w:rPr>
            </w:pPr>
            <w:r w:rsidRPr="00AC3044">
              <w:rPr>
                <w:rFonts w:eastAsia="SimSun"/>
              </w:rPr>
              <w:t>В/в, в течение 2 ч</w:t>
            </w:r>
          </w:p>
        </w:tc>
      </w:tr>
    </w:tbl>
    <w:p w14:paraId="2CA0D94C" w14:textId="77777777" w:rsidR="00124A26" w:rsidRDefault="00124A26" w:rsidP="00124A26">
      <w:pPr>
        <w:rPr>
          <w:rFonts w:eastAsia="SimSun"/>
        </w:rPr>
      </w:pPr>
    </w:p>
    <w:p w14:paraId="31BCF201"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4.2.1.8  – Flu180+Bu14 / PT-Cy+Tx+MMF30</w:t>
      </w:r>
      <w:bookmarkEnd w:id="23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124A26" w:rsidRPr="00AC3044" w14:paraId="796D0256" w14:textId="77777777" w:rsidTr="002D3EBF">
        <w:trPr>
          <w:cantSplit/>
          <w:trHeight w:val="20"/>
          <w:tblHeader/>
        </w:trPr>
        <w:tc>
          <w:tcPr>
            <w:tcW w:w="1242" w:type="dxa"/>
            <w:vAlign w:val="center"/>
          </w:tcPr>
          <w:p w14:paraId="389CEF73" w14:textId="77777777" w:rsidR="00124A26" w:rsidRPr="00AC3044" w:rsidRDefault="00124A26" w:rsidP="002D3EBF">
            <w:pPr>
              <w:ind w:firstLine="0"/>
              <w:rPr>
                <w:rFonts w:eastAsia="SimSun"/>
              </w:rPr>
            </w:pPr>
          </w:p>
        </w:tc>
        <w:tc>
          <w:tcPr>
            <w:tcW w:w="1701" w:type="dxa"/>
            <w:vAlign w:val="center"/>
          </w:tcPr>
          <w:p w14:paraId="779AD582"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09FDC80D" w14:textId="77777777" w:rsidR="00124A26" w:rsidRPr="00AC3044" w:rsidRDefault="00124A26" w:rsidP="002D3EBF">
            <w:pPr>
              <w:ind w:firstLine="0"/>
              <w:rPr>
                <w:rFonts w:eastAsia="SimSun"/>
              </w:rPr>
            </w:pPr>
            <w:r w:rsidRPr="00AC3044">
              <w:rPr>
                <w:rFonts w:eastAsia="SimSun"/>
              </w:rPr>
              <w:t>Суточная доза</w:t>
            </w:r>
          </w:p>
        </w:tc>
        <w:tc>
          <w:tcPr>
            <w:tcW w:w="1275" w:type="dxa"/>
            <w:vAlign w:val="center"/>
          </w:tcPr>
          <w:p w14:paraId="67F05CE2" w14:textId="77777777" w:rsidR="00124A26" w:rsidRPr="00AC3044" w:rsidRDefault="00124A26" w:rsidP="002D3EBF">
            <w:pPr>
              <w:ind w:firstLine="0"/>
              <w:rPr>
                <w:rFonts w:eastAsia="SimSun"/>
              </w:rPr>
            </w:pPr>
            <w:r w:rsidRPr="00AC3044">
              <w:rPr>
                <w:rFonts w:eastAsia="SimSun"/>
              </w:rPr>
              <w:t>Курсовая доза</w:t>
            </w:r>
          </w:p>
        </w:tc>
        <w:tc>
          <w:tcPr>
            <w:tcW w:w="1702" w:type="dxa"/>
            <w:vAlign w:val="center"/>
          </w:tcPr>
          <w:p w14:paraId="0B2832DB"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033AC7D"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76C2EDD" w14:textId="77777777" w:rsidTr="002D3EBF">
        <w:trPr>
          <w:cantSplit/>
          <w:trHeight w:val="20"/>
        </w:trPr>
        <w:tc>
          <w:tcPr>
            <w:tcW w:w="1242" w:type="dxa"/>
            <w:vMerge w:val="restart"/>
            <w:textDirection w:val="btLr"/>
            <w:vAlign w:val="center"/>
          </w:tcPr>
          <w:p w14:paraId="65FF8FA8"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183707F6"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12391960"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338F2369" w14:textId="77777777" w:rsidR="00124A26" w:rsidRPr="00AC3044" w:rsidRDefault="00124A26" w:rsidP="002D3EBF">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154E3B14"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753D302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6D92669" w14:textId="77777777" w:rsidTr="002D3EBF">
        <w:trPr>
          <w:cantSplit/>
          <w:trHeight w:val="985"/>
        </w:trPr>
        <w:tc>
          <w:tcPr>
            <w:tcW w:w="1242" w:type="dxa"/>
            <w:vMerge/>
            <w:vAlign w:val="center"/>
          </w:tcPr>
          <w:p w14:paraId="1C4EBC37" w14:textId="77777777" w:rsidR="00124A26" w:rsidRPr="00AC3044" w:rsidRDefault="00124A26" w:rsidP="002D3EBF">
            <w:pPr>
              <w:ind w:firstLine="0"/>
              <w:rPr>
                <w:rFonts w:eastAsia="SimSun"/>
              </w:rPr>
            </w:pPr>
          </w:p>
        </w:tc>
        <w:tc>
          <w:tcPr>
            <w:tcW w:w="1701" w:type="dxa"/>
            <w:vAlign w:val="center"/>
          </w:tcPr>
          <w:p w14:paraId="13973AFD"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2BBEA772" w14:textId="77777777" w:rsidR="00124A26" w:rsidRPr="00AC3044" w:rsidRDefault="00124A26" w:rsidP="002D3EBF">
            <w:pPr>
              <w:ind w:firstLine="0"/>
              <w:rPr>
                <w:rFonts w:eastAsia="SimSun"/>
              </w:rPr>
            </w:pPr>
            <w:r w:rsidRPr="00AC3044">
              <w:rPr>
                <w:rFonts w:eastAsia="SimSun"/>
              </w:rPr>
              <w:t xml:space="preserve">4 мг/кг </w:t>
            </w:r>
          </w:p>
        </w:tc>
        <w:tc>
          <w:tcPr>
            <w:tcW w:w="1275" w:type="dxa"/>
            <w:vAlign w:val="center"/>
          </w:tcPr>
          <w:p w14:paraId="4C2A8858" w14:textId="77777777" w:rsidR="00124A26" w:rsidRPr="00AC3044" w:rsidRDefault="00124A26" w:rsidP="002D3EBF">
            <w:pPr>
              <w:ind w:firstLine="0"/>
              <w:rPr>
                <w:rFonts w:eastAsia="SimSun"/>
              </w:rPr>
            </w:pPr>
            <w:r w:rsidRPr="00AC3044">
              <w:rPr>
                <w:rFonts w:eastAsia="SimSun"/>
              </w:rPr>
              <w:t xml:space="preserve">14мг/кг </w:t>
            </w:r>
          </w:p>
        </w:tc>
        <w:tc>
          <w:tcPr>
            <w:tcW w:w="1702" w:type="dxa"/>
            <w:vAlign w:val="center"/>
          </w:tcPr>
          <w:p w14:paraId="16BD8032" w14:textId="77777777" w:rsidR="00124A26" w:rsidRPr="00AC3044" w:rsidRDefault="00124A26" w:rsidP="002D3EBF">
            <w:pPr>
              <w:ind w:firstLine="0"/>
              <w:rPr>
                <w:rFonts w:eastAsia="SimSun"/>
              </w:rPr>
            </w:pPr>
            <w:r w:rsidRPr="00AC3044">
              <w:rPr>
                <w:rFonts w:eastAsia="SimSun"/>
              </w:rPr>
              <w:t>С -6 дня по -3 день</w:t>
            </w:r>
          </w:p>
        </w:tc>
        <w:tc>
          <w:tcPr>
            <w:tcW w:w="2268" w:type="dxa"/>
            <w:vAlign w:val="center"/>
          </w:tcPr>
          <w:p w14:paraId="7EEBCB0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7D913A62" w14:textId="77777777" w:rsidTr="002D3EBF">
        <w:trPr>
          <w:cantSplit/>
          <w:trHeight w:val="590"/>
        </w:trPr>
        <w:tc>
          <w:tcPr>
            <w:tcW w:w="1242" w:type="dxa"/>
            <w:vMerge w:val="restart"/>
            <w:textDirection w:val="btLr"/>
            <w:vAlign w:val="center"/>
          </w:tcPr>
          <w:p w14:paraId="43A353A6"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6BCCE869"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2EFCED92" w14:textId="77777777" w:rsidR="00124A26" w:rsidRPr="00AC3044" w:rsidRDefault="00124A26" w:rsidP="002D3EBF">
            <w:pPr>
              <w:ind w:firstLine="0"/>
              <w:rPr>
                <w:rFonts w:eastAsia="SimSun"/>
              </w:rPr>
            </w:pPr>
            <w:r w:rsidRPr="00AC3044">
              <w:rPr>
                <w:rFonts w:eastAsia="SimSun"/>
              </w:rPr>
              <w:t>50 мг/кг</w:t>
            </w:r>
          </w:p>
        </w:tc>
        <w:tc>
          <w:tcPr>
            <w:tcW w:w="1275" w:type="dxa"/>
            <w:vAlign w:val="center"/>
          </w:tcPr>
          <w:p w14:paraId="3832C365" w14:textId="77777777" w:rsidR="00124A26" w:rsidRPr="00AC3044" w:rsidRDefault="00124A26" w:rsidP="002D3EBF">
            <w:pPr>
              <w:ind w:firstLine="0"/>
              <w:rPr>
                <w:rFonts w:eastAsia="SimSun"/>
              </w:rPr>
            </w:pPr>
            <w:r w:rsidRPr="00AC3044">
              <w:rPr>
                <w:rFonts w:eastAsia="SimSun"/>
              </w:rPr>
              <w:t>100 мг/кг</w:t>
            </w:r>
          </w:p>
        </w:tc>
        <w:tc>
          <w:tcPr>
            <w:tcW w:w="1702" w:type="dxa"/>
            <w:vAlign w:val="center"/>
          </w:tcPr>
          <w:p w14:paraId="0E7ECCDD"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31860597"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65788AAD" w14:textId="77777777" w:rsidTr="002D3EBF">
        <w:trPr>
          <w:cantSplit/>
          <w:trHeight w:val="958"/>
        </w:trPr>
        <w:tc>
          <w:tcPr>
            <w:tcW w:w="1242" w:type="dxa"/>
            <w:vMerge/>
            <w:textDirection w:val="btLr"/>
            <w:vAlign w:val="center"/>
          </w:tcPr>
          <w:p w14:paraId="4779BB36" w14:textId="77777777" w:rsidR="00124A26" w:rsidRPr="00AC3044" w:rsidRDefault="00124A26" w:rsidP="002D3EBF">
            <w:pPr>
              <w:ind w:firstLine="0"/>
              <w:rPr>
                <w:rFonts w:eastAsia="SimSun"/>
              </w:rPr>
            </w:pPr>
          </w:p>
        </w:tc>
        <w:tc>
          <w:tcPr>
            <w:tcW w:w="1701" w:type="dxa"/>
            <w:vAlign w:val="center"/>
          </w:tcPr>
          <w:p w14:paraId="240FD8F7"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0F03471D" w14:textId="77777777" w:rsidR="00124A26" w:rsidRPr="00AC3044" w:rsidRDefault="00124A26" w:rsidP="002D3EBF">
            <w:pPr>
              <w:ind w:firstLine="0"/>
              <w:rPr>
                <w:rFonts w:eastAsia="SimSun"/>
              </w:rPr>
            </w:pPr>
            <w:r w:rsidRPr="00AC3044">
              <w:rPr>
                <w:rFonts w:eastAsia="SimSun"/>
              </w:rPr>
              <w:t>0,03 мг/кг</w:t>
            </w:r>
          </w:p>
        </w:tc>
        <w:tc>
          <w:tcPr>
            <w:tcW w:w="1275" w:type="dxa"/>
            <w:vAlign w:val="center"/>
          </w:tcPr>
          <w:p w14:paraId="0BCBCCAD" w14:textId="77777777" w:rsidR="00124A26" w:rsidRPr="00AC3044" w:rsidRDefault="00124A26" w:rsidP="002D3EBF">
            <w:pPr>
              <w:ind w:firstLine="0"/>
              <w:rPr>
                <w:rFonts w:eastAsia="SimSun"/>
              </w:rPr>
            </w:pPr>
            <w:r w:rsidRPr="00AC3044">
              <w:rPr>
                <w:rFonts w:eastAsia="SimSun"/>
              </w:rPr>
              <w:t>–</w:t>
            </w:r>
          </w:p>
        </w:tc>
        <w:tc>
          <w:tcPr>
            <w:tcW w:w="1702" w:type="dxa"/>
            <w:vAlign w:val="center"/>
          </w:tcPr>
          <w:p w14:paraId="2477B19C"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1EE58052"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5D705938" w14:textId="77777777" w:rsidTr="002D3EBF">
        <w:trPr>
          <w:cantSplit/>
          <w:trHeight w:val="508"/>
        </w:trPr>
        <w:tc>
          <w:tcPr>
            <w:tcW w:w="1242" w:type="dxa"/>
            <w:vMerge/>
            <w:textDirection w:val="btLr"/>
            <w:vAlign w:val="center"/>
          </w:tcPr>
          <w:p w14:paraId="5C6CF439" w14:textId="77777777" w:rsidR="00124A26" w:rsidRPr="00AC3044" w:rsidRDefault="00124A26" w:rsidP="002D3EBF">
            <w:pPr>
              <w:ind w:firstLine="0"/>
              <w:rPr>
                <w:rFonts w:eastAsia="SimSun"/>
              </w:rPr>
            </w:pPr>
          </w:p>
        </w:tc>
        <w:tc>
          <w:tcPr>
            <w:tcW w:w="1701" w:type="dxa"/>
            <w:vAlign w:val="center"/>
          </w:tcPr>
          <w:p w14:paraId="5AE225B1"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30CCE23A" w14:textId="77777777" w:rsidR="00124A26" w:rsidRPr="00AC3044" w:rsidRDefault="00124A26" w:rsidP="002D3EBF">
            <w:pPr>
              <w:ind w:firstLine="0"/>
              <w:rPr>
                <w:rFonts w:eastAsia="SimSun"/>
              </w:rPr>
            </w:pPr>
            <w:r w:rsidRPr="00AC3044">
              <w:rPr>
                <w:rFonts w:eastAsia="SimSun"/>
              </w:rPr>
              <w:t xml:space="preserve">30 мг/кг </w:t>
            </w:r>
          </w:p>
        </w:tc>
        <w:tc>
          <w:tcPr>
            <w:tcW w:w="1275" w:type="dxa"/>
            <w:vAlign w:val="center"/>
          </w:tcPr>
          <w:p w14:paraId="3F0F8644" w14:textId="77777777" w:rsidR="00124A26" w:rsidRPr="00AC3044" w:rsidRDefault="00124A26" w:rsidP="002D3EBF">
            <w:pPr>
              <w:ind w:firstLine="0"/>
              <w:rPr>
                <w:rFonts w:eastAsia="SimSun"/>
              </w:rPr>
            </w:pPr>
            <w:r w:rsidRPr="00AC3044">
              <w:rPr>
                <w:rFonts w:eastAsia="SimSun"/>
              </w:rPr>
              <w:t>–</w:t>
            </w:r>
          </w:p>
        </w:tc>
        <w:tc>
          <w:tcPr>
            <w:tcW w:w="1702" w:type="dxa"/>
            <w:vAlign w:val="center"/>
          </w:tcPr>
          <w:p w14:paraId="519EA536"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4E34DF89"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A1B9A00" w14:textId="77777777" w:rsidR="00124A26" w:rsidRPr="00C07B2E" w:rsidRDefault="00124A26" w:rsidP="00124A26">
      <w:pPr>
        <w:rPr>
          <w:rFonts w:eastAsia="SimSun"/>
        </w:rPr>
      </w:pPr>
    </w:p>
    <w:p w14:paraId="4FEFD7FA" w14:textId="77777777" w:rsidR="00124A26" w:rsidRPr="00C07B2E" w:rsidRDefault="00124A26" w:rsidP="00124A26">
      <w:pPr>
        <w:rPr>
          <w:rFonts w:eastAsia="SimSun"/>
        </w:rPr>
      </w:pPr>
      <w:bookmarkStart w:id="236"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3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124A26" w:rsidRPr="00AC3044" w14:paraId="42EEACA9" w14:textId="77777777" w:rsidTr="002D3EBF">
        <w:trPr>
          <w:cantSplit/>
          <w:trHeight w:val="20"/>
          <w:tblHeader/>
        </w:trPr>
        <w:tc>
          <w:tcPr>
            <w:tcW w:w="1242" w:type="dxa"/>
            <w:vAlign w:val="center"/>
          </w:tcPr>
          <w:p w14:paraId="3F3D73D4" w14:textId="77777777" w:rsidR="00124A26" w:rsidRPr="00470D3D" w:rsidRDefault="00124A26" w:rsidP="002D3EBF">
            <w:pPr>
              <w:ind w:firstLine="0"/>
              <w:rPr>
                <w:rFonts w:eastAsia="SimSun"/>
              </w:rPr>
            </w:pPr>
          </w:p>
        </w:tc>
        <w:tc>
          <w:tcPr>
            <w:tcW w:w="1735" w:type="dxa"/>
            <w:vAlign w:val="center"/>
          </w:tcPr>
          <w:p w14:paraId="339155F9"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699BEFA5" w14:textId="77777777" w:rsidR="00124A26" w:rsidRPr="00AC3044" w:rsidRDefault="00124A26" w:rsidP="002D3EBF">
            <w:pPr>
              <w:ind w:firstLine="0"/>
              <w:rPr>
                <w:rFonts w:eastAsia="SimSun"/>
              </w:rPr>
            </w:pPr>
            <w:r w:rsidRPr="00AC3044">
              <w:rPr>
                <w:rFonts w:eastAsia="SimSun"/>
              </w:rPr>
              <w:t>Суточная доза</w:t>
            </w:r>
          </w:p>
        </w:tc>
        <w:tc>
          <w:tcPr>
            <w:tcW w:w="1276" w:type="dxa"/>
            <w:vAlign w:val="center"/>
          </w:tcPr>
          <w:p w14:paraId="1E458401"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6BE5E5E3"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DB13943"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24C85058" w14:textId="77777777" w:rsidTr="002D3EBF">
        <w:trPr>
          <w:cantSplit/>
          <w:trHeight w:val="20"/>
        </w:trPr>
        <w:tc>
          <w:tcPr>
            <w:tcW w:w="1242" w:type="dxa"/>
            <w:vMerge w:val="restart"/>
            <w:textDirection w:val="btLr"/>
            <w:vAlign w:val="center"/>
          </w:tcPr>
          <w:p w14:paraId="5962A9D5" w14:textId="77777777" w:rsidR="00124A26" w:rsidRPr="00AC3044" w:rsidRDefault="00124A26" w:rsidP="002D3EBF">
            <w:pPr>
              <w:ind w:firstLine="0"/>
              <w:rPr>
                <w:rFonts w:eastAsia="SimSun"/>
              </w:rPr>
            </w:pPr>
            <w:r w:rsidRPr="00AC3044">
              <w:rPr>
                <w:rFonts w:eastAsia="SimSun"/>
              </w:rPr>
              <w:t>Кондиционирование</w:t>
            </w:r>
          </w:p>
        </w:tc>
        <w:tc>
          <w:tcPr>
            <w:tcW w:w="1735" w:type="dxa"/>
            <w:vAlign w:val="center"/>
          </w:tcPr>
          <w:p w14:paraId="391A336F"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3D34081C"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1027EB66" w14:textId="77777777" w:rsidR="00124A26" w:rsidRPr="00AC3044" w:rsidRDefault="00124A26"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667E57A2"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17F4C8CE"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45C3D5C" w14:textId="77777777" w:rsidTr="002D3EBF">
        <w:trPr>
          <w:cantSplit/>
          <w:trHeight w:val="766"/>
        </w:trPr>
        <w:tc>
          <w:tcPr>
            <w:tcW w:w="1242" w:type="dxa"/>
            <w:vMerge/>
            <w:vAlign w:val="center"/>
          </w:tcPr>
          <w:p w14:paraId="33BEFAB7" w14:textId="77777777" w:rsidR="00124A26" w:rsidRPr="00AC3044" w:rsidRDefault="00124A26" w:rsidP="002D3EBF">
            <w:pPr>
              <w:ind w:firstLine="0"/>
              <w:rPr>
                <w:rFonts w:eastAsia="SimSun"/>
              </w:rPr>
            </w:pPr>
          </w:p>
        </w:tc>
        <w:tc>
          <w:tcPr>
            <w:tcW w:w="1735" w:type="dxa"/>
            <w:vAlign w:val="center"/>
          </w:tcPr>
          <w:p w14:paraId="40A5018B"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1538FAC7" w14:textId="77777777" w:rsidR="00124A26" w:rsidRPr="00AC3044" w:rsidRDefault="00124A26" w:rsidP="002D3EBF">
            <w:pPr>
              <w:ind w:firstLine="0"/>
              <w:rPr>
                <w:rFonts w:eastAsia="SimSun"/>
              </w:rPr>
            </w:pPr>
            <w:r w:rsidRPr="00AC3044">
              <w:rPr>
                <w:rFonts w:eastAsia="SimSun"/>
              </w:rPr>
              <w:t xml:space="preserve">4 мг/кг </w:t>
            </w:r>
          </w:p>
        </w:tc>
        <w:tc>
          <w:tcPr>
            <w:tcW w:w="1276" w:type="dxa"/>
            <w:vAlign w:val="center"/>
          </w:tcPr>
          <w:p w14:paraId="45F9707F" w14:textId="77777777" w:rsidR="00124A26" w:rsidRPr="00AC3044" w:rsidRDefault="00124A26" w:rsidP="002D3EBF">
            <w:pPr>
              <w:ind w:firstLine="0"/>
              <w:rPr>
                <w:rFonts w:eastAsia="SimSun"/>
              </w:rPr>
            </w:pPr>
            <w:r w:rsidRPr="00AC3044">
              <w:rPr>
                <w:rFonts w:eastAsia="SimSun"/>
              </w:rPr>
              <w:t xml:space="preserve">14 мг/кг </w:t>
            </w:r>
          </w:p>
        </w:tc>
        <w:tc>
          <w:tcPr>
            <w:tcW w:w="1701" w:type="dxa"/>
            <w:vAlign w:val="center"/>
          </w:tcPr>
          <w:p w14:paraId="0D5D8790" w14:textId="77777777" w:rsidR="00124A26" w:rsidRPr="00AC3044" w:rsidRDefault="00124A26" w:rsidP="002D3EBF">
            <w:pPr>
              <w:ind w:firstLine="0"/>
              <w:rPr>
                <w:rFonts w:eastAsia="SimSun"/>
              </w:rPr>
            </w:pPr>
            <w:r w:rsidRPr="00AC3044">
              <w:rPr>
                <w:rFonts w:eastAsia="SimSun"/>
              </w:rPr>
              <w:t>С -6 дня по -3 день</w:t>
            </w:r>
          </w:p>
        </w:tc>
        <w:tc>
          <w:tcPr>
            <w:tcW w:w="2268" w:type="dxa"/>
            <w:vAlign w:val="center"/>
          </w:tcPr>
          <w:p w14:paraId="5826677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366105AA" w14:textId="77777777" w:rsidTr="002D3EBF">
        <w:trPr>
          <w:cantSplit/>
          <w:trHeight w:val="796"/>
        </w:trPr>
        <w:tc>
          <w:tcPr>
            <w:tcW w:w="1242" w:type="dxa"/>
            <w:vMerge w:val="restart"/>
            <w:textDirection w:val="btLr"/>
            <w:vAlign w:val="center"/>
          </w:tcPr>
          <w:p w14:paraId="71AAD94C" w14:textId="77777777" w:rsidR="00124A26" w:rsidRPr="00AC3044" w:rsidRDefault="00124A26" w:rsidP="002D3EBF">
            <w:pPr>
              <w:ind w:firstLine="0"/>
              <w:rPr>
                <w:rFonts w:eastAsia="SimSun"/>
              </w:rPr>
            </w:pPr>
            <w:r w:rsidRPr="00AC3044">
              <w:rPr>
                <w:rFonts w:eastAsia="SimSun"/>
              </w:rPr>
              <w:t>Профилактика РТПХ</w:t>
            </w:r>
          </w:p>
        </w:tc>
        <w:tc>
          <w:tcPr>
            <w:tcW w:w="1735" w:type="dxa"/>
            <w:vAlign w:val="center"/>
          </w:tcPr>
          <w:p w14:paraId="425F2182"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56955D74" w14:textId="77777777" w:rsidR="00124A26" w:rsidRPr="00AC3044" w:rsidRDefault="00124A26" w:rsidP="002D3EBF">
            <w:pPr>
              <w:ind w:firstLine="0"/>
              <w:rPr>
                <w:rFonts w:eastAsia="SimSun"/>
              </w:rPr>
            </w:pPr>
            <w:r w:rsidRPr="00AC3044">
              <w:rPr>
                <w:rFonts w:eastAsia="SimSun"/>
              </w:rPr>
              <w:t>50 мг/кг</w:t>
            </w:r>
          </w:p>
        </w:tc>
        <w:tc>
          <w:tcPr>
            <w:tcW w:w="1276" w:type="dxa"/>
            <w:vAlign w:val="center"/>
          </w:tcPr>
          <w:p w14:paraId="3B2F1431"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1826689B" w14:textId="77777777" w:rsidR="00124A26" w:rsidRPr="00AC3044" w:rsidRDefault="00124A26" w:rsidP="002D3EBF">
            <w:pPr>
              <w:ind w:firstLine="0"/>
              <w:rPr>
                <w:rFonts w:eastAsia="SimSun"/>
              </w:rPr>
            </w:pPr>
            <w:r w:rsidRPr="00AC3044">
              <w:rPr>
                <w:rFonts w:eastAsia="SimSun"/>
              </w:rPr>
              <w:t>В +3 день  и +5 день</w:t>
            </w:r>
          </w:p>
        </w:tc>
        <w:tc>
          <w:tcPr>
            <w:tcW w:w="2268" w:type="dxa"/>
            <w:vAlign w:val="center"/>
          </w:tcPr>
          <w:p w14:paraId="1487BCC1" w14:textId="77777777" w:rsidR="00124A26" w:rsidRPr="00AC3044" w:rsidRDefault="00124A26" w:rsidP="002D3EBF">
            <w:pPr>
              <w:ind w:firstLine="0"/>
              <w:rPr>
                <w:rFonts w:eastAsia="SimSun"/>
              </w:rPr>
            </w:pPr>
            <w:r w:rsidRPr="00AC3044">
              <w:rPr>
                <w:rFonts w:eastAsia="SimSun"/>
              </w:rPr>
              <w:t>В/в, в течение 2 ч</w:t>
            </w:r>
          </w:p>
        </w:tc>
      </w:tr>
      <w:tr w:rsidR="00124A26" w:rsidRPr="00AC3044" w14:paraId="3C6BEAC6" w14:textId="77777777" w:rsidTr="002D3EBF">
        <w:trPr>
          <w:cantSplit/>
          <w:trHeight w:val="410"/>
        </w:trPr>
        <w:tc>
          <w:tcPr>
            <w:tcW w:w="1242" w:type="dxa"/>
            <w:vMerge/>
            <w:textDirection w:val="btLr"/>
            <w:vAlign w:val="center"/>
          </w:tcPr>
          <w:p w14:paraId="43232486" w14:textId="77777777" w:rsidR="00124A26" w:rsidRPr="00AC3044" w:rsidRDefault="00124A26" w:rsidP="002D3EBF">
            <w:pPr>
              <w:ind w:firstLine="0"/>
              <w:rPr>
                <w:rFonts w:eastAsia="SimSun"/>
              </w:rPr>
            </w:pPr>
          </w:p>
        </w:tc>
        <w:tc>
          <w:tcPr>
            <w:tcW w:w="1735" w:type="dxa"/>
            <w:vAlign w:val="center"/>
          </w:tcPr>
          <w:p w14:paraId="363CF362"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5B51D41C" w14:textId="77777777" w:rsidR="00124A26" w:rsidRPr="00AC3044" w:rsidRDefault="00124A26" w:rsidP="002D3EBF">
            <w:pPr>
              <w:ind w:firstLine="0"/>
              <w:rPr>
                <w:rFonts w:eastAsia="SimSun"/>
              </w:rPr>
            </w:pPr>
            <w:r w:rsidRPr="00AC3044">
              <w:rPr>
                <w:rFonts w:eastAsia="SimSun"/>
              </w:rPr>
              <w:t xml:space="preserve">30 мг/кг </w:t>
            </w:r>
          </w:p>
        </w:tc>
        <w:tc>
          <w:tcPr>
            <w:tcW w:w="1276" w:type="dxa"/>
            <w:vAlign w:val="center"/>
          </w:tcPr>
          <w:p w14:paraId="6D432A62"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4BDE73D" w14:textId="77777777" w:rsidR="00124A26" w:rsidRPr="00AC3044" w:rsidRDefault="00124A26" w:rsidP="002D3EBF">
            <w:pPr>
              <w:ind w:firstLine="0"/>
              <w:rPr>
                <w:rFonts w:eastAsia="SimSun"/>
              </w:rPr>
            </w:pPr>
            <w:r w:rsidRPr="00AC3044">
              <w:rPr>
                <w:rFonts w:eastAsia="SimSun"/>
              </w:rPr>
              <w:t xml:space="preserve">С +1 дня по +28 день </w:t>
            </w:r>
          </w:p>
        </w:tc>
        <w:tc>
          <w:tcPr>
            <w:tcW w:w="2268" w:type="dxa"/>
            <w:vAlign w:val="center"/>
          </w:tcPr>
          <w:p w14:paraId="445CEFE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16C03308" w14:textId="77777777" w:rsidTr="002D3EBF">
        <w:trPr>
          <w:cantSplit/>
          <w:trHeight w:val="815"/>
        </w:trPr>
        <w:tc>
          <w:tcPr>
            <w:tcW w:w="1242" w:type="dxa"/>
            <w:vMerge/>
            <w:textDirection w:val="btLr"/>
            <w:vAlign w:val="center"/>
          </w:tcPr>
          <w:p w14:paraId="131A8BD1" w14:textId="77777777" w:rsidR="00124A26" w:rsidRPr="00AC3044" w:rsidRDefault="00124A26" w:rsidP="002D3EBF">
            <w:pPr>
              <w:ind w:firstLine="0"/>
              <w:rPr>
                <w:rFonts w:eastAsia="SimSun"/>
              </w:rPr>
            </w:pPr>
          </w:p>
        </w:tc>
        <w:tc>
          <w:tcPr>
            <w:tcW w:w="1735" w:type="dxa"/>
            <w:vAlign w:val="center"/>
          </w:tcPr>
          <w:p w14:paraId="7C729B40" w14:textId="77777777" w:rsidR="00124A26" w:rsidRPr="00AC3044" w:rsidRDefault="00124A26" w:rsidP="002D3EBF">
            <w:pPr>
              <w:ind w:firstLine="0"/>
              <w:rPr>
                <w:rFonts w:eastAsia="SimSun"/>
              </w:rPr>
            </w:pPr>
            <w:r w:rsidRPr="00AC3044">
              <w:rPr>
                <w:rFonts w:eastAsia="SimSun"/>
              </w:rPr>
              <w:t>Циклоспорин А</w:t>
            </w:r>
          </w:p>
        </w:tc>
        <w:tc>
          <w:tcPr>
            <w:tcW w:w="1418" w:type="dxa"/>
            <w:vAlign w:val="center"/>
          </w:tcPr>
          <w:p w14:paraId="53BAEDA5" w14:textId="77777777" w:rsidR="00124A26" w:rsidRPr="00AC3044" w:rsidRDefault="00124A26" w:rsidP="002D3EBF">
            <w:pPr>
              <w:ind w:firstLine="0"/>
              <w:rPr>
                <w:rFonts w:eastAsia="SimSun"/>
              </w:rPr>
            </w:pPr>
            <w:r w:rsidRPr="00AC3044">
              <w:rPr>
                <w:rFonts w:eastAsia="SimSun"/>
              </w:rPr>
              <w:t>3  мг/кг</w:t>
            </w:r>
          </w:p>
        </w:tc>
        <w:tc>
          <w:tcPr>
            <w:tcW w:w="1276" w:type="dxa"/>
            <w:vAlign w:val="center"/>
          </w:tcPr>
          <w:p w14:paraId="453BB579"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1EADB754" w14:textId="77777777" w:rsidR="00124A26" w:rsidRPr="00AC3044" w:rsidRDefault="00124A26" w:rsidP="002D3EBF">
            <w:pPr>
              <w:ind w:firstLine="0"/>
              <w:rPr>
                <w:rFonts w:eastAsia="SimSun"/>
              </w:rPr>
            </w:pPr>
            <w:r w:rsidRPr="00AC3044">
              <w:rPr>
                <w:rFonts w:eastAsia="SimSun"/>
              </w:rPr>
              <w:t xml:space="preserve">С -1 дня по +100 день </w:t>
            </w:r>
          </w:p>
        </w:tc>
        <w:tc>
          <w:tcPr>
            <w:tcW w:w="2268" w:type="dxa"/>
            <w:vAlign w:val="center"/>
          </w:tcPr>
          <w:p w14:paraId="095ED93A"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66726CC8" w14:textId="77777777" w:rsidR="00124A26" w:rsidRPr="00C07B2E" w:rsidRDefault="00124A26" w:rsidP="00124A26">
      <w:pPr>
        <w:rPr>
          <w:rFonts w:eastAsia="SimSun"/>
        </w:rPr>
      </w:pPr>
    </w:p>
    <w:p w14:paraId="4EC41B4F" w14:textId="77777777" w:rsidR="00124A26" w:rsidRPr="00C07B2E" w:rsidRDefault="00124A26" w:rsidP="00124A26">
      <w:pPr>
        <w:rPr>
          <w:rFonts w:eastAsia="SimSun"/>
        </w:rPr>
      </w:pPr>
      <w:bookmarkStart w:id="237"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23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124A26" w:rsidRPr="00AC3044" w14:paraId="0A7710AE" w14:textId="77777777" w:rsidTr="002D3EBF">
        <w:trPr>
          <w:cantSplit/>
          <w:trHeight w:val="20"/>
          <w:tblHeader/>
        </w:trPr>
        <w:tc>
          <w:tcPr>
            <w:tcW w:w="1242" w:type="dxa"/>
            <w:vAlign w:val="center"/>
          </w:tcPr>
          <w:p w14:paraId="545879B1" w14:textId="77777777" w:rsidR="00124A26" w:rsidRPr="00AC3044" w:rsidRDefault="00124A26" w:rsidP="002D3EBF">
            <w:pPr>
              <w:ind w:firstLine="0"/>
              <w:rPr>
                <w:rFonts w:eastAsia="SimSun"/>
              </w:rPr>
            </w:pPr>
          </w:p>
        </w:tc>
        <w:tc>
          <w:tcPr>
            <w:tcW w:w="1701" w:type="dxa"/>
            <w:vAlign w:val="center"/>
          </w:tcPr>
          <w:p w14:paraId="61416CE4"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25FB4EC1" w14:textId="77777777" w:rsidR="00124A26" w:rsidRPr="00AC3044" w:rsidRDefault="00124A26" w:rsidP="002D3EBF">
            <w:pPr>
              <w:ind w:firstLine="0"/>
              <w:rPr>
                <w:rFonts w:eastAsia="SimSun"/>
              </w:rPr>
            </w:pPr>
            <w:r w:rsidRPr="00AC3044">
              <w:rPr>
                <w:rFonts w:eastAsia="SimSun"/>
              </w:rPr>
              <w:t>Суточная доза</w:t>
            </w:r>
          </w:p>
        </w:tc>
        <w:tc>
          <w:tcPr>
            <w:tcW w:w="1276" w:type="dxa"/>
            <w:vAlign w:val="center"/>
          </w:tcPr>
          <w:p w14:paraId="3509197B"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39235595"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1B96FD10"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A29E4B6" w14:textId="77777777" w:rsidTr="002D3EBF">
        <w:trPr>
          <w:cantSplit/>
          <w:trHeight w:val="20"/>
        </w:trPr>
        <w:tc>
          <w:tcPr>
            <w:tcW w:w="1242" w:type="dxa"/>
            <w:vMerge w:val="restart"/>
            <w:textDirection w:val="btLr"/>
            <w:vAlign w:val="center"/>
          </w:tcPr>
          <w:p w14:paraId="14C789BA"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45FB65FC"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58843DFA"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644A79F5" w14:textId="77777777" w:rsidR="00124A26" w:rsidRPr="00AC3044" w:rsidRDefault="00124A26"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1835998D"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5B507F2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611AEEA" w14:textId="77777777" w:rsidTr="002D3EBF">
        <w:trPr>
          <w:cantSplit/>
          <w:trHeight w:val="1207"/>
        </w:trPr>
        <w:tc>
          <w:tcPr>
            <w:tcW w:w="1242" w:type="dxa"/>
            <w:vMerge/>
            <w:vAlign w:val="center"/>
          </w:tcPr>
          <w:p w14:paraId="7437FE25" w14:textId="77777777" w:rsidR="00124A26" w:rsidRPr="00AC3044" w:rsidRDefault="00124A26" w:rsidP="002D3EBF">
            <w:pPr>
              <w:ind w:firstLine="0"/>
              <w:rPr>
                <w:rFonts w:eastAsia="SimSun"/>
              </w:rPr>
            </w:pPr>
          </w:p>
        </w:tc>
        <w:tc>
          <w:tcPr>
            <w:tcW w:w="1701" w:type="dxa"/>
            <w:vAlign w:val="center"/>
          </w:tcPr>
          <w:p w14:paraId="231DBE17"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47123A84" w14:textId="77777777" w:rsidR="00124A26" w:rsidRPr="00AC3044" w:rsidRDefault="00124A26" w:rsidP="002D3EBF">
            <w:pPr>
              <w:ind w:firstLine="0"/>
              <w:rPr>
                <w:rFonts w:eastAsia="SimSun"/>
              </w:rPr>
            </w:pPr>
            <w:r w:rsidRPr="00AC3044">
              <w:rPr>
                <w:rFonts w:eastAsia="SimSun"/>
              </w:rPr>
              <w:t xml:space="preserve">4 мг/кг </w:t>
            </w:r>
          </w:p>
        </w:tc>
        <w:tc>
          <w:tcPr>
            <w:tcW w:w="1276" w:type="dxa"/>
            <w:vAlign w:val="center"/>
          </w:tcPr>
          <w:p w14:paraId="215BC2B4" w14:textId="77777777" w:rsidR="00124A26" w:rsidRPr="00AC3044" w:rsidRDefault="00124A26" w:rsidP="002D3EBF">
            <w:pPr>
              <w:ind w:firstLine="0"/>
              <w:rPr>
                <w:rFonts w:eastAsia="SimSun"/>
              </w:rPr>
            </w:pPr>
            <w:r w:rsidRPr="00AC3044">
              <w:rPr>
                <w:rFonts w:eastAsia="SimSun"/>
              </w:rPr>
              <w:t xml:space="preserve">14 мг/кг </w:t>
            </w:r>
          </w:p>
        </w:tc>
        <w:tc>
          <w:tcPr>
            <w:tcW w:w="1701" w:type="dxa"/>
            <w:vAlign w:val="center"/>
          </w:tcPr>
          <w:p w14:paraId="58494AAE" w14:textId="77777777" w:rsidR="00124A26" w:rsidRPr="00AC3044" w:rsidRDefault="00124A26" w:rsidP="002D3EBF">
            <w:pPr>
              <w:ind w:firstLine="0"/>
              <w:rPr>
                <w:rFonts w:eastAsia="SimSun"/>
              </w:rPr>
            </w:pPr>
            <w:r w:rsidRPr="00AC3044">
              <w:rPr>
                <w:rFonts w:eastAsia="SimSun"/>
              </w:rPr>
              <w:t>С -6 дня по -3 день</w:t>
            </w:r>
          </w:p>
        </w:tc>
        <w:tc>
          <w:tcPr>
            <w:tcW w:w="2268" w:type="dxa"/>
            <w:vAlign w:val="center"/>
          </w:tcPr>
          <w:p w14:paraId="0EC2E681"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6D5BEA51" w14:textId="77777777" w:rsidTr="002D3EBF">
        <w:trPr>
          <w:cantSplit/>
          <w:trHeight w:val="1498"/>
        </w:trPr>
        <w:tc>
          <w:tcPr>
            <w:tcW w:w="1242" w:type="dxa"/>
            <w:vMerge w:val="restart"/>
            <w:textDirection w:val="btLr"/>
            <w:vAlign w:val="center"/>
          </w:tcPr>
          <w:p w14:paraId="4F702EDC"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DC27E53"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4974E5CE" w14:textId="77777777" w:rsidR="00124A26" w:rsidRPr="00AC3044" w:rsidRDefault="00124A26" w:rsidP="002D3EBF">
            <w:pPr>
              <w:ind w:firstLine="0"/>
              <w:rPr>
                <w:rFonts w:eastAsia="SimSun"/>
              </w:rPr>
            </w:pPr>
            <w:r w:rsidRPr="00AC3044">
              <w:rPr>
                <w:rFonts w:eastAsia="SimSun"/>
              </w:rPr>
              <w:t>0,03 мг/кг</w:t>
            </w:r>
          </w:p>
        </w:tc>
        <w:tc>
          <w:tcPr>
            <w:tcW w:w="1276" w:type="dxa"/>
            <w:vAlign w:val="center"/>
          </w:tcPr>
          <w:p w14:paraId="24A0FDC2"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F33C0DC"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0F7A9968"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663EF1EA" w14:textId="77777777" w:rsidTr="002D3EBF">
        <w:trPr>
          <w:cantSplit/>
          <w:trHeight w:val="604"/>
        </w:trPr>
        <w:tc>
          <w:tcPr>
            <w:tcW w:w="1242" w:type="dxa"/>
            <w:vMerge/>
            <w:textDirection w:val="btLr"/>
            <w:vAlign w:val="center"/>
          </w:tcPr>
          <w:p w14:paraId="7A3926D3" w14:textId="77777777" w:rsidR="00124A26" w:rsidRPr="00AC3044" w:rsidRDefault="00124A26" w:rsidP="002D3EBF">
            <w:pPr>
              <w:ind w:firstLine="0"/>
              <w:rPr>
                <w:rFonts w:eastAsia="SimSun"/>
              </w:rPr>
            </w:pPr>
          </w:p>
        </w:tc>
        <w:tc>
          <w:tcPr>
            <w:tcW w:w="1701" w:type="dxa"/>
            <w:vAlign w:val="center"/>
          </w:tcPr>
          <w:p w14:paraId="7D93612A"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1A03737C" w14:textId="77777777" w:rsidR="00124A26" w:rsidRPr="00AC3044" w:rsidRDefault="00124A26" w:rsidP="002D3EBF">
            <w:pPr>
              <w:ind w:firstLine="0"/>
              <w:rPr>
                <w:rFonts w:eastAsia="SimSun"/>
              </w:rPr>
            </w:pPr>
            <w:r w:rsidRPr="00AC3044">
              <w:rPr>
                <w:rFonts w:eastAsia="SimSun"/>
              </w:rPr>
              <w:t xml:space="preserve">30 мг/кг </w:t>
            </w:r>
          </w:p>
        </w:tc>
        <w:tc>
          <w:tcPr>
            <w:tcW w:w="1276" w:type="dxa"/>
            <w:vAlign w:val="center"/>
          </w:tcPr>
          <w:p w14:paraId="11720CD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F62DE01"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6EEBC705"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7D39BD1" w14:textId="77777777" w:rsidR="00124A26" w:rsidRDefault="00124A26" w:rsidP="00124A26">
      <w:pPr>
        <w:rPr>
          <w:rFonts w:eastAsia="SimSun"/>
        </w:rPr>
      </w:pPr>
      <w:bookmarkStart w:id="238" w:name="_Toc44401197"/>
    </w:p>
    <w:p w14:paraId="2C0D536E"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3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124A26" w:rsidRPr="00C07B2E" w14:paraId="76C81ADA" w14:textId="77777777" w:rsidTr="002D3EBF">
        <w:trPr>
          <w:cantSplit/>
          <w:trHeight w:val="20"/>
          <w:tblHeader/>
        </w:trPr>
        <w:tc>
          <w:tcPr>
            <w:tcW w:w="1242" w:type="dxa"/>
            <w:vAlign w:val="center"/>
          </w:tcPr>
          <w:p w14:paraId="164666C6" w14:textId="77777777" w:rsidR="00124A26" w:rsidRPr="00470D3D" w:rsidRDefault="00124A26" w:rsidP="002D3EBF">
            <w:pPr>
              <w:ind w:firstLine="0"/>
              <w:rPr>
                <w:rFonts w:eastAsia="SimSun"/>
              </w:rPr>
            </w:pPr>
          </w:p>
        </w:tc>
        <w:tc>
          <w:tcPr>
            <w:tcW w:w="1701" w:type="dxa"/>
            <w:vAlign w:val="center"/>
          </w:tcPr>
          <w:p w14:paraId="25E17C2B" w14:textId="77777777" w:rsidR="00124A26" w:rsidRPr="00C07B2E" w:rsidRDefault="00124A26" w:rsidP="002D3EBF">
            <w:pPr>
              <w:ind w:firstLine="0"/>
              <w:rPr>
                <w:rFonts w:eastAsia="SimSun"/>
              </w:rPr>
            </w:pPr>
            <w:r w:rsidRPr="00C07B2E">
              <w:rPr>
                <w:rFonts w:eastAsia="SimSun"/>
              </w:rPr>
              <w:t>Препарат</w:t>
            </w:r>
          </w:p>
        </w:tc>
        <w:tc>
          <w:tcPr>
            <w:tcW w:w="1418" w:type="dxa"/>
            <w:vAlign w:val="center"/>
          </w:tcPr>
          <w:p w14:paraId="566546FA" w14:textId="77777777" w:rsidR="00124A26" w:rsidRPr="00C07B2E" w:rsidRDefault="00124A26" w:rsidP="002D3EBF">
            <w:pPr>
              <w:ind w:firstLine="0"/>
              <w:rPr>
                <w:rFonts w:eastAsia="SimSun"/>
              </w:rPr>
            </w:pPr>
            <w:r w:rsidRPr="00C07B2E">
              <w:rPr>
                <w:rFonts w:eastAsia="SimSun"/>
              </w:rPr>
              <w:t>Суточная доза</w:t>
            </w:r>
          </w:p>
        </w:tc>
        <w:tc>
          <w:tcPr>
            <w:tcW w:w="1276" w:type="dxa"/>
            <w:vAlign w:val="center"/>
          </w:tcPr>
          <w:p w14:paraId="0660B7FF" w14:textId="77777777" w:rsidR="00124A26" w:rsidRPr="00C07B2E" w:rsidRDefault="00124A26" w:rsidP="002D3EBF">
            <w:pPr>
              <w:ind w:firstLine="0"/>
              <w:rPr>
                <w:rFonts w:eastAsia="SimSun"/>
              </w:rPr>
            </w:pPr>
            <w:r w:rsidRPr="00C07B2E">
              <w:rPr>
                <w:rFonts w:eastAsia="SimSun"/>
              </w:rPr>
              <w:t>Курсовая доза</w:t>
            </w:r>
          </w:p>
        </w:tc>
        <w:tc>
          <w:tcPr>
            <w:tcW w:w="1701" w:type="dxa"/>
            <w:vAlign w:val="center"/>
          </w:tcPr>
          <w:p w14:paraId="477F5694" w14:textId="77777777" w:rsidR="00124A26" w:rsidRPr="00C07B2E" w:rsidRDefault="00124A26" w:rsidP="002D3EBF">
            <w:pPr>
              <w:ind w:firstLine="0"/>
              <w:rPr>
                <w:rFonts w:eastAsia="SimSun"/>
              </w:rPr>
            </w:pPr>
            <w:r w:rsidRPr="00C07B2E">
              <w:rPr>
                <w:rFonts w:eastAsia="SimSun"/>
              </w:rPr>
              <w:t>Дни введения</w:t>
            </w:r>
          </w:p>
        </w:tc>
        <w:tc>
          <w:tcPr>
            <w:tcW w:w="2268" w:type="dxa"/>
            <w:vAlign w:val="center"/>
          </w:tcPr>
          <w:p w14:paraId="7B29344B" w14:textId="77777777" w:rsidR="00124A26" w:rsidRPr="00C07B2E" w:rsidRDefault="00124A26" w:rsidP="002D3EBF">
            <w:pPr>
              <w:ind w:firstLine="0"/>
              <w:rPr>
                <w:rFonts w:eastAsia="SimSun"/>
              </w:rPr>
            </w:pPr>
            <w:r w:rsidRPr="00C07B2E">
              <w:rPr>
                <w:rFonts w:eastAsia="SimSun"/>
              </w:rPr>
              <w:t>Порядок введения</w:t>
            </w:r>
          </w:p>
        </w:tc>
      </w:tr>
      <w:tr w:rsidR="00124A26" w:rsidRPr="00C07B2E" w14:paraId="7BE8B1E7" w14:textId="77777777" w:rsidTr="002D3EBF">
        <w:trPr>
          <w:cantSplit/>
          <w:trHeight w:val="20"/>
        </w:trPr>
        <w:tc>
          <w:tcPr>
            <w:tcW w:w="1242" w:type="dxa"/>
            <w:vMerge w:val="restart"/>
            <w:textDirection w:val="btLr"/>
            <w:vAlign w:val="center"/>
          </w:tcPr>
          <w:p w14:paraId="75BB15E7" w14:textId="77777777" w:rsidR="00124A26" w:rsidRPr="00C07B2E" w:rsidRDefault="00124A26" w:rsidP="002D3EBF">
            <w:pPr>
              <w:ind w:firstLine="0"/>
              <w:rPr>
                <w:rFonts w:eastAsia="SimSun"/>
              </w:rPr>
            </w:pPr>
            <w:r w:rsidRPr="00C07B2E">
              <w:rPr>
                <w:rFonts w:eastAsia="SimSun"/>
              </w:rPr>
              <w:t>Кондиционирование</w:t>
            </w:r>
          </w:p>
        </w:tc>
        <w:tc>
          <w:tcPr>
            <w:tcW w:w="1701" w:type="dxa"/>
            <w:vAlign w:val="center"/>
          </w:tcPr>
          <w:p w14:paraId="254430BC" w14:textId="77777777" w:rsidR="00124A26" w:rsidRPr="00C07B2E" w:rsidRDefault="00124A26" w:rsidP="002D3EBF">
            <w:pPr>
              <w:ind w:firstLine="0"/>
              <w:rPr>
                <w:rFonts w:eastAsia="SimSun"/>
              </w:rPr>
            </w:pPr>
            <w:r w:rsidRPr="00C07B2E">
              <w:rPr>
                <w:rFonts w:eastAsia="SimSun"/>
              </w:rPr>
              <w:t xml:space="preserve">Флударабин </w:t>
            </w:r>
          </w:p>
        </w:tc>
        <w:tc>
          <w:tcPr>
            <w:tcW w:w="1418" w:type="dxa"/>
            <w:vAlign w:val="center"/>
          </w:tcPr>
          <w:p w14:paraId="440E72D7" w14:textId="77777777" w:rsidR="00124A26" w:rsidRPr="00C07B2E" w:rsidRDefault="00124A26" w:rsidP="002D3EBF">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79587413" w14:textId="77777777" w:rsidR="00124A26" w:rsidRPr="00C07B2E" w:rsidRDefault="00124A26" w:rsidP="002D3EBF">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5169F22A" w14:textId="77777777" w:rsidR="00124A26" w:rsidRPr="00C07B2E" w:rsidRDefault="00124A26" w:rsidP="002D3EBF">
            <w:pPr>
              <w:ind w:firstLine="0"/>
              <w:rPr>
                <w:rFonts w:eastAsia="SimSun"/>
              </w:rPr>
            </w:pPr>
            <w:r w:rsidRPr="00C07B2E">
              <w:rPr>
                <w:rFonts w:eastAsia="SimSun"/>
              </w:rPr>
              <w:t>С -7 дня по -2 день</w:t>
            </w:r>
          </w:p>
        </w:tc>
        <w:tc>
          <w:tcPr>
            <w:tcW w:w="2268" w:type="dxa"/>
            <w:vAlign w:val="center"/>
          </w:tcPr>
          <w:p w14:paraId="687C196F" w14:textId="77777777" w:rsidR="00124A26" w:rsidRPr="00C07B2E" w:rsidRDefault="00124A26" w:rsidP="002D3EBF">
            <w:pPr>
              <w:ind w:firstLine="0"/>
              <w:rPr>
                <w:rFonts w:eastAsia="SimSun"/>
              </w:rPr>
            </w:pPr>
            <w:r w:rsidRPr="00C07B2E">
              <w:rPr>
                <w:rFonts w:eastAsia="SimSun"/>
              </w:rPr>
              <w:t>В/в, в течение 30 -60 мин</w:t>
            </w:r>
          </w:p>
        </w:tc>
      </w:tr>
      <w:tr w:rsidR="00124A26" w:rsidRPr="00C07B2E" w14:paraId="01F87E28" w14:textId="77777777" w:rsidTr="002D3EBF">
        <w:trPr>
          <w:cantSplit/>
          <w:trHeight w:val="872"/>
        </w:trPr>
        <w:tc>
          <w:tcPr>
            <w:tcW w:w="1242" w:type="dxa"/>
            <w:vMerge/>
            <w:vAlign w:val="center"/>
          </w:tcPr>
          <w:p w14:paraId="28FDF16A" w14:textId="77777777" w:rsidR="00124A26" w:rsidRPr="00C07B2E" w:rsidRDefault="00124A26" w:rsidP="002D3EBF">
            <w:pPr>
              <w:ind w:firstLine="0"/>
              <w:rPr>
                <w:rFonts w:eastAsia="SimSun"/>
              </w:rPr>
            </w:pPr>
          </w:p>
        </w:tc>
        <w:tc>
          <w:tcPr>
            <w:tcW w:w="1701" w:type="dxa"/>
            <w:vAlign w:val="center"/>
          </w:tcPr>
          <w:p w14:paraId="31234B25" w14:textId="77777777" w:rsidR="00124A26" w:rsidRPr="00C07B2E" w:rsidRDefault="00124A26" w:rsidP="002D3EBF">
            <w:pPr>
              <w:ind w:firstLine="0"/>
              <w:rPr>
                <w:rFonts w:eastAsia="SimSun"/>
              </w:rPr>
            </w:pPr>
            <w:r w:rsidRPr="00C07B2E">
              <w:rPr>
                <w:rFonts w:eastAsia="SimSun"/>
              </w:rPr>
              <w:t xml:space="preserve">Треосульфан </w:t>
            </w:r>
          </w:p>
        </w:tc>
        <w:tc>
          <w:tcPr>
            <w:tcW w:w="1418" w:type="dxa"/>
            <w:vAlign w:val="center"/>
          </w:tcPr>
          <w:p w14:paraId="3206A9E7" w14:textId="77777777" w:rsidR="00124A26" w:rsidRPr="00C07B2E" w:rsidRDefault="00124A26" w:rsidP="002D3EBF">
            <w:pPr>
              <w:ind w:firstLine="0"/>
              <w:rPr>
                <w:rFonts w:eastAsia="SimSun"/>
              </w:rPr>
            </w:pPr>
            <w:r w:rsidRPr="00C07B2E">
              <w:rPr>
                <w:rFonts w:eastAsia="SimSun"/>
              </w:rPr>
              <w:t>14 г/кг</w:t>
            </w:r>
          </w:p>
        </w:tc>
        <w:tc>
          <w:tcPr>
            <w:tcW w:w="1276" w:type="dxa"/>
            <w:vAlign w:val="center"/>
          </w:tcPr>
          <w:p w14:paraId="44B0C621" w14:textId="77777777" w:rsidR="00124A26" w:rsidRPr="00C07B2E" w:rsidRDefault="00124A26" w:rsidP="002D3EBF">
            <w:pPr>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4CADB734" w14:textId="77777777" w:rsidR="00124A26" w:rsidRPr="00C07B2E" w:rsidRDefault="00124A26" w:rsidP="002D3EBF">
            <w:pPr>
              <w:ind w:firstLine="0"/>
              <w:rPr>
                <w:rFonts w:eastAsia="SimSun"/>
              </w:rPr>
            </w:pPr>
            <w:r w:rsidRPr="00C07B2E">
              <w:rPr>
                <w:rFonts w:eastAsia="SimSun"/>
              </w:rPr>
              <w:t xml:space="preserve">С -5 дня по -3 день </w:t>
            </w:r>
          </w:p>
        </w:tc>
        <w:tc>
          <w:tcPr>
            <w:tcW w:w="2268" w:type="dxa"/>
            <w:vAlign w:val="center"/>
          </w:tcPr>
          <w:p w14:paraId="3F5A3037" w14:textId="77777777" w:rsidR="00124A26" w:rsidRPr="00C07B2E" w:rsidRDefault="00124A26" w:rsidP="002D3EBF">
            <w:pPr>
              <w:ind w:firstLine="0"/>
              <w:rPr>
                <w:rFonts w:eastAsia="SimSun"/>
              </w:rPr>
            </w:pPr>
            <w:r w:rsidRPr="00C07B2E">
              <w:rPr>
                <w:rFonts w:eastAsia="SimSun"/>
              </w:rPr>
              <w:t>В/в, в течение 2 часов</w:t>
            </w:r>
          </w:p>
        </w:tc>
      </w:tr>
      <w:tr w:rsidR="00124A26" w:rsidRPr="00C07B2E" w14:paraId="603942D5" w14:textId="77777777" w:rsidTr="002D3EBF">
        <w:trPr>
          <w:cantSplit/>
          <w:trHeight w:val="1498"/>
        </w:trPr>
        <w:tc>
          <w:tcPr>
            <w:tcW w:w="1242" w:type="dxa"/>
            <w:vMerge w:val="restart"/>
            <w:textDirection w:val="btLr"/>
            <w:vAlign w:val="center"/>
          </w:tcPr>
          <w:p w14:paraId="350C85A5" w14:textId="77777777" w:rsidR="00124A26" w:rsidRPr="00C07B2E" w:rsidRDefault="00124A26" w:rsidP="002D3EBF">
            <w:pPr>
              <w:ind w:firstLine="0"/>
              <w:rPr>
                <w:rFonts w:eastAsia="SimSun"/>
              </w:rPr>
            </w:pPr>
            <w:r w:rsidRPr="00C07B2E">
              <w:rPr>
                <w:rFonts w:eastAsia="SimSun"/>
              </w:rPr>
              <w:t>Профилактика РТПХ</w:t>
            </w:r>
          </w:p>
        </w:tc>
        <w:tc>
          <w:tcPr>
            <w:tcW w:w="1701" w:type="dxa"/>
            <w:vAlign w:val="center"/>
          </w:tcPr>
          <w:p w14:paraId="3C6FDEDD" w14:textId="77777777" w:rsidR="00124A26" w:rsidRPr="00C07B2E" w:rsidRDefault="00124A26" w:rsidP="002D3EBF">
            <w:pPr>
              <w:ind w:firstLine="0"/>
              <w:rPr>
                <w:rFonts w:eastAsia="SimSun"/>
              </w:rPr>
            </w:pPr>
            <w:r w:rsidRPr="00C07B2E">
              <w:rPr>
                <w:rFonts w:eastAsia="SimSun"/>
              </w:rPr>
              <w:t xml:space="preserve">Такролимус </w:t>
            </w:r>
          </w:p>
        </w:tc>
        <w:tc>
          <w:tcPr>
            <w:tcW w:w="1418" w:type="dxa"/>
            <w:vAlign w:val="center"/>
          </w:tcPr>
          <w:p w14:paraId="2AC59F8D" w14:textId="77777777" w:rsidR="00124A26" w:rsidRPr="00C07B2E" w:rsidRDefault="00124A26" w:rsidP="002D3EBF">
            <w:pPr>
              <w:ind w:firstLine="0"/>
              <w:rPr>
                <w:rFonts w:eastAsia="SimSun"/>
              </w:rPr>
            </w:pPr>
            <w:r w:rsidRPr="00C07B2E">
              <w:rPr>
                <w:rFonts w:eastAsia="SimSun"/>
              </w:rPr>
              <w:t>0,03 мг/кг</w:t>
            </w:r>
          </w:p>
        </w:tc>
        <w:tc>
          <w:tcPr>
            <w:tcW w:w="1276" w:type="dxa"/>
            <w:vAlign w:val="center"/>
          </w:tcPr>
          <w:p w14:paraId="7A86A0D6" w14:textId="77777777" w:rsidR="00124A26" w:rsidRPr="00C07B2E" w:rsidRDefault="00124A26" w:rsidP="002D3EBF">
            <w:pPr>
              <w:ind w:firstLine="0"/>
              <w:rPr>
                <w:rFonts w:eastAsia="SimSun"/>
              </w:rPr>
            </w:pPr>
            <w:r w:rsidRPr="00C07B2E">
              <w:rPr>
                <w:rFonts w:eastAsia="SimSun"/>
                <w:lang w:val="en-US"/>
              </w:rPr>
              <w:t>–</w:t>
            </w:r>
          </w:p>
        </w:tc>
        <w:tc>
          <w:tcPr>
            <w:tcW w:w="1701" w:type="dxa"/>
            <w:vAlign w:val="center"/>
          </w:tcPr>
          <w:p w14:paraId="19D52FED" w14:textId="77777777" w:rsidR="00124A26" w:rsidRPr="00C07B2E" w:rsidRDefault="00124A26" w:rsidP="002D3EBF">
            <w:pPr>
              <w:ind w:firstLine="0"/>
              <w:rPr>
                <w:rFonts w:eastAsia="SimSun"/>
              </w:rPr>
            </w:pPr>
            <w:r w:rsidRPr="00C07B2E">
              <w:rPr>
                <w:rFonts w:eastAsia="SimSun"/>
              </w:rPr>
              <w:t xml:space="preserve">С +5 дня длительно </w:t>
            </w:r>
          </w:p>
        </w:tc>
        <w:tc>
          <w:tcPr>
            <w:tcW w:w="2268" w:type="dxa"/>
            <w:vAlign w:val="center"/>
          </w:tcPr>
          <w:p w14:paraId="229C4614" w14:textId="77777777" w:rsidR="00124A26" w:rsidRPr="00DB259E" w:rsidRDefault="00124A26"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124A26" w:rsidRPr="00C07B2E" w14:paraId="1596D702" w14:textId="77777777" w:rsidTr="002D3EBF">
        <w:trPr>
          <w:cantSplit/>
          <w:trHeight w:val="542"/>
        </w:trPr>
        <w:tc>
          <w:tcPr>
            <w:tcW w:w="1242" w:type="dxa"/>
            <w:vMerge/>
            <w:textDirection w:val="btLr"/>
            <w:vAlign w:val="center"/>
          </w:tcPr>
          <w:p w14:paraId="0FC5CFDB" w14:textId="77777777" w:rsidR="00124A26" w:rsidRPr="00DB259E" w:rsidRDefault="00124A26" w:rsidP="002D3EBF">
            <w:pPr>
              <w:ind w:firstLine="0"/>
              <w:rPr>
                <w:rFonts w:eastAsia="SimSun"/>
              </w:rPr>
            </w:pPr>
          </w:p>
        </w:tc>
        <w:tc>
          <w:tcPr>
            <w:tcW w:w="1701" w:type="dxa"/>
            <w:vAlign w:val="center"/>
          </w:tcPr>
          <w:p w14:paraId="32C3BC4E" w14:textId="77777777" w:rsidR="00124A26" w:rsidRPr="00C07B2E" w:rsidRDefault="00124A26" w:rsidP="002D3EBF">
            <w:pPr>
              <w:ind w:firstLine="0"/>
              <w:rPr>
                <w:rFonts w:eastAsia="SimSun"/>
              </w:rPr>
            </w:pPr>
            <w:r w:rsidRPr="00C07B2E">
              <w:rPr>
                <w:rFonts w:eastAsia="SimSun"/>
              </w:rPr>
              <w:t>Микофенолата мофетил</w:t>
            </w:r>
          </w:p>
        </w:tc>
        <w:tc>
          <w:tcPr>
            <w:tcW w:w="1418" w:type="dxa"/>
            <w:vAlign w:val="center"/>
          </w:tcPr>
          <w:p w14:paraId="1A1BDB93" w14:textId="77777777" w:rsidR="00124A26" w:rsidRPr="00C07B2E" w:rsidRDefault="00124A26" w:rsidP="002D3EBF">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39C344B5" w14:textId="77777777" w:rsidR="00124A26" w:rsidRPr="00C07B2E" w:rsidRDefault="00124A26" w:rsidP="002D3EBF">
            <w:pPr>
              <w:ind w:firstLine="0"/>
              <w:rPr>
                <w:rFonts w:eastAsia="SimSun"/>
              </w:rPr>
            </w:pPr>
            <w:r w:rsidRPr="00C07B2E">
              <w:rPr>
                <w:rFonts w:eastAsia="SimSun"/>
              </w:rPr>
              <w:t>–</w:t>
            </w:r>
          </w:p>
        </w:tc>
        <w:tc>
          <w:tcPr>
            <w:tcW w:w="1701" w:type="dxa"/>
            <w:vAlign w:val="center"/>
          </w:tcPr>
          <w:p w14:paraId="132FB756" w14:textId="77777777" w:rsidR="00124A26" w:rsidRPr="00C07B2E" w:rsidRDefault="00124A26" w:rsidP="002D3EBF">
            <w:pPr>
              <w:ind w:firstLine="0"/>
              <w:rPr>
                <w:rFonts w:eastAsia="SimSun"/>
              </w:rPr>
            </w:pPr>
            <w:r w:rsidRPr="00C07B2E">
              <w:rPr>
                <w:rFonts w:eastAsia="SimSun"/>
              </w:rPr>
              <w:t xml:space="preserve">С +5 дня по +35 день </w:t>
            </w:r>
          </w:p>
        </w:tc>
        <w:tc>
          <w:tcPr>
            <w:tcW w:w="2268" w:type="dxa"/>
            <w:vAlign w:val="center"/>
          </w:tcPr>
          <w:p w14:paraId="28992114" w14:textId="77777777" w:rsidR="00124A26" w:rsidRPr="00C07B2E" w:rsidRDefault="00124A26" w:rsidP="002D3EBF">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124A26" w:rsidRPr="00C07B2E" w14:paraId="7EE49796" w14:textId="77777777" w:rsidTr="002D3EBF">
        <w:trPr>
          <w:cantSplit/>
          <w:trHeight w:val="508"/>
        </w:trPr>
        <w:tc>
          <w:tcPr>
            <w:tcW w:w="1242" w:type="dxa"/>
            <w:vMerge/>
            <w:textDirection w:val="btLr"/>
            <w:vAlign w:val="center"/>
          </w:tcPr>
          <w:p w14:paraId="56C319ED" w14:textId="77777777" w:rsidR="00124A26" w:rsidRPr="00C07B2E" w:rsidRDefault="00124A26" w:rsidP="002D3EBF">
            <w:pPr>
              <w:ind w:firstLine="0"/>
              <w:rPr>
                <w:rFonts w:eastAsia="SimSun"/>
              </w:rPr>
            </w:pPr>
          </w:p>
        </w:tc>
        <w:tc>
          <w:tcPr>
            <w:tcW w:w="1701" w:type="dxa"/>
            <w:vAlign w:val="center"/>
          </w:tcPr>
          <w:p w14:paraId="15C68DC4" w14:textId="77777777" w:rsidR="00124A26" w:rsidRPr="00C07B2E" w:rsidRDefault="00124A26" w:rsidP="002D3EBF">
            <w:pPr>
              <w:ind w:firstLine="0"/>
              <w:rPr>
                <w:rFonts w:eastAsia="SimSun"/>
              </w:rPr>
            </w:pPr>
            <w:r w:rsidRPr="00C07B2E">
              <w:rPr>
                <w:rFonts w:eastAsia="SimSun"/>
              </w:rPr>
              <w:t xml:space="preserve">Циклофосфамид </w:t>
            </w:r>
          </w:p>
        </w:tc>
        <w:tc>
          <w:tcPr>
            <w:tcW w:w="1418" w:type="dxa"/>
            <w:vAlign w:val="center"/>
          </w:tcPr>
          <w:p w14:paraId="7D39448F" w14:textId="77777777" w:rsidR="00124A26" w:rsidRPr="00C07B2E" w:rsidRDefault="00124A26" w:rsidP="002D3EBF">
            <w:pPr>
              <w:ind w:firstLine="0"/>
              <w:rPr>
                <w:rFonts w:eastAsia="SimSun"/>
              </w:rPr>
            </w:pPr>
            <w:r w:rsidRPr="00C07B2E">
              <w:rPr>
                <w:rFonts w:eastAsia="SimSun"/>
              </w:rPr>
              <w:t xml:space="preserve">50 мг/кг </w:t>
            </w:r>
          </w:p>
        </w:tc>
        <w:tc>
          <w:tcPr>
            <w:tcW w:w="1276" w:type="dxa"/>
            <w:vAlign w:val="center"/>
          </w:tcPr>
          <w:p w14:paraId="1908102C" w14:textId="77777777" w:rsidR="00124A26" w:rsidRPr="00C07B2E" w:rsidRDefault="00124A26" w:rsidP="002D3EBF">
            <w:pPr>
              <w:ind w:firstLine="0"/>
              <w:rPr>
                <w:rFonts w:eastAsia="SimSun"/>
              </w:rPr>
            </w:pPr>
            <w:r w:rsidRPr="00C07B2E">
              <w:rPr>
                <w:rFonts w:eastAsia="SimSun"/>
              </w:rPr>
              <w:t>100 мг/кг</w:t>
            </w:r>
          </w:p>
        </w:tc>
        <w:tc>
          <w:tcPr>
            <w:tcW w:w="1701" w:type="dxa"/>
            <w:vAlign w:val="center"/>
          </w:tcPr>
          <w:p w14:paraId="656122F3" w14:textId="77777777" w:rsidR="00124A26" w:rsidRPr="00C07B2E" w:rsidRDefault="00124A26" w:rsidP="002D3EBF">
            <w:pPr>
              <w:ind w:firstLine="0"/>
              <w:rPr>
                <w:rFonts w:eastAsia="SimSun"/>
              </w:rPr>
            </w:pPr>
            <w:r w:rsidRPr="00C07B2E">
              <w:rPr>
                <w:rFonts w:eastAsia="SimSun"/>
              </w:rPr>
              <w:t>С +3 дня по +4 день</w:t>
            </w:r>
          </w:p>
        </w:tc>
        <w:tc>
          <w:tcPr>
            <w:tcW w:w="2268" w:type="dxa"/>
            <w:vAlign w:val="center"/>
          </w:tcPr>
          <w:p w14:paraId="5A86C29B" w14:textId="77777777" w:rsidR="00124A26" w:rsidRPr="00C07B2E" w:rsidRDefault="00124A26" w:rsidP="002D3EBF">
            <w:pPr>
              <w:ind w:firstLine="0"/>
              <w:rPr>
                <w:rFonts w:eastAsia="SimSun"/>
              </w:rPr>
            </w:pPr>
            <w:r w:rsidRPr="00C07B2E">
              <w:rPr>
                <w:rFonts w:eastAsia="SimSun"/>
              </w:rPr>
              <w:t>В/в, в течение 2 ч</w:t>
            </w:r>
          </w:p>
        </w:tc>
      </w:tr>
    </w:tbl>
    <w:p w14:paraId="2298492F" w14:textId="77777777" w:rsidR="00124A26" w:rsidRPr="00C07B2E" w:rsidRDefault="00124A26" w:rsidP="00124A26">
      <w:pPr>
        <w:rPr>
          <w:rFonts w:eastAsia="SimSun"/>
        </w:rPr>
      </w:pPr>
    </w:p>
    <w:p w14:paraId="473C54EF" w14:textId="77777777" w:rsidR="00124A26" w:rsidRPr="00C07B2E" w:rsidRDefault="00124A26" w:rsidP="00124A26">
      <w:pPr>
        <w:rPr>
          <w:rFonts w:eastAsia="SimSun"/>
        </w:rPr>
        <w:sectPr w:rsidR="00124A26" w:rsidRPr="00C07B2E" w:rsidSect="00980822">
          <w:footerReference w:type="default" r:id="rId28"/>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70932BE3" w14:textId="77777777" w:rsidR="00124A26" w:rsidRPr="00C07B2E" w:rsidRDefault="00124A26" w:rsidP="00124A26">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5907A637" w14:textId="77777777" w:rsidR="00124A26" w:rsidRPr="00C07B2E" w:rsidRDefault="00124A26" w:rsidP="00124A2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124A26" w:rsidRPr="00470E23" w14:paraId="538B16B9" w14:textId="77777777" w:rsidTr="002D3EBF">
        <w:trPr>
          <w:cantSplit/>
          <w:trHeight w:val="498"/>
        </w:trPr>
        <w:tc>
          <w:tcPr>
            <w:tcW w:w="1387" w:type="pct"/>
            <w:gridSpan w:val="4"/>
            <w:vMerge w:val="restart"/>
            <w:shd w:val="clear" w:color="auto" w:fill="auto"/>
            <w:vAlign w:val="center"/>
          </w:tcPr>
          <w:p w14:paraId="15806479" w14:textId="77777777" w:rsidR="00124A26" w:rsidRPr="00470E23" w:rsidRDefault="00124A26" w:rsidP="002D3EBF">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799B3D49" w14:textId="77777777" w:rsidR="00124A26" w:rsidRPr="00470E23" w:rsidRDefault="00124A26" w:rsidP="002D3EBF">
            <w:pPr>
              <w:ind w:firstLine="0"/>
              <w:rPr>
                <w:rFonts w:eastAsia="SimSun"/>
                <w:sz w:val="22"/>
              </w:rPr>
            </w:pPr>
            <w:r w:rsidRPr="00470E23">
              <w:rPr>
                <w:rFonts w:eastAsia="SimSun"/>
                <w:sz w:val="22"/>
              </w:rPr>
              <w:t>Режим кондиционирования</w:t>
            </w:r>
          </w:p>
        </w:tc>
      </w:tr>
      <w:tr w:rsidR="00124A26" w:rsidRPr="00470E23" w14:paraId="076B0464" w14:textId="77777777" w:rsidTr="002D3EBF">
        <w:trPr>
          <w:cantSplit/>
          <w:trHeight w:val="433"/>
        </w:trPr>
        <w:tc>
          <w:tcPr>
            <w:tcW w:w="1387" w:type="pct"/>
            <w:gridSpan w:val="4"/>
            <w:vMerge/>
            <w:shd w:val="clear" w:color="auto" w:fill="auto"/>
            <w:vAlign w:val="center"/>
          </w:tcPr>
          <w:p w14:paraId="19F3A521" w14:textId="77777777" w:rsidR="00124A26" w:rsidRPr="00470E23" w:rsidRDefault="00124A26" w:rsidP="002D3EBF">
            <w:pPr>
              <w:ind w:firstLine="0"/>
              <w:rPr>
                <w:rFonts w:eastAsia="SimSun"/>
                <w:sz w:val="22"/>
              </w:rPr>
            </w:pPr>
          </w:p>
        </w:tc>
        <w:tc>
          <w:tcPr>
            <w:tcW w:w="412" w:type="pct"/>
            <w:shd w:val="clear" w:color="auto" w:fill="D9D9D9"/>
            <w:vAlign w:val="center"/>
          </w:tcPr>
          <w:p w14:paraId="3312A85F" w14:textId="77777777" w:rsidR="00124A26" w:rsidRPr="00470E23" w:rsidRDefault="00124A26" w:rsidP="002D3EBF">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6DD225FE" w14:textId="77777777" w:rsidR="00124A26" w:rsidRPr="00470E23" w:rsidRDefault="00124A26" w:rsidP="002D3EBF">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3208672D" w14:textId="77777777" w:rsidR="00124A26" w:rsidRPr="00470E23" w:rsidRDefault="00124A26" w:rsidP="002D3EBF">
            <w:pPr>
              <w:ind w:firstLine="0"/>
              <w:rPr>
                <w:rFonts w:eastAsia="SimSun"/>
                <w:sz w:val="22"/>
              </w:rPr>
            </w:pPr>
            <w:r w:rsidRPr="00470E23">
              <w:rPr>
                <w:rFonts w:eastAsia="SimSun"/>
                <w:sz w:val="22"/>
              </w:rPr>
              <w:t>Flu180</w:t>
            </w:r>
          </w:p>
        </w:tc>
      </w:tr>
      <w:tr w:rsidR="00124A26" w:rsidRPr="00470E23" w14:paraId="2346997F" w14:textId="77777777" w:rsidTr="002D3EBF">
        <w:trPr>
          <w:cantSplit/>
          <w:trHeight w:val="397"/>
        </w:trPr>
        <w:tc>
          <w:tcPr>
            <w:tcW w:w="1387" w:type="pct"/>
            <w:gridSpan w:val="4"/>
            <w:vMerge/>
            <w:shd w:val="clear" w:color="auto" w:fill="auto"/>
            <w:vAlign w:val="center"/>
          </w:tcPr>
          <w:p w14:paraId="2F94180B" w14:textId="77777777" w:rsidR="00124A26" w:rsidRPr="00470E23" w:rsidRDefault="00124A26" w:rsidP="002D3EBF">
            <w:pPr>
              <w:ind w:firstLine="0"/>
              <w:rPr>
                <w:rFonts w:eastAsia="SimSun"/>
                <w:sz w:val="22"/>
              </w:rPr>
            </w:pPr>
          </w:p>
        </w:tc>
        <w:tc>
          <w:tcPr>
            <w:tcW w:w="412" w:type="pct"/>
            <w:shd w:val="clear" w:color="auto" w:fill="D9D9D9"/>
            <w:vAlign w:val="center"/>
          </w:tcPr>
          <w:p w14:paraId="5F6B1BCF" w14:textId="77777777" w:rsidR="00124A26" w:rsidRPr="00470E23" w:rsidRDefault="00124A26" w:rsidP="002D3EBF">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2B16CEC9" w14:textId="77777777" w:rsidR="00124A26" w:rsidRPr="00470E23" w:rsidRDefault="00124A26" w:rsidP="002D3EBF">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2507AECB" w14:textId="77777777" w:rsidR="00124A26" w:rsidRPr="00470E23" w:rsidRDefault="00124A26" w:rsidP="002D3EBF">
            <w:pPr>
              <w:ind w:firstLine="0"/>
              <w:rPr>
                <w:rFonts w:eastAsia="SimSun"/>
                <w:sz w:val="22"/>
              </w:rPr>
            </w:pPr>
            <w:r w:rsidRPr="00470E23">
              <w:rPr>
                <w:rFonts w:eastAsia="SimSun"/>
                <w:sz w:val="22"/>
              </w:rPr>
              <w:t>Bu8</w:t>
            </w:r>
          </w:p>
        </w:tc>
        <w:tc>
          <w:tcPr>
            <w:tcW w:w="746" w:type="pct"/>
            <w:gridSpan w:val="2"/>
            <w:shd w:val="clear" w:color="auto" w:fill="D9D9D9"/>
            <w:vAlign w:val="center"/>
          </w:tcPr>
          <w:p w14:paraId="32C956F2" w14:textId="77777777" w:rsidR="00124A26" w:rsidRPr="00470E23" w:rsidRDefault="00124A26" w:rsidP="002D3EBF">
            <w:pPr>
              <w:ind w:firstLine="0"/>
              <w:rPr>
                <w:rFonts w:eastAsia="SimSun"/>
                <w:sz w:val="22"/>
              </w:rPr>
            </w:pPr>
            <w:r w:rsidRPr="00470E23">
              <w:rPr>
                <w:rFonts w:eastAsia="SimSun"/>
                <w:sz w:val="22"/>
              </w:rPr>
              <w:t>Bu8</w:t>
            </w:r>
          </w:p>
        </w:tc>
        <w:tc>
          <w:tcPr>
            <w:tcW w:w="475" w:type="pct"/>
            <w:shd w:val="clear" w:color="auto" w:fill="D9D9D9"/>
            <w:vAlign w:val="center"/>
          </w:tcPr>
          <w:p w14:paraId="71195A67" w14:textId="77777777" w:rsidR="00124A26" w:rsidRPr="00470E23" w:rsidRDefault="00124A26" w:rsidP="002D3EBF">
            <w:pPr>
              <w:ind w:firstLine="0"/>
              <w:rPr>
                <w:rFonts w:eastAsia="SimSun"/>
                <w:sz w:val="22"/>
              </w:rPr>
            </w:pPr>
            <w:r w:rsidRPr="00470E23">
              <w:rPr>
                <w:rFonts w:eastAsia="SimSun"/>
                <w:sz w:val="22"/>
              </w:rPr>
              <w:t>Bu10</w:t>
            </w:r>
          </w:p>
        </w:tc>
        <w:tc>
          <w:tcPr>
            <w:tcW w:w="382" w:type="pct"/>
            <w:shd w:val="clear" w:color="auto" w:fill="D9D9D9"/>
            <w:vAlign w:val="center"/>
          </w:tcPr>
          <w:p w14:paraId="74AE0F1C" w14:textId="77777777" w:rsidR="00124A26" w:rsidRPr="00470E23" w:rsidRDefault="00124A26" w:rsidP="002D3EBF">
            <w:pPr>
              <w:ind w:firstLine="0"/>
              <w:rPr>
                <w:rFonts w:eastAsia="SimSun"/>
                <w:sz w:val="22"/>
              </w:rPr>
            </w:pPr>
            <w:r w:rsidRPr="00470E23">
              <w:rPr>
                <w:rFonts w:eastAsia="SimSun"/>
                <w:sz w:val="22"/>
              </w:rPr>
              <w:t>Treo36</w:t>
            </w:r>
          </w:p>
        </w:tc>
        <w:tc>
          <w:tcPr>
            <w:tcW w:w="400" w:type="pct"/>
            <w:shd w:val="clear" w:color="auto" w:fill="D9D9D9"/>
            <w:vAlign w:val="center"/>
          </w:tcPr>
          <w:p w14:paraId="5486A260" w14:textId="77777777" w:rsidR="00124A26" w:rsidRPr="00470E23" w:rsidRDefault="00124A26" w:rsidP="002D3EBF">
            <w:pPr>
              <w:ind w:firstLine="0"/>
              <w:rPr>
                <w:rFonts w:eastAsia="SimSun"/>
                <w:sz w:val="22"/>
              </w:rPr>
            </w:pPr>
            <w:r w:rsidRPr="00470E23">
              <w:rPr>
                <w:rFonts w:eastAsia="SimSun"/>
                <w:sz w:val="22"/>
              </w:rPr>
              <w:t>Cy1200</w:t>
            </w:r>
          </w:p>
        </w:tc>
        <w:tc>
          <w:tcPr>
            <w:tcW w:w="394" w:type="pct"/>
            <w:shd w:val="clear" w:color="auto" w:fill="D9D9D9"/>
            <w:vAlign w:val="center"/>
          </w:tcPr>
          <w:p w14:paraId="4C102ACB" w14:textId="77777777" w:rsidR="00124A26" w:rsidRPr="00470E23" w:rsidRDefault="00124A26" w:rsidP="002D3EBF">
            <w:pPr>
              <w:ind w:firstLine="0"/>
              <w:rPr>
                <w:rFonts w:eastAsia="SimSun"/>
                <w:sz w:val="22"/>
              </w:rPr>
            </w:pPr>
            <w:r w:rsidRPr="00470E23">
              <w:rPr>
                <w:rFonts w:eastAsia="SimSun"/>
                <w:sz w:val="22"/>
              </w:rPr>
              <w:t>Mel100</w:t>
            </w:r>
          </w:p>
        </w:tc>
      </w:tr>
      <w:tr w:rsidR="00124A26" w:rsidRPr="00470E23" w14:paraId="1F93592B" w14:textId="77777777" w:rsidTr="002D3EBF">
        <w:trPr>
          <w:cantSplit/>
          <w:trHeight w:val="417"/>
        </w:trPr>
        <w:tc>
          <w:tcPr>
            <w:tcW w:w="1387" w:type="pct"/>
            <w:gridSpan w:val="4"/>
            <w:vMerge/>
            <w:shd w:val="clear" w:color="auto" w:fill="auto"/>
            <w:vAlign w:val="center"/>
          </w:tcPr>
          <w:p w14:paraId="667B5841" w14:textId="77777777" w:rsidR="00124A26" w:rsidRPr="00470E23" w:rsidRDefault="00124A26" w:rsidP="002D3EBF">
            <w:pPr>
              <w:ind w:firstLine="0"/>
              <w:rPr>
                <w:rFonts w:eastAsia="SimSun"/>
                <w:sz w:val="22"/>
              </w:rPr>
            </w:pPr>
          </w:p>
        </w:tc>
        <w:tc>
          <w:tcPr>
            <w:tcW w:w="412" w:type="pct"/>
            <w:shd w:val="clear" w:color="auto" w:fill="D9D9D9"/>
            <w:vAlign w:val="center"/>
          </w:tcPr>
          <w:p w14:paraId="24F59B85" w14:textId="77777777" w:rsidR="00124A26" w:rsidRPr="00470E23" w:rsidRDefault="00124A26" w:rsidP="002D3EB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7D5BF1FD" w14:textId="77777777" w:rsidR="00124A26" w:rsidRPr="00470E23" w:rsidRDefault="00124A26" w:rsidP="002D3EBF">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4B5F6B59" w14:textId="77777777" w:rsidR="00124A26" w:rsidRPr="00470E23" w:rsidRDefault="00124A26" w:rsidP="002D3EBF">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26A619AA" w14:textId="77777777" w:rsidR="00124A26" w:rsidRPr="00470E23" w:rsidRDefault="00124A26" w:rsidP="002D3EBF">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4D334A8D" w14:textId="77777777" w:rsidR="00124A26" w:rsidRPr="00470E23" w:rsidRDefault="00124A26" w:rsidP="002D3EBF">
            <w:pPr>
              <w:ind w:firstLine="0"/>
              <w:rPr>
                <w:rFonts w:eastAsia="SimSun"/>
                <w:sz w:val="22"/>
              </w:rPr>
            </w:pPr>
            <w:r w:rsidRPr="00470E23">
              <w:rPr>
                <w:rFonts w:eastAsia="SimSun"/>
                <w:sz w:val="22"/>
              </w:rPr>
              <w:t>Thio</w:t>
            </w:r>
          </w:p>
        </w:tc>
        <w:tc>
          <w:tcPr>
            <w:tcW w:w="475" w:type="pct"/>
            <w:shd w:val="clear" w:color="auto" w:fill="D9D9D9"/>
            <w:vAlign w:val="center"/>
          </w:tcPr>
          <w:p w14:paraId="43BFDB1D" w14:textId="77777777" w:rsidR="00124A26" w:rsidRPr="00470E23" w:rsidRDefault="00124A26" w:rsidP="002D3EBF">
            <w:pPr>
              <w:ind w:firstLine="0"/>
              <w:rPr>
                <w:rFonts w:eastAsia="SimSun"/>
                <w:sz w:val="22"/>
              </w:rPr>
            </w:pPr>
            <w:r w:rsidRPr="00470E23">
              <w:rPr>
                <w:rFonts w:eastAsia="SimSun"/>
                <w:sz w:val="22"/>
              </w:rPr>
              <w:t>-</w:t>
            </w:r>
          </w:p>
        </w:tc>
        <w:tc>
          <w:tcPr>
            <w:tcW w:w="382" w:type="pct"/>
            <w:shd w:val="clear" w:color="auto" w:fill="D9D9D9"/>
            <w:vAlign w:val="center"/>
          </w:tcPr>
          <w:p w14:paraId="3245C3D9" w14:textId="77777777" w:rsidR="00124A26" w:rsidRPr="00470E23" w:rsidRDefault="00124A26" w:rsidP="002D3EBF">
            <w:pPr>
              <w:ind w:firstLine="0"/>
              <w:rPr>
                <w:rFonts w:eastAsia="SimSun"/>
                <w:sz w:val="22"/>
              </w:rPr>
            </w:pPr>
            <w:r w:rsidRPr="00470E23">
              <w:rPr>
                <w:rFonts w:eastAsia="SimSun"/>
                <w:sz w:val="22"/>
              </w:rPr>
              <w:t>-</w:t>
            </w:r>
          </w:p>
        </w:tc>
        <w:tc>
          <w:tcPr>
            <w:tcW w:w="400" w:type="pct"/>
            <w:shd w:val="clear" w:color="auto" w:fill="D9D9D9"/>
            <w:vAlign w:val="center"/>
          </w:tcPr>
          <w:p w14:paraId="39772D48" w14:textId="77777777" w:rsidR="00124A26" w:rsidRPr="00470E23" w:rsidRDefault="00124A26" w:rsidP="002D3EBF">
            <w:pPr>
              <w:ind w:firstLine="0"/>
              <w:rPr>
                <w:rFonts w:eastAsia="SimSun"/>
                <w:sz w:val="22"/>
              </w:rPr>
            </w:pPr>
          </w:p>
        </w:tc>
        <w:tc>
          <w:tcPr>
            <w:tcW w:w="394" w:type="pct"/>
            <w:shd w:val="clear" w:color="auto" w:fill="D9D9D9"/>
            <w:vAlign w:val="center"/>
          </w:tcPr>
          <w:p w14:paraId="2C10E7A4" w14:textId="77777777" w:rsidR="00124A26" w:rsidRPr="00470E23" w:rsidRDefault="00124A26" w:rsidP="002D3EBF">
            <w:pPr>
              <w:ind w:firstLine="0"/>
              <w:rPr>
                <w:rFonts w:eastAsia="SimSun"/>
                <w:sz w:val="22"/>
              </w:rPr>
            </w:pPr>
          </w:p>
        </w:tc>
      </w:tr>
      <w:tr w:rsidR="00124A26" w:rsidRPr="00470E23" w14:paraId="4D3AD530" w14:textId="77777777" w:rsidTr="002D3EBF">
        <w:trPr>
          <w:cantSplit/>
          <w:trHeight w:val="606"/>
        </w:trPr>
        <w:tc>
          <w:tcPr>
            <w:tcW w:w="348" w:type="pct"/>
            <w:vMerge w:val="restart"/>
            <w:shd w:val="clear" w:color="auto" w:fill="D9D9D9"/>
            <w:vAlign w:val="center"/>
          </w:tcPr>
          <w:p w14:paraId="72D0913F" w14:textId="77777777" w:rsidR="00124A26" w:rsidRPr="00470E23" w:rsidRDefault="00124A26" w:rsidP="002D3EBF">
            <w:pPr>
              <w:ind w:firstLine="0"/>
              <w:rPr>
                <w:rFonts w:eastAsia="SimSun"/>
                <w:sz w:val="22"/>
              </w:rPr>
            </w:pPr>
            <w:r w:rsidRPr="00470E23">
              <w:rPr>
                <w:rFonts w:eastAsia="SimSun"/>
                <w:sz w:val="22"/>
              </w:rPr>
              <w:t>hATG</w:t>
            </w:r>
          </w:p>
        </w:tc>
        <w:tc>
          <w:tcPr>
            <w:tcW w:w="303" w:type="pct"/>
            <w:shd w:val="clear" w:color="auto" w:fill="D9D9D9"/>
            <w:vAlign w:val="center"/>
          </w:tcPr>
          <w:p w14:paraId="46611ACB" w14:textId="77777777" w:rsidR="00124A26" w:rsidRPr="00470E23" w:rsidRDefault="00124A26" w:rsidP="002D3EBF">
            <w:pPr>
              <w:ind w:firstLine="0"/>
              <w:rPr>
                <w:rFonts w:eastAsia="SimSun"/>
                <w:sz w:val="22"/>
              </w:rPr>
            </w:pPr>
            <w:r w:rsidRPr="00470E23">
              <w:rPr>
                <w:rFonts w:eastAsia="SimSun"/>
                <w:sz w:val="22"/>
              </w:rPr>
              <w:t>CSA</w:t>
            </w:r>
          </w:p>
        </w:tc>
        <w:tc>
          <w:tcPr>
            <w:tcW w:w="308" w:type="pct"/>
            <w:shd w:val="clear" w:color="auto" w:fill="D9D9D9"/>
            <w:vAlign w:val="center"/>
          </w:tcPr>
          <w:p w14:paraId="164DAFCC" w14:textId="77777777" w:rsidR="00124A26" w:rsidRPr="00470E23" w:rsidRDefault="00124A26" w:rsidP="002D3EBF">
            <w:pPr>
              <w:ind w:firstLine="0"/>
              <w:rPr>
                <w:rFonts w:eastAsia="SimSun"/>
                <w:sz w:val="22"/>
              </w:rPr>
            </w:pPr>
            <w:r w:rsidRPr="00470E23">
              <w:rPr>
                <w:rFonts w:eastAsia="SimSun"/>
                <w:sz w:val="22"/>
              </w:rPr>
              <w:t>MTX</w:t>
            </w:r>
          </w:p>
        </w:tc>
        <w:tc>
          <w:tcPr>
            <w:tcW w:w="428" w:type="pct"/>
            <w:shd w:val="clear" w:color="auto" w:fill="D9D9D9"/>
            <w:vAlign w:val="center"/>
          </w:tcPr>
          <w:p w14:paraId="3D5DD49D" w14:textId="77777777" w:rsidR="00124A26" w:rsidRPr="00470E23" w:rsidRDefault="00124A26" w:rsidP="002D3EBF">
            <w:pPr>
              <w:ind w:firstLine="0"/>
              <w:rPr>
                <w:rFonts w:eastAsia="SimSun"/>
                <w:sz w:val="22"/>
              </w:rPr>
            </w:pPr>
            <w:r w:rsidRPr="00470E23">
              <w:rPr>
                <w:rFonts w:eastAsia="SimSun"/>
                <w:sz w:val="22"/>
              </w:rPr>
              <w:t>MMF45</w:t>
            </w:r>
          </w:p>
        </w:tc>
        <w:tc>
          <w:tcPr>
            <w:tcW w:w="412" w:type="pct"/>
            <w:shd w:val="clear" w:color="auto" w:fill="auto"/>
            <w:vAlign w:val="center"/>
          </w:tcPr>
          <w:p w14:paraId="53B26B04" w14:textId="77777777" w:rsidR="00124A26" w:rsidRPr="00470E23" w:rsidRDefault="00124A26" w:rsidP="002D3EB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7EC06C70"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370D0BC9" w14:textId="77777777" w:rsidR="00124A26" w:rsidRPr="00470E23" w:rsidRDefault="00124A26" w:rsidP="002D3EBF">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0A89E4AE" w14:textId="77777777" w:rsidR="00124A26" w:rsidRPr="00470E23" w:rsidRDefault="00124A26" w:rsidP="002D3EBF">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6716A5B3" w14:textId="77777777" w:rsidR="00124A26" w:rsidRPr="00470E23" w:rsidRDefault="00124A26" w:rsidP="002D3EBF">
            <w:pPr>
              <w:ind w:firstLine="0"/>
              <w:rPr>
                <w:rFonts w:eastAsia="SimSun"/>
                <w:sz w:val="22"/>
              </w:rPr>
            </w:pPr>
          </w:p>
        </w:tc>
        <w:tc>
          <w:tcPr>
            <w:tcW w:w="475" w:type="pct"/>
            <w:shd w:val="clear" w:color="auto" w:fill="auto"/>
            <w:vAlign w:val="center"/>
          </w:tcPr>
          <w:p w14:paraId="6ADFB099" w14:textId="77777777" w:rsidR="00124A26" w:rsidRPr="00470E23" w:rsidRDefault="00124A26" w:rsidP="002D3EBF">
            <w:pPr>
              <w:ind w:firstLine="0"/>
              <w:rPr>
                <w:rFonts w:eastAsia="SimSun"/>
                <w:sz w:val="22"/>
              </w:rPr>
            </w:pPr>
          </w:p>
        </w:tc>
        <w:tc>
          <w:tcPr>
            <w:tcW w:w="382" w:type="pct"/>
            <w:shd w:val="clear" w:color="auto" w:fill="auto"/>
            <w:vAlign w:val="center"/>
          </w:tcPr>
          <w:p w14:paraId="2286BEFE" w14:textId="77777777" w:rsidR="00124A26" w:rsidRPr="00470E23" w:rsidRDefault="00124A26" w:rsidP="002D3EBF">
            <w:pPr>
              <w:ind w:firstLine="0"/>
              <w:rPr>
                <w:rFonts w:eastAsia="SimSun"/>
                <w:sz w:val="22"/>
              </w:rPr>
            </w:pPr>
          </w:p>
        </w:tc>
        <w:tc>
          <w:tcPr>
            <w:tcW w:w="400" w:type="pct"/>
            <w:shd w:val="clear" w:color="auto" w:fill="auto"/>
            <w:vAlign w:val="center"/>
          </w:tcPr>
          <w:p w14:paraId="2659CED9" w14:textId="77777777" w:rsidR="00124A26" w:rsidRPr="00470E23" w:rsidRDefault="00124A26" w:rsidP="002D3EBF">
            <w:pPr>
              <w:ind w:firstLine="0"/>
              <w:rPr>
                <w:rFonts w:eastAsia="SimSun"/>
                <w:sz w:val="22"/>
              </w:rPr>
            </w:pPr>
          </w:p>
        </w:tc>
        <w:tc>
          <w:tcPr>
            <w:tcW w:w="394" w:type="pct"/>
            <w:vAlign w:val="center"/>
          </w:tcPr>
          <w:p w14:paraId="5E6113A0" w14:textId="77777777" w:rsidR="00124A26" w:rsidRPr="00470E23" w:rsidRDefault="00124A26" w:rsidP="002D3EBF">
            <w:pPr>
              <w:ind w:firstLine="0"/>
              <w:rPr>
                <w:rFonts w:eastAsia="SimSun"/>
                <w:sz w:val="22"/>
              </w:rPr>
            </w:pPr>
          </w:p>
        </w:tc>
      </w:tr>
      <w:tr w:rsidR="00124A26" w:rsidRPr="00470E23" w14:paraId="0128F8DD" w14:textId="77777777" w:rsidTr="002D3EBF">
        <w:trPr>
          <w:cantSplit/>
          <w:trHeight w:val="606"/>
        </w:trPr>
        <w:tc>
          <w:tcPr>
            <w:tcW w:w="348" w:type="pct"/>
            <w:vMerge/>
            <w:shd w:val="clear" w:color="auto" w:fill="D9D9D9"/>
            <w:vAlign w:val="center"/>
          </w:tcPr>
          <w:p w14:paraId="65117A23" w14:textId="77777777" w:rsidR="00124A26" w:rsidRPr="00470E23" w:rsidRDefault="00124A26" w:rsidP="002D3EBF">
            <w:pPr>
              <w:ind w:firstLine="0"/>
              <w:rPr>
                <w:rFonts w:eastAsia="SimSun"/>
                <w:sz w:val="22"/>
              </w:rPr>
            </w:pPr>
          </w:p>
        </w:tc>
        <w:tc>
          <w:tcPr>
            <w:tcW w:w="303" w:type="pct"/>
            <w:shd w:val="clear" w:color="auto" w:fill="D9D9D9"/>
            <w:vAlign w:val="center"/>
          </w:tcPr>
          <w:p w14:paraId="6A87798A" w14:textId="77777777" w:rsidR="00124A26" w:rsidRPr="00470E23" w:rsidRDefault="00124A26" w:rsidP="002D3EBF">
            <w:pPr>
              <w:ind w:firstLine="0"/>
              <w:rPr>
                <w:rFonts w:eastAsia="SimSun"/>
                <w:sz w:val="22"/>
              </w:rPr>
            </w:pPr>
            <w:r w:rsidRPr="00470E23">
              <w:rPr>
                <w:rFonts w:eastAsia="SimSun"/>
                <w:sz w:val="22"/>
              </w:rPr>
              <w:t>Tx</w:t>
            </w:r>
          </w:p>
        </w:tc>
        <w:tc>
          <w:tcPr>
            <w:tcW w:w="308" w:type="pct"/>
            <w:shd w:val="clear" w:color="auto" w:fill="D9D9D9"/>
            <w:vAlign w:val="center"/>
          </w:tcPr>
          <w:p w14:paraId="6A4E8164"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60C6C67F" w14:textId="77777777" w:rsidR="00124A26" w:rsidRPr="00470E23" w:rsidRDefault="00124A26" w:rsidP="002D3EBF">
            <w:pPr>
              <w:ind w:firstLine="0"/>
              <w:rPr>
                <w:rFonts w:eastAsia="SimSun"/>
                <w:sz w:val="22"/>
              </w:rPr>
            </w:pPr>
            <w:r w:rsidRPr="00470E23">
              <w:rPr>
                <w:rFonts w:eastAsia="SimSun"/>
                <w:sz w:val="22"/>
              </w:rPr>
              <w:t>MMF30</w:t>
            </w:r>
          </w:p>
        </w:tc>
        <w:tc>
          <w:tcPr>
            <w:tcW w:w="412" w:type="pct"/>
            <w:shd w:val="clear" w:color="auto" w:fill="auto"/>
            <w:vAlign w:val="center"/>
          </w:tcPr>
          <w:p w14:paraId="44B9E8ED"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2B29B06E" w14:textId="77777777" w:rsidR="00124A26" w:rsidRPr="00470E23" w:rsidRDefault="00124A26" w:rsidP="002D3EBF">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796227C0" w14:textId="77777777" w:rsidR="00124A26" w:rsidRPr="00470E23" w:rsidRDefault="00124A26" w:rsidP="002D3EBF">
            <w:pPr>
              <w:ind w:firstLine="0"/>
              <w:rPr>
                <w:rFonts w:eastAsia="SimSun"/>
                <w:sz w:val="22"/>
              </w:rPr>
            </w:pPr>
          </w:p>
        </w:tc>
        <w:tc>
          <w:tcPr>
            <w:tcW w:w="430" w:type="pct"/>
            <w:tcBorders>
              <w:right w:val="single" w:sz="4" w:space="0" w:color="00000A"/>
            </w:tcBorders>
            <w:shd w:val="clear" w:color="auto" w:fill="auto"/>
            <w:vAlign w:val="center"/>
          </w:tcPr>
          <w:p w14:paraId="459BEF01" w14:textId="77777777" w:rsidR="00124A26" w:rsidRPr="00470E23" w:rsidRDefault="00124A26" w:rsidP="002D3EBF">
            <w:pPr>
              <w:ind w:firstLine="0"/>
              <w:rPr>
                <w:rFonts w:eastAsia="SimSun"/>
                <w:sz w:val="22"/>
              </w:rPr>
            </w:pPr>
          </w:p>
        </w:tc>
        <w:tc>
          <w:tcPr>
            <w:tcW w:w="316" w:type="pct"/>
            <w:tcBorders>
              <w:left w:val="single" w:sz="4" w:space="0" w:color="00000A"/>
            </w:tcBorders>
            <w:shd w:val="clear" w:color="auto" w:fill="auto"/>
            <w:vAlign w:val="center"/>
          </w:tcPr>
          <w:p w14:paraId="0A2CD5C1" w14:textId="77777777" w:rsidR="00124A26" w:rsidRPr="00470E23" w:rsidRDefault="00124A26" w:rsidP="002D3EBF">
            <w:pPr>
              <w:ind w:firstLine="0"/>
              <w:rPr>
                <w:rFonts w:eastAsia="SimSun"/>
                <w:sz w:val="22"/>
              </w:rPr>
            </w:pPr>
          </w:p>
        </w:tc>
        <w:tc>
          <w:tcPr>
            <w:tcW w:w="475" w:type="pct"/>
            <w:shd w:val="clear" w:color="auto" w:fill="auto"/>
            <w:vAlign w:val="center"/>
          </w:tcPr>
          <w:p w14:paraId="7510FF2A" w14:textId="77777777" w:rsidR="00124A26" w:rsidRPr="00470E23" w:rsidRDefault="00124A26" w:rsidP="002D3EBF">
            <w:pPr>
              <w:ind w:firstLine="0"/>
              <w:rPr>
                <w:rFonts w:eastAsia="SimSun"/>
                <w:sz w:val="22"/>
              </w:rPr>
            </w:pPr>
          </w:p>
        </w:tc>
        <w:tc>
          <w:tcPr>
            <w:tcW w:w="382" w:type="pct"/>
            <w:shd w:val="clear" w:color="auto" w:fill="auto"/>
            <w:vAlign w:val="center"/>
          </w:tcPr>
          <w:p w14:paraId="2819D4FC" w14:textId="77777777" w:rsidR="00124A26" w:rsidRPr="00470E23" w:rsidRDefault="00124A26" w:rsidP="002D3EBF">
            <w:pPr>
              <w:ind w:firstLine="0"/>
              <w:rPr>
                <w:rFonts w:eastAsia="SimSun"/>
                <w:sz w:val="22"/>
              </w:rPr>
            </w:pPr>
          </w:p>
        </w:tc>
        <w:tc>
          <w:tcPr>
            <w:tcW w:w="400" w:type="pct"/>
            <w:shd w:val="clear" w:color="auto" w:fill="auto"/>
            <w:vAlign w:val="center"/>
          </w:tcPr>
          <w:p w14:paraId="020CA297" w14:textId="77777777" w:rsidR="00124A26" w:rsidRPr="00470E23" w:rsidRDefault="00124A26" w:rsidP="002D3EBF">
            <w:pPr>
              <w:ind w:firstLine="0"/>
              <w:rPr>
                <w:rFonts w:eastAsia="SimSun"/>
                <w:sz w:val="22"/>
              </w:rPr>
            </w:pPr>
            <w:r w:rsidRPr="00470E23">
              <w:rPr>
                <w:rFonts w:eastAsia="SimSun"/>
                <w:sz w:val="22"/>
              </w:rPr>
              <w:t>5.2.2.19</w:t>
            </w:r>
          </w:p>
        </w:tc>
        <w:tc>
          <w:tcPr>
            <w:tcW w:w="394" w:type="pct"/>
            <w:vAlign w:val="center"/>
          </w:tcPr>
          <w:p w14:paraId="39C62291" w14:textId="77777777" w:rsidR="00124A26" w:rsidRPr="00470E23" w:rsidRDefault="00124A26" w:rsidP="002D3EBF">
            <w:pPr>
              <w:ind w:firstLine="0"/>
              <w:rPr>
                <w:rFonts w:eastAsia="SimSun"/>
                <w:sz w:val="22"/>
              </w:rPr>
            </w:pPr>
          </w:p>
        </w:tc>
      </w:tr>
      <w:tr w:rsidR="00124A26" w:rsidRPr="00470E23" w14:paraId="3A362F74" w14:textId="77777777" w:rsidTr="002D3EBF">
        <w:trPr>
          <w:cantSplit/>
          <w:trHeight w:val="606"/>
        </w:trPr>
        <w:tc>
          <w:tcPr>
            <w:tcW w:w="348" w:type="pct"/>
            <w:vMerge w:val="restart"/>
            <w:shd w:val="clear" w:color="auto" w:fill="D9D9D9"/>
            <w:vAlign w:val="center"/>
          </w:tcPr>
          <w:p w14:paraId="1BDFD4C9" w14:textId="77777777" w:rsidR="00124A26" w:rsidRPr="00470E23" w:rsidRDefault="00124A26" w:rsidP="002D3EBF">
            <w:pPr>
              <w:ind w:firstLine="0"/>
              <w:rPr>
                <w:rFonts w:eastAsia="SimSun"/>
                <w:sz w:val="22"/>
              </w:rPr>
            </w:pPr>
            <w:r w:rsidRPr="00470E23">
              <w:rPr>
                <w:rFonts w:eastAsia="SimSun"/>
                <w:sz w:val="22"/>
              </w:rPr>
              <w:t>rATG</w:t>
            </w:r>
          </w:p>
        </w:tc>
        <w:tc>
          <w:tcPr>
            <w:tcW w:w="303" w:type="pct"/>
            <w:shd w:val="clear" w:color="auto" w:fill="D9D9D9"/>
            <w:vAlign w:val="center"/>
          </w:tcPr>
          <w:p w14:paraId="74F2D3B9" w14:textId="77777777" w:rsidR="00124A26" w:rsidRPr="00470E23" w:rsidRDefault="00124A26" w:rsidP="002D3EBF">
            <w:pPr>
              <w:ind w:firstLine="0"/>
              <w:rPr>
                <w:rFonts w:eastAsia="SimSun"/>
                <w:sz w:val="22"/>
              </w:rPr>
            </w:pPr>
            <w:r w:rsidRPr="00470E23">
              <w:rPr>
                <w:rFonts w:eastAsia="SimSun"/>
                <w:sz w:val="22"/>
              </w:rPr>
              <w:t>CSA</w:t>
            </w:r>
          </w:p>
        </w:tc>
        <w:tc>
          <w:tcPr>
            <w:tcW w:w="308" w:type="pct"/>
            <w:shd w:val="clear" w:color="auto" w:fill="D9D9D9"/>
            <w:vAlign w:val="center"/>
          </w:tcPr>
          <w:p w14:paraId="22B14819" w14:textId="77777777" w:rsidR="00124A26" w:rsidRPr="00470E23" w:rsidRDefault="00124A26" w:rsidP="002D3EBF">
            <w:pPr>
              <w:ind w:firstLine="0"/>
              <w:rPr>
                <w:rFonts w:eastAsia="SimSun"/>
                <w:sz w:val="22"/>
              </w:rPr>
            </w:pPr>
            <w:r w:rsidRPr="00470E23">
              <w:rPr>
                <w:rFonts w:eastAsia="SimSun"/>
                <w:sz w:val="22"/>
              </w:rPr>
              <w:t>MTX</w:t>
            </w:r>
          </w:p>
        </w:tc>
        <w:tc>
          <w:tcPr>
            <w:tcW w:w="428" w:type="pct"/>
            <w:shd w:val="clear" w:color="auto" w:fill="D9D9D9"/>
            <w:vAlign w:val="center"/>
          </w:tcPr>
          <w:p w14:paraId="0627A7E6" w14:textId="77777777" w:rsidR="00124A26" w:rsidRPr="00470E23" w:rsidRDefault="00124A26" w:rsidP="002D3EBF">
            <w:pPr>
              <w:ind w:firstLine="0"/>
              <w:rPr>
                <w:rFonts w:eastAsia="SimSun"/>
                <w:sz w:val="22"/>
              </w:rPr>
            </w:pPr>
            <w:r w:rsidRPr="00470E23">
              <w:rPr>
                <w:rFonts w:eastAsia="SimSun"/>
                <w:sz w:val="22"/>
              </w:rPr>
              <w:t>MMF45</w:t>
            </w:r>
          </w:p>
        </w:tc>
        <w:tc>
          <w:tcPr>
            <w:tcW w:w="412" w:type="pct"/>
            <w:shd w:val="clear" w:color="auto" w:fill="auto"/>
            <w:vAlign w:val="center"/>
          </w:tcPr>
          <w:p w14:paraId="3A60DA9A"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30AF1AB1"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489FBC7C" w14:textId="77777777" w:rsidR="00124A26" w:rsidRPr="00470E23" w:rsidRDefault="00124A26" w:rsidP="002D3EBF">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330EC620" w14:textId="77777777" w:rsidR="00124A26" w:rsidRPr="00470E23" w:rsidRDefault="00124A26" w:rsidP="002D3EBF">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58D394BD" w14:textId="77777777" w:rsidR="00124A26" w:rsidRPr="00470E23" w:rsidRDefault="00124A26" w:rsidP="002D3EBF">
            <w:pPr>
              <w:ind w:firstLine="0"/>
              <w:rPr>
                <w:rFonts w:eastAsia="SimSun"/>
                <w:sz w:val="22"/>
              </w:rPr>
            </w:pPr>
          </w:p>
        </w:tc>
        <w:tc>
          <w:tcPr>
            <w:tcW w:w="475" w:type="pct"/>
            <w:shd w:val="clear" w:color="auto" w:fill="auto"/>
            <w:vAlign w:val="center"/>
          </w:tcPr>
          <w:p w14:paraId="47FDEBB4" w14:textId="77777777" w:rsidR="00124A26" w:rsidRPr="00470E23" w:rsidRDefault="00124A26" w:rsidP="002D3EBF">
            <w:pPr>
              <w:ind w:firstLine="0"/>
              <w:rPr>
                <w:rFonts w:eastAsia="SimSun"/>
                <w:sz w:val="22"/>
              </w:rPr>
            </w:pPr>
          </w:p>
        </w:tc>
        <w:tc>
          <w:tcPr>
            <w:tcW w:w="382" w:type="pct"/>
            <w:shd w:val="clear" w:color="auto" w:fill="auto"/>
            <w:vAlign w:val="center"/>
          </w:tcPr>
          <w:p w14:paraId="73483872" w14:textId="77777777" w:rsidR="00124A26" w:rsidRPr="00470E23" w:rsidRDefault="00124A26" w:rsidP="002D3EBF">
            <w:pPr>
              <w:ind w:firstLine="0"/>
              <w:rPr>
                <w:rFonts w:eastAsia="SimSun"/>
                <w:sz w:val="22"/>
              </w:rPr>
            </w:pPr>
          </w:p>
        </w:tc>
        <w:tc>
          <w:tcPr>
            <w:tcW w:w="400" w:type="pct"/>
            <w:shd w:val="clear" w:color="auto" w:fill="auto"/>
            <w:vAlign w:val="center"/>
          </w:tcPr>
          <w:p w14:paraId="34AA685F" w14:textId="77777777" w:rsidR="00124A26" w:rsidRPr="00470E23" w:rsidRDefault="00124A26" w:rsidP="002D3EBF">
            <w:pPr>
              <w:ind w:firstLine="0"/>
              <w:rPr>
                <w:rFonts w:eastAsia="SimSun"/>
                <w:sz w:val="22"/>
              </w:rPr>
            </w:pPr>
          </w:p>
        </w:tc>
        <w:tc>
          <w:tcPr>
            <w:tcW w:w="394" w:type="pct"/>
            <w:vAlign w:val="center"/>
          </w:tcPr>
          <w:p w14:paraId="0872E134" w14:textId="77777777" w:rsidR="00124A26" w:rsidRPr="00470E23" w:rsidRDefault="00124A26" w:rsidP="002D3EBF">
            <w:pPr>
              <w:ind w:firstLine="0"/>
              <w:rPr>
                <w:rFonts w:eastAsia="SimSun"/>
                <w:sz w:val="22"/>
              </w:rPr>
            </w:pPr>
          </w:p>
        </w:tc>
      </w:tr>
      <w:tr w:rsidR="00124A26" w:rsidRPr="00470E23" w14:paraId="665A97F7" w14:textId="77777777" w:rsidTr="002D3EBF">
        <w:trPr>
          <w:cantSplit/>
          <w:trHeight w:val="606"/>
        </w:trPr>
        <w:tc>
          <w:tcPr>
            <w:tcW w:w="348" w:type="pct"/>
            <w:vMerge/>
            <w:shd w:val="clear" w:color="auto" w:fill="D9D9D9"/>
            <w:vAlign w:val="center"/>
          </w:tcPr>
          <w:p w14:paraId="4BC74B62" w14:textId="77777777" w:rsidR="00124A26" w:rsidRPr="00470E23" w:rsidRDefault="00124A26" w:rsidP="002D3EBF">
            <w:pPr>
              <w:ind w:firstLine="0"/>
              <w:rPr>
                <w:rFonts w:eastAsia="SimSun"/>
                <w:sz w:val="22"/>
              </w:rPr>
            </w:pPr>
          </w:p>
        </w:tc>
        <w:tc>
          <w:tcPr>
            <w:tcW w:w="303" w:type="pct"/>
            <w:shd w:val="clear" w:color="auto" w:fill="D9D9D9"/>
            <w:vAlign w:val="center"/>
          </w:tcPr>
          <w:p w14:paraId="37A3CB10" w14:textId="77777777" w:rsidR="00124A26" w:rsidRPr="00470E23" w:rsidRDefault="00124A26" w:rsidP="002D3EBF">
            <w:pPr>
              <w:ind w:firstLine="0"/>
              <w:rPr>
                <w:rFonts w:eastAsia="SimSun"/>
                <w:sz w:val="22"/>
              </w:rPr>
            </w:pPr>
            <w:r w:rsidRPr="00470E23">
              <w:rPr>
                <w:rFonts w:eastAsia="SimSun"/>
                <w:sz w:val="22"/>
              </w:rPr>
              <w:t>Tx</w:t>
            </w:r>
          </w:p>
        </w:tc>
        <w:tc>
          <w:tcPr>
            <w:tcW w:w="308" w:type="pct"/>
            <w:shd w:val="clear" w:color="auto" w:fill="D9D9D9"/>
            <w:vAlign w:val="center"/>
          </w:tcPr>
          <w:p w14:paraId="21B20433"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4557D4C5" w14:textId="77777777" w:rsidR="00124A26" w:rsidRPr="00470E23" w:rsidRDefault="00124A26" w:rsidP="002D3EBF">
            <w:pPr>
              <w:ind w:firstLine="0"/>
              <w:rPr>
                <w:rFonts w:eastAsia="SimSun"/>
                <w:sz w:val="22"/>
              </w:rPr>
            </w:pPr>
            <w:r w:rsidRPr="00470E23">
              <w:rPr>
                <w:rFonts w:eastAsia="SimSun"/>
                <w:sz w:val="22"/>
              </w:rPr>
              <w:t>MMF30</w:t>
            </w:r>
          </w:p>
        </w:tc>
        <w:tc>
          <w:tcPr>
            <w:tcW w:w="412" w:type="pct"/>
            <w:shd w:val="clear" w:color="auto" w:fill="auto"/>
            <w:vAlign w:val="center"/>
          </w:tcPr>
          <w:p w14:paraId="558A64E7"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394DDBDE"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7AF8A757" w14:textId="77777777" w:rsidR="00124A26" w:rsidRPr="00470E23" w:rsidRDefault="00124A26" w:rsidP="002D3EBF">
            <w:pPr>
              <w:ind w:firstLine="0"/>
              <w:rPr>
                <w:rFonts w:eastAsia="SimSun"/>
                <w:sz w:val="22"/>
              </w:rPr>
            </w:pPr>
          </w:p>
        </w:tc>
        <w:tc>
          <w:tcPr>
            <w:tcW w:w="430" w:type="pct"/>
            <w:tcBorders>
              <w:right w:val="single" w:sz="4" w:space="0" w:color="00000A"/>
            </w:tcBorders>
            <w:shd w:val="clear" w:color="auto" w:fill="auto"/>
            <w:vAlign w:val="center"/>
          </w:tcPr>
          <w:p w14:paraId="3038B0B0" w14:textId="77777777" w:rsidR="00124A26" w:rsidRPr="00470E23" w:rsidRDefault="00124A26" w:rsidP="002D3EBF">
            <w:pPr>
              <w:ind w:firstLine="0"/>
              <w:rPr>
                <w:rFonts w:eastAsia="SimSun"/>
                <w:sz w:val="22"/>
              </w:rPr>
            </w:pPr>
          </w:p>
        </w:tc>
        <w:tc>
          <w:tcPr>
            <w:tcW w:w="316" w:type="pct"/>
            <w:tcBorders>
              <w:left w:val="single" w:sz="4" w:space="0" w:color="00000A"/>
            </w:tcBorders>
            <w:shd w:val="clear" w:color="auto" w:fill="auto"/>
            <w:vAlign w:val="center"/>
          </w:tcPr>
          <w:p w14:paraId="09DF21FD" w14:textId="77777777" w:rsidR="00124A26" w:rsidRPr="00470E23" w:rsidRDefault="00124A26" w:rsidP="002D3EBF">
            <w:pPr>
              <w:ind w:firstLine="0"/>
              <w:rPr>
                <w:rFonts w:eastAsia="SimSun"/>
                <w:sz w:val="22"/>
              </w:rPr>
            </w:pPr>
          </w:p>
        </w:tc>
        <w:tc>
          <w:tcPr>
            <w:tcW w:w="475" w:type="pct"/>
            <w:shd w:val="clear" w:color="auto" w:fill="auto"/>
            <w:vAlign w:val="center"/>
          </w:tcPr>
          <w:p w14:paraId="5027966A" w14:textId="77777777" w:rsidR="00124A26" w:rsidRPr="00470E23" w:rsidRDefault="00124A26" w:rsidP="002D3EBF">
            <w:pPr>
              <w:ind w:firstLine="0"/>
              <w:rPr>
                <w:rFonts w:eastAsia="SimSun"/>
                <w:sz w:val="22"/>
              </w:rPr>
            </w:pPr>
          </w:p>
        </w:tc>
        <w:tc>
          <w:tcPr>
            <w:tcW w:w="382" w:type="pct"/>
            <w:shd w:val="clear" w:color="auto" w:fill="auto"/>
            <w:vAlign w:val="center"/>
          </w:tcPr>
          <w:p w14:paraId="19C2407E" w14:textId="77777777" w:rsidR="00124A26" w:rsidRPr="00470E23" w:rsidRDefault="00124A26" w:rsidP="002D3EBF">
            <w:pPr>
              <w:ind w:firstLine="0"/>
              <w:rPr>
                <w:rFonts w:eastAsia="SimSun"/>
                <w:sz w:val="22"/>
              </w:rPr>
            </w:pPr>
          </w:p>
        </w:tc>
        <w:tc>
          <w:tcPr>
            <w:tcW w:w="400" w:type="pct"/>
            <w:shd w:val="clear" w:color="auto" w:fill="auto"/>
            <w:vAlign w:val="center"/>
          </w:tcPr>
          <w:p w14:paraId="4C30EF66" w14:textId="77777777" w:rsidR="00124A26" w:rsidRPr="00470E23" w:rsidRDefault="00124A26" w:rsidP="002D3EBF">
            <w:pPr>
              <w:ind w:firstLine="0"/>
              <w:rPr>
                <w:rFonts w:eastAsia="SimSun"/>
                <w:sz w:val="22"/>
              </w:rPr>
            </w:pPr>
            <w:r w:rsidRPr="00470E23">
              <w:rPr>
                <w:rFonts w:eastAsia="SimSun"/>
                <w:sz w:val="22"/>
              </w:rPr>
              <w:t>5.2.2.20</w:t>
            </w:r>
          </w:p>
        </w:tc>
        <w:tc>
          <w:tcPr>
            <w:tcW w:w="394" w:type="pct"/>
            <w:vAlign w:val="center"/>
          </w:tcPr>
          <w:p w14:paraId="0C5CFCCA" w14:textId="77777777" w:rsidR="00124A26" w:rsidRPr="00470E23" w:rsidRDefault="00124A26" w:rsidP="002D3EBF">
            <w:pPr>
              <w:ind w:firstLine="0"/>
              <w:rPr>
                <w:rFonts w:eastAsia="SimSun"/>
                <w:sz w:val="22"/>
              </w:rPr>
            </w:pPr>
          </w:p>
        </w:tc>
      </w:tr>
      <w:tr w:rsidR="00124A26" w:rsidRPr="00470E23" w14:paraId="6721CB17" w14:textId="77777777" w:rsidTr="002D3EBF">
        <w:trPr>
          <w:cantSplit/>
          <w:trHeight w:val="606"/>
        </w:trPr>
        <w:tc>
          <w:tcPr>
            <w:tcW w:w="348" w:type="pct"/>
            <w:vMerge w:val="restart"/>
            <w:shd w:val="clear" w:color="auto" w:fill="D9D9D9"/>
            <w:vAlign w:val="center"/>
          </w:tcPr>
          <w:p w14:paraId="3C84BC9E" w14:textId="77777777" w:rsidR="00124A26" w:rsidRPr="00470E23" w:rsidRDefault="00124A26" w:rsidP="002D3EBF">
            <w:pPr>
              <w:ind w:firstLine="0"/>
              <w:rPr>
                <w:rFonts w:eastAsia="SimSun"/>
                <w:sz w:val="22"/>
              </w:rPr>
            </w:pPr>
            <w:r w:rsidRPr="00470E23">
              <w:rPr>
                <w:rFonts w:eastAsia="SimSun"/>
                <w:sz w:val="22"/>
              </w:rPr>
              <w:t>PT-Cy</w:t>
            </w:r>
          </w:p>
          <w:p w14:paraId="4B44C3BA" w14:textId="77777777" w:rsidR="00124A26" w:rsidRPr="00470E23" w:rsidRDefault="00124A26" w:rsidP="002D3EBF">
            <w:pPr>
              <w:ind w:firstLine="0"/>
              <w:rPr>
                <w:rFonts w:eastAsia="SimSun"/>
                <w:sz w:val="22"/>
              </w:rPr>
            </w:pPr>
          </w:p>
        </w:tc>
        <w:tc>
          <w:tcPr>
            <w:tcW w:w="303" w:type="pct"/>
            <w:shd w:val="clear" w:color="auto" w:fill="D9D9D9"/>
            <w:vAlign w:val="center"/>
          </w:tcPr>
          <w:p w14:paraId="2815979B" w14:textId="77777777" w:rsidR="00124A26" w:rsidRPr="00470E23" w:rsidRDefault="00124A26" w:rsidP="002D3EBF">
            <w:pPr>
              <w:ind w:firstLine="0"/>
              <w:rPr>
                <w:rFonts w:eastAsia="SimSun"/>
                <w:sz w:val="22"/>
              </w:rPr>
            </w:pPr>
            <w:r w:rsidRPr="00470E23">
              <w:rPr>
                <w:rFonts w:eastAsia="SimSun"/>
                <w:sz w:val="22"/>
              </w:rPr>
              <w:t>-</w:t>
            </w:r>
          </w:p>
        </w:tc>
        <w:tc>
          <w:tcPr>
            <w:tcW w:w="308" w:type="pct"/>
            <w:shd w:val="clear" w:color="auto" w:fill="D9D9D9"/>
            <w:vAlign w:val="center"/>
          </w:tcPr>
          <w:p w14:paraId="5F65D166"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601F29D1" w14:textId="77777777" w:rsidR="00124A26" w:rsidRPr="00470E23" w:rsidRDefault="00124A26" w:rsidP="002D3EBF">
            <w:pPr>
              <w:ind w:firstLine="0"/>
              <w:rPr>
                <w:rFonts w:eastAsia="SimSun"/>
                <w:sz w:val="22"/>
              </w:rPr>
            </w:pPr>
            <w:r w:rsidRPr="00470E23">
              <w:rPr>
                <w:rFonts w:eastAsia="SimSun"/>
                <w:sz w:val="22"/>
              </w:rPr>
              <w:t>-</w:t>
            </w:r>
          </w:p>
        </w:tc>
        <w:tc>
          <w:tcPr>
            <w:tcW w:w="412" w:type="pct"/>
            <w:shd w:val="clear" w:color="auto" w:fill="auto"/>
            <w:vAlign w:val="center"/>
          </w:tcPr>
          <w:p w14:paraId="2694291E" w14:textId="77777777" w:rsidR="00124A26" w:rsidRPr="00470E23" w:rsidRDefault="00124A26" w:rsidP="002D3EBF">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1CFA36D9"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4616D93B" w14:textId="77777777" w:rsidR="00124A26" w:rsidRPr="00470E23" w:rsidRDefault="00124A26" w:rsidP="002D3EBF">
            <w:pPr>
              <w:ind w:firstLine="0"/>
              <w:rPr>
                <w:rFonts w:eastAsia="SimSun"/>
                <w:sz w:val="22"/>
              </w:rPr>
            </w:pPr>
          </w:p>
        </w:tc>
        <w:tc>
          <w:tcPr>
            <w:tcW w:w="430" w:type="pct"/>
            <w:tcBorders>
              <w:right w:val="single" w:sz="4" w:space="0" w:color="00000A"/>
            </w:tcBorders>
            <w:shd w:val="clear" w:color="auto" w:fill="auto"/>
            <w:vAlign w:val="center"/>
          </w:tcPr>
          <w:p w14:paraId="75988153" w14:textId="77777777" w:rsidR="00124A26" w:rsidRPr="00470E23" w:rsidRDefault="00124A26" w:rsidP="002D3EBF">
            <w:pPr>
              <w:ind w:firstLine="0"/>
              <w:rPr>
                <w:rFonts w:eastAsia="SimSun"/>
                <w:sz w:val="22"/>
              </w:rPr>
            </w:pPr>
          </w:p>
        </w:tc>
        <w:tc>
          <w:tcPr>
            <w:tcW w:w="316" w:type="pct"/>
            <w:tcBorders>
              <w:left w:val="single" w:sz="4" w:space="0" w:color="00000A"/>
            </w:tcBorders>
            <w:shd w:val="clear" w:color="auto" w:fill="auto"/>
            <w:vAlign w:val="center"/>
          </w:tcPr>
          <w:p w14:paraId="76A645A2" w14:textId="77777777" w:rsidR="00124A26" w:rsidRPr="00470E23" w:rsidRDefault="00124A26" w:rsidP="002D3EBF">
            <w:pPr>
              <w:ind w:firstLine="0"/>
              <w:rPr>
                <w:rFonts w:eastAsia="SimSun"/>
                <w:sz w:val="22"/>
              </w:rPr>
            </w:pPr>
            <w:r w:rsidRPr="00470E23">
              <w:rPr>
                <w:rFonts w:eastAsia="SimSun"/>
                <w:sz w:val="22"/>
              </w:rPr>
              <w:t>5.2.2.8</w:t>
            </w:r>
          </w:p>
        </w:tc>
        <w:tc>
          <w:tcPr>
            <w:tcW w:w="475" w:type="pct"/>
            <w:shd w:val="clear" w:color="auto" w:fill="auto"/>
            <w:vAlign w:val="center"/>
          </w:tcPr>
          <w:p w14:paraId="63CA5B0D" w14:textId="77777777" w:rsidR="00124A26" w:rsidRPr="00470E23" w:rsidRDefault="00124A26" w:rsidP="002D3EBF">
            <w:pPr>
              <w:ind w:firstLine="0"/>
              <w:rPr>
                <w:rFonts w:eastAsia="SimSun"/>
                <w:sz w:val="22"/>
              </w:rPr>
            </w:pPr>
            <w:r w:rsidRPr="00470E23">
              <w:rPr>
                <w:rFonts w:eastAsia="SimSun"/>
                <w:sz w:val="22"/>
              </w:rPr>
              <w:t>5.2.2.12</w:t>
            </w:r>
          </w:p>
        </w:tc>
        <w:tc>
          <w:tcPr>
            <w:tcW w:w="382" w:type="pct"/>
            <w:shd w:val="clear" w:color="auto" w:fill="auto"/>
            <w:vAlign w:val="center"/>
          </w:tcPr>
          <w:p w14:paraId="6513DDA8" w14:textId="77777777" w:rsidR="00124A26" w:rsidRPr="00470E23" w:rsidRDefault="00124A26" w:rsidP="002D3EBF">
            <w:pPr>
              <w:ind w:firstLine="0"/>
              <w:rPr>
                <w:rFonts w:eastAsia="SimSun"/>
                <w:sz w:val="22"/>
              </w:rPr>
            </w:pPr>
          </w:p>
        </w:tc>
        <w:tc>
          <w:tcPr>
            <w:tcW w:w="400" w:type="pct"/>
            <w:shd w:val="clear" w:color="auto" w:fill="auto"/>
            <w:vAlign w:val="center"/>
          </w:tcPr>
          <w:p w14:paraId="462B715D" w14:textId="77777777" w:rsidR="00124A26" w:rsidRPr="00470E23" w:rsidRDefault="00124A26" w:rsidP="002D3EBF">
            <w:pPr>
              <w:ind w:firstLine="0"/>
              <w:rPr>
                <w:rFonts w:eastAsia="SimSun"/>
                <w:sz w:val="22"/>
              </w:rPr>
            </w:pPr>
          </w:p>
        </w:tc>
        <w:tc>
          <w:tcPr>
            <w:tcW w:w="394" w:type="pct"/>
            <w:vAlign w:val="center"/>
          </w:tcPr>
          <w:p w14:paraId="0BA8D5E1" w14:textId="77777777" w:rsidR="00124A26" w:rsidRPr="00470E23" w:rsidRDefault="00124A26" w:rsidP="002D3EBF">
            <w:pPr>
              <w:ind w:firstLine="0"/>
              <w:rPr>
                <w:rFonts w:eastAsia="SimSun"/>
                <w:sz w:val="22"/>
              </w:rPr>
            </w:pPr>
          </w:p>
        </w:tc>
      </w:tr>
      <w:tr w:rsidR="00124A26" w:rsidRPr="00470E23" w14:paraId="2FE18364" w14:textId="77777777" w:rsidTr="002D3EBF">
        <w:trPr>
          <w:cantSplit/>
          <w:trHeight w:val="606"/>
        </w:trPr>
        <w:tc>
          <w:tcPr>
            <w:tcW w:w="348" w:type="pct"/>
            <w:vMerge/>
            <w:shd w:val="clear" w:color="auto" w:fill="D9D9D9"/>
            <w:vAlign w:val="center"/>
          </w:tcPr>
          <w:p w14:paraId="16790D98" w14:textId="77777777" w:rsidR="00124A26" w:rsidRPr="00470E23" w:rsidRDefault="00124A26" w:rsidP="002D3EBF">
            <w:pPr>
              <w:ind w:firstLine="0"/>
              <w:rPr>
                <w:rFonts w:eastAsia="SimSun"/>
                <w:sz w:val="22"/>
              </w:rPr>
            </w:pPr>
          </w:p>
        </w:tc>
        <w:tc>
          <w:tcPr>
            <w:tcW w:w="303" w:type="pct"/>
            <w:vMerge w:val="restart"/>
            <w:shd w:val="clear" w:color="auto" w:fill="D9D9D9"/>
            <w:vAlign w:val="center"/>
          </w:tcPr>
          <w:p w14:paraId="3D0B4AB3" w14:textId="77777777" w:rsidR="00124A26" w:rsidRPr="00470E23" w:rsidRDefault="00124A26" w:rsidP="002D3EBF">
            <w:pPr>
              <w:ind w:firstLine="0"/>
              <w:rPr>
                <w:rFonts w:eastAsia="SimSun"/>
                <w:sz w:val="22"/>
              </w:rPr>
            </w:pPr>
            <w:r w:rsidRPr="00470E23">
              <w:rPr>
                <w:rFonts w:eastAsia="SimSun"/>
                <w:sz w:val="22"/>
              </w:rPr>
              <w:t>CSA</w:t>
            </w:r>
          </w:p>
          <w:p w14:paraId="753D7DA1" w14:textId="77777777" w:rsidR="00124A26" w:rsidRPr="00470E23" w:rsidRDefault="00124A26" w:rsidP="002D3EBF">
            <w:pPr>
              <w:ind w:firstLine="0"/>
              <w:rPr>
                <w:rFonts w:eastAsia="SimSun"/>
                <w:sz w:val="22"/>
              </w:rPr>
            </w:pPr>
          </w:p>
        </w:tc>
        <w:tc>
          <w:tcPr>
            <w:tcW w:w="308" w:type="pct"/>
            <w:shd w:val="clear" w:color="auto" w:fill="D9D9D9"/>
            <w:vAlign w:val="center"/>
          </w:tcPr>
          <w:p w14:paraId="53098A10"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30027C54" w14:textId="77777777" w:rsidR="00124A26" w:rsidRPr="00470E23" w:rsidRDefault="00124A26" w:rsidP="002D3EBF">
            <w:pPr>
              <w:ind w:firstLine="0"/>
              <w:rPr>
                <w:rFonts w:eastAsia="SimSun"/>
                <w:sz w:val="22"/>
              </w:rPr>
            </w:pPr>
            <w:r w:rsidRPr="00470E23">
              <w:rPr>
                <w:rFonts w:eastAsia="SimSun"/>
                <w:sz w:val="22"/>
              </w:rPr>
              <w:t>MMF30</w:t>
            </w:r>
          </w:p>
        </w:tc>
        <w:tc>
          <w:tcPr>
            <w:tcW w:w="412" w:type="pct"/>
            <w:shd w:val="clear" w:color="auto" w:fill="auto"/>
            <w:vAlign w:val="center"/>
          </w:tcPr>
          <w:p w14:paraId="6A68674C"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424FC512"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0948240D" w14:textId="77777777" w:rsidR="00124A26" w:rsidRPr="00470E23" w:rsidRDefault="00124A26" w:rsidP="002D3EBF">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2F9BB867" w14:textId="77777777" w:rsidR="00124A26" w:rsidRPr="00470E23" w:rsidRDefault="00124A26" w:rsidP="002D3EBF">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03FE0B4F" w14:textId="77777777" w:rsidR="00124A26" w:rsidRPr="00470E23" w:rsidRDefault="00124A26" w:rsidP="002D3EBF">
            <w:pPr>
              <w:ind w:firstLine="0"/>
              <w:rPr>
                <w:rFonts w:eastAsia="SimSun"/>
                <w:sz w:val="22"/>
              </w:rPr>
            </w:pPr>
          </w:p>
        </w:tc>
        <w:tc>
          <w:tcPr>
            <w:tcW w:w="475" w:type="pct"/>
            <w:shd w:val="clear" w:color="auto" w:fill="auto"/>
            <w:vAlign w:val="center"/>
          </w:tcPr>
          <w:p w14:paraId="4404788A" w14:textId="77777777" w:rsidR="00124A26" w:rsidRPr="00470E23" w:rsidRDefault="00124A26" w:rsidP="002D3EBF">
            <w:pPr>
              <w:ind w:firstLine="0"/>
              <w:rPr>
                <w:rFonts w:eastAsia="SimSun"/>
                <w:sz w:val="22"/>
              </w:rPr>
            </w:pPr>
          </w:p>
        </w:tc>
        <w:tc>
          <w:tcPr>
            <w:tcW w:w="382" w:type="pct"/>
            <w:shd w:val="clear" w:color="auto" w:fill="auto"/>
            <w:vAlign w:val="center"/>
          </w:tcPr>
          <w:p w14:paraId="7A9131BA" w14:textId="77777777" w:rsidR="00124A26" w:rsidRPr="00470E23" w:rsidRDefault="00124A26" w:rsidP="002D3EBF">
            <w:pPr>
              <w:ind w:firstLine="0"/>
              <w:rPr>
                <w:rFonts w:eastAsia="SimSun"/>
                <w:sz w:val="22"/>
              </w:rPr>
            </w:pPr>
            <w:r w:rsidRPr="00470E23">
              <w:rPr>
                <w:rFonts w:eastAsia="SimSun"/>
                <w:sz w:val="22"/>
              </w:rPr>
              <w:t>5.2.2.18</w:t>
            </w:r>
          </w:p>
        </w:tc>
        <w:tc>
          <w:tcPr>
            <w:tcW w:w="400" w:type="pct"/>
            <w:shd w:val="clear" w:color="auto" w:fill="auto"/>
            <w:vAlign w:val="center"/>
          </w:tcPr>
          <w:p w14:paraId="2F2DA67B" w14:textId="77777777" w:rsidR="00124A26" w:rsidRPr="00470E23" w:rsidRDefault="00124A26" w:rsidP="002D3EBF">
            <w:pPr>
              <w:ind w:firstLine="0"/>
              <w:rPr>
                <w:rFonts w:eastAsia="SimSun"/>
                <w:sz w:val="22"/>
              </w:rPr>
            </w:pPr>
          </w:p>
        </w:tc>
        <w:tc>
          <w:tcPr>
            <w:tcW w:w="394" w:type="pct"/>
            <w:vAlign w:val="center"/>
          </w:tcPr>
          <w:p w14:paraId="0558848B" w14:textId="77777777" w:rsidR="00124A26" w:rsidRPr="00470E23" w:rsidRDefault="00124A26" w:rsidP="002D3EBF">
            <w:pPr>
              <w:ind w:firstLine="0"/>
              <w:rPr>
                <w:rFonts w:eastAsia="SimSun"/>
                <w:sz w:val="22"/>
              </w:rPr>
            </w:pPr>
          </w:p>
        </w:tc>
      </w:tr>
      <w:tr w:rsidR="00124A26" w:rsidRPr="00470E23" w14:paraId="1609366E" w14:textId="77777777" w:rsidTr="002D3EBF">
        <w:trPr>
          <w:cantSplit/>
          <w:trHeight w:val="606"/>
        </w:trPr>
        <w:tc>
          <w:tcPr>
            <w:tcW w:w="348" w:type="pct"/>
            <w:vMerge/>
            <w:shd w:val="clear" w:color="auto" w:fill="D9D9D9"/>
            <w:vAlign w:val="center"/>
          </w:tcPr>
          <w:p w14:paraId="797A6453" w14:textId="77777777" w:rsidR="00124A26" w:rsidRPr="00470E23" w:rsidRDefault="00124A26" w:rsidP="002D3EBF">
            <w:pPr>
              <w:ind w:firstLine="0"/>
              <w:rPr>
                <w:rFonts w:eastAsia="SimSun"/>
                <w:sz w:val="22"/>
              </w:rPr>
            </w:pPr>
          </w:p>
        </w:tc>
        <w:tc>
          <w:tcPr>
            <w:tcW w:w="303" w:type="pct"/>
            <w:vMerge/>
            <w:shd w:val="clear" w:color="auto" w:fill="D9D9D9"/>
            <w:vAlign w:val="center"/>
          </w:tcPr>
          <w:p w14:paraId="6767AB8D" w14:textId="77777777" w:rsidR="00124A26" w:rsidRPr="00470E23" w:rsidRDefault="00124A26" w:rsidP="002D3EBF">
            <w:pPr>
              <w:ind w:firstLine="0"/>
              <w:rPr>
                <w:rFonts w:eastAsia="SimSun"/>
                <w:sz w:val="22"/>
              </w:rPr>
            </w:pPr>
          </w:p>
        </w:tc>
        <w:tc>
          <w:tcPr>
            <w:tcW w:w="308" w:type="pct"/>
            <w:shd w:val="clear" w:color="auto" w:fill="D9D9D9"/>
            <w:vAlign w:val="center"/>
          </w:tcPr>
          <w:p w14:paraId="0F2D338A"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541EFD83" w14:textId="77777777" w:rsidR="00124A26" w:rsidRPr="00470E23" w:rsidRDefault="00124A26" w:rsidP="002D3EBF">
            <w:pPr>
              <w:ind w:firstLine="0"/>
              <w:rPr>
                <w:rFonts w:eastAsia="SimSun"/>
                <w:sz w:val="22"/>
              </w:rPr>
            </w:pPr>
            <w:r w:rsidRPr="00470E23">
              <w:rPr>
                <w:rFonts w:eastAsia="SimSun"/>
                <w:sz w:val="22"/>
              </w:rPr>
              <w:t>MMF45</w:t>
            </w:r>
          </w:p>
        </w:tc>
        <w:tc>
          <w:tcPr>
            <w:tcW w:w="412" w:type="pct"/>
            <w:shd w:val="clear" w:color="auto" w:fill="auto"/>
            <w:vAlign w:val="center"/>
          </w:tcPr>
          <w:p w14:paraId="43F07643"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7AF5C2DA"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41410F38" w14:textId="77777777" w:rsidR="00124A26" w:rsidRPr="00470E23" w:rsidRDefault="00124A26" w:rsidP="002D3EBF">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77F1B214" w14:textId="77777777" w:rsidR="00124A26" w:rsidRPr="00470E23" w:rsidRDefault="00124A26" w:rsidP="002D3EBF">
            <w:pPr>
              <w:ind w:firstLine="0"/>
              <w:rPr>
                <w:rFonts w:eastAsia="SimSun"/>
                <w:sz w:val="22"/>
              </w:rPr>
            </w:pPr>
          </w:p>
        </w:tc>
        <w:tc>
          <w:tcPr>
            <w:tcW w:w="316" w:type="pct"/>
            <w:tcBorders>
              <w:left w:val="single" w:sz="4" w:space="0" w:color="00000A"/>
            </w:tcBorders>
            <w:shd w:val="clear" w:color="auto" w:fill="auto"/>
            <w:vAlign w:val="center"/>
          </w:tcPr>
          <w:p w14:paraId="0E49A833" w14:textId="77777777" w:rsidR="00124A26" w:rsidRPr="00470E23" w:rsidRDefault="00124A26" w:rsidP="002D3EBF">
            <w:pPr>
              <w:ind w:firstLine="0"/>
              <w:rPr>
                <w:rFonts w:eastAsia="SimSun"/>
                <w:sz w:val="22"/>
              </w:rPr>
            </w:pPr>
          </w:p>
        </w:tc>
        <w:tc>
          <w:tcPr>
            <w:tcW w:w="475" w:type="pct"/>
            <w:shd w:val="clear" w:color="auto" w:fill="auto"/>
            <w:vAlign w:val="center"/>
          </w:tcPr>
          <w:p w14:paraId="3AC6549D" w14:textId="77777777" w:rsidR="00124A26" w:rsidRPr="00470E23" w:rsidRDefault="00124A26" w:rsidP="002D3EBF">
            <w:pPr>
              <w:ind w:firstLine="0"/>
              <w:rPr>
                <w:rFonts w:eastAsia="SimSun"/>
                <w:sz w:val="22"/>
              </w:rPr>
            </w:pPr>
          </w:p>
        </w:tc>
        <w:tc>
          <w:tcPr>
            <w:tcW w:w="382" w:type="pct"/>
            <w:shd w:val="clear" w:color="auto" w:fill="auto"/>
            <w:vAlign w:val="center"/>
          </w:tcPr>
          <w:p w14:paraId="65A8EBB1" w14:textId="77777777" w:rsidR="00124A26" w:rsidRPr="00470E23" w:rsidRDefault="00124A26" w:rsidP="002D3EBF">
            <w:pPr>
              <w:ind w:firstLine="0"/>
              <w:rPr>
                <w:rFonts w:eastAsia="SimSun"/>
                <w:sz w:val="22"/>
              </w:rPr>
            </w:pPr>
          </w:p>
        </w:tc>
        <w:tc>
          <w:tcPr>
            <w:tcW w:w="400" w:type="pct"/>
            <w:shd w:val="clear" w:color="auto" w:fill="auto"/>
            <w:vAlign w:val="center"/>
          </w:tcPr>
          <w:p w14:paraId="1C66CB48" w14:textId="77777777" w:rsidR="00124A26" w:rsidRPr="00470E23" w:rsidRDefault="00124A26" w:rsidP="002D3EBF">
            <w:pPr>
              <w:ind w:firstLine="0"/>
              <w:rPr>
                <w:rFonts w:eastAsia="SimSun"/>
                <w:sz w:val="22"/>
              </w:rPr>
            </w:pPr>
          </w:p>
        </w:tc>
        <w:tc>
          <w:tcPr>
            <w:tcW w:w="394" w:type="pct"/>
            <w:vAlign w:val="center"/>
          </w:tcPr>
          <w:p w14:paraId="2E9144CD" w14:textId="77777777" w:rsidR="00124A26" w:rsidRPr="00470E23" w:rsidRDefault="00124A26" w:rsidP="002D3EBF">
            <w:pPr>
              <w:ind w:firstLine="0"/>
              <w:rPr>
                <w:rFonts w:eastAsia="SimSun"/>
                <w:sz w:val="22"/>
              </w:rPr>
            </w:pPr>
          </w:p>
        </w:tc>
      </w:tr>
      <w:tr w:rsidR="00124A26" w:rsidRPr="00470E23" w14:paraId="46936207" w14:textId="77777777" w:rsidTr="002D3EBF">
        <w:trPr>
          <w:cantSplit/>
          <w:trHeight w:val="606"/>
        </w:trPr>
        <w:tc>
          <w:tcPr>
            <w:tcW w:w="348" w:type="pct"/>
            <w:vMerge/>
            <w:shd w:val="clear" w:color="auto" w:fill="D9D9D9"/>
            <w:vAlign w:val="center"/>
          </w:tcPr>
          <w:p w14:paraId="7A79D826" w14:textId="77777777" w:rsidR="00124A26" w:rsidRPr="00470E23" w:rsidRDefault="00124A26" w:rsidP="002D3EBF">
            <w:pPr>
              <w:ind w:firstLine="0"/>
              <w:rPr>
                <w:rFonts w:eastAsia="SimSun"/>
                <w:sz w:val="22"/>
              </w:rPr>
            </w:pPr>
          </w:p>
        </w:tc>
        <w:tc>
          <w:tcPr>
            <w:tcW w:w="303" w:type="pct"/>
            <w:shd w:val="clear" w:color="auto" w:fill="D9D9D9"/>
            <w:vAlign w:val="center"/>
          </w:tcPr>
          <w:p w14:paraId="2F6620DE" w14:textId="77777777" w:rsidR="00124A26" w:rsidRPr="00470E23" w:rsidRDefault="00124A26" w:rsidP="002D3EBF">
            <w:pPr>
              <w:ind w:firstLine="0"/>
              <w:rPr>
                <w:rFonts w:eastAsia="SimSun"/>
                <w:sz w:val="22"/>
              </w:rPr>
            </w:pPr>
            <w:r w:rsidRPr="00470E23">
              <w:rPr>
                <w:rFonts w:eastAsia="SimSun"/>
                <w:sz w:val="22"/>
              </w:rPr>
              <w:t>Tx</w:t>
            </w:r>
          </w:p>
        </w:tc>
        <w:tc>
          <w:tcPr>
            <w:tcW w:w="308" w:type="pct"/>
            <w:shd w:val="clear" w:color="auto" w:fill="D9D9D9"/>
            <w:vAlign w:val="center"/>
          </w:tcPr>
          <w:p w14:paraId="7C07B03F"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4E016BA7" w14:textId="77777777" w:rsidR="00124A26" w:rsidRPr="00470E23" w:rsidRDefault="00124A26" w:rsidP="002D3EBF">
            <w:pPr>
              <w:ind w:firstLine="0"/>
              <w:rPr>
                <w:rFonts w:eastAsia="SimSun"/>
                <w:sz w:val="22"/>
              </w:rPr>
            </w:pPr>
            <w:r w:rsidRPr="00470E23">
              <w:rPr>
                <w:rFonts w:eastAsia="SimSun"/>
                <w:sz w:val="22"/>
              </w:rPr>
              <w:t>MMF30</w:t>
            </w:r>
          </w:p>
        </w:tc>
        <w:tc>
          <w:tcPr>
            <w:tcW w:w="412" w:type="pct"/>
            <w:shd w:val="clear" w:color="auto" w:fill="auto"/>
            <w:vAlign w:val="center"/>
          </w:tcPr>
          <w:p w14:paraId="278BCECB" w14:textId="77777777" w:rsidR="00124A26" w:rsidRPr="00470E23" w:rsidRDefault="00124A26" w:rsidP="002D3EBF">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39891584"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5B0B45A3" w14:textId="77777777" w:rsidR="00124A26" w:rsidRPr="00470E23" w:rsidRDefault="00124A26" w:rsidP="002D3EBF">
            <w:pPr>
              <w:ind w:firstLine="0"/>
              <w:rPr>
                <w:rFonts w:eastAsia="SimSun"/>
                <w:sz w:val="22"/>
              </w:rPr>
            </w:pPr>
          </w:p>
        </w:tc>
        <w:tc>
          <w:tcPr>
            <w:tcW w:w="430" w:type="pct"/>
            <w:tcBorders>
              <w:right w:val="single" w:sz="4" w:space="0" w:color="00000A"/>
            </w:tcBorders>
            <w:shd w:val="clear" w:color="auto" w:fill="auto"/>
            <w:vAlign w:val="center"/>
          </w:tcPr>
          <w:p w14:paraId="5A7B7281" w14:textId="77777777" w:rsidR="00124A26" w:rsidRPr="00470E23" w:rsidRDefault="00124A26" w:rsidP="002D3EBF">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4CE4951B" w14:textId="77777777" w:rsidR="00124A26" w:rsidRPr="00470E23" w:rsidRDefault="00124A26" w:rsidP="002D3EBF">
            <w:pPr>
              <w:ind w:firstLine="0"/>
              <w:rPr>
                <w:rFonts w:eastAsia="SimSun"/>
                <w:sz w:val="22"/>
              </w:rPr>
            </w:pPr>
          </w:p>
        </w:tc>
        <w:tc>
          <w:tcPr>
            <w:tcW w:w="475" w:type="pct"/>
            <w:shd w:val="clear" w:color="auto" w:fill="auto"/>
            <w:vAlign w:val="center"/>
          </w:tcPr>
          <w:p w14:paraId="78390944" w14:textId="77777777" w:rsidR="00124A26" w:rsidRPr="00470E23" w:rsidRDefault="00124A26" w:rsidP="002D3EBF">
            <w:pPr>
              <w:ind w:firstLine="0"/>
              <w:rPr>
                <w:rFonts w:eastAsia="SimSun"/>
                <w:sz w:val="22"/>
              </w:rPr>
            </w:pPr>
            <w:r w:rsidRPr="00470E23">
              <w:rPr>
                <w:rFonts w:eastAsia="SimSun"/>
                <w:sz w:val="22"/>
              </w:rPr>
              <w:t>5.2.2.13</w:t>
            </w:r>
          </w:p>
        </w:tc>
        <w:tc>
          <w:tcPr>
            <w:tcW w:w="382" w:type="pct"/>
            <w:shd w:val="clear" w:color="auto" w:fill="auto"/>
            <w:vAlign w:val="center"/>
          </w:tcPr>
          <w:p w14:paraId="3F257B73" w14:textId="77777777" w:rsidR="00124A26" w:rsidRPr="00470E23" w:rsidRDefault="00124A26" w:rsidP="002D3EBF">
            <w:pPr>
              <w:ind w:firstLine="0"/>
              <w:rPr>
                <w:rFonts w:eastAsia="SimSun"/>
                <w:sz w:val="22"/>
              </w:rPr>
            </w:pPr>
          </w:p>
        </w:tc>
        <w:tc>
          <w:tcPr>
            <w:tcW w:w="400" w:type="pct"/>
            <w:shd w:val="clear" w:color="auto" w:fill="auto"/>
            <w:vAlign w:val="center"/>
          </w:tcPr>
          <w:p w14:paraId="1BFDCD76" w14:textId="77777777" w:rsidR="00124A26" w:rsidRPr="00470E23" w:rsidRDefault="00124A26" w:rsidP="002D3EBF">
            <w:pPr>
              <w:ind w:firstLine="0"/>
              <w:rPr>
                <w:rFonts w:eastAsia="SimSun"/>
                <w:sz w:val="22"/>
              </w:rPr>
            </w:pPr>
          </w:p>
        </w:tc>
        <w:tc>
          <w:tcPr>
            <w:tcW w:w="394" w:type="pct"/>
            <w:vAlign w:val="center"/>
          </w:tcPr>
          <w:p w14:paraId="72BFE3CF" w14:textId="77777777" w:rsidR="00124A26" w:rsidRPr="00470E23" w:rsidRDefault="00124A26" w:rsidP="002D3EBF">
            <w:pPr>
              <w:ind w:firstLine="0"/>
              <w:rPr>
                <w:rFonts w:eastAsia="SimSun"/>
                <w:sz w:val="22"/>
              </w:rPr>
            </w:pPr>
            <w:r w:rsidRPr="00470E23">
              <w:rPr>
                <w:rFonts w:eastAsia="SimSun"/>
                <w:sz w:val="22"/>
              </w:rPr>
              <w:t>5.2.2.21</w:t>
            </w:r>
          </w:p>
        </w:tc>
      </w:tr>
      <w:tr w:rsidR="00124A26" w:rsidRPr="00470E23" w14:paraId="706EF5A5" w14:textId="77777777" w:rsidTr="002D3EBF">
        <w:trPr>
          <w:cantSplit/>
          <w:trHeight w:val="606"/>
        </w:trPr>
        <w:tc>
          <w:tcPr>
            <w:tcW w:w="348" w:type="pct"/>
            <w:vMerge/>
            <w:shd w:val="clear" w:color="auto" w:fill="D9D9D9"/>
            <w:vAlign w:val="center"/>
          </w:tcPr>
          <w:p w14:paraId="1F247AB1" w14:textId="77777777" w:rsidR="00124A26" w:rsidRPr="00470E23" w:rsidRDefault="00124A26" w:rsidP="002D3EBF">
            <w:pPr>
              <w:ind w:firstLine="0"/>
              <w:rPr>
                <w:rFonts w:eastAsia="SimSun"/>
                <w:sz w:val="22"/>
              </w:rPr>
            </w:pPr>
          </w:p>
        </w:tc>
        <w:tc>
          <w:tcPr>
            <w:tcW w:w="303" w:type="pct"/>
            <w:shd w:val="clear" w:color="auto" w:fill="D9D9D9"/>
            <w:vAlign w:val="center"/>
          </w:tcPr>
          <w:p w14:paraId="55838B1A" w14:textId="77777777" w:rsidR="00124A26" w:rsidRPr="00470E23" w:rsidRDefault="00124A26" w:rsidP="002D3EBF">
            <w:pPr>
              <w:ind w:firstLine="0"/>
              <w:rPr>
                <w:rFonts w:eastAsia="SimSun"/>
                <w:sz w:val="22"/>
              </w:rPr>
            </w:pPr>
            <w:r w:rsidRPr="00470E23">
              <w:rPr>
                <w:rFonts w:eastAsia="SimSun"/>
                <w:sz w:val="22"/>
              </w:rPr>
              <w:t>Ruxo</w:t>
            </w:r>
          </w:p>
        </w:tc>
        <w:tc>
          <w:tcPr>
            <w:tcW w:w="308" w:type="pct"/>
            <w:shd w:val="clear" w:color="auto" w:fill="D9D9D9"/>
            <w:vAlign w:val="center"/>
          </w:tcPr>
          <w:p w14:paraId="327C4421"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644E7E1A" w14:textId="77777777" w:rsidR="00124A26" w:rsidRPr="00470E23" w:rsidRDefault="00124A26" w:rsidP="002D3EBF">
            <w:pPr>
              <w:ind w:firstLine="0"/>
              <w:rPr>
                <w:rFonts w:eastAsia="SimSun"/>
                <w:sz w:val="22"/>
              </w:rPr>
            </w:pPr>
            <w:r w:rsidRPr="00470E23">
              <w:rPr>
                <w:rFonts w:eastAsia="SimSun"/>
                <w:sz w:val="22"/>
              </w:rPr>
              <w:t>-</w:t>
            </w:r>
          </w:p>
        </w:tc>
        <w:tc>
          <w:tcPr>
            <w:tcW w:w="412" w:type="pct"/>
            <w:shd w:val="clear" w:color="auto" w:fill="auto"/>
            <w:vAlign w:val="center"/>
          </w:tcPr>
          <w:p w14:paraId="32489CAA"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26AEEAD8"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1F742614" w14:textId="77777777" w:rsidR="00124A26" w:rsidRPr="00470E23" w:rsidRDefault="00124A26" w:rsidP="002D3EBF">
            <w:pPr>
              <w:ind w:firstLine="0"/>
              <w:rPr>
                <w:rFonts w:eastAsia="SimSun"/>
                <w:sz w:val="22"/>
              </w:rPr>
            </w:pPr>
          </w:p>
        </w:tc>
        <w:tc>
          <w:tcPr>
            <w:tcW w:w="430" w:type="pct"/>
            <w:tcBorders>
              <w:right w:val="single" w:sz="4" w:space="0" w:color="00000A"/>
            </w:tcBorders>
            <w:shd w:val="clear" w:color="auto" w:fill="auto"/>
            <w:vAlign w:val="center"/>
          </w:tcPr>
          <w:p w14:paraId="45E59D4A" w14:textId="77777777" w:rsidR="00124A26" w:rsidRPr="00470E23" w:rsidRDefault="00124A26" w:rsidP="002D3EBF">
            <w:pPr>
              <w:ind w:firstLine="0"/>
              <w:rPr>
                <w:rFonts w:eastAsia="SimSun"/>
                <w:sz w:val="22"/>
              </w:rPr>
            </w:pPr>
          </w:p>
        </w:tc>
        <w:tc>
          <w:tcPr>
            <w:tcW w:w="316" w:type="pct"/>
            <w:tcBorders>
              <w:left w:val="single" w:sz="4" w:space="0" w:color="00000A"/>
            </w:tcBorders>
            <w:shd w:val="clear" w:color="auto" w:fill="auto"/>
            <w:vAlign w:val="center"/>
          </w:tcPr>
          <w:p w14:paraId="14CFF96D" w14:textId="77777777" w:rsidR="00124A26" w:rsidRPr="00470E23" w:rsidRDefault="00124A26" w:rsidP="002D3EBF">
            <w:pPr>
              <w:ind w:firstLine="0"/>
              <w:rPr>
                <w:rFonts w:eastAsia="SimSun"/>
                <w:sz w:val="22"/>
              </w:rPr>
            </w:pPr>
          </w:p>
        </w:tc>
        <w:tc>
          <w:tcPr>
            <w:tcW w:w="475" w:type="pct"/>
            <w:shd w:val="clear" w:color="auto" w:fill="auto"/>
            <w:vAlign w:val="center"/>
          </w:tcPr>
          <w:p w14:paraId="09A08066" w14:textId="77777777" w:rsidR="00124A26" w:rsidRPr="00470E23" w:rsidRDefault="00124A26" w:rsidP="002D3EBF">
            <w:pPr>
              <w:ind w:firstLine="0"/>
              <w:rPr>
                <w:rFonts w:eastAsia="SimSun"/>
                <w:sz w:val="22"/>
              </w:rPr>
            </w:pPr>
            <w:r w:rsidRPr="00470E23">
              <w:rPr>
                <w:rFonts w:eastAsia="SimSun"/>
                <w:sz w:val="22"/>
              </w:rPr>
              <w:t>5.2.2.14</w:t>
            </w:r>
          </w:p>
        </w:tc>
        <w:tc>
          <w:tcPr>
            <w:tcW w:w="382" w:type="pct"/>
            <w:shd w:val="clear" w:color="auto" w:fill="auto"/>
            <w:vAlign w:val="center"/>
          </w:tcPr>
          <w:p w14:paraId="6D6A8C90" w14:textId="77777777" w:rsidR="00124A26" w:rsidRPr="00470E23" w:rsidRDefault="00124A26" w:rsidP="002D3EBF">
            <w:pPr>
              <w:ind w:firstLine="0"/>
              <w:rPr>
                <w:rFonts w:eastAsia="SimSun"/>
                <w:sz w:val="22"/>
              </w:rPr>
            </w:pPr>
          </w:p>
        </w:tc>
        <w:tc>
          <w:tcPr>
            <w:tcW w:w="400" w:type="pct"/>
            <w:shd w:val="clear" w:color="auto" w:fill="auto"/>
            <w:vAlign w:val="center"/>
          </w:tcPr>
          <w:p w14:paraId="2B9F6367" w14:textId="77777777" w:rsidR="00124A26" w:rsidRPr="00470E23" w:rsidRDefault="00124A26" w:rsidP="002D3EBF">
            <w:pPr>
              <w:ind w:firstLine="0"/>
              <w:rPr>
                <w:rFonts w:eastAsia="SimSun"/>
                <w:sz w:val="22"/>
              </w:rPr>
            </w:pPr>
          </w:p>
        </w:tc>
        <w:tc>
          <w:tcPr>
            <w:tcW w:w="394" w:type="pct"/>
            <w:vAlign w:val="center"/>
          </w:tcPr>
          <w:p w14:paraId="1CB54042" w14:textId="77777777" w:rsidR="00124A26" w:rsidRPr="00470E23" w:rsidRDefault="00124A26" w:rsidP="002D3EBF">
            <w:pPr>
              <w:ind w:firstLine="0"/>
              <w:rPr>
                <w:rFonts w:eastAsia="SimSun"/>
                <w:sz w:val="22"/>
              </w:rPr>
            </w:pPr>
          </w:p>
        </w:tc>
      </w:tr>
      <w:tr w:rsidR="00124A26" w:rsidRPr="00470E23" w14:paraId="58CF7FA1" w14:textId="77777777" w:rsidTr="002D3EBF">
        <w:trPr>
          <w:cantSplit/>
          <w:trHeight w:val="606"/>
        </w:trPr>
        <w:tc>
          <w:tcPr>
            <w:tcW w:w="348" w:type="pct"/>
            <w:shd w:val="clear" w:color="auto" w:fill="D9D9D9"/>
            <w:vAlign w:val="center"/>
          </w:tcPr>
          <w:p w14:paraId="6BD2BAB1" w14:textId="77777777" w:rsidR="00124A26" w:rsidRPr="00470E23" w:rsidRDefault="00124A26" w:rsidP="002D3EBF">
            <w:pPr>
              <w:ind w:firstLine="0"/>
              <w:rPr>
                <w:rFonts w:eastAsia="SimSun"/>
                <w:sz w:val="22"/>
              </w:rPr>
            </w:pPr>
            <w:r w:rsidRPr="00470E23">
              <w:rPr>
                <w:rFonts w:eastAsia="SimSun"/>
                <w:sz w:val="22"/>
              </w:rPr>
              <w:t>-</w:t>
            </w:r>
          </w:p>
        </w:tc>
        <w:tc>
          <w:tcPr>
            <w:tcW w:w="303" w:type="pct"/>
            <w:shd w:val="clear" w:color="auto" w:fill="D9D9D9"/>
            <w:vAlign w:val="center"/>
          </w:tcPr>
          <w:p w14:paraId="0E510CF8" w14:textId="77777777" w:rsidR="00124A26" w:rsidRPr="00470E23" w:rsidRDefault="00124A26" w:rsidP="002D3EBF">
            <w:pPr>
              <w:ind w:firstLine="0"/>
              <w:rPr>
                <w:rFonts w:eastAsia="SimSun"/>
                <w:sz w:val="22"/>
              </w:rPr>
            </w:pPr>
            <w:r w:rsidRPr="00470E23">
              <w:rPr>
                <w:rFonts w:eastAsia="SimSun"/>
                <w:sz w:val="22"/>
              </w:rPr>
              <w:t>Tx</w:t>
            </w:r>
          </w:p>
        </w:tc>
        <w:tc>
          <w:tcPr>
            <w:tcW w:w="308" w:type="pct"/>
            <w:shd w:val="clear" w:color="auto" w:fill="D9D9D9"/>
            <w:vAlign w:val="center"/>
          </w:tcPr>
          <w:p w14:paraId="566B3286" w14:textId="77777777" w:rsidR="00124A26" w:rsidRPr="00470E23" w:rsidRDefault="00124A26" w:rsidP="002D3EBF">
            <w:pPr>
              <w:ind w:firstLine="0"/>
              <w:rPr>
                <w:rFonts w:eastAsia="SimSun"/>
                <w:sz w:val="22"/>
              </w:rPr>
            </w:pPr>
            <w:r w:rsidRPr="00470E23">
              <w:rPr>
                <w:rFonts w:eastAsia="SimSun"/>
                <w:sz w:val="22"/>
              </w:rPr>
              <w:t>-</w:t>
            </w:r>
          </w:p>
        </w:tc>
        <w:tc>
          <w:tcPr>
            <w:tcW w:w="428" w:type="pct"/>
            <w:shd w:val="clear" w:color="auto" w:fill="D9D9D9"/>
            <w:vAlign w:val="center"/>
          </w:tcPr>
          <w:p w14:paraId="697E33DE" w14:textId="77777777" w:rsidR="00124A26" w:rsidRPr="00470E23" w:rsidRDefault="00124A26" w:rsidP="002D3EBF">
            <w:pPr>
              <w:ind w:firstLine="0"/>
              <w:rPr>
                <w:rFonts w:eastAsia="SimSun"/>
                <w:sz w:val="22"/>
              </w:rPr>
            </w:pPr>
            <w:r w:rsidRPr="00470E23">
              <w:rPr>
                <w:rFonts w:eastAsia="SimSun"/>
                <w:sz w:val="22"/>
              </w:rPr>
              <w:t>MMF30</w:t>
            </w:r>
          </w:p>
        </w:tc>
        <w:tc>
          <w:tcPr>
            <w:tcW w:w="412" w:type="pct"/>
            <w:shd w:val="clear" w:color="auto" w:fill="auto"/>
            <w:vAlign w:val="center"/>
          </w:tcPr>
          <w:p w14:paraId="2998A8C9" w14:textId="77777777" w:rsidR="00124A26" w:rsidRPr="00470E23" w:rsidRDefault="00124A26" w:rsidP="002D3EBF">
            <w:pPr>
              <w:ind w:firstLine="0"/>
              <w:rPr>
                <w:rFonts w:eastAsia="SimSun"/>
                <w:sz w:val="22"/>
              </w:rPr>
            </w:pPr>
          </w:p>
        </w:tc>
        <w:tc>
          <w:tcPr>
            <w:tcW w:w="361" w:type="pct"/>
            <w:tcBorders>
              <w:right w:val="single" w:sz="4" w:space="0" w:color="00000A"/>
            </w:tcBorders>
            <w:shd w:val="clear" w:color="auto" w:fill="auto"/>
            <w:vAlign w:val="center"/>
          </w:tcPr>
          <w:p w14:paraId="608FF864" w14:textId="77777777" w:rsidR="00124A26" w:rsidRPr="00470E23" w:rsidRDefault="00124A26" w:rsidP="002D3EBF">
            <w:pPr>
              <w:ind w:firstLine="0"/>
              <w:rPr>
                <w:rFonts w:eastAsia="SimSun"/>
                <w:sz w:val="22"/>
              </w:rPr>
            </w:pPr>
          </w:p>
        </w:tc>
        <w:tc>
          <w:tcPr>
            <w:tcW w:w="443" w:type="pct"/>
            <w:tcBorders>
              <w:left w:val="single" w:sz="4" w:space="0" w:color="00000A"/>
            </w:tcBorders>
            <w:shd w:val="clear" w:color="auto" w:fill="auto"/>
            <w:vAlign w:val="center"/>
          </w:tcPr>
          <w:p w14:paraId="0E38F836" w14:textId="77777777" w:rsidR="00124A26" w:rsidRPr="00470E23" w:rsidRDefault="00124A26" w:rsidP="002D3EBF">
            <w:pPr>
              <w:ind w:firstLine="0"/>
              <w:rPr>
                <w:rFonts w:eastAsia="SimSun"/>
                <w:sz w:val="22"/>
              </w:rPr>
            </w:pPr>
          </w:p>
        </w:tc>
        <w:tc>
          <w:tcPr>
            <w:tcW w:w="430" w:type="pct"/>
            <w:tcBorders>
              <w:right w:val="single" w:sz="4" w:space="0" w:color="00000A"/>
            </w:tcBorders>
            <w:shd w:val="clear" w:color="auto" w:fill="auto"/>
            <w:vAlign w:val="center"/>
          </w:tcPr>
          <w:p w14:paraId="3A96E7F7" w14:textId="77777777" w:rsidR="00124A26" w:rsidRPr="00470E23" w:rsidRDefault="00124A26" w:rsidP="002D3EBF">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4A4DB8FC" w14:textId="77777777" w:rsidR="00124A26" w:rsidRPr="00470E23" w:rsidRDefault="00124A26" w:rsidP="002D3EBF">
            <w:pPr>
              <w:ind w:firstLine="0"/>
              <w:rPr>
                <w:rFonts w:eastAsia="SimSun"/>
                <w:sz w:val="22"/>
              </w:rPr>
            </w:pPr>
          </w:p>
        </w:tc>
        <w:tc>
          <w:tcPr>
            <w:tcW w:w="475" w:type="pct"/>
            <w:shd w:val="clear" w:color="auto" w:fill="auto"/>
            <w:vAlign w:val="center"/>
          </w:tcPr>
          <w:p w14:paraId="22BE759D" w14:textId="77777777" w:rsidR="00124A26" w:rsidRPr="00470E23" w:rsidRDefault="00124A26" w:rsidP="002D3EBF">
            <w:pPr>
              <w:ind w:firstLine="0"/>
              <w:rPr>
                <w:rFonts w:eastAsia="SimSun"/>
                <w:sz w:val="22"/>
              </w:rPr>
            </w:pPr>
            <w:r w:rsidRPr="00470E23">
              <w:rPr>
                <w:rFonts w:eastAsia="SimSun"/>
                <w:sz w:val="22"/>
              </w:rPr>
              <w:t>5.2.2</w:t>
            </w:r>
          </w:p>
        </w:tc>
        <w:tc>
          <w:tcPr>
            <w:tcW w:w="382" w:type="pct"/>
            <w:shd w:val="clear" w:color="auto" w:fill="auto"/>
            <w:vAlign w:val="center"/>
          </w:tcPr>
          <w:p w14:paraId="7FB2C83F" w14:textId="77777777" w:rsidR="00124A26" w:rsidRPr="00470E23" w:rsidRDefault="00124A26" w:rsidP="002D3EBF">
            <w:pPr>
              <w:ind w:firstLine="0"/>
              <w:rPr>
                <w:rFonts w:eastAsia="SimSun"/>
                <w:sz w:val="22"/>
              </w:rPr>
            </w:pPr>
          </w:p>
        </w:tc>
        <w:tc>
          <w:tcPr>
            <w:tcW w:w="400" w:type="pct"/>
            <w:shd w:val="clear" w:color="auto" w:fill="auto"/>
            <w:vAlign w:val="center"/>
          </w:tcPr>
          <w:p w14:paraId="08B90C48" w14:textId="77777777" w:rsidR="00124A26" w:rsidRPr="00470E23" w:rsidRDefault="00124A26" w:rsidP="002D3EBF">
            <w:pPr>
              <w:ind w:firstLine="0"/>
              <w:rPr>
                <w:rFonts w:eastAsia="SimSun"/>
                <w:sz w:val="22"/>
              </w:rPr>
            </w:pPr>
          </w:p>
        </w:tc>
        <w:tc>
          <w:tcPr>
            <w:tcW w:w="394" w:type="pct"/>
            <w:vAlign w:val="center"/>
          </w:tcPr>
          <w:p w14:paraId="3E18CF24" w14:textId="77777777" w:rsidR="00124A26" w:rsidRPr="00470E23" w:rsidRDefault="00124A26" w:rsidP="002D3EBF">
            <w:pPr>
              <w:ind w:firstLine="0"/>
              <w:rPr>
                <w:rFonts w:eastAsia="SimSun"/>
                <w:sz w:val="22"/>
              </w:rPr>
            </w:pPr>
          </w:p>
        </w:tc>
      </w:tr>
    </w:tbl>
    <w:p w14:paraId="2B601E61" w14:textId="77777777" w:rsidR="00124A26" w:rsidRPr="00C07B2E" w:rsidRDefault="00124A26" w:rsidP="00124A26">
      <w:pPr>
        <w:rPr>
          <w:rFonts w:eastAsia="SimSun"/>
        </w:rPr>
      </w:pPr>
    </w:p>
    <w:p w14:paraId="217A2F61" w14:textId="77777777" w:rsidR="00124A26" w:rsidRPr="00C07B2E" w:rsidRDefault="00124A26" w:rsidP="00124A26">
      <w:pPr>
        <w:rPr>
          <w:rFonts w:eastAsia="SimSun"/>
        </w:rPr>
        <w:sectPr w:rsidR="00124A26" w:rsidRPr="00C07B2E" w:rsidSect="00980822">
          <w:type w:val="continuous"/>
          <w:pgSz w:w="16839" w:h="11907" w:orient="landscape" w:code="9"/>
          <w:pgMar w:top="1134" w:right="850" w:bottom="1134" w:left="1701" w:header="709" w:footer="567" w:gutter="0"/>
          <w:cols w:space="708"/>
          <w:docGrid w:linePitch="360"/>
        </w:sectPr>
      </w:pPr>
    </w:p>
    <w:p w14:paraId="6778624B" w14:textId="77777777" w:rsidR="00124A26" w:rsidRPr="00C07B2E" w:rsidRDefault="00124A26" w:rsidP="00124A26">
      <w:pPr>
        <w:rPr>
          <w:rFonts w:eastAsia="SimSun"/>
        </w:rPr>
      </w:pPr>
      <w:bookmarkStart w:id="239"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23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124A26" w:rsidRPr="00AC3044" w14:paraId="5917B559" w14:textId="77777777" w:rsidTr="002D3EBF">
        <w:trPr>
          <w:cantSplit/>
          <w:trHeight w:val="20"/>
          <w:tblHeader/>
        </w:trPr>
        <w:tc>
          <w:tcPr>
            <w:tcW w:w="993" w:type="dxa"/>
            <w:vAlign w:val="center"/>
          </w:tcPr>
          <w:p w14:paraId="105FD115" w14:textId="77777777" w:rsidR="00124A26" w:rsidRPr="00470D3D" w:rsidRDefault="00124A26" w:rsidP="002D3EBF">
            <w:pPr>
              <w:ind w:firstLine="0"/>
              <w:rPr>
                <w:rFonts w:eastAsia="SimSun"/>
              </w:rPr>
            </w:pPr>
          </w:p>
        </w:tc>
        <w:tc>
          <w:tcPr>
            <w:tcW w:w="1701" w:type="dxa"/>
            <w:vAlign w:val="center"/>
          </w:tcPr>
          <w:p w14:paraId="46E4D371"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3907476"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67D0A79C"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4ABAF638"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0184A76D"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5BD1FB6" w14:textId="77777777" w:rsidTr="002D3EBF">
        <w:trPr>
          <w:cantSplit/>
          <w:trHeight w:val="20"/>
        </w:trPr>
        <w:tc>
          <w:tcPr>
            <w:tcW w:w="993" w:type="dxa"/>
            <w:vMerge w:val="restart"/>
            <w:textDirection w:val="btLr"/>
            <w:vAlign w:val="center"/>
          </w:tcPr>
          <w:p w14:paraId="7D94EC60"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553D0A65"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21C4B7B5" w14:textId="77777777" w:rsidR="00124A26" w:rsidRPr="00AC3044" w:rsidRDefault="00124A26"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12C86DA1" w14:textId="77777777" w:rsidR="00124A26" w:rsidRPr="00AC3044" w:rsidRDefault="00124A26"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2E2268EB"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791FD862"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F4A191C" w14:textId="77777777" w:rsidTr="002D3EBF">
        <w:trPr>
          <w:cantSplit/>
          <w:trHeight w:val="20"/>
        </w:trPr>
        <w:tc>
          <w:tcPr>
            <w:tcW w:w="993" w:type="dxa"/>
            <w:vMerge/>
            <w:textDirection w:val="btLr"/>
            <w:vAlign w:val="center"/>
          </w:tcPr>
          <w:p w14:paraId="5376698D" w14:textId="77777777" w:rsidR="00124A26" w:rsidRPr="00AC3044" w:rsidRDefault="00124A26" w:rsidP="002D3EBF">
            <w:pPr>
              <w:ind w:firstLine="0"/>
              <w:rPr>
                <w:rFonts w:eastAsia="SimSun"/>
              </w:rPr>
            </w:pPr>
          </w:p>
        </w:tc>
        <w:tc>
          <w:tcPr>
            <w:tcW w:w="1701" w:type="dxa"/>
            <w:vAlign w:val="center"/>
          </w:tcPr>
          <w:p w14:paraId="00BC174D"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4AD6869D"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22F7243B"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7E35BFA6"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6F0649CC"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04C59D3A" w14:textId="77777777" w:rsidTr="002D3EBF">
        <w:trPr>
          <w:cantSplit/>
          <w:trHeight w:val="20"/>
        </w:trPr>
        <w:tc>
          <w:tcPr>
            <w:tcW w:w="993" w:type="dxa"/>
            <w:vMerge/>
            <w:textDirection w:val="btLr"/>
            <w:vAlign w:val="center"/>
          </w:tcPr>
          <w:p w14:paraId="38B226B5" w14:textId="77777777" w:rsidR="00124A26" w:rsidRPr="00AC3044" w:rsidRDefault="00124A26" w:rsidP="002D3EBF">
            <w:pPr>
              <w:ind w:firstLine="0"/>
              <w:rPr>
                <w:rFonts w:eastAsia="SimSun"/>
              </w:rPr>
            </w:pPr>
          </w:p>
        </w:tc>
        <w:tc>
          <w:tcPr>
            <w:tcW w:w="1701" w:type="dxa"/>
            <w:vAlign w:val="center"/>
          </w:tcPr>
          <w:p w14:paraId="2583B7EF"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49341EEB"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6F930811"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76A96730" w14:textId="77777777" w:rsidR="00124A26" w:rsidRPr="00AC3044" w:rsidRDefault="00124A26" w:rsidP="002D3EBF">
            <w:pPr>
              <w:ind w:firstLine="0"/>
              <w:rPr>
                <w:rFonts w:eastAsia="SimSun"/>
              </w:rPr>
            </w:pPr>
            <w:r w:rsidRPr="00AC3044">
              <w:rPr>
                <w:rFonts w:eastAsia="SimSun"/>
              </w:rPr>
              <w:t>–6, –5 дни</w:t>
            </w:r>
          </w:p>
        </w:tc>
        <w:tc>
          <w:tcPr>
            <w:tcW w:w="2268" w:type="dxa"/>
            <w:vAlign w:val="center"/>
          </w:tcPr>
          <w:p w14:paraId="5BE895BF"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A30BF16" w14:textId="77777777" w:rsidTr="002D3EBF">
        <w:trPr>
          <w:cantSplit/>
          <w:trHeight w:val="20"/>
        </w:trPr>
        <w:tc>
          <w:tcPr>
            <w:tcW w:w="993" w:type="dxa"/>
            <w:vMerge w:val="restart"/>
            <w:textDirection w:val="btLr"/>
            <w:vAlign w:val="center"/>
          </w:tcPr>
          <w:p w14:paraId="2C2D6F92"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661E020A" w14:textId="77777777" w:rsidR="00124A26" w:rsidRPr="00AC3044" w:rsidRDefault="00124A26" w:rsidP="002D3EBF">
            <w:pPr>
              <w:ind w:firstLine="0"/>
              <w:rPr>
                <w:rFonts w:eastAsia="SimSun"/>
              </w:rPr>
            </w:pPr>
            <w:r w:rsidRPr="00AC3044">
              <w:rPr>
                <w:rFonts w:eastAsia="SimSun"/>
              </w:rPr>
              <w:t>АТГ (лошадиный)</w:t>
            </w:r>
          </w:p>
        </w:tc>
        <w:tc>
          <w:tcPr>
            <w:tcW w:w="1559" w:type="dxa"/>
            <w:vAlign w:val="center"/>
          </w:tcPr>
          <w:p w14:paraId="284116D8" w14:textId="77777777" w:rsidR="00124A26" w:rsidRPr="00AC3044" w:rsidRDefault="00124A26" w:rsidP="002D3EBF">
            <w:pPr>
              <w:ind w:firstLine="0"/>
              <w:rPr>
                <w:rFonts w:eastAsia="SimSun"/>
              </w:rPr>
            </w:pPr>
            <w:r w:rsidRPr="00AC3044">
              <w:rPr>
                <w:rFonts w:eastAsia="SimSun"/>
              </w:rPr>
              <w:t>10-15 мг/кг</w:t>
            </w:r>
          </w:p>
        </w:tc>
        <w:tc>
          <w:tcPr>
            <w:tcW w:w="1418" w:type="dxa"/>
            <w:vAlign w:val="center"/>
          </w:tcPr>
          <w:p w14:paraId="641634CF" w14:textId="77777777" w:rsidR="00124A26" w:rsidRPr="00AC3044" w:rsidRDefault="00124A26" w:rsidP="002D3EBF">
            <w:pPr>
              <w:ind w:firstLine="0"/>
              <w:rPr>
                <w:rFonts w:eastAsia="SimSun"/>
              </w:rPr>
            </w:pPr>
            <w:r w:rsidRPr="00AC3044">
              <w:rPr>
                <w:rFonts w:eastAsia="SimSun"/>
              </w:rPr>
              <w:t>40-60 мг/кг</w:t>
            </w:r>
          </w:p>
        </w:tc>
        <w:tc>
          <w:tcPr>
            <w:tcW w:w="1701" w:type="dxa"/>
            <w:vAlign w:val="center"/>
          </w:tcPr>
          <w:p w14:paraId="42F4C8F5" w14:textId="77777777" w:rsidR="00124A26" w:rsidRPr="00AC3044" w:rsidRDefault="00124A26" w:rsidP="002D3EBF">
            <w:pPr>
              <w:ind w:firstLine="0"/>
              <w:rPr>
                <w:rFonts w:eastAsia="SimSun"/>
              </w:rPr>
            </w:pPr>
            <w:r w:rsidRPr="00AC3044">
              <w:rPr>
                <w:rFonts w:eastAsia="SimSun"/>
              </w:rPr>
              <w:t>С –4 по –1 день</w:t>
            </w:r>
          </w:p>
        </w:tc>
        <w:tc>
          <w:tcPr>
            <w:tcW w:w="2268" w:type="dxa"/>
            <w:vAlign w:val="center"/>
          </w:tcPr>
          <w:p w14:paraId="43CE3E17"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124A26" w:rsidRPr="00AC3044" w14:paraId="27319A1E" w14:textId="77777777" w:rsidTr="002D3EBF">
        <w:trPr>
          <w:cantSplit/>
          <w:trHeight w:val="20"/>
        </w:trPr>
        <w:tc>
          <w:tcPr>
            <w:tcW w:w="993" w:type="dxa"/>
            <w:vMerge/>
            <w:textDirection w:val="btLr"/>
          </w:tcPr>
          <w:p w14:paraId="1B1F9AD1" w14:textId="77777777" w:rsidR="00124A26" w:rsidRPr="00AC3044" w:rsidRDefault="00124A26" w:rsidP="002D3EBF">
            <w:pPr>
              <w:ind w:firstLine="0"/>
              <w:rPr>
                <w:rFonts w:eastAsia="SimSun"/>
              </w:rPr>
            </w:pPr>
          </w:p>
        </w:tc>
        <w:tc>
          <w:tcPr>
            <w:tcW w:w="1701" w:type="dxa"/>
            <w:vAlign w:val="center"/>
          </w:tcPr>
          <w:p w14:paraId="26830604"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0B8A82E0"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5BCB806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90AA027" w14:textId="77777777" w:rsidR="00124A26" w:rsidRPr="00AC3044" w:rsidRDefault="00124A26"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17AEC7BF"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0B298D62" w14:textId="77777777" w:rsidTr="002D3EBF">
        <w:trPr>
          <w:cantSplit/>
          <w:trHeight w:val="20"/>
        </w:trPr>
        <w:tc>
          <w:tcPr>
            <w:tcW w:w="993" w:type="dxa"/>
            <w:vMerge/>
          </w:tcPr>
          <w:p w14:paraId="34F23F6D" w14:textId="77777777" w:rsidR="00124A26" w:rsidRPr="00AC3044" w:rsidRDefault="00124A26" w:rsidP="002D3EBF">
            <w:pPr>
              <w:ind w:firstLine="0"/>
              <w:rPr>
                <w:rFonts w:eastAsia="SimSun"/>
              </w:rPr>
            </w:pPr>
          </w:p>
        </w:tc>
        <w:tc>
          <w:tcPr>
            <w:tcW w:w="1701" w:type="dxa"/>
            <w:vMerge w:val="restart"/>
            <w:vAlign w:val="center"/>
          </w:tcPr>
          <w:p w14:paraId="4C77F9DC" w14:textId="77777777" w:rsidR="00124A26" w:rsidRPr="00AC3044" w:rsidRDefault="00124A26" w:rsidP="002D3EBF">
            <w:pPr>
              <w:ind w:firstLine="0"/>
              <w:rPr>
                <w:rFonts w:eastAsia="SimSun"/>
              </w:rPr>
            </w:pPr>
            <w:r w:rsidRPr="00AC3044">
              <w:rPr>
                <w:rFonts w:eastAsia="SimSun"/>
              </w:rPr>
              <w:t>Метотрексат</w:t>
            </w:r>
          </w:p>
        </w:tc>
        <w:tc>
          <w:tcPr>
            <w:tcW w:w="1559" w:type="dxa"/>
            <w:vAlign w:val="center"/>
          </w:tcPr>
          <w:p w14:paraId="31B94EC8" w14:textId="77777777" w:rsidR="00124A26" w:rsidRPr="00AC3044" w:rsidRDefault="00124A26"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D100AA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B765547"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65B27B1A" w14:textId="77777777" w:rsidR="00124A26" w:rsidRPr="00AC3044" w:rsidRDefault="00124A26" w:rsidP="002D3EBF">
            <w:pPr>
              <w:ind w:firstLine="0"/>
              <w:rPr>
                <w:rFonts w:eastAsia="SimSun"/>
              </w:rPr>
            </w:pPr>
            <w:r w:rsidRPr="00AC3044">
              <w:rPr>
                <w:rFonts w:eastAsia="SimSun"/>
              </w:rPr>
              <w:t>В/в, в 20 мл физ. р-ра</w:t>
            </w:r>
          </w:p>
        </w:tc>
      </w:tr>
      <w:tr w:rsidR="00124A26" w:rsidRPr="00AC3044" w14:paraId="114AF36E" w14:textId="77777777" w:rsidTr="002D3EBF">
        <w:trPr>
          <w:cantSplit/>
          <w:trHeight w:val="464"/>
        </w:trPr>
        <w:tc>
          <w:tcPr>
            <w:tcW w:w="993" w:type="dxa"/>
            <w:vMerge/>
          </w:tcPr>
          <w:p w14:paraId="5421A285" w14:textId="77777777" w:rsidR="00124A26" w:rsidRPr="00AC3044" w:rsidRDefault="00124A26" w:rsidP="002D3EBF">
            <w:pPr>
              <w:ind w:firstLine="0"/>
              <w:rPr>
                <w:rFonts w:eastAsia="SimSun"/>
              </w:rPr>
            </w:pPr>
          </w:p>
        </w:tc>
        <w:tc>
          <w:tcPr>
            <w:tcW w:w="1701" w:type="dxa"/>
            <w:vMerge/>
            <w:vAlign w:val="center"/>
          </w:tcPr>
          <w:p w14:paraId="2964B1D1" w14:textId="77777777" w:rsidR="00124A26" w:rsidRPr="00AC3044" w:rsidRDefault="00124A26" w:rsidP="002D3EBF">
            <w:pPr>
              <w:ind w:firstLine="0"/>
              <w:rPr>
                <w:rFonts w:eastAsia="SimSun"/>
              </w:rPr>
            </w:pPr>
          </w:p>
        </w:tc>
        <w:tc>
          <w:tcPr>
            <w:tcW w:w="1559" w:type="dxa"/>
            <w:vAlign w:val="center"/>
          </w:tcPr>
          <w:p w14:paraId="17066F2D" w14:textId="77777777" w:rsidR="00124A26" w:rsidRPr="00AC3044" w:rsidRDefault="00124A26"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6CE3D96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7C1920C2" w14:textId="77777777" w:rsidR="00124A26" w:rsidRPr="00AC3044" w:rsidRDefault="00124A26" w:rsidP="002D3EBF">
            <w:pPr>
              <w:ind w:firstLine="0"/>
              <w:rPr>
                <w:rFonts w:eastAsia="SimSun"/>
              </w:rPr>
            </w:pPr>
            <w:r w:rsidRPr="00AC3044">
              <w:rPr>
                <w:rFonts w:eastAsia="SimSun"/>
              </w:rPr>
              <w:t>+3, +6, +11 дни</w:t>
            </w:r>
          </w:p>
        </w:tc>
        <w:tc>
          <w:tcPr>
            <w:tcW w:w="2268" w:type="dxa"/>
            <w:vAlign w:val="center"/>
          </w:tcPr>
          <w:p w14:paraId="6B0A9D8C" w14:textId="77777777" w:rsidR="00124A26" w:rsidRPr="00AC3044" w:rsidRDefault="00124A26" w:rsidP="002D3EBF">
            <w:pPr>
              <w:ind w:firstLine="0"/>
              <w:rPr>
                <w:rFonts w:eastAsia="SimSun"/>
              </w:rPr>
            </w:pPr>
            <w:r w:rsidRPr="00AC3044">
              <w:rPr>
                <w:rFonts w:eastAsia="SimSun"/>
              </w:rPr>
              <w:t>В/в, в 20 мл физ. р-ра</w:t>
            </w:r>
          </w:p>
        </w:tc>
      </w:tr>
      <w:tr w:rsidR="00124A26" w:rsidRPr="00AC3044" w14:paraId="138CA445" w14:textId="77777777" w:rsidTr="002D3EBF">
        <w:trPr>
          <w:cantSplit/>
          <w:trHeight w:val="464"/>
        </w:trPr>
        <w:tc>
          <w:tcPr>
            <w:tcW w:w="993" w:type="dxa"/>
            <w:vMerge/>
          </w:tcPr>
          <w:p w14:paraId="03698846" w14:textId="77777777" w:rsidR="00124A26" w:rsidRPr="00AC3044" w:rsidRDefault="00124A26" w:rsidP="002D3EBF">
            <w:pPr>
              <w:ind w:firstLine="0"/>
              <w:rPr>
                <w:rFonts w:eastAsia="SimSun"/>
              </w:rPr>
            </w:pPr>
          </w:p>
        </w:tc>
        <w:tc>
          <w:tcPr>
            <w:tcW w:w="1701" w:type="dxa"/>
            <w:vAlign w:val="center"/>
          </w:tcPr>
          <w:p w14:paraId="029D9995"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7319ACC9" w14:textId="77777777" w:rsidR="00124A26" w:rsidRPr="00AC3044" w:rsidRDefault="00124A26" w:rsidP="002D3EBF">
            <w:pPr>
              <w:ind w:firstLine="0"/>
              <w:rPr>
                <w:rFonts w:eastAsia="SimSun"/>
              </w:rPr>
            </w:pPr>
            <w:r w:rsidRPr="00AC3044">
              <w:rPr>
                <w:rFonts w:eastAsia="SimSun"/>
              </w:rPr>
              <w:t>45 мг/кг</w:t>
            </w:r>
          </w:p>
        </w:tc>
        <w:tc>
          <w:tcPr>
            <w:tcW w:w="1418" w:type="dxa"/>
            <w:vAlign w:val="center"/>
          </w:tcPr>
          <w:p w14:paraId="3B069C0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79D610A" w14:textId="77777777" w:rsidR="00124A26" w:rsidRPr="00AC3044" w:rsidRDefault="00124A26" w:rsidP="002D3EBF">
            <w:pPr>
              <w:ind w:firstLine="0"/>
              <w:rPr>
                <w:rFonts w:eastAsia="SimSun"/>
              </w:rPr>
            </w:pPr>
            <w:r w:rsidRPr="00AC3044">
              <w:rPr>
                <w:rFonts w:eastAsia="SimSun"/>
              </w:rPr>
              <w:t>С +1 по +90 день</w:t>
            </w:r>
          </w:p>
        </w:tc>
        <w:tc>
          <w:tcPr>
            <w:tcW w:w="2268" w:type="dxa"/>
            <w:vAlign w:val="center"/>
          </w:tcPr>
          <w:p w14:paraId="3BA0669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586B6BF" w14:textId="77777777" w:rsidR="00124A26" w:rsidRDefault="00124A26" w:rsidP="00124A26">
      <w:pPr>
        <w:rPr>
          <w:rFonts w:eastAsia="SimSun"/>
        </w:rPr>
      </w:pPr>
      <w:bookmarkStart w:id="240" w:name="_Toc44401202"/>
    </w:p>
    <w:p w14:paraId="6C1D8265"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124A26" w:rsidRPr="00AC3044" w14:paraId="3E02B28B" w14:textId="77777777" w:rsidTr="002D3EBF">
        <w:trPr>
          <w:cantSplit/>
          <w:trHeight w:val="20"/>
          <w:tblHeader/>
        </w:trPr>
        <w:tc>
          <w:tcPr>
            <w:tcW w:w="993" w:type="dxa"/>
          </w:tcPr>
          <w:p w14:paraId="432041B2" w14:textId="77777777" w:rsidR="00124A26" w:rsidRPr="00470D3D" w:rsidRDefault="00124A26" w:rsidP="002D3EBF">
            <w:pPr>
              <w:ind w:firstLine="0"/>
              <w:rPr>
                <w:rFonts w:eastAsia="SimSun"/>
              </w:rPr>
            </w:pPr>
          </w:p>
        </w:tc>
        <w:tc>
          <w:tcPr>
            <w:tcW w:w="1701" w:type="dxa"/>
            <w:vAlign w:val="center"/>
          </w:tcPr>
          <w:p w14:paraId="47851DCF"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8D5675D"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0DEB3A79"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142EE5B6"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62F41F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7479908" w14:textId="77777777" w:rsidTr="002D3EBF">
        <w:trPr>
          <w:cantSplit/>
          <w:trHeight w:val="20"/>
        </w:trPr>
        <w:tc>
          <w:tcPr>
            <w:tcW w:w="993" w:type="dxa"/>
            <w:vMerge w:val="restart"/>
            <w:textDirection w:val="btLr"/>
            <w:vAlign w:val="center"/>
          </w:tcPr>
          <w:p w14:paraId="0888441C"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6EA98FD4"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79FFB7EA" w14:textId="77777777" w:rsidR="00124A26" w:rsidRPr="00AC3044" w:rsidRDefault="00124A26"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623F8E9B" w14:textId="77777777" w:rsidR="00124A26" w:rsidRPr="00AC3044" w:rsidRDefault="00124A26"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3B4EC13A"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57579DA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24FA6CF" w14:textId="77777777" w:rsidTr="002D3EBF">
        <w:trPr>
          <w:cantSplit/>
          <w:trHeight w:val="20"/>
        </w:trPr>
        <w:tc>
          <w:tcPr>
            <w:tcW w:w="993" w:type="dxa"/>
            <w:vMerge/>
            <w:textDirection w:val="btLr"/>
            <w:vAlign w:val="center"/>
          </w:tcPr>
          <w:p w14:paraId="70C6BCCB" w14:textId="77777777" w:rsidR="00124A26" w:rsidRPr="00AC3044" w:rsidRDefault="00124A26" w:rsidP="002D3EBF">
            <w:pPr>
              <w:ind w:firstLine="0"/>
              <w:rPr>
                <w:rFonts w:eastAsia="SimSun"/>
              </w:rPr>
            </w:pPr>
          </w:p>
        </w:tc>
        <w:tc>
          <w:tcPr>
            <w:tcW w:w="1701" w:type="dxa"/>
            <w:vAlign w:val="center"/>
          </w:tcPr>
          <w:p w14:paraId="13459F60"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70FFE171"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23789567"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640852E1"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2E606000"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45C63293" w14:textId="77777777" w:rsidTr="002D3EBF">
        <w:trPr>
          <w:cantSplit/>
          <w:trHeight w:val="20"/>
        </w:trPr>
        <w:tc>
          <w:tcPr>
            <w:tcW w:w="993" w:type="dxa"/>
            <w:vMerge/>
            <w:textDirection w:val="btLr"/>
            <w:vAlign w:val="center"/>
          </w:tcPr>
          <w:p w14:paraId="04BF1FA1" w14:textId="77777777" w:rsidR="00124A26" w:rsidRPr="00AC3044" w:rsidRDefault="00124A26" w:rsidP="002D3EBF">
            <w:pPr>
              <w:ind w:firstLine="0"/>
              <w:rPr>
                <w:rFonts w:eastAsia="SimSun"/>
              </w:rPr>
            </w:pPr>
          </w:p>
        </w:tc>
        <w:tc>
          <w:tcPr>
            <w:tcW w:w="1701" w:type="dxa"/>
            <w:vAlign w:val="center"/>
          </w:tcPr>
          <w:p w14:paraId="332D2175"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6569414B"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11FAD881"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5F5082CF"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2EB73703"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7F302D8" w14:textId="77777777" w:rsidTr="002D3EBF">
        <w:trPr>
          <w:cantSplit/>
          <w:trHeight w:val="20"/>
        </w:trPr>
        <w:tc>
          <w:tcPr>
            <w:tcW w:w="993" w:type="dxa"/>
            <w:vMerge w:val="restart"/>
            <w:textDirection w:val="btLr"/>
            <w:vAlign w:val="center"/>
          </w:tcPr>
          <w:p w14:paraId="5F8F0BFD"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0DCBD9E8" w14:textId="77777777" w:rsidR="00124A26" w:rsidRPr="00AC3044" w:rsidRDefault="00124A26" w:rsidP="002D3EBF">
            <w:pPr>
              <w:ind w:firstLine="0"/>
              <w:rPr>
                <w:rFonts w:eastAsia="SimSun"/>
              </w:rPr>
            </w:pPr>
            <w:r w:rsidRPr="00AC3044">
              <w:rPr>
                <w:rFonts w:eastAsia="SimSun"/>
              </w:rPr>
              <w:t>АТГ (кроличий)</w:t>
            </w:r>
          </w:p>
        </w:tc>
        <w:tc>
          <w:tcPr>
            <w:tcW w:w="1559" w:type="dxa"/>
            <w:vAlign w:val="center"/>
          </w:tcPr>
          <w:p w14:paraId="60734975" w14:textId="77777777" w:rsidR="00124A26" w:rsidRPr="00AC3044" w:rsidRDefault="00124A26" w:rsidP="002D3EBF">
            <w:pPr>
              <w:ind w:firstLine="0"/>
              <w:rPr>
                <w:rFonts w:eastAsia="SimSun"/>
              </w:rPr>
            </w:pPr>
            <w:r w:rsidRPr="00AC3044">
              <w:rPr>
                <w:rFonts w:eastAsia="SimSun"/>
              </w:rPr>
              <w:t>2,5 мг/кг</w:t>
            </w:r>
          </w:p>
        </w:tc>
        <w:tc>
          <w:tcPr>
            <w:tcW w:w="1418" w:type="dxa"/>
            <w:vAlign w:val="center"/>
          </w:tcPr>
          <w:p w14:paraId="41D605D7" w14:textId="77777777" w:rsidR="00124A26" w:rsidRPr="00AC3044" w:rsidRDefault="00124A26" w:rsidP="002D3EBF">
            <w:pPr>
              <w:ind w:firstLine="0"/>
              <w:rPr>
                <w:rFonts w:eastAsia="SimSun"/>
              </w:rPr>
            </w:pPr>
            <w:r w:rsidRPr="00AC3044">
              <w:rPr>
                <w:rFonts w:eastAsia="SimSun"/>
              </w:rPr>
              <w:t>5-7,5 мг/кг</w:t>
            </w:r>
          </w:p>
        </w:tc>
        <w:tc>
          <w:tcPr>
            <w:tcW w:w="1701" w:type="dxa"/>
            <w:vAlign w:val="center"/>
          </w:tcPr>
          <w:p w14:paraId="4AAAD801" w14:textId="77777777" w:rsidR="00124A26" w:rsidRPr="00AC3044" w:rsidRDefault="00124A26" w:rsidP="002D3EBF">
            <w:pPr>
              <w:ind w:firstLine="0"/>
              <w:rPr>
                <w:rFonts w:eastAsia="SimSun"/>
              </w:rPr>
            </w:pPr>
            <w:r w:rsidRPr="00AC3044">
              <w:rPr>
                <w:rFonts w:eastAsia="SimSun"/>
              </w:rPr>
              <w:t>С –3 по –2 (-1) день</w:t>
            </w:r>
          </w:p>
        </w:tc>
        <w:tc>
          <w:tcPr>
            <w:tcW w:w="2268" w:type="dxa"/>
            <w:vAlign w:val="center"/>
          </w:tcPr>
          <w:p w14:paraId="172D8278"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124A26" w:rsidRPr="00AC3044" w14:paraId="7EDA376D" w14:textId="77777777" w:rsidTr="002D3EBF">
        <w:trPr>
          <w:cantSplit/>
          <w:trHeight w:val="20"/>
        </w:trPr>
        <w:tc>
          <w:tcPr>
            <w:tcW w:w="993" w:type="dxa"/>
            <w:vMerge/>
            <w:textDirection w:val="btLr"/>
          </w:tcPr>
          <w:p w14:paraId="50C0FCB9" w14:textId="77777777" w:rsidR="00124A26" w:rsidRPr="00AC3044" w:rsidRDefault="00124A26" w:rsidP="002D3EBF">
            <w:pPr>
              <w:ind w:firstLine="0"/>
              <w:rPr>
                <w:rFonts w:eastAsia="SimSun"/>
              </w:rPr>
            </w:pPr>
          </w:p>
        </w:tc>
        <w:tc>
          <w:tcPr>
            <w:tcW w:w="1701" w:type="dxa"/>
            <w:vAlign w:val="center"/>
          </w:tcPr>
          <w:p w14:paraId="16AC2066"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64639EB4"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5CCC3B5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20CDA7D" w14:textId="77777777" w:rsidR="00124A26" w:rsidRPr="00AC3044" w:rsidRDefault="00124A26" w:rsidP="002D3EB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6226A023"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00C5C41E" w14:textId="77777777" w:rsidTr="002D3EBF">
        <w:trPr>
          <w:cantSplit/>
          <w:trHeight w:val="20"/>
        </w:trPr>
        <w:tc>
          <w:tcPr>
            <w:tcW w:w="993" w:type="dxa"/>
            <w:vMerge/>
          </w:tcPr>
          <w:p w14:paraId="148D5333" w14:textId="77777777" w:rsidR="00124A26" w:rsidRPr="00AC3044" w:rsidRDefault="00124A26" w:rsidP="002D3EBF">
            <w:pPr>
              <w:ind w:firstLine="0"/>
              <w:rPr>
                <w:rFonts w:eastAsia="SimSun"/>
              </w:rPr>
            </w:pPr>
          </w:p>
        </w:tc>
        <w:tc>
          <w:tcPr>
            <w:tcW w:w="1701" w:type="dxa"/>
            <w:vMerge w:val="restart"/>
            <w:vAlign w:val="center"/>
          </w:tcPr>
          <w:p w14:paraId="0CBD9616" w14:textId="77777777" w:rsidR="00124A26" w:rsidRPr="00AC3044" w:rsidRDefault="00124A26" w:rsidP="002D3EBF">
            <w:pPr>
              <w:ind w:firstLine="0"/>
              <w:rPr>
                <w:rFonts w:eastAsia="SimSun"/>
              </w:rPr>
            </w:pPr>
            <w:r w:rsidRPr="00AC3044">
              <w:rPr>
                <w:rFonts w:eastAsia="SimSun"/>
              </w:rPr>
              <w:t>Метотрексат</w:t>
            </w:r>
          </w:p>
        </w:tc>
        <w:tc>
          <w:tcPr>
            <w:tcW w:w="1559" w:type="dxa"/>
            <w:vAlign w:val="center"/>
          </w:tcPr>
          <w:p w14:paraId="60337333" w14:textId="77777777" w:rsidR="00124A26" w:rsidRPr="00AC3044" w:rsidRDefault="00124A26"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0D767F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2BCFD12"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3745832A"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5268106D" w14:textId="77777777" w:rsidTr="002D3EBF">
        <w:trPr>
          <w:cantSplit/>
          <w:trHeight w:val="464"/>
        </w:trPr>
        <w:tc>
          <w:tcPr>
            <w:tcW w:w="993" w:type="dxa"/>
            <w:vMerge/>
          </w:tcPr>
          <w:p w14:paraId="3E016EEB" w14:textId="77777777" w:rsidR="00124A26" w:rsidRPr="00AC3044" w:rsidRDefault="00124A26" w:rsidP="002D3EBF">
            <w:pPr>
              <w:ind w:firstLine="0"/>
              <w:rPr>
                <w:rFonts w:eastAsia="SimSun"/>
              </w:rPr>
            </w:pPr>
          </w:p>
        </w:tc>
        <w:tc>
          <w:tcPr>
            <w:tcW w:w="1701" w:type="dxa"/>
            <w:vMerge/>
            <w:vAlign w:val="center"/>
          </w:tcPr>
          <w:p w14:paraId="5808F3CE" w14:textId="77777777" w:rsidR="00124A26" w:rsidRPr="00AC3044" w:rsidRDefault="00124A26" w:rsidP="002D3EBF">
            <w:pPr>
              <w:ind w:firstLine="0"/>
              <w:rPr>
                <w:rFonts w:eastAsia="SimSun"/>
              </w:rPr>
            </w:pPr>
          </w:p>
        </w:tc>
        <w:tc>
          <w:tcPr>
            <w:tcW w:w="1559" w:type="dxa"/>
            <w:vAlign w:val="center"/>
          </w:tcPr>
          <w:p w14:paraId="6A7E013F" w14:textId="77777777" w:rsidR="00124A26" w:rsidRPr="00AC3044" w:rsidRDefault="00124A26"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7F02BEC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75EB469" w14:textId="77777777" w:rsidR="00124A26" w:rsidRPr="00AC3044" w:rsidRDefault="00124A26" w:rsidP="002D3EBF">
            <w:pPr>
              <w:ind w:firstLine="0"/>
              <w:rPr>
                <w:rFonts w:eastAsia="SimSun"/>
              </w:rPr>
            </w:pPr>
            <w:r w:rsidRPr="00AC3044">
              <w:rPr>
                <w:rFonts w:eastAsia="SimSun"/>
              </w:rPr>
              <w:t>+3, +6, +11 дни</w:t>
            </w:r>
          </w:p>
        </w:tc>
        <w:tc>
          <w:tcPr>
            <w:tcW w:w="2268" w:type="dxa"/>
            <w:vAlign w:val="center"/>
          </w:tcPr>
          <w:p w14:paraId="773BF662"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644BB4A8" w14:textId="77777777" w:rsidTr="002D3EBF">
        <w:trPr>
          <w:cantSplit/>
          <w:trHeight w:val="464"/>
        </w:trPr>
        <w:tc>
          <w:tcPr>
            <w:tcW w:w="993" w:type="dxa"/>
            <w:vMerge/>
          </w:tcPr>
          <w:p w14:paraId="7D4B0521" w14:textId="77777777" w:rsidR="00124A26" w:rsidRPr="00AC3044" w:rsidRDefault="00124A26" w:rsidP="002D3EBF">
            <w:pPr>
              <w:ind w:firstLine="0"/>
              <w:rPr>
                <w:rFonts w:eastAsia="SimSun"/>
              </w:rPr>
            </w:pPr>
          </w:p>
        </w:tc>
        <w:tc>
          <w:tcPr>
            <w:tcW w:w="1701" w:type="dxa"/>
            <w:vAlign w:val="center"/>
          </w:tcPr>
          <w:p w14:paraId="4210B388"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15C43BA8" w14:textId="77777777" w:rsidR="00124A26" w:rsidRPr="00AC3044" w:rsidRDefault="00124A26" w:rsidP="002D3EBF">
            <w:pPr>
              <w:ind w:firstLine="0"/>
              <w:rPr>
                <w:rFonts w:eastAsia="SimSun"/>
              </w:rPr>
            </w:pPr>
            <w:r w:rsidRPr="00AC3044">
              <w:rPr>
                <w:rFonts w:eastAsia="SimSun"/>
              </w:rPr>
              <w:t>45 мг/кг</w:t>
            </w:r>
          </w:p>
        </w:tc>
        <w:tc>
          <w:tcPr>
            <w:tcW w:w="1418" w:type="dxa"/>
            <w:vAlign w:val="center"/>
          </w:tcPr>
          <w:p w14:paraId="243147F1"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11A1ACF7" w14:textId="77777777" w:rsidR="00124A26" w:rsidRPr="00AC3044" w:rsidRDefault="00124A26" w:rsidP="002D3EBF">
            <w:pPr>
              <w:ind w:firstLine="0"/>
              <w:rPr>
                <w:rFonts w:eastAsia="SimSun"/>
              </w:rPr>
            </w:pPr>
            <w:r w:rsidRPr="00AC3044">
              <w:rPr>
                <w:rFonts w:eastAsia="SimSun"/>
              </w:rPr>
              <w:t>С +1 по +90 день</w:t>
            </w:r>
          </w:p>
        </w:tc>
        <w:tc>
          <w:tcPr>
            <w:tcW w:w="2268" w:type="dxa"/>
            <w:vAlign w:val="center"/>
          </w:tcPr>
          <w:p w14:paraId="02752CFE"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75E8D90" w14:textId="77777777" w:rsidR="00124A26" w:rsidRDefault="00124A26" w:rsidP="00124A26">
      <w:pPr>
        <w:rPr>
          <w:rFonts w:eastAsia="SimSun"/>
        </w:rPr>
      </w:pPr>
      <w:bookmarkStart w:id="241" w:name="_Toc44401203"/>
    </w:p>
    <w:p w14:paraId="1169B9D0"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4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124A26" w:rsidRPr="00AC3044" w14:paraId="36F1FE55" w14:textId="77777777" w:rsidTr="002D3EBF">
        <w:trPr>
          <w:cantSplit/>
          <w:trHeight w:val="20"/>
          <w:tblHeader/>
        </w:trPr>
        <w:tc>
          <w:tcPr>
            <w:tcW w:w="993" w:type="dxa"/>
          </w:tcPr>
          <w:p w14:paraId="200A14A4" w14:textId="77777777" w:rsidR="00124A26" w:rsidRPr="00470D3D" w:rsidRDefault="00124A26" w:rsidP="002D3EBF">
            <w:pPr>
              <w:ind w:firstLine="0"/>
              <w:rPr>
                <w:rFonts w:eastAsia="SimSun"/>
              </w:rPr>
            </w:pPr>
          </w:p>
        </w:tc>
        <w:tc>
          <w:tcPr>
            <w:tcW w:w="1701" w:type="dxa"/>
            <w:vAlign w:val="center"/>
          </w:tcPr>
          <w:p w14:paraId="3DC69445"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0632F9DB"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6CA7F16A"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01E56BD1"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965F196"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1069468" w14:textId="77777777" w:rsidTr="002D3EBF">
        <w:trPr>
          <w:cantSplit/>
          <w:trHeight w:val="20"/>
        </w:trPr>
        <w:tc>
          <w:tcPr>
            <w:tcW w:w="993" w:type="dxa"/>
            <w:vMerge w:val="restart"/>
            <w:textDirection w:val="btLr"/>
            <w:vAlign w:val="center"/>
          </w:tcPr>
          <w:p w14:paraId="7CB6D080"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0C69C599"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0CE453D" w14:textId="77777777" w:rsidR="00124A26" w:rsidRPr="00AC3044" w:rsidRDefault="00124A26"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14431A04" w14:textId="77777777" w:rsidR="00124A26" w:rsidRPr="00AC3044" w:rsidRDefault="00124A26"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6D49D1A9"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43FD21CD"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DDD8DD1" w14:textId="77777777" w:rsidTr="002D3EBF">
        <w:trPr>
          <w:cantSplit/>
          <w:trHeight w:val="560"/>
        </w:trPr>
        <w:tc>
          <w:tcPr>
            <w:tcW w:w="993" w:type="dxa"/>
            <w:vMerge/>
            <w:textDirection w:val="btLr"/>
            <w:vAlign w:val="center"/>
          </w:tcPr>
          <w:p w14:paraId="547838F0" w14:textId="77777777" w:rsidR="00124A26" w:rsidRPr="00AC3044" w:rsidRDefault="00124A26" w:rsidP="002D3EBF">
            <w:pPr>
              <w:ind w:firstLine="0"/>
              <w:rPr>
                <w:rFonts w:eastAsia="SimSun"/>
              </w:rPr>
            </w:pPr>
          </w:p>
        </w:tc>
        <w:tc>
          <w:tcPr>
            <w:tcW w:w="1701" w:type="dxa"/>
            <w:vAlign w:val="center"/>
          </w:tcPr>
          <w:p w14:paraId="232D4341"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1A79D5F4"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4F11B41A"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753727B4"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5FFB118F"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78398BA9" w14:textId="77777777" w:rsidTr="002D3EBF">
        <w:trPr>
          <w:cantSplit/>
          <w:trHeight w:val="809"/>
        </w:trPr>
        <w:tc>
          <w:tcPr>
            <w:tcW w:w="993" w:type="dxa"/>
            <w:vMerge/>
            <w:textDirection w:val="btLr"/>
            <w:vAlign w:val="center"/>
          </w:tcPr>
          <w:p w14:paraId="77964FDB" w14:textId="77777777" w:rsidR="00124A26" w:rsidRPr="00AC3044" w:rsidRDefault="00124A26" w:rsidP="002D3EBF">
            <w:pPr>
              <w:ind w:firstLine="0"/>
              <w:rPr>
                <w:rFonts w:eastAsia="SimSun"/>
              </w:rPr>
            </w:pPr>
          </w:p>
        </w:tc>
        <w:tc>
          <w:tcPr>
            <w:tcW w:w="1701" w:type="dxa"/>
            <w:vAlign w:val="center"/>
          </w:tcPr>
          <w:p w14:paraId="5C8288F5"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16CCF759"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5039CABA"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542320A7"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62A893C3"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17B27E0A" w14:textId="77777777" w:rsidTr="002D3EBF">
        <w:trPr>
          <w:cantSplit/>
          <w:trHeight w:val="1133"/>
        </w:trPr>
        <w:tc>
          <w:tcPr>
            <w:tcW w:w="993" w:type="dxa"/>
            <w:vMerge w:val="restart"/>
            <w:textDirection w:val="btLr"/>
            <w:vAlign w:val="center"/>
          </w:tcPr>
          <w:p w14:paraId="52AFBAD8"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3A9FD267"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20577C68"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574C6417"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8A8BD0B"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6C691E0B"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83C90A3" w14:textId="77777777" w:rsidTr="002D3EBF">
        <w:trPr>
          <w:cantSplit/>
          <w:trHeight w:val="20"/>
        </w:trPr>
        <w:tc>
          <w:tcPr>
            <w:tcW w:w="993" w:type="dxa"/>
            <w:vMerge/>
            <w:textDirection w:val="btLr"/>
          </w:tcPr>
          <w:p w14:paraId="359A0ACB" w14:textId="77777777" w:rsidR="00124A26" w:rsidRPr="00AC3044" w:rsidRDefault="00124A26" w:rsidP="002D3EBF">
            <w:pPr>
              <w:ind w:firstLine="0"/>
              <w:rPr>
                <w:rFonts w:eastAsia="SimSun"/>
              </w:rPr>
            </w:pPr>
          </w:p>
        </w:tc>
        <w:tc>
          <w:tcPr>
            <w:tcW w:w="1701" w:type="dxa"/>
            <w:vAlign w:val="center"/>
          </w:tcPr>
          <w:p w14:paraId="719CDA52"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29706E0E" w14:textId="77777777" w:rsidR="00124A26" w:rsidRPr="00AC3044" w:rsidRDefault="00124A26" w:rsidP="002D3EBF">
            <w:pPr>
              <w:ind w:firstLine="0"/>
              <w:rPr>
                <w:rFonts w:eastAsia="SimSun"/>
              </w:rPr>
            </w:pPr>
            <w:r w:rsidRPr="00AC3044">
              <w:rPr>
                <w:rFonts w:eastAsia="SimSun"/>
              </w:rPr>
              <w:t>30 мг/кг</w:t>
            </w:r>
          </w:p>
        </w:tc>
        <w:tc>
          <w:tcPr>
            <w:tcW w:w="1418" w:type="dxa"/>
            <w:vAlign w:val="center"/>
          </w:tcPr>
          <w:p w14:paraId="593AE913"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40C5D83" w14:textId="77777777" w:rsidR="00124A26" w:rsidRPr="00AC3044" w:rsidRDefault="00124A26" w:rsidP="002D3EBF">
            <w:pPr>
              <w:ind w:firstLine="0"/>
              <w:rPr>
                <w:rFonts w:eastAsia="SimSun"/>
              </w:rPr>
            </w:pPr>
            <w:r w:rsidRPr="00AC3044">
              <w:rPr>
                <w:rFonts w:eastAsia="SimSun"/>
              </w:rPr>
              <w:t>С +5 по +90 день</w:t>
            </w:r>
          </w:p>
        </w:tc>
        <w:tc>
          <w:tcPr>
            <w:tcW w:w="2268" w:type="dxa"/>
            <w:vAlign w:val="center"/>
          </w:tcPr>
          <w:p w14:paraId="296C3BBD"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67047D0E" w14:textId="77777777" w:rsidTr="002D3EBF">
        <w:trPr>
          <w:cantSplit/>
          <w:trHeight w:val="20"/>
        </w:trPr>
        <w:tc>
          <w:tcPr>
            <w:tcW w:w="993" w:type="dxa"/>
            <w:vMerge/>
            <w:textDirection w:val="btLr"/>
          </w:tcPr>
          <w:p w14:paraId="068581EE" w14:textId="77777777" w:rsidR="00124A26" w:rsidRPr="00AC3044" w:rsidRDefault="00124A26" w:rsidP="002D3EBF">
            <w:pPr>
              <w:ind w:firstLine="0"/>
              <w:rPr>
                <w:rFonts w:eastAsia="SimSun"/>
              </w:rPr>
            </w:pPr>
          </w:p>
        </w:tc>
        <w:tc>
          <w:tcPr>
            <w:tcW w:w="1701" w:type="dxa"/>
            <w:vAlign w:val="center"/>
          </w:tcPr>
          <w:p w14:paraId="4AD62A3A"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151ED7B4"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5B45C5B1"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1EBE0513"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7AD56159" w14:textId="77777777" w:rsidR="00124A26" w:rsidRPr="00AC3044" w:rsidRDefault="00124A26" w:rsidP="002D3EBF">
            <w:pPr>
              <w:ind w:firstLine="0"/>
              <w:rPr>
                <w:rFonts w:eastAsia="SimSun"/>
              </w:rPr>
            </w:pPr>
            <w:r w:rsidRPr="00AC3044">
              <w:rPr>
                <w:rFonts w:eastAsia="SimSun"/>
              </w:rPr>
              <w:t>В/в, в течение 2 часов</w:t>
            </w:r>
          </w:p>
        </w:tc>
      </w:tr>
    </w:tbl>
    <w:p w14:paraId="323E6751" w14:textId="77777777" w:rsidR="00124A26" w:rsidRPr="00C07B2E" w:rsidRDefault="00124A26" w:rsidP="00124A26">
      <w:pPr>
        <w:rPr>
          <w:rFonts w:eastAsia="SimSun"/>
        </w:rPr>
      </w:pPr>
    </w:p>
    <w:p w14:paraId="1F0E511D" w14:textId="77777777" w:rsidR="00124A26" w:rsidRPr="00C07B2E" w:rsidRDefault="00124A26" w:rsidP="00124A26">
      <w:pPr>
        <w:rPr>
          <w:rFonts w:eastAsia="SimSun"/>
        </w:rPr>
      </w:pPr>
      <w:bookmarkStart w:id="242"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4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124A26" w:rsidRPr="00AC3044" w14:paraId="38E42C12" w14:textId="77777777" w:rsidTr="002D3EBF">
        <w:trPr>
          <w:cantSplit/>
          <w:trHeight w:val="20"/>
          <w:tblHeader/>
        </w:trPr>
        <w:tc>
          <w:tcPr>
            <w:tcW w:w="851" w:type="dxa"/>
          </w:tcPr>
          <w:p w14:paraId="034A9257" w14:textId="77777777" w:rsidR="00124A26" w:rsidRPr="00470D3D" w:rsidRDefault="00124A26" w:rsidP="002D3EBF">
            <w:pPr>
              <w:ind w:firstLine="0"/>
              <w:rPr>
                <w:rFonts w:eastAsia="SimSun"/>
              </w:rPr>
            </w:pPr>
          </w:p>
        </w:tc>
        <w:tc>
          <w:tcPr>
            <w:tcW w:w="1701" w:type="dxa"/>
            <w:vAlign w:val="center"/>
          </w:tcPr>
          <w:p w14:paraId="5EDCCE0C"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7D99646"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5166EC32"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74802229"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72AB839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1BE1417" w14:textId="77777777" w:rsidTr="002D3EBF">
        <w:trPr>
          <w:cantSplit/>
          <w:trHeight w:val="20"/>
        </w:trPr>
        <w:tc>
          <w:tcPr>
            <w:tcW w:w="851" w:type="dxa"/>
            <w:vMerge w:val="restart"/>
            <w:textDirection w:val="btLr"/>
            <w:vAlign w:val="center"/>
          </w:tcPr>
          <w:p w14:paraId="247B7DE4"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30995504"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055F5558" w14:textId="77777777" w:rsidR="00124A26" w:rsidRPr="00AC3044" w:rsidRDefault="00124A26"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3559D11C" w14:textId="77777777" w:rsidR="00124A26" w:rsidRPr="00AC3044" w:rsidRDefault="00124A26"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51B7E53B" w14:textId="77777777" w:rsidR="00124A26" w:rsidRPr="00AC3044" w:rsidRDefault="00124A26" w:rsidP="002D3EBF">
            <w:pPr>
              <w:ind w:firstLine="0"/>
              <w:rPr>
                <w:rFonts w:eastAsia="SimSun"/>
              </w:rPr>
            </w:pPr>
            <w:r w:rsidRPr="00AC3044">
              <w:rPr>
                <w:rFonts w:eastAsia="SimSun"/>
              </w:rPr>
              <w:t>С –4 по –2 день</w:t>
            </w:r>
          </w:p>
        </w:tc>
        <w:tc>
          <w:tcPr>
            <w:tcW w:w="2268" w:type="dxa"/>
            <w:vAlign w:val="center"/>
          </w:tcPr>
          <w:p w14:paraId="16E1DBE8"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B64BFCC" w14:textId="77777777" w:rsidTr="002D3EBF">
        <w:trPr>
          <w:cantSplit/>
          <w:trHeight w:val="1015"/>
        </w:trPr>
        <w:tc>
          <w:tcPr>
            <w:tcW w:w="851" w:type="dxa"/>
            <w:vMerge/>
            <w:textDirection w:val="btLr"/>
            <w:vAlign w:val="center"/>
          </w:tcPr>
          <w:p w14:paraId="2415BB21" w14:textId="77777777" w:rsidR="00124A26" w:rsidRPr="00AC3044" w:rsidRDefault="00124A26" w:rsidP="002D3EBF">
            <w:pPr>
              <w:ind w:firstLine="0"/>
              <w:rPr>
                <w:rFonts w:eastAsia="SimSun"/>
              </w:rPr>
            </w:pPr>
          </w:p>
        </w:tc>
        <w:tc>
          <w:tcPr>
            <w:tcW w:w="1701" w:type="dxa"/>
            <w:vAlign w:val="center"/>
          </w:tcPr>
          <w:p w14:paraId="70B8B5BB"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7920B17A"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7645A0E9"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683AF3C4" w14:textId="77777777" w:rsidR="00124A26" w:rsidRPr="00AC3044" w:rsidRDefault="00124A26" w:rsidP="002D3EBF">
            <w:pPr>
              <w:ind w:firstLine="0"/>
              <w:rPr>
                <w:rFonts w:eastAsia="SimSun"/>
              </w:rPr>
            </w:pPr>
            <w:r w:rsidRPr="00AC3044">
              <w:rPr>
                <w:rFonts w:eastAsia="SimSun"/>
              </w:rPr>
              <w:t>–3, –2 дни</w:t>
            </w:r>
          </w:p>
        </w:tc>
        <w:tc>
          <w:tcPr>
            <w:tcW w:w="2268" w:type="dxa"/>
            <w:vAlign w:val="center"/>
          </w:tcPr>
          <w:p w14:paraId="38A6A06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48C7B5EA" w14:textId="77777777" w:rsidTr="002D3EBF">
        <w:trPr>
          <w:cantSplit/>
          <w:trHeight w:val="238"/>
        </w:trPr>
        <w:tc>
          <w:tcPr>
            <w:tcW w:w="851" w:type="dxa"/>
            <w:vMerge/>
            <w:textDirection w:val="btLr"/>
            <w:vAlign w:val="center"/>
          </w:tcPr>
          <w:p w14:paraId="131EE548" w14:textId="77777777" w:rsidR="00124A26" w:rsidRPr="00AC3044" w:rsidRDefault="00124A26" w:rsidP="002D3EBF">
            <w:pPr>
              <w:ind w:firstLine="0"/>
              <w:rPr>
                <w:rFonts w:eastAsia="SimSun"/>
              </w:rPr>
            </w:pPr>
          </w:p>
        </w:tc>
        <w:tc>
          <w:tcPr>
            <w:tcW w:w="1701" w:type="dxa"/>
            <w:vAlign w:val="center"/>
          </w:tcPr>
          <w:p w14:paraId="234EAB7D"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1C1593F5"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02D9E4AA"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7C260C3F"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5AB0B975"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EFF5840" w14:textId="77777777" w:rsidTr="002D3EBF">
        <w:trPr>
          <w:cantSplit/>
          <w:trHeight w:val="2464"/>
        </w:trPr>
        <w:tc>
          <w:tcPr>
            <w:tcW w:w="851" w:type="dxa"/>
            <w:vMerge w:val="restart"/>
            <w:textDirection w:val="btLr"/>
            <w:vAlign w:val="center"/>
          </w:tcPr>
          <w:p w14:paraId="309AA7E0"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38271C5C"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4F77C30C"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40828418"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A12534D"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5C128EDB"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14085A86" w14:textId="77777777" w:rsidTr="002D3EBF">
        <w:trPr>
          <w:cantSplit/>
          <w:trHeight w:val="20"/>
        </w:trPr>
        <w:tc>
          <w:tcPr>
            <w:tcW w:w="851" w:type="dxa"/>
            <w:vMerge/>
            <w:textDirection w:val="btLr"/>
          </w:tcPr>
          <w:p w14:paraId="34E97048" w14:textId="77777777" w:rsidR="00124A26" w:rsidRPr="00AC3044" w:rsidRDefault="00124A26" w:rsidP="002D3EBF">
            <w:pPr>
              <w:ind w:firstLine="0"/>
              <w:rPr>
                <w:rFonts w:eastAsia="SimSun"/>
              </w:rPr>
            </w:pPr>
          </w:p>
        </w:tc>
        <w:tc>
          <w:tcPr>
            <w:tcW w:w="1701" w:type="dxa"/>
            <w:vAlign w:val="center"/>
          </w:tcPr>
          <w:p w14:paraId="7A855C9C"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693EC06F" w14:textId="77777777" w:rsidR="00124A26" w:rsidRPr="00AC3044" w:rsidRDefault="00124A26" w:rsidP="002D3EBF">
            <w:pPr>
              <w:ind w:firstLine="0"/>
              <w:rPr>
                <w:rFonts w:eastAsia="SimSun"/>
              </w:rPr>
            </w:pPr>
            <w:r w:rsidRPr="00AC3044">
              <w:rPr>
                <w:rFonts w:eastAsia="SimSun"/>
              </w:rPr>
              <w:t>45 мг/кг</w:t>
            </w:r>
          </w:p>
        </w:tc>
        <w:tc>
          <w:tcPr>
            <w:tcW w:w="1418" w:type="dxa"/>
            <w:vAlign w:val="center"/>
          </w:tcPr>
          <w:p w14:paraId="27695497"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EDEFEC6" w14:textId="77777777" w:rsidR="00124A26" w:rsidRPr="00AC3044" w:rsidRDefault="00124A26" w:rsidP="002D3EBF">
            <w:pPr>
              <w:ind w:firstLine="0"/>
              <w:rPr>
                <w:rFonts w:eastAsia="SimSun"/>
              </w:rPr>
            </w:pPr>
            <w:r w:rsidRPr="00AC3044">
              <w:rPr>
                <w:rFonts w:eastAsia="SimSun"/>
              </w:rPr>
              <w:t>С +5 по +90 день</w:t>
            </w:r>
          </w:p>
        </w:tc>
        <w:tc>
          <w:tcPr>
            <w:tcW w:w="2268" w:type="dxa"/>
            <w:vAlign w:val="center"/>
          </w:tcPr>
          <w:p w14:paraId="1BE0A436"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71CBE1B7" w14:textId="77777777" w:rsidTr="002D3EBF">
        <w:trPr>
          <w:cantSplit/>
          <w:trHeight w:val="20"/>
        </w:trPr>
        <w:tc>
          <w:tcPr>
            <w:tcW w:w="851" w:type="dxa"/>
            <w:vMerge/>
            <w:textDirection w:val="btLr"/>
          </w:tcPr>
          <w:p w14:paraId="1F859548" w14:textId="77777777" w:rsidR="00124A26" w:rsidRPr="00AC3044" w:rsidRDefault="00124A26" w:rsidP="002D3EBF">
            <w:pPr>
              <w:ind w:firstLine="0"/>
              <w:rPr>
                <w:rFonts w:eastAsia="SimSun"/>
              </w:rPr>
            </w:pPr>
          </w:p>
        </w:tc>
        <w:tc>
          <w:tcPr>
            <w:tcW w:w="1701" w:type="dxa"/>
            <w:vAlign w:val="center"/>
          </w:tcPr>
          <w:p w14:paraId="62BCB363"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7C3ABAB2"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741947C8"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08E3AD16"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2173C7FC" w14:textId="77777777" w:rsidR="00124A26" w:rsidRPr="00AC3044" w:rsidRDefault="00124A26" w:rsidP="002D3EBF">
            <w:pPr>
              <w:ind w:firstLine="0"/>
              <w:rPr>
                <w:rFonts w:eastAsia="SimSun"/>
              </w:rPr>
            </w:pPr>
            <w:r w:rsidRPr="00AC3044">
              <w:rPr>
                <w:rFonts w:eastAsia="SimSun"/>
              </w:rPr>
              <w:t>В/в, в течение 2 часов</w:t>
            </w:r>
          </w:p>
        </w:tc>
      </w:tr>
    </w:tbl>
    <w:p w14:paraId="359F1B26" w14:textId="77777777" w:rsidR="00124A26" w:rsidRPr="00C07B2E" w:rsidRDefault="00124A26" w:rsidP="00124A26">
      <w:pPr>
        <w:rPr>
          <w:rFonts w:eastAsia="SimSun"/>
        </w:rPr>
      </w:pPr>
    </w:p>
    <w:p w14:paraId="33E14969" w14:textId="77777777" w:rsidR="00124A26" w:rsidRPr="00C07B2E" w:rsidRDefault="00124A26" w:rsidP="00124A26">
      <w:pPr>
        <w:rPr>
          <w:rFonts w:eastAsia="SimSun"/>
        </w:rPr>
      </w:pPr>
      <w:bookmarkStart w:id="243"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4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124A26" w:rsidRPr="00AC3044" w14:paraId="75D02BA0" w14:textId="77777777" w:rsidTr="002D3EBF">
        <w:trPr>
          <w:cantSplit/>
          <w:trHeight w:val="20"/>
          <w:tblHeader/>
        </w:trPr>
        <w:tc>
          <w:tcPr>
            <w:tcW w:w="851" w:type="dxa"/>
            <w:vAlign w:val="center"/>
          </w:tcPr>
          <w:p w14:paraId="64CA1B5B" w14:textId="77777777" w:rsidR="00124A26" w:rsidRPr="00470D3D" w:rsidRDefault="00124A26" w:rsidP="002D3EBF">
            <w:pPr>
              <w:ind w:firstLine="0"/>
              <w:rPr>
                <w:rFonts w:eastAsia="SimSun"/>
              </w:rPr>
            </w:pPr>
          </w:p>
        </w:tc>
        <w:tc>
          <w:tcPr>
            <w:tcW w:w="1701" w:type="dxa"/>
            <w:vAlign w:val="center"/>
          </w:tcPr>
          <w:p w14:paraId="38886693"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63D3DA2F"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51663389"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58D3EF47"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58F4ED5"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F37E224" w14:textId="77777777" w:rsidTr="002D3EBF">
        <w:trPr>
          <w:cantSplit/>
          <w:trHeight w:val="20"/>
        </w:trPr>
        <w:tc>
          <w:tcPr>
            <w:tcW w:w="851" w:type="dxa"/>
            <w:vMerge w:val="restart"/>
            <w:textDirection w:val="btLr"/>
            <w:vAlign w:val="center"/>
          </w:tcPr>
          <w:p w14:paraId="4E2688B1"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3756D9F9"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19F4FFF9"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670CB71D" w14:textId="77777777" w:rsidR="00124A26" w:rsidRPr="00AC3044" w:rsidRDefault="00124A26"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6DD9D48F" w14:textId="77777777" w:rsidR="00124A26" w:rsidRPr="00AC3044" w:rsidRDefault="00124A26" w:rsidP="002D3EBF">
            <w:pPr>
              <w:ind w:firstLine="0"/>
              <w:rPr>
                <w:rFonts w:eastAsia="SimSun"/>
              </w:rPr>
            </w:pPr>
            <w:r w:rsidRPr="00AC3044">
              <w:rPr>
                <w:rFonts w:eastAsia="SimSun"/>
              </w:rPr>
              <w:t>С –10 по –5 день</w:t>
            </w:r>
          </w:p>
        </w:tc>
        <w:tc>
          <w:tcPr>
            <w:tcW w:w="2268" w:type="dxa"/>
            <w:vAlign w:val="center"/>
          </w:tcPr>
          <w:p w14:paraId="58BC69E9"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893661C" w14:textId="77777777" w:rsidTr="002D3EBF">
        <w:trPr>
          <w:cantSplit/>
          <w:trHeight w:val="20"/>
        </w:trPr>
        <w:tc>
          <w:tcPr>
            <w:tcW w:w="851" w:type="dxa"/>
            <w:vMerge/>
            <w:textDirection w:val="btLr"/>
            <w:vAlign w:val="center"/>
          </w:tcPr>
          <w:p w14:paraId="2DEB5865" w14:textId="77777777" w:rsidR="00124A26" w:rsidRPr="00AC3044" w:rsidRDefault="00124A26" w:rsidP="002D3EBF">
            <w:pPr>
              <w:ind w:firstLine="0"/>
              <w:rPr>
                <w:rFonts w:eastAsia="SimSun"/>
              </w:rPr>
            </w:pPr>
          </w:p>
        </w:tc>
        <w:tc>
          <w:tcPr>
            <w:tcW w:w="1701" w:type="dxa"/>
            <w:vAlign w:val="center"/>
          </w:tcPr>
          <w:p w14:paraId="38AAE1F3"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0EAAF727"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4FD85EC5"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3AB88FF9" w14:textId="77777777" w:rsidR="00124A26" w:rsidRPr="00AC3044" w:rsidRDefault="00124A26" w:rsidP="002D3EBF">
            <w:pPr>
              <w:ind w:firstLine="0"/>
              <w:rPr>
                <w:rFonts w:eastAsia="SimSun"/>
              </w:rPr>
            </w:pPr>
            <w:r w:rsidRPr="00AC3044">
              <w:rPr>
                <w:rFonts w:eastAsia="SimSun"/>
              </w:rPr>
              <w:t>С –6 по –5 день</w:t>
            </w:r>
          </w:p>
        </w:tc>
        <w:tc>
          <w:tcPr>
            <w:tcW w:w="2268" w:type="dxa"/>
            <w:vAlign w:val="center"/>
          </w:tcPr>
          <w:p w14:paraId="5578063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35B1A65" w14:textId="77777777" w:rsidTr="002D3EBF">
        <w:trPr>
          <w:cantSplit/>
          <w:trHeight w:val="20"/>
        </w:trPr>
        <w:tc>
          <w:tcPr>
            <w:tcW w:w="851" w:type="dxa"/>
            <w:vMerge w:val="restart"/>
            <w:textDirection w:val="btLr"/>
            <w:vAlign w:val="center"/>
          </w:tcPr>
          <w:p w14:paraId="49C14339"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63CAFB6" w14:textId="77777777" w:rsidR="00124A26" w:rsidRPr="00AC3044" w:rsidRDefault="00124A26" w:rsidP="002D3EBF">
            <w:pPr>
              <w:ind w:firstLine="0"/>
              <w:rPr>
                <w:rFonts w:eastAsia="SimSun"/>
              </w:rPr>
            </w:pPr>
            <w:r w:rsidRPr="00AC3044">
              <w:rPr>
                <w:rFonts w:eastAsia="SimSun"/>
              </w:rPr>
              <w:t>АТГ (лошадиный)</w:t>
            </w:r>
          </w:p>
        </w:tc>
        <w:tc>
          <w:tcPr>
            <w:tcW w:w="1559" w:type="dxa"/>
            <w:vAlign w:val="center"/>
          </w:tcPr>
          <w:p w14:paraId="312D8FF7" w14:textId="77777777" w:rsidR="00124A26" w:rsidRPr="00AC3044" w:rsidRDefault="00124A26" w:rsidP="002D3EBF">
            <w:pPr>
              <w:ind w:firstLine="0"/>
              <w:rPr>
                <w:rFonts w:eastAsia="SimSun"/>
              </w:rPr>
            </w:pPr>
            <w:r w:rsidRPr="00AC3044">
              <w:rPr>
                <w:rFonts w:eastAsia="SimSun"/>
              </w:rPr>
              <w:t>10-15 мг/кг</w:t>
            </w:r>
          </w:p>
        </w:tc>
        <w:tc>
          <w:tcPr>
            <w:tcW w:w="1418" w:type="dxa"/>
            <w:vAlign w:val="center"/>
          </w:tcPr>
          <w:p w14:paraId="3BF8CF12" w14:textId="77777777" w:rsidR="00124A26" w:rsidRPr="00AC3044" w:rsidRDefault="00124A26" w:rsidP="002D3EBF">
            <w:pPr>
              <w:ind w:firstLine="0"/>
              <w:rPr>
                <w:rFonts w:eastAsia="SimSun"/>
              </w:rPr>
            </w:pPr>
            <w:r w:rsidRPr="00AC3044">
              <w:rPr>
                <w:rFonts w:eastAsia="SimSun"/>
              </w:rPr>
              <w:t>40-60 мг/кг</w:t>
            </w:r>
          </w:p>
        </w:tc>
        <w:tc>
          <w:tcPr>
            <w:tcW w:w="1701" w:type="dxa"/>
            <w:vAlign w:val="center"/>
          </w:tcPr>
          <w:p w14:paraId="532CC54C" w14:textId="77777777" w:rsidR="00124A26" w:rsidRPr="00AC3044" w:rsidRDefault="00124A26" w:rsidP="002D3EBF">
            <w:pPr>
              <w:ind w:firstLine="0"/>
              <w:rPr>
                <w:rFonts w:eastAsia="SimSun"/>
              </w:rPr>
            </w:pPr>
            <w:r w:rsidRPr="00AC3044">
              <w:rPr>
                <w:rFonts w:eastAsia="SimSun"/>
              </w:rPr>
              <w:t>С –4 по –1 день</w:t>
            </w:r>
          </w:p>
        </w:tc>
        <w:tc>
          <w:tcPr>
            <w:tcW w:w="2268" w:type="dxa"/>
            <w:vAlign w:val="center"/>
          </w:tcPr>
          <w:p w14:paraId="7799D3B1"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124A26" w:rsidRPr="00AC3044" w14:paraId="48587899" w14:textId="77777777" w:rsidTr="002D3EBF">
        <w:trPr>
          <w:cantSplit/>
          <w:trHeight w:val="20"/>
        </w:trPr>
        <w:tc>
          <w:tcPr>
            <w:tcW w:w="851" w:type="dxa"/>
            <w:vMerge/>
            <w:textDirection w:val="btLr"/>
          </w:tcPr>
          <w:p w14:paraId="39108084" w14:textId="77777777" w:rsidR="00124A26" w:rsidRPr="00AC3044" w:rsidRDefault="00124A26" w:rsidP="002D3EBF">
            <w:pPr>
              <w:ind w:firstLine="0"/>
              <w:rPr>
                <w:rFonts w:eastAsia="SimSun"/>
              </w:rPr>
            </w:pPr>
          </w:p>
        </w:tc>
        <w:tc>
          <w:tcPr>
            <w:tcW w:w="1701" w:type="dxa"/>
            <w:vAlign w:val="center"/>
          </w:tcPr>
          <w:p w14:paraId="491F0A0A"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46D1036A"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5B7CD4EB"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F012C49" w14:textId="77777777" w:rsidR="00124A26" w:rsidRPr="00AC3044" w:rsidRDefault="00124A26"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4B0CE275"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920229E" w14:textId="77777777" w:rsidTr="002D3EBF">
        <w:trPr>
          <w:cantSplit/>
          <w:trHeight w:val="20"/>
        </w:trPr>
        <w:tc>
          <w:tcPr>
            <w:tcW w:w="851" w:type="dxa"/>
            <w:vMerge/>
          </w:tcPr>
          <w:p w14:paraId="0517541C" w14:textId="77777777" w:rsidR="00124A26" w:rsidRPr="00AC3044" w:rsidRDefault="00124A26" w:rsidP="002D3EBF">
            <w:pPr>
              <w:ind w:firstLine="0"/>
              <w:rPr>
                <w:rFonts w:eastAsia="SimSun"/>
              </w:rPr>
            </w:pPr>
          </w:p>
        </w:tc>
        <w:tc>
          <w:tcPr>
            <w:tcW w:w="1701" w:type="dxa"/>
            <w:vMerge w:val="restart"/>
            <w:vAlign w:val="center"/>
          </w:tcPr>
          <w:p w14:paraId="6B02776F" w14:textId="77777777" w:rsidR="00124A26" w:rsidRPr="00AC3044" w:rsidRDefault="00124A26" w:rsidP="002D3EBF">
            <w:pPr>
              <w:ind w:firstLine="0"/>
              <w:rPr>
                <w:rFonts w:eastAsia="SimSun"/>
              </w:rPr>
            </w:pPr>
            <w:r w:rsidRPr="00AC3044">
              <w:rPr>
                <w:rFonts w:eastAsia="SimSun"/>
              </w:rPr>
              <w:t>Метотрексат</w:t>
            </w:r>
          </w:p>
        </w:tc>
        <w:tc>
          <w:tcPr>
            <w:tcW w:w="1559" w:type="dxa"/>
            <w:vAlign w:val="center"/>
          </w:tcPr>
          <w:p w14:paraId="58ACBF2E" w14:textId="77777777" w:rsidR="00124A26" w:rsidRPr="00AC3044" w:rsidRDefault="00124A26"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762F2A3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A7460E5"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2DB5F90D"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3D8704FA" w14:textId="77777777" w:rsidTr="002D3EBF">
        <w:trPr>
          <w:cantSplit/>
          <w:trHeight w:val="464"/>
        </w:trPr>
        <w:tc>
          <w:tcPr>
            <w:tcW w:w="851" w:type="dxa"/>
            <w:vMerge/>
          </w:tcPr>
          <w:p w14:paraId="20DCD866" w14:textId="77777777" w:rsidR="00124A26" w:rsidRPr="00AC3044" w:rsidRDefault="00124A26" w:rsidP="002D3EBF">
            <w:pPr>
              <w:ind w:firstLine="0"/>
              <w:rPr>
                <w:rFonts w:eastAsia="SimSun"/>
              </w:rPr>
            </w:pPr>
          </w:p>
        </w:tc>
        <w:tc>
          <w:tcPr>
            <w:tcW w:w="1701" w:type="dxa"/>
            <w:vMerge/>
            <w:vAlign w:val="center"/>
          </w:tcPr>
          <w:p w14:paraId="53668217" w14:textId="77777777" w:rsidR="00124A26" w:rsidRPr="00AC3044" w:rsidRDefault="00124A26" w:rsidP="002D3EBF">
            <w:pPr>
              <w:ind w:firstLine="0"/>
              <w:rPr>
                <w:rFonts w:eastAsia="SimSun"/>
              </w:rPr>
            </w:pPr>
          </w:p>
        </w:tc>
        <w:tc>
          <w:tcPr>
            <w:tcW w:w="1559" w:type="dxa"/>
            <w:vAlign w:val="center"/>
          </w:tcPr>
          <w:p w14:paraId="1E999FAC" w14:textId="77777777" w:rsidR="00124A26" w:rsidRPr="00AC3044" w:rsidRDefault="00124A26"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068F51DE"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34476F5" w14:textId="77777777" w:rsidR="00124A26" w:rsidRPr="00AC3044" w:rsidRDefault="00124A26" w:rsidP="002D3EBF">
            <w:pPr>
              <w:ind w:firstLine="0"/>
              <w:rPr>
                <w:rFonts w:eastAsia="SimSun"/>
              </w:rPr>
            </w:pPr>
            <w:r w:rsidRPr="00AC3044">
              <w:rPr>
                <w:rFonts w:eastAsia="SimSun"/>
              </w:rPr>
              <w:t>+3, +6, +11 дни</w:t>
            </w:r>
          </w:p>
        </w:tc>
        <w:tc>
          <w:tcPr>
            <w:tcW w:w="2268" w:type="dxa"/>
            <w:vAlign w:val="center"/>
          </w:tcPr>
          <w:p w14:paraId="34946F85" w14:textId="77777777" w:rsidR="00124A26" w:rsidRPr="00AC3044" w:rsidRDefault="00124A26" w:rsidP="002D3EBF">
            <w:pPr>
              <w:ind w:firstLine="0"/>
              <w:rPr>
                <w:rFonts w:eastAsia="SimSun"/>
              </w:rPr>
            </w:pPr>
            <w:r w:rsidRPr="00AC3044">
              <w:rPr>
                <w:rFonts w:eastAsia="SimSun"/>
              </w:rPr>
              <w:t>В/в, в 20 мл физ. р-ра</w:t>
            </w:r>
          </w:p>
        </w:tc>
      </w:tr>
      <w:tr w:rsidR="00124A26" w:rsidRPr="00AC3044" w14:paraId="5333F605" w14:textId="77777777" w:rsidTr="002D3EBF">
        <w:trPr>
          <w:cantSplit/>
          <w:trHeight w:val="464"/>
        </w:trPr>
        <w:tc>
          <w:tcPr>
            <w:tcW w:w="851" w:type="dxa"/>
            <w:vMerge/>
          </w:tcPr>
          <w:p w14:paraId="7FD6C57B" w14:textId="77777777" w:rsidR="00124A26" w:rsidRPr="00AC3044" w:rsidRDefault="00124A26" w:rsidP="002D3EBF">
            <w:pPr>
              <w:ind w:firstLine="0"/>
              <w:rPr>
                <w:rFonts w:eastAsia="SimSun"/>
              </w:rPr>
            </w:pPr>
          </w:p>
        </w:tc>
        <w:tc>
          <w:tcPr>
            <w:tcW w:w="1701" w:type="dxa"/>
            <w:vAlign w:val="center"/>
          </w:tcPr>
          <w:p w14:paraId="6D62F7A4"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08C34771" w14:textId="77777777" w:rsidR="00124A26" w:rsidRPr="00AC3044" w:rsidRDefault="00124A26" w:rsidP="002D3EBF">
            <w:pPr>
              <w:ind w:firstLine="0"/>
              <w:rPr>
                <w:rFonts w:eastAsia="SimSun"/>
              </w:rPr>
            </w:pPr>
            <w:r w:rsidRPr="00AC3044">
              <w:rPr>
                <w:rFonts w:eastAsia="SimSun"/>
              </w:rPr>
              <w:t>45 мг/кг</w:t>
            </w:r>
          </w:p>
        </w:tc>
        <w:tc>
          <w:tcPr>
            <w:tcW w:w="1418" w:type="dxa"/>
            <w:vAlign w:val="center"/>
          </w:tcPr>
          <w:p w14:paraId="46986D1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09D667D" w14:textId="77777777" w:rsidR="00124A26" w:rsidRPr="00AC3044" w:rsidRDefault="00124A26" w:rsidP="002D3EBF">
            <w:pPr>
              <w:ind w:firstLine="0"/>
              <w:rPr>
                <w:rFonts w:eastAsia="SimSun"/>
              </w:rPr>
            </w:pPr>
            <w:r w:rsidRPr="00AC3044">
              <w:rPr>
                <w:rFonts w:eastAsia="SimSun"/>
              </w:rPr>
              <w:t>С +1 по +90 день</w:t>
            </w:r>
          </w:p>
        </w:tc>
        <w:tc>
          <w:tcPr>
            <w:tcW w:w="2268" w:type="dxa"/>
            <w:vAlign w:val="center"/>
          </w:tcPr>
          <w:p w14:paraId="1171BB87"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B71FEB4" w14:textId="77777777" w:rsidR="00124A26" w:rsidRDefault="00124A26" w:rsidP="00124A26">
      <w:pPr>
        <w:rPr>
          <w:rFonts w:eastAsia="SimSun"/>
        </w:rPr>
      </w:pPr>
      <w:bookmarkStart w:id="244" w:name="_Toc44401206"/>
    </w:p>
    <w:p w14:paraId="2F44ED8C"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4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124A26" w:rsidRPr="00AC3044" w14:paraId="21B5D454" w14:textId="77777777" w:rsidTr="002D3EBF">
        <w:trPr>
          <w:cantSplit/>
          <w:trHeight w:val="20"/>
          <w:tblHeader/>
        </w:trPr>
        <w:tc>
          <w:tcPr>
            <w:tcW w:w="851" w:type="dxa"/>
          </w:tcPr>
          <w:p w14:paraId="0259E982" w14:textId="77777777" w:rsidR="00124A26" w:rsidRPr="00470D3D" w:rsidRDefault="00124A26" w:rsidP="002D3EBF">
            <w:pPr>
              <w:ind w:firstLine="0"/>
              <w:rPr>
                <w:rFonts w:eastAsia="SimSun"/>
              </w:rPr>
            </w:pPr>
          </w:p>
        </w:tc>
        <w:tc>
          <w:tcPr>
            <w:tcW w:w="1701" w:type="dxa"/>
            <w:vAlign w:val="center"/>
          </w:tcPr>
          <w:p w14:paraId="4E5FC4F1"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4B132B8B"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397A43BF"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2285BE78"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7FE8D164"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2992453" w14:textId="77777777" w:rsidTr="002D3EBF">
        <w:trPr>
          <w:cantSplit/>
          <w:trHeight w:val="20"/>
        </w:trPr>
        <w:tc>
          <w:tcPr>
            <w:tcW w:w="851" w:type="dxa"/>
            <w:vMerge w:val="restart"/>
            <w:textDirection w:val="btLr"/>
            <w:vAlign w:val="center"/>
          </w:tcPr>
          <w:p w14:paraId="579F5CAD"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17B3419A"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2E861DF"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37FF994E" w14:textId="77777777" w:rsidR="00124A26" w:rsidRPr="00AC3044" w:rsidRDefault="00124A26"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63A91163" w14:textId="77777777" w:rsidR="00124A26" w:rsidRPr="00AC3044" w:rsidRDefault="00124A26" w:rsidP="002D3EBF">
            <w:pPr>
              <w:ind w:firstLine="0"/>
              <w:rPr>
                <w:rFonts w:eastAsia="SimSun"/>
              </w:rPr>
            </w:pPr>
            <w:r w:rsidRPr="00AC3044">
              <w:rPr>
                <w:rFonts w:eastAsia="SimSun"/>
              </w:rPr>
              <w:t>С –9 по –4 день</w:t>
            </w:r>
          </w:p>
        </w:tc>
        <w:tc>
          <w:tcPr>
            <w:tcW w:w="2268" w:type="dxa"/>
            <w:vAlign w:val="center"/>
          </w:tcPr>
          <w:p w14:paraId="680CEAD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081EE94" w14:textId="77777777" w:rsidTr="002D3EBF">
        <w:trPr>
          <w:cantSplit/>
          <w:trHeight w:val="20"/>
        </w:trPr>
        <w:tc>
          <w:tcPr>
            <w:tcW w:w="851" w:type="dxa"/>
            <w:vMerge/>
            <w:textDirection w:val="btLr"/>
            <w:vAlign w:val="center"/>
          </w:tcPr>
          <w:p w14:paraId="58135A2B" w14:textId="77777777" w:rsidR="00124A26" w:rsidRPr="00AC3044" w:rsidRDefault="00124A26" w:rsidP="002D3EBF">
            <w:pPr>
              <w:ind w:firstLine="0"/>
              <w:rPr>
                <w:rFonts w:eastAsia="SimSun"/>
              </w:rPr>
            </w:pPr>
          </w:p>
        </w:tc>
        <w:tc>
          <w:tcPr>
            <w:tcW w:w="1701" w:type="dxa"/>
            <w:vAlign w:val="center"/>
          </w:tcPr>
          <w:p w14:paraId="7977118A"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67E8C6E1"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6822875E"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0FB014FE" w14:textId="77777777" w:rsidR="00124A26" w:rsidRPr="00AC3044" w:rsidRDefault="00124A26" w:rsidP="002D3EBF">
            <w:pPr>
              <w:ind w:firstLine="0"/>
              <w:rPr>
                <w:rFonts w:eastAsia="SimSun"/>
              </w:rPr>
            </w:pPr>
            <w:r w:rsidRPr="00AC3044">
              <w:rPr>
                <w:rFonts w:eastAsia="SimSun"/>
              </w:rPr>
              <w:t>С –5 по –4 день</w:t>
            </w:r>
          </w:p>
        </w:tc>
        <w:tc>
          <w:tcPr>
            <w:tcW w:w="2268" w:type="dxa"/>
            <w:vAlign w:val="center"/>
          </w:tcPr>
          <w:p w14:paraId="712200B4"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4A9F432E" w14:textId="77777777" w:rsidTr="002D3EBF">
        <w:trPr>
          <w:cantSplit/>
          <w:trHeight w:val="20"/>
        </w:trPr>
        <w:tc>
          <w:tcPr>
            <w:tcW w:w="851" w:type="dxa"/>
            <w:vMerge w:val="restart"/>
            <w:textDirection w:val="btLr"/>
            <w:vAlign w:val="center"/>
          </w:tcPr>
          <w:p w14:paraId="53AA80E7"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4F1FEF4A" w14:textId="77777777" w:rsidR="00124A26" w:rsidRPr="00AC3044" w:rsidRDefault="00124A26" w:rsidP="002D3EBF">
            <w:pPr>
              <w:ind w:firstLine="0"/>
              <w:rPr>
                <w:rFonts w:eastAsia="SimSun"/>
              </w:rPr>
            </w:pPr>
            <w:r w:rsidRPr="00AC3044">
              <w:rPr>
                <w:rFonts w:eastAsia="SimSun"/>
              </w:rPr>
              <w:t>АТГ (кроличий)</w:t>
            </w:r>
          </w:p>
        </w:tc>
        <w:tc>
          <w:tcPr>
            <w:tcW w:w="1559" w:type="dxa"/>
            <w:vAlign w:val="center"/>
          </w:tcPr>
          <w:p w14:paraId="172BCDC4" w14:textId="77777777" w:rsidR="00124A26" w:rsidRPr="00AC3044" w:rsidRDefault="00124A26" w:rsidP="002D3EBF">
            <w:pPr>
              <w:ind w:firstLine="0"/>
              <w:rPr>
                <w:rFonts w:eastAsia="SimSun"/>
              </w:rPr>
            </w:pPr>
            <w:r w:rsidRPr="00AC3044">
              <w:rPr>
                <w:rFonts w:eastAsia="SimSun"/>
              </w:rPr>
              <w:t>2,5 мг/кг</w:t>
            </w:r>
          </w:p>
        </w:tc>
        <w:tc>
          <w:tcPr>
            <w:tcW w:w="1418" w:type="dxa"/>
            <w:vAlign w:val="center"/>
          </w:tcPr>
          <w:p w14:paraId="0681908E" w14:textId="77777777" w:rsidR="00124A26" w:rsidRPr="00AC3044" w:rsidRDefault="00124A26" w:rsidP="002D3EBF">
            <w:pPr>
              <w:ind w:firstLine="0"/>
              <w:rPr>
                <w:rFonts w:eastAsia="SimSun"/>
              </w:rPr>
            </w:pPr>
            <w:r w:rsidRPr="00AC3044">
              <w:rPr>
                <w:rFonts w:eastAsia="SimSun"/>
              </w:rPr>
              <w:t>5- 7,5 мг/кг2</w:t>
            </w:r>
          </w:p>
        </w:tc>
        <w:tc>
          <w:tcPr>
            <w:tcW w:w="1701" w:type="dxa"/>
            <w:vAlign w:val="center"/>
          </w:tcPr>
          <w:p w14:paraId="33933B7A" w14:textId="77777777" w:rsidR="00124A26" w:rsidRPr="00AC3044" w:rsidRDefault="00124A26" w:rsidP="002D3EBF">
            <w:pPr>
              <w:ind w:firstLine="0"/>
              <w:rPr>
                <w:rFonts w:eastAsia="SimSun"/>
              </w:rPr>
            </w:pPr>
            <w:r w:rsidRPr="00AC3044">
              <w:rPr>
                <w:rFonts w:eastAsia="SimSun"/>
              </w:rPr>
              <w:t>С –3 по –2 (-1) день</w:t>
            </w:r>
          </w:p>
        </w:tc>
        <w:tc>
          <w:tcPr>
            <w:tcW w:w="2268" w:type="dxa"/>
            <w:vAlign w:val="center"/>
          </w:tcPr>
          <w:p w14:paraId="325D9163"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124A26" w:rsidRPr="00AC3044" w14:paraId="44B5589A" w14:textId="77777777" w:rsidTr="002D3EBF">
        <w:trPr>
          <w:cantSplit/>
          <w:trHeight w:val="20"/>
        </w:trPr>
        <w:tc>
          <w:tcPr>
            <w:tcW w:w="851" w:type="dxa"/>
            <w:vMerge/>
            <w:textDirection w:val="btLr"/>
          </w:tcPr>
          <w:p w14:paraId="5AE108BC" w14:textId="77777777" w:rsidR="00124A26" w:rsidRPr="00AC3044" w:rsidRDefault="00124A26" w:rsidP="002D3EBF">
            <w:pPr>
              <w:ind w:firstLine="0"/>
              <w:rPr>
                <w:rFonts w:eastAsia="SimSun"/>
              </w:rPr>
            </w:pPr>
          </w:p>
        </w:tc>
        <w:tc>
          <w:tcPr>
            <w:tcW w:w="1701" w:type="dxa"/>
            <w:vAlign w:val="center"/>
          </w:tcPr>
          <w:p w14:paraId="06190A03"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09A1D648"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20A63CAF"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472C5B7" w14:textId="77777777" w:rsidR="00124A26" w:rsidRPr="00AC3044" w:rsidRDefault="00124A26" w:rsidP="002D3EB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6217C389"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124A26" w:rsidRPr="00AC3044" w14:paraId="666B645E" w14:textId="77777777" w:rsidTr="002D3EBF">
        <w:trPr>
          <w:cantSplit/>
          <w:trHeight w:val="20"/>
        </w:trPr>
        <w:tc>
          <w:tcPr>
            <w:tcW w:w="851" w:type="dxa"/>
            <w:vMerge/>
          </w:tcPr>
          <w:p w14:paraId="7C14F31E" w14:textId="77777777" w:rsidR="00124A26" w:rsidRPr="00AC3044" w:rsidRDefault="00124A26" w:rsidP="002D3EBF">
            <w:pPr>
              <w:ind w:firstLine="0"/>
              <w:rPr>
                <w:rFonts w:eastAsia="SimSun"/>
              </w:rPr>
            </w:pPr>
          </w:p>
        </w:tc>
        <w:tc>
          <w:tcPr>
            <w:tcW w:w="1701" w:type="dxa"/>
            <w:vMerge w:val="restart"/>
            <w:vAlign w:val="center"/>
          </w:tcPr>
          <w:p w14:paraId="4ABFCAAC" w14:textId="77777777" w:rsidR="00124A26" w:rsidRPr="00AC3044" w:rsidRDefault="00124A26" w:rsidP="002D3EBF">
            <w:pPr>
              <w:ind w:firstLine="0"/>
              <w:rPr>
                <w:rFonts w:eastAsia="SimSun"/>
              </w:rPr>
            </w:pPr>
            <w:r w:rsidRPr="00AC3044">
              <w:rPr>
                <w:rFonts w:eastAsia="SimSun"/>
              </w:rPr>
              <w:t>Метотрексат</w:t>
            </w:r>
          </w:p>
        </w:tc>
        <w:tc>
          <w:tcPr>
            <w:tcW w:w="1559" w:type="dxa"/>
            <w:vAlign w:val="center"/>
          </w:tcPr>
          <w:p w14:paraId="3ACEFD3B" w14:textId="77777777" w:rsidR="00124A26" w:rsidRPr="00AC3044" w:rsidRDefault="00124A26"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1D5849F"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74D867A" w14:textId="77777777" w:rsidR="00124A26" w:rsidRPr="00AC3044" w:rsidRDefault="00124A26" w:rsidP="002D3EBF">
            <w:pPr>
              <w:ind w:firstLine="0"/>
              <w:rPr>
                <w:rFonts w:eastAsia="SimSun"/>
              </w:rPr>
            </w:pPr>
            <w:r w:rsidRPr="00AC3044">
              <w:rPr>
                <w:rFonts w:eastAsia="SimSun"/>
              </w:rPr>
              <w:t>+1 день</w:t>
            </w:r>
          </w:p>
        </w:tc>
        <w:tc>
          <w:tcPr>
            <w:tcW w:w="2268" w:type="dxa"/>
            <w:vAlign w:val="center"/>
          </w:tcPr>
          <w:p w14:paraId="242CD16F"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714E4883" w14:textId="77777777" w:rsidTr="002D3EBF">
        <w:trPr>
          <w:cantSplit/>
          <w:trHeight w:val="464"/>
        </w:trPr>
        <w:tc>
          <w:tcPr>
            <w:tcW w:w="851" w:type="dxa"/>
            <w:vMerge/>
          </w:tcPr>
          <w:p w14:paraId="40F64A35" w14:textId="77777777" w:rsidR="00124A26" w:rsidRPr="00AC3044" w:rsidRDefault="00124A26" w:rsidP="002D3EBF">
            <w:pPr>
              <w:ind w:firstLine="0"/>
              <w:rPr>
                <w:rFonts w:eastAsia="SimSun"/>
              </w:rPr>
            </w:pPr>
          </w:p>
        </w:tc>
        <w:tc>
          <w:tcPr>
            <w:tcW w:w="1701" w:type="dxa"/>
            <w:vMerge/>
            <w:vAlign w:val="center"/>
          </w:tcPr>
          <w:p w14:paraId="4389A7D9" w14:textId="77777777" w:rsidR="00124A26" w:rsidRPr="00AC3044" w:rsidRDefault="00124A26" w:rsidP="002D3EBF">
            <w:pPr>
              <w:ind w:firstLine="0"/>
              <w:rPr>
                <w:rFonts w:eastAsia="SimSun"/>
              </w:rPr>
            </w:pPr>
          </w:p>
        </w:tc>
        <w:tc>
          <w:tcPr>
            <w:tcW w:w="1559" w:type="dxa"/>
            <w:vAlign w:val="center"/>
          </w:tcPr>
          <w:p w14:paraId="12F90C72" w14:textId="77777777" w:rsidR="00124A26" w:rsidRPr="00AC3044" w:rsidRDefault="00124A26"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775F385E"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1B026EE1" w14:textId="77777777" w:rsidR="00124A26" w:rsidRPr="00AC3044" w:rsidRDefault="00124A26" w:rsidP="002D3EBF">
            <w:pPr>
              <w:ind w:firstLine="0"/>
              <w:rPr>
                <w:rFonts w:eastAsia="SimSun"/>
              </w:rPr>
            </w:pPr>
            <w:r w:rsidRPr="00AC3044">
              <w:rPr>
                <w:rFonts w:eastAsia="SimSun"/>
              </w:rPr>
              <w:t>+3, +6, +11 дни</w:t>
            </w:r>
          </w:p>
        </w:tc>
        <w:tc>
          <w:tcPr>
            <w:tcW w:w="2268" w:type="dxa"/>
            <w:vAlign w:val="center"/>
          </w:tcPr>
          <w:p w14:paraId="4764639D"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4F544C87" w14:textId="77777777" w:rsidTr="002D3EBF">
        <w:trPr>
          <w:cantSplit/>
          <w:trHeight w:val="464"/>
        </w:trPr>
        <w:tc>
          <w:tcPr>
            <w:tcW w:w="851" w:type="dxa"/>
            <w:vMerge/>
          </w:tcPr>
          <w:p w14:paraId="6340B88F" w14:textId="77777777" w:rsidR="00124A26" w:rsidRPr="00AC3044" w:rsidRDefault="00124A26" w:rsidP="002D3EBF">
            <w:pPr>
              <w:ind w:firstLine="0"/>
              <w:rPr>
                <w:rFonts w:eastAsia="SimSun"/>
              </w:rPr>
            </w:pPr>
          </w:p>
        </w:tc>
        <w:tc>
          <w:tcPr>
            <w:tcW w:w="1701" w:type="dxa"/>
            <w:vAlign w:val="center"/>
          </w:tcPr>
          <w:p w14:paraId="44F5203D"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0AE29948" w14:textId="77777777" w:rsidR="00124A26" w:rsidRPr="00AC3044" w:rsidRDefault="00124A26" w:rsidP="002D3EBF">
            <w:pPr>
              <w:ind w:firstLine="0"/>
              <w:rPr>
                <w:rFonts w:eastAsia="SimSun"/>
              </w:rPr>
            </w:pPr>
            <w:r w:rsidRPr="00AC3044">
              <w:rPr>
                <w:rFonts w:eastAsia="SimSun"/>
              </w:rPr>
              <w:t>45 мг/кг</w:t>
            </w:r>
          </w:p>
        </w:tc>
        <w:tc>
          <w:tcPr>
            <w:tcW w:w="1418" w:type="dxa"/>
            <w:vAlign w:val="center"/>
          </w:tcPr>
          <w:p w14:paraId="321F1FD2"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F148BC2" w14:textId="77777777" w:rsidR="00124A26" w:rsidRPr="00AC3044" w:rsidRDefault="00124A26" w:rsidP="002D3EBF">
            <w:pPr>
              <w:ind w:firstLine="0"/>
              <w:rPr>
                <w:rFonts w:eastAsia="SimSun"/>
              </w:rPr>
            </w:pPr>
            <w:r w:rsidRPr="00AC3044">
              <w:rPr>
                <w:rFonts w:eastAsia="SimSun"/>
              </w:rPr>
              <w:t>С +1 по +90 день</w:t>
            </w:r>
          </w:p>
        </w:tc>
        <w:tc>
          <w:tcPr>
            <w:tcW w:w="2268" w:type="dxa"/>
            <w:vAlign w:val="center"/>
          </w:tcPr>
          <w:p w14:paraId="024294D4"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008A3C5" w14:textId="77777777" w:rsidR="00124A26" w:rsidRDefault="00124A26" w:rsidP="00124A26">
      <w:pPr>
        <w:rPr>
          <w:rFonts w:eastAsia="SimSun"/>
        </w:rPr>
      </w:pPr>
      <w:bookmarkStart w:id="245" w:name="_Toc44401207"/>
    </w:p>
    <w:p w14:paraId="167FAD69"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4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124A26" w:rsidRPr="00AC3044" w14:paraId="67C77BA3" w14:textId="77777777" w:rsidTr="002D3EBF">
        <w:trPr>
          <w:cantSplit/>
          <w:trHeight w:val="20"/>
          <w:tblHeader/>
        </w:trPr>
        <w:tc>
          <w:tcPr>
            <w:tcW w:w="851" w:type="dxa"/>
          </w:tcPr>
          <w:p w14:paraId="3B2C5DE7" w14:textId="77777777" w:rsidR="00124A26" w:rsidRPr="00470D3D" w:rsidRDefault="00124A26" w:rsidP="002D3EBF">
            <w:pPr>
              <w:ind w:firstLine="0"/>
              <w:rPr>
                <w:rFonts w:eastAsia="SimSun"/>
              </w:rPr>
            </w:pPr>
          </w:p>
        </w:tc>
        <w:tc>
          <w:tcPr>
            <w:tcW w:w="1701" w:type="dxa"/>
            <w:vAlign w:val="center"/>
          </w:tcPr>
          <w:p w14:paraId="301B28B5"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1CF56DAA"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0E7CD84B"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66827E4D"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37342DA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3960F2A" w14:textId="77777777" w:rsidTr="002D3EBF">
        <w:trPr>
          <w:cantSplit/>
          <w:trHeight w:val="20"/>
        </w:trPr>
        <w:tc>
          <w:tcPr>
            <w:tcW w:w="851" w:type="dxa"/>
            <w:vMerge w:val="restart"/>
            <w:textDirection w:val="btLr"/>
            <w:vAlign w:val="center"/>
          </w:tcPr>
          <w:p w14:paraId="6ADF099C"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09808702"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22C80968" w14:textId="77777777" w:rsidR="00124A26" w:rsidRPr="00AC3044" w:rsidRDefault="00124A26"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6F1D9EAA" w14:textId="77777777" w:rsidR="00124A26" w:rsidRPr="00AC3044" w:rsidRDefault="00124A26"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5E5CCF53" w14:textId="77777777" w:rsidR="00124A26" w:rsidRPr="00AC3044" w:rsidRDefault="00124A26" w:rsidP="002D3EBF">
            <w:pPr>
              <w:ind w:firstLine="0"/>
              <w:rPr>
                <w:rFonts w:eastAsia="SimSun"/>
              </w:rPr>
            </w:pPr>
            <w:r w:rsidRPr="00AC3044">
              <w:rPr>
                <w:rFonts w:eastAsia="SimSun"/>
              </w:rPr>
              <w:t>С –6 по –2 день</w:t>
            </w:r>
          </w:p>
        </w:tc>
        <w:tc>
          <w:tcPr>
            <w:tcW w:w="2268" w:type="dxa"/>
            <w:vAlign w:val="center"/>
          </w:tcPr>
          <w:p w14:paraId="298A8ED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18702C9" w14:textId="77777777" w:rsidTr="002D3EBF">
        <w:trPr>
          <w:cantSplit/>
          <w:trHeight w:val="772"/>
        </w:trPr>
        <w:tc>
          <w:tcPr>
            <w:tcW w:w="851" w:type="dxa"/>
            <w:vMerge/>
            <w:textDirection w:val="btLr"/>
            <w:vAlign w:val="center"/>
          </w:tcPr>
          <w:p w14:paraId="6ED0A847" w14:textId="77777777" w:rsidR="00124A26" w:rsidRPr="00AC3044" w:rsidRDefault="00124A26" w:rsidP="002D3EBF">
            <w:pPr>
              <w:ind w:firstLine="0"/>
              <w:rPr>
                <w:rFonts w:eastAsia="SimSun"/>
              </w:rPr>
            </w:pPr>
          </w:p>
        </w:tc>
        <w:tc>
          <w:tcPr>
            <w:tcW w:w="1701" w:type="dxa"/>
            <w:vAlign w:val="center"/>
          </w:tcPr>
          <w:p w14:paraId="55D4ACD2"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5AF6C609" w14:textId="77777777" w:rsidR="00124A26" w:rsidRPr="00AC3044" w:rsidRDefault="00124A26" w:rsidP="002D3EBF">
            <w:pPr>
              <w:ind w:firstLine="0"/>
              <w:rPr>
                <w:rFonts w:eastAsia="SimSun"/>
              </w:rPr>
            </w:pPr>
            <w:r w:rsidRPr="00AC3044">
              <w:rPr>
                <w:rFonts w:eastAsia="SimSun"/>
              </w:rPr>
              <w:t>4 мг/кг</w:t>
            </w:r>
          </w:p>
        </w:tc>
        <w:tc>
          <w:tcPr>
            <w:tcW w:w="1418" w:type="dxa"/>
            <w:vAlign w:val="center"/>
          </w:tcPr>
          <w:p w14:paraId="481827A1" w14:textId="77777777" w:rsidR="00124A26" w:rsidRPr="00AC3044" w:rsidRDefault="00124A26" w:rsidP="002D3EBF">
            <w:pPr>
              <w:ind w:firstLine="0"/>
              <w:rPr>
                <w:rFonts w:eastAsia="SimSun"/>
              </w:rPr>
            </w:pPr>
            <w:r w:rsidRPr="00AC3044">
              <w:rPr>
                <w:rFonts w:eastAsia="SimSun"/>
              </w:rPr>
              <w:t>8 мг/кг</w:t>
            </w:r>
          </w:p>
        </w:tc>
        <w:tc>
          <w:tcPr>
            <w:tcW w:w="1701" w:type="dxa"/>
            <w:vAlign w:val="center"/>
          </w:tcPr>
          <w:p w14:paraId="61B51597" w14:textId="77777777" w:rsidR="00124A26" w:rsidRPr="00AC3044" w:rsidRDefault="00124A26" w:rsidP="002D3EBF">
            <w:pPr>
              <w:ind w:firstLine="0"/>
              <w:rPr>
                <w:rFonts w:eastAsia="SimSun"/>
              </w:rPr>
            </w:pPr>
            <w:r w:rsidRPr="00AC3044">
              <w:rPr>
                <w:rFonts w:eastAsia="SimSun"/>
              </w:rPr>
              <w:t>С –5 по –4 день</w:t>
            </w:r>
          </w:p>
        </w:tc>
        <w:tc>
          <w:tcPr>
            <w:tcW w:w="2268" w:type="dxa"/>
            <w:vAlign w:val="center"/>
          </w:tcPr>
          <w:p w14:paraId="7B0A345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501E7302" w14:textId="77777777" w:rsidTr="002D3EBF">
        <w:trPr>
          <w:cantSplit/>
          <w:trHeight w:val="1337"/>
        </w:trPr>
        <w:tc>
          <w:tcPr>
            <w:tcW w:w="851" w:type="dxa"/>
            <w:vMerge w:val="restart"/>
            <w:textDirection w:val="btLr"/>
            <w:vAlign w:val="center"/>
          </w:tcPr>
          <w:p w14:paraId="4382CBBC"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0BCEC8A9"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16F4BB50"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45C29D37"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61626D0"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2ADBDF9E"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579EF13F" w14:textId="77777777" w:rsidTr="002D3EBF">
        <w:trPr>
          <w:cantSplit/>
          <w:trHeight w:val="308"/>
        </w:trPr>
        <w:tc>
          <w:tcPr>
            <w:tcW w:w="851" w:type="dxa"/>
            <w:vMerge/>
            <w:textDirection w:val="btLr"/>
          </w:tcPr>
          <w:p w14:paraId="3B2EFFEC" w14:textId="77777777" w:rsidR="00124A26" w:rsidRPr="00AC3044" w:rsidRDefault="00124A26" w:rsidP="002D3EBF">
            <w:pPr>
              <w:ind w:firstLine="0"/>
              <w:rPr>
                <w:rFonts w:eastAsia="SimSun"/>
              </w:rPr>
            </w:pPr>
          </w:p>
        </w:tc>
        <w:tc>
          <w:tcPr>
            <w:tcW w:w="1701" w:type="dxa"/>
            <w:vAlign w:val="center"/>
          </w:tcPr>
          <w:p w14:paraId="151CE5AA"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10A377F0" w14:textId="77777777" w:rsidR="00124A26" w:rsidRPr="00AC3044" w:rsidRDefault="00124A26" w:rsidP="002D3EBF">
            <w:pPr>
              <w:ind w:firstLine="0"/>
              <w:rPr>
                <w:rFonts w:eastAsia="SimSun"/>
              </w:rPr>
            </w:pPr>
            <w:r w:rsidRPr="00AC3044">
              <w:rPr>
                <w:rFonts w:eastAsia="SimSun"/>
              </w:rPr>
              <w:t>30 мг/кг</w:t>
            </w:r>
          </w:p>
        </w:tc>
        <w:tc>
          <w:tcPr>
            <w:tcW w:w="1418" w:type="dxa"/>
            <w:vAlign w:val="center"/>
          </w:tcPr>
          <w:p w14:paraId="6A3CE91C"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3DC7B67B" w14:textId="77777777" w:rsidR="00124A26" w:rsidRPr="00AC3044" w:rsidRDefault="00124A26" w:rsidP="002D3EBF">
            <w:pPr>
              <w:ind w:firstLine="0"/>
              <w:rPr>
                <w:rFonts w:eastAsia="SimSun"/>
              </w:rPr>
            </w:pPr>
            <w:r w:rsidRPr="00AC3044">
              <w:rPr>
                <w:rFonts w:eastAsia="SimSun"/>
              </w:rPr>
              <w:t>С +5 по +90 день</w:t>
            </w:r>
          </w:p>
        </w:tc>
        <w:tc>
          <w:tcPr>
            <w:tcW w:w="2268" w:type="dxa"/>
            <w:vAlign w:val="center"/>
          </w:tcPr>
          <w:p w14:paraId="31B06852"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0854ADC8" w14:textId="77777777" w:rsidTr="002D3EBF">
        <w:trPr>
          <w:cantSplit/>
          <w:trHeight w:val="20"/>
        </w:trPr>
        <w:tc>
          <w:tcPr>
            <w:tcW w:w="851" w:type="dxa"/>
            <w:vMerge/>
            <w:textDirection w:val="btLr"/>
          </w:tcPr>
          <w:p w14:paraId="0799E777" w14:textId="77777777" w:rsidR="00124A26" w:rsidRPr="00AC3044" w:rsidRDefault="00124A26" w:rsidP="002D3EBF">
            <w:pPr>
              <w:ind w:firstLine="0"/>
              <w:rPr>
                <w:rFonts w:eastAsia="SimSun"/>
              </w:rPr>
            </w:pPr>
          </w:p>
        </w:tc>
        <w:tc>
          <w:tcPr>
            <w:tcW w:w="1701" w:type="dxa"/>
            <w:vAlign w:val="center"/>
          </w:tcPr>
          <w:p w14:paraId="36517116"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6D6C1CF3"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679F8CD0"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6EE9EF30"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1F89E64C" w14:textId="77777777" w:rsidR="00124A26" w:rsidRPr="00AC3044" w:rsidRDefault="00124A26" w:rsidP="002D3EBF">
            <w:pPr>
              <w:ind w:firstLine="0"/>
              <w:rPr>
                <w:rFonts w:eastAsia="SimSun"/>
              </w:rPr>
            </w:pPr>
            <w:r w:rsidRPr="00AC3044">
              <w:rPr>
                <w:rFonts w:eastAsia="SimSun"/>
              </w:rPr>
              <w:t>В/в, в течение 2 часов</w:t>
            </w:r>
          </w:p>
        </w:tc>
      </w:tr>
    </w:tbl>
    <w:p w14:paraId="339B7FAA" w14:textId="77777777" w:rsidR="00124A26" w:rsidRDefault="00124A26" w:rsidP="00124A26">
      <w:pPr>
        <w:rPr>
          <w:rFonts w:eastAsia="SimSun"/>
        </w:rPr>
      </w:pPr>
      <w:bookmarkStart w:id="246" w:name="_Toc44401208"/>
    </w:p>
    <w:p w14:paraId="6F7D6476" w14:textId="77777777" w:rsidR="00124A26" w:rsidRPr="00042499" w:rsidRDefault="00124A26" w:rsidP="00124A2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7A1AC4">
        <w:rPr>
          <w:rFonts w:eastAsia="SimSun"/>
          <w:lang w:val="en-US"/>
        </w:rPr>
        <w:t>Flu</w:t>
      </w:r>
      <w:r w:rsidRPr="00042499">
        <w:rPr>
          <w:rFonts w:eastAsia="SimSun"/>
          <w:lang w:val="en-US"/>
        </w:rPr>
        <w:t>180+</w:t>
      </w:r>
      <w:r w:rsidRPr="007A1AC4">
        <w:rPr>
          <w:rFonts w:eastAsia="SimSun"/>
          <w:lang w:val="en-US"/>
        </w:rPr>
        <w:t>Bu</w:t>
      </w:r>
      <w:r w:rsidRPr="00042499">
        <w:rPr>
          <w:rFonts w:eastAsia="SimSun"/>
          <w:lang w:val="en-US"/>
        </w:rPr>
        <w:t>8+</w:t>
      </w:r>
      <w:r w:rsidRPr="007A1AC4">
        <w:rPr>
          <w:rFonts w:eastAsia="SimSun"/>
          <w:lang w:val="en-US"/>
        </w:rPr>
        <w:t>Thio</w:t>
      </w:r>
      <w:r w:rsidRPr="00042499">
        <w:rPr>
          <w:rFonts w:eastAsia="SimSun"/>
          <w:lang w:val="en-US"/>
        </w:rPr>
        <w:t xml:space="preserve"> / </w:t>
      </w:r>
      <w:r w:rsidRPr="007A1AC4">
        <w:rPr>
          <w:rFonts w:eastAsia="SimSun"/>
          <w:lang w:val="en-US"/>
        </w:rPr>
        <w:t>PT</w:t>
      </w:r>
      <w:r w:rsidRPr="00042499">
        <w:rPr>
          <w:rFonts w:eastAsia="SimSun"/>
          <w:lang w:val="en-US"/>
        </w:rPr>
        <w:t>-</w:t>
      </w:r>
      <w:r w:rsidRPr="007A1AC4">
        <w:rPr>
          <w:rFonts w:eastAsia="SimSun"/>
          <w:lang w:val="en-US"/>
        </w:rPr>
        <w:t>Cy</w:t>
      </w:r>
      <w:bookmarkEnd w:id="24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124A26" w:rsidRPr="00AC3044" w14:paraId="0F82A792" w14:textId="77777777" w:rsidTr="002D3EBF">
        <w:trPr>
          <w:cantSplit/>
          <w:trHeight w:val="20"/>
          <w:tblHeader/>
        </w:trPr>
        <w:tc>
          <w:tcPr>
            <w:tcW w:w="851" w:type="dxa"/>
            <w:vAlign w:val="center"/>
          </w:tcPr>
          <w:p w14:paraId="3883FC8D" w14:textId="77777777" w:rsidR="00124A26" w:rsidRPr="00723FEA" w:rsidRDefault="00124A26" w:rsidP="002D3EBF">
            <w:pPr>
              <w:ind w:firstLine="0"/>
              <w:rPr>
                <w:rFonts w:eastAsia="SimSun"/>
                <w:lang w:val="en-US"/>
              </w:rPr>
            </w:pPr>
          </w:p>
        </w:tc>
        <w:tc>
          <w:tcPr>
            <w:tcW w:w="1701" w:type="dxa"/>
            <w:vAlign w:val="center"/>
          </w:tcPr>
          <w:p w14:paraId="3A7C8677"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63F4385"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540E194F"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3BEDDD4B"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F4F47CF"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41BEBC3" w14:textId="77777777" w:rsidTr="002D3EBF">
        <w:trPr>
          <w:cantSplit/>
          <w:trHeight w:val="20"/>
        </w:trPr>
        <w:tc>
          <w:tcPr>
            <w:tcW w:w="851" w:type="dxa"/>
            <w:vMerge w:val="restart"/>
            <w:textDirection w:val="btLr"/>
            <w:vAlign w:val="center"/>
          </w:tcPr>
          <w:p w14:paraId="22633793"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5357CA55"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69FA071A"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7EF63B0" w14:textId="77777777" w:rsidR="00124A26" w:rsidRPr="00AC3044" w:rsidRDefault="00124A26" w:rsidP="002D3EBF">
            <w:pPr>
              <w:ind w:firstLine="0"/>
              <w:rPr>
                <w:rFonts w:eastAsia="SimSun"/>
              </w:rPr>
            </w:pPr>
            <w:r w:rsidRPr="00AC3044">
              <w:rPr>
                <w:rFonts w:eastAsia="SimSun"/>
              </w:rPr>
              <w:t>180 мг/м2</w:t>
            </w:r>
          </w:p>
        </w:tc>
        <w:tc>
          <w:tcPr>
            <w:tcW w:w="1701" w:type="dxa"/>
            <w:vAlign w:val="center"/>
          </w:tcPr>
          <w:p w14:paraId="75D01859"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4B42FE2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4A2EAF0" w14:textId="77777777" w:rsidTr="002D3EBF">
        <w:trPr>
          <w:cantSplit/>
          <w:trHeight w:val="687"/>
        </w:trPr>
        <w:tc>
          <w:tcPr>
            <w:tcW w:w="851" w:type="dxa"/>
            <w:vMerge/>
            <w:vAlign w:val="center"/>
          </w:tcPr>
          <w:p w14:paraId="1E308563" w14:textId="77777777" w:rsidR="00124A26" w:rsidRPr="00AC3044" w:rsidRDefault="00124A26" w:rsidP="002D3EBF">
            <w:pPr>
              <w:ind w:firstLine="0"/>
              <w:rPr>
                <w:rFonts w:eastAsia="SimSun"/>
              </w:rPr>
            </w:pPr>
          </w:p>
        </w:tc>
        <w:tc>
          <w:tcPr>
            <w:tcW w:w="1701" w:type="dxa"/>
            <w:vAlign w:val="center"/>
          </w:tcPr>
          <w:p w14:paraId="4679EFDF"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4EF40DBC"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03BFC955" w14:textId="77777777" w:rsidR="00124A26" w:rsidRPr="00AC3044" w:rsidRDefault="00124A26" w:rsidP="002D3EBF">
            <w:pPr>
              <w:ind w:firstLine="0"/>
              <w:rPr>
                <w:rFonts w:eastAsia="SimSun"/>
              </w:rPr>
            </w:pPr>
            <w:r w:rsidRPr="00AC3044">
              <w:rPr>
                <w:rFonts w:eastAsia="SimSun"/>
              </w:rPr>
              <w:t xml:space="preserve">8 мг/кг </w:t>
            </w:r>
          </w:p>
        </w:tc>
        <w:tc>
          <w:tcPr>
            <w:tcW w:w="1701" w:type="dxa"/>
            <w:vAlign w:val="center"/>
          </w:tcPr>
          <w:p w14:paraId="6F9B61CC" w14:textId="77777777" w:rsidR="00124A26" w:rsidRPr="00AC3044" w:rsidRDefault="00124A26" w:rsidP="002D3EBF">
            <w:pPr>
              <w:ind w:firstLine="0"/>
              <w:rPr>
                <w:rFonts w:eastAsia="SimSun"/>
              </w:rPr>
            </w:pPr>
            <w:r w:rsidRPr="00AC3044">
              <w:rPr>
                <w:rFonts w:eastAsia="SimSun"/>
              </w:rPr>
              <w:t>С -4 дня по -3 день</w:t>
            </w:r>
          </w:p>
        </w:tc>
        <w:tc>
          <w:tcPr>
            <w:tcW w:w="2268" w:type="dxa"/>
            <w:vAlign w:val="center"/>
          </w:tcPr>
          <w:p w14:paraId="3703B77C"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771C48D7" w14:textId="77777777" w:rsidTr="002D3EBF">
        <w:trPr>
          <w:cantSplit/>
          <w:trHeight w:val="555"/>
        </w:trPr>
        <w:tc>
          <w:tcPr>
            <w:tcW w:w="851" w:type="dxa"/>
            <w:vMerge/>
            <w:vAlign w:val="center"/>
          </w:tcPr>
          <w:p w14:paraId="191BB954" w14:textId="77777777" w:rsidR="00124A26" w:rsidRPr="00AC3044" w:rsidRDefault="00124A26" w:rsidP="002D3EBF">
            <w:pPr>
              <w:ind w:firstLine="0"/>
              <w:rPr>
                <w:rFonts w:eastAsia="SimSun"/>
              </w:rPr>
            </w:pPr>
          </w:p>
        </w:tc>
        <w:tc>
          <w:tcPr>
            <w:tcW w:w="1701" w:type="dxa"/>
            <w:vAlign w:val="center"/>
          </w:tcPr>
          <w:p w14:paraId="57A19193"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6C5A87DF"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681B5D30"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7CD2D8EB" w14:textId="77777777" w:rsidR="00124A26" w:rsidRPr="00AC3044" w:rsidRDefault="00124A26" w:rsidP="002D3EBF">
            <w:pPr>
              <w:ind w:firstLine="0"/>
              <w:rPr>
                <w:rFonts w:eastAsia="SimSun"/>
              </w:rPr>
            </w:pPr>
            <w:r w:rsidRPr="00AC3044">
              <w:rPr>
                <w:rFonts w:eastAsia="SimSun"/>
              </w:rPr>
              <w:t>-6,-5 дни</w:t>
            </w:r>
          </w:p>
        </w:tc>
        <w:tc>
          <w:tcPr>
            <w:tcW w:w="2268" w:type="dxa"/>
            <w:vAlign w:val="center"/>
          </w:tcPr>
          <w:p w14:paraId="3FD8B172"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326F2EA2" w14:textId="77777777" w:rsidTr="002D3EBF">
        <w:trPr>
          <w:cantSplit/>
          <w:trHeight w:val="1498"/>
        </w:trPr>
        <w:tc>
          <w:tcPr>
            <w:tcW w:w="851" w:type="dxa"/>
            <w:textDirection w:val="btLr"/>
            <w:vAlign w:val="center"/>
          </w:tcPr>
          <w:p w14:paraId="13234590"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4B3056B1"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187A92AE"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3159D08A"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5DA201DE"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2B2E8348" w14:textId="77777777" w:rsidR="00124A26" w:rsidRPr="00AC3044" w:rsidRDefault="00124A26" w:rsidP="002D3EBF">
            <w:pPr>
              <w:ind w:firstLine="0"/>
              <w:rPr>
                <w:rFonts w:eastAsia="SimSun"/>
              </w:rPr>
            </w:pPr>
            <w:r w:rsidRPr="00AC3044">
              <w:rPr>
                <w:rFonts w:eastAsia="SimSun"/>
              </w:rPr>
              <w:t>В/в, в течение 2 часов</w:t>
            </w:r>
          </w:p>
        </w:tc>
      </w:tr>
    </w:tbl>
    <w:p w14:paraId="6E5CCFA5" w14:textId="77777777" w:rsidR="00124A26" w:rsidRDefault="00124A26" w:rsidP="00124A26">
      <w:pPr>
        <w:rPr>
          <w:rFonts w:eastAsia="SimSun"/>
        </w:rPr>
      </w:pPr>
      <w:bookmarkStart w:id="247" w:name="_Toc44401209"/>
    </w:p>
    <w:p w14:paraId="7996E220"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4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02AF4D6B" w14:textId="77777777" w:rsidTr="002D3EBF">
        <w:trPr>
          <w:cantSplit/>
          <w:trHeight w:val="20"/>
          <w:tblHeader/>
        </w:trPr>
        <w:tc>
          <w:tcPr>
            <w:tcW w:w="817" w:type="dxa"/>
            <w:vAlign w:val="center"/>
          </w:tcPr>
          <w:p w14:paraId="2C6DE920" w14:textId="77777777" w:rsidR="00124A26" w:rsidRPr="00470D3D" w:rsidRDefault="00124A26" w:rsidP="002D3EBF">
            <w:pPr>
              <w:ind w:firstLine="0"/>
              <w:rPr>
                <w:rFonts w:eastAsia="SimSun"/>
              </w:rPr>
            </w:pPr>
          </w:p>
        </w:tc>
        <w:tc>
          <w:tcPr>
            <w:tcW w:w="1701" w:type="dxa"/>
            <w:vAlign w:val="center"/>
          </w:tcPr>
          <w:p w14:paraId="0F954213"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6C149762"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6D008B8D"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48F6914A"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3630A17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90A35F1" w14:textId="77777777" w:rsidTr="002D3EBF">
        <w:trPr>
          <w:cantSplit/>
          <w:trHeight w:val="20"/>
        </w:trPr>
        <w:tc>
          <w:tcPr>
            <w:tcW w:w="817" w:type="dxa"/>
            <w:vMerge w:val="restart"/>
            <w:textDirection w:val="btLr"/>
            <w:vAlign w:val="center"/>
          </w:tcPr>
          <w:p w14:paraId="1A39A6AA"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30BB825B"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2484A930"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05B5EE5"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1C544379"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67AD28FC"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903C054" w14:textId="77777777" w:rsidTr="002D3EBF">
        <w:trPr>
          <w:cantSplit/>
          <w:trHeight w:val="889"/>
        </w:trPr>
        <w:tc>
          <w:tcPr>
            <w:tcW w:w="817" w:type="dxa"/>
            <w:vMerge/>
            <w:vAlign w:val="center"/>
          </w:tcPr>
          <w:p w14:paraId="17C45C0F" w14:textId="77777777" w:rsidR="00124A26" w:rsidRPr="00AC3044" w:rsidRDefault="00124A26" w:rsidP="002D3EBF">
            <w:pPr>
              <w:ind w:firstLine="0"/>
              <w:rPr>
                <w:rFonts w:eastAsia="SimSun"/>
              </w:rPr>
            </w:pPr>
          </w:p>
        </w:tc>
        <w:tc>
          <w:tcPr>
            <w:tcW w:w="1701" w:type="dxa"/>
            <w:vAlign w:val="center"/>
          </w:tcPr>
          <w:p w14:paraId="630C6884"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6E126B37"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53A7FFF6" w14:textId="77777777" w:rsidR="00124A26" w:rsidRPr="00AC3044" w:rsidRDefault="00124A26" w:rsidP="002D3EBF">
            <w:pPr>
              <w:ind w:firstLine="0"/>
              <w:rPr>
                <w:rFonts w:eastAsia="SimSun"/>
              </w:rPr>
            </w:pPr>
            <w:r w:rsidRPr="00AC3044">
              <w:rPr>
                <w:rFonts w:eastAsia="SimSun"/>
              </w:rPr>
              <w:t xml:space="preserve">8 мг/кг </w:t>
            </w:r>
          </w:p>
        </w:tc>
        <w:tc>
          <w:tcPr>
            <w:tcW w:w="1701" w:type="dxa"/>
            <w:vAlign w:val="center"/>
          </w:tcPr>
          <w:p w14:paraId="6F135841" w14:textId="77777777" w:rsidR="00124A26" w:rsidRPr="00AC3044" w:rsidRDefault="00124A26" w:rsidP="002D3EBF">
            <w:pPr>
              <w:ind w:firstLine="0"/>
              <w:rPr>
                <w:rFonts w:eastAsia="SimSun"/>
              </w:rPr>
            </w:pPr>
            <w:r w:rsidRPr="00AC3044">
              <w:rPr>
                <w:rFonts w:eastAsia="SimSun"/>
              </w:rPr>
              <w:t>С -4 дня по -3 день</w:t>
            </w:r>
          </w:p>
        </w:tc>
        <w:tc>
          <w:tcPr>
            <w:tcW w:w="2268" w:type="dxa"/>
            <w:vAlign w:val="center"/>
          </w:tcPr>
          <w:p w14:paraId="542DB84A"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29A19A15" w14:textId="77777777" w:rsidTr="002D3EBF">
        <w:trPr>
          <w:cantSplit/>
          <w:trHeight w:val="548"/>
        </w:trPr>
        <w:tc>
          <w:tcPr>
            <w:tcW w:w="817" w:type="dxa"/>
            <w:vMerge w:val="restart"/>
            <w:textDirection w:val="btLr"/>
            <w:vAlign w:val="center"/>
          </w:tcPr>
          <w:p w14:paraId="1FF6415E"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45366786"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532E583E"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33FC3730"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6DDDFF28"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78928FBF"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6824F920" w14:textId="77777777" w:rsidTr="002D3EBF">
        <w:trPr>
          <w:cantSplit/>
          <w:trHeight w:val="958"/>
        </w:trPr>
        <w:tc>
          <w:tcPr>
            <w:tcW w:w="817" w:type="dxa"/>
            <w:vMerge/>
            <w:textDirection w:val="btLr"/>
            <w:vAlign w:val="center"/>
          </w:tcPr>
          <w:p w14:paraId="37A0EFAC" w14:textId="77777777" w:rsidR="00124A26" w:rsidRPr="00AC3044" w:rsidRDefault="00124A26" w:rsidP="002D3EBF">
            <w:pPr>
              <w:ind w:firstLine="0"/>
              <w:rPr>
                <w:rFonts w:eastAsia="SimSun"/>
              </w:rPr>
            </w:pPr>
          </w:p>
        </w:tc>
        <w:tc>
          <w:tcPr>
            <w:tcW w:w="1701" w:type="dxa"/>
            <w:vAlign w:val="center"/>
          </w:tcPr>
          <w:p w14:paraId="34175D5F"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7F65CEB7"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7FB82E13"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7CC88CF"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5CA95B6B"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124A26" w:rsidRPr="00AC3044" w14:paraId="56EB5AED" w14:textId="77777777" w:rsidTr="002D3EBF">
        <w:trPr>
          <w:cantSplit/>
          <w:trHeight w:val="214"/>
        </w:trPr>
        <w:tc>
          <w:tcPr>
            <w:tcW w:w="817" w:type="dxa"/>
            <w:vMerge/>
            <w:textDirection w:val="btLr"/>
            <w:vAlign w:val="center"/>
          </w:tcPr>
          <w:p w14:paraId="6D7637FC" w14:textId="77777777" w:rsidR="00124A26" w:rsidRPr="00AC3044" w:rsidRDefault="00124A26" w:rsidP="002D3EBF">
            <w:pPr>
              <w:ind w:firstLine="0"/>
              <w:rPr>
                <w:rFonts w:eastAsia="SimSun"/>
              </w:rPr>
            </w:pPr>
          </w:p>
        </w:tc>
        <w:tc>
          <w:tcPr>
            <w:tcW w:w="1701" w:type="dxa"/>
            <w:vAlign w:val="center"/>
          </w:tcPr>
          <w:p w14:paraId="6B4EA5F2"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4341283B"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35B127E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854221A"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7EAD3C33"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E0C0D3E" w14:textId="77777777" w:rsidR="00124A26" w:rsidRDefault="00124A26" w:rsidP="00124A26">
      <w:pPr>
        <w:rPr>
          <w:rFonts w:eastAsia="SimSun"/>
        </w:rPr>
      </w:pPr>
      <w:bookmarkStart w:id="248" w:name="_Toc44401210"/>
    </w:p>
    <w:p w14:paraId="4F64C084"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4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2E72F9A4" w14:textId="77777777" w:rsidTr="002D3EBF">
        <w:trPr>
          <w:cantSplit/>
          <w:trHeight w:val="20"/>
          <w:tblHeader/>
        </w:trPr>
        <w:tc>
          <w:tcPr>
            <w:tcW w:w="817" w:type="dxa"/>
            <w:vAlign w:val="center"/>
          </w:tcPr>
          <w:p w14:paraId="673A5C3F" w14:textId="77777777" w:rsidR="00124A26" w:rsidRPr="00AC3044" w:rsidRDefault="00124A26" w:rsidP="002D3EBF">
            <w:pPr>
              <w:ind w:firstLine="0"/>
              <w:rPr>
                <w:rFonts w:eastAsia="SimSun"/>
              </w:rPr>
            </w:pPr>
          </w:p>
        </w:tc>
        <w:tc>
          <w:tcPr>
            <w:tcW w:w="1701" w:type="dxa"/>
            <w:vAlign w:val="center"/>
          </w:tcPr>
          <w:p w14:paraId="44F1C3FD"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09F8985B"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20F98D90"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20B89120"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3A43ADC"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80D06B0" w14:textId="77777777" w:rsidTr="002D3EBF">
        <w:trPr>
          <w:cantSplit/>
          <w:trHeight w:val="20"/>
        </w:trPr>
        <w:tc>
          <w:tcPr>
            <w:tcW w:w="817" w:type="dxa"/>
            <w:vMerge w:val="restart"/>
            <w:textDirection w:val="btLr"/>
            <w:vAlign w:val="center"/>
          </w:tcPr>
          <w:p w14:paraId="0BDFDBC1"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25FE200E"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2120819E"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7195DA4"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32A5537"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2A13E38B"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67E81EA" w14:textId="77777777" w:rsidTr="002D3EBF">
        <w:trPr>
          <w:cantSplit/>
          <w:trHeight w:val="1207"/>
        </w:trPr>
        <w:tc>
          <w:tcPr>
            <w:tcW w:w="817" w:type="dxa"/>
            <w:vMerge/>
            <w:vAlign w:val="center"/>
          </w:tcPr>
          <w:p w14:paraId="06C67AD0" w14:textId="77777777" w:rsidR="00124A26" w:rsidRPr="00AC3044" w:rsidRDefault="00124A26" w:rsidP="002D3EBF">
            <w:pPr>
              <w:ind w:firstLine="0"/>
              <w:rPr>
                <w:rFonts w:eastAsia="SimSun"/>
              </w:rPr>
            </w:pPr>
          </w:p>
        </w:tc>
        <w:tc>
          <w:tcPr>
            <w:tcW w:w="1701" w:type="dxa"/>
            <w:vAlign w:val="center"/>
          </w:tcPr>
          <w:p w14:paraId="07622E1F"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5C900359"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1BDD4DFE" w14:textId="77777777" w:rsidR="00124A26" w:rsidRPr="00AC3044" w:rsidRDefault="00124A26" w:rsidP="002D3EBF">
            <w:pPr>
              <w:ind w:firstLine="0"/>
              <w:rPr>
                <w:rFonts w:eastAsia="SimSun"/>
              </w:rPr>
            </w:pPr>
            <w:r w:rsidRPr="00AC3044">
              <w:rPr>
                <w:rFonts w:eastAsia="SimSun"/>
              </w:rPr>
              <w:t xml:space="preserve">8 мг/кг </w:t>
            </w:r>
          </w:p>
        </w:tc>
        <w:tc>
          <w:tcPr>
            <w:tcW w:w="1701" w:type="dxa"/>
            <w:vAlign w:val="center"/>
          </w:tcPr>
          <w:p w14:paraId="1405C8E4" w14:textId="77777777" w:rsidR="00124A26" w:rsidRPr="00AC3044" w:rsidRDefault="00124A26" w:rsidP="002D3EBF">
            <w:pPr>
              <w:ind w:firstLine="0"/>
              <w:rPr>
                <w:rFonts w:eastAsia="SimSun"/>
              </w:rPr>
            </w:pPr>
            <w:r w:rsidRPr="00AC3044">
              <w:rPr>
                <w:rFonts w:eastAsia="SimSun"/>
              </w:rPr>
              <w:t>С -4 дня по -3 день</w:t>
            </w:r>
          </w:p>
        </w:tc>
        <w:tc>
          <w:tcPr>
            <w:tcW w:w="2268" w:type="dxa"/>
            <w:vAlign w:val="center"/>
          </w:tcPr>
          <w:p w14:paraId="3CF88E7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689B4D55" w14:textId="77777777" w:rsidTr="002D3EBF">
        <w:trPr>
          <w:cantSplit/>
          <w:trHeight w:val="1498"/>
        </w:trPr>
        <w:tc>
          <w:tcPr>
            <w:tcW w:w="817" w:type="dxa"/>
            <w:vMerge w:val="restart"/>
            <w:textDirection w:val="btLr"/>
            <w:vAlign w:val="center"/>
          </w:tcPr>
          <w:p w14:paraId="5E4AAC32"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71BCF139"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787F0998"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3CA01005"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39356C6"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2674C44C"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41BA7C9B" w14:textId="77777777" w:rsidTr="002D3EBF">
        <w:trPr>
          <w:cantSplit/>
          <w:trHeight w:val="570"/>
        </w:trPr>
        <w:tc>
          <w:tcPr>
            <w:tcW w:w="817" w:type="dxa"/>
            <w:vMerge/>
            <w:textDirection w:val="btLr"/>
            <w:vAlign w:val="center"/>
          </w:tcPr>
          <w:p w14:paraId="28F298C9" w14:textId="77777777" w:rsidR="00124A26" w:rsidRPr="00AC3044" w:rsidRDefault="00124A26" w:rsidP="002D3EBF">
            <w:pPr>
              <w:ind w:firstLine="0"/>
              <w:rPr>
                <w:rFonts w:eastAsia="SimSun"/>
              </w:rPr>
            </w:pPr>
          </w:p>
        </w:tc>
        <w:tc>
          <w:tcPr>
            <w:tcW w:w="1701" w:type="dxa"/>
            <w:vAlign w:val="center"/>
          </w:tcPr>
          <w:p w14:paraId="7DDC27DD"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01F2491E"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46EBB2E1"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B3A374F"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6368ACCF"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A4B265E" w14:textId="77777777" w:rsidR="00124A26" w:rsidRPr="00C07B2E" w:rsidRDefault="00124A26" w:rsidP="00124A26">
      <w:pPr>
        <w:rPr>
          <w:rFonts w:eastAsia="SimSun"/>
        </w:rPr>
      </w:pPr>
    </w:p>
    <w:p w14:paraId="200BB8BF" w14:textId="77777777" w:rsidR="00124A26" w:rsidRPr="00C07B2E" w:rsidRDefault="00124A26" w:rsidP="00124A26">
      <w:pPr>
        <w:rPr>
          <w:rFonts w:eastAsia="SimSun"/>
        </w:rPr>
      </w:pPr>
      <w:bookmarkStart w:id="249"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4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1E5F64EA" w14:textId="77777777" w:rsidTr="002D3EBF">
        <w:trPr>
          <w:cantSplit/>
          <w:trHeight w:val="20"/>
          <w:tblHeader/>
        </w:trPr>
        <w:tc>
          <w:tcPr>
            <w:tcW w:w="817" w:type="dxa"/>
            <w:vAlign w:val="center"/>
          </w:tcPr>
          <w:p w14:paraId="7CBB2DA2" w14:textId="77777777" w:rsidR="00124A26" w:rsidRPr="00470D3D" w:rsidRDefault="00124A26" w:rsidP="002D3EBF">
            <w:pPr>
              <w:ind w:firstLine="0"/>
              <w:rPr>
                <w:rFonts w:eastAsia="SimSun"/>
              </w:rPr>
            </w:pPr>
          </w:p>
        </w:tc>
        <w:tc>
          <w:tcPr>
            <w:tcW w:w="1701" w:type="dxa"/>
            <w:vAlign w:val="center"/>
          </w:tcPr>
          <w:p w14:paraId="33D28D2C"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2F7EAB6D"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2983314B"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2906C2AB"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0366EB59"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186C8763" w14:textId="77777777" w:rsidTr="002D3EBF">
        <w:trPr>
          <w:cantSplit/>
          <w:trHeight w:val="20"/>
        </w:trPr>
        <w:tc>
          <w:tcPr>
            <w:tcW w:w="817" w:type="dxa"/>
            <w:vMerge w:val="restart"/>
            <w:textDirection w:val="btLr"/>
            <w:vAlign w:val="center"/>
          </w:tcPr>
          <w:p w14:paraId="4CAF2598"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76422815"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6308B519"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0186981"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3946982"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0FA06C6F"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5D661C8" w14:textId="77777777" w:rsidTr="002D3EBF">
        <w:trPr>
          <w:cantSplit/>
          <w:trHeight w:val="1207"/>
        </w:trPr>
        <w:tc>
          <w:tcPr>
            <w:tcW w:w="817" w:type="dxa"/>
            <w:vMerge/>
            <w:vAlign w:val="center"/>
          </w:tcPr>
          <w:p w14:paraId="1692A920" w14:textId="77777777" w:rsidR="00124A26" w:rsidRPr="00AC3044" w:rsidRDefault="00124A26" w:rsidP="002D3EBF">
            <w:pPr>
              <w:ind w:firstLine="0"/>
              <w:rPr>
                <w:rFonts w:eastAsia="SimSun"/>
              </w:rPr>
            </w:pPr>
          </w:p>
        </w:tc>
        <w:tc>
          <w:tcPr>
            <w:tcW w:w="1701" w:type="dxa"/>
            <w:vAlign w:val="center"/>
          </w:tcPr>
          <w:p w14:paraId="136EE108"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1FBBB06C"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7E6BE1C4" w14:textId="77777777" w:rsidR="00124A26" w:rsidRPr="00AC3044" w:rsidRDefault="00124A26" w:rsidP="002D3EBF">
            <w:pPr>
              <w:ind w:firstLine="0"/>
              <w:rPr>
                <w:rFonts w:eastAsia="SimSun"/>
              </w:rPr>
            </w:pPr>
            <w:r w:rsidRPr="00AC3044">
              <w:rPr>
                <w:rFonts w:eastAsia="SimSun"/>
              </w:rPr>
              <w:t xml:space="preserve">8 мг/кг </w:t>
            </w:r>
          </w:p>
        </w:tc>
        <w:tc>
          <w:tcPr>
            <w:tcW w:w="1701" w:type="dxa"/>
            <w:vAlign w:val="center"/>
          </w:tcPr>
          <w:p w14:paraId="0BC127CC" w14:textId="77777777" w:rsidR="00124A26" w:rsidRPr="00AC3044" w:rsidRDefault="00124A26" w:rsidP="002D3EBF">
            <w:pPr>
              <w:ind w:firstLine="0"/>
              <w:rPr>
                <w:rFonts w:eastAsia="SimSun"/>
              </w:rPr>
            </w:pPr>
            <w:r w:rsidRPr="00AC3044">
              <w:rPr>
                <w:rFonts w:eastAsia="SimSun"/>
              </w:rPr>
              <w:t>С -4 дня по -3 день</w:t>
            </w:r>
          </w:p>
        </w:tc>
        <w:tc>
          <w:tcPr>
            <w:tcW w:w="2268" w:type="dxa"/>
            <w:vAlign w:val="center"/>
          </w:tcPr>
          <w:p w14:paraId="0C207FE0"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259D4185" w14:textId="77777777" w:rsidTr="002D3EBF">
        <w:trPr>
          <w:cantSplit/>
          <w:trHeight w:val="520"/>
        </w:trPr>
        <w:tc>
          <w:tcPr>
            <w:tcW w:w="817" w:type="dxa"/>
            <w:vMerge w:val="restart"/>
            <w:textDirection w:val="btLr"/>
            <w:vAlign w:val="center"/>
          </w:tcPr>
          <w:p w14:paraId="1C721258"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5F3687E5"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4A08326F"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3783A8C9"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50EF0667" w14:textId="77777777" w:rsidR="00124A26" w:rsidRPr="00AC3044" w:rsidRDefault="00124A26" w:rsidP="002D3EBF">
            <w:pPr>
              <w:ind w:firstLine="0"/>
              <w:rPr>
                <w:rFonts w:eastAsia="SimSun"/>
              </w:rPr>
            </w:pPr>
            <w:r w:rsidRPr="00AC3044">
              <w:rPr>
                <w:rFonts w:eastAsia="SimSun"/>
              </w:rPr>
              <w:t>В +3 день  и +5 день</w:t>
            </w:r>
          </w:p>
        </w:tc>
        <w:tc>
          <w:tcPr>
            <w:tcW w:w="2268" w:type="dxa"/>
            <w:vAlign w:val="center"/>
          </w:tcPr>
          <w:p w14:paraId="7CD58005"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21B28BA3" w14:textId="77777777" w:rsidTr="002D3EBF">
        <w:trPr>
          <w:cantSplit/>
          <w:trHeight w:val="486"/>
        </w:trPr>
        <w:tc>
          <w:tcPr>
            <w:tcW w:w="817" w:type="dxa"/>
            <w:vMerge/>
            <w:textDirection w:val="btLr"/>
            <w:vAlign w:val="center"/>
          </w:tcPr>
          <w:p w14:paraId="1CE74EFB" w14:textId="77777777" w:rsidR="00124A26" w:rsidRPr="00AC3044" w:rsidRDefault="00124A26" w:rsidP="002D3EBF">
            <w:pPr>
              <w:ind w:firstLine="0"/>
              <w:rPr>
                <w:rFonts w:eastAsia="SimSun"/>
              </w:rPr>
            </w:pPr>
          </w:p>
        </w:tc>
        <w:tc>
          <w:tcPr>
            <w:tcW w:w="1701" w:type="dxa"/>
            <w:vAlign w:val="center"/>
          </w:tcPr>
          <w:p w14:paraId="70CDA77B"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1C9F11A5"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1D74B971"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1FAD701" w14:textId="77777777" w:rsidR="00124A26" w:rsidRPr="00AC3044" w:rsidRDefault="00124A26" w:rsidP="002D3EBF">
            <w:pPr>
              <w:ind w:firstLine="0"/>
              <w:rPr>
                <w:rFonts w:eastAsia="SimSun"/>
              </w:rPr>
            </w:pPr>
            <w:r w:rsidRPr="00AC3044">
              <w:rPr>
                <w:rFonts w:eastAsia="SimSun"/>
              </w:rPr>
              <w:t xml:space="preserve">С +1 дня по +28 день </w:t>
            </w:r>
          </w:p>
        </w:tc>
        <w:tc>
          <w:tcPr>
            <w:tcW w:w="2268" w:type="dxa"/>
            <w:vAlign w:val="center"/>
          </w:tcPr>
          <w:p w14:paraId="2F17089F"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34EE3236" w14:textId="77777777" w:rsidTr="002D3EBF">
        <w:trPr>
          <w:cantSplit/>
          <w:trHeight w:val="958"/>
        </w:trPr>
        <w:tc>
          <w:tcPr>
            <w:tcW w:w="817" w:type="dxa"/>
            <w:vMerge/>
            <w:textDirection w:val="btLr"/>
            <w:vAlign w:val="center"/>
          </w:tcPr>
          <w:p w14:paraId="59A3B7D1" w14:textId="77777777" w:rsidR="00124A26" w:rsidRPr="00AC3044" w:rsidRDefault="00124A26" w:rsidP="002D3EBF">
            <w:pPr>
              <w:ind w:firstLine="0"/>
              <w:rPr>
                <w:rFonts w:eastAsia="SimSun"/>
              </w:rPr>
            </w:pPr>
          </w:p>
        </w:tc>
        <w:tc>
          <w:tcPr>
            <w:tcW w:w="1701" w:type="dxa"/>
            <w:vAlign w:val="center"/>
          </w:tcPr>
          <w:p w14:paraId="78CFB154" w14:textId="77777777" w:rsidR="00124A26" w:rsidRPr="00AC3044" w:rsidRDefault="00124A26" w:rsidP="002D3EBF">
            <w:pPr>
              <w:ind w:firstLine="0"/>
              <w:rPr>
                <w:rFonts w:eastAsia="SimSun"/>
              </w:rPr>
            </w:pPr>
            <w:r w:rsidRPr="00AC3044">
              <w:rPr>
                <w:rFonts w:eastAsia="SimSun"/>
              </w:rPr>
              <w:t>Циклоспорин А</w:t>
            </w:r>
          </w:p>
        </w:tc>
        <w:tc>
          <w:tcPr>
            <w:tcW w:w="1559" w:type="dxa"/>
            <w:vAlign w:val="center"/>
          </w:tcPr>
          <w:p w14:paraId="52D2CCA4"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7C01836B"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11BA9E3" w14:textId="77777777" w:rsidR="00124A26" w:rsidRPr="00AC3044" w:rsidRDefault="00124A26" w:rsidP="002D3EBF">
            <w:pPr>
              <w:ind w:firstLine="0"/>
              <w:rPr>
                <w:rFonts w:eastAsia="SimSun"/>
              </w:rPr>
            </w:pPr>
            <w:r w:rsidRPr="00AC3044">
              <w:rPr>
                <w:rFonts w:eastAsia="SimSun"/>
              </w:rPr>
              <w:t xml:space="preserve">С -1 дня по +100 день </w:t>
            </w:r>
          </w:p>
        </w:tc>
        <w:tc>
          <w:tcPr>
            <w:tcW w:w="2268" w:type="dxa"/>
            <w:vAlign w:val="center"/>
          </w:tcPr>
          <w:p w14:paraId="7D5159C7"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31091277" w14:textId="77777777" w:rsidR="00124A26" w:rsidRPr="00C07B2E" w:rsidRDefault="00124A26" w:rsidP="00124A26">
      <w:pPr>
        <w:rPr>
          <w:rFonts w:eastAsia="SimSun"/>
        </w:rPr>
      </w:pPr>
    </w:p>
    <w:p w14:paraId="441638B2" w14:textId="77777777" w:rsidR="00124A26" w:rsidRPr="00C07B2E" w:rsidRDefault="00124A26" w:rsidP="00124A26">
      <w:pPr>
        <w:rPr>
          <w:rFonts w:eastAsia="SimSun"/>
        </w:rPr>
      </w:pPr>
      <w:bookmarkStart w:id="250"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5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425D5978" w14:textId="77777777" w:rsidTr="002D3EBF">
        <w:trPr>
          <w:cantSplit/>
          <w:trHeight w:val="20"/>
          <w:tblHeader/>
        </w:trPr>
        <w:tc>
          <w:tcPr>
            <w:tcW w:w="817" w:type="dxa"/>
            <w:vAlign w:val="center"/>
          </w:tcPr>
          <w:p w14:paraId="2389D9DC" w14:textId="77777777" w:rsidR="00124A26" w:rsidRPr="00AC3044" w:rsidRDefault="00124A26" w:rsidP="002D3EBF">
            <w:pPr>
              <w:ind w:firstLine="0"/>
              <w:rPr>
                <w:rFonts w:eastAsia="SimSun"/>
              </w:rPr>
            </w:pPr>
          </w:p>
        </w:tc>
        <w:tc>
          <w:tcPr>
            <w:tcW w:w="1701" w:type="dxa"/>
            <w:vAlign w:val="center"/>
          </w:tcPr>
          <w:p w14:paraId="7A77948D"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88AD7F0"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618AEF9F"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2A179402"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6595E41F"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EBDBF48" w14:textId="77777777" w:rsidTr="002D3EBF">
        <w:trPr>
          <w:cantSplit/>
          <w:trHeight w:val="20"/>
        </w:trPr>
        <w:tc>
          <w:tcPr>
            <w:tcW w:w="817" w:type="dxa"/>
            <w:vMerge w:val="restart"/>
            <w:textDirection w:val="btLr"/>
            <w:vAlign w:val="center"/>
          </w:tcPr>
          <w:p w14:paraId="123E3321"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773C26FE"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9B0CC58"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E9C1F5D"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66C12FD"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2B217CCE"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E4FCFDF" w14:textId="77777777" w:rsidTr="002D3EBF">
        <w:trPr>
          <w:cantSplit/>
          <w:trHeight w:val="1207"/>
        </w:trPr>
        <w:tc>
          <w:tcPr>
            <w:tcW w:w="817" w:type="dxa"/>
            <w:vMerge/>
            <w:vAlign w:val="center"/>
          </w:tcPr>
          <w:p w14:paraId="105FFBD6" w14:textId="77777777" w:rsidR="00124A26" w:rsidRPr="00AC3044" w:rsidRDefault="00124A26" w:rsidP="002D3EBF">
            <w:pPr>
              <w:ind w:firstLine="0"/>
              <w:rPr>
                <w:rFonts w:eastAsia="SimSun"/>
              </w:rPr>
            </w:pPr>
          </w:p>
        </w:tc>
        <w:tc>
          <w:tcPr>
            <w:tcW w:w="1701" w:type="dxa"/>
            <w:vAlign w:val="center"/>
          </w:tcPr>
          <w:p w14:paraId="4D4CE994"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1AA9AC62"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7A46E85D" w14:textId="77777777" w:rsidR="00124A26" w:rsidRPr="00AC3044" w:rsidRDefault="00124A26" w:rsidP="002D3EBF">
            <w:pPr>
              <w:ind w:firstLine="0"/>
              <w:rPr>
                <w:rFonts w:eastAsia="SimSun"/>
              </w:rPr>
            </w:pPr>
            <w:r w:rsidRPr="00AC3044">
              <w:rPr>
                <w:rFonts w:eastAsia="SimSun"/>
              </w:rPr>
              <w:t xml:space="preserve">10 мг/кг </w:t>
            </w:r>
          </w:p>
        </w:tc>
        <w:tc>
          <w:tcPr>
            <w:tcW w:w="1701" w:type="dxa"/>
            <w:vAlign w:val="center"/>
          </w:tcPr>
          <w:p w14:paraId="0D4D43E8"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6832C22B"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7F53F14D" w14:textId="77777777" w:rsidTr="002D3EBF">
        <w:trPr>
          <w:cantSplit/>
          <w:trHeight w:val="1498"/>
        </w:trPr>
        <w:tc>
          <w:tcPr>
            <w:tcW w:w="817" w:type="dxa"/>
            <w:textDirection w:val="btLr"/>
            <w:vAlign w:val="center"/>
          </w:tcPr>
          <w:p w14:paraId="56E69F90"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68843366"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32B4B2F6"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59425837"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613F0F71"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4B405D9B" w14:textId="77777777" w:rsidR="00124A26" w:rsidRPr="00AC3044" w:rsidRDefault="00124A26" w:rsidP="002D3EBF">
            <w:pPr>
              <w:ind w:firstLine="0"/>
              <w:rPr>
                <w:rFonts w:eastAsia="SimSun"/>
              </w:rPr>
            </w:pPr>
            <w:r w:rsidRPr="00AC3044">
              <w:rPr>
                <w:rFonts w:eastAsia="SimSun"/>
              </w:rPr>
              <w:t>В/в, в течение 2 часов</w:t>
            </w:r>
          </w:p>
        </w:tc>
      </w:tr>
    </w:tbl>
    <w:p w14:paraId="525D09B0" w14:textId="77777777" w:rsidR="00124A26" w:rsidRDefault="00124A26" w:rsidP="00124A26">
      <w:pPr>
        <w:rPr>
          <w:rFonts w:eastAsia="SimSun"/>
        </w:rPr>
      </w:pPr>
      <w:bookmarkStart w:id="251" w:name="_Toc44401213"/>
    </w:p>
    <w:p w14:paraId="5649825F"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5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7187691C" w14:textId="77777777" w:rsidTr="002D3EBF">
        <w:trPr>
          <w:cantSplit/>
          <w:trHeight w:val="20"/>
          <w:tblHeader/>
        </w:trPr>
        <w:tc>
          <w:tcPr>
            <w:tcW w:w="817" w:type="dxa"/>
            <w:vAlign w:val="center"/>
          </w:tcPr>
          <w:p w14:paraId="5D1B63C1" w14:textId="77777777" w:rsidR="00124A26" w:rsidRPr="00470D3D" w:rsidRDefault="00124A26" w:rsidP="002D3EBF">
            <w:pPr>
              <w:ind w:firstLine="0"/>
              <w:rPr>
                <w:rFonts w:eastAsia="SimSun"/>
              </w:rPr>
            </w:pPr>
          </w:p>
        </w:tc>
        <w:tc>
          <w:tcPr>
            <w:tcW w:w="1701" w:type="dxa"/>
            <w:vAlign w:val="center"/>
          </w:tcPr>
          <w:p w14:paraId="7ECEDCDE"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60FC3738"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46DF41E0"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7DEF02BE"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5549211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6A28551" w14:textId="77777777" w:rsidTr="002D3EBF">
        <w:trPr>
          <w:cantSplit/>
          <w:trHeight w:val="20"/>
        </w:trPr>
        <w:tc>
          <w:tcPr>
            <w:tcW w:w="817" w:type="dxa"/>
            <w:vMerge w:val="restart"/>
            <w:textDirection w:val="btLr"/>
            <w:vAlign w:val="center"/>
          </w:tcPr>
          <w:p w14:paraId="72D85DBE"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7191248D"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68343007"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52371A8"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BCC1033"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4E964A0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10B9902D" w14:textId="77777777" w:rsidTr="002D3EBF">
        <w:trPr>
          <w:cantSplit/>
          <w:trHeight w:val="1207"/>
        </w:trPr>
        <w:tc>
          <w:tcPr>
            <w:tcW w:w="817" w:type="dxa"/>
            <w:vMerge/>
            <w:vAlign w:val="center"/>
          </w:tcPr>
          <w:p w14:paraId="53E17D05" w14:textId="77777777" w:rsidR="00124A26" w:rsidRPr="00AC3044" w:rsidRDefault="00124A26" w:rsidP="002D3EBF">
            <w:pPr>
              <w:ind w:firstLine="0"/>
              <w:rPr>
                <w:rFonts w:eastAsia="SimSun"/>
              </w:rPr>
            </w:pPr>
          </w:p>
        </w:tc>
        <w:tc>
          <w:tcPr>
            <w:tcW w:w="1701" w:type="dxa"/>
            <w:vAlign w:val="center"/>
          </w:tcPr>
          <w:p w14:paraId="0C8607C1"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0CE42FEA"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290ECB59" w14:textId="77777777" w:rsidR="00124A26" w:rsidRPr="00AC3044" w:rsidRDefault="00124A26" w:rsidP="002D3EBF">
            <w:pPr>
              <w:ind w:firstLine="0"/>
              <w:rPr>
                <w:rFonts w:eastAsia="SimSun"/>
              </w:rPr>
            </w:pPr>
            <w:r w:rsidRPr="00AC3044">
              <w:rPr>
                <w:rFonts w:eastAsia="SimSun"/>
              </w:rPr>
              <w:t xml:space="preserve">10 мг/кг </w:t>
            </w:r>
          </w:p>
        </w:tc>
        <w:tc>
          <w:tcPr>
            <w:tcW w:w="1701" w:type="dxa"/>
            <w:vAlign w:val="center"/>
          </w:tcPr>
          <w:p w14:paraId="379BD6AC"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708746F1"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07926DE2" w14:textId="77777777" w:rsidTr="002D3EBF">
        <w:trPr>
          <w:cantSplit/>
          <w:trHeight w:val="368"/>
        </w:trPr>
        <w:tc>
          <w:tcPr>
            <w:tcW w:w="817" w:type="dxa"/>
            <w:vMerge w:val="restart"/>
            <w:textDirection w:val="btLr"/>
            <w:vAlign w:val="center"/>
          </w:tcPr>
          <w:p w14:paraId="39DCD54E"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67EFEBB3"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7A320E1C"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6D545170"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56C52CE6"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65584D18"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6D8A11C0" w14:textId="77777777" w:rsidTr="002D3EBF">
        <w:trPr>
          <w:cantSplit/>
          <w:trHeight w:val="958"/>
        </w:trPr>
        <w:tc>
          <w:tcPr>
            <w:tcW w:w="817" w:type="dxa"/>
            <w:vMerge/>
            <w:textDirection w:val="btLr"/>
            <w:vAlign w:val="center"/>
          </w:tcPr>
          <w:p w14:paraId="178E3A9D" w14:textId="77777777" w:rsidR="00124A26" w:rsidRPr="00AC3044" w:rsidRDefault="00124A26" w:rsidP="002D3EBF">
            <w:pPr>
              <w:ind w:firstLine="0"/>
              <w:rPr>
                <w:rFonts w:eastAsia="SimSun"/>
              </w:rPr>
            </w:pPr>
          </w:p>
        </w:tc>
        <w:tc>
          <w:tcPr>
            <w:tcW w:w="1701" w:type="dxa"/>
            <w:vAlign w:val="center"/>
          </w:tcPr>
          <w:p w14:paraId="466B65C3"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212BC3AE"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26FEBBE2"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157AA67E"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1D51FE00"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41E1AB50" w14:textId="77777777" w:rsidTr="002D3EBF">
        <w:trPr>
          <w:cantSplit/>
          <w:trHeight w:val="446"/>
        </w:trPr>
        <w:tc>
          <w:tcPr>
            <w:tcW w:w="817" w:type="dxa"/>
            <w:vMerge/>
            <w:textDirection w:val="btLr"/>
            <w:vAlign w:val="center"/>
          </w:tcPr>
          <w:p w14:paraId="64D7E517" w14:textId="77777777" w:rsidR="00124A26" w:rsidRPr="00AC3044" w:rsidRDefault="00124A26" w:rsidP="002D3EBF">
            <w:pPr>
              <w:ind w:firstLine="0"/>
              <w:rPr>
                <w:rFonts w:eastAsia="SimSun"/>
              </w:rPr>
            </w:pPr>
          </w:p>
        </w:tc>
        <w:tc>
          <w:tcPr>
            <w:tcW w:w="1701" w:type="dxa"/>
            <w:vAlign w:val="center"/>
          </w:tcPr>
          <w:p w14:paraId="497C8463"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48EFAC6C"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2DB678A3"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C3ED10B"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20E665F2"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975F0F6" w14:textId="77777777" w:rsidR="00124A26" w:rsidRDefault="00124A26" w:rsidP="00124A26">
      <w:pPr>
        <w:rPr>
          <w:rFonts w:eastAsia="SimSun"/>
        </w:rPr>
      </w:pPr>
      <w:bookmarkStart w:id="252" w:name="_Toc44401214"/>
    </w:p>
    <w:p w14:paraId="0CA9B921"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5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1711140C" w14:textId="77777777" w:rsidTr="002D3EBF">
        <w:trPr>
          <w:cantSplit/>
          <w:trHeight w:val="20"/>
          <w:tblHeader/>
        </w:trPr>
        <w:tc>
          <w:tcPr>
            <w:tcW w:w="817" w:type="dxa"/>
            <w:vAlign w:val="center"/>
          </w:tcPr>
          <w:p w14:paraId="662FDD76" w14:textId="77777777" w:rsidR="00124A26" w:rsidRPr="00470D3D" w:rsidRDefault="00124A26" w:rsidP="002D3EBF">
            <w:pPr>
              <w:ind w:firstLine="0"/>
              <w:rPr>
                <w:rFonts w:eastAsia="SimSun"/>
              </w:rPr>
            </w:pPr>
          </w:p>
        </w:tc>
        <w:tc>
          <w:tcPr>
            <w:tcW w:w="1701" w:type="dxa"/>
            <w:vAlign w:val="center"/>
          </w:tcPr>
          <w:p w14:paraId="554FD3BA"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727A7AEE"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5FCB0009"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09CD319D"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1FF50D6F"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3B0EFD7" w14:textId="77777777" w:rsidTr="002D3EBF">
        <w:trPr>
          <w:cantSplit/>
          <w:trHeight w:val="20"/>
        </w:trPr>
        <w:tc>
          <w:tcPr>
            <w:tcW w:w="817" w:type="dxa"/>
            <w:vMerge w:val="restart"/>
            <w:textDirection w:val="btLr"/>
            <w:vAlign w:val="center"/>
          </w:tcPr>
          <w:p w14:paraId="053AD718"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3D5A792E"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2E79BCC"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A50C2E5"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751803E"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7CB1951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19BA5EDB" w14:textId="77777777" w:rsidTr="002D3EBF">
        <w:trPr>
          <w:cantSplit/>
          <w:trHeight w:val="1207"/>
        </w:trPr>
        <w:tc>
          <w:tcPr>
            <w:tcW w:w="817" w:type="dxa"/>
            <w:vMerge/>
            <w:vAlign w:val="center"/>
          </w:tcPr>
          <w:p w14:paraId="75EDE158" w14:textId="77777777" w:rsidR="00124A26" w:rsidRPr="00AC3044" w:rsidRDefault="00124A26" w:rsidP="002D3EBF">
            <w:pPr>
              <w:ind w:firstLine="0"/>
              <w:rPr>
                <w:rFonts w:eastAsia="SimSun"/>
              </w:rPr>
            </w:pPr>
          </w:p>
        </w:tc>
        <w:tc>
          <w:tcPr>
            <w:tcW w:w="1701" w:type="dxa"/>
            <w:vAlign w:val="center"/>
          </w:tcPr>
          <w:p w14:paraId="41EAEFCB" w14:textId="77777777" w:rsidR="00124A26" w:rsidRPr="00AC3044" w:rsidRDefault="00124A26" w:rsidP="002D3EBF">
            <w:pPr>
              <w:ind w:firstLine="0"/>
              <w:rPr>
                <w:rFonts w:eastAsia="SimSun"/>
              </w:rPr>
            </w:pPr>
            <w:r w:rsidRPr="00AC3044">
              <w:rPr>
                <w:rFonts w:eastAsia="SimSun"/>
              </w:rPr>
              <w:t>Бусульфан</w:t>
            </w:r>
          </w:p>
        </w:tc>
        <w:tc>
          <w:tcPr>
            <w:tcW w:w="1559" w:type="dxa"/>
            <w:vAlign w:val="center"/>
          </w:tcPr>
          <w:p w14:paraId="6CFE1E47" w14:textId="77777777" w:rsidR="00124A26" w:rsidRPr="00AC3044" w:rsidRDefault="00124A26" w:rsidP="002D3EBF">
            <w:pPr>
              <w:ind w:firstLine="0"/>
              <w:rPr>
                <w:rFonts w:eastAsia="SimSun"/>
              </w:rPr>
            </w:pPr>
            <w:r w:rsidRPr="00AC3044">
              <w:rPr>
                <w:rFonts w:eastAsia="SimSun"/>
              </w:rPr>
              <w:t xml:space="preserve">4 мг/кг </w:t>
            </w:r>
          </w:p>
        </w:tc>
        <w:tc>
          <w:tcPr>
            <w:tcW w:w="1418" w:type="dxa"/>
            <w:vAlign w:val="center"/>
          </w:tcPr>
          <w:p w14:paraId="6BDC7A55" w14:textId="77777777" w:rsidR="00124A26" w:rsidRPr="00AC3044" w:rsidRDefault="00124A26" w:rsidP="002D3EBF">
            <w:pPr>
              <w:ind w:firstLine="0"/>
              <w:rPr>
                <w:rFonts w:eastAsia="SimSun"/>
              </w:rPr>
            </w:pPr>
            <w:r w:rsidRPr="00AC3044">
              <w:rPr>
                <w:rFonts w:eastAsia="SimSun"/>
              </w:rPr>
              <w:t xml:space="preserve">10 мг/кг </w:t>
            </w:r>
          </w:p>
        </w:tc>
        <w:tc>
          <w:tcPr>
            <w:tcW w:w="1701" w:type="dxa"/>
            <w:vAlign w:val="center"/>
          </w:tcPr>
          <w:p w14:paraId="044E087E" w14:textId="77777777" w:rsidR="00124A26" w:rsidRPr="00AC3044" w:rsidRDefault="00124A26" w:rsidP="002D3EBF">
            <w:pPr>
              <w:ind w:firstLine="0"/>
              <w:rPr>
                <w:rFonts w:eastAsia="SimSun"/>
              </w:rPr>
            </w:pPr>
            <w:r w:rsidRPr="00AC3044">
              <w:rPr>
                <w:rFonts w:eastAsia="SimSun"/>
              </w:rPr>
              <w:t>С -5 дня по -3 день</w:t>
            </w:r>
          </w:p>
        </w:tc>
        <w:tc>
          <w:tcPr>
            <w:tcW w:w="2268" w:type="dxa"/>
            <w:vAlign w:val="center"/>
          </w:tcPr>
          <w:p w14:paraId="40A875C2"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08A5C5E5" w14:textId="77777777" w:rsidTr="002D3EBF">
        <w:trPr>
          <w:cantSplit/>
          <w:trHeight w:val="716"/>
        </w:trPr>
        <w:tc>
          <w:tcPr>
            <w:tcW w:w="817" w:type="dxa"/>
            <w:vMerge w:val="restart"/>
            <w:textDirection w:val="btLr"/>
            <w:vAlign w:val="center"/>
          </w:tcPr>
          <w:p w14:paraId="1DD5C70F"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2D425993"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65732F0C"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0EE0C69D"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6030340C" w14:textId="77777777" w:rsidR="00124A26" w:rsidRPr="00AC3044" w:rsidRDefault="00124A26" w:rsidP="002D3EBF">
            <w:pPr>
              <w:ind w:firstLine="0"/>
              <w:rPr>
                <w:rFonts w:eastAsia="SimSun"/>
              </w:rPr>
            </w:pPr>
            <w:r w:rsidRPr="00AC3044">
              <w:rPr>
                <w:rFonts w:eastAsia="SimSun"/>
              </w:rPr>
              <w:t>С +3 дня по +4 день</w:t>
            </w:r>
          </w:p>
        </w:tc>
        <w:tc>
          <w:tcPr>
            <w:tcW w:w="2268" w:type="dxa"/>
            <w:vAlign w:val="center"/>
          </w:tcPr>
          <w:p w14:paraId="3449A759"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E86AC62" w14:textId="77777777" w:rsidTr="002D3EBF">
        <w:trPr>
          <w:cantSplit/>
          <w:trHeight w:val="574"/>
        </w:trPr>
        <w:tc>
          <w:tcPr>
            <w:tcW w:w="817" w:type="dxa"/>
            <w:vMerge/>
            <w:textDirection w:val="btLr"/>
            <w:vAlign w:val="center"/>
          </w:tcPr>
          <w:p w14:paraId="5AA59D62" w14:textId="77777777" w:rsidR="00124A26" w:rsidRPr="00AC3044" w:rsidRDefault="00124A26" w:rsidP="002D3EBF">
            <w:pPr>
              <w:ind w:firstLine="0"/>
              <w:rPr>
                <w:rFonts w:eastAsia="SimSun"/>
              </w:rPr>
            </w:pPr>
          </w:p>
        </w:tc>
        <w:tc>
          <w:tcPr>
            <w:tcW w:w="1701" w:type="dxa"/>
            <w:vAlign w:val="center"/>
          </w:tcPr>
          <w:p w14:paraId="1E93A57A" w14:textId="77777777" w:rsidR="00124A26" w:rsidRPr="00AC3044" w:rsidRDefault="00124A26" w:rsidP="002D3EBF">
            <w:pPr>
              <w:ind w:firstLine="0"/>
              <w:rPr>
                <w:rFonts w:eastAsia="SimSun"/>
              </w:rPr>
            </w:pPr>
            <w:r w:rsidRPr="00AC3044">
              <w:rPr>
                <w:rFonts w:eastAsia="SimSun"/>
              </w:rPr>
              <w:t>Руксолитиниб</w:t>
            </w:r>
          </w:p>
        </w:tc>
        <w:tc>
          <w:tcPr>
            <w:tcW w:w="1559" w:type="dxa"/>
            <w:vAlign w:val="center"/>
          </w:tcPr>
          <w:p w14:paraId="213FE9E0" w14:textId="77777777" w:rsidR="00124A26" w:rsidRPr="00AC3044" w:rsidRDefault="00124A26" w:rsidP="002D3EBF">
            <w:pPr>
              <w:ind w:firstLine="0"/>
              <w:rPr>
                <w:rFonts w:eastAsia="SimSun"/>
              </w:rPr>
            </w:pPr>
            <w:r w:rsidRPr="00AC3044">
              <w:rPr>
                <w:rFonts w:eastAsia="SimSun"/>
              </w:rPr>
              <w:t>45 мг</w:t>
            </w:r>
          </w:p>
        </w:tc>
        <w:tc>
          <w:tcPr>
            <w:tcW w:w="1418" w:type="dxa"/>
            <w:vAlign w:val="center"/>
          </w:tcPr>
          <w:p w14:paraId="2BFC04D4" w14:textId="77777777" w:rsidR="00124A26" w:rsidRPr="00AC3044" w:rsidRDefault="00124A26" w:rsidP="002D3EBF">
            <w:pPr>
              <w:ind w:firstLine="0"/>
              <w:rPr>
                <w:rFonts w:eastAsia="SimSun"/>
              </w:rPr>
            </w:pPr>
            <w:r w:rsidRPr="00AC3044">
              <w:rPr>
                <w:rFonts w:eastAsia="SimSun"/>
              </w:rPr>
              <w:t>270 мг</w:t>
            </w:r>
          </w:p>
        </w:tc>
        <w:tc>
          <w:tcPr>
            <w:tcW w:w="1701" w:type="dxa"/>
            <w:vAlign w:val="center"/>
          </w:tcPr>
          <w:p w14:paraId="7E51F34E" w14:textId="77777777" w:rsidR="00124A26" w:rsidRPr="00AC3044" w:rsidRDefault="00124A26" w:rsidP="002D3EBF">
            <w:pPr>
              <w:ind w:firstLine="0"/>
              <w:rPr>
                <w:rFonts w:eastAsia="SimSun"/>
              </w:rPr>
            </w:pPr>
            <w:r w:rsidRPr="00AC3044">
              <w:rPr>
                <w:rFonts w:eastAsia="SimSun"/>
              </w:rPr>
              <w:t xml:space="preserve">С -7 дня по -2 день </w:t>
            </w:r>
          </w:p>
        </w:tc>
        <w:tc>
          <w:tcPr>
            <w:tcW w:w="2268" w:type="dxa"/>
            <w:vAlign w:val="center"/>
          </w:tcPr>
          <w:p w14:paraId="28F003AE" w14:textId="77777777" w:rsidR="00124A26" w:rsidRPr="00AC3044" w:rsidRDefault="00124A26" w:rsidP="002D3EBF">
            <w:pPr>
              <w:ind w:firstLine="0"/>
              <w:rPr>
                <w:rFonts w:eastAsia="SimSun"/>
              </w:rPr>
            </w:pPr>
            <w:r w:rsidRPr="00AC3044">
              <w:rPr>
                <w:rFonts w:eastAsia="SimSun"/>
              </w:rPr>
              <w:t xml:space="preserve">Внутрь суточную дозу </w:t>
            </w:r>
          </w:p>
          <w:p w14:paraId="1AC9E5EE" w14:textId="77777777" w:rsidR="00124A26" w:rsidRPr="00AC3044" w:rsidRDefault="00124A26" w:rsidP="002D3EBF">
            <w:pPr>
              <w:ind w:firstLine="0"/>
              <w:rPr>
                <w:rFonts w:eastAsia="SimSun"/>
              </w:rPr>
            </w:pPr>
            <w:r w:rsidRPr="00AC3044">
              <w:rPr>
                <w:rFonts w:eastAsia="SimSun"/>
              </w:rPr>
              <w:t>за 3 приема</w:t>
            </w:r>
          </w:p>
        </w:tc>
      </w:tr>
      <w:tr w:rsidR="00124A26" w:rsidRPr="00AC3044" w14:paraId="07F2C748" w14:textId="77777777" w:rsidTr="002D3EBF">
        <w:trPr>
          <w:cantSplit/>
          <w:trHeight w:val="498"/>
        </w:trPr>
        <w:tc>
          <w:tcPr>
            <w:tcW w:w="817" w:type="dxa"/>
            <w:vMerge/>
            <w:textDirection w:val="btLr"/>
            <w:vAlign w:val="center"/>
          </w:tcPr>
          <w:p w14:paraId="1F900C09" w14:textId="77777777" w:rsidR="00124A26" w:rsidRPr="00AC3044" w:rsidRDefault="00124A26" w:rsidP="002D3EBF">
            <w:pPr>
              <w:ind w:firstLine="0"/>
              <w:rPr>
                <w:rFonts w:eastAsia="SimSun"/>
              </w:rPr>
            </w:pPr>
          </w:p>
        </w:tc>
        <w:tc>
          <w:tcPr>
            <w:tcW w:w="1701" w:type="dxa"/>
            <w:vAlign w:val="center"/>
          </w:tcPr>
          <w:p w14:paraId="742A8657" w14:textId="77777777" w:rsidR="00124A26" w:rsidRPr="00AC3044" w:rsidRDefault="00124A26" w:rsidP="002D3EBF">
            <w:pPr>
              <w:ind w:firstLine="0"/>
              <w:rPr>
                <w:rFonts w:eastAsia="SimSun"/>
              </w:rPr>
            </w:pPr>
            <w:r w:rsidRPr="00AC3044">
              <w:rPr>
                <w:rFonts w:eastAsia="SimSun"/>
              </w:rPr>
              <w:t xml:space="preserve">Руксолитиниб </w:t>
            </w:r>
          </w:p>
        </w:tc>
        <w:tc>
          <w:tcPr>
            <w:tcW w:w="1559" w:type="dxa"/>
            <w:vAlign w:val="center"/>
          </w:tcPr>
          <w:p w14:paraId="1E70A5FA" w14:textId="77777777" w:rsidR="00124A26" w:rsidRPr="00AC3044" w:rsidRDefault="00124A26" w:rsidP="002D3EBF">
            <w:pPr>
              <w:ind w:firstLine="0"/>
              <w:rPr>
                <w:rFonts w:eastAsia="SimSun"/>
              </w:rPr>
            </w:pPr>
            <w:r w:rsidRPr="00AC3044">
              <w:rPr>
                <w:rFonts w:eastAsia="SimSun"/>
              </w:rPr>
              <w:t>15 мг</w:t>
            </w:r>
          </w:p>
        </w:tc>
        <w:tc>
          <w:tcPr>
            <w:tcW w:w="1418" w:type="dxa"/>
            <w:vAlign w:val="center"/>
          </w:tcPr>
          <w:p w14:paraId="629C30B9"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1D061F4C" w14:textId="77777777" w:rsidR="00124A26" w:rsidRPr="00AC3044" w:rsidRDefault="00124A26" w:rsidP="002D3EBF">
            <w:pPr>
              <w:ind w:firstLine="0"/>
              <w:rPr>
                <w:rFonts w:eastAsia="SimSun"/>
              </w:rPr>
            </w:pPr>
            <w:r w:rsidRPr="00AC3044">
              <w:rPr>
                <w:rFonts w:eastAsia="SimSun"/>
              </w:rPr>
              <w:t>С +5 дня по +100 день</w:t>
            </w:r>
          </w:p>
        </w:tc>
        <w:tc>
          <w:tcPr>
            <w:tcW w:w="2268" w:type="dxa"/>
            <w:vAlign w:val="center"/>
          </w:tcPr>
          <w:p w14:paraId="0EEB6447" w14:textId="77777777" w:rsidR="00124A26" w:rsidRPr="00AC3044" w:rsidRDefault="00124A26" w:rsidP="002D3EBF">
            <w:pPr>
              <w:ind w:firstLine="0"/>
              <w:rPr>
                <w:rFonts w:eastAsia="SimSun"/>
              </w:rPr>
            </w:pPr>
            <w:r w:rsidRPr="00AC3044">
              <w:rPr>
                <w:rFonts w:eastAsia="SimSun"/>
              </w:rPr>
              <w:t xml:space="preserve">Внутрь суточную дозу </w:t>
            </w:r>
          </w:p>
          <w:p w14:paraId="7772BE13" w14:textId="77777777" w:rsidR="00124A26" w:rsidRPr="00AC3044" w:rsidRDefault="00124A26" w:rsidP="002D3EBF">
            <w:pPr>
              <w:ind w:firstLine="0"/>
              <w:rPr>
                <w:rFonts w:eastAsia="SimSun"/>
              </w:rPr>
            </w:pPr>
            <w:r w:rsidRPr="00AC3044">
              <w:rPr>
                <w:rFonts w:eastAsia="SimSun"/>
              </w:rPr>
              <w:t>за 2 приема</w:t>
            </w:r>
          </w:p>
        </w:tc>
      </w:tr>
    </w:tbl>
    <w:p w14:paraId="07D3C9AF" w14:textId="77777777" w:rsidR="00124A26" w:rsidRDefault="00124A26" w:rsidP="00124A26">
      <w:pPr>
        <w:rPr>
          <w:rFonts w:eastAsia="SimSun"/>
        </w:rPr>
      </w:pPr>
      <w:bookmarkStart w:id="253" w:name="_Toc44401215"/>
    </w:p>
    <w:p w14:paraId="62ECFEB6"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5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3EEB337A" w14:textId="77777777" w:rsidTr="002D3EBF">
        <w:trPr>
          <w:cantSplit/>
          <w:trHeight w:val="20"/>
          <w:tblHeader/>
        </w:trPr>
        <w:tc>
          <w:tcPr>
            <w:tcW w:w="817" w:type="dxa"/>
            <w:vAlign w:val="center"/>
          </w:tcPr>
          <w:p w14:paraId="38F4788A" w14:textId="77777777" w:rsidR="00124A26" w:rsidRPr="00AC3044" w:rsidRDefault="00124A26" w:rsidP="002D3EBF">
            <w:pPr>
              <w:ind w:firstLine="0"/>
              <w:rPr>
                <w:rFonts w:eastAsia="SimSun"/>
              </w:rPr>
            </w:pPr>
          </w:p>
        </w:tc>
        <w:tc>
          <w:tcPr>
            <w:tcW w:w="1701" w:type="dxa"/>
            <w:vAlign w:val="center"/>
          </w:tcPr>
          <w:p w14:paraId="15C1199B"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2C001020"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197753AD"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11D1C23B"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3715159F"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3549FDF" w14:textId="77777777" w:rsidTr="002D3EBF">
        <w:trPr>
          <w:cantSplit/>
          <w:trHeight w:val="20"/>
        </w:trPr>
        <w:tc>
          <w:tcPr>
            <w:tcW w:w="817" w:type="dxa"/>
            <w:vMerge w:val="restart"/>
            <w:textDirection w:val="btLr"/>
            <w:vAlign w:val="center"/>
          </w:tcPr>
          <w:p w14:paraId="6022AA6E"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2CF1395F"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3D32AB35"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5BDEE4D9" w14:textId="77777777" w:rsidR="00124A26" w:rsidRPr="00AC3044" w:rsidRDefault="00124A26" w:rsidP="002D3EB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10FE3572" w14:textId="77777777" w:rsidR="00124A26" w:rsidRPr="00AC3044" w:rsidRDefault="00124A26" w:rsidP="002D3EBF">
            <w:pPr>
              <w:ind w:firstLine="0"/>
              <w:rPr>
                <w:rFonts w:eastAsia="SimSun"/>
              </w:rPr>
            </w:pPr>
            <w:r w:rsidRPr="00AC3044">
              <w:rPr>
                <w:rFonts w:eastAsia="SimSun"/>
              </w:rPr>
              <w:t>С -4 дня по -2 день</w:t>
            </w:r>
          </w:p>
        </w:tc>
        <w:tc>
          <w:tcPr>
            <w:tcW w:w="2268" w:type="dxa"/>
            <w:vAlign w:val="center"/>
          </w:tcPr>
          <w:p w14:paraId="03551D6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41DFC87" w14:textId="77777777" w:rsidTr="002D3EBF">
        <w:trPr>
          <w:cantSplit/>
          <w:trHeight w:val="704"/>
        </w:trPr>
        <w:tc>
          <w:tcPr>
            <w:tcW w:w="817" w:type="dxa"/>
            <w:vMerge/>
            <w:vAlign w:val="center"/>
          </w:tcPr>
          <w:p w14:paraId="10863078" w14:textId="77777777" w:rsidR="00124A26" w:rsidRPr="00AC3044" w:rsidRDefault="00124A26" w:rsidP="002D3EBF">
            <w:pPr>
              <w:ind w:firstLine="0"/>
              <w:rPr>
                <w:rFonts w:eastAsia="SimSun"/>
              </w:rPr>
            </w:pPr>
          </w:p>
        </w:tc>
        <w:tc>
          <w:tcPr>
            <w:tcW w:w="1701" w:type="dxa"/>
            <w:vAlign w:val="center"/>
          </w:tcPr>
          <w:p w14:paraId="06FE18C8" w14:textId="77777777" w:rsidR="00124A26" w:rsidRPr="00AC3044" w:rsidRDefault="00124A26" w:rsidP="002D3EBF">
            <w:pPr>
              <w:ind w:firstLine="0"/>
              <w:rPr>
                <w:rFonts w:eastAsia="SimSun"/>
              </w:rPr>
            </w:pPr>
            <w:r w:rsidRPr="00AC3044">
              <w:rPr>
                <w:rFonts w:eastAsia="SimSun"/>
              </w:rPr>
              <w:t>Бендамустин</w:t>
            </w:r>
          </w:p>
        </w:tc>
        <w:tc>
          <w:tcPr>
            <w:tcW w:w="1559" w:type="dxa"/>
            <w:vAlign w:val="center"/>
          </w:tcPr>
          <w:p w14:paraId="5D095213" w14:textId="77777777" w:rsidR="00124A26" w:rsidRPr="00AC3044" w:rsidRDefault="00124A26" w:rsidP="002D3EB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499E7D31" w14:textId="77777777" w:rsidR="00124A26" w:rsidRPr="00AC3044" w:rsidRDefault="00124A26"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603595EB" w14:textId="77777777" w:rsidR="00124A26" w:rsidRPr="00AC3044" w:rsidRDefault="00124A26" w:rsidP="002D3EBF">
            <w:pPr>
              <w:ind w:firstLine="0"/>
              <w:rPr>
                <w:rFonts w:eastAsia="SimSun"/>
              </w:rPr>
            </w:pPr>
            <w:r w:rsidRPr="00AC3044">
              <w:rPr>
                <w:rFonts w:eastAsia="SimSun"/>
              </w:rPr>
              <w:t xml:space="preserve">  С -4 дня по -2 день</w:t>
            </w:r>
          </w:p>
        </w:tc>
        <w:tc>
          <w:tcPr>
            <w:tcW w:w="2268" w:type="dxa"/>
            <w:vAlign w:val="center"/>
          </w:tcPr>
          <w:p w14:paraId="02C53F67"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2653F874" w14:textId="77777777" w:rsidTr="002D3EBF">
        <w:trPr>
          <w:cantSplit/>
          <w:trHeight w:val="958"/>
        </w:trPr>
        <w:tc>
          <w:tcPr>
            <w:tcW w:w="817" w:type="dxa"/>
            <w:vMerge w:val="restart"/>
            <w:textDirection w:val="btLr"/>
            <w:vAlign w:val="center"/>
          </w:tcPr>
          <w:p w14:paraId="6D6DA407"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223AA159"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3E4C9019"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1A40F4D6"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48FD82D8"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268" w:type="dxa"/>
            <w:vAlign w:val="center"/>
          </w:tcPr>
          <w:p w14:paraId="40916EC9"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1DFFF6FB" w14:textId="77777777" w:rsidTr="002D3EBF">
        <w:trPr>
          <w:cantSplit/>
          <w:trHeight w:val="542"/>
        </w:trPr>
        <w:tc>
          <w:tcPr>
            <w:tcW w:w="817" w:type="dxa"/>
            <w:vMerge/>
            <w:textDirection w:val="btLr"/>
            <w:vAlign w:val="center"/>
          </w:tcPr>
          <w:p w14:paraId="7E6F2F09" w14:textId="77777777" w:rsidR="00124A26" w:rsidRPr="00AC3044" w:rsidRDefault="00124A26" w:rsidP="002D3EBF">
            <w:pPr>
              <w:ind w:firstLine="0"/>
              <w:rPr>
                <w:rFonts w:eastAsia="SimSun"/>
              </w:rPr>
            </w:pPr>
          </w:p>
        </w:tc>
        <w:tc>
          <w:tcPr>
            <w:tcW w:w="1701" w:type="dxa"/>
            <w:vAlign w:val="center"/>
          </w:tcPr>
          <w:p w14:paraId="0A6C759E"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7DE8DFEC"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69E36368"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53698497" w14:textId="77777777" w:rsidR="00124A26" w:rsidRPr="00AC3044" w:rsidRDefault="00124A26" w:rsidP="002D3EBF">
            <w:pPr>
              <w:ind w:firstLine="0"/>
              <w:rPr>
                <w:rFonts w:eastAsia="SimSun"/>
              </w:rPr>
            </w:pPr>
            <w:r w:rsidRPr="00AC3044">
              <w:rPr>
                <w:rFonts w:eastAsia="SimSun"/>
              </w:rPr>
              <w:t xml:space="preserve">В дни +3, +4 </w:t>
            </w:r>
          </w:p>
        </w:tc>
        <w:tc>
          <w:tcPr>
            <w:tcW w:w="2268" w:type="dxa"/>
            <w:vAlign w:val="center"/>
          </w:tcPr>
          <w:p w14:paraId="12107FB5"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2A92DD8" w14:textId="77777777" w:rsidTr="002D3EBF">
        <w:trPr>
          <w:cantSplit/>
          <w:trHeight w:val="550"/>
        </w:trPr>
        <w:tc>
          <w:tcPr>
            <w:tcW w:w="817" w:type="dxa"/>
            <w:vMerge/>
            <w:textDirection w:val="btLr"/>
            <w:vAlign w:val="center"/>
          </w:tcPr>
          <w:p w14:paraId="7FB2C5CF" w14:textId="77777777" w:rsidR="00124A26" w:rsidRPr="00AC3044" w:rsidRDefault="00124A26" w:rsidP="002D3EBF">
            <w:pPr>
              <w:ind w:firstLine="0"/>
              <w:rPr>
                <w:rFonts w:eastAsia="SimSun"/>
              </w:rPr>
            </w:pPr>
          </w:p>
        </w:tc>
        <w:tc>
          <w:tcPr>
            <w:tcW w:w="1701" w:type="dxa"/>
            <w:vAlign w:val="center"/>
          </w:tcPr>
          <w:p w14:paraId="085B931C"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3C2744DB"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49895B6D"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35854495"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268" w:type="dxa"/>
            <w:vAlign w:val="center"/>
          </w:tcPr>
          <w:p w14:paraId="54A4D5C1"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F50A46A" w14:textId="77777777" w:rsidR="00124A26" w:rsidRPr="0074195F" w:rsidRDefault="00124A26" w:rsidP="00124A26">
      <w:pPr>
        <w:rPr>
          <w:rFonts w:eastAsia="SimSun"/>
        </w:rPr>
      </w:pPr>
      <w:bookmarkStart w:id="254" w:name="_Toc44401216"/>
    </w:p>
    <w:p w14:paraId="13C05465" w14:textId="77777777" w:rsidR="00124A26" w:rsidRPr="00042499" w:rsidRDefault="00124A26" w:rsidP="00124A2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5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1450B58F" w14:textId="77777777" w:rsidTr="002D3EBF">
        <w:trPr>
          <w:cantSplit/>
          <w:trHeight w:val="20"/>
          <w:tblHeader/>
        </w:trPr>
        <w:tc>
          <w:tcPr>
            <w:tcW w:w="817" w:type="dxa"/>
            <w:vAlign w:val="center"/>
          </w:tcPr>
          <w:p w14:paraId="54727105" w14:textId="77777777" w:rsidR="00124A26" w:rsidRPr="00942A16" w:rsidRDefault="00124A26" w:rsidP="002D3EBF">
            <w:pPr>
              <w:ind w:firstLine="0"/>
              <w:rPr>
                <w:rFonts w:eastAsia="SimSun"/>
                <w:lang w:val="en-US"/>
              </w:rPr>
            </w:pPr>
          </w:p>
        </w:tc>
        <w:tc>
          <w:tcPr>
            <w:tcW w:w="1701" w:type="dxa"/>
            <w:vAlign w:val="center"/>
          </w:tcPr>
          <w:p w14:paraId="4566ADD9"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0F28404B"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16372449"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5C77D058"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7B80B946"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E0A2DAC" w14:textId="77777777" w:rsidTr="002D3EBF">
        <w:trPr>
          <w:cantSplit/>
          <w:trHeight w:val="20"/>
        </w:trPr>
        <w:tc>
          <w:tcPr>
            <w:tcW w:w="817" w:type="dxa"/>
            <w:vMerge w:val="restart"/>
            <w:textDirection w:val="btLr"/>
            <w:vAlign w:val="center"/>
          </w:tcPr>
          <w:p w14:paraId="7751DDA0"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1AB0498D"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7802549A"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C74827F" w14:textId="77777777" w:rsidR="00124A26" w:rsidRPr="00AC3044" w:rsidRDefault="00124A26" w:rsidP="002D3EB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6CBF0100" w14:textId="77777777" w:rsidR="00124A26" w:rsidRPr="00AC3044" w:rsidRDefault="00124A26" w:rsidP="002D3EBF">
            <w:pPr>
              <w:ind w:firstLine="0"/>
              <w:rPr>
                <w:rFonts w:eastAsia="SimSun"/>
              </w:rPr>
            </w:pPr>
            <w:r w:rsidRPr="00AC3044">
              <w:rPr>
                <w:rFonts w:eastAsia="SimSun"/>
              </w:rPr>
              <w:t>С -4 дня по -2 день</w:t>
            </w:r>
          </w:p>
        </w:tc>
        <w:tc>
          <w:tcPr>
            <w:tcW w:w="2268" w:type="dxa"/>
            <w:vAlign w:val="center"/>
          </w:tcPr>
          <w:p w14:paraId="7696460C"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5CC3F82" w14:textId="77777777" w:rsidTr="002D3EBF">
        <w:trPr>
          <w:cantSplit/>
          <w:trHeight w:val="1207"/>
        </w:trPr>
        <w:tc>
          <w:tcPr>
            <w:tcW w:w="817" w:type="dxa"/>
            <w:vMerge/>
            <w:vAlign w:val="center"/>
          </w:tcPr>
          <w:p w14:paraId="67870E4D" w14:textId="77777777" w:rsidR="00124A26" w:rsidRPr="00AC3044" w:rsidRDefault="00124A26" w:rsidP="002D3EBF">
            <w:pPr>
              <w:ind w:firstLine="0"/>
              <w:rPr>
                <w:rFonts w:eastAsia="SimSun"/>
              </w:rPr>
            </w:pPr>
          </w:p>
        </w:tc>
        <w:tc>
          <w:tcPr>
            <w:tcW w:w="1701" w:type="dxa"/>
            <w:vAlign w:val="center"/>
          </w:tcPr>
          <w:p w14:paraId="433C92B0" w14:textId="77777777" w:rsidR="00124A26" w:rsidRPr="00AC3044" w:rsidRDefault="00124A26" w:rsidP="002D3EBF">
            <w:pPr>
              <w:ind w:firstLine="0"/>
              <w:rPr>
                <w:rFonts w:eastAsia="SimSun"/>
              </w:rPr>
            </w:pPr>
            <w:r w:rsidRPr="00AC3044">
              <w:rPr>
                <w:rFonts w:eastAsia="SimSun"/>
              </w:rPr>
              <w:t>Бендамустин</w:t>
            </w:r>
          </w:p>
        </w:tc>
        <w:tc>
          <w:tcPr>
            <w:tcW w:w="1559" w:type="dxa"/>
            <w:vAlign w:val="center"/>
          </w:tcPr>
          <w:p w14:paraId="05D4474D" w14:textId="77777777" w:rsidR="00124A26" w:rsidRPr="00AC3044" w:rsidRDefault="00124A26" w:rsidP="002D3EB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3BC014E3" w14:textId="77777777" w:rsidR="00124A26" w:rsidRPr="00AC3044" w:rsidRDefault="00124A26"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52EE1FFB" w14:textId="77777777" w:rsidR="00124A26" w:rsidRPr="00AC3044" w:rsidRDefault="00124A26" w:rsidP="002D3EBF">
            <w:pPr>
              <w:ind w:firstLine="0"/>
              <w:rPr>
                <w:rFonts w:eastAsia="SimSun"/>
              </w:rPr>
            </w:pPr>
            <w:r w:rsidRPr="00AC3044">
              <w:rPr>
                <w:rFonts w:eastAsia="SimSun"/>
              </w:rPr>
              <w:t xml:space="preserve">  С -4 дня по -2 день</w:t>
            </w:r>
          </w:p>
        </w:tc>
        <w:tc>
          <w:tcPr>
            <w:tcW w:w="2268" w:type="dxa"/>
            <w:vAlign w:val="center"/>
          </w:tcPr>
          <w:p w14:paraId="144DC005"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4AFFA206" w14:textId="77777777" w:rsidTr="002D3EBF">
        <w:trPr>
          <w:cantSplit/>
          <w:trHeight w:val="958"/>
        </w:trPr>
        <w:tc>
          <w:tcPr>
            <w:tcW w:w="817" w:type="dxa"/>
            <w:textDirection w:val="btLr"/>
            <w:vAlign w:val="center"/>
          </w:tcPr>
          <w:p w14:paraId="07AD20D7"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7D19DF1"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5FA4E51D"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53F67D13"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32291F30" w14:textId="77777777" w:rsidR="00124A26" w:rsidRPr="00AC3044" w:rsidRDefault="00124A26" w:rsidP="002D3EBF">
            <w:pPr>
              <w:ind w:firstLine="0"/>
              <w:rPr>
                <w:rFonts w:eastAsia="SimSun"/>
              </w:rPr>
            </w:pPr>
            <w:r w:rsidRPr="00AC3044">
              <w:rPr>
                <w:rFonts w:eastAsia="SimSun"/>
              </w:rPr>
              <w:t xml:space="preserve">В дни +3, +4 </w:t>
            </w:r>
          </w:p>
        </w:tc>
        <w:tc>
          <w:tcPr>
            <w:tcW w:w="2268" w:type="dxa"/>
            <w:vAlign w:val="center"/>
          </w:tcPr>
          <w:p w14:paraId="6E9E53BE" w14:textId="77777777" w:rsidR="00124A26" w:rsidRPr="00AC3044" w:rsidRDefault="00124A26" w:rsidP="002D3EBF">
            <w:pPr>
              <w:ind w:firstLine="0"/>
              <w:rPr>
                <w:rFonts w:eastAsia="SimSun"/>
              </w:rPr>
            </w:pPr>
            <w:r w:rsidRPr="00AC3044">
              <w:rPr>
                <w:rFonts w:eastAsia="SimSun"/>
              </w:rPr>
              <w:t>В/в, в течение 2 часов</w:t>
            </w:r>
          </w:p>
        </w:tc>
      </w:tr>
    </w:tbl>
    <w:p w14:paraId="4BF79FB6" w14:textId="77777777" w:rsidR="00124A26" w:rsidRDefault="00124A26" w:rsidP="00124A26">
      <w:pPr>
        <w:rPr>
          <w:rFonts w:eastAsia="SimSun"/>
        </w:rPr>
      </w:pPr>
      <w:bookmarkStart w:id="255" w:name="_Toc44401217"/>
    </w:p>
    <w:p w14:paraId="75B6F9A8" w14:textId="77777777" w:rsidR="00124A26" w:rsidRPr="00042499" w:rsidRDefault="00124A26" w:rsidP="00124A26">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7A1AC4">
        <w:rPr>
          <w:rFonts w:eastAsia="SimSun"/>
          <w:lang w:val="en-US"/>
        </w:rPr>
        <w:t>Flu</w:t>
      </w:r>
      <w:r w:rsidRPr="00042499">
        <w:rPr>
          <w:rFonts w:eastAsia="SimSun"/>
          <w:lang w:val="en-US"/>
        </w:rPr>
        <w:t>150+</w:t>
      </w:r>
      <w:r w:rsidRPr="007A1AC4">
        <w:rPr>
          <w:rFonts w:eastAsia="SimSun"/>
          <w:lang w:val="en-US"/>
        </w:rPr>
        <w:t>Thio</w:t>
      </w:r>
      <w:r w:rsidRPr="00042499">
        <w:rPr>
          <w:rFonts w:eastAsia="SimSun"/>
          <w:lang w:val="en-US"/>
        </w:rPr>
        <w:t xml:space="preserve"> / </w:t>
      </w:r>
      <w:r w:rsidRPr="007A1AC4">
        <w:rPr>
          <w:rFonts w:eastAsia="SimSun"/>
          <w:lang w:val="en-US"/>
        </w:rPr>
        <w:t>hATG</w:t>
      </w:r>
      <w:r w:rsidRPr="00042499">
        <w:rPr>
          <w:rFonts w:eastAsia="SimSun"/>
          <w:lang w:val="en-US"/>
        </w:rPr>
        <w:t>+</w:t>
      </w:r>
      <w:r w:rsidRPr="007A1AC4">
        <w:rPr>
          <w:rFonts w:eastAsia="SimSun"/>
          <w:lang w:val="en-US"/>
        </w:rPr>
        <w:t>Tx</w:t>
      </w:r>
      <w:r w:rsidRPr="00042499">
        <w:rPr>
          <w:rFonts w:eastAsia="SimSun"/>
          <w:lang w:val="en-US"/>
        </w:rPr>
        <w:t>+</w:t>
      </w:r>
      <w:r w:rsidRPr="007A1AC4">
        <w:rPr>
          <w:rFonts w:eastAsia="SimSun"/>
          <w:lang w:val="en-US"/>
        </w:rPr>
        <w:t>MMF</w:t>
      </w:r>
      <w:r w:rsidRPr="00042499">
        <w:rPr>
          <w:rFonts w:eastAsia="SimSun"/>
          <w:lang w:val="en-US"/>
        </w:rPr>
        <w:t>30</w:t>
      </w:r>
      <w:bookmarkEnd w:id="25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37B4BF00" w14:textId="77777777" w:rsidTr="002D3EBF">
        <w:trPr>
          <w:cantSplit/>
          <w:trHeight w:val="20"/>
          <w:tblHeader/>
        </w:trPr>
        <w:tc>
          <w:tcPr>
            <w:tcW w:w="817" w:type="dxa"/>
            <w:vAlign w:val="center"/>
          </w:tcPr>
          <w:p w14:paraId="07949B7E" w14:textId="77777777" w:rsidR="00124A26" w:rsidRPr="00942A16" w:rsidRDefault="00124A26" w:rsidP="002D3EBF">
            <w:pPr>
              <w:ind w:firstLine="0"/>
              <w:rPr>
                <w:rFonts w:eastAsia="SimSun"/>
                <w:lang w:val="en-US"/>
              </w:rPr>
            </w:pPr>
          </w:p>
        </w:tc>
        <w:tc>
          <w:tcPr>
            <w:tcW w:w="1701" w:type="dxa"/>
            <w:vAlign w:val="center"/>
          </w:tcPr>
          <w:p w14:paraId="6B1DF52E"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7753DFB1"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67B97E69"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52337EC0"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1C92683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B067B50" w14:textId="77777777" w:rsidTr="002D3EBF">
        <w:trPr>
          <w:cantSplit/>
          <w:trHeight w:val="20"/>
        </w:trPr>
        <w:tc>
          <w:tcPr>
            <w:tcW w:w="817" w:type="dxa"/>
            <w:vMerge w:val="restart"/>
            <w:textDirection w:val="btLr"/>
            <w:vAlign w:val="center"/>
          </w:tcPr>
          <w:p w14:paraId="2C10459B"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074B26A6"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691671E3"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D1C0B87"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57F2E966" w14:textId="77777777" w:rsidR="00124A26" w:rsidRPr="00AC3044" w:rsidRDefault="00124A26" w:rsidP="002D3EBF">
            <w:pPr>
              <w:ind w:firstLine="0"/>
              <w:rPr>
                <w:rFonts w:eastAsia="SimSun"/>
              </w:rPr>
            </w:pPr>
            <w:r w:rsidRPr="00AC3044">
              <w:rPr>
                <w:rFonts w:eastAsia="SimSun"/>
              </w:rPr>
              <w:t>С -6 дня по -2 день</w:t>
            </w:r>
          </w:p>
        </w:tc>
        <w:tc>
          <w:tcPr>
            <w:tcW w:w="2268" w:type="dxa"/>
            <w:vAlign w:val="center"/>
          </w:tcPr>
          <w:p w14:paraId="1CF0C01B"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1E015879" w14:textId="77777777" w:rsidTr="002D3EBF">
        <w:trPr>
          <w:cantSplit/>
          <w:trHeight w:val="510"/>
        </w:trPr>
        <w:tc>
          <w:tcPr>
            <w:tcW w:w="817" w:type="dxa"/>
            <w:vMerge/>
            <w:vAlign w:val="center"/>
          </w:tcPr>
          <w:p w14:paraId="22B58C0C" w14:textId="77777777" w:rsidR="00124A26" w:rsidRPr="00AC3044" w:rsidRDefault="00124A26" w:rsidP="002D3EBF">
            <w:pPr>
              <w:ind w:firstLine="0"/>
              <w:rPr>
                <w:rFonts w:eastAsia="SimSun"/>
              </w:rPr>
            </w:pPr>
          </w:p>
        </w:tc>
        <w:tc>
          <w:tcPr>
            <w:tcW w:w="1701" w:type="dxa"/>
            <w:vAlign w:val="center"/>
          </w:tcPr>
          <w:p w14:paraId="29CA75FD" w14:textId="77777777" w:rsidR="00124A26" w:rsidRPr="00AC3044" w:rsidRDefault="00124A26" w:rsidP="002D3EBF">
            <w:pPr>
              <w:ind w:firstLine="0"/>
              <w:rPr>
                <w:rFonts w:eastAsia="SimSun"/>
              </w:rPr>
            </w:pPr>
            <w:r w:rsidRPr="00AC3044">
              <w:rPr>
                <w:rFonts w:eastAsia="SimSun"/>
              </w:rPr>
              <w:t>Тиотепа</w:t>
            </w:r>
          </w:p>
        </w:tc>
        <w:tc>
          <w:tcPr>
            <w:tcW w:w="1559" w:type="dxa"/>
            <w:vAlign w:val="center"/>
          </w:tcPr>
          <w:p w14:paraId="571D2547" w14:textId="77777777" w:rsidR="00124A26" w:rsidRPr="00AC3044" w:rsidRDefault="00124A26" w:rsidP="002D3EBF">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142C01BE" w14:textId="77777777" w:rsidR="00124A26" w:rsidRPr="00AC3044" w:rsidRDefault="00124A26"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774B8D8B" w14:textId="77777777" w:rsidR="00124A26" w:rsidRPr="00AC3044" w:rsidRDefault="00124A26" w:rsidP="002D3EBF">
            <w:pPr>
              <w:ind w:firstLine="0"/>
              <w:rPr>
                <w:rFonts w:eastAsia="SimSun"/>
              </w:rPr>
            </w:pPr>
            <w:r w:rsidRPr="00AC3044">
              <w:rPr>
                <w:rFonts w:eastAsia="SimSun"/>
              </w:rPr>
              <w:t xml:space="preserve"> Дни -5; -4  </w:t>
            </w:r>
          </w:p>
        </w:tc>
        <w:tc>
          <w:tcPr>
            <w:tcW w:w="2268" w:type="dxa"/>
            <w:vAlign w:val="center"/>
          </w:tcPr>
          <w:p w14:paraId="2881FE31"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63F41225" w14:textId="77777777" w:rsidTr="002D3EBF">
        <w:trPr>
          <w:cantSplit/>
          <w:trHeight w:val="712"/>
        </w:trPr>
        <w:tc>
          <w:tcPr>
            <w:tcW w:w="817" w:type="dxa"/>
            <w:vMerge w:val="restart"/>
            <w:textDirection w:val="btLr"/>
            <w:vAlign w:val="center"/>
          </w:tcPr>
          <w:p w14:paraId="34ABD60D"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3F3F7E20" w14:textId="77777777" w:rsidR="00124A26" w:rsidRPr="00AC3044" w:rsidRDefault="00124A26" w:rsidP="002D3EBF">
            <w:pPr>
              <w:ind w:firstLine="0"/>
              <w:rPr>
                <w:rFonts w:eastAsia="SimSun"/>
              </w:rPr>
            </w:pPr>
            <w:r w:rsidRPr="00AC3044">
              <w:rPr>
                <w:rFonts w:eastAsia="SimSun"/>
              </w:rPr>
              <w:t>АТГ (лошадиный)</w:t>
            </w:r>
          </w:p>
        </w:tc>
        <w:tc>
          <w:tcPr>
            <w:tcW w:w="1559" w:type="dxa"/>
            <w:vAlign w:val="center"/>
          </w:tcPr>
          <w:p w14:paraId="01D65D75" w14:textId="77777777" w:rsidR="00124A26" w:rsidRPr="00AC3044" w:rsidRDefault="00124A26" w:rsidP="002D3EBF">
            <w:pPr>
              <w:ind w:firstLine="0"/>
              <w:rPr>
                <w:rFonts w:eastAsia="SimSun"/>
              </w:rPr>
            </w:pPr>
            <w:r w:rsidRPr="00AC3044">
              <w:rPr>
                <w:rFonts w:eastAsia="SimSun"/>
              </w:rPr>
              <w:t>20 мг/кг</w:t>
            </w:r>
          </w:p>
        </w:tc>
        <w:tc>
          <w:tcPr>
            <w:tcW w:w="1418" w:type="dxa"/>
            <w:vAlign w:val="center"/>
          </w:tcPr>
          <w:p w14:paraId="17CBFE17" w14:textId="77777777" w:rsidR="00124A26" w:rsidRPr="00AC3044" w:rsidRDefault="00124A26" w:rsidP="002D3EBF">
            <w:pPr>
              <w:ind w:firstLine="0"/>
              <w:rPr>
                <w:rFonts w:eastAsia="SimSun"/>
              </w:rPr>
            </w:pPr>
            <w:r w:rsidRPr="00AC3044">
              <w:rPr>
                <w:rFonts w:eastAsia="SimSun"/>
              </w:rPr>
              <w:t>60 мг/кг</w:t>
            </w:r>
          </w:p>
        </w:tc>
        <w:tc>
          <w:tcPr>
            <w:tcW w:w="1701" w:type="dxa"/>
            <w:vAlign w:val="center"/>
          </w:tcPr>
          <w:p w14:paraId="07DF6EC2" w14:textId="77777777" w:rsidR="00124A26" w:rsidRPr="00AC3044" w:rsidRDefault="00124A26" w:rsidP="002D3EBF">
            <w:pPr>
              <w:ind w:firstLine="0"/>
              <w:rPr>
                <w:rFonts w:eastAsia="SimSun"/>
              </w:rPr>
            </w:pPr>
            <w:r w:rsidRPr="00AC3044">
              <w:rPr>
                <w:rFonts w:eastAsia="SimSun"/>
              </w:rPr>
              <w:t>В дни -3, -2, -1</w:t>
            </w:r>
          </w:p>
        </w:tc>
        <w:tc>
          <w:tcPr>
            <w:tcW w:w="2268" w:type="dxa"/>
            <w:vAlign w:val="center"/>
          </w:tcPr>
          <w:p w14:paraId="21A8CE03" w14:textId="77777777" w:rsidR="00124A26" w:rsidRPr="00AC3044" w:rsidRDefault="00124A26" w:rsidP="002D3EBF">
            <w:pPr>
              <w:ind w:firstLine="0"/>
              <w:rPr>
                <w:rFonts w:eastAsia="SimSun"/>
              </w:rPr>
            </w:pPr>
            <w:r w:rsidRPr="00AC3044">
              <w:rPr>
                <w:rFonts w:eastAsia="SimSun"/>
              </w:rPr>
              <w:t xml:space="preserve"> В/в. Суточная доза разделяется на 2 введения (см. «Инфузия АТГ»)</w:t>
            </w:r>
          </w:p>
        </w:tc>
      </w:tr>
      <w:tr w:rsidR="00124A26" w:rsidRPr="00AC3044" w14:paraId="4B072E28" w14:textId="77777777" w:rsidTr="002D3EBF">
        <w:trPr>
          <w:cantSplit/>
          <w:trHeight w:val="958"/>
        </w:trPr>
        <w:tc>
          <w:tcPr>
            <w:tcW w:w="817" w:type="dxa"/>
            <w:vMerge/>
            <w:textDirection w:val="btLr"/>
            <w:vAlign w:val="center"/>
          </w:tcPr>
          <w:p w14:paraId="2568F31B" w14:textId="77777777" w:rsidR="00124A26" w:rsidRPr="00AC3044" w:rsidRDefault="00124A26" w:rsidP="002D3EBF">
            <w:pPr>
              <w:ind w:firstLine="0"/>
              <w:rPr>
                <w:rFonts w:eastAsia="SimSun"/>
              </w:rPr>
            </w:pPr>
          </w:p>
        </w:tc>
        <w:tc>
          <w:tcPr>
            <w:tcW w:w="1701" w:type="dxa"/>
            <w:vAlign w:val="center"/>
          </w:tcPr>
          <w:p w14:paraId="4643083B"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149FACD5"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4CB62259"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250884D"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6689AEE3"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1E6C3B11" w14:textId="77777777" w:rsidTr="002D3EBF">
        <w:trPr>
          <w:cantSplit/>
          <w:trHeight w:val="362"/>
        </w:trPr>
        <w:tc>
          <w:tcPr>
            <w:tcW w:w="817" w:type="dxa"/>
            <w:vMerge/>
            <w:textDirection w:val="btLr"/>
            <w:vAlign w:val="center"/>
          </w:tcPr>
          <w:p w14:paraId="6D829064" w14:textId="77777777" w:rsidR="00124A26" w:rsidRPr="00AC3044" w:rsidRDefault="00124A26" w:rsidP="002D3EBF">
            <w:pPr>
              <w:ind w:firstLine="0"/>
              <w:rPr>
                <w:rFonts w:eastAsia="SimSun"/>
              </w:rPr>
            </w:pPr>
          </w:p>
        </w:tc>
        <w:tc>
          <w:tcPr>
            <w:tcW w:w="1701" w:type="dxa"/>
            <w:vAlign w:val="center"/>
          </w:tcPr>
          <w:p w14:paraId="44EA40B1"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69C0A396"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1E5090CE"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13CFE41D"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296EE5A2"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922AC08" w14:textId="77777777" w:rsidR="00124A26" w:rsidRDefault="00124A26" w:rsidP="00124A26">
      <w:pPr>
        <w:rPr>
          <w:rFonts w:eastAsia="SimSun"/>
        </w:rPr>
      </w:pPr>
      <w:bookmarkStart w:id="256" w:name="_Toc44401218"/>
    </w:p>
    <w:p w14:paraId="022E72DF" w14:textId="77777777" w:rsidR="00124A26" w:rsidRPr="00C07B2E" w:rsidRDefault="00124A26" w:rsidP="00124A26">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56"/>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124A26" w:rsidRPr="00AC3044" w14:paraId="2F783EAE" w14:textId="77777777" w:rsidTr="002D3EBF">
        <w:trPr>
          <w:cantSplit/>
          <w:trHeight w:val="20"/>
          <w:tblHeader/>
        </w:trPr>
        <w:tc>
          <w:tcPr>
            <w:tcW w:w="709" w:type="dxa"/>
          </w:tcPr>
          <w:p w14:paraId="4AF97ED2" w14:textId="77777777" w:rsidR="00124A26" w:rsidRPr="00470D3D" w:rsidRDefault="00124A26" w:rsidP="002D3EBF">
            <w:pPr>
              <w:ind w:firstLine="0"/>
              <w:rPr>
                <w:rFonts w:eastAsia="SimSun"/>
              </w:rPr>
            </w:pPr>
          </w:p>
        </w:tc>
        <w:tc>
          <w:tcPr>
            <w:tcW w:w="1701" w:type="dxa"/>
            <w:vAlign w:val="center"/>
          </w:tcPr>
          <w:p w14:paraId="608325C4"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224CBB21"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74B39C2E"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297B7D95"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018D9420"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65A2D28" w14:textId="77777777" w:rsidTr="002D3EBF">
        <w:trPr>
          <w:cantSplit/>
          <w:trHeight w:val="20"/>
        </w:trPr>
        <w:tc>
          <w:tcPr>
            <w:tcW w:w="709" w:type="dxa"/>
            <w:vMerge w:val="restart"/>
            <w:textDirection w:val="btLr"/>
            <w:vAlign w:val="center"/>
          </w:tcPr>
          <w:p w14:paraId="330975C0"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0CF7123E"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7D839B4A"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CE9685F"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6155D7C1" w14:textId="77777777" w:rsidR="00124A26" w:rsidRPr="00AC3044" w:rsidRDefault="00124A26" w:rsidP="002D3EBF">
            <w:pPr>
              <w:ind w:firstLine="0"/>
              <w:rPr>
                <w:rFonts w:eastAsia="SimSun"/>
              </w:rPr>
            </w:pPr>
            <w:r w:rsidRPr="00AC3044">
              <w:rPr>
                <w:rFonts w:eastAsia="SimSun"/>
              </w:rPr>
              <w:t>С –6 по –2 день</w:t>
            </w:r>
          </w:p>
        </w:tc>
        <w:tc>
          <w:tcPr>
            <w:tcW w:w="2268" w:type="dxa"/>
            <w:vAlign w:val="center"/>
          </w:tcPr>
          <w:p w14:paraId="3542FFC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8E10CC9" w14:textId="77777777" w:rsidTr="002D3EBF">
        <w:trPr>
          <w:cantSplit/>
          <w:trHeight w:val="899"/>
        </w:trPr>
        <w:tc>
          <w:tcPr>
            <w:tcW w:w="709" w:type="dxa"/>
            <w:vMerge/>
            <w:textDirection w:val="btLr"/>
            <w:vAlign w:val="center"/>
          </w:tcPr>
          <w:p w14:paraId="2C835184" w14:textId="77777777" w:rsidR="00124A26" w:rsidRPr="00AC3044" w:rsidRDefault="00124A26" w:rsidP="002D3EBF">
            <w:pPr>
              <w:ind w:firstLine="0"/>
              <w:rPr>
                <w:rFonts w:eastAsia="SimSun"/>
              </w:rPr>
            </w:pPr>
          </w:p>
        </w:tc>
        <w:tc>
          <w:tcPr>
            <w:tcW w:w="1701" w:type="dxa"/>
            <w:vAlign w:val="center"/>
          </w:tcPr>
          <w:p w14:paraId="44DB03B4" w14:textId="77777777" w:rsidR="00124A26" w:rsidRPr="00AC3044" w:rsidRDefault="00124A26" w:rsidP="002D3EBF">
            <w:pPr>
              <w:ind w:firstLine="0"/>
              <w:rPr>
                <w:rFonts w:eastAsia="SimSun"/>
              </w:rPr>
            </w:pPr>
            <w:r w:rsidRPr="00AC3044">
              <w:rPr>
                <w:rFonts w:eastAsia="SimSun"/>
              </w:rPr>
              <w:t>Треосульфан</w:t>
            </w:r>
          </w:p>
        </w:tc>
        <w:tc>
          <w:tcPr>
            <w:tcW w:w="1559" w:type="dxa"/>
            <w:vAlign w:val="center"/>
          </w:tcPr>
          <w:p w14:paraId="2129E68F" w14:textId="77777777" w:rsidR="00124A26" w:rsidRPr="00AC3044" w:rsidRDefault="00124A26" w:rsidP="002D3EBF">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5F7ED171" w14:textId="77777777" w:rsidR="00124A26" w:rsidRPr="00AC3044" w:rsidRDefault="00124A26" w:rsidP="002D3EBF">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1F35BF8F" w14:textId="77777777" w:rsidR="00124A26" w:rsidRPr="00AC3044" w:rsidRDefault="00124A26" w:rsidP="002D3EBF">
            <w:pPr>
              <w:ind w:firstLine="0"/>
              <w:rPr>
                <w:rFonts w:eastAsia="SimSun"/>
              </w:rPr>
            </w:pPr>
            <w:r w:rsidRPr="00AC3044">
              <w:rPr>
                <w:rFonts w:eastAsia="SimSun"/>
              </w:rPr>
              <w:t>С –6 по –4 день</w:t>
            </w:r>
          </w:p>
        </w:tc>
        <w:tc>
          <w:tcPr>
            <w:tcW w:w="2268" w:type="dxa"/>
            <w:vAlign w:val="center"/>
          </w:tcPr>
          <w:p w14:paraId="6C028CD1"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70F0EA4" w14:textId="77777777" w:rsidTr="002D3EBF">
        <w:trPr>
          <w:cantSplit/>
          <w:trHeight w:val="1394"/>
        </w:trPr>
        <w:tc>
          <w:tcPr>
            <w:tcW w:w="709" w:type="dxa"/>
            <w:vMerge w:val="restart"/>
            <w:textDirection w:val="btLr"/>
            <w:vAlign w:val="center"/>
          </w:tcPr>
          <w:p w14:paraId="2CB4535D"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1CEED02F" w14:textId="77777777" w:rsidR="00124A26" w:rsidRPr="00AC3044" w:rsidRDefault="00124A26" w:rsidP="002D3EBF">
            <w:pPr>
              <w:ind w:firstLine="0"/>
              <w:rPr>
                <w:rFonts w:eastAsia="SimSun"/>
              </w:rPr>
            </w:pPr>
            <w:r w:rsidRPr="00AC3044">
              <w:rPr>
                <w:rFonts w:eastAsia="SimSun"/>
              </w:rPr>
              <w:t>Циклоспорин</w:t>
            </w:r>
          </w:p>
        </w:tc>
        <w:tc>
          <w:tcPr>
            <w:tcW w:w="1559" w:type="dxa"/>
            <w:vAlign w:val="center"/>
          </w:tcPr>
          <w:p w14:paraId="10B553CC" w14:textId="77777777" w:rsidR="00124A26" w:rsidRPr="00AC3044" w:rsidRDefault="00124A26" w:rsidP="002D3EBF">
            <w:pPr>
              <w:ind w:firstLine="0"/>
              <w:rPr>
                <w:rFonts w:eastAsia="SimSun"/>
              </w:rPr>
            </w:pPr>
            <w:r w:rsidRPr="00AC3044">
              <w:rPr>
                <w:rFonts w:eastAsia="SimSun"/>
              </w:rPr>
              <w:t>3 мг/кг</w:t>
            </w:r>
          </w:p>
        </w:tc>
        <w:tc>
          <w:tcPr>
            <w:tcW w:w="1418" w:type="dxa"/>
            <w:vAlign w:val="center"/>
          </w:tcPr>
          <w:p w14:paraId="175C7FD8"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52A146ED"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102ADA8D"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442D7840" w14:textId="77777777" w:rsidTr="002D3EBF">
        <w:trPr>
          <w:cantSplit/>
          <w:trHeight w:val="20"/>
        </w:trPr>
        <w:tc>
          <w:tcPr>
            <w:tcW w:w="709" w:type="dxa"/>
            <w:vMerge/>
            <w:textDirection w:val="btLr"/>
          </w:tcPr>
          <w:p w14:paraId="77B184FD" w14:textId="77777777" w:rsidR="00124A26" w:rsidRPr="00AC3044" w:rsidRDefault="00124A26" w:rsidP="002D3EBF">
            <w:pPr>
              <w:ind w:firstLine="0"/>
              <w:rPr>
                <w:rFonts w:eastAsia="SimSun"/>
              </w:rPr>
            </w:pPr>
          </w:p>
        </w:tc>
        <w:tc>
          <w:tcPr>
            <w:tcW w:w="1701" w:type="dxa"/>
            <w:vAlign w:val="center"/>
          </w:tcPr>
          <w:p w14:paraId="7047CED3"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0DD66AAB" w14:textId="77777777" w:rsidR="00124A26" w:rsidRPr="00AC3044" w:rsidRDefault="00124A26" w:rsidP="002D3EBF">
            <w:pPr>
              <w:ind w:firstLine="0"/>
              <w:rPr>
                <w:rFonts w:eastAsia="SimSun"/>
              </w:rPr>
            </w:pPr>
            <w:r w:rsidRPr="00AC3044">
              <w:rPr>
                <w:rFonts w:eastAsia="SimSun"/>
              </w:rPr>
              <w:t>30 мг/кг</w:t>
            </w:r>
          </w:p>
        </w:tc>
        <w:tc>
          <w:tcPr>
            <w:tcW w:w="1418" w:type="dxa"/>
            <w:vAlign w:val="center"/>
          </w:tcPr>
          <w:p w14:paraId="75C6D8E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87B9A90" w14:textId="77777777" w:rsidR="00124A26" w:rsidRPr="00AC3044" w:rsidRDefault="00124A26" w:rsidP="002D3EBF">
            <w:pPr>
              <w:ind w:firstLine="0"/>
              <w:rPr>
                <w:rFonts w:eastAsia="SimSun"/>
              </w:rPr>
            </w:pPr>
            <w:r w:rsidRPr="00AC3044">
              <w:rPr>
                <w:rFonts w:eastAsia="SimSun"/>
              </w:rPr>
              <w:t>С +5 по +90 день</w:t>
            </w:r>
          </w:p>
        </w:tc>
        <w:tc>
          <w:tcPr>
            <w:tcW w:w="2268" w:type="dxa"/>
            <w:vAlign w:val="center"/>
          </w:tcPr>
          <w:p w14:paraId="68E56A5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07563976" w14:textId="77777777" w:rsidTr="002D3EBF">
        <w:trPr>
          <w:cantSplit/>
          <w:trHeight w:val="20"/>
        </w:trPr>
        <w:tc>
          <w:tcPr>
            <w:tcW w:w="709" w:type="dxa"/>
            <w:vMerge/>
            <w:textDirection w:val="btLr"/>
          </w:tcPr>
          <w:p w14:paraId="1F6B17A1" w14:textId="77777777" w:rsidR="00124A26" w:rsidRPr="00AC3044" w:rsidRDefault="00124A26" w:rsidP="002D3EBF">
            <w:pPr>
              <w:ind w:firstLine="0"/>
              <w:rPr>
                <w:rFonts w:eastAsia="SimSun"/>
              </w:rPr>
            </w:pPr>
          </w:p>
        </w:tc>
        <w:tc>
          <w:tcPr>
            <w:tcW w:w="1701" w:type="dxa"/>
            <w:vAlign w:val="center"/>
          </w:tcPr>
          <w:p w14:paraId="6A762FF0"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5319E9B8"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24282863"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33A23110"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7040F725" w14:textId="77777777" w:rsidR="00124A26" w:rsidRPr="00AC3044" w:rsidRDefault="00124A26" w:rsidP="002D3EBF">
            <w:pPr>
              <w:ind w:firstLine="0"/>
              <w:rPr>
                <w:rFonts w:eastAsia="SimSun"/>
              </w:rPr>
            </w:pPr>
            <w:r w:rsidRPr="00AC3044">
              <w:rPr>
                <w:rFonts w:eastAsia="SimSun"/>
              </w:rPr>
              <w:t>В/в, в течение 2 часов</w:t>
            </w:r>
          </w:p>
        </w:tc>
      </w:tr>
    </w:tbl>
    <w:p w14:paraId="11E71074" w14:textId="77777777" w:rsidR="00124A26" w:rsidRDefault="00124A26" w:rsidP="00124A26">
      <w:pPr>
        <w:rPr>
          <w:rFonts w:eastAsia="SimSun"/>
        </w:rPr>
      </w:pPr>
      <w:bookmarkStart w:id="257" w:name="_Toc44401219"/>
    </w:p>
    <w:p w14:paraId="686EE889"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5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24CC4B9E" w14:textId="77777777" w:rsidTr="002D3EBF">
        <w:trPr>
          <w:cantSplit/>
          <w:trHeight w:val="20"/>
          <w:tblHeader/>
        </w:trPr>
        <w:tc>
          <w:tcPr>
            <w:tcW w:w="817" w:type="dxa"/>
            <w:vAlign w:val="center"/>
          </w:tcPr>
          <w:p w14:paraId="01DBCB08" w14:textId="77777777" w:rsidR="00124A26" w:rsidRPr="00AC3044" w:rsidRDefault="00124A26" w:rsidP="002D3EBF">
            <w:pPr>
              <w:ind w:firstLine="0"/>
              <w:rPr>
                <w:rFonts w:eastAsia="SimSun"/>
              </w:rPr>
            </w:pPr>
          </w:p>
        </w:tc>
        <w:tc>
          <w:tcPr>
            <w:tcW w:w="1701" w:type="dxa"/>
            <w:vAlign w:val="center"/>
          </w:tcPr>
          <w:p w14:paraId="68089DAA"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2D955F99"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56813D15"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371139ED"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2AE8172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3BB720B" w14:textId="77777777" w:rsidTr="002D3EBF">
        <w:trPr>
          <w:cantSplit/>
          <w:trHeight w:val="20"/>
        </w:trPr>
        <w:tc>
          <w:tcPr>
            <w:tcW w:w="817" w:type="dxa"/>
            <w:vMerge w:val="restart"/>
            <w:textDirection w:val="btLr"/>
            <w:vAlign w:val="center"/>
          </w:tcPr>
          <w:p w14:paraId="4C7DC530"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1002A5A5"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099714C"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299C5FF4"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6F19EA55"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503F9EC9"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441C5C5" w14:textId="77777777" w:rsidTr="002D3EBF">
        <w:trPr>
          <w:cantSplit/>
          <w:trHeight w:val="736"/>
        </w:trPr>
        <w:tc>
          <w:tcPr>
            <w:tcW w:w="817" w:type="dxa"/>
            <w:vMerge/>
            <w:vAlign w:val="center"/>
          </w:tcPr>
          <w:p w14:paraId="3912CE7D" w14:textId="77777777" w:rsidR="00124A26" w:rsidRPr="00AC3044" w:rsidRDefault="00124A26" w:rsidP="002D3EBF">
            <w:pPr>
              <w:ind w:firstLine="0"/>
              <w:rPr>
                <w:rFonts w:eastAsia="SimSun"/>
              </w:rPr>
            </w:pPr>
          </w:p>
        </w:tc>
        <w:tc>
          <w:tcPr>
            <w:tcW w:w="1701" w:type="dxa"/>
            <w:vAlign w:val="center"/>
          </w:tcPr>
          <w:p w14:paraId="2188579F"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069629CF" w14:textId="77777777" w:rsidR="00124A26" w:rsidRPr="00AC3044" w:rsidRDefault="00124A26"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9CEA2C5" w14:textId="77777777" w:rsidR="00124A26" w:rsidRPr="00AC3044" w:rsidRDefault="00124A26" w:rsidP="002D3EB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17473EBA" w14:textId="77777777" w:rsidR="00124A26" w:rsidRPr="00AC3044" w:rsidRDefault="00124A26" w:rsidP="002D3EBF">
            <w:pPr>
              <w:ind w:firstLine="0"/>
              <w:rPr>
                <w:rFonts w:eastAsia="SimSun"/>
              </w:rPr>
            </w:pPr>
            <w:r w:rsidRPr="00AC3044">
              <w:rPr>
                <w:rFonts w:eastAsia="SimSun"/>
              </w:rPr>
              <w:t xml:space="preserve"> С -5 дня по -2 день </w:t>
            </w:r>
          </w:p>
        </w:tc>
        <w:tc>
          <w:tcPr>
            <w:tcW w:w="2268" w:type="dxa"/>
            <w:vAlign w:val="center"/>
          </w:tcPr>
          <w:p w14:paraId="233E3346"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7568D25C" w14:textId="77777777" w:rsidTr="002D3EBF">
        <w:trPr>
          <w:cantSplit/>
          <w:trHeight w:val="654"/>
        </w:trPr>
        <w:tc>
          <w:tcPr>
            <w:tcW w:w="817" w:type="dxa"/>
            <w:vMerge w:val="restart"/>
            <w:textDirection w:val="btLr"/>
            <w:vAlign w:val="center"/>
          </w:tcPr>
          <w:p w14:paraId="0A4CD908"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412EBFCE" w14:textId="77777777" w:rsidR="00124A26" w:rsidRPr="00AC3044" w:rsidRDefault="00124A26" w:rsidP="002D3EBF">
            <w:pPr>
              <w:ind w:firstLine="0"/>
              <w:rPr>
                <w:rFonts w:eastAsia="SimSun"/>
              </w:rPr>
            </w:pPr>
            <w:r w:rsidRPr="00AC3044">
              <w:rPr>
                <w:rFonts w:eastAsia="SimSun"/>
              </w:rPr>
              <w:t xml:space="preserve">АТГ (лошадиный) </w:t>
            </w:r>
          </w:p>
        </w:tc>
        <w:tc>
          <w:tcPr>
            <w:tcW w:w="1559" w:type="dxa"/>
            <w:vAlign w:val="center"/>
          </w:tcPr>
          <w:p w14:paraId="398108A5" w14:textId="77777777" w:rsidR="00124A26" w:rsidRPr="00AC3044" w:rsidRDefault="00124A26" w:rsidP="002D3EBF">
            <w:pPr>
              <w:ind w:firstLine="0"/>
              <w:rPr>
                <w:rFonts w:eastAsia="SimSun"/>
              </w:rPr>
            </w:pPr>
            <w:r w:rsidRPr="00AC3044">
              <w:rPr>
                <w:rFonts w:eastAsia="SimSun"/>
              </w:rPr>
              <w:t>20 мг/кг</w:t>
            </w:r>
          </w:p>
        </w:tc>
        <w:tc>
          <w:tcPr>
            <w:tcW w:w="1418" w:type="dxa"/>
            <w:vAlign w:val="center"/>
          </w:tcPr>
          <w:p w14:paraId="26356E5F" w14:textId="77777777" w:rsidR="00124A26" w:rsidRPr="00AC3044" w:rsidRDefault="00124A26" w:rsidP="002D3EBF">
            <w:pPr>
              <w:ind w:firstLine="0"/>
              <w:rPr>
                <w:rFonts w:eastAsia="SimSun"/>
              </w:rPr>
            </w:pPr>
            <w:r w:rsidRPr="00AC3044">
              <w:rPr>
                <w:rFonts w:eastAsia="SimSun"/>
              </w:rPr>
              <w:t>60 мг/кг</w:t>
            </w:r>
          </w:p>
        </w:tc>
        <w:tc>
          <w:tcPr>
            <w:tcW w:w="1701" w:type="dxa"/>
            <w:vAlign w:val="center"/>
          </w:tcPr>
          <w:p w14:paraId="6AD7F07A" w14:textId="77777777" w:rsidR="00124A26" w:rsidRPr="00AC3044" w:rsidRDefault="00124A26" w:rsidP="002D3EBF">
            <w:pPr>
              <w:ind w:firstLine="0"/>
              <w:rPr>
                <w:rFonts w:eastAsia="SimSun"/>
              </w:rPr>
            </w:pPr>
            <w:r w:rsidRPr="00AC3044">
              <w:rPr>
                <w:rFonts w:eastAsia="SimSun"/>
              </w:rPr>
              <w:t>В дни -3, -2, -1</w:t>
            </w:r>
          </w:p>
        </w:tc>
        <w:tc>
          <w:tcPr>
            <w:tcW w:w="2268" w:type="dxa"/>
            <w:vAlign w:val="center"/>
          </w:tcPr>
          <w:p w14:paraId="79315A79" w14:textId="77777777" w:rsidR="00124A26" w:rsidRPr="00AC3044" w:rsidRDefault="00124A26" w:rsidP="002D3EBF">
            <w:pPr>
              <w:ind w:firstLine="0"/>
              <w:rPr>
                <w:rFonts w:eastAsia="SimSun"/>
              </w:rPr>
            </w:pPr>
            <w:r w:rsidRPr="00AC3044">
              <w:rPr>
                <w:rFonts w:eastAsia="SimSun"/>
              </w:rPr>
              <w:t>В/в. Суточная доза разделяется на 2 введения (см. «Инфузия АТГ»)</w:t>
            </w:r>
          </w:p>
        </w:tc>
      </w:tr>
      <w:tr w:rsidR="00124A26" w:rsidRPr="00AC3044" w14:paraId="22CE5270" w14:textId="77777777" w:rsidTr="002D3EBF">
        <w:trPr>
          <w:cantSplit/>
          <w:trHeight w:val="958"/>
        </w:trPr>
        <w:tc>
          <w:tcPr>
            <w:tcW w:w="817" w:type="dxa"/>
            <w:vMerge/>
            <w:textDirection w:val="btLr"/>
            <w:vAlign w:val="center"/>
          </w:tcPr>
          <w:p w14:paraId="515AFDBF" w14:textId="77777777" w:rsidR="00124A26" w:rsidRPr="00AC3044" w:rsidRDefault="00124A26" w:rsidP="002D3EBF">
            <w:pPr>
              <w:ind w:firstLine="0"/>
              <w:rPr>
                <w:rFonts w:eastAsia="SimSun"/>
              </w:rPr>
            </w:pPr>
          </w:p>
        </w:tc>
        <w:tc>
          <w:tcPr>
            <w:tcW w:w="1701" w:type="dxa"/>
            <w:vAlign w:val="center"/>
          </w:tcPr>
          <w:p w14:paraId="2AC558A3"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6FE62D4B"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6C648C68"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86B5CDA"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79D606C3"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0D544475" w14:textId="77777777" w:rsidTr="002D3EBF">
        <w:trPr>
          <w:cantSplit/>
          <w:trHeight w:val="392"/>
        </w:trPr>
        <w:tc>
          <w:tcPr>
            <w:tcW w:w="817" w:type="dxa"/>
            <w:vMerge/>
            <w:textDirection w:val="btLr"/>
            <w:vAlign w:val="center"/>
          </w:tcPr>
          <w:p w14:paraId="603D663B" w14:textId="77777777" w:rsidR="00124A26" w:rsidRPr="00AC3044" w:rsidRDefault="00124A26" w:rsidP="002D3EBF">
            <w:pPr>
              <w:ind w:firstLine="0"/>
              <w:rPr>
                <w:rFonts w:eastAsia="SimSun"/>
              </w:rPr>
            </w:pPr>
          </w:p>
        </w:tc>
        <w:tc>
          <w:tcPr>
            <w:tcW w:w="1701" w:type="dxa"/>
            <w:vAlign w:val="center"/>
          </w:tcPr>
          <w:p w14:paraId="2E87D394"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2BCCAF0E"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66648134"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38BD8EEB"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5B209DD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4D2FFF0" w14:textId="77777777" w:rsidR="00124A26" w:rsidRPr="0074195F" w:rsidRDefault="00124A26" w:rsidP="00124A26">
      <w:pPr>
        <w:rPr>
          <w:rFonts w:eastAsia="SimSun"/>
        </w:rPr>
      </w:pPr>
      <w:bookmarkStart w:id="258" w:name="_Toc44401220"/>
    </w:p>
    <w:p w14:paraId="5DB1864F" w14:textId="77777777" w:rsidR="00124A26" w:rsidRPr="00EE51B1" w:rsidRDefault="00124A26" w:rsidP="00124A26">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7A1AC4">
        <w:rPr>
          <w:rFonts w:eastAsia="SimSun"/>
          <w:lang w:val="en-US"/>
        </w:rPr>
        <w:t>Flu</w:t>
      </w:r>
      <w:r w:rsidRPr="00EE51B1">
        <w:rPr>
          <w:rFonts w:eastAsia="SimSun"/>
          <w:lang w:val="en-US"/>
        </w:rPr>
        <w:t>180+</w:t>
      </w:r>
      <w:r w:rsidRPr="007A1AC4">
        <w:rPr>
          <w:rFonts w:eastAsia="SimSun"/>
          <w:lang w:val="en-US"/>
        </w:rPr>
        <w:t>Cy</w:t>
      </w:r>
      <w:r w:rsidRPr="00EE51B1">
        <w:rPr>
          <w:rFonts w:eastAsia="SimSun"/>
          <w:lang w:val="en-US"/>
        </w:rPr>
        <w:t xml:space="preserve">1200 / </w:t>
      </w:r>
      <w:r w:rsidRPr="007A1AC4">
        <w:rPr>
          <w:rFonts w:eastAsia="SimSun"/>
          <w:lang w:val="en-US"/>
        </w:rPr>
        <w:t>rATG</w:t>
      </w:r>
      <w:r w:rsidRPr="00EE51B1">
        <w:rPr>
          <w:rFonts w:eastAsia="SimSun"/>
          <w:lang w:val="en-US"/>
        </w:rPr>
        <w:t>+</w:t>
      </w:r>
      <w:r w:rsidRPr="007A1AC4">
        <w:rPr>
          <w:rFonts w:eastAsia="SimSun"/>
          <w:lang w:val="en-US"/>
        </w:rPr>
        <w:t>Tx</w:t>
      </w:r>
      <w:r w:rsidRPr="00EE51B1">
        <w:rPr>
          <w:rFonts w:eastAsia="SimSun"/>
          <w:lang w:val="en-US"/>
        </w:rPr>
        <w:t>+</w:t>
      </w:r>
      <w:r w:rsidRPr="007A1AC4">
        <w:rPr>
          <w:rFonts w:eastAsia="SimSun"/>
          <w:lang w:val="en-US"/>
        </w:rPr>
        <w:t>MMF</w:t>
      </w:r>
      <w:r w:rsidRPr="00EE51B1">
        <w:rPr>
          <w:rFonts w:eastAsia="SimSun"/>
          <w:lang w:val="en-US"/>
        </w:rPr>
        <w:t>30</w:t>
      </w:r>
      <w:bookmarkEnd w:id="25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02141B1D" w14:textId="77777777" w:rsidTr="002D3EBF">
        <w:trPr>
          <w:cantSplit/>
          <w:trHeight w:val="20"/>
          <w:tblHeader/>
        </w:trPr>
        <w:tc>
          <w:tcPr>
            <w:tcW w:w="817" w:type="dxa"/>
            <w:vAlign w:val="center"/>
          </w:tcPr>
          <w:p w14:paraId="7E7A62BB" w14:textId="77777777" w:rsidR="00124A26" w:rsidRPr="00AC3044" w:rsidRDefault="00124A26" w:rsidP="002D3EBF">
            <w:pPr>
              <w:ind w:firstLine="0"/>
              <w:rPr>
                <w:rFonts w:eastAsia="SimSun"/>
                <w:lang w:val="en-US"/>
              </w:rPr>
            </w:pPr>
          </w:p>
        </w:tc>
        <w:tc>
          <w:tcPr>
            <w:tcW w:w="1701" w:type="dxa"/>
            <w:vAlign w:val="center"/>
          </w:tcPr>
          <w:p w14:paraId="382A9E90"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5611D340"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04E22F65"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7440F3CE"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7AD615ED"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642E85C" w14:textId="77777777" w:rsidTr="002D3EBF">
        <w:trPr>
          <w:cantSplit/>
          <w:trHeight w:val="20"/>
        </w:trPr>
        <w:tc>
          <w:tcPr>
            <w:tcW w:w="817" w:type="dxa"/>
            <w:vMerge w:val="restart"/>
            <w:textDirection w:val="btLr"/>
            <w:vAlign w:val="center"/>
          </w:tcPr>
          <w:p w14:paraId="5860DE4E"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173D4E14"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25E9036C" w14:textId="77777777" w:rsidR="00124A26" w:rsidRPr="0074195F" w:rsidRDefault="00124A26" w:rsidP="002D3EBF">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77351BE0"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B7B51D1"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54FE9910"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CA5CEE1" w14:textId="77777777" w:rsidTr="002D3EBF">
        <w:trPr>
          <w:cantSplit/>
          <w:trHeight w:val="721"/>
        </w:trPr>
        <w:tc>
          <w:tcPr>
            <w:tcW w:w="817" w:type="dxa"/>
            <w:vMerge/>
            <w:vAlign w:val="center"/>
          </w:tcPr>
          <w:p w14:paraId="0FD8DA55" w14:textId="77777777" w:rsidR="00124A26" w:rsidRPr="00AC3044" w:rsidRDefault="00124A26" w:rsidP="002D3EBF">
            <w:pPr>
              <w:ind w:firstLine="0"/>
              <w:rPr>
                <w:rFonts w:eastAsia="SimSun"/>
              </w:rPr>
            </w:pPr>
          </w:p>
        </w:tc>
        <w:tc>
          <w:tcPr>
            <w:tcW w:w="1701" w:type="dxa"/>
            <w:vAlign w:val="center"/>
          </w:tcPr>
          <w:p w14:paraId="0D3C983E"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68A94030" w14:textId="77777777" w:rsidR="00124A26" w:rsidRPr="00AC3044" w:rsidRDefault="00124A26"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0105E15" w14:textId="77777777" w:rsidR="00124A26" w:rsidRPr="00AC3044" w:rsidRDefault="00124A26" w:rsidP="002D3EB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4EF63401" w14:textId="77777777" w:rsidR="00124A26" w:rsidRPr="00AC3044" w:rsidRDefault="00124A26" w:rsidP="002D3EBF">
            <w:pPr>
              <w:ind w:firstLine="0"/>
              <w:rPr>
                <w:rFonts w:eastAsia="SimSun"/>
              </w:rPr>
            </w:pPr>
            <w:r w:rsidRPr="00AC3044">
              <w:rPr>
                <w:rFonts w:eastAsia="SimSun"/>
              </w:rPr>
              <w:t xml:space="preserve"> С -5 дня по -2 день </w:t>
            </w:r>
          </w:p>
        </w:tc>
        <w:tc>
          <w:tcPr>
            <w:tcW w:w="2268" w:type="dxa"/>
            <w:vAlign w:val="center"/>
          </w:tcPr>
          <w:p w14:paraId="5635E52D"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E135A51" w14:textId="77777777" w:rsidTr="002D3EBF">
        <w:trPr>
          <w:cantSplit/>
          <w:trHeight w:val="547"/>
        </w:trPr>
        <w:tc>
          <w:tcPr>
            <w:tcW w:w="817" w:type="dxa"/>
            <w:vMerge w:val="restart"/>
            <w:textDirection w:val="btLr"/>
            <w:vAlign w:val="center"/>
          </w:tcPr>
          <w:p w14:paraId="2FFE7E48"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513F6367" w14:textId="77777777" w:rsidR="00124A26" w:rsidRPr="00AC3044" w:rsidRDefault="00124A26" w:rsidP="002D3EBF">
            <w:pPr>
              <w:ind w:firstLine="0"/>
              <w:rPr>
                <w:rFonts w:eastAsia="SimSun"/>
              </w:rPr>
            </w:pPr>
            <w:r w:rsidRPr="00AC3044">
              <w:rPr>
                <w:rFonts w:eastAsia="SimSun"/>
              </w:rPr>
              <w:t>АТГ (кроличий)</w:t>
            </w:r>
          </w:p>
        </w:tc>
        <w:tc>
          <w:tcPr>
            <w:tcW w:w="1559" w:type="dxa"/>
            <w:vAlign w:val="center"/>
          </w:tcPr>
          <w:p w14:paraId="07D538B1" w14:textId="77777777" w:rsidR="00124A26" w:rsidRPr="00AC3044" w:rsidRDefault="00124A26" w:rsidP="002D3EBF">
            <w:pPr>
              <w:ind w:firstLine="0"/>
              <w:rPr>
                <w:rFonts w:eastAsia="SimSun"/>
              </w:rPr>
            </w:pPr>
            <w:r w:rsidRPr="00AC3044">
              <w:rPr>
                <w:rFonts w:eastAsia="SimSun"/>
              </w:rPr>
              <w:t>5 мг/кг</w:t>
            </w:r>
          </w:p>
        </w:tc>
        <w:tc>
          <w:tcPr>
            <w:tcW w:w="1418" w:type="dxa"/>
            <w:vAlign w:val="center"/>
          </w:tcPr>
          <w:p w14:paraId="19ECA2B7" w14:textId="77777777" w:rsidR="00124A26" w:rsidRPr="00AC3044" w:rsidRDefault="00124A26" w:rsidP="002D3EBF">
            <w:pPr>
              <w:ind w:firstLine="0"/>
              <w:rPr>
                <w:rFonts w:eastAsia="SimSun"/>
              </w:rPr>
            </w:pPr>
            <w:r w:rsidRPr="00AC3044">
              <w:rPr>
                <w:rFonts w:eastAsia="SimSun"/>
              </w:rPr>
              <w:t>10 мг/кг</w:t>
            </w:r>
          </w:p>
        </w:tc>
        <w:tc>
          <w:tcPr>
            <w:tcW w:w="1701" w:type="dxa"/>
            <w:vAlign w:val="center"/>
          </w:tcPr>
          <w:p w14:paraId="262AF3BD" w14:textId="77777777" w:rsidR="00124A26" w:rsidRPr="00AC3044" w:rsidRDefault="00124A26" w:rsidP="002D3EBF">
            <w:pPr>
              <w:ind w:firstLine="0"/>
              <w:rPr>
                <w:rFonts w:eastAsia="SimSun"/>
              </w:rPr>
            </w:pPr>
            <w:r w:rsidRPr="00AC3044">
              <w:rPr>
                <w:rFonts w:eastAsia="SimSun"/>
              </w:rPr>
              <w:t>В дни -2, -1</w:t>
            </w:r>
          </w:p>
        </w:tc>
        <w:tc>
          <w:tcPr>
            <w:tcW w:w="2268" w:type="dxa"/>
            <w:vAlign w:val="center"/>
          </w:tcPr>
          <w:p w14:paraId="58D56869" w14:textId="77777777" w:rsidR="00124A26" w:rsidRPr="00AC3044" w:rsidRDefault="00124A26"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124A26" w:rsidRPr="00AC3044" w14:paraId="7787A4D8" w14:textId="77777777" w:rsidTr="002D3EBF">
        <w:trPr>
          <w:cantSplit/>
          <w:trHeight w:val="958"/>
        </w:trPr>
        <w:tc>
          <w:tcPr>
            <w:tcW w:w="817" w:type="dxa"/>
            <w:vMerge/>
            <w:textDirection w:val="btLr"/>
            <w:vAlign w:val="center"/>
          </w:tcPr>
          <w:p w14:paraId="177C848F" w14:textId="77777777" w:rsidR="00124A26" w:rsidRPr="00AC3044" w:rsidRDefault="00124A26" w:rsidP="002D3EBF">
            <w:pPr>
              <w:ind w:firstLine="0"/>
              <w:rPr>
                <w:rFonts w:eastAsia="SimSun"/>
              </w:rPr>
            </w:pPr>
          </w:p>
        </w:tc>
        <w:tc>
          <w:tcPr>
            <w:tcW w:w="1701" w:type="dxa"/>
            <w:vAlign w:val="center"/>
          </w:tcPr>
          <w:p w14:paraId="1EF61F18"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63139796"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01AB345B"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00438E3"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5D072E4A"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75E25168" w14:textId="77777777" w:rsidTr="002D3EBF">
        <w:trPr>
          <w:cantSplit/>
          <w:trHeight w:val="654"/>
        </w:trPr>
        <w:tc>
          <w:tcPr>
            <w:tcW w:w="817" w:type="dxa"/>
            <w:vMerge/>
            <w:textDirection w:val="btLr"/>
            <w:vAlign w:val="center"/>
          </w:tcPr>
          <w:p w14:paraId="29CBFC1D" w14:textId="77777777" w:rsidR="00124A26" w:rsidRPr="00AC3044" w:rsidRDefault="00124A26" w:rsidP="002D3EBF">
            <w:pPr>
              <w:ind w:firstLine="0"/>
              <w:rPr>
                <w:rFonts w:eastAsia="SimSun"/>
              </w:rPr>
            </w:pPr>
          </w:p>
        </w:tc>
        <w:tc>
          <w:tcPr>
            <w:tcW w:w="1701" w:type="dxa"/>
            <w:vAlign w:val="center"/>
          </w:tcPr>
          <w:p w14:paraId="1193B1F0"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6A1E1003"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1E593C67"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606EF1D0"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1B3FB3D2"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65A05FC" w14:textId="77777777" w:rsidR="00124A26" w:rsidRPr="00C07B2E" w:rsidRDefault="00124A26" w:rsidP="00124A26">
      <w:pPr>
        <w:rPr>
          <w:rFonts w:eastAsia="SimSun"/>
        </w:rPr>
      </w:pPr>
    </w:p>
    <w:p w14:paraId="46A44A1F" w14:textId="77777777" w:rsidR="00124A26" w:rsidRPr="00C07B2E" w:rsidRDefault="00124A26" w:rsidP="00124A26">
      <w:pPr>
        <w:rPr>
          <w:rFonts w:eastAsia="SimSun"/>
        </w:rPr>
      </w:pPr>
      <w:bookmarkStart w:id="259"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5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124A26" w:rsidRPr="00AC3044" w14:paraId="1F996240" w14:textId="77777777" w:rsidTr="002D3EBF">
        <w:trPr>
          <w:cantSplit/>
          <w:trHeight w:val="20"/>
          <w:tblHeader/>
        </w:trPr>
        <w:tc>
          <w:tcPr>
            <w:tcW w:w="817" w:type="dxa"/>
            <w:vAlign w:val="center"/>
          </w:tcPr>
          <w:p w14:paraId="27BC5C3B" w14:textId="77777777" w:rsidR="00124A26" w:rsidRPr="00AC3044" w:rsidRDefault="00124A26" w:rsidP="002D3EBF">
            <w:pPr>
              <w:ind w:firstLine="0"/>
              <w:rPr>
                <w:rFonts w:eastAsia="SimSun"/>
              </w:rPr>
            </w:pPr>
          </w:p>
        </w:tc>
        <w:tc>
          <w:tcPr>
            <w:tcW w:w="1701" w:type="dxa"/>
            <w:vAlign w:val="center"/>
          </w:tcPr>
          <w:p w14:paraId="002B1C87" w14:textId="77777777" w:rsidR="00124A26" w:rsidRPr="00AC3044" w:rsidRDefault="00124A26" w:rsidP="002D3EBF">
            <w:pPr>
              <w:ind w:firstLine="0"/>
              <w:rPr>
                <w:rFonts w:eastAsia="SimSun"/>
              </w:rPr>
            </w:pPr>
            <w:r w:rsidRPr="00AC3044">
              <w:rPr>
                <w:rFonts w:eastAsia="SimSun"/>
              </w:rPr>
              <w:t>Препарат</w:t>
            </w:r>
          </w:p>
        </w:tc>
        <w:tc>
          <w:tcPr>
            <w:tcW w:w="1559" w:type="dxa"/>
            <w:vAlign w:val="center"/>
          </w:tcPr>
          <w:p w14:paraId="10F21966" w14:textId="77777777" w:rsidR="00124A26" w:rsidRPr="00AC3044" w:rsidRDefault="00124A26" w:rsidP="002D3EBF">
            <w:pPr>
              <w:ind w:firstLine="0"/>
              <w:rPr>
                <w:rFonts w:eastAsia="SimSun"/>
              </w:rPr>
            </w:pPr>
            <w:r w:rsidRPr="00AC3044">
              <w:rPr>
                <w:rFonts w:eastAsia="SimSun"/>
              </w:rPr>
              <w:t>Суточная доза</w:t>
            </w:r>
          </w:p>
        </w:tc>
        <w:tc>
          <w:tcPr>
            <w:tcW w:w="1418" w:type="dxa"/>
            <w:vAlign w:val="center"/>
          </w:tcPr>
          <w:p w14:paraId="32C513EE" w14:textId="77777777" w:rsidR="00124A26" w:rsidRPr="00AC3044" w:rsidRDefault="00124A26" w:rsidP="002D3EBF">
            <w:pPr>
              <w:ind w:firstLine="0"/>
              <w:rPr>
                <w:rFonts w:eastAsia="SimSun"/>
              </w:rPr>
            </w:pPr>
            <w:r w:rsidRPr="00AC3044">
              <w:rPr>
                <w:rFonts w:eastAsia="SimSun"/>
              </w:rPr>
              <w:t>Курсовая доза</w:t>
            </w:r>
          </w:p>
        </w:tc>
        <w:tc>
          <w:tcPr>
            <w:tcW w:w="1701" w:type="dxa"/>
            <w:vAlign w:val="center"/>
          </w:tcPr>
          <w:p w14:paraId="4D9A6A4F" w14:textId="77777777" w:rsidR="00124A26" w:rsidRPr="00AC3044" w:rsidRDefault="00124A26" w:rsidP="002D3EBF">
            <w:pPr>
              <w:ind w:firstLine="0"/>
              <w:rPr>
                <w:rFonts w:eastAsia="SimSun"/>
              </w:rPr>
            </w:pPr>
            <w:r w:rsidRPr="00AC3044">
              <w:rPr>
                <w:rFonts w:eastAsia="SimSun"/>
              </w:rPr>
              <w:t>Дни введения</w:t>
            </w:r>
          </w:p>
        </w:tc>
        <w:tc>
          <w:tcPr>
            <w:tcW w:w="2268" w:type="dxa"/>
            <w:vAlign w:val="center"/>
          </w:tcPr>
          <w:p w14:paraId="37ED2461"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0ED8F5D5" w14:textId="77777777" w:rsidTr="002D3EBF">
        <w:trPr>
          <w:cantSplit/>
          <w:trHeight w:val="20"/>
        </w:trPr>
        <w:tc>
          <w:tcPr>
            <w:tcW w:w="817" w:type="dxa"/>
            <w:vMerge w:val="restart"/>
            <w:textDirection w:val="btLr"/>
            <w:vAlign w:val="center"/>
          </w:tcPr>
          <w:p w14:paraId="5A5AEFE4" w14:textId="77777777" w:rsidR="00124A26" w:rsidRPr="00AC3044" w:rsidRDefault="00124A26" w:rsidP="002D3EBF">
            <w:pPr>
              <w:ind w:firstLine="0"/>
              <w:rPr>
                <w:rFonts w:eastAsia="SimSun"/>
              </w:rPr>
            </w:pPr>
            <w:r w:rsidRPr="00AC3044">
              <w:rPr>
                <w:rFonts w:eastAsia="SimSun"/>
              </w:rPr>
              <w:t>Кондиционирование</w:t>
            </w:r>
          </w:p>
        </w:tc>
        <w:tc>
          <w:tcPr>
            <w:tcW w:w="1701" w:type="dxa"/>
            <w:vAlign w:val="center"/>
          </w:tcPr>
          <w:p w14:paraId="6DB1D1F8" w14:textId="77777777" w:rsidR="00124A26" w:rsidRPr="00AC3044" w:rsidRDefault="00124A26" w:rsidP="002D3EBF">
            <w:pPr>
              <w:ind w:firstLine="0"/>
              <w:rPr>
                <w:rFonts w:eastAsia="SimSun"/>
              </w:rPr>
            </w:pPr>
            <w:r w:rsidRPr="00AC3044">
              <w:rPr>
                <w:rFonts w:eastAsia="SimSun"/>
              </w:rPr>
              <w:t xml:space="preserve">Флударабин </w:t>
            </w:r>
          </w:p>
        </w:tc>
        <w:tc>
          <w:tcPr>
            <w:tcW w:w="1559" w:type="dxa"/>
            <w:vAlign w:val="center"/>
          </w:tcPr>
          <w:p w14:paraId="59D1169F"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455DB198"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672FA46" w14:textId="77777777" w:rsidR="00124A26" w:rsidRPr="00AC3044" w:rsidRDefault="00124A26" w:rsidP="002D3EBF">
            <w:pPr>
              <w:ind w:firstLine="0"/>
              <w:rPr>
                <w:rFonts w:eastAsia="SimSun"/>
              </w:rPr>
            </w:pPr>
            <w:r w:rsidRPr="00AC3044">
              <w:rPr>
                <w:rFonts w:eastAsia="SimSun"/>
              </w:rPr>
              <w:t>С -7 дня по -2 день</w:t>
            </w:r>
          </w:p>
        </w:tc>
        <w:tc>
          <w:tcPr>
            <w:tcW w:w="2268" w:type="dxa"/>
            <w:vAlign w:val="center"/>
          </w:tcPr>
          <w:p w14:paraId="73F8120A"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36DAB7E" w14:textId="77777777" w:rsidTr="002D3EBF">
        <w:trPr>
          <w:cantSplit/>
          <w:trHeight w:val="450"/>
        </w:trPr>
        <w:tc>
          <w:tcPr>
            <w:tcW w:w="817" w:type="dxa"/>
            <w:vMerge/>
            <w:vAlign w:val="center"/>
          </w:tcPr>
          <w:p w14:paraId="345BAAF2" w14:textId="77777777" w:rsidR="00124A26" w:rsidRPr="00AC3044" w:rsidRDefault="00124A26" w:rsidP="002D3EBF">
            <w:pPr>
              <w:ind w:firstLine="0"/>
              <w:rPr>
                <w:rFonts w:eastAsia="SimSun"/>
              </w:rPr>
            </w:pPr>
          </w:p>
        </w:tc>
        <w:tc>
          <w:tcPr>
            <w:tcW w:w="1701" w:type="dxa"/>
            <w:vAlign w:val="center"/>
          </w:tcPr>
          <w:p w14:paraId="3BB9D317" w14:textId="77777777" w:rsidR="00124A26" w:rsidRPr="00AC3044" w:rsidRDefault="00124A26" w:rsidP="002D3EBF">
            <w:pPr>
              <w:ind w:firstLine="0"/>
              <w:rPr>
                <w:rFonts w:eastAsia="SimSun"/>
              </w:rPr>
            </w:pPr>
            <w:r w:rsidRPr="00AC3044">
              <w:rPr>
                <w:rFonts w:eastAsia="SimSun"/>
              </w:rPr>
              <w:t>Мелфалан</w:t>
            </w:r>
          </w:p>
        </w:tc>
        <w:tc>
          <w:tcPr>
            <w:tcW w:w="1559" w:type="dxa"/>
            <w:vAlign w:val="center"/>
          </w:tcPr>
          <w:p w14:paraId="62E3F6A4"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5E79D0E3"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024F701B" w14:textId="77777777" w:rsidR="00124A26" w:rsidRPr="00AC3044" w:rsidRDefault="00124A26" w:rsidP="002D3EBF">
            <w:pPr>
              <w:ind w:firstLine="0"/>
              <w:rPr>
                <w:rFonts w:eastAsia="SimSun"/>
              </w:rPr>
            </w:pPr>
            <w:r w:rsidRPr="00AC3044">
              <w:rPr>
                <w:rFonts w:eastAsia="SimSun"/>
              </w:rPr>
              <w:t xml:space="preserve">В -2 день </w:t>
            </w:r>
          </w:p>
        </w:tc>
        <w:tc>
          <w:tcPr>
            <w:tcW w:w="2268" w:type="dxa"/>
            <w:vAlign w:val="center"/>
          </w:tcPr>
          <w:p w14:paraId="3C8C74E8"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0D235E80" w14:textId="77777777" w:rsidTr="002D3EBF">
        <w:trPr>
          <w:cantSplit/>
          <w:trHeight w:val="450"/>
        </w:trPr>
        <w:tc>
          <w:tcPr>
            <w:tcW w:w="817" w:type="dxa"/>
            <w:vMerge w:val="restart"/>
            <w:textDirection w:val="btLr"/>
            <w:vAlign w:val="center"/>
          </w:tcPr>
          <w:p w14:paraId="5158EEFE" w14:textId="77777777" w:rsidR="00124A26" w:rsidRPr="00AC3044" w:rsidRDefault="00124A26" w:rsidP="002D3EBF">
            <w:pPr>
              <w:ind w:firstLine="0"/>
              <w:rPr>
                <w:rFonts w:eastAsia="SimSun"/>
              </w:rPr>
            </w:pPr>
            <w:r w:rsidRPr="00AC3044">
              <w:rPr>
                <w:rFonts w:eastAsia="SimSun"/>
              </w:rPr>
              <w:t>Профилактика РТПХ</w:t>
            </w:r>
          </w:p>
        </w:tc>
        <w:tc>
          <w:tcPr>
            <w:tcW w:w="1701" w:type="dxa"/>
            <w:vAlign w:val="center"/>
          </w:tcPr>
          <w:p w14:paraId="5BD5679B" w14:textId="77777777" w:rsidR="00124A26" w:rsidRPr="00AC3044" w:rsidRDefault="00124A26" w:rsidP="002D3EBF">
            <w:pPr>
              <w:ind w:firstLine="0"/>
              <w:rPr>
                <w:rFonts w:eastAsia="SimSun"/>
              </w:rPr>
            </w:pPr>
            <w:r w:rsidRPr="00AC3044">
              <w:rPr>
                <w:rFonts w:eastAsia="SimSun"/>
              </w:rPr>
              <w:t>Циклофосфамид</w:t>
            </w:r>
          </w:p>
        </w:tc>
        <w:tc>
          <w:tcPr>
            <w:tcW w:w="1559" w:type="dxa"/>
            <w:vAlign w:val="center"/>
          </w:tcPr>
          <w:p w14:paraId="24F47D47" w14:textId="77777777" w:rsidR="00124A26" w:rsidRPr="00AC3044" w:rsidRDefault="00124A26" w:rsidP="002D3EBF">
            <w:pPr>
              <w:ind w:firstLine="0"/>
              <w:rPr>
                <w:rFonts w:eastAsia="SimSun"/>
              </w:rPr>
            </w:pPr>
            <w:r w:rsidRPr="00AC3044">
              <w:rPr>
                <w:rFonts w:eastAsia="SimSun"/>
              </w:rPr>
              <w:t>50 мг/кг</w:t>
            </w:r>
          </w:p>
        </w:tc>
        <w:tc>
          <w:tcPr>
            <w:tcW w:w="1418" w:type="dxa"/>
            <w:vAlign w:val="center"/>
          </w:tcPr>
          <w:p w14:paraId="5276C9B5" w14:textId="77777777" w:rsidR="00124A26" w:rsidRPr="00AC3044" w:rsidRDefault="00124A26" w:rsidP="002D3EBF">
            <w:pPr>
              <w:ind w:firstLine="0"/>
              <w:rPr>
                <w:rFonts w:eastAsia="SimSun"/>
              </w:rPr>
            </w:pPr>
            <w:r w:rsidRPr="00AC3044">
              <w:rPr>
                <w:rFonts w:eastAsia="SimSun"/>
              </w:rPr>
              <w:t>100 мг/кг</w:t>
            </w:r>
          </w:p>
        </w:tc>
        <w:tc>
          <w:tcPr>
            <w:tcW w:w="1701" w:type="dxa"/>
            <w:vAlign w:val="center"/>
          </w:tcPr>
          <w:p w14:paraId="32251872" w14:textId="77777777" w:rsidR="00124A26" w:rsidRPr="00AC3044" w:rsidRDefault="00124A26" w:rsidP="002D3EBF">
            <w:pPr>
              <w:ind w:firstLine="0"/>
              <w:rPr>
                <w:rFonts w:eastAsia="SimSun"/>
              </w:rPr>
            </w:pPr>
            <w:r w:rsidRPr="00AC3044">
              <w:rPr>
                <w:rFonts w:eastAsia="SimSun"/>
              </w:rPr>
              <w:t xml:space="preserve">+3,+4 дни </w:t>
            </w:r>
          </w:p>
        </w:tc>
        <w:tc>
          <w:tcPr>
            <w:tcW w:w="2268" w:type="dxa"/>
            <w:vAlign w:val="center"/>
          </w:tcPr>
          <w:p w14:paraId="54279246"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2F1774EA" w14:textId="77777777" w:rsidTr="002D3EBF">
        <w:trPr>
          <w:cantSplit/>
          <w:trHeight w:val="958"/>
        </w:trPr>
        <w:tc>
          <w:tcPr>
            <w:tcW w:w="817" w:type="dxa"/>
            <w:vMerge/>
            <w:textDirection w:val="btLr"/>
            <w:vAlign w:val="center"/>
          </w:tcPr>
          <w:p w14:paraId="20ED0A87" w14:textId="77777777" w:rsidR="00124A26" w:rsidRPr="00AC3044" w:rsidRDefault="00124A26" w:rsidP="002D3EBF">
            <w:pPr>
              <w:ind w:firstLine="0"/>
              <w:rPr>
                <w:rFonts w:eastAsia="SimSun"/>
              </w:rPr>
            </w:pPr>
          </w:p>
        </w:tc>
        <w:tc>
          <w:tcPr>
            <w:tcW w:w="1701" w:type="dxa"/>
            <w:vAlign w:val="center"/>
          </w:tcPr>
          <w:p w14:paraId="40B98F18" w14:textId="77777777" w:rsidR="00124A26" w:rsidRPr="00AC3044" w:rsidRDefault="00124A26" w:rsidP="002D3EBF">
            <w:pPr>
              <w:ind w:firstLine="0"/>
              <w:rPr>
                <w:rFonts w:eastAsia="SimSun"/>
              </w:rPr>
            </w:pPr>
            <w:r w:rsidRPr="00AC3044">
              <w:rPr>
                <w:rFonts w:eastAsia="SimSun"/>
              </w:rPr>
              <w:t xml:space="preserve">Такролимус </w:t>
            </w:r>
          </w:p>
        </w:tc>
        <w:tc>
          <w:tcPr>
            <w:tcW w:w="1559" w:type="dxa"/>
            <w:vAlign w:val="center"/>
          </w:tcPr>
          <w:p w14:paraId="29B37272" w14:textId="77777777" w:rsidR="00124A26" w:rsidRPr="00AC3044" w:rsidRDefault="00124A26" w:rsidP="002D3EBF">
            <w:pPr>
              <w:ind w:firstLine="0"/>
              <w:rPr>
                <w:rFonts w:eastAsia="SimSun"/>
              </w:rPr>
            </w:pPr>
            <w:r w:rsidRPr="00AC3044">
              <w:rPr>
                <w:rFonts w:eastAsia="SimSun"/>
              </w:rPr>
              <w:t>0,03 мг/кг</w:t>
            </w:r>
          </w:p>
        </w:tc>
        <w:tc>
          <w:tcPr>
            <w:tcW w:w="1418" w:type="dxa"/>
            <w:vAlign w:val="center"/>
          </w:tcPr>
          <w:p w14:paraId="643A5A60"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2DAA0259"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268" w:type="dxa"/>
            <w:vAlign w:val="center"/>
          </w:tcPr>
          <w:p w14:paraId="6E28D244"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17F990BF" w14:textId="77777777" w:rsidTr="002D3EBF">
        <w:trPr>
          <w:cantSplit/>
          <w:trHeight w:val="528"/>
        </w:trPr>
        <w:tc>
          <w:tcPr>
            <w:tcW w:w="817" w:type="dxa"/>
            <w:vMerge/>
            <w:textDirection w:val="btLr"/>
            <w:vAlign w:val="center"/>
          </w:tcPr>
          <w:p w14:paraId="31ECF260" w14:textId="77777777" w:rsidR="00124A26" w:rsidRPr="00AC3044" w:rsidRDefault="00124A26" w:rsidP="002D3EBF">
            <w:pPr>
              <w:ind w:firstLine="0"/>
              <w:rPr>
                <w:rFonts w:eastAsia="SimSun"/>
              </w:rPr>
            </w:pPr>
          </w:p>
        </w:tc>
        <w:tc>
          <w:tcPr>
            <w:tcW w:w="1701" w:type="dxa"/>
            <w:vAlign w:val="center"/>
          </w:tcPr>
          <w:p w14:paraId="6A1B1DA5" w14:textId="77777777" w:rsidR="00124A26" w:rsidRPr="00AC3044" w:rsidRDefault="00124A26" w:rsidP="002D3EBF">
            <w:pPr>
              <w:ind w:firstLine="0"/>
              <w:rPr>
                <w:rFonts w:eastAsia="SimSun"/>
              </w:rPr>
            </w:pPr>
            <w:r w:rsidRPr="00AC3044">
              <w:rPr>
                <w:rFonts w:eastAsia="SimSun"/>
              </w:rPr>
              <w:t>Микофенолата мофетил</w:t>
            </w:r>
          </w:p>
        </w:tc>
        <w:tc>
          <w:tcPr>
            <w:tcW w:w="1559" w:type="dxa"/>
            <w:vAlign w:val="center"/>
          </w:tcPr>
          <w:p w14:paraId="2D4D3BCD" w14:textId="77777777" w:rsidR="00124A26" w:rsidRPr="00AC3044" w:rsidRDefault="00124A26" w:rsidP="002D3EBF">
            <w:pPr>
              <w:ind w:firstLine="0"/>
              <w:rPr>
                <w:rFonts w:eastAsia="SimSun"/>
              </w:rPr>
            </w:pPr>
            <w:r w:rsidRPr="00AC3044">
              <w:rPr>
                <w:rFonts w:eastAsia="SimSun"/>
              </w:rPr>
              <w:t xml:space="preserve">30 мг/кг </w:t>
            </w:r>
          </w:p>
        </w:tc>
        <w:tc>
          <w:tcPr>
            <w:tcW w:w="1418" w:type="dxa"/>
            <w:vAlign w:val="center"/>
          </w:tcPr>
          <w:p w14:paraId="06FC00CA" w14:textId="77777777" w:rsidR="00124A26" w:rsidRPr="00AC3044" w:rsidRDefault="00124A26" w:rsidP="002D3EBF">
            <w:pPr>
              <w:ind w:firstLine="0"/>
              <w:rPr>
                <w:rFonts w:eastAsia="SimSun"/>
              </w:rPr>
            </w:pPr>
            <w:r w:rsidRPr="00AC3044">
              <w:rPr>
                <w:rFonts w:eastAsia="SimSun"/>
              </w:rPr>
              <w:t>–</w:t>
            </w:r>
          </w:p>
        </w:tc>
        <w:tc>
          <w:tcPr>
            <w:tcW w:w="1701" w:type="dxa"/>
            <w:vAlign w:val="center"/>
          </w:tcPr>
          <w:p w14:paraId="0CB70CA5"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268" w:type="dxa"/>
            <w:vAlign w:val="center"/>
          </w:tcPr>
          <w:p w14:paraId="656CBF73"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C32AD6D" w14:textId="77777777" w:rsidR="00124A26" w:rsidRPr="00C07B2E" w:rsidRDefault="00124A26" w:rsidP="00124A26">
      <w:pPr>
        <w:rPr>
          <w:rFonts w:eastAsia="SimSun"/>
        </w:rPr>
        <w:sectPr w:rsidR="00124A26" w:rsidRPr="00C07B2E" w:rsidSect="00980822">
          <w:footerReference w:type="default" r:id="rId29"/>
          <w:type w:val="continuous"/>
          <w:pgSz w:w="11907" w:h="16839" w:code="9"/>
          <w:pgMar w:top="1134" w:right="850" w:bottom="1134" w:left="1701" w:header="709" w:footer="567" w:gutter="0"/>
          <w:cols w:space="708"/>
          <w:docGrid w:linePitch="360"/>
        </w:sectPr>
      </w:pPr>
    </w:p>
    <w:p w14:paraId="1F3417B9" w14:textId="77777777" w:rsidR="00124A26" w:rsidRPr="0074195F" w:rsidRDefault="00124A26" w:rsidP="00124A26">
      <w:pPr>
        <w:rPr>
          <w:rFonts w:eastAsia="SimSun"/>
        </w:rPr>
      </w:pPr>
      <w:bookmarkStart w:id="260" w:name="_Toc44401222"/>
    </w:p>
    <w:p w14:paraId="2C7EE7FA" w14:textId="77777777" w:rsidR="00124A26" w:rsidRPr="00030511" w:rsidRDefault="00124A26" w:rsidP="00124A26">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60"/>
    </w:p>
    <w:p w14:paraId="1B963E82" w14:textId="77777777" w:rsidR="00124A26" w:rsidRDefault="00124A26" w:rsidP="00124A26">
      <w:pPr>
        <w:rPr>
          <w:rFonts w:eastAsia="SimSun"/>
        </w:rPr>
      </w:pPr>
      <w:bookmarkStart w:id="261" w:name="_Toc44401223"/>
    </w:p>
    <w:bookmarkEnd w:id="261"/>
    <w:p w14:paraId="6DE8CF26" w14:textId="77777777" w:rsidR="00124A26" w:rsidRDefault="00124A26" w:rsidP="00124A26">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175FE16A" w14:textId="77777777" w:rsidR="00124A26" w:rsidRPr="00C07B2E" w:rsidRDefault="00124A26" w:rsidP="00124A26">
      <w:pPr>
        <w:rPr>
          <w:rFonts w:eastAsia="SimSun"/>
        </w:rPr>
        <w:sectPr w:rsidR="00124A26" w:rsidRPr="00C07B2E" w:rsidSect="00980822">
          <w:footerReference w:type="default" r:id="rId30"/>
          <w:type w:val="continuous"/>
          <w:pgSz w:w="11907" w:h="16839" w:code="9"/>
          <w:pgMar w:top="1134" w:right="850" w:bottom="1134" w:left="1701" w:header="709" w:footer="567" w:gutter="0"/>
          <w:cols w:space="708"/>
          <w:docGrid w:linePitch="360"/>
        </w:sectPr>
      </w:pPr>
    </w:p>
    <w:p w14:paraId="545755AE" w14:textId="77777777" w:rsidR="00124A26" w:rsidRPr="00C07B2E" w:rsidRDefault="00124A26" w:rsidP="00124A26">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357EDA90" w14:textId="77777777" w:rsidR="00124A26" w:rsidRPr="00C07B2E" w:rsidRDefault="00124A26" w:rsidP="00124A2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124A26" w:rsidRPr="00470E23" w14:paraId="0A20BBB8" w14:textId="77777777" w:rsidTr="002D3EBF">
        <w:trPr>
          <w:cantSplit/>
          <w:trHeight w:val="1020"/>
        </w:trPr>
        <w:tc>
          <w:tcPr>
            <w:tcW w:w="1394" w:type="pct"/>
            <w:gridSpan w:val="4"/>
            <w:vMerge w:val="restart"/>
            <w:tcBorders>
              <w:right w:val="single" w:sz="4" w:space="0" w:color="00000A"/>
            </w:tcBorders>
            <w:shd w:val="clear" w:color="auto" w:fill="auto"/>
            <w:vAlign w:val="center"/>
          </w:tcPr>
          <w:p w14:paraId="5E93A4CC" w14:textId="77777777" w:rsidR="00124A26" w:rsidRPr="00470E23" w:rsidRDefault="00124A26" w:rsidP="002D3EBF">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612601D2" w14:textId="77777777" w:rsidR="00124A26" w:rsidRPr="00470E23" w:rsidRDefault="00124A26" w:rsidP="002D3EBF">
            <w:pPr>
              <w:ind w:firstLine="0"/>
              <w:rPr>
                <w:rFonts w:eastAsia="SimSun"/>
                <w:sz w:val="22"/>
              </w:rPr>
            </w:pPr>
            <w:r w:rsidRPr="00470E23">
              <w:rPr>
                <w:rFonts w:eastAsia="SimSun"/>
                <w:sz w:val="22"/>
              </w:rPr>
              <w:t>Режим кондиционирования</w:t>
            </w:r>
          </w:p>
        </w:tc>
      </w:tr>
      <w:tr w:rsidR="00124A26" w:rsidRPr="00470E23" w14:paraId="71A6E5A1" w14:textId="77777777" w:rsidTr="002D3EBF">
        <w:trPr>
          <w:cantSplit/>
          <w:trHeight w:val="1020"/>
        </w:trPr>
        <w:tc>
          <w:tcPr>
            <w:tcW w:w="1394" w:type="pct"/>
            <w:gridSpan w:val="4"/>
            <w:vMerge/>
            <w:tcBorders>
              <w:right w:val="single" w:sz="4" w:space="0" w:color="00000A"/>
            </w:tcBorders>
            <w:shd w:val="clear" w:color="auto" w:fill="auto"/>
            <w:vAlign w:val="center"/>
          </w:tcPr>
          <w:p w14:paraId="24CE40EF" w14:textId="77777777" w:rsidR="00124A26" w:rsidRPr="00470E23" w:rsidRDefault="00124A26" w:rsidP="002D3EBF">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179DE86B" w14:textId="77777777" w:rsidR="00124A26" w:rsidRPr="00470E23" w:rsidRDefault="00124A26" w:rsidP="002D3EBF">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1FEA1150" w14:textId="77777777" w:rsidR="00124A26" w:rsidRPr="00470E23" w:rsidRDefault="00124A26" w:rsidP="002D3EBF">
            <w:pPr>
              <w:ind w:firstLine="0"/>
              <w:rPr>
                <w:rFonts w:eastAsia="SimSun"/>
                <w:sz w:val="22"/>
              </w:rPr>
            </w:pPr>
            <w:r w:rsidRPr="00470E23">
              <w:rPr>
                <w:rFonts w:eastAsia="SimSun"/>
                <w:sz w:val="22"/>
              </w:rPr>
              <w:t>Flu180</w:t>
            </w:r>
          </w:p>
        </w:tc>
      </w:tr>
      <w:tr w:rsidR="00124A26" w:rsidRPr="00470E23" w14:paraId="5C565D83" w14:textId="77777777" w:rsidTr="002D3EBF">
        <w:trPr>
          <w:cantSplit/>
          <w:trHeight w:val="1020"/>
        </w:trPr>
        <w:tc>
          <w:tcPr>
            <w:tcW w:w="1394" w:type="pct"/>
            <w:gridSpan w:val="4"/>
            <w:vMerge/>
            <w:tcBorders>
              <w:right w:val="single" w:sz="4" w:space="0" w:color="00000A"/>
            </w:tcBorders>
            <w:shd w:val="clear" w:color="auto" w:fill="auto"/>
            <w:vAlign w:val="center"/>
          </w:tcPr>
          <w:p w14:paraId="2AC43AD7" w14:textId="77777777" w:rsidR="00124A26" w:rsidRPr="00470E23" w:rsidRDefault="00124A26" w:rsidP="002D3EBF">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45120C91" w14:textId="77777777" w:rsidR="00124A26" w:rsidRPr="00470E23" w:rsidRDefault="00124A26" w:rsidP="002D3EBF">
            <w:pPr>
              <w:ind w:firstLine="0"/>
              <w:rPr>
                <w:rFonts w:eastAsia="SimSun"/>
                <w:sz w:val="22"/>
              </w:rPr>
            </w:pPr>
            <w:r w:rsidRPr="00470E23">
              <w:rPr>
                <w:rFonts w:eastAsia="SimSun"/>
                <w:sz w:val="22"/>
              </w:rPr>
              <w:t>Bu8</w:t>
            </w:r>
          </w:p>
        </w:tc>
        <w:tc>
          <w:tcPr>
            <w:tcW w:w="404" w:type="pct"/>
            <w:shd w:val="clear" w:color="auto" w:fill="D9D9D9"/>
            <w:vAlign w:val="center"/>
          </w:tcPr>
          <w:p w14:paraId="6078F4EF" w14:textId="77777777" w:rsidR="00124A26" w:rsidRPr="00470E23" w:rsidRDefault="00124A26" w:rsidP="002D3EBF">
            <w:pPr>
              <w:ind w:firstLine="0"/>
              <w:rPr>
                <w:rFonts w:eastAsia="SimSun"/>
                <w:sz w:val="22"/>
              </w:rPr>
            </w:pPr>
            <w:r w:rsidRPr="00470E23">
              <w:rPr>
                <w:rFonts w:eastAsia="SimSun"/>
                <w:sz w:val="22"/>
              </w:rPr>
              <w:t>Treo36</w:t>
            </w:r>
          </w:p>
        </w:tc>
        <w:tc>
          <w:tcPr>
            <w:tcW w:w="466" w:type="pct"/>
            <w:shd w:val="clear" w:color="auto" w:fill="D9D9D9"/>
            <w:vAlign w:val="center"/>
          </w:tcPr>
          <w:p w14:paraId="1B5961FF" w14:textId="77777777" w:rsidR="00124A26" w:rsidRPr="00470E23" w:rsidRDefault="00124A26" w:rsidP="002D3EBF">
            <w:pPr>
              <w:ind w:firstLine="0"/>
              <w:rPr>
                <w:rFonts w:eastAsia="SimSun"/>
                <w:sz w:val="22"/>
              </w:rPr>
            </w:pPr>
            <w:r w:rsidRPr="00470E23">
              <w:rPr>
                <w:rFonts w:eastAsia="SimSun"/>
                <w:sz w:val="22"/>
              </w:rPr>
              <w:t>Cy14</w:t>
            </w:r>
          </w:p>
        </w:tc>
        <w:tc>
          <w:tcPr>
            <w:tcW w:w="444" w:type="pct"/>
            <w:shd w:val="clear" w:color="auto" w:fill="D9D9D9"/>
            <w:vAlign w:val="center"/>
          </w:tcPr>
          <w:p w14:paraId="4F114010" w14:textId="77777777" w:rsidR="00124A26" w:rsidRPr="00470E23" w:rsidRDefault="00124A26" w:rsidP="002D3EBF">
            <w:pPr>
              <w:ind w:firstLine="0"/>
              <w:rPr>
                <w:rFonts w:eastAsia="SimSun"/>
                <w:sz w:val="22"/>
              </w:rPr>
            </w:pPr>
            <w:r w:rsidRPr="00470E23">
              <w:rPr>
                <w:rFonts w:eastAsia="SimSun"/>
                <w:sz w:val="22"/>
              </w:rPr>
              <w:t>Bu8</w:t>
            </w:r>
          </w:p>
        </w:tc>
        <w:tc>
          <w:tcPr>
            <w:tcW w:w="334" w:type="pct"/>
            <w:shd w:val="clear" w:color="auto" w:fill="D9D9D9"/>
            <w:vAlign w:val="center"/>
          </w:tcPr>
          <w:p w14:paraId="63D38A24" w14:textId="77777777" w:rsidR="00124A26" w:rsidRPr="00470E23" w:rsidRDefault="00124A26" w:rsidP="002D3EBF">
            <w:pPr>
              <w:ind w:firstLine="0"/>
              <w:rPr>
                <w:rFonts w:eastAsia="SimSun"/>
                <w:sz w:val="22"/>
              </w:rPr>
            </w:pPr>
            <w:r w:rsidRPr="00470E23">
              <w:rPr>
                <w:rFonts w:eastAsia="SimSun"/>
                <w:sz w:val="22"/>
              </w:rPr>
              <w:t>Bu10</w:t>
            </w:r>
          </w:p>
        </w:tc>
        <w:tc>
          <w:tcPr>
            <w:tcW w:w="334" w:type="pct"/>
            <w:shd w:val="clear" w:color="auto" w:fill="D9D9D9"/>
            <w:vAlign w:val="center"/>
          </w:tcPr>
          <w:p w14:paraId="4567693C" w14:textId="77777777" w:rsidR="00124A26" w:rsidRPr="00470E23" w:rsidRDefault="00124A26" w:rsidP="002D3EBF">
            <w:pPr>
              <w:ind w:firstLine="0"/>
              <w:rPr>
                <w:rFonts w:eastAsia="SimSun"/>
                <w:sz w:val="22"/>
              </w:rPr>
            </w:pPr>
            <w:r w:rsidRPr="00470E23">
              <w:rPr>
                <w:rFonts w:eastAsia="SimSun"/>
                <w:sz w:val="22"/>
              </w:rPr>
              <w:t>Bu12</w:t>
            </w:r>
          </w:p>
        </w:tc>
        <w:tc>
          <w:tcPr>
            <w:tcW w:w="334" w:type="pct"/>
            <w:shd w:val="clear" w:color="auto" w:fill="D9D9D9"/>
            <w:vAlign w:val="center"/>
          </w:tcPr>
          <w:p w14:paraId="2B3CFAB0" w14:textId="77777777" w:rsidR="00124A26" w:rsidRPr="00470E23" w:rsidRDefault="00124A26" w:rsidP="002D3EBF">
            <w:pPr>
              <w:ind w:firstLine="0"/>
              <w:rPr>
                <w:rFonts w:eastAsia="SimSun"/>
                <w:sz w:val="22"/>
              </w:rPr>
            </w:pPr>
            <w:r w:rsidRPr="00470E23">
              <w:rPr>
                <w:rFonts w:eastAsia="SimSun"/>
                <w:sz w:val="22"/>
              </w:rPr>
              <w:t>Bu14</w:t>
            </w:r>
          </w:p>
        </w:tc>
        <w:tc>
          <w:tcPr>
            <w:tcW w:w="425" w:type="pct"/>
            <w:shd w:val="clear" w:color="auto" w:fill="D9D9D9"/>
            <w:vAlign w:val="center"/>
          </w:tcPr>
          <w:p w14:paraId="5D6A0E3F" w14:textId="77777777" w:rsidR="00124A26" w:rsidRPr="00470E23" w:rsidRDefault="00124A26" w:rsidP="002D3EBF">
            <w:pPr>
              <w:ind w:firstLine="0"/>
              <w:rPr>
                <w:rFonts w:eastAsia="SimSun"/>
                <w:sz w:val="22"/>
              </w:rPr>
            </w:pPr>
            <w:r w:rsidRPr="00470E23">
              <w:rPr>
                <w:rFonts w:eastAsia="SimSun"/>
                <w:sz w:val="22"/>
              </w:rPr>
              <w:t>Cy1200</w:t>
            </w:r>
          </w:p>
        </w:tc>
        <w:tc>
          <w:tcPr>
            <w:tcW w:w="422" w:type="pct"/>
            <w:shd w:val="clear" w:color="auto" w:fill="D9D9D9"/>
            <w:vAlign w:val="center"/>
          </w:tcPr>
          <w:p w14:paraId="48B17EB2" w14:textId="77777777" w:rsidR="00124A26" w:rsidRPr="00470E23" w:rsidRDefault="00124A26" w:rsidP="002D3EBF">
            <w:pPr>
              <w:ind w:firstLine="0"/>
              <w:rPr>
                <w:rFonts w:eastAsia="SimSun"/>
                <w:sz w:val="22"/>
              </w:rPr>
            </w:pPr>
            <w:r w:rsidRPr="00470E23">
              <w:rPr>
                <w:rFonts w:eastAsia="SimSun"/>
                <w:sz w:val="22"/>
              </w:rPr>
              <w:t>Mel100</w:t>
            </w:r>
          </w:p>
        </w:tc>
      </w:tr>
      <w:tr w:rsidR="00124A26" w:rsidRPr="00470E23" w14:paraId="6F1B7416" w14:textId="77777777" w:rsidTr="002D3EBF">
        <w:trPr>
          <w:cantSplit/>
          <w:trHeight w:val="1020"/>
        </w:trPr>
        <w:tc>
          <w:tcPr>
            <w:tcW w:w="1394" w:type="pct"/>
            <w:gridSpan w:val="4"/>
            <w:vMerge/>
            <w:tcBorders>
              <w:right w:val="single" w:sz="4" w:space="0" w:color="00000A"/>
            </w:tcBorders>
            <w:shd w:val="clear" w:color="auto" w:fill="auto"/>
            <w:vAlign w:val="center"/>
          </w:tcPr>
          <w:p w14:paraId="784E452D" w14:textId="77777777" w:rsidR="00124A26" w:rsidRPr="00470E23" w:rsidRDefault="00124A26" w:rsidP="002D3EBF">
            <w:pPr>
              <w:ind w:firstLine="0"/>
              <w:rPr>
                <w:rFonts w:eastAsia="SimSun"/>
                <w:sz w:val="22"/>
              </w:rPr>
            </w:pPr>
          </w:p>
        </w:tc>
        <w:tc>
          <w:tcPr>
            <w:tcW w:w="444" w:type="pct"/>
            <w:tcBorders>
              <w:left w:val="single" w:sz="4" w:space="0" w:color="00000A"/>
            </w:tcBorders>
            <w:shd w:val="clear" w:color="auto" w:fill="D9D9D9"/>
            <w:vAlign w:val="center"/>
          </w:tcPr>
          <w:p w14:paraId="6DC0C056" w14:textId="77777777" w:rsidR="00124A26" w:rsidRPr="00470E23" w:rsidRDefault="00124A26" w:rsidP="002D3EBF">
            <w:pPr>
              <w:ind w:firstLine="0"/>
              <w:rPr>
                <w:rFonts w:eastAsia="SimSun"/>
                <w:sz w:val="22"/>
              </w:rPr>
            </w:pPr>
          </w:p>
          <w:p w14:paraId="169FA027" w14:textId="77777777" w:rsidR="00124A26" w:rsidRPr="00470E23" w:rsidRDefault="00124A26" w:rsidP="002D3EBF">
            <w:pPr>
              <w:ind w:firstLine="0"/>
              <w:rPr>
                <w:rFonts w:eastAsia="SimSun"/>
                <w:sz w:val="22"/>
              </w:rPr>
            </w:pPr>
            <w:r w:rsidRPr="00470E23">
              <w:rPr>
                <w:rFonts w:eastAsia="SimSun"/>
                <w:sz w:val="22"/>
              </w:rPr>
              <w:t>Thio</w:t>
            </w:r>
          </w:p>
        </w:tc>
        <w:tc>
          <w:tcPr>
            <w:tcW w:w="404" w:type="pct"/>
            <w:shd w:val="clear" w:color="auto" w:fill="D9D9D9"/>
            <w:vAlign w:val="center"/>
          </w:tcPr>
          <w:p w14:paraId="04CFA3DB" w14:textId="77777777" w:rsidR="00124A26" w:rsidRPr="00470E23" w:rsidRDefault="00124A26" w:rsidP="002D3EBF">
            <w:pPr>
              <w:ind w:firstLine="0"/>
              <w:rPr>
                <w:rFonts w:eastAsia="SimSun"/>
                <w:sz w:val="22"/>
              </w:rPr>
            </w:pPr>
            <w:r w:rsidRPr="00470E23">
              <w:rPr>
                <w:rFonts w:eastAsia="SimSun"/>
                <w:sz w:val="22"/>
              </w:rPr>
              <w:t>-</w:t>
            </w:r>
          </w:p>
        </w:tc>
        <w:tc>
          <w:tcPr>
            <w:tcW w:w="466" w:type="pct"/>
            <w:shd w:val="clear" w:color="auto" w:fill="D9D9D9"/>
            <w:vAlign w:val="center"/>
          </w:tcPr>
          <w:p w14:paraId="2CCDB811" w14:textId="77777777" w:rsidR="00124A26" w:rsidRPr="00470E23" w:rsidRDefault="00124A26" w:rsidP="002D3EBF">
            <w:pPr>
              <w:ind w:firstLine="0"/>
              <w:rPr>
                <w:rFonts w:eastAsia="SimSun"/>
                <w:sz w:val="22"/>
              </w:rPr>
            </w:pPr>
            <w:r w:rsidRPr="00470E23">
              <w:rPr>
                <w:rFonts w:eastAsia="SimSun"/>
                <w:sz w:val="22"/>
              </w:rPr>
              <w:t>TBI</w:t>
            </w:r>
          </w:p>
        </w:tc>
        <w:tc>
          <w:tcPr>
            <w:tcW w:w="444" w:type="pct"/>
            <w:shd w:val="clear" w:color="auto" w:fill="D9D9D9"/>
            <w:vAlign w:val="center"/>
          </w:tcPr>
          <w:p w14:paraId="6B1B1DCB"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D9D9D9"/>
            <w:vAlign w:val="center"/>
          </w:tcPr>
          <w:p w14:paraId="0A52E8BD"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D9D9D9"/>
            <w:vAlign w:val="center"/>
          </w:tcPr>
          <w:p w14:paraId="29B75508"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D9D9D9"/>
            <w:vAlign w:val="center"/>
          </w:tcPr>
          <w:p w14:paraId="7945DA7C" w14:textId="77777777" w:rsidR="00124A26" w:rsidRPr="00470E23" w:rsidRDefault="00124A26" w:rsidP="002D3EBF">
            <w:pPr>
              <w:ind w:firstLine="0"/>
              <w:rPr>
                <w:rFonts w:eastAsia="SimSun"/>
                <w:sz w:val="22"/>
              </w:rPr>
            </w:pPr>
            <w:r w:rsidRPr="00470E23">
              <w:rPr>
                <w:rFonts w:eastAsia="SimSun"/>
                <w:sz w:val="22"/>
              </w:rPr>
              <w:t>-</w:t>
            </w:r>
          </w:p>
        </w:tc>
        <w:tc>
          <w:tcPr>
            <w:tcW w:w="425" w:type="pct"/>
            <w:shd w:val="clear" w:color="auto" w:fill="D9D9D9"/>
            <w:vAlign w:val="center"/>
          </w:tcPr>
          <w:p w14:paraId="07DBCB4D" w14:textId="77777777" w:rsidR="00124A26" w:rsidRPr="00470E23" w:rsidRDefault="00124A26" w:rsidP="002D3EBF">
            <w:pPr>
              <w:ind w:firstLine="0"/>
              <w:rPr>
                <w:rFonts w:eastAsia="SimSun"/>
                <w:sz w:val="22"/>
              </w:rPr>
            </w:pPr>
            <w:r w:rsidRPr="00470E23">
              <w:rPr>
                <w:rFonts w:eastAsia="SimSun"/>
                <w:sz w:val="22"/>
              </w:rPr>
              <w:t>-</w:t>
            </w:r>
          </w:p>
        </w:tc>
        <w:tc>
          <w:tcPr>
            <w:tcW w:w="422" w:type="pct"/>
            <w:shd w:val="clear" w:color="auto" w:fill="D9D9D9"/>
            <w:vAlign w:val="center"/>
          </w:tcPr>
          <w:p w14:paraId="1612ED04" w14:textId="77777777" w:rsidR="00124A26" w:rsidRPr="00470E23" w:rsidRDefault="00124A26" w:rsidP="002D3EBF">
            <w:pPr>
              <w:ind w:firstLine="0"/>
              <w:rPr>
                <w:rFonts w:eastAsia="SimSun"/>
                <w:sz w:val="22"/>
              </w:rPr>
            </w:pPr>
            <w:r w:rsidRPr="00470E23">
              <w:rPr>
                <w:rFonts w:eastAsia="SimSun"/>
                <w:sz w:val="22"/>
              </w:rPr>
              <w:t>-</w:t>
            </w:r>
          </w:p>
        </w:tc>
      </w:tr>
      <w:tr w:rsidR="00124A26" w:rsidRPr="00470E23" w14:paraId="3E8A81E8" w14:textId="77777777" w:rsidTr="002D3EBF">
        <w:trPr>
          <w:cantSplit/>
          <w:trHeight w:val="1020"/>
        </w:trPr>
        <w:tc>
          <w:tcPr>
            <w:tcW w:w="248" w:type="pct"/>
            <w:vMerge w:val="restart"/>
            <w:tcBorders>
              <w:top w:val="single" w:sz="4" w:space="0" w:color="00000A"/>
            </w:tcBorders>
            <w:shd w:val="clear" w:color="auto" w:fill="D9D9D9"/>
            <w:vAlign w:val="center"/>
          </w:tcPr>
          <w:p w14:paraId="0B4174B2" w14:textId="77777777" w:rsidR="00124A26" w:rsidRPr="00470E23" w:rsidRDefault="00124A26" w:rsidP="002D3EBF">
            <w:pPr>
              <w:ind w:firstLine="0"/>
              <w:rPr>
                <w:rFonts w:eastAsia="SimSun"/>
                <w:sz w:val="22"/>
              </w:rPr>
            </w:pPr>
            <w:r w:rsidRPr="00470E23">
              <w:rPr>
                <w:rFonts w:eastAsia="SimSun"/>
                <w:sz w:val="22"/>
              </w:rPr>
              <w:t>PT-Cy</w:t>
            </w:r>
          </w:p>
        </w:tc>
        <w:tc>
          <w:tcPr>
            <w:tcW w:w="369" w:type="pct"/>
            <w:shd w:val="clear" w:color="auto" w:fill="D9D9D9"/>
            <w:vAlign w:val="center"/>
          </w:tcPr>
          <w:p w14:paraId="69267826" w14:textId="77777777" w:rsidR="00124A26" w:rsidRPr="00470E23" w:rsidRDefault="00124A26" w:rsidP="002D3EBF">
            <w:pPr>
              <w:ind w:firstLine="0"/>
              <w:rPr>
                <w:rFonts w:eastAsia="SimSun"/>
                <w:sz w:val="22"/>
              </w:rPr>
            </w:pPr>
            <w:r w:rsidRPr="00470E23">
              <w:rPr>
                <w:rFonts w:eastAsia="SimSun"/>
                <w:sz w:val="22"/>
              </w:rPr>
              <w:t>-</w:t>
            </w:r>
          </w:p>
        </w:tc>
        <w:tc>
          <w:tcPr>
            <w:tcW w:w="321" w:type="pct"/>
            <w:shd w:val="clear" w:color="auto" w:fill="D9D9D9"/>
            <w:vAlign w:val="center"/>
          </w:tcPr>
          <w:p w14:paraId="03DC3F72" w14:textId="77777777" w:rsidR="00124A26" w:rsidRPr="00470E23" w:rsidRDefault="00124A26" w:rsidP="002D3EBF">
            <w:pPr>
              <w:ind w:firstLine="0"/>
              <w:rPr>
                <w:rFonts w:eastAsia="SimSun"/>
                <w:sz w:val="22"/>
              </w:rPr>
            </w:pPr>
            <w:r w:rsidRPr="00470E23">
              <w:rPr>
                <w:rFonts w:eastAsia="SimSun"/>
                <w:sz w:val="22"/>
              </w:rPr>
              <w:t>CSA</w:t>
            </w:r>
          </w:p>
        </w:tc>
        <w:tc>
          <w:tcPr>
            <w:tcW w:w="455" w:type="pct"/>
            <w:shd w:val="clear" w:color="auto" w:fill="D9D9D9"/>
            <w:vAlign w:val="center"/>
          </w:tcPr>
          <w:p w14:paraId="337AB2A2" w14:textId="77777777" w:rsidR="00124A26" w:rsidRPr="00470E23" w:rsidRDefault="00124A26" w:rsidP="002D3EBF">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0523CFDD" w14:textId="77777777" w:rsidR="00124A26" w:rsidRPr="00470E23" w:rsidRDefault="00124A26" w:rsidP="002D3EBF">
            <w:pPr>
              <w:ind w:firstLine="0"/>
              <w:rPr>
                <w:rFonts w:eastAsia="SimSun"/>
                <w:sz w:val="22"/>
              </w:rPr>
            </w:pPr>
            <w:r w:rsidRPr="00470E23">
              <w:rPr>
                <w:rFonts w:eastAsia="SimSun"/>
                <w:sz w:val="22"/>
              </w:rPr>
              <w:t>5.3.1.1</w:t>
            </w:r>
          </w:p>
        </w:tc>
        <w:tc>
          <w:tcPr>
            <w:tcW w:w="404" w:type="pct"/>
            <w:shd w:val="clear" w:color="auto" w:fill="auto"/>
            <w:vAlign w:val="center"/>
          </w:tcPr>
          <w:p w14:paraId="49EA110D" w14:textId="77777777" w:rsidR="00124A26" w:rsidRPr="00470E23" w:rsidRDefault="00124A26" w:rsidP="002D3EBF">
            <w:pPr>
              <w:ind w:firstLine="0"/>
              <w:rPr>
                <w:rFonts w:eastAsia="SimSun"/>
                <w:sz w:val="22"/>
              </w:rPr>
            </w:pPr>
            <w:r w:rsidRPr="00470E23">
              <w:rPr>
                <w:rFonts w:eastAsia="SimSun"/>
                <w:sz w:val="22"/>
              </w:rPr>
              <w:t>5.3.1.10</w:t>
            </w:r>
          </w:p>
        </w:tc>
        <w:tc>
          <w:tcPr>
            <w:tcW w:w="466" w:type="pct"/>
            <w:shd w:val="clear" w:color="auto" w:fill="auto"/>
            <w:vAlign w:val="center"/>
          </w:tcPr>
          <w:p w14:paraId="339CE94E" w14:textId="77777777" w:rsidR="00124A26" w:rsidRPr="00470E23" w:rsidRDefault="00124A26" w:rsidP="002D3EBF">
            <w:pPr>
              <w:ind w:firstLine="0"/>
              <w:rPr>
                <w:rFonts w:eastAsia="SimSun"/>
                <w:sz w:val="22"/>
              </w:rPr>
            </w:pPr>
            <w:r w:rsidRPr="00470E23">
              <w:rPr>
                <w:rFonts w:eastAsia="SimSun"/>
                <w:sz w:val="22"/>
              </w:rPr>
              <w:t>-</w:t>
            </w:r>
          </w:p>
        </w:tc>
        <w:tc>
          <w:tcPr>
            <w:tcW w:w="444" w:type="pct"/>
            <w:shd w:val="clear" w:color="auto" w:fill="auto"/>
            <w:vAlign w:val="center"/>
          </w:tcPr>
          <w:p w14:paraId="25AF170D" w14:textId="77777777" w:rsidR="00124A26" w:rsidRPr="00470E23" w:rsidRDefault="00124A26" w:rsidP="002D3EBF">
            <w:pPr>
              <w:ind w:firstLine="0"/>
              <w:rPr>
                <w:rFonts w:eastAsia="SimSun"/>
                <w:sz w:val="22"/>
              </w:rPr>
            </w:pPr>
            <w:r w:rsidRPr="00470E23">
              <w:rPr>
                <w:rFonts w:eastAsia="SimSun"/>
                <w:sz w:val="22"/>
              </w:rPr>
              <w:t>5.3.1.4</w:t>
            </w:r>
          </w:p>
        </w:tc>
        <w:tc>
          <w:tcPr>
            <w:tcW w:w="334" w:type="pct"/>
            <w:shd w:val="clear" w:color="auto" w:fill="auto"/>
            <w:vAlign w:val="center"/>
          </w:tcPr>
          <w:p w14:paraId="49140CAA"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auto"/>
            <w:vAlign w:val="center"/>
          </w:tcPr>
          <w:p w14:paraId="21369F6A"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auto"/>
            <w:vAlign w:val="center"/>
          </w:tcPr>
          <w:p w14:paraId="478E6E30" w14:textId="77777777" w:rsidR="00124A26" w:rsidRPr="00470E23" w:rsidRDefault="00124A26" w:rsidP="002D3EBF">
            <w:pPr>
              <w:ind w:firstLine="0"/>
              <w:rPr>
                <w:rFonts w:eastAsia="SimSun"/>
                <w:sz w:val="22"/>
              </w:rPr>
            </w:pPr>
            <w:r w:rsidRPr="00470E23">
              <w:rPr>
                <w:rFonts w:eastAsia="SimSun"/>
                <w:sz w:val="22"/>
              </w:rPr>
              <w:t>-</w:t>
            </w:r>
          </w:p>
        </w:tc>
        <w:tc>
          <w:tcPr>
            <w:tcW w:w="425" w:type="pct"/>
            <w:shd w:val="clear" w:color="auto" w:fill="auto"/>
            <w:vAlign w:val="center"/>
          </w:tcPr>
          <w:p w14:paraId="3E26089F" w14:textId="77777777" w:rsidR="00124A26" w:rsidRPr="00470E23" w:rsidRDefault="00124A26" w:rsidP="002D3EBF">
            <w:pPr>
              <w:ind w:firstLine="0"/>
              <w:rPr>
                <w:rFonts w:eastAsia="SimSun"/>
                <w:sz w:val="22"/>
              </w:rPr>
            </w:pPr>
            <w:r w:rsidRPr="00470E23">
              <w:rPr>
                <w:rFonts w:eastAsia="SimSun"/>
                <w:sz w:val="22"/>
              </w:rPr>
              <w:t>-</w:t>
            </w:r>
          </w:p>
        </w:tc>
        <w:tc>
          <w:tcPr>
            <w:tcW w:w="422" w:type="pct"/>
            <w:vAlign w:val="center"/>
          </w:tcPr>
          <w:p w14:paraId="542585CA" w14:textId="77777777" w:rsidR="00124A26" w:rsidRPr="00470E23" w:rsidRDefault="00124A26" w:rsidP="002D3EBF">
            <w:pPr>
              <w:ind w:firstLine="0"/>
              <w:rPr>
                <w:rFonts w:eastAsia="SimSun"/>
                <w:sz w:val="22"/>
              </w:rPr>
            </w:pPr>
          </w:p>
        </w:tc>
      </w:tr>
      <w:tr w:rsidR="00124A26" w:rsidRPr="00470E23" w14:paraId="32CA043B" w14:textId="77777777" w:rsidTr="002D3EBF">
        <w:trPr>
          <w:cantSplit/>
          <w:trHeight w:val="1020"/>
        </w:trPr>
        <w:tc>
          <w:tcPr>
            <w:tcW w:w="248" w:type="pct"/>
            <w:vMerge/>
            <w:shd w:val="clear" w:color="auto" w:fill="D9D9D9"/>
            <w:vAlign w:val="center"/>
          </w:tcPr>
          <w:p w14:paraId="62A66DDB" w14:textId="77777777" w:rsidR="00124A26" w:rsidRPr="00470E23" w:rsidRDefault="00124A26" w:rsidP="002D3EBF">
            <w:pPr>
              <w:ind w:firstLine="0"/>
              <w:rPr>
                <w:rFonts w:eastAsia="SimSun"/>
                <w:sz w:val="22"/>
              </w:rPr>
            </w:pPr>
          </w:p>
        </w:tc>
        <w:tc>
          <w:tcPr>
            <w:tcW w:w="369" w:type="pct"/>
            <w:tcBorders>
              <w:bottom w:val="single" w:sz="4" w:space="0" w:color="00000A"/>
            </w:tcBorders>
            <w:shd w:val="clear" w:color="auto" w:fill="D9D9D9"/>
            <w:vAlign w:val="center"/>
          </w:tcPr>
          <w:p w14:paraId="25D15CD3" w14:textId="77777777" w:rsidR="00124A26" w:rsidRPr="00470E23" w:rsidRDefault="00124A26" w:rsidP="002D3EBF">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6BE2E490" w14:textId="77777777" w:rsidR="00124A26" w:rsidRPr="00470E23" w:rsidRDefault="00124A26" w:rsidP="002D3EBF">
            <w:pPr>
              <w:ind w:firstLine="0"/>
              <w:rPr>
                <w:rFonts w:eastAsia="SimSun"/>
                <w:sz w:val="22"/>
              </w:rPr>
            </w:pPr>
            <w:r w:rsidRPr="00470E23">
              <w:rPr>
                <w:rFonts w:eastAsia="SimSun"/>
                <w:sz w:val="22"/>
              </w:rPr>
              <w:t>CSA</w:t>
            </w:r>
          </w:p>
        </w:tc>
        <w:tc>
          <w:tcPr>
            <w:tcW w:w="455" w:type="pct"/>
            <w:shd w:val="clear" w:color="auto" w:fill="D9D9D9"/>
            <w:vAlign w:val="center"/>
          </w:tcPr>
          <w:p w14:paraId="7A676750" w14:textId="77777777" w:rsidR="00124A26" w:rsidRPr="00470E23" w:rsidRDefault="00124A26"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6BF363C4" w14:textId="77777777" w:rsidR="00124A26" w:rsidRPr="00470E23" w:rsidRDefault="00124A26" w:rsidP="002D3EBF">
            <w:pPr>
              <w:ind w:firstLine="0"/>
              <w:rPr>
                <w:rFonts w:eastAsia="SimSun"/>
                <w:sz w:val="22"/>
              </w:rPr>
            </w:pPr>
            <w:r w:rsidRPr="00470E23">
              <w:rPr>
                <w:rFonts w:eastAsia="SimSun"/>
                <w:sz w:val="22"/>
              </w:rPr>
              <w:t>-</w:t>
            </w:r>
          </w:p>
        </w:tc>
        <w:tc>
          <w:tcPr>
            <w:tcW w:w="404" w:type="pct"/>
            <w:shd w:val="clear" w:color="auto" w:fill="auto"/>
            <w:vAlign w:val="center"/>
          </w:tcPr>
          <w:p w14:paraId="73475235" w14:textId="77777777" w:rsidR="00124A26" w:rsidRPr="00470E23" w:rsidRDefault="00124A26" w:rsidP="002D3EBF">
            <w:pPr>
              <w:ind w:firstLine="0"/>
              <w:rPr>
                <w:rFonts w:eastAsia="SimSun"/>
                <w:sz w:val="22"/>
              </w:rPr>
            </w:pPr>
            <w:r w:rsidRPr="00470E23">
              <w:rPr>
                <w:rFonts w:eastAsia="SimSun"/>
                <w:sz w:val="22"/>
              </w:rPr>
              <w:t>-</w:t>
            </w:r>
          </w:p>
        </w:tc>
        <w:tc>
          <w:tcPr>
            <w:tcW w:w="466" w:type="pct"/>
            <w:shd w:val="clear" w:color="auto" w:fill="auto"/>
            <w:vAlign w:val="center"/>
          </w:tcPr>
          <w:p w14:paraId="1229ACC6" w14:textId="77777777" w:rsidR="00124A26" w:rsidRPr="00470E23" w:rsidRDefault="00124A26" w:rsidP="002D3EBF">
            <w:pPr>
              <w:ind w:firstLine="0"/>
              <w:rPr>
                <w:rFonts w:eastAsia="SimSun"/>
                <w:sz w:val="22"/>
              </w:rPr>
            </w:pPr>
            <w:r w:rsidRPr="00470E23">
              <w:rPr>
                <w:rFonts w:eastAsia="SimSun"/>
                <w:sz w:val="22"/>
              </w:rPr>
              <w:t>-</w:t>
            </w:r>
          </w:p>
        </w:tc>
        <w:tc>
          <w:tcPr>
            <w:tcW w:w="444" w:type="pct"/>
            <w:shd w:val="clear" w:color="auto" w:fill="auto"/>
            <w:vAlign w:val="center"/>
          </w:tcPr>
          <w:p w14:paraId="63D5E299" w14:textId="77777777" w:rsidR="00124A26" w:rsidRPr="00470E23" w:rsidRDefault="00124A26" w:rsidP="002D3EBF">
            <w:pPr>
              <w:ind w:firstLine="0"/>
              <w:rPr>
                <w:rFonts w:eastAsia="SimSun"/>
                <w:sz w:val="22"/>
              </w:rPr>
            </w:pPr>
            <w:r w:rsidRPr="00470E23">
              <w:rPr>
                <w:rFonts w:eastAsia="SimSun"/>
                <w:sz w:val="22"/>
              </w:rPr>
              <w:t>5.3.1.3</w:t>
            </w:r>
          </w:p>
        </w:tc>
        <w:tc>
          <w:tcPr>
            <w:tcW w:w="334" w:type="pct"/>
            <w:shd w:val="clear" w:color="auto" w:fill="auto"/>
            <w:vAlign w:val="center"/>
          </w:tcPr>
          <w:p w14:paraId="1F62EA0A"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auto"/>
            <w:vAlign w:val="center"/>
          </w:tcPr>
          <w:p w14:paraId="30B94F09" w14:textId="77777777" w:rsidR="00124A26" w:rsidRPr="00470E23" w:rsidRDefault="00124A26" w:rsidP="002D3EBF">
            <w:pPr>
              <w:ind w:firstLine="0"/>
              <w:rPr>
                <w:rFonts w:eastAsia="SimSun"/>
                <w:sz w:val="22"/>
              </w:rPr>
            </w:pPr>
            <w:r w:rsidRPr="00470E23">
              <w:rPr>
                <w:rFonts w:eastAsia="SimSun"/>
                <w:sz w:val="22"/>
              </w:rPr>
              <w:t>-</w:t>
            </w:r>
          </w:p>
        </w:tc>
        <w:tc>
          <w:tcPr>
            <w:tcW w:w="334" w:type="pct"/>
            <w:shd w:val="clear" w:color="auto" w:fill="auto"/>
            <w:vAlign w:val="center"/>
          </w:tcPr>
          <w:p w14:paraId="5019D819" w14:textId="77777777" w:rsidR="00124A26" w:rsidRPr="00470E23" w:rsidRDefault="00124A26" w:rsidP="002D3EBF">
            <w:pPr>
              <w:ind w:firstLine="0"/>
              <w:rPr>
                <w:rFonts w:eastAsia="SimSun"/>
                <w:sz w:val="22"/>
              </w:rPr>
            </w:pPr>
            <w:r w:rsidRPr="00470E23">
              <w:rPr>
                <w:rFonts w:eastAsia="SimSun"/>
                <w:sz w:val="22"/>
              </w:rPr>
              <w:t>-</w:t>
            </w:r>
          </w:p>
        </w:tc>
        <w:tc>
          <w:tcPr>
            <w:tcW w:w="425" w:type="pct"/>
            <w:shd w:val="clear" w:color="auto" w:fill="auto"/>
            <w:vAlign w:val="center"/>
          </w:tcPr>
          <w:p w14:paraId="0A840A08" w14:textId="77777777" w:rsidR="00124A26" w:rsidRPr="00470E23" w:rsidRDefault="00124A26" w:rsidP="002D3EBF">
            <w:pPr>
              <w:ind w:firstLine="0"/>
              <w:rPr>
                <w:rFonts w:eastAsia="SimSun"/>
                <w:sz w:val="22"/>
              </w:rPr>
            </w:pPr>
            <w:r w:rsidRPr="00470E23">
              <w:rPr>
                <w:rFonts w:eastAsia="SimSun"/>
                <w:sz w:val="22"/>
              </w:rPr>
              <w:t>-</w:t>
            </w:r>
          </w:p>
        </w:tc>
        <w:tc>
          <w:tcPr>
            <w:tcW w:w="422" w:type="pct"/>
            <w:vAlign w:val="center"/>
          </w:tcPr>
          <w:p w14:paraId="06818B4F" w14:textId="77777777" w:rsidR="00124A26" w:rsidRPr="00470E23" w:rsidRDefault="00124A26" w:rsidP="002D3EBF">
            <w:pPr>
              <w:ind w:firstLine="0"/>
              <w:rPr>
                <w:rFonts w:eastAsia="SimSun"/>
                <w:sz w:val="22"/>
              </w:rPr>
            </w:pPr>
          </w:p>
        </w:tc>
      </w:tr>
      <w:tr w:rsidR="00124A26" w:rsidRPr="00470E23" w14:paraId="7BB5D923" w14:textId="77777777" w:rsidTr="002D3EBF">
        <w:trPr>
          <w:cantSplit/>
          <w:trHeight w:val="1020"/>
        </w:trPr>
        <w:tc>
          <w:tcPr>
            <w:tcW w:w="248" w:type="pct"/>
            <w:vMerge/>
            <w:shd w:val="clear" w:color="auto" w:fill="D9D9D9"/>
            <w:vAlign w:val="center"/>
          </w:tcPr>
          <w:p w14:paraId="0B111D8F" w14:textId="77777777" w:rsidR="00124A26" w:rsidRPr="00470E23" w:rsidRDefault="00124A26" w:rsidP="002D3EBF">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2AA7AD6C" w14:textId="77777777" w:rsidR="00124A26" w:rsidRPr="00470E23" w:rsidRDefault="00124A26" w:rsidP="002D3EBF">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7DB4E418" w14:textId="77777777" w:rsidR="00124A26" w:rsidRPr="00470E23" w:rsidRDefault="00124A26" w:rsidP="002D3EBF">
            <w:pPr>
              <w:ind w:firstLine="0"/>
              <w:rPr>
                <w:rFonts w:eastAsia="SimSun"/>
                <w:sz w:val="22"/>
              </w:rPr>
            </w:pPr>
            <w:r w:rsidRPr="00470E23">
              <w:rPr>
                <w:rFonts w:eastAsia="SimSun"/>
                <w:sz w:val="22"/>
              </w:rPr>
              <w:t>CSA</w:t>
            </w:r>
          </w:p>
        </w:tc>
        <w:tc>
          <w:tcPr>
            <w:tcW w:w="455" w:type="pct"/>
            <w:shd w:val="clear" w:color="auto" w:fill="D9D9D9"/>
            <w:vAlign w:val="center"/>
          </w:tcPr>
          <w:p w14:paraId="1F9F6116" w14:textId="77777777" w:rsidR="00124A26" w:rsidRPr="00470E23" w:rsidRDefault="00124A26"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05C3FEA" w14:textId="77777777" w:rsidR="00124A26" w:rsidRPr="00470E23" w:rsidRDefault="00124A26" w:rsidP="002D3EBF">
            <w:pPr>
              <w:ind w:firstLine="0"/>
              <w:rPr>
                <w:rFonts w:eastAsia="SimSun"/>
                <w:sz w:val="22"/>
              </w:rPr>
            </w:pPr>
            <w:r w:rsidRPr="00470E23">
              <w:rPr>
                <w:rFonts w:eastAsia="SimSun"/>
                <w:sz w:val="22"/>
              </w:rPr>
              <w:t>5.3.1.2</w:t>
            </w:r>
          </w:p>
        </w:tc>
        <w:tc>
          <w:tcPr>
            <w:tcW w:w="404" w:type="pct"/>
            <w:shd w:val="clear" w:color="auto" w:fill="auto"/>
            <w:vAlign w:val="center"/>
          </w:tcPr>
          <w:p w14:paraId="2E0CD351" w14:textId="77777777" w:rsidR="00124A26" w:rsidRPr="00470E23" w:rsidRDefault="00124A26" w:rsidP="002D3EBF">
            <w:pPr>
              <w:ind w:firstLine="0"/>
              <w:rPr>
                <w:rFonts w:eastAsia="SimSun"/>
                <w:sz w:val="22"/>
              </w:rPr>
            </w:pPr>
            <w:r w:rsidRPr="00470E23">
              <w:rPr>
                <w:rFonts w:eastAsia="SimSun"/>
                <w:sz w:val="22"/>
              </w:rPr>
              <w:t>5.3.1.11</w:t>
            </w:r>
          </w:p>
        </w:tc>
        <w:tc>
          <w:tcPr>
            <w:tcW w:w="466" w:type="pct"/>
            <w:shd w:val="clear" w:color="auto" w:fill="auto"/>
            <w:vAlign w:val="center"/>
          </w:tcPr>
          <w:p w14:paraId="3D13A610" w14:textId="77777777" w:rsidR="00124A26" w:rsidRPr="00470E23" w:rsidRDefault="00124A26" w:rsidP="002D3EBF">
            <w:pPr>
              <w:ind w:firstLine="0"/>
              <w:rPr>
                <w:rFonts w:eastAsia="SimSun"/>
                <w:sz w:val="22"/>
              </w:rPr>
            </w:pPr>
            <w:r w:rsidRPr="00470E23">
              <w:rPr>
                <w:rFonts w:eastAsia="SimSun"/>
                <w:sz w:val="22"/>
              </w:rPr>
              <w:t>5.3.1.12</w:t>
            </w:r>
          </w:p>
        </w:tc>
        <w:tc>
          <w:tcPr>
            <w:tcW w:w="444" w:type="pct"/>
            <w:shd w:val="clear" w:color="auto" w:fill="auto"/>
            <w:vAlign w:val="center"/>
          </w:tcPr>
          <w:p w14:paraId="35D69346" w14:textId="77777777" w:rsidR="00124A26" w:rsidRPr="00470E23" w:rsidRDefault="00124A26" w:rsidP="002D3EBF">
            <w:pPr>
              <w:ind w:firstLine="0"/>
              <w:rPr>
                <w:rFonts w:eastAsia="SimSun"/>
                <w:sz w:val="22"/>
              </w:rPr>
            </w:pPr>
            <w:r w:rsidRPr="00470E23">
              <w:rPr>
                <w:rFonts w:eastAsia="SimSun"/>
                <w:sz w:val="22"/>
              </w:rPr>
              <w:t>5.3.1.5</w:t>
            </w:r>
          </w:p>
        </w:tc>
        <w:tc>
          <w:tcPr>
            <w:tcW w:w="334" w:type="pct"/>
            <w:shd w:val="clear" w:color="auto" w:fill="auto"/>
            <w:vAlign w:val="center"/>
          </w:tcPr>
          <w:p w14:paraId="03DCA7A5" w14:textId="77777777" w:rsidR="00124A26" w:rsidRPr="00470E23" w:rsidRDefault="00124A26" w:rsidP="002D3EBF">
            <w:pPr>
              <w:ind w:firstLine="0"/>
              <w:rPr>
                <w:rFonts w:eastAsia="SimSun"/>
                <w:sz w:val="22"/>
              </w:rPr>
            </w:pPr>
          </w:p>
        </w:tc>
        <w:tc>
          <w:tcPr>
            <w:tcW w:w="334" w:type="pct"/>
            <w:shd w:val="clear" w:color="auto" w:fill="auto"/>
            <w:vAlign w:val="center"/>
          </w:tcPr>
          <w:p w14:paraId="431815CB" w14:textId="77777777" w:rsidR="00124A26" w:rsidRPr="00470E23" w:rsidRDefault="00124A26" w:rsidP="002D3EBF">
            <w:pPr>
              <w:ind w:firstLine="0"/>
              <w:rPr>
                <w:rFonts w:eastAsia="SimSun"/>
                <w:sz w:val="22"/>
              </w:rPr>
            </w:pPr>
          </w:p>
        </w:tc>
        <w:tc>
          <w:tcPr>
            <w:tcW w:w="334" w:type="pct"/>
            <w:shd w:val="clear" w:color="auto" w:fill="auto"/>
            <w:vAlign w:val="center"/>
          </w:tcPr>
          <w:p w14:paraId="0E08F713" w14:textId="77777777" w:rsidR="00124A26" w:rsidRPr="00470E23" w:rsidRDefault="00124A26" w:rsidP="002D3EBF">
            <w:pPr>
              <w:ind w:firstLine="0"/>
              <w:rPr>
                <w:rFonts w:eastAsia="SimSun"/>
                <w:sz w:val="22"/>
              </w:rPr>
            </w:pPr>
          </w:p>
        </w:tc>
        <w:tc>
          <w:tcPr>
            <w:tcW w:w="425" w:type="pct"/>
            <w:shd w:val="clear" w:color="auto" w:fill="auto"/>
            <w:vAlign w:val="center"/>
          </w:tcPr>
          <w:p w14:paraId="08FB3DB7" w14:textId="77777777" w:rsidR="00124A26" w:rsidRPr="00470E23" w:rsidRDefault="00124A26" w:rsidP="002D3EBF">
            <w:pPr>
              <w:ind w:firstLine="0"/>
              <w:rPr>
                <w:rFonts w:eastAsia="SimSun"/>
                <w:sz w:val="22"/>
              </w:rPr>
            </w:pPr>
          </w:p>
        </w:tc>
        <w:tc>
          <w:tcPr>
            <w:tcW w:w="422" w:type="pct"/>
            <w:vAlign w:val="center"/>
          </w:tcPr>
          <w:p w14:paraId="297B5698" w14:textId="77777777" w:rsidR="00124A26" w:rsidRPr="00470E23" w:rsidRDefault="00124A26" w:rsidP="002D3EBF">
            <w:pPr>
              <w:ind w:firstLine="0"/>
              <w:rPr>
                <w:rFonts w:eastAsia="SimSun"/>
                <w:sz w:val="22"/>
              </w:rPr>
            </w:pPr>
          </w:p>
        </w:tc>
      </w:tr>
      <w:tr w:rsidR="00124A26" w:rsidRPr="00470E23" w14:paraId="769BD68E" w14:textId="77777777" w:rsidTr="002D3EBF">
        <w:trPr>
          <w:cantSplit/>
          <w:trHeight w:val="1020"/>
        </w:trPr>
        <w:tc>
          <w:tcPr>
            <w:tcW w:w="248" w:type="pct"/>
            <w:vMerge/>
            <w:tcBorders>
              <w:bottom w:val="single" w:sz="4" w:space="0" w:color="00000A"/>
            </w:tcBorders>
            <w:shd w:val="clear" w:color="auto" w:fill="D9D9D9"/>
            <w:vAlign w:val="center"/>
          </w:tcPr>
          <w:p w14:paraId="0A57FE57" w14:textId="77777777" w:rsidR="00124A26" w:rsidRPr="00470E23" w:rsidRDefault="00124A26" w:rsidP="002D3EBF">
            <w:pPr>
              <w:ind w:firstLine="0"/>
              <w:rPr>
                <w:rFonts w:eastAsia="SimSun"/>
                <w:sz w:val="22"/>
              </w:rPr>
            </w:pPr>
          </w:p>
        </w:tc>
        <w:tc>
          <w:tcPr>
            <w:tcW w:w="369" w:type="pct"/>
            <w:tcBorders>
              <w:top w:val="single" w:sz="4" w:space="0" w:color="00000A"/>
            </w:tcBorders>
            <w:shd w:val="clear" w:color="auto" w:fill="D9D9D9"/>
            <w:vAlign w:val="center"/>
          </w:tcPr>
          <w:p w14:paraId="6CC5155C" w14:textId="77777777" w:rsidR="00124A26" w:rsidRPr="00470E23" w:rsidRDefault="00124A26" w:rsidP="002D3EBF">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5FD16EBE" w14:textId="77777777" w:rsidR="00124A26" w:rsidRPr="00470E23" w:rsidRDefault="00124A26" w:rsidP="002D3EBF">
            <w:pPr>
              <w:ind w:firstLine="0"/>
              <w:rPr>
                <w:rFonts w:eastAsia="SimSun"/>
                <w:sz w:val="22"/>
              </w:rPr>
            </w:pPr>
            <w:r w:rsidRPr="00470E23">
              <w:rPr>
                <w:rFonts w:eastAsia="SimSun"/>
                <w:sz w:val="22"/>
              </w:rPr>
              <w:t>Tx</w:t>
            </w:r>
          </w:p>
        </w:tc>
        <w:tc>
          <w:tcPr>
            <w:tcW w:w="455" w:type="pct"/>
            <w:shd w:val="clear" w:color="auto" w:fill="D9D9D9"/>
            <w:vAlign w:val="center"/>
          </w:tcPr>
          <w:p w14:paraId="009266D7" w14:textId="77777777" w:rsidR="00124A26" w:rsidRPr="00470E23" w:rsidRDefault="00124A26"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0B7FE43B" w14:textId="77777777" w:rsidR="00124A26" w:rsidRPr="00470E23" w:rsidRDefault="00124A26" w:rsidP="002D3EBF">
            <w:pPr>
              <w:ind w:firstLine="0"/>
              <w:rPr>
                <w:rFonts w:eastAsia="SimSun"/>
                <w:sz w:val="22"/>
              </w:rPr>
            </w:pPr>
            <w:r w:rsidRPr="00470E23">
              <w:rPr>
                <w:rFonts w:eastAsia="SimSun"/>
                <w:sz w:val="22"/>
              </w:rPr>
              <w:t>-</w:t>
            </w:r>
          </w:p>
        </w:tc>
        <w:tc>
          <w:tcPr>
            <w:tcW w:w="404" w:type="pct"/>
            <w:shd w:val="clear" w:color="auto" w:fill="auto"/>
            <w:vAlign w:val="center"/>
          </w:tcPr>
          <w:p w14:paraId="44635FA9" w14:textId="77777777" w:rsidR="00124A26" w:rsidRPr="00470E23" w:rsidRDefault="00124A26" w:rsidP="002D3EBF">
            <w:pPr>
              <w:ind w:firstLine="0"/>
              <w:rPr>
                <w:rFonts w:eastAsia="SimSun"/>
                <w:sz w:val="22"/>
              </w:rPr>
            </w:pPr>
            <w:r w:rsidRPr="00470E23">
              <w:rPr>
                <w:rFonts w:eastAsia="SimSun"/>
                <w:sz w:val="22"/>
              </w:rPr>
              <w:t>-</w:t>
            </w:r>
          </w:p>
        </w:tc>
        <w:tc>
          <w:tcPr>
            <w:tcW w:w="466" w:type="pct"/>
            <w:shd w:val="clear" w:color="auto" w:fill="auto"/>
            <w:vAlign w:val="center"/>
          </w:tcPr>
          <w:p w14:paraId="3359AC87" w14:textId="77777777" w:rsidR="00124A26" w:rsidRPr="00470E23" w:rsidRDefault="00124A26" w:rsidP="002D3EBF">
            <w:pPr>
              <w:ind w:firstLine="0"/>
              <w:rPr>
                <w:rFonts w:eastAsia="SimSun"/>
                <w:sz w:val="22"/>
              </w:rPr>
            </w:pPr>
            <w:r w:rsidRPr="00470E23">
              <w:rPr>
                <w:rFonts w:eastAsia="SimSun"/>
                <w:sz w:val="22"/>
              </w:rPr>
              <w:t>-</w:t>
            </w:r>
          </w:p>
        </w:tc>
        <w:tc>
          <w:tcPr>
            <w:tcW w:w="444" w:type="pct"/>
            <w:shd w:val="clear" w:color="auto" w:fill="auto"/>
            <w:vAlign w:val="center"/>
          </w:tcPr>
          <w:p w14:paraId="123C75D6" w14:textId="77777777" w:rsidR="00124A26" w:rsidRPr="00470E23" w:rsidRDefault="00124A26" w:rsidP="002D3EBF">
            <w:pPr>
              <w:ind w:firstLine="0"/>
              <w:rPr>
                <w:rFonts w:eastAsia="SimSun"/>
                <w:sz w:val="22"/>
              </w:rPr>
            </w:pPr>
            <w:r w:rsidRPr="00470E23">
              <w:rPr>
                <w:rFonts w:eastAsia="SimSun"/>
                <w:sz w:val="22"/>
              </w:rPr>
              <w:t>5.3.1.6</w:t>
            </w:r>
          </w:p>
        </w:tc>
        <w:tc>
          <w:tcPr>
            <w:tcW w:w="334" w:type="pct"/>
            <w:shd w:val="clear" w:color="auto" w:fill="auto"/>
            <w:vAlign w:val="center"/>
          </w:tcPr>
          <w:p w14:paraId="34814E76" w14:textId="77777777" w:rsidR="00124A26" w:rsidRPr="00470E23" w:rsidRDefault="00124A26" w:rsidP="002D3EBF">
            <w:pPr>
              <w:ind w:firstLine="0"/>
              <w:rPr>
                <w:rFonts w:eastAsia="SimSun"/>
                <w:sz w:val="22"/>
              </w:rPr>
            </w:pPr>
            <w:r w:rsidRPr="00470E23">
              <w:rPr>
                <w:rFonts w:eastAsia="SimSun"/>
                <w:sz w:val="22"/>
              </w:rPr>
              <w:t>5.3.1.7</w:t>
            </w:r>
          </w:p>
        </w:tc>
        <w:tc>
          <w:tcPr>
            <w:tcW w:w="334" w:type="pct"/>
            <w:shd w:val="clear" w:color="auto" w:fill="auto"/>
            <w:vAlign w:val="center"/>
          </w:tcPr>
          <w:p w14:paraId="5FABD5CA" w14:textId="77777777" w:rsidR="00124A26" w:rsidRPr="00470E23" w:rsidRDefault="00124A26" w:rsidP="002D3EBF">
            <w:pPr>
              <w:ind w:firstLine="0"/>
              <w:rPr>
                <w:rFonts w:eastAsia="SimSun"/>
                <w:sz w:val="22"/>
              </w:rPr>
            </w:pPr>
            <w:r w:rsidRPr="00470E23">
              <w:rPr>
                <w:rFonts w:eastAsia="SimSun"/>
                <w:sz w:val="22"/>
              </w:rPr>
              <w:t>5.3.1.8</w:t>
            </w:r>
          </w:p>
        </w:tc>
        <w:tc>
          <w:tcPr>
            <w:tcW w:w="334" w:type="pct"/>
            <w:shd w:val="clear" w:color="auto" w:fill="auto"/>
            <w:vAlign w:val="center"/>
          </w:tcPr>
          <w:p w14:paraId="5E3586D0" w14:textId="77777777" w:rsidR="00124A26" w:rsidRPr="00470E23" w:rsidRDefault="00124A26" w:rsidP="002D3EBF">
            <w:pPr>
              <w:ind w:firstLine="0"/>
              <w:rPr>
                <w:rFonts w:eastAsia="SimSun"/>
                <w:sz w:val="22"/>
              </w:rPr>
            </w:pPr>
            <w:r w:rsidRPr="00470E23">
              <w:rPr>
                <w:rFonts w:eastAsia="SimSun"/>
                <w:sz w:val="22"/>
              </w:rPr>
              <w:t>5.3.1.9</w:t>
            </w:r>
          </w:p>
        </w:tc>
        <w:tc>
          <w:tcPr>
            <w:tcW w:w="425" w:type="pct"/>
            <w:shd w:val="clear" w:color="auto" w:fill="auto"/>
            <w:vAlign w:val="center"/>
          </w:tcPr>
          <w:p w14:paraId="4681D100" w14:textId="77777777" w:rsidR="00124A26" w:rsidRPr="00470E23" w:rsidRDefault="00124A26" w:rsidP="002D3EBF">
            <w:pPr>
              <w:ind w:firstLine="0"/>
              <w:rPr>
                <w:rFonts w:eastAsia="SimSun"/>
                <w:sz w:val="22"/>
              </w:rPr>
            </w:pPr>
            <w:r w:rsidRPr="00470E23">
              <w:rPr>
                <w:rFonts w:eastAsia="SimSun"/>
                <w:sz w:val="22"/>
              </w:rPr>
              <w:t>5.3.1.13</w:t>
            </w:r>
          </w:p>
        </w:tc>
        <w:tc>
          <w:tcPr>
            <w:tcW w:w="422" w:type="pct"/>
            <w:vAlign w:val="center"/>
          </w:tcPr>
          <w:p w14:paraId="7D3BB501" w14:textId="77777777" w:rsidR="00124A26" w:rsidRPr="00470E23" w:rsidRDefault="00124A26" w:rsidP="002D3EBF">
            <w:pPr>
              <w:ind w:firstLine="0"/>
              <w:rPr>
                <w:rFonts w:eastAsia="SimSun"/>
                <w:sz w:val="22"/>
              </w:rPr>
            </w:pPr>
            <w:r w:rsidRPr="00470E23">
              <w:rPr>
                <w:rFonts w:eastAsia="SimSun"/>
                <w:sz w:val="22"/>
              </w:rPr>
              <w:t>5.3.1.14</w:t>
            </w:r>
          </w:p>
        </w:tc>
      </w:tr>
    </w:tbl>
    <w:p w14:paraId="5382F4B4" w14:textId="77777777" w:rsidR="00124A26" w:rsidRPr="00C07B2E" w:rsidRDefault="00124A26" w:rsidP="00124A26">
      <w:pPr>
        <w:rPr>
          <w:rFonts w:eastAsia="SimSun"/>
        </w:rPr>
      </w:pPr>
    </w:p>
    <w:p w14:paraId="61F2859D" w14:textId="77777777" w:rsidR="00124A26" w:rsidRPr="00C07B2E" w:rsidRDefault="00124A26" w:rsidP="00124A26">
      <w:pPr>
        <w:rPr>
          <w:rFonts w:eastAsia="SimSun"/>
        </w:rPr>
        <w:sectPr w:rsidR="00124A26" w:rsidRPr="00C07B2E" w:rsidSect="00980822">
          <w:headerReference w:type="default" r:id="rId31"/>
          <w:footerReference w:type="default" r:id="rId32"/>
          <w:type w:val="continuous"/>
          <w:pgSz w:w="16839" w:h="11907" w:orient="landscape" w:code="9"/>
          <w:pgMar w:top="1134" w:right="850" w:bottom="1134" w:left="1701" w:header="709" w:footer="567" w:gutter="0"/>
          <w:cols w:space="708"/>
          <w:docGrid w:linePitch="360"/>
        </w:sectPr>
      </w:pPr>
    </w:p>
    <w:p w14:paraId="2FFCCB47" w14:textId="77777777" w:rsidR="00124A26" w:rsidRPr="00C07B2E" w:rsidRDefault="00124A26" w:rsidP="00124A26">
      <w:pPr>
        <w:rPr>
          <w:rFonts w:eastAsia="SimSun"/>
        </w:rPr>
      </w:pPr>
      <w:bookmarkStart w:id="262"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262"/>
    </w:p>
    <w:p w14:paraId="100F2435" w14:textId="77777777" w:rsidR="00124A26" w:rsidRPr="00C07B2E" w:rsidRDefault="00124A26" w:rsidP="00124A26">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7A3670A7" w14:textId="77777777" w:rsidTr="002D3EBF">
        <w:trPr>
          <w:cantSplit/>
          <w:trHeight w:val="20"/>
          <w:tblHeader/>
        </w:trPr>
        <w:tc>
          <w:tcPr>
            <w:tcW w:w="1135" w:type="dxa"/>
          </w:tcPr>
          <w:p w14:paraId="2FECCEAF" w14:textId="77777777" w:rsidR="00124A26" w:rsidRPr="006A5E21" w:rsidRDefault="00124A26" w:rsidP="002D3EBF">
            <w:pPr>
              <w:ind w:firstLine="0"/>
              <w:rPr>
                <w:rFonts w:eastAsia="SimSun"/>
              </w:rPr>
            </w:pPr>
          </w:p>
        </w:tc>
        <w:tc>
          <w:tcPr>
            <w:tcW w:w="1559" w:type="dxa"/>
          </w:tcPr>
          <w:p w14:paraId="2AC1E9B7" w14:textId="77777777" w:rsidR="00124A26" w:rsidRPr="00AC3044" w:rsidRDefault="00124A26" w:rsidP="002D3EBF">
            <w:pPr>
              <w:ind w:firstLine="0"/>
              <w:rPr>
                <w:rFonts w:eastAsia="SimSun"/>
              </w:rPr>
            </w:pPr>
            <w:r w:rsidRPr="00AC3044">
              <w:rPr>
                <w:rFonts w:eastAsia="SimSun"/>
              </w:rPr>
              <w:t>Препарат</w:t>
            </w:r>
          </w:p>
        </w:tc>
        <w:tc>
          <w:tcPr>
            <w:tcW w:w="1418" w:type="dxa"/>
          </w:tcPr>
          <w:p w14:paraId="6C2FD8A9" w14:textId="77777777" w:rsidR="00124A26" w:rsidRPr="00AC3044" w:rsidRDefault="00124A26" w:rsidP="002D3EBF">
            <w:pPr>
              <w:ind w:firstLine="0"/>
              <w:rPr>
                <w:rFonts w:eastAsia="SimSun"/>
              </w:rPr>
            </w:pPr>
            <w:r w:rsidRPr="00AC3044">
              <w:rPr>
                <w:rFonts w:eastAsia="SimSun"/>
              </w:rPr>
              <w:t>Суточная доза</w:t>
            </w:r>
          </w:p>
        </w:tc>
        <w:tc>
          <w:tcPr>
            <w:tcW w:w="1559" w:type="dxa"/>
          </w:tcPr>
          <w:p w14:paraId="0297BAAB" w14:textId="77777777" w:rsidR="00124A26" w:rsidRPr="00AC3044" w:rsidRDefault="00124A26" w:rsidP="002D3EBF">
            <w:pPr>
              <w:ind w:firstLine="0"/>
              <w:rPr>
                <w:rFonts w:eastAsia="SimSun"/>
              </w:rPr>
            </w:pPr>
            <w:r w:rsidRPr="00AC3044">
              <w:rPr>
                <w:rFonts w:eastAsia="SimSun"/>
              </w:rPr>
              <w:t>Курсовая доза</w:t>
            </w:r>
          </w:p>
        </w:tc>
        <w:tc>
          <w:tcPr>
            <w:tcW w:w="1559" w:type="dxa"/>
          </w:tcPr>
          <w:p w14:paraId="11E0DB8F" w14:textId="77777777" w:rsidR="00124A26" w:rsidRPr="00AC3044" w:rsidRDefault="00124A26" w:rsidP="002D3EBF">
            <w:pPr>
              <w:ind w:firstLine="0"/>
              <w:rPr>
                <w:rFonts w:eastAsia="SimSun"/>
              </w:rPr>
            </w:pPr>
            <w:r w:rsidRPr="00AC3044">
              <w:rPr>
                <w:rFonts w:eastAsia="SimSun"/>
              </w:rPr>
              <w:t>Дни введения</w:t>
            </w:r>
          </w:p>
        </w:tc>
        <w:tc>
          <w:tcPr>
            <w:tcW w:w="2410" w:type="dxa"/>
          </w:tcPr>
          <w:p w14:paraId="7A53C195"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0FE3634A" w14:textId="77777777" w:rsidTr="002D3EBF">
        <w:trPr>
          <w:cantSplit/>
          <w:trHeight w:val="20"/>
        </w:trPr>
        <w:tc>
          <w:tcPr>
            <w:tcW w:w="1135" w:type="dxa"/>
            <w:vMerge w:val="restart"/>
            <w:textDirection w:val="btLr"/>
          </w:tcPr>
          <w:p w14:paraId="158CBCDE"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tcPr>
          <w:p w14:paraId="53365069"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tcPr>
          <w:p w14:paraId="65B7BC16" w14:textId="77777777" w:rsidR="00124A26" w:rsidRPr="00AC3044" w:rsidRDefault="00124A26" w:rsidP="002D3EBF">
            <w:pPr>
              <w:ind w:firstLine="0"/>
              <w:rPr>
                <w:rFonts w:eastAsia="SimSun"/>
              </w:rPr>
            </w:pPr>
            <w:r w:rsidRPr="00AC3044">
              <w:rPr>
                <w:rFonts w:eastAsia="SimSun"/>
              </w:rPr>
              <w:t>50 мг/м</w:t>
            </w:r>
            <w:r w:rsidRPr="0074195F">
              <w:rPr>
                <w:rFonts w:eastAsia="SimSun"/>
                <w:vertAlign w:val="superscript"/>
              </w:rPr>
              <w:t>2</w:t>
            </w:r>
          </w:p>
        </w:tc>
        <w:tc>
          <w:tcPr>
            <w:tcW w:w="1559" w:type="dxa"/>
          </w:tcPr>
          <w:p w14:paraId="54B78011"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559" w:type="dxa"/>
          </w:tcPr>
          <w:p w14:paraId="1EB8F17B" w14:textId="77777777" w:rsidR="00124A26" w:rsidRPr="00AC3044" w:rsidRDefault="00124A26" w:rsidP="002D3EBF">
            <w:pPr>
              <w:ind w:firstLine="0"/>
              <w:rPr>
                <w:rFonts w:eastAsia="SimSun"/>
              </w:rPr>
            </w:pPr>
            <w:r w:rsidRPr="00AC3044">
              <w:rPr>
                <w:rFonts w:eastAsia="SimSun"/>
              </w:rPr>
              <w:t>С –4 по –2 день</w:t>
            </w:r>
          </w:p>
        </w:tc>
        <w:tc>
          <w:tcPr>
            <w:tcW w:w="2410" w:type="dxa"/>
          </w:tcPr>
          <w:p w14:paraId="3814C557"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E82395E" w14:textId="77777777" w:rsidTr="002D3EBF">
        <w:trPr>
          <w:cantSplit/>
          <w:trHeight w:val="642"/>
        </w:trPr>
        <w:tc>
          <w:tcPr>
            <w:tcW w:w="1135" w:type="dxa"/>
            <w:vMerge/>
            <w:textDirection w:val="btLr"/>
          </w:tcPr>
          <w:p w14:paraId="2164C8B4" w14:textId="77777777" w:rsidR="00124A26" w:rsidRPr="00AC3044" w:rsidRDefault="00124A26" w:rsidP="002D3EBF">
            <w:pPr>
              <w:ind w:firstLine="0"/>
              <w:rPr>
                <w:rFonts w:eastAsia="SimSun"/>
              </w:rPr>
            </w:pPr>
          </w:p>
        </w:tc>
        <w:tc>
          <w:tcPr>
            <w:tcW w:w="1559" w:type="dxa"/>
          </w:tcPr>
          <w:p w14:paraId="32746B6C" w14:textId="77777777" w:rsidR="00124A26" w:rsidRPr="00AC3044" w:rsidRDefault="00124A26" w:rsidP="002D3EBF">
            <w:pPr>
              <w:ind w:firstLine="0"/>
              <w:rPr>
                <w:rFonts w:eastAsia="SimSun"/>
              </w:rPr>
            </w:pPr>
            <w:r w:rsidRPr="00AC3044">
              <w:rPr>
                <w:rFonts w:eastAsia="SimSun"/>
              </w:rPr>
              <w:t>Бусульфан</w:t>
            </w:r>
          </w:p>
        </w:tc>
        <w:tc>
          <w:tcPr>
            <w:tcW w:w="1418" w:type="dxa"/>
          </w:tcPr>
          <w:p w14:paraId="3749D365" w14:textId="77777777" w:rsidR="00124A26" w:rsidRPr="00AC3044" w:rsidRDefault="00124A26" w:rsidP="002D3EBF">
            <w:pPr>
              <w:ind w:firstLine="0"/>
              <w:rPr>
                <w:rFonts w:eastAsia="SimSun"/>
              </w:rPr>
            </w:pPr>
            <w:r w:rsidRPr="00AC3044">
              <w:rPr>
                <w:rFonts w:eastAsia="SimSun"/>
              </w:rPr>
              <w:t>4 мг/кг</w:t>
            </w:r>
          </w:p>
        </w:tc>
        <w:tc>
          <w:tcPr>
            <w:tcW w:w="1559" w:type="dxa"/>
          </w:tcPr>
          <w:p w14:paraId="263F9645" w14:textId="77777777" w:rsidR="00124A26" w:rsidRPr="00AC3044" w:rsidRDefault="00124A26" w:rsidP="002D3EBF">
            <w:pPr>
              <w:ind w:firstLine="0"/>
              <w:rPr>
                <w:rFonts w:eastAsia="SimSun"/>
              </w:rPr>
            </w:pPr>
            <w:r w:rsidRPr="00AC3044">
              <w:rPr>
                <w:rFonts w:eastAsia="SimSun"/>
              </w:rPr>
              <w:t>8 мг/кг</w:t>
            </w:r>
          </w:p>
        </w:tc>
        <w:tc>
          <w:tcPr>
            <w:tcW w:w="1559" w:type="dxa"/>
          </w:tcPr>
          <w:p w14:paraId="7074A0F7" w14:textId="77777777" w:rsidR="00124A26" w:rsidRPr="00AC3044" w:rsidRDefault="00124A26" w:rsidP="002D3EBF">
            <w:pPr>
              <w:ind w:firstLine="0"/>
              <w:rPr>
                <w:rFonts w:eastAsia="SimSun"/>
              </w:rPr>
            </w:pPr>
            <w:r w:rsidRPr="00AC3044">
              <w:rPr>
                <w:rFonts w:eastAsia="SimSun"/>
              </w:rPr>
              <w:t>–3, –2 дни</w:t>
            </w:r>
          </w:p>
        </w:tc>
        <w:tc>
          <w:tcPr>
            <w:tcW w:w="2410" w:type="dxa"/>
          </w:tcPr>
          <w:p w14:paraId="45502402"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2B36EB88" w14:textId="77777777" w:rsidTr="002D3EBF">
        <w:trPr>
          <w:cantSplit/>
          <w:trHeight w:val="552"/>
        </w:trPr>
        <w:tc>
          <w:tcPr>
            <w:tcW w:w="1135" w:type="dxa"/>
            <w:vMerge/>
            <w:textDirection w:val="btLr"/>
          </w:tcPr>
          <w:p w14:paraId="54DFA06A" w14:textId="77777777" w:rsidR="00124A26" w:rsidRPr="00AC3044" w:rsidRDefault="00124A26" w:rsidP="002D3EBF">
            <w:pPr>
              <w:ind w:firstLine="0"/>
              <w:rPr>
                <w:rFonts w:eastAsia="SimSun"/>
              </w:rPr>
            </w:pPr>
          </w:p>
        </w:tc>
        <w:tc>
          <w:tcPr>
            <w:tcW w:w="1559" w:type="dxa"/>
          </w:tcPr>
          <w:p w14:paraId="2219F779" w14:textId="77777777" w:rsidR="00124A26" w:rsidRPr="00AC3044" w:rsidRDefault="00124A26" w:rsidP="002D3EBF">
            <w:pPr>
              <w:ind w:firstLine="0"/>
              <w:rPr>
                <w:rFonts w:eastAsia="SimSun"/>
              </w:rPr>
            </w:pPr>
            <w:r w:rsidRPr="00AC3044">
              <w:rPr>
                <w:rFonts w:eastAsia="SimSun"/>
              </w:rPr>
              <w:t>Тиотепа</w:t>
            </w:r>
          </w:p>
        </w:tc>
        <w:tc>
          <w:tcPr>
            <w:tcW w:w="1418" w:type="dxa"/>
          </w:tcPr>
          <w:p w14:paraId="5937A530" w14:textId="77777777" w:rsidR="00124A26" w:rsidRPr="00AC3044" w:rsidRDefault="00124A26" w:rsidP="002D3EBF">
            <w:pPr>
              <w:ind w:firstLine="0"/>
              <w:rPr>
                <w:rFonts w:eastAsia="SimSun"/>
              </w:rPr>
            </w:pPr>
            <w:r w:rsidRPr="00AC3044">
              <w:rPr>
                <w:rFonts w:eastAsia="SimSun"/>
              </w:rPr>
              <w:t>5 мг/кг</w:t>
            </w:r>
          </w:p>
        </w:tc>
        <w:tc>
          <w:tcPr>
            <w:tcW w:w="1559" w:type="dxa"/>
          </w:tcPr>
          <w:p w14:paraId="46C9002C" w14:textId="77777777" w:rsidR="00124A26" w:rsidRPr="00AC3044" w:rsidRDefault="00124A26" w:rsidP="002D3EBF">
            <w:pPr>
              <w:ind w:firstLine="0"/>
              <w:rPr>
                <w:rFonts w:eastAsia="SimSun"/>
              </w:rPr>
            </w:pPr>
            <w:r w:rsidRPr="00AC3044">
              <w:rPr>
                <w:rFonts w:eastAsia="SimSun"/>
              </w:rPr>
              <w:t>10 мг/кг</w:t>
            </w:r>
          </w:p>
        </w:tc>
        <w:tc>
          <w:tcPr>
            <w:tcW w:w="1559" w:type="dxa"/>
          </w:tcPr>
          <w:p w14:paraId="28187ABE" w14:textId="77777777" w:rsidR="00124A26" w:rsidRPr="00AC3044" w:rsidRDefault="00124A26" w:rsidP="002D3EBF">
            <w:pPr>
              <w:ind w:firstLine="0"/>
              <w:rPr>
                <w:rFonts w:eastAsia="SimSun"/>
              </w:rPr>
            </w:pPr>
            <w:r w:rsidRPr="00AC3044">
              <w:rPr>
                <w:rFonts w:eastAsia="SimSun"/>
              </w:rPr>
              <w:t>-6,-5 дни</w:t>
            </w:r>
          </w:p>
        </w:tc>
        <w:tc>
          <w:tcPr>
            <w:tcW w:w="2410" w:type="dxa"/>
          </w:tcPr>
          <w:p w14:paraId="4E298DEF"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3B64CBE3" w14:textId="77777777" w:rsidTr="002D3EBF">
        <w:trPr>
          <w:cantSplit/>
          <w:trHeight w:val="1357"/>
        </w:trPr>
        <w:tc>
          <w:tcPr>
            <w:tcW w:w="1135" w:type="dxa"/>
            <w:vMerge w:val="restart"/>
            <w:textDirection w:val="btLr"/>
          </w:tcPr>
          <w:p w14:paraId="74F694D9"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tcPr>
          <w:p w14:paraId="32B93DDF" w14:textId="77777777" w:rsidR="00124A26" w:rsidRPr="00AC3044" w:rsidRDefault="00124A26" w:rsidP="002D3EBF">
            <w:pPr>
              <w:ind w:firstLine="0"/>
              <w:rPr>
                <w:rFonts w:eastAsia="SimSun"/>
              </w:rPr>
            </w:pPr>
            <w:r w:rsidRPr="00AC3044">
              <w:rPr>
                <w:rFonts w:eastAsia="SimSun"/>
              </w:rPr>
              <w:t>Циклоспорин</w:t>
            </w:r>
          </w:p>
        </w:tc>
        <w:tc>
          <w:tcPr>
            <w:tcW w:w="1418" w:type="dxa"/>
          </w:tcPr>
          <w:p w14:paraId="0787635D" w14:textId="77777777" w:rsidR="00124A26" w:rsidRPr="00AC3044" w:rsidRDefault="00124A26" w:rsidP="002D3EBF">
            <w:pPr>
              <w:ind w:firstLine="0"/>
              <w:rPr>
                <w:rFonts w:eastAsia="SimSun"/>
              </w:rPr>
            </w:pPr>
            <w:r w:rsidRPr="00AC3044">
              <w:rPr>
                <w:rFonts w:eastAsia="SimSun"/>
              </w:rPr>
              <w:t>3 мг/кг</w:t>
            </w:r>
          </w:p>
        </w:tc>
        <w:tc>
          <w:tcPr>
            <w:tcW w:w="1559" w:type="dxa"/>
          </w:tcPr>
          <w:p w14:paraId="6FFBA7F8" w14:textId="77777777" w:rsidR="00124A26" w:rsidRPr="00AC3044" w:rsidRDefault="00124A26" w:rsidP="002D3EBF">
            <w:pPr>
              <w:ind w:firstLine="0"/>
              <w:rPr>
                <w:rFonts w:eastAsia="SimSun"/>
              </w:rPr>
            </w:pPr>
            <w:r w:rsidRPr="00AC3044">
              <w:rPr>
                <w:rFonts w:eastAsia="SimSun"/>
              </w:rPr>
              <w:t>–</w:t>
            </w:r>
          </w:p>
        </w:tc>
        <w:tc>
          <w:tcPr>
            <w:tcW w:w="1559" w:type="dxa"/>
          </w:tcPr>
          <w:p w14:paraId="2467D659"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410" w:type="dxa"/>
          </w:tcPr>
          <w:p w14:paraId="3E96D48C"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C68FF71" w14:textId="77777777" w:rsidTr="002D3EBF">
        <w:trPr>
          <w:cantSplit/>
          <w:trHeight w:val="20"/>
        </w:trPr>
        <w:tc>
          <w:tcPr>
            <w:tcW w:w="1135" w:type="dxa"/>
            <w:vMerge/>
            <w:textDirection w:val="btLr"/>
          </w:tcPr>
          <w:p w14:paraId="24EE92D1" w14:textId="77777777" w:rsidR="00124A26" w:rsidRPr="00AC3044" w:rsidRDefault="00124A26" w:rsidP="002D3EBF">
            <w:pPr>
              <w:ind w:firstLine="0"/>
              <w:rPr>
                <w:rFonts w:eastAsia="SimSun"/>
              </w:rPr>
            </w:pPr>
          </w:p>
        </w:tc>
        <w:tc>
          <w:tcPr>
            <w:tcW w:w="1559" w:type="dxa"/>
          </w:tcPr>
          <w:p w14:paraId="6F831D1C"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tcPr>
          <w:p w14:paraId="1400BC6D" w14:textId="77777777" w:rsidR="00124A26" w:rsidRPr="00AC3044" w:rsidRDefault="00124A26" w:rsidP="002D3EBF">
            <w:pPr>
              <w:ind w:firstLine="0"/>
              <w:rPr>
                <w:rFonts w:eastAsia="SimSun"/>
              </w:rPr>
            </w:pPr>
            <w:r w:rsidRPr="00AC3044">
              <w:rPr>
                <w:rFonts w:eastAsia="SimSun"/>
              </w:rPr>
              <w:t>30 мг/кг</w:t>
            </w:r>
          </w:p>
        </w:tc>
        <w:tc>
          <w:tcPr>
            <w:tcW w:w="1559" w:type="dxa"/>
          </w:tcPr>
          <w:p w14:paraId="7B4961CF" w14:textId="77777777" w:rsidR="00124A26" w:rsidRPr="00AC3044" w:rsidRDefault="00124A26" w:rsidP="002D3EBF">
            <w:pPr>
              <w:ind w:firstLine="0"/>
              <w:rPr>
                <w:rFonts w:eastAsia="SimSun"/>
              </w:rPr>
            </w:pPr>
            <w:r w:rsidRPr="00AC3044">
              <w:rPr>
                <w:rFonts w:eastAsia="SimSun"/>
              </w:rPr>
              <w:t>–</w:t>
            </w:r>
          </w:p>
        </w:tc>
        <w:tc>
          <w:tcPr>
            <w:tcW w:w="1559" w:type="dxa"/>
          </w:tcPr>
          <w:p w14:paraId="493A3597" w14:textId="77777777" w:rsidR="00124A26" w:rsidRPr="00AC3044" w:rsidRDefault="00124A26" w:rsidP="002D3EBF">
            <w:pPr>
              <w:ind w:firstLine="0"/>
              <w:rPr>
                <w:rFonts w:eastAsia="SimSun"/>
              </w:rPr>
            </w:pPr>
            <w:r w:rsidRPr="00AC3044">
              <w:rPr>
                <w:rFonts w:eastAsia="SimSun"/>
              </w:rPr>
              <w:t>С +5 по +90 день</w:t>
            </w:r>
          </w:p>
        </w:tc>
        <w:tc>
          <w:tcPr>
            <w:tcW w:w="2410" w:type="dxa"/>
          </w:tcPr>
          <w:p w14:paraId="5926B134"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29D953AD" w14:textId="77777777" w:rsidTr="002D3EBF">
        <w:trPr>
          <w:cantSplit/>
          <w:trHeight w:val="20"/>
        </w:trPr>
        <w:tc>
          <w:tcPr>
            <w:tcW w:w="1135" w:type="dxa"/>
            <w:vMerge/>
            <w:textDirection w:val="btLr"/>
          </w:tcPr>
          <w:p w14:paraId="231C6CF1" w14:textId="77777777" w:rsidR="00124A26" w:rsidRPr="00AC3044" w:rsidRDefault="00124A26" w:rsidP="002D3EBF">
            <w:pPr>
              <w:ind w:firstLine="0"/>
              <w:rPr>
                <w:rFonts w:eastAsia="SimSun"/>
              </w:rPr>
            </w:pPr>
          </w:p>
        </w:tc>
        <w:tc>
          <w:tcPr>
            <w:tcW w:w="1559" w:type="dxa"/>
          </w:tcPr>
          <w:p w14:paraId="148C19B1" w14:textId="77777777" w:rsidR="00124A26" w:rsidRPr="00AC3044" w:rsidRDefault="00124A26" w:rsidP="002D3EBF">
            <w:pPr>
              <w:ind w:firstLine="0"/>
              <w:rPr>
                <w:rFonts w:eastAsia="SimSun"/>
              </w:rPr>
            </w:pPr>
            <w:r w:rsidRPr="00AC3044">
              <w:rPr>
                <w:rFonts w:eastAsia="SimSun"/>
              </w:rPr>
              <w:t>Циклофосфамид</w:t>
            </w:r>
          </w:p>
        </w:tc>
        <w:tc>
          <w:tcPr>
            <w:tcW w:w="1418" w:type="dxa"/>
          </w:tcPr>
          <w:p w14:paraId="5DC2615B" w14:textId="77777777" w:rsidR="00124A26" w:rsidRPr="00AC3044" w:rsidRDefault="00124A26" w:rsidP="002D3EBF">
            <w:pPr>
              <w:ind w:firstLine="0"/>
              <w:rPr>
                <w:rFonts w:eastAsia="SimSun"/>
              </w:rPr>
            </w:pPr>
            <w:r w:rsidRPr="00AC3044">
              <w:rPr>
                <w:rFonts w:eastAsia="SimSun"/>
              </w:rPr>
              <w:t>50 мг/кг</w:t>
            </w:r>
          </w:p>
        </w:tc>
        <w:tc>
          <w:tcPr>
            <w:tcW w:w="1559" w:type="dxa"/>
          </w:tcPr>
          <w:p w14:paraId="051DD9E5" w14:textId="77777777" w:rsidR="00124A26" w:rsidRPr="00AC3044" w:rsidRDefault="00124A26" w:rsidP="002D3EBF">
            <w:pPr>
              <w:ind w:firstLine="0"/>
              <w:rPr>
                <w:rFonts w:eastAsia="SimSun"/>
              </w:rPr>
            </w:pPr>
            <w:r w:rsidRPr="00AC3044">
              <w:rPr>
                <w:rFonts w:eastAsia="SimSun"/>
              </w:rPr>
              <w:t>100 мг/кг</w:t>
            </w:r>
          </w:p>
        </w:tc>
        <w:tc>
          <w:tcPr>
            <w:tcW w:w="1559" w:type="dxa"/>
          </w:tcPr>
          <w:p w14:paraId="653CE701" w14:textId="77777777" w:rsidR="00124A26" w:rsidRPr="00AC3044" w:rsidRDefault="00124A26" w:rsidP="002D3EBF">
            <w:pPr>
              <w:ind w:firstLine="0"/>
              <w:rPr>
                <w:rFonts w:eastAsia="SimSun"/>
              </w:rPr>
            </w:pPr>
            <w:r w:rsidRPr="00AC3044">
              <w:rPr>
                <w:rFonts w:eastAsia="SimSun"/>
              </w:rPr>
              <w:t xml:space="preserve">+3,+4 дни </w:t>
            </w:r>
          </w:p>
        </w:tc>
        <w:tc>
          <w:tcPr>
            <w:tcW w:w="2410" w:type="dxa"/>
          </w:tcPr>
          <w:p w14:paraId="6C76EFC5" w14:textId="77777777" w:rsidR="00124A26" w:rsidRPr="00AC3044" w:rsidRDefault="00124A26" w:rsidP="002D3EBF">
            <w:pPr>
              <w:ind w:firstLine="0"/>
              <w:rPr>
                <w:rFonts w:eastAsia="SimSun"/>
              </w:rPr>
            </w:pPr>
            <w:r w:rsidRPr="00AC3044">
              <w:rPr>
                <w:rFonts w:eastAsia="SimSun"/>
              </w:rPr>
              <w:t>В/в, в течение 2 часов</w:t>
            </w:r>
          </w:p>
        </w:tc>
      </w:tr>
    </w:tbl>
    <w:p w14:paraId="116BD81C" w14:textId="77777777" w:rsidR="00124A26" w:rsidRDefault="00124A26" w:rsidP="00124A26">
      <w:pPr>
        <w:rPr>
          <w:rFonts w:eastAsia="SimSun"/>
        </w:rPr>
      </w:pPr>
      <w:bookmarkStart w:id="263" w:name="_Toc44401227"/>
    </w:p>
    <w:p w14:paraId="714E6FDA"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6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45913CFC" w14:textId="77777777" w:rsidTr="002D3EBF">
        <w:trPr>
          <w:cantSplit/>
          <w:trHeight w:val="20"/>
          <w:tblHeader/>
        </w:trPr>
        <w:tc>
          <w:tcPr>
            <w:tcW w:w="1135" w:type="dxa"/>
          </w:tcPr>
          <w:p w14:paraId="6925FB8C" w14:textId="77777777" w:rsidR="00124A26" w:rsidRPr="006A5E21" w:rsidRDefault="00124A26" w:rsidP="002D3EBF">
            <w:pPr>
              <w:ind w:firstLine="0"/>
              <w:rPr>
                <w:rFonts w:eastAsia="SimSun"/>
              </w:rPr>
            </w:pPr>
          </w:p>
        </w:tc>
        <w:tc>
          <w:tcPr>
            <w:tcW w:w="1559" w:type="dxa"/>
            <w:vAlign w:val="center"/>
          </w:tcPr>
          <w:p w14:paraId="713025B7"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5F23C0FC"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79AF65C6"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58E06227"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33224A8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A2E4DBA" w14:textId="77777777" w:rsidTr="002D3EBF">
        <w:trPr>
          <w:cantSplit/>
          <w:trHeight w:val="20"/>
        </w:trPr>
        <w:tc>
          <w:tcPr>
            <w:tcW w:w="1135" w:type="dxa"/>
            <w:vMerge w:val="restart"/>
            <w:textDirection w:val="btLr"/>
            <w:vAlign w:val="center"/>
          </w:tcPr>
          <w:p w14:paraId="6FDD6EA1"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1CEA0396"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589856F3" w14:textId="77777777" w:rsidR="00124A26" w:rsidRPr="00AC3044" w:rsidRDefault="00124A26" w:rsidP="002D3EBF">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674C90BA"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7F591159" w14:textId="77777777" w:rsidR="00124A26" w:rsidRPr="00AC3044" w:rsidRDefault="00124A26" w:rsidP="002D3EBF">
            <w:pPr>
              <w:ind w:firstLine="0"/>
              <w:rPr>
                <w:rFonts w:eastAsia="SimSun"/>
              </w:rPr>
            </w:pPr>
            <w:r w:rsidRPr="00AC3044">
              <w:rPr>
                <w:rFonts w:eastAsia="SimSun"/>
              </w:rPr>
              <w:t>С –4 по –2 день</w:t>
            </w:r>
          </w:p>
        </w:tc>
        <w:tc>
          <w:tcPr>
            <w:tcW w:w="2410" w:type="dxa"/>
            <w:vAlign w:val="center"/>
          </w:tcPr>
          <w:p w14:paraId="16FB851C"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117A693" w14:textId="77777777" w:rsidTr="002D3EBF">
        <w:trPr>
          <w:cantSplit/>
          <w:trHeight w:val="550"/>
        </w:trPr>
        <w:tc>
          <w:tcPr>
            <w:tcW w:w="1135" w:type="dxa"/>
            <w:vMerge/>
            <w:textDirection w:val="btLr"/>
            <w:vAlign w:val="center"/>
          </w:tcPr>
          <w:p w14:paraId="6D68A824" w14:textId="77777777" w:rsidR="00124A26" w:rsidRPr="00AC3044" w:rsidRDefault="00124A26" w:rsidP="002D3EBF">
            <w:pPr>
              <w:ind w:firstLine="0"/>
              <w:rPr>
                <w:rFonts w:eastAsia="SimSun"/>
              </w:rPr>
            </w:pPr>
          </w:p>
        </w:tc>
        <w:tc>
          <w:tcPr>
            <w:tcW w:w="1559" w:type="dxa"/>
            <w:vAlign w:val="center"/>
          </w:tcPr>
          <w:p w14:paraId="63076988"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2E687B5F" w14:textId="77777777" w:rsidR="00124A26" w:rsidRPr="00AC3044" w:rsidRDefault="00124A26" w:rsidP="002D3EBF">
            <w:pPr>
              <w:ind w:firstLine="0"/>
              <w:rPr>
                <w:rFonts w:eastAsia="SimSun"/>
              </w:rPr>
            </w:pPr>
            <w:r w:rsidRPr="00AC3044">
              <w:rPr>
                <w:rFonts w:eastAsia="SimSun"/>
              </w:rPr>
              <w:t>4 мг/кг</w:t>
            </w:r>
          </w:p>
        </w:tc>
        <w:tc>
          <w:tcPr>
            <w:tcW w:w="1559" w:type="dxa"/>
            <w:vAlign w:val="center"/>
          </w:tcPr>
          <w:p w14:paraId="7951B3BD" w14:textId="77777777" w:rsidR="00124A26" w:rsidRPr="00AC3044" w:rsidRDefault="00124A26" w:rsidP="002D3EBF">
            <w:pPr>
              <w:ind w:firstLine="0"/>
              <w:rPr>
                <w:rFonts w:eastAsia="SimSun"/>
              </w:rPr>
            </w:pPr>
            <w:r w:rsidRPr="00AC3044">
              <w:rPr>
                <w:rFonts w:eastAsia="SimSun"/>
              </w:rPr>
              <w:t>8 мг/кг</w:t>
            </w:r>
          </w:p>
        </w:tc>
        <w:tc>
          <w:tcPr>
            <w:tcW w:w="1559" w:type="dxa"/>
            <w:vAlign w:val="center"/>
          </w:tcPr>
          <w:p w14:paraId="4E695DC2" w14:textId="77777777" w:rsidR="00124A26" w:rsidRPr="00AC3044" w:rsidRDefault="00124A26" w:rsidP="002D3EBF">
            <w:pPr>
              <w:ind w:firstLine="0"/>
              <w:rPr>
                <w:rFonts w:eastAsia="SimSun"/>
              </w:rPr>
            </w:pPr>
            <w:r w:rsidRPr="00AC3044">
              <w:rPr>
                <w:rFonts w:eastAsia="SimSun"/>
              </w:rPr>
              <w:t>–3, –2 дни</w:t>
            </w:r>
          </w:p>
        </w:tc>
        <w:tc>
          <w:tcPr>
            <w:tcW w:w="2410" w:type="dxa"/>
            <w:vAlign w:val="center"/>
          </w:tcPr>
          <w:p w14:paraId="3B3EBE4F"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2597DEC1" w14:textId="77777777" w:rsidTr="002D3EBF">
        <w:trPr>
          <w:cantSplit/>
          <w:trHeight w:val="516"/>
        </w:trPr>
        <w:tc>
          <w:tcPr>
            <w:tcW w:w="1135" w:type="dxa"/>
            <w:vMerge/>
            <w:textDirection w:val="btLr"/>
            <w:vAlign w:val="center"/>
          </w:tcPr>
          <w:p w14:paraId="335E595A" w14:textId="77777777" w:rsidR="00124A26" w:rsidRPr="00AC3044" w:rsidRDefault="00124A26" w:rsidP="002D3EBF">
            <w:pPr>
              <w:ind w:firstLine="0"/>
              <w:rPr>
                <w:rFonts w:eastAsia="SimSun"/>
              </w:rPr>
            </w:pPr>
          </w:p>
        </w:tc>
        <w:tc>
          <w:tcPr>
            <w:tcW w:w="1559" w:type="dxa"/>
            <w:vAlign w:val="center"/>
          </w:tcPr>
          <w:p w14:paraId="4596A697" w14:textId="77777777" w:rsidR="00124A26" w:rsidRPr="00AC3044" w:rsidRDefault="00124A26" w:rsidP="002D3EBF">
            <w:pPr>
              <w:ind w:firstLine="0"/>
              <w:rPr>
                <w:rFonts w:eastAsia="SimSun"/>
              </w:rPr>
            </w:pPr>
            <w:r w:rsidRPr="00AC3044">
              <w:rPr>
                <w:rFonts w:eastAsia="SimSun"/>
              </w:rPr>
              <w:t>Тиотепа</w:t>
            </w:r>
          </w:p>
        </w:tc>
        <w:tc>
          <w:tcPr>
            <w:tcW w:w="1418" w:type="dxa"/>
            <w:vAlign w:val="center"/>
          </w:tcPr>
          <w:p w14:paraId="3F81C0FA" w14:textId="77777777" w:rsidR="00124A26" w:rsidRPr="00AC3044" w:rsidRDefault="00124A26" w:rsidP="002D3EBF">
            <w:pPr>
              <w:ind w:firstLine="0"/>
              <w:rPr>
                <w:rFonts w:eastAsia="SimSun"/>
              </w:rPr>
            </w:pPr>
            <w:r w:rsidRPr="00AC3044">
              <w:rPr>
                <w:rFonts w:eastAsia="SimSun"/>
              </w:rPr>
              <w:t>5 мг/кг</w:t>
            </w:r>
          </w:p>
        </w:tc>
        <w:tc>
          <w:tcPr>
            <w:tcW w:w="1559" w:type="dxa"/>
            <w:vAlign w:val="center"/>
          </w:tcPr>
          <w:p w14:paraId="6FD513A7" w14:textId="77777777" w:rsidR="00124A26" w:rsidRPr="00AC3044" w:rsidRDefault="00124A26" w:rsidP="002D3EBF">
            <w:pPr>
              <w:ind w:firstLine="0"/>
              <w:rPr>
                <w:rFonts w:eastAsia="SimSun"/>
              </w:rPr>
            </w:pPr>
            <w:r w:rsidRPr="00AC3044">
              <w:rPr>
                <w:rFonts w:eastAsia="SimSun"/>
              </w:rPr>
              <w:t>10 мг/кг</w:t>
            </w:r>
          </w:p>
        </w:tc>
        <w:tc>
          <w:tcPr>
            <w:tcW w:w="1559" w:type="dxa"/>
            <w:vAlign w:val="center"/>
          </w:tcPr>
          <w:p w14:paraId="5C5FEFE4" w14:textId="77777777" w:rsidR="00124A26" w:rsidRPr="00AC3044" w:rsidRDefault="00124A26" w:rsidP="002D3EBF">
            <w:pPr>
              <w:ind w:firstLine="0"/>
              <w:rPr>
                <w:rFonts w:eastAsia="SimSun"/>
              </w:rPr>
            </w:pPr>
            <w:r w:rsidRPr="00AC3044">
              <w:rPr>
                <w:rFonts w:eastAsia="SimSun"/>
              </w:rPr>
              <w:t>-6,-5 дни</w:t>
            </w:r>
          </w:p>
        </w:tc>
        <w:tc>
          <w:tcPr>
            <w:tcW w:w="2410" w:type="dxa"/>
            <w:vAlign w:val="center"/>
          </w:tcPr>
          <w:p w14:paraId="6782F257"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1414EF1" w14:textId="77777777" w:rsidTr="002D3EBF">
        <w:trPr>
          <w:cantSplit/>
          <w:trHeight w:val="1558"/>
        </w:trPr>
        <w:tc>
          <w:tcPr>
            <w:tcW w:w="1135" w:type="dxa"/>
            <w:vMerge w:val="restart"/>
            <w:textDirection w:val="btLr"/>
            <w:vAlign w:val="center"/>
          </w:tcPr>
          <w:p w14:paraId="4E496236"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7049921F" w14:textId="77777777" w:rsidR="00124A26" w:rsidRPr="00AC3044" w:rsidRDefault="00124A26" w:rsidP="002D3EBF">
            <w:pPr>
              <w:ind w:firstLine="0"/>
              <w:rPr>
                <w:rFonts w:eastAsia="SimSun"/>
              </w:rPr>
            </w:pPr>
            <w:r w:rsidRPr="00AC3044">
              <w:rPr>
                <w:rFonts w:eastAsia="SimSun"/>
              </w:rPr>
              <w:t>Циклоспорин</w:t>
            </w:r>
          </w:p>
        </w:tc>
        <w:tc>
          <w:tcPr>
            <w:tcW w:w="1418" w:type="dxa"/>
            <w:vAlign w:val="center"/>
          </w:tcPr>
          <w:p w14:paraId="5177ADAA"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774E3D14"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0F8A1ECE"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40CC8619"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0DBD0FF" w14:textId="77777777" w:rsidTr="002D3EBF">
        <w:trPr>
          <w:cantSplit/>
          <w:trHeight w:val="20"/>
        </w:trPr>
        <w:tc>
          <w:tcPr>
            <w:tcW w:w="1135" w:type="dxa"/>
            <w:vMerge/>
            <w:textDirection w:val="btLr"/>
          </w:tcPr>
          <w:p w14:paraId="417E2F92" w14:textId="77777777" w:rsidR="00124A26" w:rsidRPr="00AC3044" w:rsidRDefault="00124A26" w:rsidP="002D3EBF">
            <w:pPr>
              <w:ind w:firstLine="0"/>
              <w:rPr>
                <w:rFonts w:eastAsia="SimSun"/>
              </w:rPr>
            </w:pPr>
          </w:p>
        </w:tc>
        <w:tc>
          <w:tcPr>
            <w:tcW w:w="1559" w:type="dxa"/>
            <w:vAlign w:val="center"/>
          </w:tcPr>
          <w:p w14:paraId="20F3BA7A"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41458F5F" w14:textId="77777777" w:rsidR="00124A26" w:rsidRPr="00AC3044" w:rsidRDefault="00124A26" w:rsidP="002D3EBF">
            <w:pPr>
              <w:ind w:firstLine="0"/>
              <w:rPr>
                <w:rFonts w:eastAsia="SimSun"/>
              </w:rPr>
            </w:pPr>
            <w:r w:rsidRPr="00AC3044">
              <w:rPr>
                <w:rFonts w:eastAsia="SimSun"/>
              </w:rPr>
              <w:t>45 мг/кг</w:t>
            </w:r>
          </w:p>
        </w:tc>
        <w:tc>
          <w:tcPr>
            <w:tcW w:w="1559" w:type="dxa"/>
            <w:vAlign w:val="center"/>
          </w:tcPr>
          <w:p w14:paraId="2499FA11"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421B2DC0" w14:textId="77777777" w:rsidR="00124A26" w:rsidRPr="00AC3044" w:rsidRDefault="00124A26" w:rsidP="002D3EBF">
            <w:pPr>
              <w:ind w:firstLine="0"/>
              <w:rPr>
                <w:rFonts w:eastAsia="SimSun"/>
              </w:rPr>
            </w:pPr>
            <w:r w:rsidRPr="00AC3044">
              <w:rPr>
                <w:rFonts w:eastAsia="SimSun"/>
              </w:rPr>
              <w:t>С +5 по +90 день</w:t>
            </w:r>
          </w:p>
        </w:tc>
        <w:tc>
          <w:tcPr>
            <w:tcW w:w="2410" w:type="dxa"/>
            <w:vAlign w:val="center"/>
          </w:tcPr>
          <w:p w14:paraId="27B6F4D8"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4A78503C" w14:textId="77777777" w:rsidTr="002D3EBF">
        <w:trPr>
          <w:cantSplit/>
          <w:trHeight w:val="20"/>
        </w:trPr>
        <w:tc>
          <w:tcPr>
            <w:tcW w:w="1135" w:type="dxa"/>
            <w:vMerge/>
            <w:textDirection w:val="btLr"/>
          </w:tcPr>
          <w:p w14:paraId="7BED87E5" w14:textId="77777777" w:rsidR="00124A26" w:rsidRPr="00AC3044" w:rsidRDefault="00124A26" w:rsidP="002D3EBF">
            <w:pPr>
              <w:ind w:firstLine="0"/>
              <w:rPr>
                <w:rFonts w:eastAsia="SimSun"/>
              </w:rPr>
            </w:pPr>
          </w:p>
        </w:tc>
        <w:tc>
          <w:tcPr>
            <w:tcW w:w="1559" w:type="dxa"/>
            <w:vAlign w:val="center"/>
          </w:tcPr>
          <w:p w14:paraId="62836469"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65AFF2AC"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29FDAB38"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039E4B0E" w14:textId="77777777" w:rsidR="00124A26" w:rsidRPr="00AC3044" w:rsidRDefault="00124A26" w:rsidP="002D3EBF">
            <w:pPr>
              <w:ind w:firstLine="0"/>
              <w:rPr>
                <w:rFonts w:eastAsia="SimSun"/>
              </w:rPr>
            </w:pPr>
            <w:r w:rsidRPr="00AC3044">
              <w:rPr>
                <w:rFonts w:eastAsia="SimSun"/>
              </w:rPr>
              <w:t xml:space="preserve">+3,+4 дни </w:t>
            </w:r>
          </w:p>
        </w:tc>
        <w:tc>
          <w:tcPr>
            <w:tcW w:w="2410" w:type="dxa"/>
            <w:vAlign w:val="center"/>
          </w:tcPr>
          <w:p w14:paraId="6AB2050A" w14:textId="77777777" w:rsidR="00124A26" w:rsidRPr="00AC3044" w:rsidRDefault="00124A26" w:rsidP="002D3EBF">
            <w:pPr>
              <w:ind w:firstLine="0"/>
              <w:rPr>
                <w:rFonts w:eastAsia="SimSun"/>
              </w:rPr>
            </w:pPr>
            <w:r w:rsidRPr="00AC3044">
              <w:rPr>
                <w:rFonts w:eastAsia="SimSun"/>
              </w:rPr>
              <w:t>В/в, в течение 2 часов</w:t>
            </w:r>
          </w:p>
        </w:tc>
      </w:tr>
    </w:tbl>
    <w:p w14:paraId="04AAF474" w14:textId="77777777" w:rsidR="00124A26" w:rsidRPr="00C07B2E" w:rsidRDefault="00124A26" w:rsidP="00124A26">
      <w:pPr>
        <w:rPr>
          <w:rFonts w:eastAsia="SimSun"/>
        </w:rPr>
      </w:pPr>
    </w:p>
    <w:p w14:paraId="2D70B3C6" w14:textId="77777777" w:rsidR="00124A26" w:rsidRPr="00C07B2E" w:rsidRDefault="00124A26" w:rsidP="00124A26">
      <w:pPr>
        <w:rPr>
          <w:rFonts w:eastAsia="SimSun"/>
        </w:rPr>
      </w:pPr>
      <w:bookmarkStart w:id="264"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6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1BB07971" w14:textId="77777777" w:rsidTr="002D3EBF">
        <w:trPr>
          <w:cantSplit/>
          <w:trHeight w:val="20"/>
          <w:tblHeader/>
        </w:trPr>
        <w:tc>
          <w:tcPr>
            <w:tcW w:w="1135" w:type="dxa"/>
          </w:tcPr>
          <w:p w14:paraId="57AD7E28" w14:textId="77777777" w:rsidR="00124A26" w:rsidRPr="006A5E21" w:rsidRDefault="00124A26" w:rsidP="002D3EBF">
            <w:pPr>
              <w:ind w:firstLine="0"/>
              <w:rPr>
                <w:rFonts w:eastAsia="SimSun"/>
              </w:rPr>
            </w:pPr>
          </w:p>
        </w:tc>
        <w:tc>
          <w:tcPr>
            <w:tcW w:w="1559" w:type="dxa"/>
            <w:vAlign w:val="center"/>
          </w:tcPr>
          <w:p w14:paraId="35CDAC75"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2E5DDBDF"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61C8CBE8"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6F437193"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0968FCA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856EF86" w14:textId="77777777" w:rsidTr="002D3EBF">
        <w:trPr>
          <w:cantSplit/>
          <w:trHeight w:val="20"/>
        </w:trPr>
        <w:tc>
          <w:tcPr>
            <w:tcW w:w="1135" w:type="dxa"/>
            <w:vMerge w:val="restart"/>
            <w:textDirection w:val="btLr"/>
            <w:vAlign w:val="center"/>
          </w:tcPr>
          <w:p w14:paraId="5C2FAC6E"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2BF6E3A2"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3987985E"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1ED11D0"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1ED10CDD" w14:textId="77777777" w:rsidR="00124A26" w:rsidRPr="00AC3044" w:rsidRDefault="00124A26" w:rsidP="002D3EBF">
            <w:pPr>
              <w:ind w:firstLine="0"/>
              <w:rPr>
                <w:rFonts w:eastAsia="SimSun"/>
              </w:rPr>
            </w:pPr>
            <w:r w:rsidRPr="00AC3044">
              <w:rPr>
                <w:rFonts w:eastAsia="SimSun"/>
              </w:rPr>
              <w:t>С –10 по –5 день</w:t>
            </w:r>
          </w:p>
        </w:tc>
        <w:tc>
          <w:tcPr>
            <w:tcW w:w="2410" w:type="dxa"/>
            <w:vAlign w:val="center"/>
          </w:tcPr>
          <w:p w14:paraId="54E74BE2"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9B6EECA" w14:textId="77777777" w:rsidTr="002D3EBF">
        <w:trPr>
          <w:cantSplit/>
          <w:trHeight w:val="2123"/>
        </w:trPr>
        <w:tc>
          <w:tcPr>
            <w:tcW w:w="1135" w:type="dxa"/>
            <w:vMerge/>
            <w:textDirection w:val="btLr"/>
            <w:vAlign w:val="center"/>
          </w:tcPr>
          <w:p w14:paraId="4A2FBA07" w14:textId="77777777" w:rsidR="00124A26" w:rsidRPr="00AC3044" w:rsidRDefault="00124A26" w:rsidP="002D3EBF">
            <w:pPr>
              <w:ind w:firstLine="0"/>
              <w:rPr>
                <w:rFonts w:eastAsia="SimSun"/>
              </w:rPr>
            </w:pPr>
          </w:p>
        </w:tc>
        <w:tc>
          <w:tcPr>
            <w:tcW w:w="1559" w:type="dxa"/>
            <w:vAlign w:val="center"/>
          </w:tcPr>
          <w:p w14:paraId="240069EC"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3EEC523C" w14:textId="77777777" w:rsidR="00124A26" w:rsidRPr="00AC3044" w:rsidRDefault="00124A26" w:rsidP="002D3EBF">
            <w:pPr>
              <w:ind w:firstLine="0"/>
              <w:rPr>
                <w:rFonts w:eastAsia="SimSun"/>
              </w:rPr>
            </w:pPr>
            <w:r w:rsidRPr="00AC3044">
              <w:rPr>
                <w:rFonts w:eastAsia="SimSun"/>
              </w:rPr>
              <w:t>4 мг/кг</w:t>
            </w:r>
          </w:p>
        </w:tc>
        <w:tc>
          <w:tcPr>
            <w:tcW w:w="1559" w:type="dxa"/>
            <w:vAlign w:val="center"/>
          </w:tcPr>
          <w:p w14:paraId="0B1B96ED" w14:textId="77777777" w:rsidR="00124A26" w:rsidRPr="00AC3044" w:rsidRDefault="00124A26" w:rsidP="002D3EBF">
            <w:pPr>
              <w:ind w:firstLine="0"/>
              <w:rPr>
                <w:rFonts w:eastAsia="SimSun"/>
              </w:rPr>
            </w:pPr>
            <w:r w:rsidRPr="00AC3044">
              <w:rPr>
                <w:rFonts w:eastAsia="SimSun"/>
              </w:rPr>
              <w:t>8 мг/кг</w:t>
            </w:r>
          </w:p>
        </w:tc>
        <w:tc>
          <w:tcPr>
            <w:tcW w:w="1559" w:type="dxa"/>
            <w:vAlign w:val="center"/>
          </w:tcPr>
          <w:p w14:paraId="3C79AE61" w14:textId="77777777" w:rsidR="00124A26" w:rsidRPr="00AC3044" w:rsidRDefault="00124A26" w:rsidP="002D3EBF">
            <w:pPr>
              <w:ind w:firstLine="0"/>
              <w:rPr>
                <w:rFonts w:eastAsia="SimSun"/>
              </w:rPr>
            </w:pPr>
            <w:r w:rsidRPr="00AC3044">
              <w:rPr>
                <w:rFonts w:eastAsia="SimSun"/>
              </w:rPr>
              <w:t xml:space="preserve"> –6, –5 дни</w:t>
            </w:r>
          </w:p>
        </w:tc>
        <w:tc>
          <w:tcPr>
            <w:tcW w:w="2410" w:type="dxa"/>
            <w:vAlign w:val="center"/>
          </w:tcPr>
          <w:p w14:paraId="2323A67E"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3D7F97D0" w14:textId="77777777" w:rsidTr="002D3EBF">
        <w:trPr>
          <w:cantSplit/>
          <w:trHeight w:val="20"/>
        </w:trPr>
        <w:tc>
          <w:tcPr>
            <w:tcW w:w="1135" w:type="dxa"/>
            <w:vMerge w:val="restart"/>
            <w:textDirection w:val="btLr"/>
            <w:vAlign w:val="center"/>
          </w:tcPr>
          <w:p w14:paraId="69F38C01"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3F4EED49" w14:textId="77777777" w:rsidR="00124A26" w:rsidRPr="00AC3044" w:rsidRDefault="00124A26" w:rsidP="002D3EBF">
            <w:pPr>
              <w:ind w:firstLine="0"/>
              <w:rPr>
                <w:rFonts w:eastAsia="SimSun"/>
              </w:rPr>
            </w:pPr>
            <w:r w:rsidRPr="00AC3044">
              <w:rPr>
                <w:rFonts w:eastAsia="SimSun"/>
              </w:rPr>
              <w:t>АТГ (лошадиный)</w:t>
            </w:r>
          </w:p>
        </w:tc>
        <w:tc>
          <w:tcPr>
            <w:tcW w:w="1418" w:type="dxa"/>
            <w:vAlign w:val="center"/>
          </w:tcPr>
          <w:p w14:paraId="51F1EB13" w14:textId="77777777" w:rsidR="00124A26" w:rsidRPr="00AC3044" w:rsidRDefault="00124A26" w:rsidP="002D3EBF">
            <w:pPr>
              <w:ind w:firstLine="0"/>
              <w:rPr>
                <w:rFonts w:eastAsia="SimSun"/>
              </w:rPr>
            </w:pPr>
            <w:r w:rsidRPr="00AC3044">
              <w:rPr>
                <w:rFonts w:eastAsia="SimSun"/>
              </w:rPr>
              <w:t>10-15 мг/кг</w:t>
            </w:r>
          </w:p>
        </w:tc>
        <w:tc>
          <w:tcPr>
            <w:tcW w:w="1559" w:type="dxa"/>
            <w:vAlign w:val="center"/>
          </w:tcPr>
          <w:p w14:paraId="48D424C6" w14:textId="77777777" w:rsidR="00124A26" w:rsidRPr="00AC3044" w:rsidRDefault="00124A26" w:rsidP="002D3EBF">
            <w:pPr>
              <w:ind w:firstLine="0"/>
              <w:rPr>
                <w:rFonts w:eastAsia="SimSun"/>
              </w:rPr>
            </w:pPr>
            <w:r w:rsidRPr="00AC3044">
              <w:rPr>
                <w:rFonts w:eastAsia="SimSun"/>
              </w:rPr>
              <w:t>40-60 мг/кг</w:t>
            </w:r>
          </w:p>
        </w:tc>
        <w:tc>
          <w:tcPr>
            <w:tcW w:w="1559" w:type="dxa"/>
            <w:vAlign w:val="center"/>
          </w:tcPr>
          <w:p w14:paraId="0D9396DA" w14:textId="77777777" w:rsidR="00124A26" w:rsidRPr="00AC3044" w:rsidRDefault="00124A26" w:rsidP="002D3EBF">
            <w:pPr>
              <w:ind w:firstLine="0"/>
              <w:rPr>
                <w:rFonts w:eastAsia="SimSun"/>
              </w:rPr>
            </w:pPr>
            <w:r w:rsidRPr="00AC3044">
              <w:rPr>
                <w:rFonts w:eastAsia="SimSun"/>
              </w:rPr>
              <w:t>С –4 по –1 день</w:t>
            </w:r>
          </w:p>
        </w:tc>
        <w:tc>
          <w:tcPr>
            <w:tcW w:w="2410" w:type="dxa"/>
            <w:vAlign w:val="center"/>
          </w:tcPr>
          <w:p w14:paraId="720ED147" w14:textId="77777777" w:rsidR="00124A26" w:rsidRPr="00AC3044" w:rsidRDefault="00124A26"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124A26" w:rsidRPr="00AC3044" w14:paraId="3E61BBA3" w14:textId="77777777" w:rsidTr="002D3EBF">
        <w:trPr>
          <w:cantSplit/>
          <w:trHeight w:val="20"/>
        </w:trPr>
        <w:tc>
          <w:tcPr>
            <w:tcW w:w="1135" w:type="dxa"/>
            <w:vMerge/>
            <w:textDirection w:val="btLr"/>
          </w:tcPr>
          <w:p w14:paraId="62EFECB0" w14:textId="77777777" w:rsidR="00124A26" w:rsidRPr="00AC3044" w:rsidRDefault="00124A26" w:rsidP="002D3EBF">
            <w:pPr>
              <w:ind w:firstLine="0"/>
              <w:rPr>
                <w:rFonts w:eastAsia="SimSun"/>
              </w:rPr>
            </w:pPr>
          </w:p>
        </w:tc>
        <w:tc>
          <w:tcPr>
            <w:tcW w:w="1559" w:type="dxa"/>
            <w:vAlign w:val="center"/>
          </w:tcPr>
          <w:p w14:paraId="29580BE2" w14:textId="77777777" w:rsidR="00124A26" w:rsidRPr="00AC3044" w:rsidRDefault="00124A26" w:rsidP="002D3EBF">
            <w:pPr>
              <w:ind w:firstLine="0"/>
              <w:rPr>
                <w:rFonts w:eastAsia="SimSun"/>
              </w:rPr>
            </w:pPr>
            <w:r w:rsidRPr="00AC3044">
              <w:rPr>
                <w:rFonts w:eastAsia="SimSun"/>
              </w:rPr>
              <w:t>Циклоспорин</w:t>
            </w:r>
          </w:p>
        </w:tc>
        <w:tc>
          <w:tcPr>
            <w:tcW w:w="1418" w:type="dxa"/>
            <w:vAlign w:val="center"/>
          </w:tcPr>
          <w:p w14:paraId="31CC9ED1"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11F576DE"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10DDEC4E" w14:textId="77777777" w:rsidR="00124A26" w:rsidRPr="00AC3044" w:rsidRDefault="00124A26"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2CBF3505"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03174F07" w14:textId="77777777" w:rsidTr="002D3EBF">
        <w:trPr>
          <w:cantSplit/>
          <w:trHeight w:val="20"/>
        </w:trPr>
        <w:tc>
          <w:tcPr>
            <w:tcW w:w="1135" w:type="dxa"/>
            <w:vMerge/>
          </w:tcPr>
          <w:p w14:paraId="4668263E" w14:textId="77777777" w:rsidR="00124A26" w:rsidRPr="00AC3044" w:rsidRDefault="00124A26" w:rsidP="002D3EBF">
            <w:pPr>
              <w:ind w:firstLine="0"/>
              <w:rPr>
                <w:rFonts w:eastAsia="SimSun"/>
              </w:rPr>
            </w:pPr>
          </w:p>
        </w:tc>
        <w:tc>
          <w:tcPr>
            <w:tcW w:w="1559" w:type="dxa"/>
            <w:vAlign w:val="center"/>
          </w:tcPr>
          <w:p w14:paraId="2490040C"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43F80CF0" w14:textId="77777777" w:rsidR="00124A26" w:rsidRPr="00AC3044" w:rsidRDefault="00124A26" w:rsidP="002D3EBF">
            <w:pPr>
              <w:ind w:firstLine="0"/>
              <w:rPr>
                <w:rFonts w:eastAsia="SimSun"/>
              </w:rPr>
            </w:pPr>
            <w:r w:rsidRPr="00AC3044">
              <w:rPr>
                <w:rFonts w:eastAsia="SimSun"/>
              </w:rPr>
              <w:t>45 мг/кг</w:t>
            </w:r>
          </w:p>
        </w:tc>
        <w:tc>
          <w:tcPr>
            <w:tcW w:w="1559" w:type="dxa"/>
            <w:vAlign w:val="center"/>
          </w:tcPr>
          <w:p w14:paraId="1E151F18"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2B568F45" w14:textId="77777777" w:rsidR="00124A26" w:rsidRPr="00AC3044" w:rsidRDefault="00124A26" w:rsidP="002D3EBF">
            <w:pPr>
              <w:ind w:firstLine="0"/>
              <w:rPr>
                <w:rFonts w:eastAsia="SimSun"/>
              </w:rPr>
            </w:pPr>
            <w:r w:rsidRPr="00AC3044">
              <w:rPr>
                <w:rFonts w:eastAsia="SimSun"/>
              </w:rPr>
              <w:t>С +5 по +90 день</w:t>
            </w:r>
          </w:p>
        </w:tc>
        <w:tc>
          <w:tcPr>
            <w:tcW w:w="2410" w:type="dxa"/>
            <w:vAlign w:val="center"/>
          </w:tcPr>
          <w:p w14:paraId="32C322B5"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01CC02DA" w14:textId="77777777" w:rsidTr="002D3EBF">
        <w:trPr>
          <w:cantSplit/>
          <w:trHeight w:val="464"/>
        </w:trPr>
        <w:tc>
          <w:tcPr>
            <w:tcW w:w="1135" w:type="dxa"/>
            <w:vMerge/>
          </w:tcPr>
          <w:p w14:paraId="303F67C8" w14:textId="77777777" w:rsidR="00124A26" w:rsidRPr="00AC3044" w:rsidRDefault="00124A26" w:rsidP="002D3EBF">
            <w:pPr>
              <w:ind w:firstLine="0"/>
              <w:rPr>
                <w:rFonts w:eastAsia="SimSun"/>
              </w:rPr>
            </w:pPr>
            <w:bookmarkStart w:id="265" w:name="_Hlk716839"/>
          </w:p>
        </w:tc>
        <w:tc>
          <w:tcPr>
            <w:tcW w:w="1559" w:type="dxa"/>
            <w:vAlign w:val="center"/>
          </w:tcPr>
          <w:p w14:paraId="0B7D2BE5"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5C099834"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7720DC94"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42BB03DD" w14:textId="77777777" w:rsidR="00124A26" w:rsidRPr="00AC3044" w:rsidRDefault="00124A26" w:rsidP="002D3EBF">
            <w:pPr>
              <w:ind w:firstLine="0"/>
              <w:rPr>
                <w:rFonts w:eastAsia="SimSun"/>
              </w:rPr>
            </w:pPr>
            <w:r w:rsidRPr="00AC3044">
              <w:rPr>
                <w:rFonts w:eastAsia="SimSun"/>
              </w:rPr>
              <w:t xml:space="preserve">+3, +4 дни </w:t>
            </w:r>
          </w:p>
        </w:tc>
        <w:tc>
          <w:tcPr>
            <w:tcW w:w="2410" w:type="dxa"/>
            <w:vAlign w:val="center"/>
          </w:tcPr>
          <w:p w14:paraId="1B9016EB" w14:textId="77777777" w:rsidR="00124A26" w:rsidRPr="00AC3044" w:rsidRDefault="00124A26" w:rsidP="002D3EBF">
            <w:pPr>
              <w:ind w:firstLine="0"/>
              <w:rPr>
                <w:rFonts w:eastAsia="SimSun"/>
              </w:rPr>
            </w:pPr>
            <w:r w:rsidRPr="00AC3044">
              <w:rPr>
                <w:rFonts w:eastAsia="SimSun"/>
              </w:rPr>
              <w:t>В/в, в течение 2 часов</w:t>
            </w:r>
          </w:p>
        </w:tc>
      </w:tr>
    </w:tbl>
    <w:p w14:paraId="0A9611A2" w14:textId="77777777" w:rsidR="00124A26" w:rsidRDefault="00124A26" w:rsidP="00124A26">
      <w:pPr>
        <w:rPr>
          <w:rFonts w:eastAsia="SimSun"/>
        </w:rPr>
      </w:pPr>
      <w:bookmarkStart w:id="266" w:name="_Toc44401229"/>
      <w:bookmarkEnd w:id="265"/>
    </w:p>
    <w:p w14:paraId="3A2F1C51"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66"/>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124A26" w:rsidRPr="00AC3044" w14:paraId="44ECA2F6" w14:textId="77777777" w:rsidTr="002D3EBF">
        <w:trPr>
          <w:cantSplit/>
          <w:trHeight w:val="20"/>
          <w:tblHeader/>
        </w:trPr>
        <w:tc>
          <w:tcPr>
            <w:tcW w:w="1083" w:type="dxa"/>
          </w:tcPr>
          <w:p w14:paraId="3C5E1D31" w14:textId="77777777" w:rsidR="00124A26" w:rsidRPr="006A5E21" w:rsidRDefault="00124A26" w:rsidP="002D3EBF">
            <w:pPr>
              <w:ind w:firstLine="0"/>
              <w:rPr>
                <w:rFonts w:eastAsia="SimSun"/>
              </w:rPr>
            </w:pPr>
          </w:p>
        </w:tc>
        <w:tc>
          <w:tcPr>
            <w:tcW w:w="1559" w:type="dxa"/>
            <w:vAlign w:val="center"/>
          </w:tcPr>
          <w:p w14:paraId="0192C030"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75E3ADAD"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3A8AC78D"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79163B6B"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64F277D9"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2625EB9" w14:textId="77777777" w:rsidTr="002D3EBF">
        <w:trPr>
          <w:cantSplit/>
          <w:trHeight w:val="20"/>
        </w:trPr>
        <w:tc>
          <w:tcPr>
            <w:tcW w:w="1083" w:type="dxa"/>
            <w:vMerge w:val="restart"/>
            <w:textDirection w:val="btLr"/>
            <w:vAlign w:val="center"/>
          </w:tcPr>
          <w:p w14:paraId="45349D1F"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0E7C7B5E"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5895751A"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78BA49DF"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1DB0F1A4" w14:textId="77777777" w:rsidR="00124A26" w:rsidRPr="00AC3044" w:rsidRDefault="00124A26" w:rsidP="002D3EBF">
            <w:pPr>
              <w:ind w:firstLine="0"/>
              <w:rPr>
                <w:rFonts w:eastAsia="SimSun"/>
              </w:rPr>
            </w:pPr>
            <w:r w:rsidRPr="00AC3044">
              <w:rPr>
                <w:rFonts w:eastAsia="SimSun"/>
              </w:rPr>
              <w:t>С –7 по –2 день</w:t>
            </w:r>
          </w:p>
        </w:tc>
        <w:tc>
          <w:tcPr>
            <w:tcW w:w="2410" w:type="dxa"/>
            <w:vAlign w:val="center"/>
          </w:tcPr>
          <w:p w14:paraId="2832DD59"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2D5813F1" w14:textId="77777777" w:rsidTr="002D3EBF">
        <w:trPr>
          <w:cantSplit/>
          <w:trHeight w:val="1123"/>
        </w:trPr>
        <w:tc>
          <w:tcPr>
            <w:tcW w:w="1083" w:type="dxa"/>
            <w:vMerge/>
            <w:textDirection w:val="btLr"/>
            <w:vAlign w:val="center"/>
          </w:tcPr>
          <w:p w14:paraId="52D8AC4F" w14:textId="77777777" w:rsidR="00124A26" w:rsidRPr="00AC3044" w:rsidRDefault="00124A26" w:rsidP="002D3EBF">
            <w:pPr>
              <w:ind w:firstLine="0"/>
              <w:rPr>
                <w:rFonts w:eastAsia="SimSun"/>
              </w:rPr>
            </w:pPr>
          </w:p>
        </w:tc>
        <w:tc>
          <w:tcPr>
            <w:tcW w:w="1559" w:type="dxa"/>
            <w:vAlign w:val="center"/>
          </w:tcPr>
          <w:p w14:paraId="5D572904"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73CD61E1" w14:textId="77777777" w:rsidR="00124A26" w:rsidRPr="00AC3044" w:rsidRDefault="00124A26" w:rsidP="002D3EBF">
            <w:pPr>
              <w:ind w:firstLine="0"/>
              <w:rPr>
                <w:rFonts w:eastAsia="SimSun"/>
              </w:rPr>
            </w:pPr>
            <w:r w:rsidRPr="00AC3044">
              <w:rPr>
                <w:rFonts w:eastAsia="SimSun"/>
              </w:rPr>
              <w:t>4 мг/кг</w:t>
            </w:r>
          </w:p>
        </w:tc>
        <w:tc>
          <w:tcPr>
            <w:tcW w:w="1559" w:type="dxa"/>
            <w:vAlign w:val="center"/>
          </w:tcPr>
          <w:p w14:paraId="2930F65E" w14:textId="77777777" w:rsidR="00124A26" w:rsidRPr="00AC3044" w:rsidRDefault="00124A26" w:rsidP="002D3EBF">
            <w:pPr>
              <w:ind w:firstLine="0"/>
              <w:rPr>
                <w:rFonts w:eastAsia="SimSun"/>
              </w:rPr>
            </w:pPr>
            <w:r w:rsidRPr="00AC3044">
              <w:rPr>
                <w:rFonts w:eastAsia="SimSun"/>
              </w:rPr>
              <w:t>8 мг/кг</w:t>
            </w:r>
          </w:p>
        </w:tc>
        <w:tc>
          <w:tcPr>
            <w:tcW w:w="1559" w:type="dxa"/>
            <w:vAlign w:val="center"/>
          </w:tcPr>
          <w:p w14:paraId="566830EA" w14:textId="77777777" w:rsidR="00124A26" w:rsidRPr="00AC3044" w:rsidRDefault="00124A26" w:rsidP="002D3EBF">
            <w:pPr>
              <w:ind w:firstLine="0"/>
              <w:rPr>
                <w:rFonts w:eastAsia="SimSun"/>
              </w:rPr>
            </w:pPr>
            <w:r w:rsidRPr="00AC3044">
              <w:rPr>
                <w:rFonts w:eastAsia="SimSun"/>
              </w:rPr>
              <w:t>–3, –2 дни</w:t>
            </w:r>
          </w:p>
        </w:tc>
        <w:tc>
          <w:tcPr>
            <w:tcW w:w="2410" w:type="dxa"/>
            <w:vAlign w:val="center"/>
          </w:tcPr>
          <w:p w14:paraId="762966C2"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1BEF58C8" w14:textId="77777777" w:rsidTr="002D3EBF">
        <w:trPr>
          <w:cantSplit/>
          <w:trHeight w:val="20"/>
        </w:trPr>
        <w:tc>
          <w:tcPr>
            <w:tcW w:w="1083" w:type="dxa"/>
            <w:vMerge w:val="restart"/>
            <w:textDirection w:val="btLr"/>
            <w:vAlign w:val="center"/>
          </w:tcPr>
          <w:p w14:paraId="2701DAF2"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0D3939F4" w14:textId="77777777" w:rsidR="00124A26" w:rsidRPr="00AC3044" w:rsidRDefault="00124A26" w:rsidP="002D3EBF">
            <w:pPr>
              <w:ind w:firstLine="0"/>
              <w:rPr>
                <w:rFonts w:eastAsia="SimSun"/>
              </w:rPr>
            </w:pPr>
            <w:r w:rsidRPr="00AC3044">
              <w:rPr>
                <w:rFonts w:eastAsia="SimSun"/>
              </w:rPr>
              <w:t>Циклоспорин</w:t>
            </w:r>
          </w:p>
        </w:tc>
        <w:tc>
          <w:tcPr>
            <w:tcW w:w="1418" w:type="dxa"/>
            <w:vAlign w:val="center"/>
          </w:tcPr>
          <w:p w14:paraId="6770F66B"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73AA4A39"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66EE675D" w14:textId="77777777" w:rsidR="00124A26" w:rsidRPr="00AC3044" w:rsidRDefault="00124A26"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630041F6"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79CAA536" w14:textId="77777777" w:rsidTr="002D3EBF">
        <w:trPr>
          <w:cantSplit/>
          <w:trHeight w:val="20"/>
        </w:trPr>
        <w:tc>
          <w:tcPr>
            <w:tcW w:w="1083" w:type="dxa"/>
            <w:vMerge/>
          </w:tcPr>
          <w:p w14:paraId="482D9F09" w14:textId="77777777" w:rsidR="00124A26" w:rsidRPr="00AC3044" w:rsidRDefault="00124A26" w:rsidP="002D3EBF">
            <w:pPr>
              <w:ind w:firstLine="0"/>
              <w:rPr>
                <w:rFonts w:eastAsia="SimSun"/>
              </w:rPr>
            </w:pPr>
          </w:p>
        </w:tc>
        <w:tc>
          <w:tcPr>
            <w:tcW w:w="1559" w:type="dxa"/>
            <w:vAlign w:val="center"/>
          </w:tcPr>
          <w:p w14:paraId="193B06D2"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08816502" w14:textId="77777777" w:rsidR="00124A26" w:rsidRPr="00AC3044" w:rsidRDefault="00124A26" w:rsidP="002D3EBF">
            <w:pPr>
              <w:ind w:firstLine="0"/>
              <w:rPr>
                <w:rFonts w:eastAsia="SimSun"/>
              </w:rPr>
            </w:pPr>
            <w:r w:rsidRPr="00AC3044">
              <w:rPr>
                <w:rFonts w:eastAsia="SimSun"/>
              </w:rPr>
              <w:t>30 мг/кг</w:t>
            </w:r>
          </w:p>
        </w:tc>
        <w:tc>
          <w:tcPr>
            <w:tcW w:w="1559" w:type="dxa"/>
            <w:vAlign w:val="center"/>
          </w:tcPr>
          <w:p w14:paraId="670CB279"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6D27C75D" w14:textId="77777777" w:rsidR="00124A26" w:rsidRPr="00AC3044" w:rsidRDefault="00124A26" w:rsidP="002D3EBF">
            <w:pPr>
              <w:ind w:firstLine="0"/>
              <w:rPr>
                <w:rFonts w:eastAsia="SimSun"/>
              </w:rPr>
            </w:pPr>
            <w:r w:rsidRPr="00AC3044">
              <w:rPr>
                <w:rFonts w:eastAsia="SimSun"/>
              </w:rPr>
              <w:t>С +5 по +90 день</w:t>
            </w:r>
          </w:p>
        </w:tc>
        <w:tc>
          <w:tcPr>
            <w:tcW w:w="2410" w:type="dxa"/>
            <w:vAlign w:val="center"/>
          </w:tcPr>
          <w:p w14:paraId="2A181AD8"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57E1F54C" w14:textId="77777777" w:rsidTr="002D3EBF">
        <w:trPr>
          <w:cantSplit/>
          <w:trHeight w:val="464"/>
        </w:trPr>
        <w:tc>
          <w:tcPr>
            <w:tcW w:w="1083" w:type="dxa"/>
            <w:vMerge/>
          </w:tcPr>
          <w:p w14:paraId="6E30F32A" w14:textId="77777777" w:rsidR="00124A26" w:rsidRPr="00AC3044" w:rsidRDefault="00124A26" w:rsidP="002D3EBF">
            <w:pPr>
              <w:ind w:firstLine="0"/>
              <w:rPr>
                <w:rFonts w:eastAsia="SimSun"/>
              </w:rPr>
            </w:pPr>
          </w:p>
        </w:tc>
        <w:tc>
          <w:tcPr>
            <w:tcW w:w="1559" w:type="dxa"/>
            <w:vAlign w:val="center"/>
          </w:tcPr>
          <w:p w14:paraId="66ED777C"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3F0DB92C"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0C85A0C2"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7D74E8CC" w14:textId="77777777" w:rsidR="00124A26" w:rsidRPr="00AC3044" w:rsidRDefault="00124A26" w:rsidP="002D3EBF">
            <w:pPr>
              <w:ind w:firstLine="0"/>
              <w:rPr>
                <w:rFonts w:eastAsia="SimSun"/>
              </w:rPr>
            </w:pPr>
            <w:r w:rsidRPr="00AC3044">
              <w:rPr>
                <w:rFonts w:eastAsia="SimSun"/>
              </w:rPr>
              <w:t xml:space="preserve">+3, +4 дни </w:t>
            </w:r>
          </w:p>
        </w:tc>
        <w:tc>
          <w:tcPr>
            <w:tcW w:w="2410" w:type="dxa"/>
            <w:vAlign w:val="center"/>
          </w:tcPr>
          <w:p w14:paraId="0913CE67" w14:textId="77777777" w:rsidR="00124A26" w:rsidRPr="00AC3044" w:rsidRDefault="00124A26" w:rsidP="002D3EBF">
            <w:pPr>
              <w:ind w:firstLine="0"/>
              <w:rPr>
                <w:rFonts w:eastAsia="SimSun"/>
              </w:rPr>
            </w:pPr>
            <w:r w:rsidRPr="00AC3044">
              <w:rPr>
                <w:rFonts w:eastAsia="SimSun"/>
              </w:rPr>
              <w:t>В/в, в течение 2 часов</w:t>
            </w:r>
          </w:p>
        </w:tc>
      </w:tr>
    </w:tbl>
    <w:p w14:paraId="128C4113" w14:textId="77777777" w:rsidR="00124A26" w:rsidRDefault="00124A26" w:rsidP="00124A26">
      <w:pPr>
        <w:rPr>
          <w:rFonts w:eastAsia="SimSun"/>
        </w:rPr>
      </w:pPr>
      <w:bookmarkStart w:id="267" w:name="_Toc44401230"/>
    </w:p>
    <w:p w14:paraId="29A92EED"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67"/>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124A26" w:rsidRPr="00AC3044" w14:paraId="649D7DAC" w14:textId="77777777" w:rsidTr="002D3EBF">
        <w:trPr>
          <w:cantSplit/>
          <w:trHeight w:val="20"/>
          <w:tblHeader/>
        </w:trPr>
        <w:tc>
          <w:tcPr>
            <w:tcW w:w="1103" w:type="dxa"/>
          </w:tcPr>
          <w:p w14:paraId="5A79F657" w14:textId="77777777" w:rsidR="00124A26" w:rsidRPr="006A5E21" w:rsidRDefault="00124A26" w:rsidP="002D3EBF">
            <w:pPr>
              <w:ind w:firstLine="0"/>
              <w:rPr>
                <w:rFonts w:eastAsia="SimSun"/>
              </w:rPr>
            </w:pPr>
          </w:p>
        </w:tc>
        <w:tc>
          <w:tcPr>
            <w:tcW w:w="1559" w:type="dxa"/>
            <w:vAlign w:val="center"/>
          </w:tcPr>
          <w:p w14:paraId="13EC42F2"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69D1017F"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12335F33"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57D7D6E2"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0E5B6E2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B1EEE04" w14:textId="77777777" w:rsidTr="002D3EBF">
        <w:trPr>
          <w:cantSplit/>
          <w:trHeight w:val="20"/>
        </w:trPr>
        <w:tc>
          <w:tcPr>
            <w:tcW w:w="1103" w:type="dxa"/>
            <w:vMerge w:val="restart"/>
            <w:textDirection w:val="btLr"/>
            <w:vAlign w:val="center"/>
          </w:tcPr>
          <w:p w14:paraId="08EB0F79"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3CBD3C38"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42BC1114"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3E7F2D9"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45C4CB8" w14:textId="77777777" w:rsidR="00124A26" w:rsidRPr="00AC3044" w:rsidRDefault="00124A26" w:rsidP="002D3EBF">
            <w:pPr>
              <w:ind w:firstLine="0"/>
              <w:rPr>
                <w:rFonts w:eastAsia="SimSun"/>
              </w:rPr>
            </w:pPr>
            <w:r w:rsidRPr="00AC3044">
              <w:rPr>
                <w:rFonts w:eastAsia="SimSun"/>
              </w:rPr>
              <w:t>С –7 по –2 день</w:t>
            </w:r>
          </w:p>
        </w:tc>
        <w:tc>
          <w:tcPr>
            <w:tcW w:w="2410" w:type="dxa"/>
            <w:vAlign w:val="center"/>
          </w:tcPr>
          <w:p w14:paraId="53F7F92C"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CC0A272" w14:textId="77777777" w:rsidTr="002D3EBF">
        <w:trPr>
          <w:cantSplit/>
          <w:trHeight w:val="606"/>
        </w:trPr>
        <w:tc>
          <w:tcPr>
            <w:tcW w:w="1103" w:type="dxa"/>
            <w:vMerge/>
            <w:textDirection w:val="btLr"/>
            <w:vAlign w:val="center"/>
          </w:tcPr>
          <w:p w14:paraId="1C9DF1E9" w14:textId="77777777" w:rsidR="00124A26" w:rsidRPr="00AC3044" w:rsidRDefault="00124A26" w:rsidP="002D3EBF">
            <w:pPr>
              <w:ind w:firstLine="0"/>
              <w:rPr>
                <w:rFonts w:eastAsia="SimSun"/>
              </w:rPr>
            </w:pPr>
          </w:p>
        </w:tc>
        <w:tc>
          <w:tcPr>
            <w:tcW w:w="1559" w:type="dxa"/>
            <w:vAlign w:val="center"/>
          </w:tcPr>
          <w:p w14:paraId="72564531"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72A968ED" w14:textId="77777777" w:rsidR="00124A26" w:rsidRPr="00AC3044" w:rsidRDefault="00124A26" w:rsidP="002D3EBF">
            <w:pPr>
              <w:ind w:firstLine="0"/>
              <w:rPr>
                <w:rFonts w:eastAsia="SimSun"/>
              </w:rPr>
            </w:pPr>
            <w:r w:rsidRPr="00AC3044">
              <w:rPr>
                <w:rFonts w:eastAsia="SimSun"/>
              </w:rPr>
              <w:t>4 мг/кг</w:t>
            </w:r>
          </w:p>
        </w:tc>
        <w:tc>
          <w:tcPr>
            <w:tcW w:w="1559" w:type="dxa"/>
            <w:vAlign w:val="center"/>
          </w:tcPr>
          <w:p w14:paraId="682B3D50" w14:textId="77777777" w:rsidR="00124A26" w:rsidRPr="00AC3044" w:rsidRDefault="00124A26" w:rsidP="002D3EBF">
            <w:pPr>
              <w:ind w:firstLine="0"/>
              <w:rPr>
                <w:rFonts w:eastAsia="SimSun"/>
              </w:rPr>
            </w:pPr>
            <w:r w:rsidRPr="00AC3044">
              <w:rPr>
                <w:rFonts w:eastAsia="SimSun"/>
              </w:rPr>
              <w:t>8 мг/кг</w:t>
            </w:r>
          </w:p>
        </w:tc>
        <w:tc>
          <w:tcPr>
            <w:tcW w:w="1559" w:type="dxa"/>
            <w:vAlign w:val="center"/>
          </w:tcPr>
          <w:p w14:paraId="5DDC1195" w14:textId="77777777" w:rsidR="00124A26" w:rsidRPr="00AC3044" w:rsidRDefault="00124A26" w:rsidP="002D3EBF">
            <w:pPr>
              <w:ind w:firstLine="0"/>
              <w:rPr>
                <w:rFonts w:eastAsia="SimSun"/>
              </w:rPr>
            </w:pPr>
            <w:r w:rsidRPr="00AC3044">
              <w:rPr>
                <w:rFonts w:eastAsia="SimSun"/>
              </w:rPr>
              <w:t>–3, –2 дни</w:t>
            </w:r>
          </w:p>
        </w:tc>
        <w:tc>
          <w:tcPr>
            <w:tcW w:w="2410" w:type="dxa"/>
            <w:vAlign w:val="center"/>
          </w:tcPr>
          <w:p w14:paraId="5E9B7411"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12E19113" w14:textId="77777777" w:rsidTr="002D3EBF">
        <w:trPr>
          <w:cantSplit/>
          <w:trHeight w:val="20"/>
        </w:trPr>
        <w:tc>
          <w:tcPr>
            <w:tcW w:w="1103" w:type="dxa"/>
            <w:vMerge w:val="restart"/>
            <w:textDirection w:val="btLr"/>
            <w:vAlign w:val="center"/>
          </w:tcPr>
          <w:p w14:paraId="5524A2F7"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798CB65E" w14:textId="77777777" w:rsidR="00124A26" w:rsidRPr="00AC3044" w:rsidRDefault="00124A26" w:rsidP="002D3EBF">
            <w:pPr>
              <w:ind w:firstLine="0"/>
              <w:rPr>
                <w:rFonts w:eastAsia="SimSun"/>
              </w:rPr>
            </w:pPr>
            <w:r w:rsidRPr="00AC3044">
              <w:rPr>
                <w:rFonts w:eastAsia="SimSun"/>
              </w:rPr>
              <w:t>Циклоспорин</w:t>
            </w:r>
          </w:p>
        </w:tc>
        <w:tc>
          <w:tcPr>
            <w:tcW w:w="1418" w:type="dxa"/>
            <w:vAlign w:val="center"/>
          </w:tcPr>
          <w:p w14:paraId="263D2FC8"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145EDA69"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15ED9DF4" w14:textId="77777777" w:rsidR="00124A26" w:rsidRPr="00AC3044" w:rsidRDefault="00124A26"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57D148C5"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3B61409E" w14:textId="77777777" w:rsidTr="002D3EBF">
        <w:trPr>
          <w:cantSplit/>
          <w:trHeight w:val="20"/>
        </w:trPr>
        <w:tc>
          <w:tcPr>
            <w:tcW w:w="1103" w:type="dxa"/>
            <w:vMerge/>
          </w:tcPr>
          <w:p w14:paraId="728741C4" w14:textId="77777777" w:rsidR="00124A26" w:rsidRPr="00AC3044" w:rsidRDefault="00124A26" w:rsidP="002D3EBF">
            <w:pPr>
              <w:ind w:firstLine="0"/>
              <w:rPr>
                <w:rFonts w:eastAsia="SimSun"/>
              </w:rPr>
            </w:pPr>
          </w:p>
        </w:tc>
        <w:tc>
          <w:tcPr>
            <w:tcW w:w="1559" w:type="dxa"/>
            <w:vAlign w:val="center"/>
          </w:tcPr>
          <w:p w14:paraId="49F3016D"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0A8A8AF1" w14:textId="77777777" w:rsidR="00124A26" w:rsidRPr="00AC3044" w:rsidRDefault="00124A26" w:rsidP="002D3EBF">
            <w:pPr>
              <w:ind w:firstLine="0"/>
              <w:rPr>
                <w:rFonts w:eastAsia="SimSun"/>
              </w:rPr>
            </w:pPr>
            <w:r w:rsidRPr="00AC3044">
              <w:rPr>
                <w:rFonts w:eastAsia="SimSun"/>
              </w:rPr>
              <w:t>45 мг/кг</w:t>
            </w:r>
          </w:p>
        </w:tc>
        <w:tc>
          <w:tcPr>
            <w:tcW w:w="1559" w:type="dxa"/>
            <w:vAlign w:val="center"/>
          </w:tcPr>
          <w:p w14:paraId="0000F8F3"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405B3B00" w14:textId="77777777" w:rsidR="00124A26" w:rsidRPr="00AC3044" w:rsidRDefault="00124A26" w:rsidP="002D3EBF">
            <w:pPr>
              <w:ind w:firstLine="0"/>
              <w:rPr>
                <w:rFonts w:eastAsia="SimSun"/>
              </w:rPr>
            </w:pPr>
            <w:r w:rsidRPr="00AC3044">
              <w:rPr>
                <w:rFonts w:eastAsia="SimSun"/>
              </w:rPr>
              <w:t>С +5 по +90 день</w:t>
            </w:r>
          </w:p>
        </w:tc>
        <w:tc>
          <w:tcPr>
            <w:tcW w:w="2410" w:type="dxa"/>
            <w:vAlign w:val="center"/>
          </w:tcPr>
          <w:p w14:paraId="06F335BD"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680B0BF7" w14:textId="77777777" w:rsidTr="002D3EBF">
        <w:trPr>
          <w:cantSplit/>
          <w:trHeight w:val="464"/>
        </w:trPr>
        <w:tc>
          <w:tcPr>
            <w:tcW w:w="1103" w:type="dxa"/>
            <w:vMerge/>
          </w:tcPr>
          <w:p w14:paraId="1CF8C6A4" w14:textId="77777777" w:rsidR="00124A26" w:rsidRPr="00AC3044" w:rsidRDefault="00124A26" w:rsidP="002D3EBF">
            <w:pPr>
              <w:ind w:firstLine="0"/>
              <w:rPr>
                <w:rFonts w:eastAsia="SimSun"/>
              </w:rPr>
            </w:pPr>
          </w:p>
        </w:tc>
        <w:tc>
          <w:tcPr>
            <w:tcW w:w="1559" w:type="dxa"/>
            <w:vAlign w:val="center"/>
          </w:tcPr>
          <w:p w14:paraId="0EE941DF"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2590B5A5"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3B95462C"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68B1C78B" w14:textId="77777777" w:rsidR="00124A26" w:rsidRPr="00AC3044" w:rsidRDefault="00124A26" w:rsidP="002D3EBF">
            <w:pPr>
              <w:ind w:firstLine="0"/>
              <w:rPr>
                <w:rFonts w:eastAsia="SimSun"/>
              </w:rPr>
            </w:pPr>
            <w:r w:rsidRPr="00AC3044">
              <w:rPr>
                <w:rFonts w:eastAsia="SimSun"/>
              </w:rPr>
              <w:t xml:space="preserve">+3, +4 дни </w:t>
            </w:r>
          </w:p>
        </w:tc>
        <w:tc>
          <w:tcPr>
            <w:tcW w:w="2410" w:type="dxa"/>
            <w:vAlign w:val="center"/>
          </w:tcPr>
          <w:p w14:paraId="07411D3B" w14:textId="77777777" w:rsidR="00124A26" w:rsidRPr="00AC3044" w:rsidRDefault="00124A26" w:rsidP="002D3EBF">
            <w:pPr>
              <w:ind w:firstLine="0"/>
              <w:rPr>
                <w:rFonts w:eastAsia="SimSun"/>
              </w:rPr>
            </w:pPr>
            <w:r w:rsidRPr="00AC3044">
              <w:rPr>
                <w:rFonts w:eastAsia="SimSun"/>
              </w:rPr>
              <w:t>В/в, в течение 2 часов</w:t>
            </w:r>
          </w:p>
        </w:tc>
      </w:tr>
    </w:tbl>
    <w:p w14:paraId="0AD6F107" w14:textId="77777777" w:rsidR="00124A26" w:rsidRDefault="00124A26" w:rsidP="00124A26">
      <w:pPr>
        <w:rPr>
          <w:rFonts w:eastAsia="SimSun"/>
        </w:rPr>
      </w:pPr>
      <w:bookmarkStart w:id="268" w:name="_Toc44401231"/>
    </w:p>
    <w:p w14:paraId="72E95B67"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6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7887183B" w14:textId="77777777" w:rsidTr="002D3EBF">
        <w:trPr>
          <w:cantSplit/>
          <w:trHeight w:val="20"/>
          <w:tblHeader/>
        </w:trPr>
        <w:tc>
          <w:tcPr>
            <w:tcW w:w="1135" w:type="dxa"/>
            <w:vAlign w:val="center"/>
          </w:tcPr>
          <w:p w14:paraId="7D6471A7" w14:textId="77777777" w:rsidR="00124A26" w:rsidRPr="006A5E21" w:rsidRDefault="00124A26" w:rsidP="002D3EBF">
            <w:pPr>
              <w:ind w:firstLine="0"/>
              <w:rPr>
                <w:rFonts w:eastAsia="SimSun"/>
              </w:rPr>
            </w:pPr>
          </w:p>
        </w:tc>
        <w:tc>
          <w:tcPr>
            <w:tcW w:w="1559" w:type="dxa"/>
            <w:vAlign w:val="center"/>
          </w:tcPr>
          <w:p w14:paraId="116921F6"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09488B73"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3F1A6D48"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73DF26F7"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52E6BA54"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FD85ECD" w14:textId="77777777" w:rsidTr="002D3EBF">
        <w:trPr>
          <w:cantSplit/>
          <w:trHeight w:val="20"/>
        </w:trPr>
        <w:tc>
          <w:tcPr>
            <w:tcW w:w="1135" w:type="dxa"/>
            <w:vMerge w:val="restart"/>
            <w:textDirection w:val="btLr"/>
            <w:vAlign w:val="center"/>
          </w:tcPr>
          <w:p w14:paraId="71B988F7"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75C85D8B"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22B99A67"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5653377"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6743219" w14:textId="77777777" w:rsidR="00124A26" w:rsidRPr="00AC3044" w:rsidRDefault="00124A26" w:rsidP="002D3EBF">
            <w:pPr>
              <w:ind w:firstLine="0"/>
              <w:rPr>
                <w:rFonts w:eastAsia="SimSun"/>
              </w:rPr>
            </w:pPr>
            <w:r w:rsidRPr="00AC3044">
              <w:rPr>
                <w:rFonts w:eastAsia="SimSun"/>
              </w:rPr>
              <w:t>С -7 дня по -2 день</w:t>
            </w:r>
          </w:p>
        </w:tc>
        <w:tc>
          <w:tcPr>
            <w:tcW w:w="2410" w:type="dxa"/>
            <w:vAlign w:val="center"/>
          </w:tcPr>
          <w:p w14:paraId="42B2C911"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5ABEF623" w14:textId="77777777" w:rsidTr="002D3EBF">
        <w:trPr>
          <w:cantSplit/>
          <w:trHeight w:val="436"/>
        </w:trPr>
        <w:tc>
          <w:tcPr>
            <w:tcW w:w="1135" w:type="dxa"/>
            <w:vMerge/>
            <w:vAlign w:val="center"/>
          </w:tcPr>
          <w:p w14:paraId="0AB9BF35" w14:textId="77777777" w:rsidR="00124A26" w:rsidRPr="00AC3044" w:rsidRDefault="00124A26" w:rsidP="002D3EBF">
            <w:pPr>
              <w:ind w:firstLine="0"/>
              <w:rPr>
                <w:rFonts w:eastAsia="SimSun"/>
              </w:rPr>
            </w:pPr>
          </w:p>
        </w:tc>
        <w:tc>
          <w:tcPr>
            <w:tcW w:w="1559" w:type="dxa"/>
            <w:vAlign w:val="center"/>
          </w:tcPr>
          <w:p w14:paraId="12E91AD7"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13B761A1"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7D2927D0" w14:textId="77777777" w:rsidR="00124A26" w:rsidRPr="00AC3044" w:rsidRDefault="00124A26" w:rsidP="002D3EBF">
            <w:pPr>
              <w:ind w:firstLine="0"/>
              <w:rPr>
                <w:rFonts w:eastAsia="SimSun"/>
              </w:rPr>
            </w:pPr>
            <w:r w:rsidRPr="00AC3044">
              <w:rPr>
                <w:rFonts w:eastAsia="SimSun"/>
              </w:rPr>
              <w:t xml:space="preserve">8 мг/кг </w:t>
            </w:r>
          </w:p>
        </w:tc>
        <w:tc>
          <w:tcPr>
            <w:tcW w:w="1559" w:type="dxa"/>
            <w:vAlign w:val="center"/>
          </w:tcPr>
          <w:p w14:paraId="2EE95DF6" w14:textId="77777777" w:rsidR="00124A26" w:rsidRPr="00AC3044" w:rsidRDefault="00124A26" w:rsidP="002D3EBF">
            <w:pPr>
              <w:ind w:firstLine="0"/>
              <w:rPr>
                <w:rFonts w:eastAsia="SimSun"/>
              </w:rPr>
            </w:pPr>
            <w:r w:rsidRPr="00AC3044">
              <w:rPr>
                <w:rFonts w:eastAsia="SimSun"/>
              </w:rPr>
              <w:t>С -4 дня по -3 день</w:t>
            </w:r>
          </w:p>
        </w:tc>
        <w:tc>
          <w:tcPr>
            <w:tcW w:w="2410" w:type="dxa"/>
            <w:vAlign w:val="center"/>
          </w:tcPr>
          <w:p w14:paraId="49C66289"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124A26" w:rsidRPr="00AC3044" w14:paraId="1DC7A5D2" w14:textId="77777777" w:rsidTr="002D3EBF">
        <w:trPr>
          <w:cantSplit/>
          <w:trHeight w:val="416"/>
        </w:trPr>
        <w:tc>
          <w:tcPr>
            <w:tcW w:w="1135" w:type="dxa"/>
            <w:vMerge w:val="restart"/>
            <w:textDirection w:val="btLr"/>
            <w:vAlign w:val="center"/>
          </w:tcPr>
          <w:p w14:paraId="6AF58AC8"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68DA1456"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114B26D9"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0B1E1320"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1BD06042" w14:textId="77777777" w:rsidR="00124A26" w:rsidRPr="00AC3044" w:rsidRDefault="00124A26" w:rsidP="002D3EBF">
            <w:pPr>
              <w:ind w:firstLine="0"/>
              <w:rPr>
                <w:rFonts w:eastAsia="SimSun"/>
              </w:rPr>
            </w:pPr>
            <w:r w:rsidRPr="00AC3044">
              <w:rPr>
                <w:rFonts w:eastAsia="SimSun"/>
              </w:rPr>
              <w:t>С +3 дня по +4 день</w:t>
            </w:r>
          </w:p>
        </w:tc>
        <w:tc>
          <w:tcPr>
            <w:tcW w:w="2410" w:type="dxa"/>
            <w:vAlign w:val="center"/>
          </w:tcPr>
          <w:p w14:paraId="24098F35"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32B1208" w14:textId="77777777" w:rsidTr="002D3EBF">
        <w:trPr>
          <w:cantSplit/>
          <w:trHeight w:val="958"/>
        </w:trPr>
        <w:tc>
          <w:tcPr>
            <w:tcW w:w="1135" w:type="dxa"/>
            <w:vMerge/>
            <w:textDirection w:val="btLr"/>
            <w:vAlign w:val="center"/>
          </w:tcPr>
          <w:p w14:paraId="0F311A4C" w14:textId="77777777" w:rsidR="00124A26" w:rsidRPr="00AC3044" w:rsidRDefault="00124A26" w:rsidP="002D3EBF">
            <w:pPr>
              <w:ind w:firstLine="0"/>
              <w:rPr>
                <w:rFonts w:eastAsia="SimSun"/>
              </w:rPr>
            </w:pPr>
          </w:p>
        </w:tc>
        <w:tc>
          <w:tcPr>
            <w:tcW w:w="1559" w:type="dxa"/>
            <w:vAlign w:val="center"/>
          </w:tcPr>
          <w:p w14:paraId="69CA8124"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18C93060"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795194BC"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49C3E389"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410" w:type="dxa"/>
            <w:vAlign w:val="center"/>
          </w:tcPr>
          <w:p w14:paraId="7AFCE6B1"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2C7EE92B" w14:textId="77777777" w:rsidTr="002D3EBF">
        <w:trPr>
          <w:cantSplit/>
          <w:trHeight w:val="508"/>
        </w:trPr>
        <w:tc>
          <w:tcPr>
            <w:tcW w:w="1135" w:type="dxa"/>
            <w:vMerge/>
            <w:textDirection w:val="btLr"/>
            <w:vAlign w:val="center"/>
          </w:tcPr>
          <w:p w14:paraId="365F8EF4" w14:textId="77777777" w:rsidR="00124A26" w:rsidRPr="00AC3044" w:rsidRDefault="00124A26" w:rsidP="002D3EBF">
            <w:pPr>
              <w:ind w:firstLine="0"/>
              <w:rPr>
                <w:rFonts w:eastAsia="SimSun"/>
              </w:rPr>
            </w:pPr>
          </w:p>
        </w:tc>
        <w:tc>
          <w:tcPr>
            <w:tcW w:w="1559" w:type="dxa"/>
            <w:vAlign w:val="center"/>
          </w:tcPr>
          <w:p w14:paraId="0AFBFC83"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0012E737" w14:textId="77777777" w:rsidR="00124A26" w:rsidRPr="00AC3044" w:rsidRDefault="00124A26" w:rsidP="002D3EBF">
            <w:pPr>
              <w:ind w:firstLine="0"/>
              <w:rPr>
                <w:rFonts w:eastAsia="SimSun"/>
              </w:rPr>
            </w:pPr>
            <w:r w:rsidRPr="00AC3044">
              <w:rPr>
                <w:rFonts w:eastAsia="SimSun"/>
              </w:rPr>
              <w:t xml:space="preserve">45 мг/кг </w:t>
            </w:r>
          </w:p>
        </w:tc>
        <w:tc>
          <w:tcPr>
            <w:tcW w:w="1559" w:type="dxa"/>
            <w:vAlign w:val="center"/>
          </w:tcPr>
          <w:p w14:paraId="703CD03E"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680DBB41"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410" w:type="dxa"/>
            <w:vAlign w:val="center"/>
          </w:tcPr>
          <w:p w14:paraId="71D5A745"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BC3EE11" w14:textId="77777777" w:rsidR="00124A26" w:rsidRDefault="00124A26" w:rsidP="00124A26">
      <w:pPr>
        <w:rPr>
          <w:rFonts w:eastAsia="SimSun"/>
        </w:rPr>
      </w:pPr>
      <w:bookmarkStart w:id="269" w:name="_Toc44401232"/>
    </w:p>
    <w:p w14:paraId="4690B4AD"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6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0E91D51C" w14:textId="77777777" w:rsidTr="002D3EBF">
        <w:trPr>
          <w:cantSplit/>
          <w:trHeight w:val="20"/>
          <w:tblHeader/>
        </w:trPr>
        <w:tc>
          <w:tcPr>
            <w:tcW w:w="1135" w:type="dxa"/>
            <w:vAlign w:val="center"/>
          </w:tcPr>
          <w:p w14:paraId="38703B06" w14:textId="77777777" w:rsidR="00124A26" w:rsidRPr="006A5E21" w:rsidRDefault="00124A26" w:rsidP="002D3EBF">
            <w:pPr>
              <w:ind w:firstLine="0"/>
              <w:rPr>
                <w:rFonts w:eastAsia="SimSun"/>
              </w:rPr>
            </w:pPr>
          </w:p>
        </w:tc>
        <w:tc>
          <w:tcPr>
            <w:tcW w:w="1559" w:type="dxa"/>
            <w:vAlign w:val="center"/>
          </w:tcPr>
          <w:p w14:paraId="4495176B"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26B02D3A"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4FC3DD3D"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280B5ED4"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5741B38C"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45CFFEDB" w14:textId="77777777" w:rsidTr="002D3EBF">
        <w:trPr>
          <w:cantSplit/>
          <w:trHeight w:val="20"/>
        </w:trPr>
        <w:tc>
          <w:tcPr>
            <w:tcW w:w="1135" w:type="dxa"/>
            <w:vMerge w:val="restart"/>
            <w:textDirection w:val="btLr"/>
            <w:vAlign w:val="center"/>
          </w:tcPr>
          <w:p w14:paraId="0BA93F15"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76E5CD09"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68F7CC40"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563A85E"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B3ECDF4" w14:textId="77777777" w:rsidR="00124A26" w:rsidRPr="00AC3044" w:rsidRDefault="00124A26" w:rsidP="002D3EBF">
            <w:pPr>
              <w:ind w:firstLine="0"/>
              <w:rPr>
                <w:rFonts w:eastAsia="SimSun"/>
              </w:rPr>
            </w:pPr>
            <w:r w:rsidRPr="00AC3044">
              <w:rPr>
                <w:rFonts w:eastAsia="SimSun"/>
              </w:rPr>
              <w:t>С -7 дня по -2 день</w:t>
            </w:r>
          </w:p>
        </w:tc>
        <w:tc>
          <w:tcPr>
            <w:tcW w:w="2410" w:type="dxa"/>
            <w:vAlign w:val="center"/>
          </w:tcPr>
          <w:p w14:paraId="136FDF23"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5126C61" w14:textId="77777777" w:rsidTr="002D3EBF">
        <w:trPr>
          <w:cantSplit/>
          <w:trHeight w:val="390"/>
        </w:trPr>
        <w:tc>
          <w:tcPr>
            <w:tcW w:w="1135" w:type="dxa"/>
            <w:vMerge/>
            <w:vAlign w:val="center"/>
          </w:tcPr>
          <w:p w14:paraId="5770F9CA" w14:textId="77777777" w:rsidR="00124A26" w:rsidRPr="00AC3044" w:rsidRDefault="00124A26" w:rsidP="002D3EBF">
            <w:pPr>
              <w:ind w:firstLine="0"/>
              <w:rPr>
                <w:rFonts w:eastAsia="SimSun"/>
              </w:rPr>
            </w:pPr>
          </w:p>
        </w:tc>
        <w:tc>
          <w:tcPr>
            <w:tcW w:w="1559" w:type="dxa"/>
            <w:vAlign w:val="center"/>
          </w:tcPr>
          <w:p w14:paraId="242B993E"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37A2B7B7"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786EB94D" w14:textId="77777777" w:rsidR="00124A26" w:rsidRPr="00AC3044" w:rsidRDefault="00124A26" w:rsidP="002D3EBF">
            <w:pPr>
              <w:ind w:firstLine="0"/>
              <w:rPr>
                <w:rFonts w:eastAsia="SimSun"/>
              </w:rPr>
            </w:pPr>
            <w:r w:rsidRPr="00AC3044">
              <w:rPr>
                <w:rFonts w:eastAsia="SimSun"/>
              </w:rPr>
              <w:t xml:space="preserve">10 мг/кг </w:t>
            </w:r>
          </w:p>
        </w:tc>
        <w:tc>
          <w:tcPr>
            <w:tcW w:w="1559" w:type="dxa"/>
            <w:vAlign w:val="center"/>
          </w:tcPr>
          <w:p w14:paraId="4AC7A64C" w14:textId="77777777" w:rsidR="00124A26" w:rsidRPr="00AC3044" w:rsidRDefault="00124A26" w:rsidP="002D3EBF">
            <w:pPr>
              <w:ind w:firstLine="0"/>
              <w:rPr>
                <w:rFonts w:eastAsia="SimSun"/>
              </w:rPr>
            </w:pPr>
            <w:r w:rsidRPr="00AC3044">
              <w:rPr>
                <w:rFonts w:eastAsia="SimSun"/>
              </w:rPr>
              <w:t>С -5 дня по -3 день</w:t>
            </w:r>
          </w:p>
        </w:tc>
        <w:tc>
          <w:tcPr>
            <w:tcW w:w="2410" w:type="dxa"/>
            <w:vAlign w:val="center"/>
          </w:tcPr>
          <w:p w14:paraId="68439E0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00281D9D" w14:textId="77777777" w:rsidTr="002D3EBF">
        <w:trPr>
          <w:cantSplit/>
          <w:trHeight w:val="1498"/>
        </w:trPr>
        <w:tc>
          <w:tcPr>
            <w:tcW w:w="1135" w:type="dxa"/>
            <w:vMerge w:val="restart"/>
            <w:textDirection w:val="btLr"/>
            <w:vAlign w:val="center"/>
          </w:tcPr>
          <w:p w14:paraId="2ED4860D"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2A277F22"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48451018"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1C875345"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0E923CC9" w14:textId="77777777" w:rsidR="00124A26" w:rsidRPr="00AC3044" w:rsidRDefault="00124A26" w:rsidP="002D3EBF">
            <w:pPr>
              <w:ind w:firstLine="0"/>
              <w:rPr>
                <w:rFonts w:eastAsia="SimSun"/>
              </w:rPr>
            </w:pPr>
            <w:r w:rsidRPr="00AC3044">
              <w:rPr>
                <w:rFonts w:eastAsia="SimSun"/>
              </w:rPr>
              <w:t>С +3 дня по +4 день</w:t>
            </w:r>
          </w:p>
        </w:tc>
        <w:tc>
          <w:tcPr>
            <w:tcW w:w="2410" w:type="dxa"/>
            <w:vAlign w:val="center"/>
          </w:tcPr>
          <w:p w14:paraId="1B329FC6"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08F7AB5" w14:textId="77777777" w:rsidTr="002D3EBF">
        <w:trPr>
          <w:cantSplit/>
          <w:trHeight w:val="1598"/>
        </w:trPr>
        <w:tc>
          <w:tcPr>
            <w:tcW w:w="1135" w:type="dxa"/>
            <w:vMerge/>
            <w:textDirection w:val="btLr"/>
            <w:vAlign w:val="center"/>
          </w:tcPr>
          <w:p w14:paraId="1E04C9BB" w14:textId="77777777" w:rsidR="00124A26" w:rsidRPr="00AC3044" w:rsidRDefault="00124A26" w:rsidP="002D3EBF">
            <w:pPr>
              <w:ind w:firstLine="0"/>
              <w:rPr>
                <w:rFonts w:eastAsia="SimSun"/>
              </w:rPr>
            </w:pPr>
          </w:p>
        </w:tc>
        <w:tc>
          <w:tcPr>
            <w:tcW w:w="1559" w:type="dxa"/>
            <w:vAlign w:val="center"/>
          </w:tcPr>
          <w:p w14:paraId="38BBDF88"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1A7B290B"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01E24D29"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61B6E047"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410" w:type="dxa"/>
            <w:vAlign w:val="center"/>
          </w:tcPr>
          <w:p w14:paraId="3FC70173"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01B04A11" w14:textId="77777777" w:rsidTr="002D3EBF">
        <w:trPr>
          <w:cantSplit/>
          <w:trHeight w:val="434"/>
        </w:trPr>
        <w:tc>
          <w:tcPr>
            <w:tcW w:w="1135" w:type="dxa"/>
            <w:vMerge/>
            <w:textDirection w:val="btLr"/>
            <w:vAlign w:val="center"/>
          </w:tcPr>
          <w:p w14:paraId="2B635B1B" w14:textId="77777777" w:rsidR="00124A26" w:rsidRPr="00AC3044" w:rsidRDefault="00124A26" w:rsidP="002D3EBF">
            <w:pPr>
              <w:ind w:firstLine="0"/>
              <w:rPr>
                <w:rFonts w:eastAsia="SimSun"/>
              </w:rPr>
            </w:pPr>
          </w:p>
        </w:tc>
        <w:tc>
          <w:tcPr>
            <w:tcW w:w="1559" w:type="dxa"/>
            <w:vAlign w:val="center"/>
          </w:tcPr>
          <w:p w14:paraId="1DAADD1F"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3EF1BE96" w14:textId="77777777" w:rsidR="00124A26" w:rsidRPr="00AC3044" w:rsidRDefault="00124A26" w:rsidP="002D3EBF">
            <w:pPr>
              <w:ind w:firstLine="0"/>
              <w:rPr>
                <w:rFonts w:eastAsia="SimSun"/>
              </w:rPr>
            </w:pPr>
            <w:r w:rsidRPr="00AC3044">
              <w:rPr>
                <w:rFonts w:eastAsia="SimSun"/>
              </w:rPr>
              <w:t xml:space="preserve">45 мг/кг </w:t>
            </w:r>
          </w:p>
        </w:tc>
        <w:tc>
          <w:tcPr>
            <w:tcW w:w="1559" w:type="dxa"/>
            <w:vAlign w:val="center"/>
          </w:tcPr>
          <w:p w14:paraId="5B294F8A"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5ADD532C"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410" w:type="dxa"/>
            <w:vAlign w:val="center"/>
          </w:tcPr>
          <w:p w14:paraId="77CCAA5B"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3161BF5" w14:textId="77777777" w:rsidR="00124A26" w:rsidRDefault="00124A26" w:rsidP="00124A26">
      <w:pPr>
        <w:rPr>
          <w:rFonts w:eastAsia="SimSun"/>
        </w:rPr>
      </w:pPr>
      <w:bookmarkStart w:id="270" w:name="_Toc44401233"/>
    </w:p>
    <w:p w14:paraId="623B5F2B"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7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35B80D3C" w14:textId="77777777" w:rsidTr="002D3EBF">
        <w:trPr>
          <w:cantSplit/>
          <w:trHeight w:val="20"/>
          <w:tblHeader/>
        </w:trPr>
        <w:tc>
          <w:tcPr>
            <w:tcW w:w="1135" w:type="dxa"/>
            <w:vAlign w:val="center"/>
          </w:tcPr>
          <w:p w14:paraId="1ABEEB4F" w14:textId="77777777" w:rsidR="00124A26" w:rsidRPr="006A5E21" w:rsidRDefault="00124A26" w:rsidP="002D3EBF">
            <w:pPr>
              <w:ind w:firstLine="0"/>
              <w:rPr>
                <w:rFonts w:eastAsia="SimSun"/>
              </w:rPr>
            </w:pPr>
          </w:p>
        </w:tc>
        <w:tc>
          <w:tcPr>
            <w:tcW w:w="1559" w:type="dxa"/>
            <w:vAlign w:val="center"/>
          </w:tcPr>
          <w:p w14:paraId="295604C0"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6401056D"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163A11F9"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4CD03C19"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6B9E5F39"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6FEA376" w14:textId="77777777" w:rsidTr="002D3EBF">
        <w:trPr>
          <w:cantSplit/>
          <w:trHeight w:val="20"/>
        </w:trPr>
        <w:tc>
          <w:tcPr>
            <w:tcW w:w="1135" w:type="dxa"/>
            <w:vMerge w:val="restart"/>
            <w:textDirection w:val="btLr"/>
            <w:vAlign w:val="center"/>
          </w:tcPr>
          <w:p w14:paraId="70E096A1"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72FF848A"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4F8C8B42"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DC736D2"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3E8EF9F2" w14:textId="77777777" w:rsidR="00124A26" w:rsidRPr="00AC3044" w:rsidRDefault="00124A26" w:rsidP="002D3EBF">
            <w:pPr>
              <w:ind w:firstLine="0"/>
              <w:rPr>
                <w:rFonts w:eastAsia="SimSun"/>
              </w:rPr>
            </w:pPr>
            <w:r w:rsidRPr="00AC3044">
              <w:rPr>
                <w:rFonts w:eastAsia="SimSun"/>
              </w:rPr>
              <w:t>С -7 дня по -2 день</w:t>
            </w:r>
          </w:p>
        </w:tc>
        <w:tc>
          <w:tcPr>
            <w:tcW w:w="2410" w:type="dxa"/>
            <w:vAlign w:val="center"/>
          </w:tcPr>
          <w:p w14:paraId="0E1782B9"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3524AEF1" w14:textId="77777777" w:rsidTr="002D3EBF">
        <w:trPr>
          <w:cantSplit/>
          <w:trHeight w:val="1207"/>
        </w:trPr>
        <w:tc>
          <w:tcPr>
            <w:tcW w:w="1135" w:type="dxa"/>
            <w:vMerge/>
            <w:vAlign w:val="center"/>
          </w:tcPr>
          <w:p w14:paraId="61D1BECE" w14:textId="77777777" w:rsidR="00124A26" w:rsidRPr="00AC3044" w:rsidRDefault="00124A26" w:rsidP="002D3EBF">
            <w:pPr>
              <w:ind w:firstLine="0"/>
              <w:rPr>
                <w:rFonts w:eastAsia="SimSun"/>
              </w:rPr>
            </w:pPr>
          </w:p>
        </w:tc>
        <w:tc>
          <w:tcPr>
            <w:tcW w:w="1559" w:type="dxa"/>
            <w:vAlign w:val="center"/>
          </w:tcPr>
          <w:p w14:paraId="4691D5FA"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63CABC4C"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73A69FB3" w14:textId="77777777" w:rsidR="00124A26" w:rsidRPr="00AC3044" w:rsidRDefault="00124A26" w:rsidP="002D3EBF">
            <w:pPr>
              <w:ind w:firstLine="0"/>
              <w:rPr>
                <w:rFonts w:eastAsia="SimSun"/>
              </w:rPr>
            </w:pPr>
            <w:r w:rsidRPr="00AC3044">
              <w:rPr>
                <w:rFonts w:eastAsia="SimSun"/>
              </w:rPr>
              <w:t xml:space="preserve">12 мг/кг </w:t>
            </w:r>
          </w:p>
        </w:tc>
        <w:tc>
          <w:tcPr>
            <w:tcW w:w="1559" w:type="dxa"/>
            <w:vAlign w:val="center"/>
          </w:tcPr>
          <w:p w14:paraId="5A498C0A" w14:textId="77777777" w:rsidR="00124A26" w:rsidRPr="00AC3044" w:rsidRDefault="00124A26" w:rsidP="002D3EBF">
            <w:pPr>
              <w:ind w:firstLine="0"/>
              <w:rPr>
                <w:rFonts w:eastAsia="SimSun"/>
              </w:rPr>
            </w:pPr>
            <w:r w:rsidRPr="00AC3044">
              <w:rPr>
                <w:rFonts w:eastAsia="SimSun"/>
              </w:rPr>
              <w:t>С -5 дня по -3 день</w:t>
            </w:r>
          </w:p>
        </w:tc>
        <w:tc>
          <w:tcPr>
            <w:tcW w:w="2410" w:type="dxa"/>
            <w:vAlign w:val="center"/>
          </w:tcPr>
          <w:p w14:paraId="528E38C5"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44A0FCA0" w14:textId="77777777" w:rsidTr="002D3EBF">
        <w:trPr>
          <w:cantSplit/>
          <w:trHeight w:val="660"/>
        </w:trPr>
        <w:tc>
          <w:tcPr>
            <w:tcW w:w="1135" w:type="dxa"/>
            <w:vMerge w:val="restart"/>
            <w:textDirection w:val="btLr"/>
            <w:vAlign w:val="center"/>
          </w:tcPr>
          <w:p w14:paraId="5B581111"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5C9397E2"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2536A9B9"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3D19D1E8"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229697DC" w14:textId="77777777" w:rsidR="00124A26" w:rsidRPr="00AC3044" w:rsidRDefault="00124A26" w:rsidP="002D3EBF">
            <w:pPr>
              <w:ind w:firstLine="0"/>
              <w:rPr>
                <w:rFonts w:eastAsia="SimSun"/>
              </w:rPr>
            </w:pPr>
            <w:r w:rsidRPr="00AC3044">
              <w:rPr>
                <w:rFonts w:eastAsia="SimSun"/>
              </w:rPr>
              <w:t>С +3 дня по +4 день</w:t>
            </w:r>
          </w:p>
        </w:tc>
        <w:tc>
          <w:tcPr>
            <w:tcW w:w="2410" w:type="dxa"/>
            <w:vAlign w:val="center"/>
          </w:tcPr>
          <w:p w14:paraId="064C9FF4"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3664B28" w14:textId="77777777" w:rsidTr="002D3EBF">
        <w:trPr>
          <w:cantSplit/>
          <w:trHeight w:val="958"/>
        </w:trPr>
        <w:tc>
          <w:tcPr>
            <w:tcW w:w="1135" w:type="dxa"/>
            <w:vMerge/>
            <w:textDirection w:val="btLr"/>
            <w:vAlign w:val="center"/>
          </w:tcPr>
          <w:p w14:paraId="6F086DAC" w14:textId="77777777" w:rsidR="00124A26" w:rsidRPr="00AC3044" w:rsidRDefault="00124A26" w:rsidP="002D3EBF">
            <w:pPr>
              <w:ind w:firstLine="0"/>
              <w:rPr>
                <w:rFonts w:eastAsia="SimSun"/>
              </w:rPr>
            </w:pPr>
          </w:p>
        </w:tc>
        <w:tc>
          <w:tcPr>
            <w:tcW w:w="1559" w:type="dxa"/>
            <w:vAlign w:val="center"/>
          </w:tcPr>
          <w:p w14:paraId="316460BD"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72DFF2DF"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14754867"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726766C4"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410" w:type="dxa"/>
            <w:vAlign w:val="center"/>
          </w:tcPr>
          <w:p w14:paraId="03DE54C2"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065DE53F" w14:textId="77777777" w:rsidR="00124A26" w:rsidRDefault="00124A26" w:rsidP="00124A26">
      <w:pPr>
        <w:rPr>
          <w:rFonts w:eastAsia="SimSun"/>
        </w:rPr>
      </w:pPr>
      <w:bookmarkStart w:id="271" w:name="_Toc44401234"/>
    </w:p>
    <w:p w14:paraId="5B305FB4" w14:textId="77777777" w:rsidR="00124A26" w:rsidRPr="00030511" w:rsidRDefault="00124A26" w:rsidP="00124A26">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7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4932187F" w14:textId="77777777" w:rsidTr="002D3EBF">
        <w:trPr>
          <w:cantSplit/>
          <w:trHeight w:val="20"/>
          <w:tblHeader/>
        </w:trPr>
        <w:tc>
          <w:tcPr>
            <w:tcW w:w="1135" w:type="dxa"/>
            <w:vAlign w:val="center"/>
          </w:tcPr>
          <w:p w14:paraId="69D4509C" w14:textId="77777777" w:rsidR="00124A26" w:rsidRPr="00AC3044" w:rsidRDefault="00124A26" w:rsidP="002D3EBF">
            <w:pPr>
              <w:ind w:firstLine="0"/>
              <w:rPr>
                <w:rFonts w:eastAsia="SimSun"/>
              </w:rPr>
            </w:pPr>
          </w:p>
        </w:tc>
        <w:tc>
          <w:tcPr>
            <w:tcW w:w="1559" w:type="dxa"/>
            <w:vAlign w:val="center"/>
          </w:tcPr>
          <w:p w14:paraId="112550CF"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5F99CA66"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29F6838C"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71215930"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276783A5"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25970078" w14:textId="77777777" w:rsidTr="002D3EBF">
        <w:trPr>
          <w:cantSplit/>
          <w:trHeight w:val="450"/>
        </w:trPr>
        <w:tc>
          <w:tcPr>
            <w:tcW w:w="1135" w:type="dxa"/>
            <w:vMerge w:val="restart"/>
            <w:textDirection w:val="btLr"/>
            <w:vAlign w:val="center"/>
          </w:tcPr>
          <w:p w14:paraId="21E2ABE3"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0FE8DE96"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73AFE007"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D326DF2"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2B0AB10" w14:textId="77777777" w:rsidR="00124A26" w:rsidRPr="00AC3044" w:rsidRDefault="00124A26" w:rsidP="002D3EBF">
            <w:pPr>
              <w:ind w:firstLine="0"/>
              <w:rPr>
                <w:rFonts w:eastAsia="SimSun"/>
              </w:rPr>
            </w:pPr>
            <w:r w:rsidRPr="00AC3044">
              <w:rPr>
                <w:rFonts w:eastAsia="SimSun"/>
              </w:rPr>
              <w:t>С -7 дня по -2 день</w:t>
            </w:r>
          </w:p>
        </w:tc>
        <w:tc>
          <w:tcPr>
            <w:tcW w:w="2410" w:type="dxa"/>
            <w:vAlign w:val="center"/>
          </w:tcPr>
          <w:p w14:paraId="5E9F6FF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3758B2F" w14:textId="77777777" w:rsidTr="002D3EBF">
        <w:trPr>
          <w:cantSplit/>
          <w:trHeight w:val="1207"/>
        </w:trPr>
        <w:tc>
          <w:tcPr>
            <w:tcW w:w="1135" w:type="dxa"/>
            <w:vMerge/>
            <w:vAlign w:val="center"/>
          </w:tcPr>
          <w:p w14:paraId="2CF9B5BD" w14:textId="77777777" w:rsidR="00124A26" w:rsidRPr="00AC3044" w:rsidRDefault="00124A26" w:rsidP="002D3EBF">
            <w:pPr>
              <w:ind w:firstLine="0"/>
              <w:rPr>
                <w:rFonts w:eastAsia="SimSun"/>
              </w:rPr>
            </w:pPr>
          </w:p>
        </w:tc>
        <w:tc>
          <w:tcPr>
            <w:tcW w:w="1559" w:type="dxa"/>
            <w:vAlign w:val="center"/>
          </w:tcPr>
          <w:p w14:paraId="02BDEBB4" w14:textId="77777777" w:rsidR="00124A26" w:rsidRPr="00AC3044" w:rsidRDefault="00124A26" w:rsidP="002D3EBF">
            <w:pPr>
              <w:ind w:firstLine="0"/>
              <w:rPr>
                <w:rFonts w:eastAsia="SimSun"/>
              </w:rPr>
            </w:pPr>
            <w:r w:rsidRPr="00AC3044">
              <w:rPr>
                <w:rFonts w:eastAsia="SimSun"/>
              </w:rPr>
              <w:t>Бусульфан</w:t>
            </w:r>
          </w:p>
        </w:tc>
        <w:tc>
          <w:tcPr>
            <w:tcW w:w="1418" w:type="dxa"/>
            <w:vAlign w:val="center"/>
          </w:tcPr>
          <w:p w14:paraId="4B081C46" w14:textId="77777777" w:rsidR="00124A26" w:rsidRPr="00AC3044" w:rsidRDefault="00124A26" w:rsidP="002D3EBF">
            <w:pPr>
              <w:ind w:firstLine="0"/>
              <w:rPr>
                <w:rFonts w:eastAsia="SimSun"/>
              </w:rPr>
            </w:pPr>
            <w:r w:rsidRPr="00AC3044">
              <w:rPr>
                <w:rFonts w:eastAsia="SimSun"/>
              </w:rPr>
              <w:t xml:space="preserve">4 мг/кг </w:t>
            </w:r>
          </w:p>
        </w:tc>
        <w:tc>
          <w:tcPr>
            <w:tcW w:w="1559" w:type="dxa"/>
            <w:vAlign w:val="center"/>
          </w:tcPr>
          <w:p w14:paraId="11319901" w14:textId="77777777" w:rsidR="00124A26" w:rsidRPr="00AC3044" w:rsidRDefault="00124A26" w:rsidP="002D3EBF">
            <w:pPr>
              <w:ind w:firstLine="0"/>
              <w:rPr>
                <w:rFonts w:eastAsia="SimSun"/>
              </w:rPr>
            </w:pPr>
            <w:r w:rsidRPr="00AC3044">
              <w:rPr>
                <w:rFonts w:eastAsia="SimSun"/>
              </w:rPr>
              <w:t xml:space="preserve">14 мг/кг </w:t>
            </w:r>
          </w:p>
        </w:tc>
        <w:tc>
          <w:tcPr>
            <w:tcW w:w="1559" w:type="dxa"/>
            <w:vAlign w:val="center"/>
          </w:tcPr>
          <w:p w14:paraId="36C7713D" w14:textId="77777777" w:rsidR="00124A26" w:rsidRPr="00AC3044" w:rsidRDefault="00124A26" w:rsidP="002D3EBF">
            <w:pPr>
              <w:ind w:firstLine="0"/>
              <w:rPr>
                <w:rFonts w:eastAsia="SimSun"/>
              </w:rPr>
            </w:pPr>
            <w:r w:rsidRPr="00AC3044">
              <w:rPr>
                <w:rFonts w:eastAsia="SimSun"/>
              </w:rPr>
              <w:t>С -6 дня по -3 день</w:t>
            </w:r>
          </w:p>
        </w:tc>
        <w:tc>
          <w:tcPr>
            <w:tcW w:w="2410" w:type="dxa"/>
            <w:vAlign w:val="center"/>
          </w:tcPr>
          <w:p w14:paraId="1C4FFBA4"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124A26" w:rsidRPr="00AC3044" w14:paraId="19B8232B" w14:textId="77777777" w:rsidTr="002D3EBF">
        <w:trPr>
          <w:cantSplit/>
          <w:trHeight w:val="606"/>
        </w:trPr>
        <w:tc>
          <w:tcPr>
            <w:tcW w:w="1135" w:type="dxa"/>
            <w:vMerge w:val="restart"/>
            <w:textDirection w:val="btLr"/>
            <w:vAlign w:val="center"/>
          </w:tcPr>
          <w:p w14:paraId="0F69644B"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59393908"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034DD30F"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5BA6902F"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1FF63B96" w14:textId="77777777" w:rsidR="00124A26" w:rsidRPr="00AC3044" w:rsidRDefault="00124A26" w:rsidP="002D3EBF">
            <w:pPr>
              <w:ind w:firstLine="0"/>
              <w:rPr>
                <w:rFonts w:eastAsia="SimSun"/>
              </w:rPr>
            </w:pPr>
            <w:r w:rsidRPr="00AC3044">
              <w:rPr>
                <w:rFonts w:eastAsia="SimSun"/>
              </w:rPr>
              <w:t>С +3 дня по +4 день</w:t>
            </w:r>
          </w:p>
        </w:tc>
        <w:tc>
          <w:tcPr>
            <w:tcW w:w="2410" w:type="dxa"/>
            <w:vAlign w:val="center"/>
          </w:tcPr>
          <w:p w14:paraId="4458B22C"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3720C52E" w14:textId="77777777" w:rsidTr="002D3EBF">
        <w:trPr>
          <w:cantSplit/>
          <w:trHeight w:val="958"/>
        </w:trPr>
        <w:tc>
          <w:tcPr>
            <w:tcW w:w="1135" w:type="dxa"/>
            <w:vMerge/>
            <w:textDirection w:val="btLr"/>
            <w:vAlign w:val="center"/>
          </w:tcPr>
          <w:p w14:paraId="4829F2A6" w14:textId="77777777" w:rsidR="00124A26" w:rsidRPr="00AC3044" w:rsidRDefault="00124A26" w:rsidP="002D3EBF">
            <w:pPr>
              <w:ind w:firstLine="0"/>
              <w:rPr>
                <w:rFonts w:eastAsia="SimSun"/>
              </w:rPr>
            </w:pPr>
          </w:p>
        </w:tc>
        <w:tc>
          <w:tcPr>
            <w:tcW w:w="1559" w:type="dxa"/>
            <w:vAlign w:val="center"/>
          </w:tcPr>
          <w:p w14:paraId="0C4EB5D5"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42A25298"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68475D1E"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14CC482E"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410" w:type="dxa"/>
            <w:vAlign w:val="center"/>
          </w:tcPr>
          <w:p w14:paraId="7BF9BEFC"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3E91F4E5" w14:textId="77777777" w:rsidTr="002D3EBF">
        <w:trPr>
          <w:cantSplit/>
          <w:trHeight w:val="576"/>
        </w:trPr>
        <w:tc>
          <w:tcPr>
            <w:tcW w:w="1135" w:type="dxa"/>
            <w:vMerge/>
            <w:textDirection w:val="btLr"/>
            <w:vAlign w:val="center"/>
          </w:tcPr>
          <w:p w14:paraId="7F394475" w14:textId="77777777" w:rsidR="00124A26" w:rsidRPr="00AC3044" w:rsidRDefault="00124A26" w:rsidP="002D3EBF">
            <w:pPr>
              <w:ind w:firstLine="0"/>
              <w:rPr>
                <w:rFonts w:eastAsia="SimSun"/>
              </w:rPr>
            </w:pPr>
          </w:p>
        </w:tc>
        <w:tc>
          <w:tcPr>
            <w:tcW w:w="1559" w:type="dxa"/>
            <w:vAlign w:val="center"/>
          </w:tcPr>
          <w:p w14:paraId="53043909"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640CE3E9" w14:textId="77777777" w:rsidR="00124A26" w:rsidRPr="00AC3044" w:rsidRDefault="00124A26" w:rsidP="002D3EBF">
            <w:pPr>
              <w:ind w:firstLine="0"/>
              <w:rPr>
                <w:rFonts w:eastAsia="SimSun"/>
              </w:rPr>
            </w:pPr>
            <w:r w:rsidRPr="00AC3044">
              <w:rPr>
                <w:rFonts w:eastAsia="SimSun"/>
              </w:rPr>
              <w:t xml:space="preserve">45 мг/кг </w:t>
            </w:r>
          </w:p>
        </w:tc>
        <w:tc>
          <w:tcPr>
            <w:tcW w:w="1559" w:type="dxa"/>
            <w:vAlign w:val="center"/>
          </w:tcPr>
          <w:p w14:paraId="5D905316"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04D04CFC"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410" w:type="dxa"/>
            <w:vAlign w:val="center"/>
          </w:tcPr>
          <w:p w14:paraId="462618CB"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006CC42C" w14:textId="77777777" w:rsidR="00124A26" w:rsidRPr="00C07B2E" w:rsidRDefault="00124A26" w:rsidP="00124A26">
      <w:pPr>
        <w:rPr>
          <w:rFonts w:eastAsia="SimSun"/>
        </w:rPr>
      </w:pPr>
    </w:p>
    <w:p w14:paraId="67AE6A54" w14:textId="77777777" w:rsidR="00124A26" w:rsidRPr="00C07B2E" w:rsidRDefault="00124A26" w:rsidP="00124A26">
      <w:pPr>
        <w:rPr>
          <w:rFonts w:eastAsia="SimSun"/>
        </w:rPr>
      </w:pPr>
      <w:bookmarkStart w:id="272"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72"/>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124A26" w:rsidRPr="00AC3044" w14:paraId="6EBBDCA8" w14:textId="77777777" w:rsidTr="002D3EBF">
        <w:trPr>
          <w:cantSplit/>
          <w:trHeight w:val="20"/>
          <w:tblHeader/>
        </w:trPr>
        <w:tc>
          <w:tcPr>
            <w:tcW w:w="1103" w:type="dxa"/>
          </w:tcPr>
          <w:p w14:paraId="29320803" w14:textId="77777777" w:rsidR="00124A26" w:rsidRPr="006A5E21" w:rsidRDefault="00124A26" w:rsidP="002D3EBF">
            <w:pPr>
              <w:ind w:firstLine="0"/>
              <w:rPr>
                <w:rFonts w:eastAsia="SimSun"/>
              </w:rPr>
            </w:pPr>
          </w:p>
        </w:tc>
        <w:tc>
          <w:tcPr>
            <w:tcW w:w="1559" w:type="dxa"/>
            <w:vAlign w:val="center"/>
          </w:tcPr>
          <w:p w14:paraId="7F6A24D1"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26135BF1"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4FBAE353"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4FAFB886"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2346D090"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D5161E2" w14:textId="77777777" w:rsidTr="002D3EBF">
        <w:trPr>
          <w:cantSplit/>
          <w:trHeight w:val="20"/>
        </w:trPr>
        <w:tc>
          <w:tcPr>
            <w:tcW w:w="1103" w:type="dxa"/>
            <w:vMerge w:val="restart"/>
            <w:textDirection w:val="btLr"/>
            <w:vAlign w:val="center"/>
          </w:tcPr>
          <w:p w14:paraId="380D09A6"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6737FF71"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6A4F7F98" w14:textId="77777777" w:rsidR="00124A26" w:rsidRPr="00AC3044" w:rsidRDefault="00124A26" w:rsidP="002D3EBF">
            <w:pPr>
              <w:ind w:firstLine="0"/>
              <w:rPr>
                <w:rFonts w:eastAsia="SimSun"/>
              </w:rPr>
            </w:pPr>
            <w:r w:rsidRPr="00AC3044">
              <w:rPr>
                <w:rFonts w:eastAsia="SimSun"/>
              </w:rPr>
              <w:t>30 мг/м2</w:t>
            </w:r>
          </w:p>
        </w:tc>
        <w:tc>
          <w:tcPr>
            <w:tcW w:w="1559" w:type="dxa"/>
            <w:vAlign w:val="center"/>
          </w:tcPr>
          <w:p w14:paraId="06DED97E"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2E4A6023" w14:textId="77777777" w:rsidR="00124A26" w:rsidRPr="00AC3044" w:rsidRDefault="00124A26" w:rsidP="002D3EBF">
            <w:pPr>
              <w:ind w:firstLine="0"/>
              <w:rPr>
                <w:rFonts w:eastAsia="SimSun"/>
              </w:rPr>
            </w:pPr>
            <w:r w:rsidRPr="00AC3044">
              <w:rPr>
                <w:rFonts w:eastAsia="SimSun"/>
              </w:rPr>
              <w:t>С –6 по –2 день</w:t>
            </w:r>
          </w:p>
        </w:tc>
        <w:tc>
          <w:tcPr>
            <w:tcW w:w="2410" w:type="dxa"/>
            <w:vAlign w:val="center"/>
          </w:tcPr>
          <w:p w14:paraId="7656DC61"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4DF12509" w14:textId="77777777" w:rsidTr="002D3EBF">
        <w:trPr>
          <w:cantSplit/>
          <w:trHeight w:val="879"/>
        </w:trPr>
        <w:tc>
          <w:tcPr>
            <w:tcW w:w="1103" w:type="dxa"/>
            <w:vMerge/>
            <w:textDirection w:val="btLr"/>
            <w:vAlign w:val="center"/>
          </w:tcPr>
          <w:p w14:paraId="362503A1" w14:textId="77777777" w:rsidR="00124A26" w:rsidRPr="00AC3044" w:rsidRDefault="00124A26" w:rsidP="002D3EBF">
            <w:pPr>
              <w:ind w:firstLine="0"/>
              <w:rPr>
                <w:rFonts w:eastAsia="SimSun"/>
              </w:rPr>
            </w:pPr>
          </w:p>
        </w:tc>
        <w:tc>
          <w:tcPr>
            <w:tcW w:w="1559" w:type="dxa"/>
            <w:vAlign w:val="center"/>
          </w:tcPr>
          <w:p w14:paraId="4508F9F3" w14:textId="77777777" w:rsidR="00124A26" w:rsidRPr="00AC3044" w:rsidRDefault="00124A26" w:rsidP="002D3EBF">
            <w:pPr>
              <w:ind w:firstLine="0"/>
              <w:rPr>
                <w:rFonts w:eastAsia="SimSun"/>
              </w:rPr>
            </w:pPr>
            <w:r w:rsidRPr="00AC3044">
              <w:rPr>
                <w:rFonts w:eastAsia="SimSun"/>
              </w:rPr>
              <w:t>Треосульфан</w:t>
            </w:r>
          </w:p>
        </w:tc>
        <w:tc>
          <w:tcPr>
            <w:tcW w:w="1418" w:type="dxa"/>
            <w:vAlign w:val="center"/>
          </w:tcPr>
          <w:p w14:paraId="0469BD8B" w14:textId="77777777" w:rsidR="00124A26" w:rsidRPr="00AC3044" w:rsidRDefault="00124A26" w:rsidP="002D3EBF">
            <w:pPr>
              <w:ind w:firstLine="0"/>
              <w:rPr>
                <w:rFonts w:eastAsia="SimSun"/>
              </w:rPr>
            </w:pPr>
            <w:r w:rsidRPr="00AC3044">
              <w:rPr>
                <w:rFonts w:eastAsia="SimSun"/>
              </w:rPr>
              <w:t>12 г/м2</w:t>
            </w:r>
          </w:p>
        </w:tc>
        <w:tc>
          <w:tcPr>
            <w:tcW w:w="1559" w:type="dxa"/>
            <w:vAlign w:val="center"/>
          </w:tcPr>
          <w:p w14:paraId="67991DF0" w14:textId="77777777" w:rsidR="00124A26" w:rsidRPr="00AC3044" w:rsidRDefault="00124A26" w:rsidP="002D3EB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781E72F9" w14:textId="77777777" w:rsidR="00124A26" w:rsidRPr="00AC3044" w:rsidRDefault="00124A26" w:rsidP="002D3EBF">
            <w:pPr>
              <w:ind w:firstLine="0"/>
              <w:rPr>
                <w:rFonts w:eastAsia="SimSun"/>
              </w:rPr>
            </w:pPr>
            <w:r w:rsidRPr="00AC3044">
              <w:rPr>
                <w:rFonts w:eastAsia="SimSun"/>
              </w:rPr>
              <w:t>С –6 по –4 день</w:t>
            </w:r>
          </w:p>
        </w:tc>
        <w:tc>
          <w:tcPr>
            <w:tcW w:w="2410" w:type="dxa"/>
            <w:vAlign w:val="center"/>
          </w:tcPr>
          <w:p w14:paraId="432DC526"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3CEA1954" w14:textId="77777777" w:rsidTr="002D3EBF">
        <w:trPr>
          <w:cantSplit/>
          <w:trHeight w:val="1534"/>
        </w:trPr>
        <w:tc>
          <w:tcPr>
            <w:tcW w:w="1103" w:type="dxa"/>
            <w:vMerge w:val="restart"/>
            <w:textDirection w:val="btLr"/>
            <w:vAlign w:val="center"/>
          </w:tcPr>
          <w:p w14:paraId="3726A921"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61332F2D" w14:textId="77777777" w:rsidR="00124A26" w:rsidRPr="00AC3044" w:rsidRDefault="00124A26" w:rsidP="002D3EBF">
            <w:pPr>
              <w:ind w:firstLine="0"/>
              <w:rPr>
                <w:rFonts w:eastAsia="SimSun"/>
              </w:rPr>
            </w:pPr>
            <w:r w:rsidRPr="00AC3044">
              <w:rPr>
                <w:rFonts w:eastAsia="SimSun"/>
              </w:rPr>
              <w:t>Циклоспорин</w:t>
            </w:r>
          </w:p>
        </w:tc>
        <w:tc>
          <w:tcPr>
            <w:tcW w:w="1418" w:type="dxa"/>
            <w:vAlign w:val="center"/>
          </w:tcPr>
          <w:p w14:paraId="03A5C989"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0A314DBC"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207FEB48"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6671F5A8"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1696B586" w14:textId="77777777" w:rsidTr="002D3EBF">
        <w:trPr>
          <w:cantSplit/>
          <w:trHeight w:val="20"/>
        </w:trPr>
        <w:tc>
          <w:tcPr>
            <w:tcW w:w="1103" w:type="dxa"/>
            <w:vMerge/>
            <w:textDirection w:val="btLr"/>
          </w:tcPr>
          <w:p w14:paraId="7BDA898C" w14:textId="77777777" w:rsidR="00124A26" w:rsidRPr="00AC3044" w:rsidRDefault="00124A26" w:rsidP="002D3EBF">
            <w:pPr>
              <w:ind w:firstLine="0"/>
              <w:rPr>
                <w:rFonts w:eastAsia="SimSun"/>
              </w:rPr>
            </w:pPr>
          </w:p>
        </w:tc>
        <w:tc>
          <w:tcPr>
            <w:tcW w:w="1559" w:type="dxa"/>
            <w:vAlign w:val="center"/>
          </w:tcPr>
          <w:p w14:paraId="09DBBE7E"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4E279A59" w14:textId="77777777" w:rsidR="00124A26" w:rsidRPr="00AC3044" w:rsidRDefault="00124A26" w:rsidP="002D3EBF">
            <w:pPr>
              <w:ind w:firstLine="0"/>
              <w:rPr>
                <w:rFonts w:eastAsia="SimSun"/>
              </w:rPr>
            </w:pPr>
            <w:r w:rsidRPr="00AC3044">
              <w:rPr>
                <w:rFonts w:eastAsia="SimSun"/>
              </w:rPr>
              <w:t>30 мг/кг</w:t>
            </w:r>
          </w:p>
        </w:tc>
        <w:tc>
          <w:tcPr>
            <w:tcW w:w="1559" w:type="dxa"/>
            <w:vAlign w:val="center"/>
          </w:tcPr>
          <w:p w14:paraId="60593979"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59FEBB6F" w14:textId="77777777" w:rsidR="00124A26" w:rsidRPr="00AC3044" w:rsidRDefault="00124A26" w:rsidP="002D3EBF">
            <w:pPr>
              <w:ind w:firstLine="0"/>
              <w:rPr>
                <w:rFonts w:eastAsia="SimSun"/>
              </w:rPr>
            </w:pPr>
            <w:r w:rsidRPr="00AC3044">
              <w:rPr>
                <w:rFonts w:eastAsia="SimSun"/>
              </w:rPr>
              <w:t>С +5 по +90 день</w:t>
            </w:r>
          </w:p>
        </w:tc>
        <w:tc>
          <w:tcPr>
            <w:tcW w:w="2410" w:type="dxa"/>
            <w:vAlign w:val="center"/>
          </w:tcPr>
          <w:p w14:paraId="1C69816B"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124A26" w:rsidRPr="00AC3044" w14:paraId="5A2333CB" w14:textId="77777777" w:rsidTr="002D3EBF">
        <w:trPr>
          <w:cantSplit/>
          <w:trHeight w:val="20"/>
        </w:trPr>
        <w:tc>
          <w:tcPr>
            <w:tcW w:w="1103" w:type="dxa"/>
            <w:vMerge/>
            <w:textDirection w:val="btLr"/>
          </w:tcPr>
          <w:p w14:paraId="2EBE8C61" w14:textId="77777777" w:rsidR="00124A26" w:rsidRPr="00AC3044" w:rsidRDefault="00124A26" w:rsidP="002D3EBF">
            <w:pPr>
              <w:ind w:firstLine="0"/>
              <w:rPr>
                <w:rFonts w:eastAsia="SimSun"/>
              </w:rPr>
            </w:pPr>
          </w:p>
        </w:tc>
        <w:tc>
          <w:tcPr>
            <w:tcW w:w="1559" w:type="dxa"/>
            <w:vAlign w:val="center"/>
          </w:tcPr>
          <w:p w14:paraId="5F1C2FA4"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575C8E94"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14D6A21A"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09158D39" w14:textId="77777777" w:rsidR="00124A26" w:rsidRPr="00AC3044" w:rsidRDefault="00124A26" w:rsidP="002D3EBF">
            <w:pPr>
              <w:ind w:firstLine="0"/>
              <w:rPr>
                <w:rFonts w:eastAsia="SimSun"/>
              </w:rPr>
            </w:pPr>
            <w:r w:rsidRPr="00AC3044">
              <w:rPr>
                <w:rFonts w:eastAsia="SimSun"/>
              </w:rPr>
              <w:t xml:space="preserve">+3,+4 дни </w:t>
            </w:r>
          </w:p>
        </w:tc>
        <w:tc>
          <w:tcPr>
            <w:tcW w:w="2410" w:type="dxa"/>
            <w:vAlign w:val="center"/>
          </w:tcPr>
          <w:p w14:paraId="1AD78C04" w14:textId="77777777" w:rsidR="00124A26" w:rsidRPr="00AC3044" w:rsidRDefault="00124A26" w:rsidP="002D3EBF">
            <w:pPr>
              <w:ind w:firstLine="0"/>
              <w:rPr>
                <w:rFonts w:eastAsia="SimSun"/>
              </w:rPr>
            </w:pPr>
            <w:r w:rsidRPr="00AC3044">
              <w:rPr>
                <w:rFonts w:eastAsia="SimSun"/>
              </w:rPr>
              <w:t>В/в, в течение 2 часов</w:t>
            </w:r>
          </w:p>
        </w:tc>
      </w:tr>
    </w:tbl>
    <w:p w14:paraId="1386D162" w14:textId="77777777" w:rsidR="00124A26" w:rsidRDefault="00124A26" w:rsidP="00124A26">
      <w:pPr>
        <w:rPr>
          <w:rFonts w:eastAsia="SimSun"/>
        </w:rPr>
      </w:pPr>
      <w:bookmarkStart w:id="273" w:name="_Toc44401236"/>
    </w:p>
    <w:p w14:paraId="361B5FE3"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7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124A26" w:rsidRPr="00AC3044" w14:paraId="12406E42" w14:textId="77777777" w:rsidTr="002D3EBF">
        <w:trPr>
          <w:cantSplit/>
          <w:trHeight w:val="20"/>
          <w:tblHeader/>
        </w:trPr>
        <w:tc>
          <w:tcPr>
            <w:tcW w:w="1135" w:type="dxa"/>
          </w:tcPr>
          <w:p w14:paraId="533A65A6" w14:textId="77777777" w:rsidR="00124A26" w:rsidRPr="006A5E21" w:rsidRDefault="00124A26" w:rsidP="002D3EBF">
            <w:pPr>
              <w:ind w:firstLine="0"/>
              <w:rPr>
                <w:rFonts w:eastAsia="SimSun"/>
              </w:rPr>
            </w:pPr>
          </w:p>
        </w:tc>
        <w:tc>
          <w:tcPr>
            <w:tcW w:w="1559" w:type="dxa"/>
            <w:vAlign w:val="center"/>
          </w:tcPr>
          <w:p w14:paraId="025A7783"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63A786C6"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2CEA3DE3" w14:textId="77777777" w:rsidR="00124A26" w:rsidRPr="00AC3044" w:rsidRDefault="00124A26" w:rsidP="002D3EBF">
            <w:pPr>
              <w:ind w:firstLine="0"/>
              <w:rPr>
                <w:rFonts w:eastAsia="SimSun"/>
              </w:rPr>
            </w:pPr>
            <w:r w:rsidRPr="00AC3044">
              <w:rPr>
                <w:rFonts w:eastAsia="SimSun"/>
              </w:rPr>
              <w:t>Курсовая доза</w:t>
            </w:r>
          </w:p>
        </w:tc>
        <w:tc>
          <w:tcPr>
            <w:tcW w:w="1559" w:type="dxa"/>
            <w:vAlign w:val="center"/>
          </w:tcPr>
          <w:p w14:paraId="315503C9" w14:textId="77777777" w:rsidR="00124A26" w:rsidRPr="00AC3044" w:rsidRDefault="00124A26" w:rsidP="002D3EBF">
            <w:pPr>
              <w:ind w:firstLine="0"/>
              <w:rPr>
                <w:rFonts w:eastAsia="SimSun"/>
              </w:rPr>
            </w:pPr>
            <w:r w:rsidRPr="00AC3044">
              <w:rPr>
                <w:rFonts w:eastAsia="SimSun"/>
              </w:rPr>
              <w:t>Дни введения</w:t>
            </w:r>
          </w:p>
        </w:tc>
        <w:tc>
          <w:tcPr>
            <w:tcW w:w="2410" w:type="dxa"/>
            <w:vAlign w:val="center"/>
          </w:tcPr>
          <w:p w14:paraId="257EF31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1085F12" w14:textId="77777777" w:rsidTr="002D3EBF">
        <w:trPr>
          <w:cantSplit/>
          <w:trHeight w:val="20"/>
        </w:trPr>
        <w:tc>
          <w:tcPr>
            <w:tcW w:w="1135" w:type="dxa"/>
            <w:vMerge w:val="restart"/>
            <w:textDirection w:val="btLr"/>
            <w:vAlign w:val="center"/>
          </w:tcPr>
          <w:p w14:paraId="4CD29698"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45E81D09"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74AEB79C"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6DC6D79A"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004A1993" w14:textId="77777777" w:rsidR="00124A26" w:rsidRPr="00AC3044" w:rsidRDefault="00124A26" w:rsidP="002D3EBF">
            <w:pPr>
              <w:ind w:firstLine="0"/>
              <w:rPr>
                <w:rFonts w:eastAsia="SimSun"/>
              </w:rPr>
            </w:pPr>
            <w:r w:rsidRPr="00AC3044">
              <w:rPr>
                <w:rFonts w:eastAsia="SimSun"/>
              </w:rPr>
              <w:t>С –6 по –2 день</w:t>
            </w:r>
          </w:p>
        </w:tc>
        <w:tc>
          <w:tcPr>
            <w:tcW w:w="2410" w:type="dxa"/>
            <w:vAlign w:val="center"/>
          </w:tcPr>
          <w:p w14:paraId="35C3BBCC" w14:textId="77777777" w:rsidR="00124A26" w:rsidRPr="00AC3044" w:rsidRDefault="00124A26" w:rsidP="002D3EBF">
            <w:pPr>
              <w:ind w:firstLine="0"/>
              <w:rPr>
                <w:rFonts w:eastAsia="SimSun"/>
              </w:rPr>
            </w:pPr>
            <w:r w:rsidRPr="00AC3044">
              <w:rPr>
                <w:rFonts w:eastAsia="SimSun"/>
              </w:rPr>
              <w:t xml:space="preserve"> В/в, в течение 30 -60 мин</w:t>
            </w:r>
          </w:p>
        </w:tc>
      </w:tr>
      <w:tr w:rsidR="00124A26" w:rsidRPr="00AC3044" w14:paraId="481EE4C4" w14:textId="77777777" w:rsidTr="002D3EBF">
        <w:trPr>
          <w:cantSplit/>
          <w:trHeight w:val="985"/>
        </w:trPr>
        <w:tc>
          <w:tcPr>
            <w:tcW w:w="1135" w:type="dxa"/>
            <w:vMerge/>
            <w:textDirection w:val="btLr"/>
            <w:vAlign w:val="center"/>
          </w:tcPr>
          <w:p w14:paraId="29341539" w14:textId="77777777" w:rsidR="00124A26" w:rsidRPr="00AC3044" w:rsidRDefault="00124A26" w:rsidP="002D3EBF">
            <w:pPr>
              <w:ind w:firstLine="0"/>
              <w:rPr>
                <w:rFonts w:eastAsia="SimSun"/>
              </w:rPr>
            </w:pPr>
          </w:p>
        </w:tc>
        <w:tc>
          <w:tcPr>
            <w:tcW w:w="1559" w:type="dxa"/>
            <w:vAlign w:val="center"/>
          </w:tcPr>
          <w:p w14:paraId="4E1F03D2" w14:textId="77777777" w:rsidR="00124A26" w:rsidRPr="00AC3044" w:rsidRDefault="00124A26" w:rsidP="002D3EBF">
            <w:pPr>
              <w:ind w:firstLine="0"/>
              <w:rPr>
                <w:rFonts w:eastAsia="SimSun"/>
              </w:rPr>
            </w:pPr>
            <w:r w:rsidRPr="00AC3044">
              <w:rPr>
                <w:rFonts w:eastAsia="SimSun"/>
              </w:rPr>
              <w:t>Треосульфан</w:t>
            </w:r>
          </w:p>
        </w:tc>
        <w:tc>
          <w:tcPr>
            <w:tcW w:w="1418" w:type="dxa"/>
            <w:vAlign w:val="center"/>
          </w:tcPr>
          <w:p w14:paraId="16E28082" w14:textId="77777777" w:rsidR="00124A26" w:rsidRPr="00AC3044" w:rsidRDefault="00124A26" w:rsidP="002D3EBF">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0A68C050" w14:textId="77777777" w:rsidR="00124A26" w:rsidRPr="00AC3044" w:rsidRDefault="00124A26" w:rsidP="002D3EB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6FA682AB" w14:textId="77777777" w:rsidR="00124A26" w:rsidRPr="00AC3044" w:rsidRDefault="00124A26" w:rsidP="002D3EBF">
            <w:pPr>
              <w:ind w:firstLine="0"/>
              <w:rPr>
                <w:rFonts w:eastAsia="SimSun"/>
              </w:rPr>
            </w:pPr>
            <w:r w:rsidRPr="00AC3044">
              <w:rPr>
                <w:rFonts w:eastAsia="SimSun"/>
              </w:rPr>
              <w:t>С –6 по –4 день</w:t>
            </w:r>
          </w:p>
        </w:tc>
        <w:tc>
          <w:tcPr>
            <w:tcW w:w="2410" w:type="dxa"/>
            <w:vAlign w:val="center"/>
          </w:tcPr>
          <w:p w14:paraId="61EFD082"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0B0ECFF" w14:textId="77777777" w:rsidTr="002D3EBF">
        <w:trPr>
          <w:cantSplit/>
          <w:trHeight w:val="1680"/>
        </w:trPr>
        <w:tc>
          <w:tcPr>
            <w:tcW w:w="1135" w:type="dxa"/>
            <w:vMerge w:val="restart"/>
            <w:textDirection w:val="btLr"/>
            <w:vAlign w:val="center"/>
          </w:tcPr>
          <w:p w14:paraId="643B0F5D"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48C94CA9" w14:textId="77777777" w:rsidR="00124A26" w:rsidRPr="00AC3044" w:rsidRDefault="00124A26" w:rsidP="002D3EBF">
            <w:pPr>
              <w:ind w:firstLine="0"/>
              <w:rPr>
                <w:rFonts w:eastAsia="SimSun"/>
              </w:rPr>
            </w:pPr>
            <w:r w:rsidRPr="00AC3044">
              <w:rPr>
                <w:rFonts w:eastAsia="SimSun"/>
              </w:rPr>
              <w:t>Циклоспорин</w:t>
            </w:r>
          </w:p>
        </w:tc>
        <w:tc>
          <w:tcPr>
            <w:tcW w:w="1418" w:type="dxa"/>
            <w:vAlign w:val="center"/>
          </w:tcPr>
          <w:p w14:paraId="6D8EBC1E" w14:textId="77777777" w:rsidR="00124A26" w:rsidRPr="00AC3044" w:rsidRDefault="00124A26" w:rsidP="002D3EBF">
            <w:pPr>
              <w:ind w:firstLine="0"/>
              <w:rPr>
                <w:rFonts w:eastAsia="SimSun"/>
              </w:rPr>
            </w:pPr>
            <w:r w:rsidRPr="00AC3044">
              <w:rPr>
                <w:rFonts w:eastAsia="SimSun"/>
              </w:rPr>
              <w:t>3 мг/кг</w:t>
            </w:r>
          </w:p>
        </w:tc>
        <w:tc>
          <w:tcPr>
            <w:tcW w:w="1559" w:type="dxa"/>
            <w:vAlign w:val="center"/>
          </w:tcPr>
          <w:p w14:paraId="17D3CB1B"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33237631"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727A1628"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78ABD321" w14:textId="77777777" w:rsidTr="002D3EBF">
        <w:trPr>
          <w:cantSplit/>
          <w:trHeight w:val="20"/>
        </w:trPr>
        <w:tc>
          <w:tcPr>
            <w:tcW w:w="1135" w:type="dxa"/>
            <w:vMerge/>
            <w:textDirection w:val="btLr"/>
          </w:tcPr>
          <w:p w14:paraId="2E80E534" w14:textId="77777777" w:rsidR="00124A26" w:rsidRPr="00AC3044" w:rsidRDefault="00124A26" w:rsidP="002D3EBF">
            <w:pPr>
              <w:ind w:firstLine="0"/>
              <w:rPr>
                <w:rFonts w:eastAsia="SimSun"/>
              </w:rPr>
            </w:pPr>
          </w:p>
        </w:tc>
        <w:tc>
          <w:tcPr>
            <w:tcW w:w="1559" w:type="dxa"/>
            <w:vAlign w:val="center"/>
          </w:tcPr>
          <w:p w14:paraId="21E5CB51"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07B5AA96" w14:textId="77777777" w:rsidR="00124A26" w:rsidRPr="00AC3044" w:rsidRDefault="00124A26" w:rsidP="002D3EBF">
            <w:pPr>
              <w:ind w:firstLine="0"/>
              <w:rPr>
                <w:rFonts w:eastAsia="SimSun"/>
              </w:rPr>
            </w:pPr>
            <w:r w:rsidRPr="00AC3044">
              <w:rPr>
                <w:rFonts w:eastAsia="SimSun"/>
              </w:rPr>
              <w:t>45 мг/кг</w:t>
            </w:r>
          </w:p>
        </w:tc>
        <w:tc>
          <w:tcPr>
            <w:tcW w:w="1559" w:type="dxa"/>
            <w:vAlign w:val="center"/>
          </w:tcPr>
          <w:p w14:paraId="5F5DECE5" w14:textId="77777777" w:rsidR="00124A26" w:rsidRPr="00AC3044" w:rsidRDefault="00124A26" w:rsidP="002D3EBF">
            <w:pPr>
              <w:ind w:firstLine="0"/>
              <w:rPr>
                <w:rFonts w:eastAsia="SimSun"/>
              </w:rPr>
            </w:pPr>
            <w:r w:rsidRPr="00AC3044">
              <w:rPr>
                <w:rFonts w:eastAsia="SimSun"/>
              </w:rPr>
              <w:t>–</w:t>
            </w:r>
          </w:p>
        </w:tc>
        <w:tc>
          <w:tcPr>
            <w:tcW w:w="1559" w:type="dxa"/>
            <w:vAlign w:val="center"/>
          </w:tcPr>
          <w:p w14:paraId="3155F412" w14:textId="77777777" w:rsidR="00124A26" w:rsidRPr="00AC3044" w:rsidRDefault="00124A26" w:rsidP="002D3EBF">
            <w:pPr>
              <w:ind w:firstLine="0"/>
              <w:rPr>
                <w:rFonts w:eastAsia="SimSun"/>
              </w:rPr>
            </w:pPr>
            <w:r w:rsidRPr="00AC3044">
              <w:rPr>
                <w:rFonts w:eastAsia="SimSun"/>
              </w:rPr>
              <w:t>С +5 по +90 день</w:t>
            </w:r>
          </w:p>
        </w:tc>
        <w:tc>
          <w:tcPr>
            <w:tcW w:w="2410" w:type="dxa"/>
            <w:vAlign w:val="center"/>
          </w:tcPr>
          <w:p w14:paraId="49811913"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38673B7C" w14:textId="77777777" w:rsidTr="002D3EBF">
        <w:trPr>
          <w:cantSplit/>
          <w:trHeight w:val="20"/>
        </w:trPr>
        <w:tc>
          <w:tcPr>
            <w:tcW w:w="1135" w:type="dxa"/>
            <w:vMerge/>
            <w:textDirection w:val="btLr"/>
          </w:tcPr>
          <w:p w14:paraId="72CF8209" w14:textId="77777777" w:rsidR="00124A26" w:rsidRPr="00AC3044" w:rsidRDefault="00124A26" w:rsidP="002D3EBF">
            <w:pPr>
              <w:ind w:firstLine="0"/>
              <w:rPr>
                <w:rFonts w:eastAsia="SimSun"/>
              </w:rPr>
            </w:pPr>
          </w:p>
        </w:tc>
        <w:tc>
          <w:tcPr>
            <w:tcW w:w="1559" w:type="dxa"/>
            <w:vAlign w:val="center"/>
          </w:tcPr>
          <w:p w14:paraId="1DBC8696"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6483F0F2"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34BF668E" w14:textId="77777777" w:rsidR="00124A26" w:rsidRPr="00AC3044" w:rsidRDefault="00124A26" w:rsidP="002D3EBF">
            <w:pPr>
              <w:ind w:firstLine="0"/>
              <w:rPr>
                <w:rFonts w:eastAsia="SimSun"/>
              </w:rPr>
            </w:pPr>
            <w:r w:rsidRPr="00AC3044">
              <w:rPr>
                <w:rFonts w:eastAsia="SimSun"/>
              </w:rPr>
              <w:t>100 мг/кг</w:t>
            </w:r>
          </w:p>
        </w:tc>
        <w:tc>
          <w:tcPr>
            <w:tcW w:w="1559" w:type="dxa"/>
            <w:vAlign w:val="center"/>
          </w:tcPr>
          <w:p w14:paraId="2DCE2BFB" w14:textId="77777777" w:rsidR="00124A26" w:rsidRPr="00AC3044" w:rsidRDefault="00124A26" w:rsidP="002D3EBF">
            <w:pPr>
              <w:ind w:firstLine="0"/>
              <w:rPr>
                <w:rFonts w:eastAsia="SimSun"/>
              </w:rPr>
            </w:pPr>
            <w:r w:rsidRPr="00AC3044">
              <w:rPr>
                <w:rFonts w:eastAsia="SimSun"/>
              </w:rPr>
              <w:t xml:space="preserve">+3,+4 дни </w:t>
            </w:r>
          </w:p>
        </w:tc>
        <w:tc>
          <w:tcPr>
            <w:tcW w:w="2410" w:type="dxa"/>
            <w:vAlign w:val="center"/>
          </w:tcPr>
          <w:p w14:paraId="597A0038" w14:textId="77777777" w:rsidR="00124A26" w:rsidRPr="00AC3044" w:rsidRDefault="00124A26" w:rsidP="002D3EBF">
            <w:pPr>
              <w:ind w:firstLine="0"/>
              <w:rPr>
                <w:rFonts w:eastAsia="SimSun"/>
              </w:rPr>
            </w:pPr>
            <w:r w:rsidRPr="00AC3044">
              <w:rPr>
                <w:rFonts w:eastAsia="SimSun"/>
              </w:rPr>
              <w:t>В/в, в течение 2 часов</w:t>
            </w:r>
          </w:p>
        </w:tc>
      </w:tr>
    </w:tbl>
    <w:p w14:paraId="6B61E766" w14:textId="77777777" w:rsidR="00124A26" w:rsidRPr="00C07B2E" w:rsidRDefault="00124A26" w:rsidP="00124A26">
      <w:pPr>
        <w:rPr>
          <w:rFonts w:eastAsia="SimSun"/>
        </w:rPr>
      </w:pPr>
    </w:p>
    <w:p w14:paraId="25F72EB7" w14:textId="77777777" w:rsidR="00124A26" w:rsidRPr="00C07B2E" w:rsidRDefault="00124A26" w:rsidP="00124A26">
      <w:pPr>
        <w:rPr>
          <w:rFonts w:eastAsia="SimSun"/>
        </w:rPr>
      </w:pPr>
    </w:p>
    <w:p w14:paraId="16C7E34C" w14:textId="77777777" w:rsidR="00124A26" w:rsidRPr="00C07B2E" w:rsidRDefault="00124A26" w:rsidP="00124A26">
      <w:pPr>
        <w:rPr>
          <w:rFonts w:eastAsia="SimSun"/>
        </w:rPr>
      </w:pPr>
      <w:bookmarkStart w:id="274"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74"/>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124A26" w:rsidRPr="00AC3044" w14:paraId="4BC191D1" w14:textId="77777777" w:rsidTr="002D3EBF">
        <w:trPr>
          <w:cantSplit/>
          <w:trHeight w:val="20"/>
          <w:tblHeader/>
        </w:trPr>
        <w:tc>
          <w:tcPr>
            <w:tcW w:w="596" w:type="pct"/>
            <w:vAlign w:val="center"/>
          </w:tcPr>
          <w:p w14:paraId="0D6792A9" w14:textId="77777777" w:rsidR="00124A26" w:rsidRPr="00AC3044" w:rsidRDefault="00124A26" w:rsidP="002D3EBF">
            <w:pPr>
              <w:ind w:firstLine="0"/>
              <w:rPr>
                <w:rFonts w:eastAsia="SimSun"/>
              </w:rPr>
            </w:pPr>
          </w:p>
        </w:tc>
        <w:tc>
          <w:tcPr>
            <w:tcW w:w="809" w:type="pct"/>
            <w:vAlign w:val="center"/>
          </w:tcPr>
          <w:p w14:paraId="59720BC6" w14:textId="77777777" w:rsidR="00124A26" w:rsidRPr="00AC3044" w:rsidRDefault="00124A26" w:rsidP="002D3EBF">
            <w:pPr>
              <w:ind w:firstLine="0"/>
              <w:rPr>
                <w:rFonts w:eastAsia="SimSun"/>
              </w:rPr>
            </w:pPr>
            <w:r w:rsidRPr="00AC3044">
              <w:rPr>
                <w:rFonts w:eastAsia="SimSun"/>
              </w:rPr>
              <w:t>Препарат</w:t>
            </w:r>
          </w:p>
        </w:tc>
        <w:tc>
          <w:tcPr>
            <w:tcW w:w="737" w:type="pct"/>
            <w:vAlign w:val="center"/>
          </w:tcPr>
          <w:p w14:paraId="073A957B" w14:textId="77777777" w:rsidR="00124A26" w:rsidRPr="00AC3044" w:rsidRDefault="00124A26" w:rsidP="002D3EBF">
            <w:pPr>
              <w:ind w:firstLine="0"/>
              <w:rPr>
                <w:rFonts w:eastAsia="SimSun"/>
              </w:rPr>
            </w:pPr>
            <w:r w:rsidRPr="00AC3044">
              <w:rPr>
                <w:rFonts w:eastAsia="SimSun"/>
              </w:rPr>
              <w:t>Суточная доза</w:t>
            </w:r>
          </w:p>
        </w:tc>
        <w:tc>
          <w:tcPr>
            <w:tcW w:w="807" w:type="pct"/>
            <w:vAlign w:val="center"/>
          </w:tcPr>
          <w:p w14:paraId="6D854E65" w14:textId="77777777" w:rsidR="00124A26" w:rsidRPr="00AC3044" w:rsidRDefault="00124A26" w:rsidP="002D3EBF">
            <w:pPr>
              <w:ind w:firstLine="0"/>
              <w:rPr>
                <w:rFonts w:eastAsia="SimSun"/>
              </w:rPr>
            </w:pPr>
            <w:r w:rsidRPr="00AC3044">
              <w:rPr>
                <w:rFonts w:eastAsia="SimSun"/>
              </w:rPr>
              <w:t>Курсовая доза</w:t>
            </w:r>
          </w:p>
        </w:tc>
        <w:tc>
          <w:tcPr>
            <w:tcW w:w="734" w:type="pct"/>
            <w:vAlign w:val="center"/>
          </w:tcPr>
          <w:p w14:paraId="2E1D7A2B" w14:textId="77777777" w:rsidR="00124A26" w:rsidRPr="00AC3044" w:rsidRDefault="00124A26" w:rsidP="002D3EBF">
            <w:pPr>
              <w:ind w:firstLine="0"/>
              <w:rPr>
                <w:rFonts w:eastAsia="SimSun"/>
              </w:rPr>
            </w:pPr>
            <w:r w:rsidRPr="00AC3044">
              <w:rPr>
                <w:rFonts w:eastAsia="SimSun"/>
              </w:rPr>
              <w:t>Дни введения</w:t>
            </w:r>
          </w:p>
        </w:tc>
        <w:tc>
          <w:tcPr>
            <w:tcW w:w="1316" w:type="pct"/>
            <w:vAlign w:val="center"/>
          </w:tcPr>
          <w:p w14:paraId="3BE498AA"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E79E892" w14:textId="77777777" w:rsidTr="002D3EBF">
        <w:trPr>
          <w:cantSplit/>
          <w:trHeight w:val="20"/>
        </w:trPr>
        <w:tc>
          <w:tcPr>
            <w:tcW w:w="596" w:type="pct"/>
            <w:vMerge w:val="restart"/>
            <w:textDirection w:val="btLr"/>
            <w:vAlign w:val="center"/>
          </w:tcPr>
          <w:p w14:paraId="5C03D385" w14:textId="77777777" w:rsidR="00124A26" w:rsidRPr="00AC3044" w:rsidRDefault="00124A26" w:rsidP="002D3EBF">
            <w:pPr>
              <w:ind w:firstLine="0"/>
              <w:rPr>
                <w:rFonts w:eastAsia="SimSun"/>
              </w:rPr>
            </w:pPr>
            <w:r w:rsidRPr="00AC3044">
              <w:rPr>
                <w:rFonts w:eastAsia="SimSun"/>
              </w:rPr>
              <w:t>Кондиционирование</w:t>
            </w:r>
          </w:p>
        </w:tc>
        <w:tc>
          <w:tcPr>
            <w:tcW w:w="809" w:type="pct"/>
          </w:tcPr>
          <w:p w14:paraId="19D671EE" w14:textId="77777777" w:rsidR="00124A26" w:rsidRPr="00AC3044" w:rsidRDefault="00124A26" w:rsidP="002D3EBF">
            <w:pPr>
              <w:ind w:firstLine="0"/>
              <w:rPr>
                <w:rFonts w:eastAsia="SimSun"/>
              </w:rPr>
            </w:pPr>
            <w:r w:rsidRPr="00AC3044">
              <w:rPr>
                <w:rFonts w:eastAsia="SimSun"/>
              </w:rPr>
              <w:t xml:space="preserve">Флударабин </w:t>
            </w:r>
          </w:p>
        </w:tc>
        <w:tc>
          <w:tcPr>
            <w:tcW w:w="737" w:type="pct"/>
          </w:tcPr>
          <w:p w14:paraId="52DD7E6B"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807" w:type="pct"/>
          </w:tcPr>
          <w:p w14:paraId="1647A93D"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734" w:type="pct"/>
          </w:tcPr>
          <w:p w14:paraId="56343EE2" w14:textId="77777777" w:rsidR="00124A26" w:rsidRPr="00AC3044" w:rsidRDefault="00124A26" w:rsidP="002D3EBF">
            <w:pPr>
              <w:ind w:firstLine="0"/>
              <w:rPr>
                <w:rFonts w:eastAsia="SimSun"/>
              </w:rPr>
            </w:pPr>
            <w:r w:rsidRPr="00AC3044">
              <w:rPr>
                <w:rFonts w:eastAsia="SimSun"/>
              </w:rPr>
              <w:t>С –6 по –2 день</w:t>
            </w:r>
          </w:p>
        </w:tc>
        <w:tc>
          <w:tcPr>
            <w:tcW w:w="1316" w:type="pct"/>
          </w:tcPr>
          <w:p w14:paraId="2D5D4702" w14:textId="77777777" w:rsidR="00124A26" w:rsidRPr="00AC3044" w:rsidRDefault="00124A26" w:rsidP="002D3EBF">
            <w:pPr>
              <w:ind w:firstLine="0"/>
              <w:rPr>
                <w:rFonts w:eastAsia="SimSun"/>
              </w:rPr>
            </w:pPr>
            <w:r w:rsidRPr="00C07B2E">
              <w:rPr>
                <w:rFonts w:eastAsia="SimSun"/>
              </w:rPr>
              <w:t>В/в, в течение 30 -60 мин</w:t>
            </w:r>
          </w:p>
        </w:tc>
      </w:tr>
      <w:tr w:rsidR="00124A26" w:rsidRPr="00AC3044" w14:paraId="7508D4BE" w14:textId="77777777" w:rsidTr="002D3EBF">
        <w:trPr>
          <w:cantSplit/>
          <w:trHeight w:val="586"/>
        </w:trPr>
        <w:tc>
          <w:tcPr>
            <w:tcW w:w="596" w:type="pct"/>
            <w:vMerge/>
            <w:vAlign w:val="center"/>
          </w:tcPr>
          <w:p w14:paraId="55DC28DE" w14:textId="77777777" w:rsidR="00124A26" w:rsidRPr="00AC3044" w:rsidRDefault="00124A26" w:rsidP="002D3EBF">
            <w:pPr>
              <w:ind w:firstLine="0"/>
              <w:rPr>
                <w:rFonts w:eastAsia="SimSun"/>
              </w:rPr>
            </w:pPr>
          </w:p>
        </w:tc>
        <w:tc>
          <w:tcPr>
            <w:tcW w:w="809" w:type="pct"/>
            <w:vAlign w:val="center"/>
          </w:tcPr>
          <w:p w14:paraId="7A18A1FD" w14:textId="77777777" w:rsidR="00124A26" w:rsidRPr="00AC3044" w:rsidRDefault="00124A26" w:rsidP="002D3EBF">
            <w:pPr>
              <w:ind w:firstLine="0"/>
              <w:rPr>
                <w:rFonts w:eastAsia="SimSun"/>
              </w:rPr>
            </w:pPr>
            <w:r w:rsidRPr="00AC3044">
              <w:rPr>
                <w:rFonts w:eastAsia="SimSun"/>
              </w:rPr>
              <w:t>Циклофосфамид</w:t>
            </w:r>
          </w:p>
        </w:tc>
        <w:tc>
          <w:tcPr>
            <w:tcW w:w="737" w:type="pct"/>
            <w:vAlign w:val="center"/>
          </w:tcPr>
          <w:p w14:paraId="1E0B62D8" w14:textId="77777777" w:rsidR="00124A26" w:rsidRPr="00AC3044" w:rsidRDefault="00124A26" w:rsidP="002D3EBF">
            <w:pPr>
              <w:ind w:firstLine="0"/>
              <w:rPr>
                <w:rFonts w:eastAsia="SimSun"/>
              </w:rPr>
            </w:pPr>
            <w:r w:rsidRPr="00AC3044">
              <w:rPr>
                <w:rFonts w:eastAsia="SimSun"/>
              </w:rPr>
              <w:t>14,5 мг/кг</w:t>
            </w:r>
          </w:p>
        </w:tc>
        <w:tc>
          <w:tcPr>
            <w:tcW w:w="807" w:type="pct"/>
            <w:vAlign w:val="center"/>
          </w:tcPr>
          <w:p w14:paraId="35DBBCBB" w14:textId="77777777" w:rsidR="00124A26" w:rsidRPr="00AC3044" w:rsidRDefault="00124A26" w:rsidP="002D3EBF">
            <w:pPr>
              <w:ind w:firstLine="0"/>
              <w:rPr>
                <w:rFonts w:eastAsia="SimSun"/>
              </w:rPr>
            </w:pPr>
            <w:r w:rsidRPr="00AC3044">
              <w:rPr>
                <w:rFonts w:eastAsia="SimSun"/>
              </w:rPr>
              <w:t>29 мг/кг</w:t>
            </w:r>
          </w:p>
        </w:tc>
        <w:tc>
          <w:tcPr>
            <w:tcW w:w="734" w:type="pct"/>
            <w:vAlign w:val="center"/>
          </w:tcPr>
          <w:p w14:paraId="49E4179E" w14:textId="77777777" w:rsidR="00124A26" w:rsidRPr="00AC3044" w:rsidRDefault="00124A26" w:rsidP="002D3EBF">
            <w:pPr>
              <w:ind w:firstLine="0"/>
              <w:rPr>
                <w:rFonts w:eastAsia="SimSun"/>
              </w:rPr>
            </w:pPr>
            <w:r w:rsidRPr="00AC3044">
              <w:rPr>
                <w:rFonts w:eastAsia="SimSun"/>
              </w:rPr>
              <w:t xml:space="preserve">–6, –5 дни </w:t>
            </w:r>
          </w:p>
        </w:tc>
        <w:tc>
          <w:tcPr>
            <w:tcW w:w="1316" w:type="pct"/>
            <w:vAlign w:val="center"/>
          </w:tcPr>
          <w:p w14:paraId="4E6ADF64"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299882BF" w14:textId="77777777" w:rsidTr="002D3EBF">
        <w:trPr>
          <w:cantSplit/>
          <w:trHeight w:val="566"/>
        </w:trPr>
        <w:tc>
          <w:tcPr>
            <w:tcW w:w="596" w:type="pct"/>
            <w:vMerge/>
            <w:vAlign w:val="center"/>
          </w:tcPr>
          <w:p w14:paraId="6ED67FEC" w14:textId="77777777" w:rsidR="00124A26" w:rsidRPr="00AC3044" w:rsidRDefault="00124A26" w:rsidP="002D3EBF">
            <w:pPr>
              <w:ind w:firstLine="0"/>
              <w:rPr>
                <w:rFonts w:eastAsia="SimSun"/>
              </w:rPr>
            </w:pPr>
          </w:p>
        </w:tc>
        <w:tc>
          <w:tcPr>
            <w:tcW w:w="809" w:type="pct"/>
            <w:vAlign w:val="center"/>
          </w:tcPr>
          <w:p w14:paraId="35F6672A" w14:textId="77777777" w:rsidR="00124A26" w:rsidRPr="00AC3044" w:rsidRDefault="00124A26" w:rsidP="002D3EBF">
            <w:pPr>
              <w:ind w:firstLine="0"/>
              <w:rPr>
                <w:rFonts w:eastAsia="SimSun"/>
              </w:rPr>
            </w:pPr>
            <w:r w:rsidRPr="00AC3044">
              <w:rPr>
                <w:rFonts w:eastAsia="SimSun"/>
              </w:rPr>
              <w:t>ТТО</w:t>
            </w:r>
          </w:p>
        </w:tc>
        <w:tc>
          <w:tcPr>
            <w:tcW w:w="737" w:type="pct"/>
            <w:vAlign w:val="center"/>
          </w:tcPr>
          <w:p w14:paraId="48E0756C" w14:textId="77777777" w:rsidR="00124A26" w:rsidRPr="00AC3044" w:rsidRDefault="00124A26" w:rsidP="002D3EBF">
            <w:pPr>
              <w:ind w:firstLine="0"/>
              <w:rPr>
                <w:rFonts w:eastAsia="SimSun"/>
              </w:rPr>
            </w:pPr>
            <w:r w:rsidRPr="00AC3044">
              <w:rPr>
                <w:rFonts w:eastAsia="SimSun"/>
              </w:rPr>
              <w:t>2 Гр</w:t>
            </w:r>
          </w:p>
        </w:tc>
        <w:tc>
          <w:tcPr>
            <w:tcW w:w="807" w:type="pct"/>
            <w:vAlign w:val="center"/>
          </w:tcPr>
          <w:p w14:paraId="66058ECB" w14:textId="77777777" w:rsidR="00124A26" w:rsidRPr="00AC3044" w:rsidRDefault="00124A26" w:rsidP="002D3EBF">
            <w:pPr>
              <w:ind w:firstLine="0"/>
              <w:rPr>
                <w:rFonts w:eastAsia="SimSun"/>
              </w:rPr>
            </w:pPr>
            <w:r w:rsidRPr="00AC3044">
              <w:rPr>
                <w:rFonts w:eastAsia="SimSun"/>
              </w:rPr>
              <w:t>2 Гр</w:t>
            </w:r>
          </w:p>
        </w:tc>
        <w:tc>
          <w:tcPr>
            <w:tcW w:w="734" w:type="pct"/>
            <w:vAlign w:val="center"/>
          </w:tcPr>
          <w:p w14:paraId="7E43E46C" w14:textId="77777777" w:rsidR="00124A26" w:rsidRPr="00AC3044" w:rsidRDefault="00124A26" w:rsidP="002D3EBF">
            <w:pPr>
              <w:ind w:firstLine="0"/>
              <w:rPr>
                <w:rFonts w:eastAsia="SimSun"/>
              </w:rPr>
            </w:pPr>
            <w:r w:rsidRPr="00AC3044">
              <w:rPr>
                <w:rFonts w:eastAsia="SimSun"/>
              </w:rPr>
              <w:t xml:space="preserve">Д-1 </w:t>
            </w:r>
          </w:p>
        </w:tc>
        <w:tc>
          <w:tcPr>
            <w:tcW w:w="1316" w:type="pct"/>
            <w:vAlign w:val="center"/>
          </w:tcPr>
          <w:p w14:paraId="0D9F0BE8" w14:textId="77777777" w:rsidR="00124A26" w:rsidRPr="00AC3044" w:rsidRDefault="00124A26" w:rsidP="002D3EBF">
            <w:pPr>
              <w:ind w:firstLine="0"/>
              <w:rPr>
                <w:rFonts w:eastAsia="SimSun"/>
              </w:rPr>
            </w:pPr>
            <w:r w:rsidRPr="00AC3044">
              <w:rPr>
                <w:rFonts w:eastAsia="SimSun"/>
              </w:rPr>
              <w:t>1 фракция 2 Гр за 2 часа  без экранированиия легких</w:t>
            </w:r>
          </w:p>
        </w:tc>
      </w:tr>
      <w:tr w:rsidR="00124A26" w:rsidRPr="00AC3044" w14:paraId="2CE99CC2" w14:textId="77777777" w:rsidTr="002D3EBF">
        <w:trPr>
          <w:cantSplit/>
          <w:trHeight w:val="20"/>
        </w:trPr>
        <w:tc>
          <w:tcPr>
            <w:tcW w:w="596" w:type="pct"/>
            <w:vMerge w:val="restart"/>
            <w:textDirection w:val="btLr"/>
            <w:vAlign w:val="center"/>
          </w:tcPr>
          <w:p w14:paraId="5ADCAD74" w14:textId="77777777" w:rsidR="00124A26" w:rsidRPr="00AC3044" w:rsidRDefault="00124A26" w:rsidP="002D3EBF">
            <w:pPr>
              <w:ind w:firstLine="0"/>
              <w:rPr>
                <w:rFonts w:eastAsia="SimSun"/>
              </w:rPr>
            </w:pPr>
            <w:r w:rsidRPr="00AC3044">
              <w:rPr>
                <w:rFonts w:eastAsia="SimSun"/>
              </w:rPr>
              <w:t>Профилактика РТПХ</w:t>
            </w:r>
          </w:p>
        </w:tc>
        <w:tc>
          <w:tcPr>
            <w:tcW w:w="809" w:type="pct"/>
          </w:tcPr>
          <w:p w14:paraId="5EF733B3" w14:textId="77777777" w:rsidR="00124A26" w:rsidRPr="00AC3044" w:rsidRDefault="00124A26" w:rsidP="002D3EBF">
            <w:pPr>
              <w:ind w:firstLine="0"/>
              <w:rPr>
                <w:rFonts w:eastAsia="SimSun"/>
              </w:rPr>
            </w:pPr>
            <w:r w:rsidRPr="00AC3044">
              <w:rPr>
                <w:rFonts w:eastAsia="SimSun"/>
              </w:rPr>
              <w:t>Циклофосфамид</w:t>
            </w:r>
          </w:p>
        </w:tc>
        <w:tc>
          <w:tcPr>
            <w:tcW w:w="737" w:type="pct"/>
          </w:tcPr>
          <w:p w14:paraId="4C873DD5" w14:textId="77777777" w:rsidR="00124A26" w:rsidRPr="00AC3044" w:rsidRDefault="00124A26" w:rsidP="002D3EBF">
            <w:pPr>
              <w:ind w:firstLine="0"/>
              <w:rPr>
                <w:rFonts w:eastAsia="SimSun"/>
              </w:rPr>
            </w:pPr>
            <w:r w:rsidRPr="00AC3044">
              <w:rPr>
                <w:rFonts w:eastAsia="SimSun"/>
              </w:rPr>
              <w:t>50 мг/кг</w:t>
            </w:r>
          </w:p>
        </w:tc>
        <w:tc>
          <w:tcPr>
            <w:tcW w:w="807" w:type="pct"/>
          </w:tcPr>
          <w:p w14:paraId="7B5BEC1E" w14:textId="77777777" w:rsidR="00124A26" w:rsidRPr="00AC3044" w:rsidRDefault="00124A26" w:rsidP="002D3EBF">
            <w:pPr>
              <w:ind w:firstLine="0"/>
              <w:rPr>
                <w:rFonts w:eastAsia="SimSun"/>
              </w:rPr>
            </w:pPr>
            <w:r w:rsidRPr="00AC3044">
              <w:rPr>
                <w:rFonts w:eastAsia="SimSun"/>
              </w:rPr>
              <w:t>100 мг/кг</w:t>
            </w:r>
          </w:p>
        </w:tc>
        <w:tc>
          <w:tcPr>
            <w:tcW w:w="734" w:type="pct"/>
          </w:tcPr>
          <w:p w14:paraId="107E2FA4" w14:textId="77777777" w:rsidR="00124A26" w:rsidRPr="00AC3044" w:rsidRDefault="00124A26" w:rsidP="002D3EBF">
            <w:pPr>
              <w:ind w:firstLine="0"/>
              <w:rPr>
                <w:rFonts w:eastAsia="SimSun"/>
              </w:rPr>
            </w:pPr>
            <w:r w:rsidRPr="00AC3044">
              <w:rPr>
                <w:rFonts w:eastAsia="SimSun"/>
              </w:rPr>
              <w:t xml:space="preserve">+3,+4 дни </w:t>
            </w:r>
          </w:p>
        </w:tc>
        <w:tc>
          <w:tcPr>
            <w:tcW w:w="1316" w:type="pct"/>
          </w:tcPr>
          <w:p w14:paraId="53F65A0E"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18D3373B" w14:textId="77777777" w:rsidTr="002D3EBF">
        <w:trPr>
          <w:cantSplit/>
          <w:trHeight w:val="20"/>
        </w:trPr>
        <w:tc>
          <w:tcPr>
            <w:tcW w:w="596" w:type="pct"/>
            <w:vMerge/>
          </w:tcPr>
          <w:p w14:paraId="192F97DE" w14:textId="77777777" w:rsidR="00124A26" w:rsidRPr="00AC3044" w:rsidRDefault="00124A26" w:rsidP="002D3EBF">
            <w:pPr>
              <w:ind w:firstLine="0"/>
              <w:rPr>
                <w:rFonts w:eastAsia="SimSun"/>
              </w:rPr>
            </w:pPr>
          </w:p>
        </w:tc>
        <w:tc>
          <w:tcPr>
            <w:tcW w:w="809" w:type="pct"/>
            <w:vAlign w:val="center"/>
          </w:tcPr>
          <w:p w14:paraId="51E1EDDF" w14:textId="77777777" w:rsidR="00124A26" w:rsidRPr="00AC3044" w:rsidRDefault="00124A26" w:rsidP="002D3EBF">
            <w:pPr>
              <w:ind w:firstLine="0"/>
              <w:rPr>
                <w:rFonts w:eastAsia="SimSun"/>
              </w:rPr>
            </w:pPr>
            <w:r w:rsidRPr="00AC3044">
              <w:rPr>
                <w:rFonts w:eastAsia="SimSun"/>
              </w:rPr>
              <w:t xml:space="preserve">Такролимус </w:t>
            </w:r>
          </w:p>
        </w:tc>
        <w:tc>
          <w:tcPr>
            <w:tcW w:w="737" w:type="pct"/>
            <w:vAlign w:val="center"/>
          </w:tcPr>
          <w:p w14:paraId="636F7620" w14:textId="77777777" w:rsidR="00124A26" w:rsidRPr="00AC3044" w:rsidRDefault="00124A26" w:rsidP="002D3EBF">
            <w:pPr>
              <w:ind w:firstLine="0"/>
              <w:rPr>
                <w:rFonts w:eastAsia="SimSun"/>
              </w:rPr>
            </w:pPr>
            <w:r w:rsidRPr="00AC3044">
              <w:rPr>
                <w:rFonts w:eastAsia="SimSun"/>
              </w:rPr>
              <w:t>0,03 мг/кг</w:t>
            </w:r>
          </w:p>
        </w:tc>
        <w:tc>
          <w:tcPr>
            <w:tcW w:w="807" w:type="pct"/>
            <w:vAlign w:val="center"/>
          </w:tcPr>
          <w:p w14:paraId="46139BF7" w14:textId="77777777" w:rsidR="00124A26" w:rsidRPr="00AC3044" w:rsidRDefault="00124A26" w:rsidP="002D3EBF">
            <w:pPr>
              <w:ind w:firstLine="0"/>
              <w:rPr>
                <w:rFonts w:eastAsia="SimSun"/>
              </w:rPr>
            </w:pPr>
            <w:r w:rsidRPr="00AC3044">
              <w:rPr>
                <w:rFonts w:eastAsia="SimSun"/>
              </w:rPr>
              <w:t>–</w:t>
            </w:r>
          </w:p>
        </w:tc>
        <w:tc>
          <w:tcPr>
            <w:tcW w:w="734" w:type="pct"/>
            <w:vAlign w:val="center"/>
          </w:tcPr>
          <w:p w14:paraId="7953339C" w14:textId="77777777" w:rsidR="00124A26" w:rsidRPr="00AC3044" w:rsidRDefault="00124A26" w:rsidP="002D3EBF">
            <w:pPr>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07EFE28F" w14:textId="77777777" w:rsidR="00124A26" w:rsidRPr="00AC3044" w:rsidRDefault="00124A26" w:rsidP="002D3EBF">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124A26" w:rsidRPr="00AC3044" w14:paraId="594DB405" w14:textId="77777777" w:rsidTr="002D3EBF">
        <w:trPr>
          <w:cantSplit/>
          <w:trHeight w:val="464"/>
        </w:trPr>
        <w:tc>
          <w:tcPr>
            <w:tcW w:w="596" w:type="pct"/>
            <w:vMerge/>
          </w:tcPr>
          <w:p w14:paraId="79FA9D82" w14:textId="77777777" w:rsidR="00124A26" w:rsidRPr="00AC3044" w:rsidRDefault="00124A26" w:rsidP="002D3EBF">
            <w:pPr>
              <w:ind w:firstLine="0"/>
              <w:rPr>
                <w:rFonts w:eastAsia="SimSun"/>
              </w:rPr>
            </w:pPr>
          </w:p>
        </w:tc>
        <w:tc>
          <w:tcPr>
            <w:tcW w:w="809" w:type="pct"/>
          </w:tcPr>
          <w:p w14:paraId="1E798495" w14:textId="77777777" w:rsidR="00124A26" w:rsidRPr="00AC3044" w:rsidRDefault="00124A26" w:rsidP="002D3EBF">
            <w:pPr>
              <w:ind w:firstLine="0"/>
              <w:rPr>
                <w:rFonts w:eastAsia="SimSun"/>
              </w:rPr>
            </w:pPr>
            <w:r w:rsidRPr="00AC3044">
              <w:rPr>
                <w:rFonts w:eastAsia="SimSun"/>
              </w:rPr>
              <w:t>Микофенолата мофетил</w:t>
            </w:r>
          </w:p>
        </w:tc>
        <w:tc>
          <w:tcPr>
            <w:tcW w:w="737" w:type="pct"/>
          </w:tcPr>
          <w:p w14:paraId="36E00173" w14:textId="77777777" w:rsidR="00124A26" w:rsidRPr="00AC3044" w:rsidRDefault="00124A26" w:rsidP="002D3EBF">
            <w:pPr>
              <w:ind w:firstLine="0"/>
              <w:rPr>
                <w:rFonts w:eastAsia="SimSun"/>
              </w:rPr>
            </w:pPr>
            <w:r w:rsidRPr="00AC3044">
              <w:rPr>
                <w:rFonts w:eastAsia="SimSun"/>
              </w:rPr>
              <w:t>45мг/кг</w:t>
            </w:r>
          </w:p>
        </w:tc>
        <w:tc>
          <w:tcPr>
            <w:tcW w:w="807" w:type="pct"/>
          </w:tcPr>
          <w:p w14:paraId="4AA470E5" w14:textId="77777777" w:rsidR="00124A26" w:rsidRPr="00AC3044" w:rsidRDefault="00124A26" w:rsidP="002D3EBF">
            <w:pPr>
              <w:ind w:firstLine="0"/>
              <w:rPr>
                <w:rFonts w:eastAsia="SimSun"/>
              </w:rPr>
            </w:pPr>
            <w:r w:rsidRPr="00AC3044">
              <w:rPr>
                <w:rFonts w:eastAsia="SimSun"/>
              </w:rPr>
              <w:t>–</w:t>
            </w:r>
          </w:p>
        </w:tc>
        <w:tc>
          <w:tcPr>
            <w:tcW w:w="734" w:type="pct"/>
          </w:tcPr>
          <w:p w14:paraId="218BCC0C" w14:textId="77777777" w:rsidR="00124A26" w:rsidRPr="00AC3044" w:rsidRDefault="00124A26" w:rsidP="002D3EBF">
            <w:pPr>
              <w:ind w:firstLine="0"/>
              <w:rPr>
                <w:rFonts w:eastAsia="SimSun"/>
              </w:rPr>
            </w:pPr>
            <w:r w:rsidRPr="00AC3044">
              <w:rPr>
                <w:rFonts w:eastAsia="SimSun"/>
              </w:rPr>
              <w:t>С +5 по +35 день</w:t>
            </w:r>
          </w:p>
        </w:tc>
        <w:tc>
          <w:tcPr>
            <w:tcW w:w="1316" w:type="pct"/>
          </w:tcPr>
          <w:p w14:paraId="0B1FAD72"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5001A35" w14:textId="77777777" w:rsidR="00124A26" w:rsidRDefault="00124A26" w:rsidP="00124A26">
      <w:pPr>
        <w:rPr>
          <w:rFonts w:eastAsia="SimSun"/>
        </w:rPr>
      </w:pPr>
      <w:bookmarkStart w:id="275" w:name="_Toc44401238"/>
    </w:p>
    <w:p w14:paraId="3FFA166E"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7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124A26" w:rsidRPr="00AC3044" w14:paraId="7159E392" w14:textId="77777777" w:rsidTr="002D3EBF">
        <w:trPr>
          <w:cantSplit/>
          <w:trHeight w:val="20"/>
          <w:tblHeader/>
        </w:trPr>
        <w:tc>
          <w:tcPr>
            <w:tcW w:w="1135" w:type="dxa"/>
            <w:vAlign w:val="center"/>
          </w:tcPr>
          <w:p w14:paraId="783B561F" w14:textId="77777777" w:rsidR="00124A26" w:rsidRPr="00AC3044" w:rsidRDefault="00124A26" w:rsidP="002D3EBF">
            <w:pPr>
              <w:ind w:firstLine="0"/>
              <w:rPr>
                <w:rFonts w:eastAsia="SimSun"/>
              </w:rPr>
            </w:pPr>
          </w:p>
        </w:tc>
        <w:tc>
          <w:tcPr>
            <w:tcW w:w="1559" w:type="dxa"/>
            <w:vAlign w:val="center"/>
          </w:tcPr>
          <w:p w14:paraId="1763CD23"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6AC18484"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1D059CC3" w14:textId="77777777" w:rsidR="00124A26" w:rsidRPr="00AC3044" w:rsidRDefault="00124A26" w:rsidP="002D3EBF">
            <w:pPr>
              <w:ind w:firstLine="0"/>
              <w:rPr>
                <w:rFonts w:eastAsia="SimSun"/>
              </w:rPr>
            </w:pPr>
            <w:r w:rsidRPr="00AC3044">
              <w:rPr>
                <w:rFonts w:eastAsia="SimSun"/>
              </w:rPr>
              <w:t>Курсовая доза</w:t>
            </w:r>
          </w:p>
        </w:tc>
        <w:tc>
          <w:tcPr>
            <w:tcW w:w="1417" w:type="dxa"/>
            <w:vAlign w:val="center"/>
          </w:tcPr>
          <w:p w14:paraId="7B5BB263" w14:textId="77777777" w:rsidR="00124A26" w:rsidRPr="00AC3044" w:rsidRDefault="00124A26" w:rsidP="002D3EBF">
            <w:pPr>
              <w:ind w:firstLine="0"/>
              <w:rPr>
                <w:rFonts w:eastAsia="SimSun"/>
              </w:rPr>
            </w:pPr>
            <w:r w:rsidRPr="00AC3044">
              <w:rPr>
                <w:rFonts w:eastAsia="SimSun"/>
              </w:rPr>
              <w:t>Дни введения</w:t>
            </w:r>
          </w:p>
        </w:tc>
        <w:tc>
          <w:tcPr>
            <w:tcW w:w="2552" w:type="dxa"/>
            <w:vAlign w:val="center"/>
          </w:tcPr>
          <w:p w14:paraId="07D78019"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0338A168" w14:textId="77777777" w:rsidTr="002D3EBF">
        <w:trPr>
          <w:cantSplit/>
          <w:trHeight w:val="20"/>
        </w:trPr>
        <w:tc>
          <w:tcPr>
            <w:tcW w:w="1135" w:type="dxa"/>
            <w:vMerge w:val="restart"/>
            <w:textDirection w:val="btLr"/>
            <w:vAlign w:val="center"/>
          </w:tcPr>
          <w:p w14:paraId="207C437D"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5A35D82B"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5EB2C794"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B9F706E" w14:textId="77777777" w:rsidR="00124A26" w:rsidRPr="00AC3044" w:rsidRDefault="00124A26" w:rsidP="002D3EBF">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7EA8E281" w14:textId="77777777" w:rsidR="00124A26" w:rsidRPr="00AC3044" w:rsidRDefault="00124A26" w:rsidP="002D3EBF">
            <w:pPr>
              <w:ind w:firstLine="0"/>
              <w:rPr>
                <w:rFonts w:eastAsia="SimSun"/>
              </w:rPr>
            </w:pPr>
            <w:r w:rsidRPr="00AC3044">
              <w:rPr>
                <w:rFonts w:eastAsia="SimSun"/>
              </w:rPr>
              <w:t>С -5 дня по -2 день</w:t>
            </w:r>
          </w:p>
        </w:tc>
        <w:tc>
          <w:tcPr>
            <w:tcW w:w="2552" w:type="dxa"/>
            <w:vAlign w:val="center"/>
          </w:tcPr>
          <w:p w14:paraId="3006780F"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6533A10F" w14:textId="77777777" w:rsidTr="002D3EBF">
        <w:trPr>
          <w:cantSplit/>
          <w:trHeight w:val="855"/>
        </w:trPr>
        <w:tc>
          <w:tcPr>
            <w:tcW w:w="1135" w:type="dxa"/>
            <w:vMerge/>
            <w:vAlign w:val="center"/>
          </w:tcPr>
          <w:p w14:paraId="2E94D0F9" w14:textId="77777777" w:rsidR="00124A26" w:rsidRPr="00AC3044" w:rsidRDefault="00124A26" w:rsidP="002D3EBF">
            <w:pPr>
              <w:ind w:firstLine="0"/>
              <w:rPr>
                <w:rFonts w:eastAsia="SimSun"/>
              </w:rPr>
            </w:pPr>
          </w:p>
        </w:tc>
        <w:tc>
          <w:tcPr>
            <w:tcW w:w="1559" w:type="dxa"/>
            <w:vAlign w:val="center"/>
          </w:tcPr>
          <w:p w14:paraId="1E21B129"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0D962E11" w14:textId="77777777" w:rsidR="00124A26" w:rsidRPr="00AC3044" w:rsidRDefault="00124A26"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5571F02E" w14:textId="77777777" w:rsidR="00124A26" w:rsidRPr="00AC3044" w:rsidRDefault="00124A26" w:rsidP="002D3EBF">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0F1802C9" w14:textId="77777777" w:rsidR="00124A26" w:rsidRPr="00AC3044" w:rsidRDefault="00124A26" w:rsidP="002D3EBF">
            <w:pPr>
              <w:ind w:firstLine="0"/>
              <w:rPr>
                <w:rFonts w:eastAsia="SimSun"/>
              </w:rPr>
            </w:pPr>
            <w:r w:rsidRPr="00AC3044">
              <w:rPr>
                <w:rFonts w:eastAsia="SimSun"/>
              </w:rPr>
              <w:t xml:space="preserve"> С -5 дня по -2 день </w:t>
            </w:r>
          </w:p>
        </w:tc>
        <w:tc>
          <w:tcPr>
            <w:tcW w:w="2552" w:type="dxa"/>
            <w:vAlign w:val="center"/>
          </w:tcPr>
          <w:p w14:paraId="272F85FA"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23122FF6" w14:textId="77777777" w:rsidTr="002D3EBF">
        <w:trPr>
          <w:cantSplit/>
          <w:trHeight w:val="556"/>
        </w:trPr>
        <w:tc>
          <w:tcPr>
            <w:tcW w:w="1135" w:type="dxa"/>
            <w:vMerge w:val="restart"/>
            <w:textDirection w:val="btLr"/>
            <w:vAlign w:val="center"/>
          </w:tcPr>
          <w:p w14:paraId="08B6A31B"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619BF070"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3663EA48"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321F8DB8" w14:textId="77777777" w:rsidR="00124A26" w:rsidRPr="00AC3044" w:rsidRDefault="00124A26" w:rsidP="002D3EBF">
            <w:pPr>
              <w:ind w:firstLine="0"/>
              <w:rPr>
                <w:rFonts w:eastAsia="SimSun"/>
              </w:rPr>
            </w:pPr>
            <w:r w:rsidRPr="00AC3044">
              <w:rPr>
                <w:rFonts w:eastAsia="SimSun"/>
              </w:rPr>
              <w:t>100 мг/кг</w:t>
            </w:r>
          </w:p>
        </w:tc>
        <w:tc>
          <w:tcPr>
            <w:tcW w:w="1417" w:type="dxa"/>
            <w:vAlign w:val="center"/>
          </w:tcPr>
          <w:p w14:paraId="7F8CA335" w14:textId="77777777" w:rsidR="00124A26" w:rsidRPr="00AC3044" w:rsidRDefault="00124A26" w:rsidP="002D3EBF">
            <w:pPr>
              <w:ind w:firstLine="0"/>
              <w:rPr>
                <w:rFonts w:eastAsia="SimSun"/>
              </w:rPr>
            </w:pPr>
            <w:r w:rsidRPr="00AC3044">
              <w:rPr>
                <w:rFonts w:eastAsia="SimSun"/>
              </w:rPr>
              <w:t>С +3 дня по +4 день</w:t>
            </w:r>
          </w:p>
        </w:tc>
        <w:tc>
          <w:tcPr>
            <w:tcW w:w="2552" w:type="dxa"/>
            <w:vAlign w:val="center"/>
          </w:tcPr>
          <w:p w14:paraId="515E2083"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6AF0DE3F" w14:textId="77777777" w:rsidTr="002D3EBF">
        <w:trPr>
          <w:cantSplit/>
          <w:trHeight w:val="958"/>
        </w:trPr>
        <w:tc>
          <w:tcPr>
            <w:tcW w:w="1135" w:type="dxa"/>
            <w:vMerge/>
            <w:textDirection w:val="btLr"/>
            <w:vAlign w:val="center"/>
          </w:tcPr>
          <w:p w14:paraId="0BC6B933" w14:textId="77777777" w:rsidR="00124A26" w:rsidRPr="00AC3044" w:rsidRDefault="00124A26" w:rsidP="002D3EBF">
            <w:pPr>
              <w:ind w:firstLine="0"/>
              <w:rPr>
                <w:rFonts w:eastAsia="SimSun"/>
              </w:rPr>
            </w:pPr>
          </w:p>
        </w:tc>
        <w:tc>
          <w:tcPr>
            <w:tcW w:w="1559" w:type="dxa"/>
            <w:vAlign w:val="center"/>
          </w:tcPr>
          <w:p w14:paraId="61BBA248"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764D8C4E"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180C789C"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317BBE48" w14:textId="77777777" w:rsidR="00124A26" w:rsidRPr="00AC3044" w:rsidRDefault="00124A26" w:rsidP="002D3EBF">
            <w:pPr>
              <w:ind w:firstLine="0"/>
              <w:rPr>
                <w:rFonts w:eastAsia="SimSun"/>
              </w:rPr>
            </w:pPr>
            <w:r w:rsidRPr="00AC3044">
              <w:rPr>
                <w:rFonts w:eastAsia="SimSun"/>
              </w:rPr>
              <w:t xml:space="preserve">С +5 дня длительно </w:t>
            </w:r>
          </w:p>
        </w:tc>
        <w:tc>
          <w:tcPr>
            <w:tcW w:w="2552" w:type="dxa"/>
            <w:vAlign w:val="center"/>
          </w:tcPr>
          <w:p w14:paraId="733FA02D"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671C4157" w14:textId="77777777" w:rsidTr="002D3EBF">
        <w:trPr>
          <w:cantSplit/>
          <w:trHeight w:val="491"/>
        </w:trPr>
        <w:tc>
          <w:tcPr>
            <w:tcW w:w="1135" w:type="dxa"/>
            <w:vMerge/>
            <w:textDirection w:val="btLr"/>
            <w:vAlign w:val="center"/>
          </w:tcPr>
          <w:p w14:paraId="358B197D" w14:textId="77777777" w:rsidR="00124A26" w:rsidRPr="00AC3044" w:rsidRDefault="00124A26" w:rsidP="002D3EBF">
            <w:pPr>
              <w:ind w:firstLine="0"/>
              <w:rPr>
                <w:rFonts w:eastAsia="SimSun"/>
              </w:rPr>
            </w:pPr>
          </w:p>
        </w:tc>
        <w:tc>
          <w:tcPr>
            <w:tcW w:w="1559" w:type="dxa"/>
            <w:vAlign w:val="center"/>
          </w:tcPr>
          <w:p w14:paraId="345D9AF7"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060EC54F" w14:textId="77777777" w:rsidR="00124A26" w:rsidRPr="00AC3044" w:rsidRDefault="00124A26" w:rsidP="002D3EBF">
            <w:pPr>
              <w:ind w:firstLine="0"/>
              <w:rPr>
                <w:rFonts w:eastAsia="SimSun"/>
              </w:rPr>
            </w:pPr>
            <w:r w:rsidRPr="00AC3044">
              <w:rPr>
                <w:rFonts w:eastAsia="SimSun"/>
              </w:rPr>
              <w:t xml:space="preserve">45 мг/кг </w:t>
            </w:r>
          </w:p>
        </w:tc>
        <w:tc>
          <w:tcPr>
            <w:tcW w:w="1559" w:type="dxa"/>
            <w:vAlign w:val="center"/>
          </w:tcPr>
          <w:p w14:paraId="7FB4176D"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3AF3A57D" w14:textId="77777777" w:rsidR="00124A26" w:rsidRPr="00AC3044" w:rsidRDefault="00124A26" w:rsidP="002D3EBF">
            <w:pPr>
              <w:ind w:firstLine="0"/>
              <w:rPr>
                <w:rFonts w:eastAsia="SimSun"/>
              </w:rPr>
            </w:pPr>
            <w:r w:rsidRPr="00AC3044">
              <w:rPr>
                <w:rFonts w:eastAsia="SimSun"/>
              </w:rPr>
              <w:t xml:space="preserve">С +5 дня по +35 день </w:t>
            </w:r>
          </w:p>
        </w:tc>
        <w:tc>
          <w:tcPr>
            <w:tcW w:w="2552" w:type="dxa"/>
            <w:vAlign w:val="center"/>
          </w:tcPr>
          <w:p w14:paraId="30206DAD"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20388FD" w14:textId="77777777" w:rsidR="00124A26" w:rsidRDefault="00124A26" w:rsidP="00124A26">
      <w:pPr>
        <w:rPr>
          <w:rFonts w:eastAsia="SimSun"/>
        </w:rPr>
      </w:pPr>
      <w:bookmarkStart w:id="276" w:name="_Toc44401239"/>
    </w:p>
    <w:p w14:paraId="1CAB1858"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7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124A26" w:rsidRPr="00AC3044" w14:paraId="42E0BFCF" w14:textId="77777777" w:rsidTr="002D3EBF">
        <w:trPr>
          <w:cantSplit/>
          <w:trHeight w:val="20"/>
          <w:tblHeader/>
        </w:trPr>
        <w:tc>
          <w:tcPr>
            <w:tcW w:w="1135" w:type="dxa"/>
            <w:vAlign w:val="center"/>
          </w:tcPr>
          <w:p w14:paraId="6AD1B7EA" w14:textId="77777777" w:rsidR="00124A26" w:rsidRPr="00AC3044" w:rsidRDefault="00124A26" w:rsidP="002D3EBF">
            <w:pPr>
              <w:ind w:firstLine="0"/>
              <w:rPr>
                <w:rFonts w:eastAsia="SimSun"/>
              </w:rPr>
            </w:pPr>
          </w:p>
        </w:tc>
        <w:tc>
          <w:tcPr>
            <w:tcW w:w="1559" w:type="dxa"/>
            <w:vAlign w:val="center"/>
          </w:tcPr>
          <w:p w14:paraId="0A8984F2" w14:textId="77777777" w:rsidR="00124A26" w:rsidRPr="00AC3044" w:rsidRDefault="00124A26" w:rsidP="002D3EBF">
            <w:pPr>
              <w:ind w:firstLine="0"/>
              <w:rPr>
                <w:rFonts w:eastAsia="SimSun"/>
              </w:rPr>
            </w:pPr>
            <w:r w:rsidRPr="00AC3044">
              <w:rPr>
                <w:rFonts w:eastAsia="SimSun"/>
              </w:rPr>
              <w:t>Препарат</w:t>
            </w:r>
          </w:p>
        </w:tc>
        <w:tc>
          <w:tcPr>
            <w:tcW w:w="1418" w:type="dxa"/>
            <w:vAlign w:val="center"/>
          </w:tcPr>
          <w:p w14:paraId="58BDF1FB" w14:textId="77777777" w:rsidR="00124A26" w:rsidRPr="00AC3044" w:rsidRDefault="00124A26" w:rsidP="002D3EBF">
            <w:pPr>
              <w:ind w:firstLine="0"/>
              <w:rPr>
                <w:rFonts w:eastAsia="SimSun"/>
              </w:rPr>
            </w:pPr>
            <w:r w:rsidRPr="00AC3044">
              <w:rPr>
                <w:rFonts w:eastAsia="SimSun"/>
              </w:rPr>
              <w:t>Суточная доза</w:t>
            </w:r>
          </w:p>
        </w:tc>
        <w:tc>
          <w:tcPr>
            <w:tcW w:w="1559" w:type="dxa"/>
            <w:vAlign w:val="center"/>
          </w:tcPr>
          <w:p w14:paraId="09F9219F" w14:textId="77777777" w:rsidR="00124A26" w:rsidRPr="00AC3044" w:rsidRDefault="00124A26" w:rsidP="002D3EBF">
            <w:pPr>
              <w:ind w:firstLine="0"/>
              <w:rPr>
                <w:rFonts w:eastAsia="SimSun"/>
              </w:rPr>
            </w:pPr>
            <w:r w:rsidRPr="00AC3044">
              <w:rPr>
                <w:rFonts w:eastAsia="SimSun"/>
              </w:rPr>
              <w:t>Курсовая доза</w:t>
            </w:r>
          </w:p>
        </w:tc>
        <w:tc>
          <w:tcPr>
            <w:tcW w:w="1417" w:type="dxa"/>
            <w:vAlign w:val="center"/>
          </w:tcPr>
          <w:p w14:paraId="358B98C5" w14:textId="77777777" w:rsidR="00124A26" w:rsidRPr="00AC3044" w:rsidRDefault="00124A26" w:rsidP="002D3EBF">
            <w:pPr>
              <w:ind w:firstLine="0"/>
              <w:rPr>
                <w:rFonts w:eastAsia="SimSun"/>
              </w:rPr>
            </w:pPr>
            <w:r w:rsidRPr="00AC3044">
              <w:rPr>
                <w:rFonts w:eastAsia="SimSun"/>
              </w:rPr>
              <w:t>Дни введения</w:t>
            </w:r>
          </w:p>
        </w:tc>
        <w:tc>
          <w:tcPr>
            <w:tcW w:w="2552" w:type="dxa"/>
            <w:vAlign w:val="center"/>
          </w:tcPr>
          <w:p w14:paraId="47708666"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7C61F8B8" w14:textId="77777777" w:rsidTr="002D3EBF">
        <w:trPr>
          <w:cantSplit/>
          <w:trHeight w:val="20"/>
        </w:trPr>
        <w:tc>
          <w:tcPr>
            <w:tcW w:w="1135" w:type="dxa"/>
            <w:vMerge w:val="restart"/>
            <w:textDirection w:val="btLr"/>
            <w:vAlign w:val="center"/>
          </w:tcPr>
          <w:p w14:paraId="432B505A" w14:textId="77777777" w:rsidR="00124A26" w:rsidRPr="00AC3044" w:rsidRDefault="00124A26" w:rsidP="002D3EBF">
            <w:pPr>
              <w:ind w:firstLine="0"/>
              <w:rPr>
                <w:rFonts w:eastAsia="SimSun"/>
              </w:rPr>
            </w:pPr>
            <w:r w:rsidRPr="00AC3044">
              <w:rPr>
                <w:rFonts w:eastAsia="SimSun"/>
              </w:rPr>
              <w:t>Кондиционирование</w:t>
            </w:r>
          </w:p>
        </w:tc>
        <w:tc>
          <w:tcPr>
            <w:tcW w:w="1559" w:type="dxa"/>
            <w:vAlign w:val="center"/>
          </w:tcPr>
          <w:p w14:paraId="6FB6529A" w14:textId="77777777" w:rsidR="00124A26" w:rsidRPr="00AC3044" w:rsidRDefault="00124A26" w:rsidP="002D3EBF">
            <w:pPr>
              <w:ind w:firstLine="0"/>
              <w:rPr>
                <w:rFonts w:eastAsia="SimSun"/>
              </w:rPr>
            </w:pPr>
            <w:r w:rsidRPr="00AC3044">
              <w:rPr>
                <w:rFonts w:eastAsia="SimSun"/>
              </w:rPr>
              <w:t xml:space="preserve">Флударабин </w:t>
            </w:r>
          </w:p>
        </w:tc>
        <w:tc>
          <w:tcPr>
            <w:tcW w:w="1418" w:type="dxa"/>
            <w:vAlign w:val="center"/>
          </w:tcPr>
          <w:p w14:paraId="408BC9D8"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DCB2C86" w14:textId="77777777" w:rsidR="00124A26" w:rsidRPr="00AC3044" w:rsidRDefault="00124A26" w:rsidP="002D3EBF">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0677EE58" w14:textId="77777777" w:rsidR="00124A26" w:rsidRPr="00AC3044" w:rsidRDefault="00124A26" w:rsidP="002D3EBF">
            <w:pPr>
              <w:ind w:firstLine="0"/>
              <w:rPr>
                <w:rFonts w:eastAsia="SimSun"/>
              </w:rPr>
            </w:pPr>
            <w:r w:rsidRPr="00AC3044">
              <w:rPr>
                <w:rFonts w:eastAsia="SimSun"/>
              </w:rPr>
              <w:t>С -7 дня по -2 день</w:t>
            </w:r>
          </w:p>
        </w:tc>
        <w:tc>
          <w:tcPr>
            <w:tcW w:w="2552" w:type="dxa"/>
            <w:vAlign w:val="center"/>
          </w:tcPr>
          <w:p w14:paraId="41FF5B65"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F041910" w14:textId="77777777" w:rsidTr="002D3EBF">
        <w:trPr>
          <w:cantSplit/>
          <w:trHeight w:val="1207"/>
        </w:trPr>
        <w:tc>
          <w:tcPr>
            <w:tcW w:w="1135" w:type="dxa"/>
            <w:vMerge/>
            <w:vAlign w:val="center"/>
          </w:tcPr>
          <w:p w14:paraId="558FB28A" w14:textId="77777777" w:rsidR="00124A26" w:rsidRPr="00AC3044" w:rsidRDefault="00124A26" w:rsidP="002D3EBF">
            <w:pPr>
              <w:ind w:firstLine="0"/>
              <w:rPr>
                <w:rFonts w:eastAsia="SimSun"/>
              </w:rPr>
            </w:pPr>
          </w:p>
        </w:tc>
        <w:tc>
          <w:tcPr>
            <w:tcW w:w="1559" w:type="dxa"/>
            <w:vAlign w:val="center"/>
          </w:tcPr>
          <w:p w14:paraId="04C1302D" w14:textId="77777777" w:rsidR="00124A26" w:rsidRPr="00AC3044" w:rsidRDefault="00124A26" w:rsidP="002D3EBF">
            <w:pPr>
              <w:ind w:firstLine="0"/>
              <w:rPr>
                <w:rFonts w:eastAsia="SimSun"/>
              </w:rPr>
            </w:pPr>
            <w:r w:rsidRPr="00AC3044">
              <w:rPr>
                <w:rFonts w:eastAsia="SimSun"/>
              </w:rPr>
              <w:t>Мелфалан</w:t>
            </w:r>
          </w:p>
        </w:tc>
        <w:tc>
          <w:tcPr>
            <w:tcW w:w="1418" w:type="dxa"/>
            <w:vAlign w:val="center"/>
          </w:tcPr>
          <w:p w14:paraId="0261F23D"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0296B102"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6A113899" w14:textId="77777777" w:rsidR="00124A26" w:rsidRPr="00AC3044" w:rsidRDefault="00124A26" w:rsidP="002D3EBF">
            <w:pPr>
              <w:ind w:firstLine="0"/>
              <w:rPr>
                <w:rFonts w:eastAsia="SimSun"/>
              </w:rPr>
            </w:pPr>
            <w:r w:rsidRPr="00AC3044">
              <w:rPr>
                <w:rFonts w:eastAsia="SimSun"/>
              </w:rPr>
              <w:t xml:space="preserve">В -2 день </w:t>
            </w:r>
          </w:p>
        </w:tc>
        <w:tc>
          <w:tcPr>
            <w:tcW w:w="2552" w:type="dxa"/>
            <w:vAlign w:val="center"/>
          </w:tcPr>
          <w:p w14:paraId="31B53020"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3556157A" w14:textId="77777777" w:rsidTr="002D3EBF">
        <w:trPr>
          <w:cantSplit/>
          <w:trHeight w:val="606"/>
        </w:trPr>
        <w:tc>
          <w:tcPr>
            <w:tcW w:w="1135" w:type="dxa"/>
            <w:vMerge w:val="restart"/>
            <w:textDirection w:val="btLr"/>
            <w:vAlign w:val="center"/>
          </w:tcPr>
          <w:p w14:paraId="2B4241B2" w14:textId="77777777" w:rsidR="00124A26" w:rsidRPr="00AC3044" w:rsidRDefault="00124A26" w:rsidP="002D3EBF">
            <w:pPr>
              <w:ind w:firstLine="0"/>
              <w:rPr>
                <w:rFonts w:eastAsia="SimSun"/>
              </w:rPr>
            </w:pPr>
            <w:r w:rsidRPr="00AC3044">
              <w:rPr>
                <w:rFonts w:eastAsia="SimSun"/>
              </w:rPr>
              <w:t>Профилактика РТПХ</w:t>
            </w:r>
          </w:p>
        </w:tc>
        <w:tc>
          <w:tcPr>
            <w:tcW w:w="1559" w:type="dxa"/>
            <w:vAlign w:val="center"/>
          </w:tcPr>
          <w:p w14:paraId="27DF1D10" w14:textId="77777777" w:rsidR="00124A26" w:rsidRPr="00AC3044" w:rsidRDefault="00124A26" w:rsidP="002D3EBF">
            <w:pPr>
              <w:ind w:firstLine="0"/>
              <w:rPr>
                <w:rFonts w:eastAsia="SimSun"/>
              </w:rPr>
            </w:pPr>
            <w:r w:rsidRPr="00AC3044">
              <w:rPr>
                <w:rFonts w:eastAsia="SimSun"/>
              </w:rPr>
              <w:t>Циклофосфамид</w:t>
            </w:r>
          </w:p>
        </w:tc>
        <w:tc>
          <w:tcPr>
            <w:tcW w:w="1418" w:type="dxa"/>
            <w:vAlign w:val="center"/>
          </w:tcPr>
          <w:p w14:paraId="356AA8A8" w14:textId="77777777" w:rsidR="00124A26" w:rsidRPr="00AC3044" w:rsidRDefault="00124A26" w:rsidP="002D3EBF">
            <w:pPr>
              <w:ind w:firstLine="0"/>
              <w:rPr>
                <w:rFonts w:eastAsia="SimSun"/>
              </w:rPr>
            </w:pPr>
            <w:r w:rsidRPr="00AC3044">
              <w:rPr>
                <w:rFonts w:eastAsia="SimSun"/>
              </w:rPr>
              <w:t>50 мг/кг</w:t>
            </w:r>
          </w:p>
        </w:tc>
        <w:tc>
          <w:tcPr>
            <w:tcW w:w="1559" w:type="dxa"/>
            <w:vAlign w:val="center"/>
          </w:tcPr>
          <w:p w14:paraId="57D51790" w14:textId="77777777" w:rsidR="00124A26" w:rsidRPr="00AC3044" w:rsidRDefault="00124A26" w:rsidP="002D3EBF">
            <w:pPr>
              <w:ind w:firstLine="0"/>
              <w:rPr>
                <w:rFonts w:eastAsia="SimSun"/>
              </w:rPr>
            </w:pPr>
            <w:r w:rsidRPr="00AC3044">
              <w:rPr>
                <w:rFonts w:eastAsia="SimSun"/>
              </w:rPr>
              <w:t>100 мг/кг</w:t>
            </w:r>
          </w:p>
        </w:tc>
        <w:tc>
          <w:tcPr>
            <w:tcW w:w="1417" w:type="dxa"/>
            <w:vAlign w:val="center"/>
          </w:tcPr>
          <w:p w14:paraId="24F5C3AF" w14:textId="77777777" w:rsidR="00124A26" w:rsidRPr="00AC3044" w:rsidRDefault="00124A26" w:rsidP="002D3EBF">
            <w:pPr>
              <w:ind w:firstLine="0"/>
              <w:rPr>
                <w:rFonts w:eastAsia="SimSun"/>
              </w:rPr>
            </w:pPr>
            <w:r w:rsidRPr="00AC3044">
              <w:rPr>
                <w:rFonts w:eastAsia="SimSun"/>
              </w:rPr>
              <w:t xml:space="preserve">+3,+4 дни </w:t>
            </w:r>
          </w:p>
        </w:tc>
        <w:tc>
          <w:tcPr>
            <w:tcW w:w="2552" w:type="dxa"/>
            <w:vAlign w:val="center"/>
          </w:tcPr>
          <w:p w14:paraId="0360D849"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20D345E3" w14:textId="77777777" w:rsidTr="002D3EBF">
        <w:trPr>
          <w:cantSplit/>
          <w:trHeight w:val="958"/>
        </w:trPr>
        <w:tc>
          <w:tcPr>
            <w:tcW w:w="1135" w:type="dxa"/>
            <w:vMerge/>
            <w:textDirection w:val="btLr"/>
            <w:vAlign w:val="center"/>
          </w:tcPr>
          <w:p w14:paraId="4282C28F" w14:textId="77777777" w:rsidR="00124A26" w:rsidRPr="00AC3044" w:rsidRDefault="00124A26" w:rsidP="002D3EBF">
            <w:pPr>
              <w:ind w:firstLine="0"/>
              <w:rPr>
                <w:rFonts w:eastAsia="SimSun"/>
              </w:rPr>
            </w:pPr>
          </w:p>
        </w:tc>
        <w:tc>
          <w:tcPr>
            <w:tcW w:w="1559" w:type="dxa"/>
            <w:vAlign w:val="center"/>
          </w:tcPr>
          <w:p w14:paraId="2D6ECE9A" w14:textId="77777777" w:rsidR="00124A26" w:rsidRPr="00AC3044" w:rsidRDefault="00124A26" w:rsidP="002D3EBF">
            <w:pPr>
              <w:ind w:firstLine="0"/>
              <w:rPr>
                <w:rFonts w:eastAsia="SimSun"/>
              </w:rPr>
            </w:pPr>
            <w:r w:rsidRPr="00AC3044">
              <w:rPr>
                <w:rFonts w:eastAsia="SimSun"/>
              </w:rPr>
              <w:t xml:space="preserve">Такролимус </w:t>
            </w:r>
          </w:p>
        </w:tc>
        <w:tc>
          <w:tcPr>
            <w:tcW w:w="1418" w:type="dxa"/>
            <w:vAlign w:val="center"/>
          </w:tcPr>
          <w:p w14:paraId="0EF8BDF1" w14:textId="77777777" w:rsidR="00124A26" w:rsidRPr="00AC3044" w:rsidRDefault="00124A26" w:rsidP="002D3EBF">
            <w:pPr>
              <w:ind w:firstLine="0"/>
              <w:rPr>
                <w:rFonts w:eastAsia="SimSun"/>
              </w:rPr>
            </w:pPr>
            <w:r w:rsidRPr="00AC3044">
              <w:rPr>
                <w:rFonts w:eastAsia="SimSun"/>
              </w:rPr>
              <w:t>0,03 мг/кг</w:t>
            </w:r>
          </w:p>
        </w:tc>
        <w:tc>
          <w:tcPr>
            <w:tcW w:w="1559" w:type="dxa"/>
            <w:vAlign w:val="center"/>
          </w:tcPr>
          <w:p w14:paraId="779B91C7"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26346738" w14:textId="77777777" w:rsidR="00124A26" w:rsidRPr="00AC3044" w:rsidRDefault="00124A26" w:rsidP="002D3EBF">
            <w:pPr>
              <w:ind w:firstLine="0"/>
              <w:rPr>
                <w:rFonts w:eastAsia="SimSun"/>
              </w:rPr>
            </w:pPr>
            <w:r w:rsidRPr="00AC3044">
              <w:rPr>
                <w:rFonts w:eastAsia="SimSun"/>
              </w:rPr>
              <w:t xml:space="preserve">С -1 дня длительно </w:t>
            </w:r>
          </w:p>
        </w:tc>
        <w:tc>
          <w:tcPr>
            <w:tcW w:w="2552" w:type="dxa"/>
            <w:vAlign w:val="center"/>
          </w:tcPr>
          <w:p w14:paraId="4368A6C9" w14:textId="77777777" w:rsidR="00124A26" w:rsidRPr="00AC3044" w:rsidRDefault="00124A26"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124A26" w:rsidRPr="00AC3044" w14:paraId="185724EB" w14:textId="77777777" w:rsidTr="002D3EBF">
        <w:trPr>
          <w:cantSplit/>
          <w:trHeight w:val="386"/>
        </w:trPr>
        <w:tc>
          <w:tcPr>
            <w:tcW w:w="1135" w:type="dxa"/>
            <w:vMerge/>
            <w:textDirection w:val="btLr"/>
            <w:vAlign w:val="center"/>
          </w:tcPr>
          <w:p w14:paraId="642CD946" w14:textId="77777777" w:rsidR="00124A26" w:rsidRPr="00AC3044" w:rsidRDefault="00124A26" w:rsidP="002D3EBF">
            <w:pPr>
              <w:ind w:firstLine="0"/>
              <w:rPr>
                <w:rFonts w:eastAsia="SimSun"/>
              </w:rPr>
            </w:pPr>
          </w:p>
        </w:tc>
        <w:tc>
          <w:tcPr>
            <w:tcW w:w="1559" w:type="dxa"/>
            <w:vAlign w:val="center"/>
          </w:tcPr>
          <w:p w14:paraId="27983B08" w14:textId="77777777" w:rsidR="00124A26" w:rsidRPr="00AC3044" w:rsidRDefault="00124A26" w:rsidP="002D3EBF">
            <w:pPr>
              <w:ind w:firstLine="0"/>
              <w:rPr>
                <w:rFonts w:eastAsia="SimSun"/>
              </w:rPr>
            </w:pPr>
            <w:r w:rsidRPr="00AC3044">
              <w:rPr>
                <w:rFonts w:eastAsia="SimSun"/>
              </w:rPr>
              <w:t>Микофенолата мофетил</w:t>
            </w:r>
          </w:p>
        </w:tc>
        <w:tc>
          <w:tcPr>
            <w:tcW w:w="1418" w:type="dxa"/>
            <w:vAlign w:val="center"/>
          </w:tcPr>
          <w:p w14:paraId="161D6B44" w14:textId="77777777" w:rsidR="00124A26" w:rsidRPr="00AC3044" w:rsidRDefault="00124A26" w:rsidP="002D3EBF">
            <w:pPr>
              <w:ind w:firstLine="0"/>
              <w:rPr>
                <w:rFonts w:eastAsia="SimSun"/>
              </w:rPr>
            </w:pPr>
            <w:r w:rsidRPr="00AC3044">
              <w:rPr>
                <w:rFonts w:eastAsia="SimSun"/>
              </w:rPr>
              <w:t xml:space="preserve">30 мг/кг </w:t>
            </w:r>
          </w:p>
        </w:tc>
        <w:tc>
          <w:tcPr>
            <w:tcW w:w="1559" w:type="dxa"/>
            <w:vAlign w:val="center"/>
          </w:tcPr>
          <w:p w14:paraId="01A8BC84"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4154B8E5" w14:textId="77777777" w:rsidR="00124A26" w:rsidRPr="00AC3044" w:rsidRDefault="00124A26" w:rsidP="002D3EBF">
            <w:pPr>
              <w:ind w:firstLine="0"/>
              <w:rPr>
                <w:rFonts w:eastAsia="SimSun"/>
              </w:rPr>
            </w:pPr>
            <w:r w:rsidRPr="00AC3044">
              <w:rPr>
                <w:rFonts w:eastAsia="SimSun"/>
              </w:rPr>
              <w:t xml:space="preserve">С -1 дня по +30 день </w:t>
            </w:r>
          </w:p>
        </w:tc>
        <w:tc>
          <w:tcPr>
            <w:tcW w:w="2552" w:type="dxa"/>
            <w:vAlign w:val="center"/>
          </w:tcPr>
          <w:p w14:paraId="6A45F1B9"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23015A0" w14:textId="77777777" w:rsidR="00124A26" w:rsidRPr="00C07B2E" w:rsidRDefault="00124A26" w:rsidP="00124A26">
      <w:pPr>
        <w:rPr>
          <w:rFonts w:eastAsia="SimSun"/>
        </w:rPr>
      </w:pPr>
    </w:p>
    <w:p w14:paraId="69BA7530" w14:textId="77777777" w:rsidR="00124A26" w:rsidRPr="000F445E" w:rsidRDefault="00124A26" w:rsidP="00124A26">
      <w:pPr>
        <w:rPr>
          <w:rFonts w:eastAsia="SimSun"/>
          <w:i/>
          <w:u w:val="single"/>
        </w:rPr>
      </w:pPr>
      <w:bookmarkStart w:id="277"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77"/>
      <w:r w:rsidRPr="000F445E">
        <w:rPr>
          <w:rFonts w:eastAsia="SimSun"/>
          <w:i/>
          <w:u w:val="single"/>
        </w:rPr>
        <w:t xml:space="preserve"> </w:t>
      </w:r>
    </w:p>
    <w:p w14:paraId="312E9904" w14:textId="77777777" w:rsidR="00124A26" w:rsidRDefault="00124A26" w:rsidP="00124A26">
      <w:pPr>
        <w:rPr>
          <w:rFonts w:eastAsia="SimSun"/>
        </w:rPr>
      </w:pPr>
      <w:bookmarkStart w:id="278" w:name="_Toc44401242"/>
    </w:p>
    <w:bookmarkEnd w:id="278"/>
    <w:p w14:paraId="63B0FB7A" w14:textId="77777777" w:rsidR="00124A26" w:rsidRPr="00C07B2E" w:rsidRDefault="00124A26" w:rsidP="00124A26">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17AC6D09" w14:textId="77777777" w:rsidR="00124A26" w:rsidRDefault="00124A26" w:rsidP="00124A26">
      <w:pPr>
        <w:rPr>
          <w:rFonts w:eastAsia="SimSun"/>
        </w:rPr>
      </w:pPr>
      <w:bookmarkStart w:id="279" w:name="_Toc44401243"/>
    </w:p>
    <w:p w14:paraId="4CDFB375" w14:textId="77777777" w:rsidR="00124A26" w:rsidRPr="00EE51B1" w:rsidRDefault="00124A26" w:rsidP="00124A26">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7A1AC4">
        <w:rPr>
          <w:rFonts w:eastAsia="SimSun"/>
          <w:lang w:val="en-US"/>
        </w:rPr>
        <w:t>Flu</w:t>
      </w:r>
      <w:r w:rsidRPr="00EE51B1">
        <w:rPr>
          <w:rFonts w:eastAsia="SimSun"/>
          <w:lang w:val="en-US"/>
        </w:rPr>
        <w:t>150+</w:t>
      </w:r>
      <w:r w:rsidRPr="007A1AC4">
        <w:rPr>
          <w:rFonts w:eastAsia="SimSun"/>
          <w:lang w:val="en-US"/>
        </w:rPr>
        <w:t>Treo</w:t>
      </w:r>
      <w:r w:rsidRPr="00EE51B1">
        <w:rPr>
          <w:rFonts w:eastAsia="SimSun"/>
          <w:lang w:val="en-US"/>
        </w:rPr>
        <w:t>42+</w:t>
      </w:r>
      <w:r w:rsidRPr="007A1AC4">
        <w:rPr>
          <w:rFonts w:eastAsia="SimSun"/>
          <w:lang w:val="en-US"/>
        </w:rPr>
        <w:t>Thio</w:t>
      </w:r>
      <w:r w:rsidRPr="00EE51B1">
        <w:rPr>
          <w:rFonts w:eastAsia="SimSun"/>
          <w:lang w:val="en-US"/>
        </w:rPr>
        <w:t xml:space="preserve"> / </w:t>
      </w:r>
      <w:r w:rsidRPr="007A1AC4">
        <w:rPr>
          <w:rFonts w:eastAsia="SimSun"/>
          <w:lang w:val="en-US"/>
        </w:rPr>
        <w:t>TCR</w:t>
      </w:r>
      <w:r w:rsidRPr="00C07B2E">
        <w:rPr>
          <w:rFonts w:eastAsia="SimSun"/>
        </w:rPr>
        <w:t>αβ</w:t>
      </w:r>
      <w:r w:rsidRPr="00EE51B1">
        <w:rPr>
          <w:rFonts w:eastAsia="SimSun"/>
          <w:lang w:val="en-US"/>
        </w:rPr>
        <w:t>-</w:t>
      </w:r>
      <w:r w:rsidRPr="007A1AC4">
        <w:rPr>
          <w:rFonts w:eastAsia="SimSun"/>
          <w:lang w:val="en-US"/>
        </w:rPr>
        <w:t>CD</w:t>
      </w:r>
      <w:r w:rsidRPr="00EE51B1">
        <w:rPr>
          <w:rFonts w:eastAsia="SimSun"/>
          <w:lang w:val="en-US"/>
        </w:rPr>
        <w:t>19</w:t>
      </w:r>
      <w:bookmarkEnd w:id="27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124A26" w:rsidRPr="00AC3044" w14:paraId="27B027C9" w14:textId="77777777" w:rsidTr="002D3EBF">
        <w:trPr>
          <w:cantSplit/>
          <w:trHeight w:val="20"/>
          <w:tblHeader/>
        </w:trPr>
        <w:tc>
          <w:tcPr>
            <w:tcW w:w="851" w:type="dxa"/>
          </w:tcPr>
          <w:p w14:paraId="3CF46A64" w14:textId="77777777" w:rsidR="00124A26" w:rsidRPr="000F445E" w:rsidRDefault="00124A26" w:rsidP="002D3EBF">
            <w:pPr>
              <w:ind w:firstLine="0"/>
              <w:rPr>
                <w:rFonts w:eastAsia="SimSun"/>
                <w:lang w:val="en-US"/>
              </w:rPr>
            </w:pPr>
          </w:p>
        </w:tc>
        <w:tc>
          <w:tcPr>
            <w:tcW w:w="2268" w:type="dxa"/>
            <w:vAlign w:val="center"/>
          </w:tcPr>
          <w:p w14:paraId="07A264D5" w14:textId="77777777" w:rsidR="00124A26" w:rsidRPr="00AC3044" w:rsidRDefault="00124A26" w:rsidP="002D3EBF">
            <w:pPr>
              <w:ind w:firstLine="0"/>
              <w:rPr>
                <w:rFonts w:eastAsia="SimSun"/>
              </w:rPr>
            </w:pPr>
            <w:r w:rsidRPr="00AC3044">
              <w:rPr>
                <w:rFonts w:eastAsia="SimSun"/>
              </w:rPr>
              <w:t>Препарат</w:t>
            </w:r>
          </w:p>
        </w:tc>
        <w:tc>
          <w:tcPr>
            <w:tcW w:w="1276" w:type="dxa"/>
            <w:vAlign w:val="center"/>
          </w:tcPr>
          <w:p w14:paraId="7C03056F" w14:textId="77777777" w:rsidR="00124A26" w:rsidRPr="00AC3044" w:rsidRDefault="00124A26" w:rsidP="002D3EBF">
            <w:pPr>
              <w:ind w:firstLine="0"/>
              <w:rPr>
                <w:rFonts w:eastAsia="SimSun"/>
              </w:rPr>
            </w:pPr>
            <w:r w:rsidRPr="00AC3044">
              <w:rPr>
                <w:rFonts w:eastAsia="SimSun"/>
              </w:rPr>
              <w:t>Суточная доза</w:t>
            </w:r>
          </w:p>
        </w:tc>
        <w:tc>
          <w:tcPr>
            <w:tcW w:w="1417" w:type="dxa"/>
            <w:vAlign w:val="center"/>
          </w:tcPr>
          <w:p w14:paraId="1AF46D29" w14:textId="77777777" w:rsidR="00124A26" w:rsidRPr="00AC3044" w:rsidRDefault="00124A26" w:rsidP="002D3EBF">
            <w:pPr>
              <w:ind w:firstLine="0"/>
              <w:rPr>
                <w:rFonts w:eastAsia="SimSun"/>
              </w:rPr>
            </w:pPr>
            <w:r w:rsidRPr="00AC3044">
              <w:rPr>
                <w:rFonts w:eastAsia="SimSun"/>
              </w:rPr>
              <w:t>Курсовая доза</w:t>
            </w:r>
          </w:p>
        </w:tc>
        <w:tc>
          <w:tcPr>
            <w:tcW w:w="1843" w:type="dxa"/>
            <w:vAlign w:val="center"/>
          </w:tcPr>
          <w:p w14:paraId="2E0C7EDC" w14:textId="77777777" w:rsidR="00124A26" w:rsidRPr="00AC3044" w:rsidRDefault="00124A26" w:rsidP="002D3EBF">
            <w:pPr>
              <w:ind w:firstLine="0"/>
              <w:rPr>
                <w:rFonts w:eastAsia="SimSun"/>
              </w:rPr>
            </w:pPr>
            <w:r w:rsidRPr="00AC3044">
              <w:rPr>
                <w:rFonts w:eastAsia="SimSun"/>
              </w:rPr>
              <w:t>Дни введения</w:t>
            </w:r>
          </w:p>
        </w:tc>
        <w:tc>
          <w:tcPr>
            <w:tcW w:w="2835" w:type="dxa"/>
            <w:vAlign w:val="center"/>
          </w:tcPr>
          <w:p w14:paraId="306B83E8"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5162DDA3" w14:textId="77777777" w:rsidTr="002D3EBF">
        <w:trPr>
          <w:cantSplit/>
          <w:trHeight w:val="20"/>
        </w:trPr>
        <w:tc>
          <w:tcPr>
            <w:tcW w:w="851" w:type="dxa"/>
            <w:vMerge w:val="restart"/>
            <w:textDirection w:val="btLr"/>
            <w:vAlign w:val="center"/>
          </w:tcPr>
          <w:p w14:paraId="2BF30EF5" w14:textId="77777777" w:rsidR="00124A26" w:rsidRPr="00AC3044" w:rsidRDefault="00124A26" w:rsidP="002D3EBF">
            <w:pPr>
              <w:ind w:firstLine="0"/>
              <w:rPr>
                <w:rFonts w:eastAsia="SimSun"/>
              </w:rPr>
            </w:pPr>
            <w:r w:rsidRPr="00AC3044">
              <w:rPr>
                <w:rFonts w:eastAsia="SimSun"/>
              </w:rPr>
              <w:t>Кондиционирование</w:t>
            </w:r>
          </w:p>
        </w:tc>
        <w:tc>
          <w:tcPr>
            <w:tcW w:w="2268" w:type="dxa"/>
            <w:vAlign w:val="center"/>
          </w:tcPr>
          <w:p w14:paraId="269184AD" w14:textId="77777777" w:rsidR="00124A26" w:rsidRPr="00AC3044" w:rsidRDefault="00124A26" w:rsidP="002D3EBF">
            <w:pPr>
              <w:ind w:firstLine="0"/>
              <w:rPr>
                <w:rFonts w:eastAsia="SimSun"/>
              </w:rPr>
            </w:pPr>
            <w:r w:rsidRPr="00AC3044">
              <w:rPr>
                <w:rFonts w:eastAsia="SimSun"/>
              </w:rPr>
              <w:t>Треосульфан</w:t>
            </w:r>
          </w:p>
        </w:tc>
        <w:tc>
          <w:tcPr>
            <w:tcW w:w="1276" w:type="dxa"/>
            <w:vAlign w:val="center"/>
          </w:tcPr>
          <w:p w14:paraId="379BB91D" w14:textId="77777777" w:rsidR="00124A26" w:rsidRPr="00AC3044" w:rsidRDefault="00124A26" w:rsidP="002D3EB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6C196653" w14:textId="77777777" w:rsidR="00124A26" w:rsidRPr="00AC3044" w:rsidRDefault="00124A26" w:rsidP="002D3EB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2577615C" w14:textId="77777777" w:rsidR="00124A26" w:rsidRPr="00AC3044" w:rsidRDefault="00124A26" w:rsidP="002D3EBF">
            <w:pPr>
              <w:ind w:firstLine="0"/>
              <w:rPr>
                <w:rFonts w:eastAsia="SimSun"/>
              </w:rPr>
            </w:pPr>
            <w:r w:rsidRPr="00AC3044">
              <w:rPr>
                <w:rFonts w:eastAsia="SimSun"/>
              </w:rPr>
              <w:t>–5,–4,–3</w:t>
            </w:r>
          </w:p>
        </w:tc>
        <w:tc>
          <w:tcPr>
            <w:tcW w:w="2835" w:type="dxa"/>
            <w:vAlign w:val="center"/>
          </w:tcPr>
          <w:p w14:paraId="6FDECCC7"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22897370" w14:textId="77777777" w:rsidTr="002D3EBF">
        <w:trPr>
          <w:cantSplit/>
          <w:trHeight w:val="457"/>
        </w:trPr>
        <w:tc>
          <w:tcPr>
            <w:tcW w:w="851" w:type="dxa"/>
            <w:vMerge/>
            <w:textDirection w:val="btLr"/>
            <w:vAlign w:val="center"/>
          </w:tcPr>
          <w:p w14:paraId="58DD8D0E" w14:textId="77777777" w:rsidR="00124A26" w:rsidRPr="00AC3044" w:rsidRDefault="00124A26" w:rsidP="002D3EBF">
            <w:pPr>
              <w:ind w:firstLine="0"/>
              <w:rPr>
                <w:rFonts w:eastAsia="SimSun"/>
              </w:rPr>
            </w:pPr>
          </w:p>
        </w:tc>
        <w:tc>
          <w:tcPr>
            <w:tcW w:w="2268" w:type="dxa"/>
            <w:vAlign w:val="center"/>
          </w:tcPr>
          <w:p w14:paraId="46793FEE" w14:textId="77777777" w:rsidR="00124A26" w:rsidRPr="00AC3044" w:rsidRDefault="00124A26" w:rsidP="002D3EBF">
            <w:pPr>
              <w:ind w:firstLine="0"/>
              <w:rPr>
                <w:rFonts w:eastAsia="SimSun"/>
              </w:rPr>
            </w:pPr>
            <w:r w:rsidRPr="00AC3044">
              <w:rPr>
                <w:rFonts w:eastAsia="SimSun"/>
              </w:rPr>
              <w:t>Тиотепа</w:t>
            </w:r>
          </w:p>
        </w:tc>
        <w:tc>
          <w:tcPr>
            <w:tcW w:w="1276" w:type="dxa"/>
            <w:vAlign w:val="center"/>
          </w:tcPr>
          <w:p w14:paraId="3496723E" w14:textId="77777777" w:rsidR="00124A26" w:rsidRPr="00AC3044" w:rsidRDefault="00124A26" w:rsidP="002D3EBF">
            <w:pPr>
              <w:ind w:firstLine="0"/>
              <w:rPr>
                <w:rFonts w:eastAsia="SimSun"/>
              </w:rPr>
            </w:pPr>
            <w:r w:rsidRPr="00AC3044">
              <w:rPr>
                <w:rFonts w:eastAsia="SimSun"/>
              </w:rPr>
              <w:t xml:space="preserve">5мг/кг </w:t>
            </w:r>
          </w:p>
        </w:tc>
        <w:tc>
          <w:tcPr>
            <w:tcW w:w="1417" w:type="dxa"/>
            <w:vAlign w:val="center"/>
          </w:tcPr>
          <w:p w14:paraId="0AA973C4" w14:textId="77777777" w:rsidR="00124A26" w:rsidRPr="00AC3044" w:rsidRDefault="00124A26" w:rsidP="002D3EBF">
            <w:pPr>
              <w:ind w:firstLine="0"/>
              <w:rPr>
                <w:rFonts w:eastAsia="SimSun"/>
              </w:rPr>
            </w:pPr>
            <w:r w:rsidRPr="00AC3044">
              <w:rPr>
                <w:rFonts w:eastAsia="SimSun"/>
              </w:rPr>
              <w:t>10 мг/кг</w:t>
            </w:r>
          </w:p>
        </w:tc>
        <w:tc>
          <w:tcPr>
            <w:tcW w:w="1843" w:type="dxa"/>
            <w:vAlign w:val="center"/>
          </w:tcPr>
          <w:p w14:paraId="21CAE55F" w14:textId="77777777" w:rsidR="00124A26" w:rsidRPr="00AC3044" w:rsidRDefault="00124A26" w:rsidP="002D3EBF">
            <w:pPr>
              <w:ind w:firstLine="0"/>
              <w:rPr>
                <w:rFonts w:eastAsia="SimSun"/>
              </w:rPr>
            </w:pPr>
            <w:r w:rsidRPr="00AC3044">
              <w:rPr>
                <w:rFonts w:eastAsia="SimSun"/>
              </w:rPr>
              <w:t>–6,–5</w:t>
            </w:r>
          </w:p>
        </w:tc>
        <w:tc>
          <w:tcPr>
            <w:tcW w:w="2835" w:type="dxa"/>
            <w:vAlign w:val="center"/>
          </w:tcPr>
          <w:p w14:paraId="7FCE25B4"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4F6948F4" w14:textId="77777777" w:rsidTr="002D3EBF">
        <w:trPr>
          <w:cantSplit/>
          <w:trHeight w:val="262"/>
        </w:trPr>
        <w:tc>
          <w:tcPr>
            <w:tcW w:w="851" w:type="dxa"/>
            <w:vMerge/>
            <w:textDirection w:val="btLr"/>
            <w:vAlign w:val="center"/>
          </w:tcPr>
          <w:p w14:paraId="0E1E4BB5" w14:textId="77777777" w:rsidR="00124A26" w:rsidRPr="00AC3044" w:rsidRDefault="00124A26" w:rsidP="002D3EBF">
            <w:pPr>
              <w:ind w:firstLine="0"/>
              <w:rPr>
                <w:rFonts w:eastAsia="SimSun"/>
              </w:rPr>
            </w:pPr>
          </w:p>
        </w:tc>
        <w:tc>
          <w:tcPr>
            <w:tcW w:w="2268" w:type="dxa"/>
            <w:vAlign w:val="center"/>
          </w:tcPr>
          <w:p w14:paraId="3B4B2530" w14:textId="77777777" w:rsidR="00124A26" w:rsidRPr="00AC3044" w:rsidRDefault="00124A26" w:rsidP="002D3EBF">
            <w:pPr>
              <w:ind w:firstLine="0"/>
              <w:rPr>
                <w:rFonts w:eastAsia="SimSun"/>
              </w:rPr>
            </w:pPr>
            <w:r w:rsidRPr="00AC3044">
              <w:rPr>
                <w:rFonts w:eastAsia="SimSun"/>
              </w:rPr>
              <w:t>Флударабин</w:t>
            </w:r>
          </w:p>
        </w:tc>
        <w:tc>
          <w:tcPr>
            <w:tcW w:w="1276" w:type="dxa"/>
            <w:vAlign w:val="center"/>
          </w:tcPr>
          <w:p w14:paraId="4CDE7263"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0CD7128A"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31EEF20E" w14:textId="77777777" w:rsidR="00124A26" w:rsidRPr="00AC3044" w:rsidRDefault="00124A26" w:rsidP="002D3EBF">
            <w:pPr>
              <w:ind w:firstLine="0"/>
              <w:rPr>
                <w:rFonts w:eastAsia="SimSun"/>
              </w:rPr>
            </w:pPr>
            <w:r w:rsidRPr="00AC3044">
              <w:rPr>
                <w:rFonts w:eastAsia="SimSun"/>
              </w:rPr>
              <w:t>–6,–5,–4, –3, –2</w:t>
            </w:r>
          </w:p>
        </w:tc>
        <w:tc>
          <w:tcPr>
            <w:tcW w:w="2835" w:type="dxa"/>
            <w:vAlign w:val="center"/>
          </w:tcPr>
          <w:p w14:paraId="36C8C639"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0836B0BD" w14:textId="77777777" w:rsidTr="002D3EBF">
        <w:trPr>
          <w:cantSplit/>
          <w:trHeight w:val="388"/>
        </w:trPr>
        <w:tc>
          <w:tcPr>
            <w:tcW w:w="851" w:type="dxa"/>
            <w:vMerge w:val="restart"/>
            <w:textDirection w:val="btLr"/>
            <w:vAlign w:val="center"/>
          </w:tcPr>
          <w:p w14:paraId="1520A716" w14:textId="77777777" w:rsidR="00124A26" w:rsidRPr="00AC3044" w:rsidRDefault="00124A26" w:rsidP="002D3EBF">
            <w:pPr>
              <w:ind w:firstLine="0"/>
              <w:rPr>
                <w:rFonts w:eastAsia="SimSun"/>
              </w:rPr>
            </w:pPr>
            <w:r w:rsidRPr="00AC3044">
              <w:rPr>
                <w:rFonts w:eastAsia="SimSun"/>
              </w:rPr>
              <w:t>Профилактика РТПХ</w:t>
            </w:r>
          </w:p>
        </w:tc>
        <w:tc>
          <w:tcPr>
            <w:tcW w:w="2268" w:type="dxa"/>
            <w:vAlign w:val="center"/>
          </w:tcPr>
          <w:p w14:paraId="20B6C6CB" w14:textId="77777777" w:rsidR="00124A26" w:rsidRPr="00AC3044" w:rsidRDefault="00124A26" w:rsidP="002D3EBF">
            <w:pPr>
              <w:ind w:firstLine="0"/>
              <w:rPr>
                <w:rFonts w:eastAsia="SimSun"/>
              </w:rPr>
            </w:pPr>
            <w:r w:rsidRPr="00AC3044">
              <w:rPr>
                <w:rFonts w:eastAsia="SimSun"/>
              </w:rPr>
              <w:t>Ритуксимаб</w:t>
            </w:r>
          </w:p>
        </w:tc>
        <w:tc>
          <w:tcPr>
            <w:tcW w:w="1276" w:type="dxa"/>
            <w:vAlign w:val="center"/>
          </w:tcPr>
          <w:p w14:paraId="1EF51E62"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3C9B57C4"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2E82BC97" w14:textId="77777777" w:rsidR="00124A26" w:rsidRPr="00AC3044" w:rsidRDefault="00124A26" w:rsidP="002D3EBF">
            <w:pPr>
              <w:ind w:firstLine="0"/>
              <w:rPr>
                <w:rFonts w:eastAsia="SimSun"/>
              </w:rPr>
            </w:pPr>
            <w:r w:rsidRPr="00AC3044">
              <w:rPr>
                <w:rFonts w:eastAsia="SimSun"/>
              </w:rPr>
              <w:t>–1</w:t>
            </w:r>
          </w:p>
        </w:tc>
        <w:tc>
          <w:tcPr>
            <w:tcW w:w="2835" w:type="dxa"/>
            <w:vAlign w:val="center"/>
          </w:tcPr>
          <w:p w14:paraId="6889C425"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1E5451D" w14:textId="77777777" w:rsidTr="002D3EBF">
        <w:trPr>
          <w:cantSplit/>
          <w:trHeight w:val="20"/>
        </w:trPr>
        <w:tc>
          <w:tcPr>
            <w:tcW w:w="851" w:type="dxa"/>
            <w:vMerge/>
            <w:textDirection w:val="btLr"/>
          </w:tcPr>
          <w:p w14:paraId="3526E85A" w14:textId="77777777" w:rsidR="00124A26" w:rsidRPr="00AC3044" w:rsidRDefault="00124A26" w:rsidP="002D3EBF">
            <w:pPr>
              <w:ind w:firstLine="0"/>
              <w:rPr>
                <w:rFonts w:eastAsia="SimSun"/>
              </w:rPr>
            </w:pPr>
          </w:p>
        </w:tc>
        <w:tc>
          <w:tcPr>
            <w:tcW w:w="2268" w:type="dxa"/>
            <w:vAlign w:val="center"/>
          </w:tcPr>
          <w:p w14:paraId="30AC862F" w14:textId="77777777" w:rsidR="00124A26" w:rsidRPr="00AC3044" w:rsidRDefault="00124A26" w:rsidP="002D3EBF">
            <w:pPr>
              <w:ind w:firstLine="0"/>
              <w:rPr>
                <w:rFonts w:eastAsia="SimSun"/>
              </w:rPr>
            </w:pPr>
            <w:r w:rsidRPr="00AC3044">
              <w:rPr>
                <w:rFonts w:eastAsia="SimSun"/>
              </w:rPr>
              <w:t>Тоцилизумаб</w:t>
            </w:r>
          </w:p>
        </w:tc>
        <w:tc>
          <w:tcPr>
            <w:tcW w:w="1276" w:type="dxa"/>
            <w:vAlign w:val="center"/>
          </w:tcPr>
          <w:p w14:paraId="65A48978" w14:textId="77777777" w:rsidR="00124A26" w:rsidRPr="00AC3044" w:rsidRDefault="00124A26" w:rsidP="002D3EBF">
            <w:pPr>
              <w:ind w:firstLine="0"/>
              <w:rPr>
                <w:rFonts w:eastAsia="SimSun"/>
              </w:rPr>
            </w:pPr>
            <w:r w:rsidRPr="00AC3044">
              <w:rPr>
                <w:rFonts w:eastAsia="SimSun"/>
              </w:rPr>
              <w:t>8 мг/кг</w:t>
            </w:r>
          </w:p>
        </w:tc>
        <w:tc>
          <w:tcPr>
            <w:tcW w:w="1417" w:type="dxa"/>
            <w:vAlign w:val="center"/>
          </w:tcPr>
          <w:p w14:paraId="743ABCF9" w14:textId="77777777" w:rsidR="00124A26" w:rsidRPr="00AC3044" w:rsidRDefault="00124A26" w:rsidP="002D3EBF">
            <w:pPr>
              <w:ind w:firstLine="0"/>
              <w:rPr>
                <w:rFonts w:eastAsia="SimSun"/>
              </w:rPr>
            </w:pPr>
            <w:r w:rsidRPr="00AC3044">
              <w:rPr>
                <w:rFonts w:eastAsia="SimSun"/>
              </w:rPr>
              <w:t>8 мг/кг</w:t>
            </w:r>
          </w:p>
        </w:tc>
        <w:tc>
          <w:tcPr>
            <w:tcW w:w="1843" w:type="dxa"/>
            <w:vAlign w:val="center"/>
          </w:tcPr>
          <w:p w14:paraId="0C708A61" w14:textId="77777777" w:rsidR="00124A26" w:rsidRPr="00AC3044" w:rsidRDefault="00124A26" w:rsidP="002D3EBF">
            <w:pPr>
              <w:ind w:firstLine="0"/>
              <w:rPr>
                <w:rFonts w:eastAsia="SimSun"/>
              </w:rPr>
            </w:pPr>
            <w:r w:rsidRPr="00AC3044">
              <w:rPr>
                <w:rFonts w:eastAsia="SimSun"/>
              </w:rPr>
              <w:t>–1, +21</w:t>
            </w:r>
          </w:p>
        </w:tc>
        <w:tc>
          <w:tcPr>
            <w:tcW w:w="2835" w:type="dxa"/>
            <w:vAlign w:val="center"/>
          </w:tcPr>
          <w:p w14:paraId="547970B2"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408D00ED" w14:textId="77777777" w:rsidTr="002D3EBF">
        <w:trPr>
          <w:cantSplit/>
          <w:trHeight w:val="20"/>
        </w:trPr>
        <w:tc>
          <w:tcPr>
            <w:tcW w:w="851" w:type="dxa"/>
            <w:vMerge/>
            <w:textDirection w:val="btLr"/>
          </w:tcPr>
          <w:p w14:paraId="63994B51" w14:textId="77777777" w:rsidR="00124A26" w:rsidRPr="00AC3044" w:rsidRDefault="00124A26" w:rsidP="002D3EBF">
            <w:pPr>
              <w:ind w:firstLine="0"/>
              <w:rPr>
                <w:rFonts w:eastAsia="SimSun"/>
              </w:rPr>
            </w:pPr>
          </w:p>
        </w:tc>
        <w:tc>
          <w:tcPr>
            <w:tcW w:w="2268" w:type="dxa"/>
            <w:vAlign w:val="center"/>
          </w:tcPr>
          <w:p w14:paraId="0AEB3DD8" w14:textId="77777777" w:rsidR="00124A26" w:rsidRPr="00AC3044" w:rsidRDefault="00124A26" w:rsidP="002D3EBF">
            <w:pPr>
              <w:ind w:firstLine="0"/>
              <w:rPr>
                <w:rFonts w:eastAsia="SimSun"/>
              </w:rPr>
            </w:pPr>
            <w:r w:rsidRPr="00AC3044">
              <w:rPr>
                <w:rFonts w:eastAsia="SimSun"/>
              </w:rPr>
              <w:t>Абатацепт1</w:t>
            </w:r>
          </w:p>
        </w:tc>
        <w:tc>
          <w:tcPr>
            <w:tcW w:w="1276" w:type="dxa"/>
            <w:vAlign w:val="center"/>
          </w:tcPr>
          <w:p w14:paraId="7DB02BA8" w14:textId="77777777" w:rsidR="00124A26" w:rsidRPr="00AC3044" w:rsidRDefault="00124A26" w:rsidP="002D3EBF">
            <w:pPr>
              <w:ind w:firstLine="0"/>
              <w:rPr>
                <w:rFonts w:eastAsia="SimSun"/>
              </w:rPr>
            </w:pPr>
            <w:r w:rsidRPr="00AC3044">
              <w:rPr>
                <w:rFonts w:eastAsia="SimSun"/>
              </w:rPr>
              <w:t>10 мг/кг</w:t>
            </w:r>
          </w:p>
        </w:tc>
        <w:tc>
          <w:tcPr>
            <w:tcW w:w="1417" w:type="dxa"/>
            <w:vAlign w:val="center"/>
          </w:tcPr>
          <w:p w14:paraId="6A87C1F7" w14:textId="77777777" w:rsidR="00124A26" w:rsidRPr="00AC3044" w:rsidRDefault="00124A26" w:rsidP="002D3EBF">
            <w:pPr>
              <w:ind w:firstLine="0"/>
              <w:rPr>
                <w:rFonts w:eastAsia="SimSun"/>
              </w:rPr>
            </w:pPr>
            <w:r w:rsidRPr="00AC3044">
              <w:rPr>
                <w:rFonts w:eastAsia="SimSun"/>
              </w:rPr>
              <w:t>40 мг/кг</w:t>
            </w:r>
          </w:p>
        </w:tc>
        <w:tc>
          <w:tcPr>
            <w:tcW w:w="1843" w:type="dxa"/>
            <w:vAlign w:val="center"/>
          </w:tcPr>
          <w:p w14:paraId="75291D55" w14:textId="77777777" w:rsidR="00124A26" w:rsidRPr="00AC3044" w:rsidRDefault="00124A26" w:rsidP="002D3EBF">
            <w:pPr>
              <w:ind w:firstLine="0"/>
              <w:rPr>
                <w:rFonts w:eastAsia="SimSun"/>
              </w:rPr>
            </w:pPr>
            <w:r w:rsidRPr="00AC3044">
              <w:rPr>
                <w:rFonts w:eastAsia="SimSun"/>
              </w:rPr>
              <w:t>–1,+7,+14,+28</w:t>
            </w:r>
          </w:p>
        </w:tc>
        <w:tc>
          <w:tcPr>
            <w:tcW w:w="2835" w:type="dxa"/>
            <w:vAlign w:val="center"/>
          </w:tcPr>
          <w:p w14:paraId="455748B4" w14:textId="77777777" w:rsidR="00124A26" w:rsidRPr="00AC3044" w:rsidRDefault="00124A26" w:rsidP="002D3EBF">
            <w:pPr>
              <w:ind w:firstLine="0"/>
              <w:rPr>
                <w:rFonts w:eastAsia="SimSun"/>
              </w:rPr>
            </w:pPr>
            <w:r w:rsidRPr="00AC3044">
              <w:rPr>
                <w:rFonts w:eastAsia="SimSun"/>
              </w:rPr>
              <w:t>В/в, в течение 30 мин</w:t>
            </w:r>
          </w:p>
        </w:tc>
      </w:tr>
      <w:tr w:rsidR="00124A26" w:rsidRPr="00AC3044" w14:paraId="0A1C7BFA" w14:textId="77777777" w:rsidTr="002D3EBF">
        <w:trPr>
          <w:cantSplit/>
          <w:trHeight w:val="1482"/>
        </w:trPr>
        <w:tc>
          <w:tcPr>
            <w:tcW w:w="851" w:type="dxa"/>
            <w:textDirection w:val="btLr"/>
            <w:vAlign w:val="center"/>
          </w:tcPr>
          <w:p w14:paraId="7C694E46" w14:textId="77777777" w:rsidR="00124A26" w:rsidRPr="00AC3044" w:rsidRDefault="00124A26" w:rsidP="002D3EBF">
            <w:pPr>
              <w:ind w:firstLine="0"/>
              <w:rPr>
                <w:rFonts w:eastAsia="SimSun"/>
              </w:rPr>
            </w:pPr>
            <w:r w:rsidRPr="00AC3044">
              <w:rPr>
                <w:rFonts w:eastAsia="SimSun"/>
              </w:rPr>
              <w:t xml:space="preserve">Ex vivo манипуляция с трансплантатом </w:t>
            </w:r>
          </w:p>
        </w:tc>
        <w:tc>
          <w:tcPr>
            <w:tcW w:w="2268" w:type="dxa"/>
            <w:vAlign w:val="center"/>
          </w:tcPr>
          <w:p w14:paraId="6EECCCE3" w14:textId="77777777" w:rsidR="00124A26" w:rsidRPr="00AC3044" w:rsidRDefault="00124A26" w:rsidP="002D3EBF">
            <w:pPr>
              <w:ind w:firstLine="0"/>
              <w:rPr>
                <w:rFonts w:eastAsia="SimSun"/>
              </w:rPr>
            </w:pPr>
            <w:r w:rsidRPr="00AC3044">
              <w:rPr>
                <w:rFonts w:eastAsia="SimSun"/>
              </w:rPr>
              <w:t>Комплексная услуга TCRαβ/CD19 деплеция</w:t>
            </w:r>
          </w:p>
        </w:tc>
        <w:tc>
          <w:tcPr>
            <w:tcW w:w="1276" w:type="dxa"/>
            <w:vAlign w:val="center"/>
          </w:tcPr>
          <w:p w14:paraId="0D7D0B3E"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1124F6DC"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521F0547" w14:textId="77777777" w:rsidR="00124A26" w:rsidRPr="00AC3044" w:rsidRDefault="00124A26" w:rsidP="002D3EBF">
            <w:pPr>
              <w:ind w:firstLine="0"/>
              <w:rPr>
                <w:rFonts w:eastAsia="SimSun"/>
              </w:rPr>
            </w:pPr>
            <w:r w:rsidRPr="00AC3044">
              <w:rPr>
                <w:rFonts w:eastAsia="SimSun"/>
              </w:rPr>
              <w:t>0</w:t>
            </w:r>
          </w:p>
        </w:tc>
        <w:tc>
          <w:tcPr>
            <w:tcW w:w="2835" w:type="dxa"/>
            <w:vAlign w:val="center"/>
          </w:tcPr>
          <w:p w14:paraId="0B1A46D8" w14:textId="77777777" w:rsidR="00124A26" w:rsidRPr="00AC3044" w:rsidRDefault="00124A26" w:rsidP="002D3EBF">
            <w:pPr>
              <w:ind w:firstLine="0"/>
              <w:rPr>
                <w:rFonts w:eastAsia="SimSun"/>
              </w:rPr>
            </w:pPr>
            <w:r w:rsidRPr="00AC3044">
              <w:rPr>
                <w:rFonts w:eastAsia="SimSun"/>
              </w:rPr>
              <w:t>-</w:t>
            </w:r>
          </w:p>
        </w:tc>
      </w:tr>
      <w:tr w:rsidR="00124A26" w:rsidRPr="00AC3044" w14:paraId="6A5A3095" w14:textId="77777777" w:rsidTr="002D3EBF">
        <w:trPr>
          <w:trHeight w:val="20"/>
        </w:trPr>
        <w:tc>
          <w:tcPr>
            <w:tcW w:w="10490" w:type="dxa"/>
            <w:gridSpan w:val="6"/>
          </w:tcPr>
          <w:p w14:paraId="01CCDF72" w14:textId="77777777" w:rsidR="00124A26" w:rsidRPr="00AC3044" w:rsidRDefault="00124A26"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2BA4BFAE" w14:textId="77777777" w:rsidR="00124A26" w:rsidRPr="00AC3044" w:rsidRDefault="00124A26" w:rsidP="002D3EBF">
            <w:pPr>
              <w:ind w:firstLine="0"/>
              <w:rPr>
                <w:rFonts w:eastAsia="SimSun"/>
              </w:rPr>
            </w:pPr>
          </w:p>
        </w:tc>
      </w:tr>
    </w:tbl>
    <w:p w14:paraId="2106A1B7" w14:textId="77777777" w:rsidR="00124A26" w:rsidRPr="00C07B2E" w:rsidRDefault="00124A26" w:rsidP="00124A26">
      <w:pPr>
        <w:rPr>
          <w:rFonts w:eastAsia="SimSun"/>
        </w:rPr>
      </w:pPr>
    </w:p>
    <w:p w14:paraId="1676BE4D" w14:textId="77777777" w:rsidR="00124A26" w:rsidRPr="007A1AC4" w:rsidRDefault="00124A26" w:rsidP="00124A26">
      <w:pPr>
        <w:rPr>
          <w:rFonts w:eastAsia="SimSun"/>
          <w:lang w:val="en-US"/>
        </w:rPr>
      </w:pPr>
      <w:bookmarkStart w:id="280" w:name="_Toc44401244"/>
      <w:r>
        <w:rPr>
          <w:rFonts w:eastAsia="SimSun"/>
        </w:rPr>
        <w:t>Таблица</w:t>
      </w:r>
      <w:r w:rsidRPr="007A1AC4">
        <w:rPr>
          <w:rFonts w:eastAsia="SimSun"/>
          <w:lang w:val="en-US"/>
        </w:rPr>
        <w:t xml:space="preserve"> 5.4.2.  – Flu150+Treo42+Mel140 / TCR</w:t>
      </w:r>
      <w:r w:rsidRPr="00C07B2E">
        <w:rPr>
          <w:rFonts w:eastAsia="SimSun"/>
        </w:rPr>
        <w:t>αβ</w:t>
      </w:r>
      <w:r w:rsidRPr="007A1AC4">
        <w:rPr>
          <w:rFonts w:eastAsia="SimSun"/>
          <w:lang w:val="en-US"/>
        </w:rPr>
        <w:t>-CD19</w:t>
      </w:r>
      <w:bookmarkEnd w:id="28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124A26" w:rsidRPr="00AC3044" w14:paraId="7DDA3F49" w14:textId="77777777" w:rsidTr="002D3EBF">
        <w:trPr>
          <w:cantSplit/>
          <w:trHeight w:val="20"/>
          <w:tblHeader/>
        </w:trPr>
        <w:tc>
          <w:tcPr>
            <w:tcW w:w="709" w:type="dxa"/>
          </w:tcPr>
          <w:p w14:paraId="646F5B20" w14:textId="77777777" w:rsidR="00124A26" w:rsidRPr="007A1AC4" w:rsidRDefault="00124A26" w:rsidP="002D3EBF">
            <w:pPr>
              <w:ind w:firstLine="0"/>
              <w:rPr>
                <w:rFonts w:eastAsia="SimSun"/>
                <w:lang w:val="en-US"/>
              </w:rPr>
            </w:pPr>
          </w:p>
        </w:tc>
        <w:tc>
          <w:tcPr>
            <w:tcW w:w="2410" w:type="dxa"/>
            <w:vAlign w:val="center"/>
          </w:tcPr>
          <w:p w14:paraId="1F07BB96" w14:textId="77777777" w:rsidR="00124A26" w:rsidRPr="00AC3044" w:rsidRDefault="00124A26" w:rsidP="002D3EBF">
            <w:pPr>
              <w:ind w:firstLine="0"/>
              <w:rPr>
                <w:rFonts w:eastAsia="SimSun"/>
              </w:rPr>
            </w:pPr>
            <w:r w:rsidRPr="00AC3044">
              <w:rPr>
                <w:rFonts w:eastAsia="SimSun"/>
              </w:rPr>
              <w:t>Препарат</w:t>
            </w:r>
          </w:p>
        </w:tc>
        <w:tc>
          <w:tcPr>
            <w:tcW w:w="1276" w:type="dxa"/>
            <w:vAlign w:val="center"/>
          </w:tcPr>
          <w:p w14:paraId="06B41E9F" w14:textId="77777777" w:rsidR="00124A26" w:rsidRPr="00AC3044" w:rsidRDefault="00124A26" w:rsidP="002D3EBF">
            <w:pPr>
              <w:ind w:firstLine="0"/>
              <w:rPr>
                <w:rFonts w:eastAsia="SimSun"/>
              </w:rPr>
            </w:pPr>
            <w:r w:rsidRPr="00AC3044">
              <w:rPr>
                <w:rFonts w:eastAsia="SimSun"/>
              </w:rPr>
              <w:t>Суточная доза</w:t>
            </w:r>
          </w:p>
        </w:tc>
        <w:tc>
          <w:tcPr>
            <w:tcW w:w="1417" w:type="dxa"/>
            <w:vAlign w:val="center"/>
          </w:tcPr>
          <w:p w14:paraId="470764EC" w14:textId="77777777" w:rsidR="00124A26" w:rsidRPr="00AC3044" w:rsidRDefault="00124A26" w:rsidP="002D3EBF">
            <w:pPr>
              <w:ind w:firstLine="0"/>
              <w:rPr>
                <w:rFonts w:eastAsia="SimSun"/>
              </w:rPr>
            </w:pPr>
            <w:r w:rsidRPr="00AC3044">
              <w:rPr>
                <w:rFonts w:eastAsia="SimSun"/>
              </w:rPr>
              <w:t>Курсовая доза</w:t>
            </w:r>
          </w:p>
        </w:tc>
        <w:tc>
          <w:tcPr>
            <w:tcW w:w="1843" w:type="dxa"/>
            <w:vAlign w:val="center"/>
          </w:tcPr>
          <w:p w14:paraId="01B77D31" w14:textId="77777777" w:rsidR="00124A26" w:rsidRPr="00AC3044" w:rsidRDefault="00124A26" w:rsidP="002D3EBF">
            <w:pPr>
              <w:ind w:firstLine="0"/>
              <w:rPr>
                <w:rFonts w:eastAsia="SimSun"/>
              </w:rPr>
            </w:pPr>
            <w:r w:rsidRPr="00AC3044">
              <w:rPr>
                <w:rFonts w:eastAsia="SimSun"/>
              </w:rPr>
              <w:t>Дни введения</w:t>
            </w:r>
          </w:p>
        </w:tc>
        <w:tc>
          <w:tcPr>
            <w:tcW w:w="2835" w:type="dxa"/>
            <w:vAlign w:val="center"/>
          </w:tcPr>
          <w:p w14:paraId="774A70E7"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C35BAE7" w14:textId="77777777" w:rsidTr="002D3EBF">
        <w:trPr>
          <w:cantSplit/>
          <w:trHeight w:val="20"/>
        </w:trPr>
        <w:tc>
          <w:tcPr>
            <w:tcW w:w="709" w:type="dxa"/>
            <w:vMerge w:val="restart"/>
            <w:textDirection w:val="btLr"/>
            <w:vAlign w:val="center"/>
          </w:tcPr>
          <w:p w14:paraId="38BABD8B" w14:textId="77777777" w:rsidR="00124A26" w:rsidRPr="00AC3044" w:rsidRDefault="00124A26" w:rsidP="002D3EBF">
            <w:pPr>
              <w:ind w:firstLine="0"/>
              <w:rPr>
                <w:rFonts w:eastAsia="SimSun"/>
              </w:rPr>
            </w:pPr>
            <w:r w:rsidRPr="00AC3044">
              <w:rPr>
                <w:rFonts w:eastAsia="SimSun"/>
              </w:rPr>
              <w:t>Кондиционирование</w:t>
            </w:r>
          </w:p>
        </w:tc>
        <w:tc>
          <w:tcPr>
            <w:tcW w:w="2410" w:type="dxa"/>
          </w:tcPr>
          <w:p w14:paraId="6F06583B" w14:textId="77777777" w:rsidR="00124A26" w:rsidRPr="00AC3044" w:rsidRDefault="00124A26" w:rsidP="002D3EBF">
            <w:pPr>
              <w:ind w:firstLine="0"/>
              <w:rPr>
                <w:rFonts w:eastAsia="SimSun"/>
              </w:rPr>
            </w:pPr>
            <w:r w:rsidRPr="00AC3044">
              <w:rPr>
                <w:rFonts w:eastAsia="SimSun"/>
              </w:rPr>
              <w:t>Треосульфан</w:t>
            </w:r>
          </w:p>
        </w:tc>
        <w:tc>
          <w:tcPr>
            <w:tcW w:w="1276" w:type="dxa"/>
            <w:vAlign w:val="center"/>
          </w:tcPr>
          <w:p w14:paraId="6173CE5C" w14:textId="77777777" w:rsidR="00124A26" w:rsidRPr="00AC3044" w:rsidRDefault="00124A26" w:rsidP="002D3EB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32C0943C" w14:textId="77777777" w:rsidR="00124A26" w:rsidRPr="00AC3044" w:rsidRDefault="00124A26" w:rsidP="002D3EB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2103A275" w14:textId="77777777" w:rsidR="00124A26" w:rsidRPr="00AC3044" w:rsidRDefault="00124A26" w:rsidP="002D3EBF">
            <w:pPr>
              <w:ind w:firstLine="0"/>
              <w:rPr>
                <w:rFonts w:eastAsia="SimSun"/>
              </w:rPr>
            </w:pPr>
            <w:r w:rsidRPr="00AC3044">
              <w:rPr>
                <w:rFonts w:eastAsia="SimSun"/>
              </w:rPr>
              <w:t>–5,–4,–3</w:t>
            </w:r>
          </w:p>
        </w:tc>
        <w:tc>
          <w:tcPr>
            <w:tcW w:w="2835" w:type="dxa"/>
            <w:vAlign w:val="center"/>
          </w:tcPr>
          <w:p w14:paraId="237C221F"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22F217BC" w14:textId="77777777" w:rsidTr="002D3EBF">
        <w:trPr>
          <w:cantSplit/>
          <w:trHeight w:val="785"/>
        </w:trPr>
        <w:tc>
          <w:tcPr>
            <w:tcW w:w="709" w:type="dxa"/>
            <w:vMerge/>
            <w:textDirection w:val="btLr"/>
            <w:vAlign w:val="center"/>
          </w:tcPr>
          <w:p w14:paraId="6450203C" w14:textId="77777777" w:rsidR="00124A26" w:rsidRPr="00AC3044" w:rsidRDefault="00124A26" w:rsidP="002D3EBF">
            <w:pPr>
              <w:ind w:firstLine="0"/>
              <w:rPr>
                <w:rFonts w:eastAsia="SimSun"/>
              </w:rPr>
            </w:pPr>
          </w:p>
        </w:tc>
        <w:tc>
          <w:tcPr>
            <w:tcW w:w="2410" w:type="dxa"/>
          </w:tcPr>
          <w:p w14:paraId="70F1826C" w14:textId="77777777" w:rsidR="00124A26" w:rsidRPr="00AC3044" w:rsidRDefault="00124A26" w:rsidP="002D3EBF">
            <w:pPr>
              <w:ind w:firstLine="0"/>
              <w:rPr>
                <w:rFonts w:eastAsia="SimSun"/>
              </w:rPr>
            </w:pPr>
            <w:r w:rsidRPr="00AC3044">
              <w:rPr>
                <w:rFonts w:eastAsia="SimSun"/>
              </w:rPr>
              <w:t>Мелфалан</w:t>
            </w:r>
          </w:p>
        </w:tc>
        <w:tc>
          <w:tcPr>
            <w:tcW w:w="1276" w:type="dxa"/>
          </w:tcPr>
          <w:p w14:paraId="7C256743" w14:textId="77777777" w:rsidR="00124A26" w:rsidRPr="00AC3044" w:rsidRDefault="00124A26" w:rsidP="002D3EBF">
            <w:pPr>
              <w:ind w:firstLine="0"/>
              <w:rPr>
                <w:rFonts w:eastAsia="SimSun"/>
              </w:rPr>
            </w:pPr>
            <w:r w:rsidRPr="00AC3044">
              <w:rPr>
                <w:rFonts w:eastAsia="SimSun"/>
              </w:rPr>
              <w:t>70 мг/м</w:t>
            </w:r>
            <w:r w:rsidRPr="0074195F">
              <w:rPr>
                <w:rFonts w:eastAsia="SimSun"/>
                <w:vertAlign w:val="superscript"/>
              </w:rPr>
              <w:t>2</w:t>
            </w:r>
          </w:p>
        </w:tc>
        <w:tc>
          <w:tcPr>
            <w:tcW w:w="1417" w:type="dxa"/>
          </w:tcPr>
          <w:p w14:paraId="41F76343" w14:textId="77777777" w:rsidR="00124A26" w:rsidRPr="00AC3044" w:rsidRDefault="00124A26" w:rsidP="002D3EBF">
            <w:pPr>
              <w:ind w:firstLine="0"/>
              <w:rPr>
                <w:rFonts w:eastAsia="SimSun"/>
              </w:rPr>
            </w:pPr>
            <w:r w:rsidRPr="00AC3044">
              <w:rPr>
                <w:rFonts w:eastAsia="SimSun"/>
              </w:rPr>
              <w:t>140 мг/м</w:t>
            </w:r>
            <w:r w:rsidRPr="0074195F">
              <w:rPr>
                <w:rFonts w:eastAsia="SimSun"/>
                <w:vertAlign w:val="superscript"/>
              </w:rPr>
              <w:t>2</w:t>
            </w:r>
          </w:p>
        </w:tc>
        <w:tc>
          <w:tcPr>
            <w:tcW w:w="1843" w:type="dxa"/>
          </w:tcPr>
          <w:p w14:paraId="4AA7C6CC" w14:textId="77777777" w:rsidR="00124A26" w:rsidRPr="00AC3044" w:rsidRDefault="00124A26" w:rsidP="002D3EBF">
            <w:pPr>
              <w:ind w:firstLine="0"/>
              <w:rPr>
                <w:rFonts w:eastAsia="SimSun"/>
              </w:rPr>
            </w:pPr>
            <w:r w:rsidRPr="00AC3044">
              <w:rPr>
                <w:rFonts w:eastAsia="SimSun"/>
              </w:rPr>
              <w:t>–3, –2</w:t>
            </w:r>
          </w:p>
        </w:tc>
        <w:tc>
          <w:tcPr>
            <w:tcW w:w="2835" w:type="dxa"/>
          </w:tcPr>
          <w:p w14:paraId="21826890" w14:textId="77777777" w:rsidR="00124A26" w:rsidRPr="00AC3044" w:rsidRDefault="00124A26" w:rsidP="002D3EBF">
            <w:pPr>
              <w:ind w:firstLine="0"/>
              <w:rPr>
                <w:rFonts w:eastAsia="SimSun"/>
              </w:rPr>
            </w:pPr>
            <w:r w:rsidRPr="00AC3044">
              <w:rPr>
                <w:rFonts w:eastAsia="SimSun"/>
              </w:rPr>
              <w:t>В/в, в течение 1 часа, через 2 часа после введения флударабина</w:t>
            </w:r>
          </w:p>
        </w:tc>
      </w:tr>
      <w:tr w:rsidR="00124A26" w:rsidRPr="00AC3044" w14:paraId="2C6ED2B8" w14:textId="77777777" w:rsidTr="002D3EBF">
        <w:trPr>
          <w:cantSplit/>
          <w:trHeight w:val="56"/>
        </w:trPr>
        <w:tc>
          <w:tcPr>
            <w:tcW w:w="709" w:type="dxa"/>
            <w:vMerge/>
            <w:textDirection w:val="btLr"/>
            <w:vAlign w:val="center"/>
          </w:tcPr>
          <w:p w14:paraId="3C853C59" w14:textId="77777777" w:rsidR="00124A26" w:rsidRPr="00AC3044" w:rsidRDefault="00124A26" w:rsidP="002D3EBF">
            <w:pPr>
              <w:ind w:firstLine="0"/>
              <w:rPr>
                <w:rFonts w:eastAsia="SimSun"/>
              </w:rPr>
            </w:pPr>
          </w:p>
        </w:tc>
        <w:tc>
          <w:tcPr>
            <w:tcW w:w="2410" w:type="dxa"/>
            <w:vAlign w:val="center"/>
          </w:tcPr>
          <w:p w14:paraId="5E68ECE2" w14:textId="77777777" w:rsidR="00124A26" w:rsidRPr="00AC3044" w:rsidRDefault="00124A26" w:rsidP="002D3EBF">
            <w:pPr>
              <w:ind w:firstLine="0"/>
              <w:rPr>
                <w:rFonts w:eastAsia="SimSun"/>
              </w:rPr>
            </w:pPr>
            <w:r w:rsidRPr="00AC3044">
              <w:rPr>
                <w:rFonts w:eastAsia="SimSun"/>
              </w:rPr>
              <w:t>Флударабин</w:t>
            </w:r>
          </w:p>
        </w:tc>
        <w:tc>
          <w:tcPr>
            <w:tcW w:w="1276" w:type="dxa"/>
            <w:vAlign w:val="center"/>
          </w:tcPr>
          <w:p w14:paraId="7A549009"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1926A5BA"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7AB09F2B" w14:textId="77777777" w:rsidR="00124A26" w:rsidRPr="00AC3044" w:rsidRDefault="00124A26" w:rsidP="002D3EBF">
            <w:pPr>
              <w:ind w:firstLine="0"/>
              <w:rPr>
                <w:rFonts w:eastAsia="SimSun"/>
              </w:rPr>
            </w:pPr>
            <w:r w:rsidRPr="00AC3044">
              <w:rPr>
                <w:rFonts w:eastAsia="SimSun"/>
              </w:rPr>
              <w:t>–6,–5,–4, –3, –2</w:t>
            </w:r>
          </w:p>
        </w:tc>
        <w:tc>
          <w:tcPr>
            <w:tcW w:w="2835" w:type="dxa"/>
            <w:vAlign w:val="center"/>
          </w:tcPr>
          <w:p w14:paraId="64D72337"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B0912B5" w14:textId="77777777" w:rsidTr="002D3EBF">
        <w:trPr>
          <w:cantSplit/>
          <w:trHeight w:val="548"/>
        </w:trPr>
        <w:tc>
          <w:tcPr>
            <w:tcW w:w="709" w:type="dxa"/>
            <w:vMerge w:val="restart"/>
            <w:textDirection w:val="btLr"/>
            <w:vAlign w:val="center"/>
          </w:tcPr>
          <w:p w14:paraId="3296993D" w14:textId="77777777" w:rsidR="00124A26" w:rsidRPr="00AC3044" w:rsidRDefault="00124A26" w:rsidP="002D3EBF">
            <w:pPr>
              <w:ind w:firstLine="0"/>
              <w:rPr>
                <w:rFonts w:eastAsia="SimSun"/>
              </w:rPr>
            </w:pPr>
            <w:r w:rsidRPr="00AC3044">
              <w:rPr>
                <w:rFonts w:eastAsia="SimSun"/>
              </w:rPr>
              <w:t>Профилактика РТПХ</w:t>
            </w:r>
          </w:p>
        </w:tc>
        <w:tc>
          <w:tcPr>
            <w:tcW w:w="2410" w:type="dxa"/>
            <w:vAlign w:val="center"/>
          </w:tcPr>
          <w:p w14:paraId="56817C12" w14:textId="77777777" w:rsidR="00124A26" w:rsidRPr="00AC3044" w:rsidRDefault="00124A26" w:rsidP="002D3EBF">
            <w:pPr>
              <w:ind w:firstLine="0"/>
              <w:rPr>
                <w:rFonts w:eastAsia="SimSun"/>
              </w:rPr>
            </w:pPr>
            <w:r w:rsidRPr="00AC3044">
              <w:rPr>
                <w:rFonts w:eastAsia="SimSun"/>
              </w:rPr>
              <w:t>Ритуксимаб</w:t>
            </w:r>
          </w:p>
        </w:tc>
        <w:tc>
          <w:tcPr>
            <w:tcW w:w="1276" w:type="dxa"/>
            <w:vAlign w:val="center"/>
          </w:tcPr>
          <w:p w14:paraId="4081A03F"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47ED6555"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79553C8D" w14:textId="77777777" w:rsidR="00124A26" w:rsidRPr="00AC3044" w:rsidRDefault="00124A26" w:rsidP="002D3EBF">
            <w:pPr>
              <w:ind w:firstLine="0"/>
              <w:rPr>
                <w:rFonts w:eastAsia="SimSun"/>
              </w:rPr>
            </w:pPr>
            <w:r w:rsidRPr="00AC3044">
              <w:rPr>
                <w:rFonts w:eastAsia="SimSun"/>
              </w:rPr>
              <w:t>–1</w:t>
            </w:r>
          </w:p>
        </w:tc>
        <w:tc>
          <w:tcPr>
            <w:tcW w:w="2835" w:type="dxa"/>
            <w:vAlign w:val="center"/>
          </w:tcPr>
          <w:p w14:paraId="5600E2C9"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261439B" w14:textId="77777777" w:rsidTr="002D3EBF">
        <w:trPr>
          <w:cantSplit/>
          <w:trHeight w:val="20"/>
        </w:trPr>
        <w:tc>
          <w:tcPr>
            <w:tcW w:w="709" w:type="dxa"/>
            <w:vMerge/>
            <w:textDirection w:val="btLr"/>
          </w:tcPr>
          <w:p w14:paraId="261F93DB" w14:textId="77777777" w:rsidR="00124A26" w:rsidRPr="00AC3044" w:rsidRDefault="00124A26" w:rsidP="002D3EBF">
            <w:pPr>
              <w:ind w:firstLine="0"/>
              <w:rPr>
                <w:rFonts w:eastAsia="SimSun"/>
              </w:rPr>
            </w:pPr>
          </w:p>
        </w:tc>
        <w:tc>
          <w:tcPr>
            <w:tcW w:w="2410" w:type="dxa"/>
            <w:vAlign w:val="center"/>
          </w:tcPr>
          <w:p w14:paraId="2477F3D4" w14:textId="77777777" w:rsidR="00124A26" w:rsidRPr="00AC3044" w:rsidRDefault="00124A26" w:rsidP="002D3EBF">
            <w:pPr>
              <w:ind w:firstLine="0"/>
              <w:rPr>
                <w:rFonts w:eastAsia="SimSun"/>
              </w:rPr>
            </w:pPr>
            <w:r w:rsidRPr="00AC3044">
              <w:rPr>
                <w:rFonts w:eastAsia="SimSun"/>
              </w:rPr>
              <w:t>Тоцилизумаб</w:t>
            </w:r>
          </w:p>
        </w:tc>
        <w:tc>
          <w:tcPr>
            <w:tcW w:w="1276" w:type="dxa"/>
            <w:vAlign w:val="center"/>
          </w:tcPr>
          <w:p w14:paraId="28D1D97E" w14:textId="77777777" w:rsidR="00124A26" w:rsidRPr="00AC3044" w:rsidRDefault="00124A26" w:rsidP="002D3EBF">
            <w:pPr>
              <w:ind w:firstLine="0"/>
              <w:rPr>
                <w:rFonts w:eastAsia="SimSun"/>
              </w:rPr>
            </w:pPr>
            <w:r w:rsidRPr="00AC3044">
              <w:rPr>
                <w:rFonts w:eastAsia="SimSun"/>
              </w:rPr>
              <w:t>8 мг/кг</w:t>
            </w:r>
          </w:p>
        </w:tc>
        <w:tc>
          <w:tcPr>
            <w:tcW w:w="1417" w:type="dxa"/>
            <w:vAlign w:val="center"/>
          </w:tcPr>
          <w:p w14:paraId="15918992" w14:textId="77777777" w:rsidR="00124A26" w:rsidRPr="00AC3044" w:rsidRDefault="00124A26" w:rsidP="002D3EBF">
            <w:pPr>
              <w:ind w:firstLine="0"/>
              <w:rPr>
                <w:rFonts w:eastAsia="SimSun"/>
              </w:rPr>
            </w:pPr>
            <w:r w:rsidRPr="00AC3044">
              <w:rPr>
                <w:rFonts w:eastAsia="SimSun"/>
              </w:rPr>
              <w:t>8 мг/кг</w:t>
            </w:r>
          </w:p>
        </w:tc>
        <w:tc>
          <w:tcPr>
            <w:tcW w:w="1843" w:type="dxa"/>
            <w:vAlign w:val="center"/>
          </w:tcPr>
          <w:p w14:paraId="0B5774DE" w14:textId="77777777" w:rsidR="00124A26" w:rsidRPr="00AC3044" w:rsidRDefault="00124A26" w:rsidP="002D3EBF">
            <w:pPr>
              <w:ind w:firstLine="0"/>
              <w:rPr>
                <w:rFonts w:eastAsia="SimSun"/>
              </w:rPr>
            </w:pPr>
            <w:r w:rsidRPr="00AC3044">
              <w:rPr>
                <w:rFonts w:eastAsia="SimSun"/>
              </w:rPr>
              <w:t>–1, +21</w:t>
            </w:r>
          </w:p>
        </w:tc>
        <w:tc>
          <w:tcPr>
            <w:tcW w:w="2835" w:type="dxa"/>
            <w:vAlign w:val="center"/>
          </w:tcPr>
          <w:p w14:paraId="352B1F6C"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14FCD387" w14:textId="77777777" w:rsidTr="002D3EBF">
        <w:trPr>
          <w:cantSplit/>
          <w:trHeight w:val="20"/>
        </w:trPr>
        <w:tc>
          <w:tcPr>
            <w:tcW w:w="709" w:type="dxa"/>
            <w:vMerge/>
            <w:textDirection w:val="btLr"/>
          </w:tcPr>
          <w:p w14:paraId="786B752F" w14:textId="77777777" w:rsidR="00124A26" w:rsidRPr="00AC3044" w:rsidRDefault="00124A26" w:rsidP="002D3EBF">
            <w:pPr>
              <w:ind w:firstLine="0"/>
              <w:rPr>
                <w:rFonts w:eastAsia="SimSun"/>
              </w:rPr>
            </w:pPr>
          </w:p>
        </w:tc>
        <w:tc>
          <w:tcPr>
            <w:tcW w:w="2410" w:type="dxa"/>
            <w:vAlign w:val="center"/>
          </w:tcPr>
          <w:p w14:paraId="4D7B9125" w14:textId="77777777" w:rsidR="00124A26" w:rsidRPr="00AC3044" w:rsidRDefault="00124A26" w:rsidP="002D3EBF">
            <w:pPr>
              <w:ind w:firstLine="0"/>
              <w:rPr>
                <w:rFonts w:eastAsia="SimSun"/>
              </w:rPr>
            </w:pPr>
            <w:r w:rsidRPr="00AC3044">
              <w:rPr>
                <w:rFonts w:eastAsia="SimSun"/>
              </w:rPr>
              <w:t>Абатацепт1</w:t>
            </w:r>
          </w:p>
        </w:tc>
        <w:tc>
          <w:tcPr>
            <w:tcW w:w="1276" w:type="dxa"/>
            <w:vAlign w:val="center"/>
          </w:tcPr>
          <w:p w14:paraId="187C2910" w14:textId="77777777" w:rsidR="00124A26" w:rsidRPr="00AC3044" w:rsidRDefault="00124A26" w:rsidP="002D3EBF">
            <w:pPr>
              <w:ind w:firstLine="0"/>
              <w:rPr>
                <w:rFonts w:eastAsia="SimSun"/>
              </w:rPr>
            </w:pPr>
            <w:r w:rsidRPr="00AC3044">
              <w:rPr>
                <w:rFonts w:eastAsia="SimSun"/>
              </w:rPr>
              <w:t>10 мг/кг</w:t>
            </w:r>
          </w:p>
        </w:tc>
        <w:tc>
          <w:tcPr>
            <w:tcW w:w="1417" w:type="dxa"/>
            <w:vAlign w:val="center"/>
          </w:tcPr>
          <w:p w14:paraId="6E3FFE83" w14:textId="77777777" w:rsidR="00124A26" w:rsidRPr="00AC3044" w:rsidRDefault="00124A26" w:rsidP="002D3EBF">
            <w:pPr>
              <w:ind w:firstLine="0"/>
              <w:rPr>
                <w:rFonts w:eastAsia="SimSun"/>
              </w:rPr>
            </w:pPr>
            <w:r w:rsidRPr="00AC3044">
              <w:rPr>
                <w:rFonts w:eastAsia="SimSun"/>
              </w:rPr>
              <w:t>40 мг/кг</w:t>
            </w:r>
          </w:p>
        </w:tc>
        <w:tc>
          <w:tcPr>
            <w:tcW w:w="1843" w:type="dxa"/>
            <w:vAlign w:val="center"/>
          </w:tcPr>
          <w:p w14:paraId="2813CE2B" w14:textId="77777777" w:rsidR="00124A26" w:rsidRPr="00AC3044" w:rsidRDefault="00124A26" w:rsidP="002D3EBF">
            <w:pPr>
              <w:ind w:firstLine="0"/>
              <w:rPr>
                <w:rFonts w:eastAsia="SimSun"/>
              </w:rPr>
            </w:pPr>
            <w:r w:rsidRPr="00AC3044">
              <w:rPr>
                <w:rFonts w:eastAsia="SimSun"/>
              </w:rPr>
              <w:t>–1,+7,+14,+28</w:t>
            </w:r>
          </w:p>
        </w:tc>
        <w:tc>
          <w:tcPr>
            <w:tcW w:w="2835" w:type="dxa"/>
            <w:vAlign w:val="center"/>
          </w:tcPr>
          <w:p w14:paraId="1AD914BA" w14:textId="77777777" w:rsidR="00124A26" w:rsidRPr="00AC3044" w:rsidRDefault="00124A26" w:rsidP="002D3EBF">
            <w:pPr>
              <w:ind w:firstLine="0"/>
              <w:rPr>
                <w:rFonts w:eastAsia="SimSun"/>
              </w:rPr>
            </w:pPr>
            <w:r w:rsidRPr="00AC3044">
              <w:rPr>
                <w:rFonts w:eastAsia="SimSun"/>
              </w:rPr>
              <w:t>В/в, в течение 30 мин</w:t>
            </w:r>
          </w:p>
        </w:tc>
      </w:tr>
      <w:tr w:rsidR="00124A26" w:rsidRPr="00AC3044" w14:paraId="4329C601" w14:textId="77777777" w:rsidTr="002D3EBF">
        <w:trPr>
          <w:cantSplit/>
          <w:trHeight w:val="1797"/>
        </w:trPr>
        <w:tc>
          <w:tcPr>
            <w:tcW w:w="709" w:type="dxa"/>
            <w:textDirection w:val="btLr"/>
            <w:vAlign w:val="center"/>
          </w:tcPr>
          <w:p w14:paraId="424B9F1C" w14:textId="77777777" w:rsidR="00124A26" w:rsidRPr="00AC3044" w:rsidRDefault="00124A26" w:rsidP="002D3EBF">
            <w:pPr>
              <w:ind w:firstLine="0"/>
              <w:rPr>
                <w:rFonts w:eastAsia="SimSun"/>
              </w:rPr>
            </w:pPr>
            <w:r w:rsidRPr="00AC3044">
              <w:rPr>
                <w:rFonts w:eastAsia="SimSun"/>
              </w:rPr>
              <w:t>Ex vivo манипуляция  с трансплантатом</w:t>
            </w:r>
          </w:p>
        </w:tc>
        <w:tc>
          <w:tcPr>
            <w:tcW w:w="2410" w:type="dxa"/>
            <w:vAlign w:val="center"/>
          </w:tcPr>
          <w:p w14:paraId="6A23D06F" w14:textId="77777777" w:rsidR="00124A26" w:rsidRPr="00AC3044" w:rsidRDefault="00124A26" w:rsidP="002D3EBF">
            <w:pPr>
              <w:ind w:firstLine="0"/>
              <w:rPr>
                <w:rFonts w:eastAsia="SimSun"/>
              </w:rPr>
            </w:pPr>
            <w:r w:rsidRPr="00AC3044">
              <w:rPr>
                <w:rFonts w:eastAsia="SimSun"/>
              </w:rPr>
              <w:t>Комплексная услуга TCRαβ/CD19 деплеция</w:t>
            </w:r>
          </w:p>
        </w:tc>
        <w:tc>
          <w:tcPr>
            <w:tcW w:w="1276" w:type="dxa"/>
            <w:vAlign w:val="center"/>
          </w:tcPr>
          <w:p w14:paraId="7B00154D"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4D3E2927"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64BD9282" w14:textId="77777777" w:rsidR="00124A26" w:rsidRPr="00AC3044" w:rsidRDefault="00124A26" w:rsidP="002D3EBF">
            <w:pPr>
              <w:ind w:firstLine="0"/>
              <w:rPr>
                <w:rFonts w:eastAsia="SimSun"/>
              </w:rPr>
            </w:pPr>
            <w:r w:rsidRPr="00AC3044">
              <w:rPr>
                <w:rFonts w:eastAsia="SimSun"/>
              </w:rPr>
              <w:t>0</w:t>
            </w:r>
          </w:p>
        </w:tc>
        <w:tc>
          <w:tcPr>
            <w:tcW w:w="2835" w:type="dxa"/>
            <w:vAlign w:val="center"/>
          </w:tcPr>
          <w:p w14:paraId="57AA8128" w14:textId="77777777" w:rsidR="00124A26" w:rsidRPr="00AC3044" w:rsidRDefault="00124A26" w:rsidP="002D3EBF">
            <w:pPr>
              <w:ind w:firstLine="0"/>
              <w:rPr>
                <w:rFonts w:eastAsia="SimSun"/>
              </w:rPr>
            </w:pPr>
            <w:r w:rsidRPr="00AC3044">
              <w:rPr>
                <w:rFonts w:eastAsia="SimSun"/>
              </w:rPr>
              <w:t>-</w:t>
            </w:r>
          </w:p>
        </w:tc>
      </w:tr>
      <w:tr w:rsidR="00124A26" w:rsidRPr="00AC3044" w14:paraId="092A8B79" w14:textId="77777777" w:rsidTr="002D3EBF">
        <w:trPr>
          <w:trHeight w:val="20"/>
        </w:trPr>
        <w:tc>
          <w:tcPr>
            <w:tcW w:w="10490" w:type="dxa"/>
            <w:gridSpan w:val="6"/>
          </w:tcPr>
          <w:p w14:paraId="349DF279" w14:textId="77777777" w:rsidR="00124A26" w:rsidRPr="00AC3044" w:rsidRDefault="00124A26"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2A6BEB31" w14:textId="77777777" w:rsidR="00124A26" w:rsidRPr="00AC3044" w:rsidRDefault="00124A26" w:rsidP="002D3EBF">
            <w:pPr>
              <w:ind w:firstLine="0"/>
              <w:rPr>
                <w:rFonts w:eastAsia="SimSun"/>
              </w:rPr>
            </w:pPr>
          </w:p>
        </w:tc>
      </w:tr>
    </w:tbl>
    <w:p w14:paraId="40355E2C" w14:textId="77777777" w:rsidR="00124A26" w:rsidRDefault="00124A26" w:rsidP="00124A26">
      <w:pPr>
        <w:rPr>
          <w:rFonts w:eastAsia="SimSun"/>
        </w:rPr>
      </w:pPr>
      <w:bookmarkStart w:id="281" w:name="_Toc44401245"/>
    </w:p>
    <w:p w14:paraId="5A6AA72F" w14:textId="77777777" w:rsidR="00124A26" w:rsidRPr="00C07B2E" w:rsidRDefault="00124A26" w:rsidP="00124A26">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8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124A26" w:rsidRPr="00AC3044" w14:paraId="799637F3" w14:textId="77777777" w:rsidTr="002D3EBF">
        <w:trPr>
          <w:cantSplit/>
          <w:trHeight w:val="20"/>
          <w:tblHeader/>
        </w:trPr>
        <w:tc>
          <w:tcPr>
            <w:tcW w:w="709" w:type="dxa"/>
          </w:tcPr>
          <w:p w14:paraId="489C90D0" w14:textId="77777777" w:rsidR="00124A26" w:rsidRPr="006A5E21" w:rsidRDefault="00124A26" w:rsidP="002D3EBF">
            <w:pPr>
              <w:ind w:firstLine="0"/>
              <w:rPr>
                <w:rFonts w:eastAsia="SimSun"/>
              </w:rPr>
            </w:pPr>
          </w:p>
        </w:tc>
        <w:tc>
          <w:tcPr>
            <w:tcW w:w="2410" w:type="dxa"/>
            <w:vAlign w:val="center"/>
          </w:tcPr>
          <w:p w14:paraId="396C5421" w14:textId="77777777" w:rsidR="00124A26" w:rsidRPr="00AC3044" w:rsidRDefault="00124A26" w:rsidP="002D3EBF">
            <w:pPr>
              <w:ind w:firstLine="0"/>
              <w:rPr>
                <w:rFonts w:eastAsia="SimSun"/>
              </w:rPr>
            </w:pPr>
            <w:r w:rsidRPr="00AC3044">
              <w:rPr>
                <w:rFonts w:eastAsia="SimSun"/>
              </w:rPr>
              <w:t>Препарат</w:t>
            </w:r>
          </w:p>
        </w:tc>
        <w:tc>
          <w:tcPr>
            <w:tcW w:w="1276" w:type="dxa"/>
            <w:vAlign w:val="center"/>
          </w:tcPr>
          <w:p w14:paraId="0BE4444B" w14:textId="77777777" w:rsidR="00124A26" w:rsidRPr="00AC3044" w:rsidRDefault="00124A26" w:rsidP="002D3EBF">
            <w:pPr>
              <w:ind w:firstLine="0"/>
              <w:rPr>
                <w:rFonts w:eastAsia="SimSun"/>
              </w:rPr>
            </w:pPr>
            <w:r w:rsidRPr="00AC3044">
              <w:rPr>
                <w:rFonts w:eastAsia="SimSun"/>
              </w:rPr>
              <w:t>Суточная доза</w:t>
            </w:r>
          </w:p>
        </w:tc>
        <w:tc>
          <w:tcPr>
            <w:tcW w:w="1417" w:type="dxa"/>
            <w:vAlign w:val="center"/>
          </w:tcPr>
          <w:p w14:paraId="4F1C9D9A" w14:textId="77777777" w:rsidR="00124A26" w:rsidRPr="00AC3044" w:rsidRDefault="00124A26" w:rsidP="002D3EBF">
            <w:pPr>
              <w:ind w:firstLine="0"/>
              <w:rPr>
                <w:rFonts w:eastAsia="SimSun"/>
              </w:rPr>
            </w:pPr>
            <w:r w:rsidRPr="00AC3044">
              <w:rPr>
                <w:rFonts w:eastAsia="SimSun"/>
              </w:rPr>
              <w:t>Курсовая доза</w:t>
            </w:r>
          </w:p>
        </w:tc>
        <w:tc>
          <w:tcPr>
            <w:tcW w:w="1843" w:type="dxa"/>
            <w:vAlign w:val="center"/>
          </w:tcPr>
          <w:p w14:paraId="17D70B2B" w14:textId="77777777" w:rsidR="00124A26" w:rsidRPr="00AC3044" w:rsidRDefault="00124A26" w:rsidP="002D3EBF">
            <w:pPr>
              <w:ind w:firstLine="0"/>
              <w:rPr>
                <w:rFonts w:eastAsia="SimSun"/>
              </w:rPr>
            </w:pPr>
            <w:r w:rsidRPr="00AC3044">
              <w:rPr>
                <w:rFonts w:eastAsia="SimSun"/>
              </w:rPr>
              <w:t>Дни введения</w:t>
            </w:r>
          </w:p>
        </w:tc>
        <w:tc>
          <w:tcPr>
            <w:tcW w:w="2835" w:type="dxa"/>
            <w:vAlign w:val="center"/>
          </w:tcPr>
          <w:p w14:paraId="2FD42B84"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ECED805" w14:textId="77777777" w:rsidTr="002D3EBF">
        <w:trPr>
          <w:cantSplit/>
          <w:trHeight w:val="20"/>
        </w:trPr>
        <w:tc>
          <w:tcPr>
            <w:tcW w:w="709" w:type="dxa"/>
            <w:vMerge w:val="restart"/>
            <w:textDirection w:val="btLr"/>
            <w:vAlign w:val="center"/>
          </w:tcPr>
          <w:p w14:paraId="12ED4CAE" w14:textId="77777777" w:rsidR="00124A26" w:rsidRPr="00AC3044" w:rsidRDefault="00124A26" w:rsidP="002D3EBF">
            <w:pPr>
              <w:ind w:firstLine="0"/>
              <w:rPr>
                <w:rFonts w:eastAsia="SimSun"/>
              </w:rPr>
            </w:pPr>
            <w:r w:rsidRPr="00AC3044">
              <w:rPr>
                <w:rFonts w:eastAsia="SimSun"/>
              </w:rPr>
              <w:t>Кондиционирование</w:t>
            </w:r>
          </w:p>
        </w:tc>
        <w:tc>
          <w:tcPr>
            <w:tcW w:w="2410" w:type="dxa"/>
          </w:tcPr>
          <w:p w14:paraId="34A37C2A" w14:textId="77777777" w:rsidR="00124A26" w:rsidRPr="00AC3044" w:rsidRDefault="00124A26" w:rsidP="002D3EBF">
            <w:pPr>
              <w:ind w:firstLine="0"/>
              <w:rPr>
                <w:rFonts w:eastAsia="SimSun"/>
              </w:rPr>
            </w:pPr>
            <w:r w:rsidRPr="00AC3044">
              <w:rPr>
                <w:rFonts w:eastAsia="SimSun"/>
              </w:rPr>
              <w:t>Бусульфан</w:t>
            </w:r>
          </w:p>
        </w:tc>
        <w:tc>
          <w:tcPr>
            <w:tcW w:w="1276" w:type="dxa"/>
          </w:tcPr>
          <w:p w14:paraId="7EDF1FA3" w14:textId="77777777" w:rsidR="00124A26" w:rsidRPr="00AC3044" w:rsidRDefault="00124A26" w:rsidP="002D3EBF">
            <w:pPr>
              <w:ind w:firstLine="0"/>
              <w:rPr>
                <w:rFonts w:eastAsia="SimSun"/>
              </w:rPr>
            </w:pPr>
            <w:r w:rsidRPr="00AC3044">
              <w:rPr>
                <w:rFonts w:eastAsia="SimSun"/>
              </w:rPr>
              <w:t>4 мг/кг</w:t>
            </w:r>
          </w:p>
        </w:tc>
        <w:tc>
          <w:tcPr>
            <w:tcW w:w="1417" w:type="dxa"/>
          </w:tcPr>
          <w:p w14:paraId="50CD9BE3" w14:textId="77777777" w:rsidR="00124A26" w:rsidRPr="00AC3044" w:rsidRDefault="00124A26" w:rsidP="002D3EBF">
            <w:pPr>
              <w:ind w:firstLine="0"/>
              <w:rPr>
                <w:rFonts w:eastAsia="SimSun"/>
              </w:rPr>
            </w:pPr>
            <w:r w:rsidRPr="00AC3044">
              <w:rPr>
                <w:rFonts w:eastAsia="SimSun"/>
              </w:rPr>
              <w:t>12мг/кг</w:t>
            </w:r>
          </w:p>
        </w:tc>
        <w:tc>
          <w:tcPr>
            <w:tcW w:w="1843" w:type="dxa"/>
          </w:tcPr>
          <w:p w14:paraId="7AE22E0D" w14:textId="77777777" w:rsidR="00124A26" w:rsidRPr="00AC3044" w:rsidRDefault="00124A26" w:rsidP="002D3EBF">
            <w:pPr>
              <w:ind w:firstLine="0"/>
              <w:rPr>
                <w:rFonts w:eastAsia="SimSun"/>
              </w:rPr>
            </w:pPr>
            <w:r w:rsidRPr="00AC3044">
              <w:rPr>
                <w:rFonts w:eastAsia="SimSun"/>
              </w:rPr>
              <w:t>–5,–4,–3</w:t>
            </w:r>
          </w:p>
        </w:tc>
        <w:tc>
          <w:tcPr>
            <w:tcW w:w="2835" w:type="dxa"/>
          </w:tcPr>
          <w:p w14:paraId="520D99B7" w14:textId="77777777" w:rsidR="00124A26" w:rsidRPr="00AC3044" w:rsidRDefault="00124A26"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124A26" w:rsidRPr="00AC3044" w14:paraId="3BB14654" w14:textId="77777777" w:rsidTr="002D3EBF">
        <w:trPr>
          <w:cantSplit/>
          <w:trHeight w:val="458"/>
        </w:trPr>
        <w:tc>
          <w:tcPr>
            <w:tcW w:w="709" w:type="dxa"/>
            <w:vMerge/>
            <w:textDirection w:val="btLr"/>
            <w:vAlign w:val="center"/>
          </w:tcPr>
          <w:p w14:paraId="10423028" w14:textId="77777777" w:rsidR="00124A26" w:rsidRPr="00AC3044" w:rsidRDefault="00124A26" w:rsidP="002D3EBF">
            <w:pPr>
              <w:ind w:firstLine="0"/>
              <w:rPr>
                <w:rFonts w:eastAsia="SimSun"/>
              </w:rPr>
            </w:pPr>
          </w:p>
        </w:tc>
        <w:tc>
          <w:tcPr>
            <w:tcW w:w="2410" w:type="dxa"/>
            <w:vAlign w:val="center"/>
          </w:tcPr>
          <w:p w14:paraId="563E1737" w14:textId="77777777" w:rsidR="00124A26" w:rsidRPr="00AC3044" w:rsidRDefault="00124A26" w:rsidP="002D3EBF">
            <w:pPr>
              <w:ind w:firstLine="0"/>
              <w:rPr>
                <w:rFonts w:eastAsia="SimSun"/>
              </w:rPr>
            </w:pPr>
            <w:r w:rsidRPr="00AC3044">
              <w:rPr>
                <w:rFonts w:eastAsia="SimSun"/>
              </w:rPr>
              <w:t>Тиотепа</w:t>
            </w:r>
          </w:p>
        </w:tc>
        <w:tc>
          <w:tcPr>
            <w:tcW w:w="1276" w:type="dxa"/>
            <w:vAlign w:val="center"/>
          </w:tcPr>
          <w:p w14:paraId="270D8B06" w14:textId="77777777" w:rsidR="00124A26" w:rsidRPr="00AC3044" w:rsidRDefault="00124A26" w:rsidP="002D3EBF">
            <w:pPr>
              <w:ind w:firstLine="0"/>
              <w:rPr>
                <w:rFonts w:eastAsia="SimSun"/>
              </w:rPr>
            </w:pPr>
            <w:r w:rsidRPr="00AC3044">
              <w:rPr>
                <w:rFonts w:eastAsia="SimSun"/>
              </w:rPr>
              <w:t xml:space="preserve">5мг/кг </w:t>
            </w:r>
          </w:p>
        </w:tc>
        <w:tc>
          <w:tcPr>
            <w:tcW w:w="1417" w:type="dxa"/>
            <w:vAlign w:val="center"/>
          </w:tcPr>
          <w:p w14:paraId="4D9B2A30" w14:textId="77777777" w:rsidR="00124A26" w:rsidRPr="00AC3044" w:rsidRDefault="00124A26" w:rsidP="002D3EBF">
            <w:pPr>
              <w:ind w:firstLine="0"/>
              <w:rPr>
                <w:rFonts w:eastAsia="SimSun"/>
              </w:rPr>
            </w:pPr>
            <w:r w:rsidRPr="00AC3044">
              <w:rPr>
                <w:rFonts w:eastAsia="SimSun"/>
              </w:rPr>
              <w:t>10 мг/кг</w:t>
            </w:r>
          </w:p>
        </w:tc>
        <w:tc>
          <w:tcPr>
            <w:tcW w:w="1843" w:type="dxa"/>
            <w:vAlign w:val="center"/>
          </w:tcPr>
          <w:p w14:paraId="54AE5871" w14:textId="77777777" w:rsidR="00124A26" w:rsidRPr="00AC3044" w:rsidRDefault="00124A26" w:rsidP="002D3EBF">
            <w:pPr>
              <w:ind w:firstLine="0"/>
              <w:rPr>
                <w:rFonts w:eastAsia="SimSun"/>
              </w:rPr>
            </w:pPr>
            <w:r w:rsidRPr="00AC3044">
              <w:rPr>
                <w:rFonts w:eastAsia="SimSun"/>
              </w:rPr>
              <w:t>–6,–5</w:t>
            </w:r>
          </w:p>
        </w:tc>
        <w:tc>
          <w:tcPr>
            <w:tcW w:w="2835" w:type="dxa"/>
            <w:vAlign w:val="center"/>
          </w:tcPr>
          <w:p w14:paraId="3F83BB32"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56E6EED5" w14:textId="77777777" w:rsidTr="002D3EBF">
        <w:trPr>
          <w:cantSplit/>
          <w:trHeight w:val="550"/>
        </w:trPr>
        <w:tc>
          <w:tcPr>
            <w:tcW w:w="709" w:type="dxa"/>
            <w:vMerge/>
            <w:textDirection w:val="btLr"/>
            <w:vAlign w:val="center"/>
          </w:tcPr>
          <w:p w14:paraId="1AE3E434" w14:textId="77777777" w:rsidR="00124A26" w:rsidRPr="00AC3044" w:rsidRDefault="00124A26" w:rsidP="002D3EBF">
            <w:pPr>
              <w:ind w:firstLine="0"/>
              <w:rPr>
                <w:rFonts w:eastAsia="SimSun"/>
              </w:rPr>
            </w:pPr>
          </w:p>
        </w:tc>
        <w:tc>
          <w:tcPr>
            <w:tcW w:w="2410" w:type="dxa"/>
            <w:vAlign w:val="center"/>
          </w:tcPr>
          <w:p w14:paraId="33B650A5" w14:textId="77777777" w:rsidR="00124A26" w:rsidRPr="00AC3044" w:rsidRDefault="00124A26" w:rsidP="002D3EBF">
            <w:pPr>
              <w:ind w:firstLine="0"/>
              <w:rPr>
                <w:rFonts w:eastAsia="SimSun"/>
              </w:rPr>
            </w:pPr>
            <w:r w:rsidRPr="00AC3044">
              <w:rPr>
                <w:rFonts w:eastAsia="SimSun"/>
              </w:rPr>
              <w:t>Флударабин</w:t>
            </w:r>
          </w:p>
        </w:tc>
        <w:tc>
          <w:tcPr>
            <w:tcW w:w="1276" w:type="dxa"/>
            <w:vAlign w:val="center"/>
          </w:tcPr>
          <w:p w14:paraId="744094CB" w14:textId="77777777" w:rsidR="00124A26" w:rsidRPr="00AC3044" w:rsidRDefault="00124A26"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6C991B31" w14:textId="77777777" w:rsidR="00124A26" w:rsidRPr="00AC3044" w:rsidRDefault="00124A26"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48B512EC" w14:textId="77777777" w:rsidR="00124A26" w:rsidRPr="00AC3044" w:rsidRDefault="00124A26" w:rsidP="002D3EBF">
            <w:pPr>
              <w:ind w:firstLine="0"/>
              <w:rPr>
                <w:rFonts w:eastAsia="SimSun"/>
              </w:rPr>
            </w:pPr>
            <w:r w:rsidRPr="00AC3044">
              <w:rPr>
                <w:rFonts w:eastAsia="SimSun"/>
              </w:rPr>
              <w:t>–6,–5,–4, –3, –2</w:t>
            </w:r>
          </w:p>
        </w:tc>
        <w:tc>
          <w:tcPr>
            <w:tcW w:w="2835" w:type="dxa"/>
            <w:vAlign w:val="center"/>
          </w:tcPr>
          <w:p w14:paraId="65A3C5C4" w14:textId="77777777" w:rsidR="00124A26" w:rsidRPr="00AC3044" w:rsidRDefault="00124A26" w:rsidP="002D3EBF">
            <w:pPr>
              <w:ind w:firstLine="0"/>
              <w:rPr>
                <w:rFonts w:eastAsia="SimSun"/>
              </w:rPr>
            </w:pPr>
            <w:r w:rsidRPr="00AC3044">
              <w:rPr>
                <w:rFonts w:eastAsia="SimSun"/>
              </w:rPr>
              <w:t>В/в, в течение 30 -60 мин</w:t>
            </w:r>
          </w:p>
        </w:tc>
      </w:tr>
      <w:tr w:rsidR="00124A26" w:rsidRPr="00AC3044" w14:paraId="72CBAE6B" w14:textId="77777777" w:rsidTr="002D3EBF">
        <w:trPr>
          <w:cantSplit/>
          <w:trHeight w:val="416"/>
        </w:trPr>
        <w:tc>
          <w:tcPr>
            <w:tcW w:w="709" w:type="dxa"/>
            <w:vMerge w:val="restart"/>
            <w:textDirection w:val="btLr"/>
            <w:vAlign w:val="center"/>
          </w:tcPr>
          <w:p w14:paraId="74653A2B" w14:textId="77777777" w:rsidR="00124A26" w:rsidRPr="00AC3044" w:rsidRDefault="00124A26" w:rsidP="002D3EBF">
            <w:pPr>
              <w:ind w:firstLine="0"/>
              <w:rPr>
                <w:rFonts w:eastAsia="SimSun"/>
              </w:rPr>
            </w:pPr>
            <w:r w:rsidRPr="00AC3044">
              <w:rPr>
                <w:rFonts w:eastAsia="SimSun"/>
              </w:rPr>
              <w:t>Профилактика РТПХ</w:t>
            </w:r>
          </w:p>
        </w:tc>
        <w:tc>
          <w:tcPr>
            <w:tcW w:w="2410" w:type="dxa"/>
            <w:vAlign w:val="center"/>
          </w:tcPr>
          <w:p w14:paraId="6A7566D3" w14:textId="77777777" w:rsidR="00124A26" w:rsidRPr="00AC3044" w:rsidRDefault="00124A26" w:rsidP="002D3EBF">
            <w:pPr>
              <w:ind w:firstLine="0"/>
              <w:rPr>
                <w:rFonts w:eastAsia="SimSun"/>
              </w:rPr>
            </w:pPr>
            <w:r w:rsidRPr="00AC3044">
              <w:rPr>
                <w:rFonts w:eastAsia="SimSun"/>
              </w:rPr>
              <w:t>Ритуксимаб</w:t>
            </w:r>
          </w:p>
        </w:tc>
        <w:tc>
          <w:tcPr>
            <w:tcW w:w="1276" w:type="dxa"/>
            <w:vAlign w:val="center"/>
          </w:tcPr>
          <w:p w14:paraId="34F69960"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7366C0DA" w14:textId="77777777" w:rsidR="00124A26" w:rsidRPr="00AC3044" w:rsidRDefault="00124A26"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48016840" w14:textId="77777777" w:rsidR="00124A26" w:rsidRPr="00AC3044" w:rsidRDefault="00124A26" w:rsidP="002D3EBF">
            <w:pPr>
              <w:ind w:firstLine="0"/>
              <w:rPr>
                <w:rFonts w:eastAsia="SimSun"/>
              </w:rPr>
            </w:pPr>
            <w:r w:rsidRPr="00AC3044">
              <w:rPr>
                <w:rFonts w:eastAsia="SimSun"/>
              </w:rPr>
              <w:t>–1</w:t>
            </w:r>
          </w:p>
        </w:tc>
        <w:tc>
          <w:tcPr>
            <w:tcW w:w="2835" w:type="dxa"/>
            <w:vAlign w:val="center"/>
          </w:tcPr>
          <w:p w14:paraId="79093F3B" w14:textId="77777777" w:rsidR="00124A26" w:rsidRPr="00AC3044" w:rsidRDefault="00124A26" w:rsidP="002D3EBF">
            <w:pPr>
              <w:ind w:firstLine="0"/>
              <w:rPr>
                <w:rFonts w:eastAsia="SimSun"/>
              </w:rPr>
            </w:pPr>
            <w:r w:rsidRPr="00AC3044">
              <w:rPr>
                <w:rFonts w:eastAsia="SimSun"/>
              </w:rPr>
              <w:t>В/в, в течение 2 часов</w:t>
            </w:r>
          </w:p>
        </w:tc>
      </w:tr>
      <w:tr w:rsidR="00124A26" w:rsidRPr="00AC3044" w14:paraId="0D29F239" w14:textId="77777777" w:rsidTr="002D3EBF">
        <w:trPr>
          <w:cantSplit/>
          <w:trHeight w:val="20"/>
        </w:trPr>
        <w:tc>
          <w:tcPr>
            <w:tcW w:w="709" w:type="dxa"/>
            <w:vMerge/>
            <w:textDirection w:val="btLr"/>
          </w:tcPr>
          <w:p w14:paraId="0AEF45F8" w14:textId="77777777" w:rsidR="00124A26" w:rsidRPr="00AC3044" w:rsidRDefault="00124A26" w:rsidP="002D3EBF">
            <w:pPr>
              <w:ind w:firstLine="0"/>
              <w:rPr>
                <w:rFonts w:eastAsia="SimSun"/>
              </w:rPr>
            </w:pPr>
          </w:p>
        </w:tc>
        <w:tc>
          <w:tcPr>
            <w:tcW w:w="2410" w:type="dxa"/>
            <w:vAlign w:val="center"/>
          </w:tcPr>
          <w:p w14:paraId="185C01C1" w14:textId="77777777" w:rsidR="00124A26" w:rsidRPr="00AC3044" w:rsidRDefault="00124A26" w:rsidP="002D3EBF">
            <w:pPr>
              <w:ind w:firstLine="0"/>
              <w:rPr>
                <w:rFonts w:eastAsia="SimSun"/>
              </w:rPr>
            </w:pPr>
            <w:r w:rsidRPr="00AC3044">
              <w:rPr>
                <w:rFonts w:eastAsia="SimSun"/>
              </w:rPr>
              <w:t>Тоцилизумаб</w:t>
            </w:r>
          </w:p>
        </w:tc>
        <w:tc>
          <w:tcPr>
            <w:tcW w:w="1276" w:type="dxa"/>
            <w:vAlign w:val="center"/>
          </w:tcPr>
          <w:p w14:paraId="1CBC079B" w14:textId="77777777" w:rsidR="00124A26" w:rsidRPr="00AC3044" w:rsidRDefault="00124A26" w:rsidP="002D3EBF">
            <w:pPr>
              <w:ind w:firstLine="0"/>
              <w:rPr>
                <w:rFonts w:eastAsia="SimSun"/>
              </w:rPr>
            </w:pPr>
            <w:r w:rsidRPr="00AC3044">
              <w:rPr>
                <w:rFonts w:eastAsia="SimSun"/>
              </w:rPr>
              <w:t>8 мг/кг</w:t>
            </w:r>
          </w:p>
        </w:tc>
        <w:tc>
          <w:tcPr>
            <w:tcW w:w="1417" w:type="dxa"/>
            <w:vAlign w:val="center"/>
          </w:tcPr>
          <w:p w14:paraId="747C8B83" w14:textId="77777777" w:rsidR="00124A26" w:rsidRPr="00AC3044" w:rsidRDefault="00124A26" w:rsidP="002D3EBF">
            <w:pPr>
              <w:ind w:firstLine="0"/>
              <w:rPr>
                <w:rFonts w:eastAsia="SimSun"/>
              </w:rPr>
            </w:pPr>
            <w:r w:rsidRPr="00AC3044">
              <w:rPr>
                <w:rFonts w:eastAsia="SimSun"/>
              </w:rPr>
              <w:t>8 мг/кг</w:t>
            </w:r>
          </w:p>
        </w:tc>
        <w:tc>
          <w:tcPr>
            <w:tcW w:w="1843" w:type="dxa"/>
            <w:vAlign w:val="center"/>
          </w:tcPr>
          <w:p w14:paraId="6901285C" w14:textId="77777777" w:rsidR="00124A26" w:rsidRPr="00AC3044" w:rsidRDefault="00124A26" w:rsidP="002D3EBF">
            <w:pPr>
              <w:ind w:firstLine="0"/>
              <w:rPr>
                <w:rFonts w:eastAsia="SimSun"/>
              </w:rPr>
            </w:pPr>
            <w:r w:rsidRPr="00AC3044">
              <w:rPr>
                <w:rFonts w:eastAsia="SimSun"/>
              </w:rPr>
              <w:t>–1, +21</w:t>
            </w:r>
          </w:p>
        </w:tc>
        <w:tc>
          <w:tcPr>
            <w:tcW w:w="2835" w:type="dxa"/>
            <w:vAlign w:val="center"/>
          </w:tcPr>
          <w:p w14:paraId="6C76305B" w14:textId="77777777" w:rsidR="00124A26" w:rsidRPr="00AC3044" w:rsidRDefault="00124A26" w:rsidP="002D3EBF">
            <w:pPr>
              <w:ind w:firstLine="0"/>
              <w:rPr>
                <w:rFonts w:eastAsia="SimSun"/>
              </w:rPr>
            </w:pPr>
            <w:r w:rsidRPr="00AC3044">
              <w:rPr>
                <w:rFonts w:eastAsia="SimSun"/>
              </w:rPr>
              <w:t>В/в, в течение 1 часа</w:t>
            </w:r>
          </w:p>
        </w:tc>
      </w:tr>
      <w:tr w:rsidR="00124A26" w:rsidRPr="00AC3044" w14:paraId="724A5C53" w14:textId="77777777" w:rsidTr="002D3EBF">
        <w:trPr>
          <w:cantSplit/>
          <w:trHeight w:val="20"/>
        </w:trPr>
        <w:tc>
          <w:tcPr>
            <w:tcW w:w="709" w:type="dxa"/>
            <w:vMerge/>
            <w:textDirection w:val="btLr"/>
          </w:tcPr>
          <w:p w14:paraId="1D3E1C32" w14:textId="77777777" w:rsidR="00124A26" w:rsidRPr="00AC3044" w:rsidRDefault="00124A26" w:rsidP="002D3EBF">
            <w:pPr>
              <w:ind w:firstLine="0"/>
              <w:rPr>
                <w:rFonts w:eastAsia="SimSun"/>
              </w:rPr>
            </w:pPr>
          </w:p>
        </w:tc>
        <w:tc>
          <w:tcPr>
            <w:tcW w:w="2410" w:type="dxa"/>
            <w:vAlign w:val="center"/>
          </w:tcPr>
          <w:p w14:paraId="72CC796F" w14:textId="77777777" w:rsidR="00124A26" w:rsidRPr="00AC3044" w:rsidRDefault="00124A26" w:rsidP="002D3EBF">
            <w:pPr>
              <w:ind w:firstLine="0"/>
              <w:rPr>
                <w:rFonts w:eastAsia="SimSun"/>
              </w:rPr>
            </w:pPr>
            <w:r w:rsidRPr="00AC3044">
              <w:rPr>
                <w:rFonts w:eastAsia="SimSun"/>
              </w:rPr>
              <w:t>Абатацепт1</w:t>
            </w:r>
          </w:p>
        </w:tc>
        <w:tc>
          <w:tcPr>
            <w:tcW w:w="1276" w:type="dxa"/>
            <w:vAlign w:val="center"/>
          </w:tcPr>
          <w:p w14:paraId="295B9E46" w14:textId="77777777" w:rsidR="00124A26" w:rsidRPr="00AC3044" w:rsidRDefault="00124A26" w:rsidP="002D3EBF">
            <w:pPr>
              <w:ind w:firstLine="0"/>
              <w:rPr>
                <w:rFonts w:eastAsia="SimSun"/>
              </w:rPr>
            </w:pPr>
            <w:r w:rsidRPr="00AC3044">
              <w:rPr>
                <w:rFonts w:eastAsia="SimSun"/>
              </w:rPr>
              <w:t>10 мг/кг</w:t>
            </w:r>
          </w:p>
        </w:tc>
        <w:tc>
          <w:tcPr>
            <w:tcW w:w="1417" w:type="dxa"/>
            <w:vAlign w:val="center"/>
          </w:tcPr>
          <w:p w14:paraId="3AD39C27" w14:textId="77777777" w:rsidR="00124A26" w:rsidRPr="00AC3044" w:rsidRDefault="00124A26" w:rsidP="002D3EBF">
            <w:pPr>
              <w:ind w:firstLine="0"/>
              <w:rPr>
                <w:rFonts w:eastAsia="SimSun"/>
              </w:rPr>
            </w:pPr>
            <w:r w:rsidRPr="00AC3044">
              <w:rPr>
                <w:rFonts w:eastAsia="SimSun"/>
              </w:rPr>
              <w:t>40 мг/кг</w:t>
            </w:r>
          </w:p>
        </w:tc>
        <w:tc>
          <w:tcPr>
            <w:tcW w:w="1843" w:type="dxa"/>
            <w:vAlign w:val="center"/>
          </w:tcPr>
          <w:p w14:paraId="631A4AE6" w14:textId="77777777" w:rsidR="00124A26" w:rsidRPr="00AC3044" w:rsidRDefault="00124A26" w:rsidP="002D3EBF">
            <w:pPr>
              <w:ind w:firstLine="0"/>
              <w:rPr>
                <w:rFonts w:eastAsia="SimSun"/>
              </w:rPr>
            </w:pPr>
            <w:r w:rsidRPr="00AC3044">
              <w:rPr>
                <w:rFonts w:eastAsia="SimSun"/>
              </w:rPr>
              <w:t>–1,+7,+14,+28</w:t>
            </w:r>
          </w:p>
        </w:tc>
        <w:tc>
          <w:tcPr>
            <w:tcW w:w="2835" w:type="dxa"/>
            <w:vAlign w:val="center"/>
          </w:tcPr>
          <w:p w14:paraId="02B84561" w14:textId="77777777" w:rsidR="00124A26" w:rsidRPr="00AC3044" w:rsidRDefault="00124A26" w:rsidP="002D3EBF">
            <w:pPr>
              <w:ind w:firstLine="0"/>
              <w:rPr>
                <w:rFonts w:eastAsia="SimSun"/>
              </w:rPr>
            </w:pPr>
            <w:r w:rsidRPr="00AC3044">
              <w:rPr>
                <w:rFonts w:eastAsia="SimSun"/>
              </w:rPr>
              <w:t>В/в, в течение 30 мин</w:t>
            </w:r>
          </w:p>
        </w:tc>
      </w:tr>
      <w:tr w:rsidR="00124A26" w:rsidRPr="00AC3044" w14:paraId="58AF9B1B" w14:textId="77777777" w:rsidTr="002D3EBF">
        <w:trPr>
          <w:cantSplit/>
          <w:trHeight w:val="1797"/>
        </w:trPr>
        <w:tc>
          <w:tcPr>
            <w:tcW w:w="709" w:type="dxa"/>
            <w:textDirection w:val="btLr"/>
            <w:vAlign w:val="center"/>
          </w:tcPr>
          <w:p w14:paraId="29C4BDF0" w14:textId="77777777" w:rsidR="00124A26" w:rsidRPr="00AC3044" w:rsidRDefault="00124A26" w:rsidP="002D3EBF">
            <w:pPr>
              <w:ind w:firstLine="0"/>
              <w:rPr>
                <w:rFonts w:eastAsia="SimSun"/>
              </w:rPr>
            </w:pPr>
            <w:r w:rsidRPr="00AC3044">
              <w:rPr>
                <w:rFonts w:eastAsia="SimSun"/>
              </w:rPr>
              <w:t>Ex vivo манипуляция  с трансплантатом</w:t>
            </w:r>
          </w:p>
        </w:tc>
        <w:tc>
          <w:tcPr>
            <w:tcW w:w="2410" w:type="dxa"/>
            <w:vAlign w:val="center"/>
          </w:tcPr>
          <w:p w14:paraId="7BB76C3D" w14:textId="77777777" w:rsidR="00124A26" w:rsidRPr="00AC3044" w:rsidRDefault="00124A26" w:rsidP="002D3EBF">
            <w:pPr>
              <w:ind w:firstLine="0"/>
              <w:rPr>
                <w:rFonts w:eastAsia="SimSun"/>
              </w:rPr>
            </w:pPr>
            <w:r w:rsidRPr="00AC3044">
              <w:rPr>
                <w:rFonts w:eastAsia="SimSun"/>
              </w:rPr>
              <w:t>Комплексная услуга TCRαβ/CD19 деплеция</w:t>
            </w:r>
          </w:p>
        </w:tc>
        <w:tc>
          <w:tcPr>
            <w:tcW w:w="1276" w:type="dxa"/>
            <w:vAlign w:val="center"/>
          </w:tcPr>
          <w:p w14:paraId="46C04803"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59976BA3"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2109302C" w14:textId="77777777" w:rsidR="00124A26" w:rsidRPr="00AC3044" w:rsidRDefault="00124A26" w:rsidP="002D3EBF">
            <w:pPr>
              <w:ind w:firstLine="0"/>
              <w:rPr>
                <w:rFonts w:eastAsia="SimSun"/>
              </w:rPr>
            </w:pPr>
            <w:r w:rsidRPr="00AC3044">
              <w:rPr>
                <w:rFonts w:eastAsia="SimSun"/>
              </w:rPr>
              <w:t>0</w:t>
            </w:r>
          </w:p>
        </w:tc>
        <w:tc>
          <w:tcPr>
            <w:tcW w:w="2835" w:type="dxa"/>
            <w:vAlign w:val="center"/>
          </w:tcPr>
          <w:p w14:paraId="7889C74C" w14:textId="77777777" w:rsidR="00124A26" w:rsidRPr="00AC3044" w:rsidRDefault="00124A26" w:rsidP="002D3EBF">
            <w:pPr>
              <w:ind w:firstLine="0"/>
              <w:rPr>
                <w:rFonts w:eastAsia="SimSun"/>
              </w:rPr>
            </w:pPr>
            <w:r w:rsidRPr="00AC3044">
              <w:rPr>
                <w:rFonts w:eastAsia="SimSun"/>
              </w:rPr>
              <w:t>-</w:t>
            </w:r>
          </w:p>
        </w:tc>
      </w:tr>
      <w:tr w:rsidR="00124A26" w:rsidRPr="00AC3044" w14:paraId="4437C056" w14:textId="77777777" w:rsidTr="002D3EBF">
        <w:trPr>
          <w:trHeight w:val="20"/>
        </w:trPr>
        <w:tc>
          <w:tcPr>
            <w:tcW w:w="10490" w:type="dxa"/>
            <w:gridSpan w:val="6"/>
          </w:tcPr>
          <w:p w14:paraId="63DE353F" w14:textId="77777777" w:rsidR="00124A26" w:rsidRPr="00AC3044" w:rsidRDefault="00124A26"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EAD94F1" w14:textId="77777777" w:rsidR="00124A26" w:rsidRPr="00AC3044" w:rsidRDefault="00124A26" w:rsidP="002D3EBF">
            <w:pPr>
              <w:ind w:firstLine="0"/>
              <w:rPr>
                <w:rFonts w:eastAsia="SimSun"/>
              </w:rPr>
            </w:pPr>
          </w:p>
        </w:tc>
      </w:tr>
    </w:tbl>
    <w:p w14:paraId="29DA7477" w14:textId="77777777" w:rsidR="00124A26" w:rsidRDefault="00124A26" w:rsidP="00124A26">
      <w:pPr>
        <w:rPr>
          <w:rFonts w:eastAsia="SimSun"/>
        </w:rPr>
      </w:pPr>
      <w:bookmarkStart w:id="282" w:name="_Toc44401246"/>
    </w:p>
    <w:p w14:paraId="3CB2CF2C" w14:textId="77777777" w:rsidR="00124A26" w:rsidRPr="00C07B2E" w:rsidRDefault="00124A26" w:rsidP="00124A26">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82"/>
    </w:p>
    <w:p w14:paraId="32C2B1F0" w14:textId="77777777" w:rsidR="00124A26" w:rsidRPr="00C07B2E" w:rsidRDefault="00124A26" w:rsidP="00124A26">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124A26" w:rsidRPr="00AC3044" w14:paraId="18FC0543" w14:textId="77777777" w:rsidTr="002D3EBF">
        <w:trPr>
          <w:cantSplit/>
          <w:trHeight w:val="20"/>
          <w:tblHeader/>
        </w:trPr>
        <w:tc>
          <w:tcPr>
            <w:tcW w:w="709" w:type="dxa"/>
          </w:tcPr>
          <w:p w14:paraId="72310DB0" w14:textId="77777777" w:rsidR="00124A26" w:rsidRPr="00AC3044" w:rsidRDefault="00124A26" w:rsidP="002D3EBF">
            <w:pPr>
              <w:ind w:firstLine="0"/>
              <w:rPr>
                <w:rFonts w:eastAsia="SimSun"/>
              </w:rPr>
            </w:pPr>
          </w:p>
        </w:tc>
        <w:tc>
          <w:tcPr>
            <w:tcW w:w="1843" w:type="dxa"/>
            <w:vAlign w:val="center"/>
          </w:tcPr>
          <w:p w14:paraId="5EE72068" w14:textId="77777777" w:rsidR="00124A26" w:rsidRPr="00AC3044" w:rsidRDefault="00124A26" w:rsidP="002D3EBF">
            <w:pPr>
              <w:ind w:firstLine="0"/>
              <w:rPr>
                <w:rFonts w:eastAsia="SimSun"/>
              </w:rPr>
            </w:pPr>
            <w:r w:rsidRPr="00AC3044">
              <w:rPr>
                <w:rFonts w:eastAsia="SimSun"/>
              </w:rPr>
              <w:t>Препарат</w:t>
            </w:r>
          </w:p>
        </w:tc>
        <w:tc>
          <w:tcPr>
            <w:tcW w:w="1843" w:type="dxa"/>
            <w:vAlign w:val="center"/>
          </w:tcPr>
          <w:p w14:paraId="63D31F34" w14:textId="77777777" w:rsidR="00124A26" w:rsidRPr="00AC3044" w:rsidRDefault="00124A26" w:rsidP="002D3EBF">
            <w:pPr>
              <w:ind w:firstLine="0"/>
              <w:rPr>
                <w:rFonts w:eastAsia="SimSun"/>
              </w:rPr>
            </w:pPr>
            <w:r w:rsidRPr="00AC3044">
              <w:rPr>
                <w:rFonts w:eastAsia="SimSun"/>
              </w:rPr>
              <w:t>Суточная доза</w:t>
            </w:r>
          </w:p>
        </w:tc>
        <w:tc>
          <w:tcPr>
            <w:tcW w:w="1417" w:type="dxa"/>
            <w:vAlign w:val="center"/>
          </w:tcPr>
          <w:p w14:paraId="3560FD89" w14:textId="77777777" w:rsidR="00124A26" w:rsidRPr="00AC3044" w:rsidRDefault="00124A26" w:rsidP="002D3EBF">
            <w:pPr>
              <w:ind w:firstLine="0"/>
              <w:rPr>
                <w:rFonts w:eastAsia="SimSun"/>
              </w:rPr>
            </w:pPr>
            <w:r w:rsidRPr="00AC3044">
              <w:rPr>
                <w:rFonts w:eastAsia="SimSun"/>
              </w:rPr>
              <w:t>Курсовая доза</w:t>
            </w:r>
          </w:p>
        </w:tc>
        <w:tc>
          <w:tcPr>
            <w:tcW w:w="1843" w:type="dxa"/>
            <w:vAlign w:val="center"/>
          </w:tcPr>
          <w:p w14:paraId="64EB3CF8" w14:textId="77777777" w:rsidR="00124A26" w:rsidRPr="00AC3044" w:rsidRDefault="00124A26" w:rsidP="002D3EBF">
            <w:pPr>
              <w:ind w:firstLine="0"/>
              <w:rPr>
                <w:rFonts w:eastAsia="SimSun"/>
              </w:rPr>
            </w:pPr>
            <w:r w:rsidRPr="00AC3044">
              <w:rPr>
                <w:rFonts w:eastAsia="SimSun"/>
              </w:rPr>
              <w:t>Дни введения</w:t>
            </w:r>
          </w:p>
        </w:tc>
        <w:tc>
          <w:tcPr>
            <w:tcW w:w="2835" w:type="dxa"/>
            <w:vAlign w:val="center"/>
          </w:tcPr>
          <w:p w14:paraId="2F8EEBE2"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6F4F0674" w14:textId="77777777" w:rsidTr="002D3EBF">
        <w:trPr>
          <w:cantSplit/>
          <w:trHeight w:val="1831"/>
        </w:trPr>
        <w:tc>
          <w:tcPr>
            <w:tcW w:w="709" w:type="dxa"/>
            <w:textDirection w:val="btLr"/>
            <w:vAlign w:val="center"/>
          </w:tcPr>
          <w:p w14:paraId="17628BBF" w14:textId="77777777" w:rsidR="00124A26" w:rsidRPr="00AC3044" w:rsidRDefault="00124A26" w:rsidP="002D3EBF">
            <w:pPr>
              <w:ind w:firstLine="0"/>
              <w:rPr>
                <w:rFonts w:eastAsia="SimSun"/>
              </w:rPr>
            </w:pPr>
            <w:r w:rsidRPr="00AC3044">
              <w:rPr>
                <w:rFonts w:eastAsia="SimSun"/>
              </w:rPr>
              <w:t>Кондиционирование</w:t>
            </w:r>
          </w:p>
        </w:tc>
        <w:tc>
          <w:tcPr>
            <w:tcW w:w="9781" w:type="dxa"/>
            <w:gridSpan w:val="5"/>
            <w:vAlign w:val="center"/>
          </w:tcPr>
          <w:p w14:paraId="3A97DEE7" w14:textId="77777777" w:rsidR="00124A26" w:rsidRPr="00AC3044" w:rsidRDefault="00124A26" w:rsidP="002D3EBF">
            <w:pPr>
              <w:ind w:firstLine="0"/>
              <w:rPr>
                <w:rFonts w:eastAsia="SimSun"/>
              </w:rPr>
            </w:pPr>
            <w:r w:rsidRPr="00AC3044">
              <w:rPr>
                <w:rFonts w:eastAsia="SimSun"/>
              </w:rPr>
              <w:t>Без предварительного кондиционирования</w:t>
            </w:r>
          </w:p>
        </w:tc>
      </w:tr>
      <w:tr w:rsidR="00124A26" w:rsidRPr="00AC3044" w14:paraId="5F40F5E7" w14:textId="77777777" w:rsidTr="002D3EBF">
        <w:trPr>
          <w:cantSplit/>
          <w:trHeight w:val="1688"/>
        </w:trPr>
        <w:tc>
          <w:tcPr>
            <w:tcW w:w="709" w:type="dxa"/>
            <w:vMerge w:val="restart"/>
            <w:textDirection w:val="btLr"/>
            <w:vAlign w:val="center"/>
          </w:tcPr>
          <w:p w14:paraId="45B7755E" w14:textId="77777777" w:rsidR="00124A26" w:rsidRPr="00AC3044" w:rsidRDefault="00124A26" w:rsidP="002D3EBF">
            <w:pPr>
              <w:ind w:firstLine="0"/>
              <w:rPr>
                <w:rFonts w:eastAsia="SimSun"/>
              </w:rPr>
            </w:pPr>
            <w:r w:rsidRPr="00AC3044">
              <w:rPr>
                <w:rFonts w:eastAsia="SimSun"/>
              </w:rPr>
              <w:t>Профилактика РТПХ</w:t>
            </w:r>
          </w:p>
        </w:tc>
        <w:tc>
          <w:tcPr>
            <w:tcW w:w="1843" w:type="dxa"/>
            <w:vAlign w:val="center"/>
          </w:tcPr>
          <w:p w14:paraId="2A1E8046" w14:textId="77777777" w:rsidR="00124A26" w:rsidRPr="00AC3044" w:rsidRDefault="00124A26" w:rsidP="002D3EBF">
            <w:pPr>
              <w:ind w:firstLine="0"/>
              <w:rPr>
                <w:rFonts w:eastAsia="SimSun"/>
              </w:rPr>
            </w:pPr>
            <w:r w:rsidRPr="00AC3044">
              <w:rPr>
                <w:rFonts w:eastAsia="SimSun"/>
              </w:rPr>
              <w:t>Циклоспорин</w:t>
            </w:r>
          </w:p>
        </w:tc>
        <w:tc>
          <w:tcPr>
            <w:tcW w:w="1843" w:type="dxa"/>
            <w:vAlign w:val="center"/>
          </w:tcPr>
          <w:p w14:paraId="6F2BD132" w14:textId="77777777" w:rsidR="00124A26" w:rsidRPr="00AC3044" w:rsidRDefault="00124A26" w:rsidP="002D3EBF">
            <w:pPr>
              <w:ind w:firstLine="0"/>
              <w:rPr>
                <w:rFonts w:eastAsia="SimSun"/>
              </w:rPr>
            </w:pPr>
            <w:r w:rsidRPr="00AC3044">
              <w:rPr>
                <w:rFonts w:eastAsia="SimSun"/>
              </w:rPr>
              <w:t>3 мг/кг</w:t>
            </w:r>
          </w:p>
        </w:tc>
        <w:tc>
          <w:tcPr>
            <w:tcW w:w="1417" w:type="dxa"/>
            <w:vAlign w:val="center"/>
          </w:tcPr>
          <w:p w14:paraId="7F056E36"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0E6201FC" w14:textId="77777777" w:rsidR="00124A26" w:rsidRPr="00AC3044" w:rsidRDefault="00124A26" w:rsidP="002D3EBF">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60F2D778" w14:textId="77777777" w:rsidR="00124A26" w:rsidRPr="00AC3044" w:rsidRDefault="00124A26"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124A26" w:rsidRPr="00AC3044" w14:paraId="1A6E770D" w14:textId="77777777" w:rsidTr="002D3EBF">
        <w:trPr>
          <w:cantSplit/>
          <w:trHeight w:val="20"/>
        </w:trPr>
        <w:tc>
          <w:tcPr>
            <w:tcW w:w="709" w:type="dxa"/>
            <w:vMerge/>
            <w:textDirection w:val="btLr"/>
          </w:tcPr>
          <w:p w14:paraId="5A267A8E" w14:textId="77777777" w:rsidR="00124A26" w:rsidRPr="00AC3044" w:rsidRDefault="00124A26" w:rsidP="002D3EBF">
            <w:pPr>
              <w:ind w:firstLine="0"/>
              <w:rPr>
                <w:rFonts w:eastAsia="SimSun"/>
              </w:rPr>
            </w:pPr>
          </w:p>
        </w:tc>
        <w:tc>
          <w:tcPr>
            <w:tcW w:w="1843" w:type="dxa"/>
            <w:vAlign w:val="center"/>
          </w:tcPr>
          <w:p w14:paraId="1138790C" w14:textId="77777777" w:rsidR="00124A26" w:rsidRPr="00AC3044" w:rsidRDefault="00124A26" w:rsidP="002D3EBF">
            <w:pPr>
              <w:ind w:firstLine="0"/>
              <w:rPr>
                <w:rFonts w:eastAsia="SimSun"/>
              </w:rPr>
            </w:pPr>
            <w:r w:rsidRPr="00AC3044">
              <w:rPr>
                <w:rFonts w:eastAsia="SimSun"/>
              </w:rPr>
              <w:t>Микофенолата мофетил</w:t>
            </w:r>
          </w:p>
        </w:tc>
        <w:tc>
          <w:tcPr>
            <w:tcW w:w="1843" w:type="dxa"/>
            <w:vAlign w:val="center"/>
          </w:tcPr>
          <w:p w14:paraId="3E888492" w14:textId="77777777" w:rsidR="00124A26" w:rsidRPr="00AC3044" w:rsidRDefault="00124A26" w:rsidP="002D3EBF">
            <w:pPr>
              <w:ind w:firstLine="0"/>
              <w:rPr>
                <w:rFonts w:eastAsia="SimSun"/>
              </w:rPr>
            </w:pPr>
            <w:r w:rsidRPr="00AC3044">
              <w:rPr>
                <w:rFonts w:eastAsia="SimSun"/>
              </w:rPr>
              <w:t>30 мг/кг</w:t>
            </w:r>
          </w:p>
        </w:tc>
        <w:tc>
          <w:tcPr>
            <w:tcW w:w="1417" w:type="dxa"/>
            <w:vAlign w:val="center"/>
          </w:tcPr>
          <w:p w14:paraId="1652AC42"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7CA723EF" w14:textId="77777777" w:rsidR="00124A26" w:rsidRPr="00AC3044" w:rsidRDefault="00124A26" w:rsidP="002D3EBF">
            <w:pPr>
              <w:ind w:firstLine="0"/>
              <w:rPr>
                <w:rFonts w:eastAsia="SimSun"/>
              </w:rPr>
            </w:pPr>
            <w:r w:rsidRPr="00AC3044">
              <w:rPr>
                <w:rFonts w:eastAsia="SimSun"/>
              </w:rPr>
              <w:t>С +5 по +90 день</w:t>
            </w:r>
          </w:p>
        </w:tc>
        <w:tc>
          <w:tcPr>
            <w:tcW w:w="2835" w:type="dxa"/>
            <w:vAlign w:val="center"/>
          </w:tcPr>
          <w:p w14:paraId="331A7E5D" w14:textId="77777777" w:rsidR="00124A26" w:rsidRPr="00AC3044" w:rsidRDefault="00124A26"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124A26" w:rsidRPr="00AC3044" w14:paraId="6744867F" w14:textId="77777777" w:rsidTr="002D3EBF">
        <w:trPr>
          <w:cantSplit/>
          <w:trHeight w:val="1797"/>
        </w:trPr>
        <w:tc>
          <w:tcPr>
            <w:tcW w:w="709" w:type="dxa"/>
            <w:textDirection w:val="btLr"/>
            <w:vAlign w:val="center"/>
          </w:tcPr>
          <w:p w14:paraId="1AD9E938" w14:textId="77777777" w:rsidR="00124A26" w:rsidRPr="00AC3044" w:rsidRDefault="00124A26" w:rsidP="002D3EBF">
            <w:pPr>
              <w:ind w:firstLine="0"/>
              <w:rPr>
                <w:rFonts w:eastAsia="SimSun"/>
              </w:rPr>
            </w:pPr>
            <w:r w:rsidRPr="00AC3044">
              <w:rPr>
                <w:rFonts w:eastAsia="SimSun"/>
              </w:rPr>
              <w:t>Ex vivo манипуляция  с трансплантатом</w:t>
            </w:r>
          </w:p>
        </w:tc>
        <w:tc>
          <w:tcPr>
            <w:tcW w:w="1843" w:type="dxa"/>
            <w:vAlign w:val="center"/>
          </w:tcPr>
          <w:p w14:paraId="34D4C55D" w14:textId="77777777" w:rsidR="00124A26" w:rsidRPr="00AC3044" w:rsidRDefault="00124A26" w:rsidP="002D3EBF">
            <w:pPr>
              <w:ind w:firstLine="0"/>
              <w:rPr>
                <w:rFonts w:eastAsia="SimSun"/>
              </w:rPr>
            </w:pPr>
            <w:r w:rsidRPr="00AC3044">
              <w:rPr>
                <w:rFonts w:eastAsia="SimSun"/>
              </w:rPr>
              <w:t>CD34+ селекция (A18.05.017.004)</w:t>
            </w:r>
          </w:p>
        </w:tc>
        <w:tc>
          <w:tcPr>
            <w:tcW w:w="1843" w:type="dxa"/>
            <w:vAlign w:val="center"/>
          </w:tcPr>
          <w:p w14:paraId="61A44737" w14:textId="77777777" w:rsidR="00124A26" w:rsidRPr="00AC3044" w:rsidRDefault="00124A26" w:rsidP="002D3EBF">
            <w:pPr>
              <w:ind w:firstLine="0"/>
              <w:rPr>
                <w:rFonts w:eastAsia="SimSun"/>
              </w:rPr>
            </w:pPr>
            <w:r w:rsidRPr="00AC3044">
              <w:rPr>
                <w:rFonts w:eastAsia="SimSun"/>
              </w:rPr>
              <w:t>–</w:t>
            </w:r>
          </w:p>
        </w:tc>
        <w:tc>
          <w:tcPr>
            <w:tcW w:w="1417" w:type="dxa"/>
            <w:vAlign w:val="center"/>
          </w:tcPr>
          <w:p w14:paraId="764CFF4A"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02EAB2D2" w14:textId="77777777" w:rsidR="00124A26" w:rsidRPr="00AC3044" w:rsidRDefault="00124A26" w:rsidP="002D3EBF">
            <w:pPr>
              <w:ind w:firstLine="0"/>
              <w:rPr>
                <w:rFonts w:eastAsia="SimSun"/>
              </w:rPr>
            </w:pPr>
            <w:r w:rsidRPr="00AC3044">
              <w:rPr>
                <w:rFonts w:eastAsia="SimSun"/>
              </w:rPr>
              <w:t>0</w:t>
            </w:r>
          </w:p>
        </w:tc>
        <w:tc>
          <w:tcPr>
            <w:tcW w:w="2835" w:type="dxa"/>
            <w:vAlign w:val="center"/>
          </w:tcPr>
          <w:p w14:paraId="00DADC5D" w14:textId="77777777" w:rsidR="00124A26" w:rsidRPr="00AC3044" w:rsidRDefault="00124A26" w:rsidP="002D3EBF">
            <w:pPr>
              <w:ind w:firstLine="0"/>
              <w:rPr>
                <w:rFonts w:eastAsia="SimSun"/>
              </w:rPr>
            </w:pPr>
            <w:r w:rsidRPr="00AC3044">
              <w:rPr>
                <w:rFonts w:eastAsia="SimSun"/>
              </w:rPr>
              <w:t>–</w:t>
            </w:r>
          </w:p>
        </w:tc>
      </w:tr>
      <w:tr w:rsidR="00124A26" w:rsidRPr="00AC3044" w14:paraId="389B8D14" w14:textId="77777777" w:rsidTr="002D3EBF">
        <w:trPr>
          <w:cantSplit/>
          <w:trHeight w:val="1420"/>
        </w:trPr>
        <w:tc>
          <w:tcPr>
            <w:tcW w:w="709" w:type="dxa"/>
            <w:textDirection w:val="btLr"/>
            <w:vAlign w:val="center"/>
          </w:tcPr>
          <w:p w14:paraId="4AE89524" w14:textId="77777777" w:rsidR="00124A26" w:rsidRPr="00AC3044" w:rsidRDefault="00124A26" w:rsidP="002D3EBF">
            <w:pPr>
              <w:ind w:firstLine="0"/>
              <w:rPr>
                <w:rFonts w:eastAsia="SimSun"/>
              </w:rPr>
            </w:pPr>
            <w:r w:rsidRPr="00AC3044">
              <w:rPr>
                <w:rFonts w:eastAsia="SimSun"/>
              </w:rPr>
              <w:t>Сопроводительная терапия</w:t>
            </w:r>
          </w:p>
        </w:tc>
        <w:tc>
          <w:tcPr>
            <w:tcW w:w="1843" w:type="dxa"/>
            <w:vAlign w:val="center"/>
          </w:tcPr>
          <w:p w14:paraId="57AE5919" w14:textId="77777777" w:rsidR="00124A26" w:rsidRPr="00AC3044" w:rsidRDefault="00124A26" w:rsidP="002D3EBF">
            <w:pPr>
              <w:ind w:firstLine="0"/>
              <w:rPr>
                <w:rFonts w:eastAsia="SimSun"/>
              </w:rPr>
            </w:pPr>
            <w:r w:rsidRPr="00AC3044">
              <w:rPr>
                <w:rFonts w:eastAsia="SimSun"/>
              </w:rPr>
              <w:t>Урсодезоксихолевая кислота</w:t>
            </w:r>
          </w:p>
        </w:tc>
        <w:tc>
          <w:tcPr>
            <w:tcW w:w="1843" w:type="dxa"/>
            <w:vAlign w:val="center"/>
          </w:tcPr>
          <w:p w14:paraId="569CF7CF" w14:textId="77777777" w:rsidR="00124A26" w:rsidRPr="00AC3044" w:rsidRDefault="00124A26" w:rsidP="002D3EBF">
            <w:pPr>
              <w:ind w:firstLine="0"/>
              <w:rPr>
                <w:rFonts w:eastAsia="SimSun"/>
              </w:rPr>
            </w:pPr>
            <w:r w:rsidRPr="00AC3044">
              <w:rPr>
                <w:rFonts w:eastAsia="SimSun"/>
              </w:rPr>
              <w:t>12 мг/кг</w:t>
            </w:r>
          </w:p>
        </w:tc>
        <w:tc>
          <w:tcPr>
            <w:tcW w:w="1417" w:type="dxa"/>
            <w:vAlign w:val="center"/>
          </w:tcPr>
          <w:p w14:paraId="5EDBB755" w14:textId="77777777" w:rsidR="00124A26" w:rsidRPr="00AC3044" w:rsidRDefault="00124A26" w:rsidP="002D3EBF">
            <w:pPr>
              <w:ind w:firstLine="0"/>
              <w:rPr>
                <w:rFonts w:eastAsia="SimSun"/>
              </w:rPr>
            </w:pPr>
            <w:r w:rsidRPr="00AC3044">
              <w:rPr>
                <w:rFonts w:eastAsia="SimSun"/>
              </w:rPr>
              <w:t>–</w:t>
            </w:r>
          </w:p>
        </w:tc>
        <w:tc>
          <w:tcPr>
            <w:tcW w:w="1843" w:type="dxa"/>
            <w:vAlign w:val="center"/>
          </w:tcPr>
          <w:p w14:paraId="2E1530BD" w14:textId="77777777" w:rsidR="00124A26" w:rsidRPr="00AC3044" w:rsidRDefault="00124A26" w:rsidP="002D3EBF">
            <w:pPr>
              <w:ind w:firstLine="0"/>
              <w:rPr>
                <w:rFonts w:eastAsia="SimSun"/>
              </w:rPr>
            </w:pPr>
            <w:r w:rsidRPr="00AC3044">
              <w:rPr>
                <w:rFonts w:eastAsia="SimSun"/>
              </w:rPr>
              <w:t>С 0 по +180 день</w:t>
            </w:r>
          </w:p>
        </w:tc>
        <w:tc>
          <w:tcPr>
            <w:tcW w:w="2835" w:type="dxa"/>
            <w:vAlign w:val="center"/>
          </w:tcPr>
          <w:p w14:paraId="7DFB9BF9" w14:textId="77777777" w:rsidR="00124A26" w:rsidRPr="00AC3044" w:rsidRDefault="00124A26" w:rsidP="002D3EBF">
            <w:pPr>
              <w:ind w:firstLine="0"/>
              <w:rPr>
                <w:rFonts w:eastAsia="SimSun"/>
              </w:rPr>
            </w:pPr>
            <w:r w:rsidRPr="00AC3044">
              <w:rPr>
                <w:rFonts w:eastAsia="SimSun"/>
              </w:rPr>
              <w:t>Внутрь, суточная доза разделяется на 1–2 приема (вечер или день и вечер)</w:t>
            </w:r>
          </w:p>
        </w:tc>
      </w:tr>
    </w:tbl>
    <w:p w14:paraId="42800837" w14:textId="77777777" w:rsidR="00124A26" w:rsidRPr="00C07B2E" w:rsidRDefault="00124A26" w:rsidP="00124A26">
      <w:pPr>
        <w:rPr>
          <w:rFonts w:eastAsia="SimSun"/>
        </w:rPr>
        <w:sectPr w:rsidR="00124A26" w:rsidRPr="00C07B2E" w:rsidSect="00980822">
          <w:type w:val="continuous"/>
          <w:pgSz w:w="11907" w:h="16839" w:code="9"/>
          <w:pgMar w:top="1134" w:right="850" w:bottom="1134" w:left="1701" w:header="709" w:footer="567" w:gutter="0"/>
          <w:cols w:space="708"/>
          <w:docGrid w:linePitch="360"/>
        </w:sectPr>
      </w:pPr>
    </w:p>
    <w:p w14:paraId="44C7F88D" w14:textId="77777777" w:rsidR="00124A26" w:rsidRDefault="00124A26" w:rsidP="00124A26">
      <w:pPr>
        <w:rPr>
          <w:rFonts w:eastAsia="SimSun"/>
        </w:rPr>
      </w:pPr>
      <w:bookmarkStart w:id="283" w:name="_Toc44401247"/>
    </w:p>
    <w:p w14:paraId="46971981" w14:textId="77777777" w:rsidR="00124A26" w:rsidRPr="000F445E" w:rsidRDefault="00124A26" w:rsidP="00124A26">
      <w:pPr>
        <w:rPr>
          <w:rFonts w:eastAsia="SimSun"/>
          <w:b/>
        </w:rPr>
      </w:pPr>
      <w:r>
        <w:rPr>
          <w:rFonts w:eastAsia="SimSun"/>
          <w:b/>
        </w:rPr>
        <w:t>6</w:t>
      </w:r>
      <w:r w:rsidRPr="000F445E">
        <w:rPr>
          <w:rFonts w:eastAsia="SimSun"/>
          <w:b/>
        </w:rPr>
        <w:t>.  Сопроводительная терапия</w:t>
      </w:r>
      <w:bookmarkEnd w:id="283"/>
    </w:p>
    <w:p w14:paraId="2DBA535D" w14:textId="77777777" w:rsidR="00124A26" w:rsidRDefault="00124A26" w:rsidP="00124A26">
      <w:pPr>
        <w:rPr>
          <w:rFonts w:eastAsia="SimSun"/>
        </w:rPr>
      </w:pPr>
      <w:bookmarkStart w:id="284" w:name="_Toc44401249"/>
    </w:p>
    <w:bookmarkEnd w:id="284"/>
    <w:p w14:paraId="601CE708" w14:textId="77777777" w:rsidR="00124A26" w:rsidRPr="00C07B2E" w:rsidRDefault="00124A26" w:rsidP="00124A26">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4FD80C5A" w14:textId="77777777" w:rsidR="00124A26" w:rsidRPr="00C07B2E" w:rsidRDefault="00124A26" w:rsidP="00124A26">
      <w:pPr>
        <w:rPr>
          <w:rFonts w:eastAsia="SimSun"/>
        </w:rPr>
      </w:pPr>
    </w:p>
    <w:p w14:paraId="2E5EA87F" w14:textId="77777777" w:rsidR="00124A26" w:rsidRPr="000F445E" w:rsidRDefault="00124A26" w:rsidP="00124A26">
      <w:pPr>
        <w:rPr>
          <w:rFonts w:eastAsia="SimSun"/>
        </w:rPr>
      </w:pPr>
      <w:bookmarkStart w:id="285"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85"/>
    </w:p>
    <w:p w14:paraId="0072D4C6" w14:textId="77777777" w:rsidR="00124A26" w:rsidRPr="00C07B2E" w:rsidRDefault="00124A26" w:rsidP="00124A26">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9"/>
        <w:gridCol w:w="1830"/>
        <w:gridCol w:w="1270"/>
        <w:gridCol w:w="946"/>
        <w:gridCol w:w="2271"/>
        <w:gridCol w:w="1593"/>
      </w:tblGrid>
      <w:tr w:rsidR="00124A26" w:rsidRPr="00AC3044" w14:paraId="5C5E1321" w14:textId="77777777" w:rsidTr="002D3EBF">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50597217" w14:textId="77777777" w:rsidR="00124A26" w:rsidRPr="00AC3044" w:rsidRDefault="00124A26" w:rsidP="002D3EBF">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127AC51C" w14:textId="77777777" w:rsidR="00124A26" w:rsidRPr="00AC3044" w:rsidRDefault="00124A26" w:rsidP="002D3EBF">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0AE87F91" w14:textId="77777777" w:rsidR="00124A26" w:rsidRPr="00AC3044" w:rsidRDefault="00124A26" w:rsidP="002D3EBF">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1472A097" w14:textId="77777777" w:rsidR="00124A26" w:rsidRPr="00AC3044" w:rsidRDefault="00124A26" w:rsidP="002D3EBF">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0C877C34" w14:textId="77777777" w:rsidR="00124A26" w:rsidRPr="00AC3044" w:rsidRDefault="00124A26" w:rsidP="002D3EBF">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44B484F9" w14:textId="77777777" w:rsidR="00124A26" w:rsidRPr="00AC3044" w:rsidRDefault="00124A26" w:rsidP="002D3EBF">
            <w:pPr>
              <w:ind w:firstLine="0"/>
              <w:rPr>
                <w:rFonts w:eastAsia="SimSun"/>
              </w:rPr>
            </w:pPr>
            <w:r w:rsidRPr="00AC3044">
              <w:rPr>
                <w:rFonts w:eastAsia="SimSun"/>
              </w:rPr>
              <w:t>Порядок введения</w:t>
            </w:r>
          </w:p>
        </w:tc>
      </w:tr>
      <w:tr w:rsidR="00124A26" w:rsidRPr="00AC3044" w14:paraId="3FD0D0D6" w14:textId="77777777" w:rsidTr="002D3EBF">
        <w:trPr>
          <w:cantSplit/>
          <w:trHeight w:val="464"/>
        </w:trPr>
        <w:tc>
          <w:tcPr>
            <w:tcW w:w="5000" w:type="pct"/>
            <w:gridSpan w:val="6"/>
          </w:tcPr>
          <w:p w14:paraId="2010CE8E" w14:textId="77777777" w:rsidR="00124A26" w:rsidRPr="00AC3044" w:rsidRDefault="00124A26" w:rsidP="002D3EBF">
            <w:pPr>
              <w:ind w:firstLine="0"/>
              <w:rPr>
                <w:rFonts w:eastAsia="SimSun"/>
              </w:rPr>
            </w:pPr>
            <w:r w:rsidRPr="00AC3044">
              <w:rPr>
                <w:rFonts w:eastAsia="SimSun"/>
              </w:rPr>
              <w:t>Инфузионная терапия</w:t>
            </w:r>
          </w:p>
        </w:tc>
      </w:tr>
      <w:tr w:rsidR="00124A26" w:rsidRPr="00AC3044" w14:paraId="3D663CF3" w14:textId="77777777" w:rsidTr="002D3EBF">
        <w:trPr>
          <w:cantSplit/>
          <w:trHeight w:val="464"/>
        </w:trPr>
        <w:tc>
          <w:tcPr>
            <w:tcW w:w="168" w:type="pct"/>
          </w:tcPr>
          <w:p w14:paraId="48E884DF"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1B3E44C4" w14:textId="77777777" w:rsidR="00124A26" w:rsidRPr="00AC3044" w:rsidRDefault="00124A26" w:rsidP="002D3EBF">
            <w:pPr>
              <w:ind w:firstLine="0"/>
              <w:rPr>
                <w:rFonts w:eastAsia="SimSun"/>
              </w:rPr>
            </w:pPr>
            <w:r w:rsidRPr="00AC3044">
              <w:rPr>
                <w:rFonts w:eastAsia="SimSun"/>
              </w:rPr>
              <w:t xml:space="preserve">Натрия бикарбонат </w:t>
            </w:r>
          </w:p>
        </w:tc>
        <w:tc>
          <w:tcPr>
            <w:tcW w:w="614" w:type="pct"/>
            <w:vAlign w:val="center"/>
          </w:tcPr>
          <w:p w14:paraId="3EE0E04E" w14:textId="77777777" w:rsidR="00124A26" w:rsidRPr="00AC3044" w:rsidRDefault="00124A26" w:rsidP="002D3EBF">
            <w:pPr>
              <w:ind w:firstLine="0"/>
              <w:rPr>
                <w:rFonts w:eastAsia="SimSun"/>
              </w:rPr>
            </w:pPr>
            <w:r w:rsidRPr="00AC3044">
              <w:rPr>
                <w:rFonts w:eastAsia="SimSun"/>
              </w:rPr>
              <w:t>1200 мг/литр инфузионной терапии</w:t>
            </w:r>
          </w:p>
        </w:tc>
        <w:tc>
          <w:tcPr>
            <w:tcW w:w="486" w:type="pct"/>
            <w:vAlign w:val="center"/>
          </w:tcPr>
          <w:p w14:paraId="5409E6A7"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1AE2781A" w14:textId="77777777" w:rsidR="00124A26" w:rsidRPr="00AC3044" w:rsidRDefault="00124A26" w:rsidP="002D3EBF">
            <w:pPr>
              <w:ind w:firstLine="0"/>
              <w:rPr>
                <w:rFonts w:eastAsia="SimSun"/>
              </w:rPr>
            </w:pPr>
            <w:r w:rsidRPr="00AC3044">
              <w:rPr>
                <w:rFonts w:eastAsia="SimSun"/>
              </w:rPr>
              <w:t xml:space="preserve">С дня -7 по -2 день </w:t>
            </w:r>
          </w:p>
        </w:tc>
        <w:tc>
          <w:tcPr>
            <w:tcW w:w="1229" w:type="pct"/>
            <w:vAlign w:val="center"/>
          </w:tcPr>
          <w:p w14:paraId="7D263257" w14:textId="77777777" w:rsidR="00124A26" w:rsidRPr="00AC3044" w:rsidRDefault="00124A26" w:rsidP="002D3EBF">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124A26" w:rsidRPr="00AC3044" w14:paraId="1014A999" w14:textId="77777777" w:rsidTr="002D3EBF">
        <w:trPr>
          <w:cantSplit/>
          <w:trHeight w:val="464"/>
        </w:trPr>
        <w:tc>
          <w:tcPr>
            <w:tcW w:w="168" w:type="pct"/>
          </w:tcPr>
          <w:p w14:paraId="163D0E2C" w14:textId="77777777" w:rsidR="00124A26" w:rsidRPr="00AC3044" w:rsidRDefault="00124A26" w:rsidP="002D3EBF">
            <w:pPr>
              <w:ind w:firstLine="0"/>
              <w:rPr>
                <w:rFonts w:eastAsia="SimSun"/>
              </w:rPr>
            </w:pPr>
            <w:r w:rsidRPr="00AC3044">
              <w:rPr>
                <w:rFonts w:eastAsia="SimSun"/>
              </w:rPr>
              <w:t>2</w:t>
            </w:r>
          </w:p>
        </w:tc>
        <w:tc>
          <w:tcPr>
            <w:tcW w:w="1133" w:type="pct"/>
            <w:vAlign w:val="center"/>
          </w:tcPr>
          <w:p w14:paraId="3F5563EF" w14:textId="77777777" w:rsidR="00124A26" w:rsidRPr="00AC3044" w:rsidRDefault="00124A26" w:rsidP="002D3EBF">
            <w:pPr>
              <w:ind w:firstLine="0"/>
              <w:rPr>
                <w:rFonts w:eastAsia="SimSun"/>
              </w:rPr>
            </w:pPr>
            <w:r w:rsidRPr="00AC3044">
              <w:rPr>
                <w:rFonts w:eastAsia="SimSun"/>
              </w:rPr>
              <w:t xml:space="preserve">Раствор 5% глюкозы </w:t>
            </w:r>
          </w:p>
        </w:tc>
        <w:tc>
          <w:tcPr>
            <w:tcW w:w="2470" w:type="pct"/>
            <w:gridSpan w:val="3"/>
            <w:vAlign w:val="center"/>
          </w:tcPr>
          <w:p w14:paraId="49E79945"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4EFD6EA" w14:textId="77777777" w:rsidR="00124A26" w:rsidRPr="00AC3044" w:rsidRDefault="00124A26" w:rsidP="002D3EBF">
            <w:pPr>
              <w:ind w:firstLine="0"/>
              <w:rPr>
                <w:rFonts w:eastAsia="SimSun"/>
              </w:rPr>
            </w:pPr>
            <w:r w:rsidRPr="00AC3044">
              <w:rPr>
                <w:rFonts w:eastAsia="SimSun"/>
              </w:rPr>
              <w:t>В/в инфузия</w:t>
            </w:r>
          </w:p>
        </w:tc>
      </w:tr>
      <w:tr w:rsidR="00124A26" w:rsidRPr="00AC3044" w14:paraId="1CF83EF7" w14:textId="77777777" w:rsidTr="002D3EBF">
        <w:trPr>
          <w:cantSplit/>
          <w:trHeight w:val="464"/>
        </w:trPr>
        <w:tc>
          <w:tcPr>
            <w:tcW w:w="168" w:type="pct"/>
          </w:tcPr>
          <w:p w14:paraId="03BB1D37" w14:textId="77777777" w:rsidR="00124A26" w:rsidRPr="00AC3044" w:rsidRDefault="00124A26" w:rsidP="002D3EBF">
            <w:pPr>
              <w:ind w:firstLine="0"/>
              <w:rPr>
                <w:rFonts w:eastAsia="SimSun"/>
              </w:rPr>
            </w:pPr>
            <w:r w:rsidRPr="00AC3044">
              <w:rPr>
                <w:rFonts w:eastAsia="SimSun"/>
              </w:rPr>
              <w:t>3</w:t>
            </w:r>
          </w:p>
        </w:tc>
        <w:tc>
          <w:tcPr>
            <w:tcW w:w="1133" w:type="pct"/>
            <w:vAlign w:val="center"/>
          </w:tcPr>
          <w:p w14:paraId="3C5C7729" w14:textId="77777777" w:rsidR="00124A26" w:rsidRPr="00AC3044" w:rsidRDefault="00124A26" w:rsidP="002D3EBF">
            <w:pPr>
              <w:ind w:firstLine="0"/>
              <w:rPr>
                <w:rFonts w:eastAsia="SimSun"/>
              </w:rPr>
            </w:pPr>
            <w:r w:rsidRPr="00AC3044">
              <w:rPr>
                <w:rFonts w:eastAsia="SimSun"/>
              </w:rPr>
              <w:t>Раствор хлорида натрия (0,9% NaCl)</w:t>
            </w:r>
          </w:p>
        </w:tc>
        <w:tc>
          <w:tcPr>
            <w:tcW w:w="2470" w:type="pct"/>
            <w:gridSpan w:val="3"/>
            <w:vAlign w:val="center"/>
          </w:tcPr>
          <w:p w14:paraId="425431DE"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309E08D" w14:textId="77777777" w:rsidR="00124A26" w:rsidRPr="00AC3044" w:rsidRDefault="00124A26" w:rsidP="002D3EBF">
            <w:pPr>
              <w:ind w:firstLine="0"/>
              <w:rPr>
                <w:rFonts w:eastAsia="SimSun"/>
              </w:rPr>
            </w:pPr>
            <w:r w:rsidRPr="00AC3044">
              <w:rPr>
                <w:rFonts w:eastAsia="SimSun"/>
              </w:rPr>
              <w:t>В/в инфузия</w:t>
            </w:r>
          </w:p>
        </w:tc>
      </w:tr>
      <w:tr w:rsidR="00124A26" w:rsidRPr="00AC3044" w14:paraId="55C8D4AF" w14:textId="77777777" w:rsidTr="002D3EBF">
        <w:trPr>
          <w:cantSplit/>
          <w:trHeight w:val="464"/>
        </w:trPr>
        <w:tc>
          <w:tcPr>
            <w:tcW w:w="168" w:type="pct"/>
          </w:tcPr>
          <w:p w14:paraId="7A9456FA" w14:textId="77777777" w:rsidR="00124A26" w:rsidRPr="00AC3044" w:rsidRDefault="00124A26" w:rsidP="002D3EBF">
            <w:pPr>
              <w:ind w:firstLine="0"/>
              <w:rPr>
                <w:rFonts w:eastAsia="SimSun"/>
              </w:rPr>
            </w:pPr>
            <w:r w:rsidRPr="00AC3044">
              <w:rPr>
                <w:rFonts w:eastAsia="SimSun"/>
              </w:rPr>
              <w:t>4</w:t>
            </w:r>
          </w:p>
        </w:tc>
        <w:tc>
          <w:tcPr>
            <w:tcW w:w="1133" w:type="pct"/>
            <w:vAlign w:val="center"/>
          </w:tcPr>
          <w:p w14:paraId="27D9BF71" w14:textId="77777777" w:rsidR="00124A26" w:rsidRPr="00AC3044" w:rsidRDefault="00124A26" w:rsidP="002D3EBF">
            <w:pPr>
              <w:ind w:firstLine="0"/>
              <w:rPr>
                <w:rFonts w:eastAsia="SimSun"/>
              </w:rPr>
            </w:pPr>
            <w:r w:rsidRPr="00AC3044">
              <w:rPr>
                <w:rFonts w:eastAsia="SimSun"/>
              </w:rPr>
              <w:t>Раствор Рингера</w:t>
            </w:r>
          </w:p>
        </w:tc>
        <w:tc>
          <w:tcPr>
            <w:tcW w:w="2470" w:type="pct"/>
            <w:gridSpan w:val="3"/>
            <w:vAlign w:val="center"/>
          </w:tcPr>
          <w:p w14:paraId="67920706"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68245B20" w14:textId="77777777" w:rsidR="00124A26" w:rsidRPr="00AC3044" w:rsidRDefault="00124A26" w:rsidP="002D3EBF">
            <w:pPr>
              <w:ind w:firstLine="0"/>
              <w:rPr>
                <w:rFonts w:eastAsia="SimSun"/>
              </w:rPr>
            </w:pPr>
            <w:r w:rsidRPr="00AC3044">
              <w:rPr>
                <w:rFonts w:eastAsia="SimSun"/>
              </w:rPr>
              <w:t>В/в инфузия</w:t>
            </w:r>
          </w:p>
        </w:tc>
      </w:tr>
      <w:tr w:rsidR="00124A26" w:rsidRPr="00AC3044" w14:paraId="2858CCF2" w14:textId="77777777" w:rsidTr="002D3EBF">
        <w:trPr>
          <w:cantSplit/>
          <w:trHeight w:val="464"/>
        </w:trPr>
        <w:tc>
          <w:tcPr>
            <w:tcW w:w="168" w:type="pct"/>
          </w:tcPr>
          <w:p w14:paraId="1494134C" w14:textId="77777777" w:rsidR="00124A26" w:rsidRPr="00AC3044" w:rsidRDefault="00124A26" w:rsidP="002D3EBF">
            <w:pPr>
              <w:ind w:firstLine="0"/>
              <w:rPr>
                <w:rFonts w:eastAsia="SimSun"/>
              </w:rPr>
            </w:pPr>
            <w:r w:rsidRPr="00AC3044">
              <w:rPr>
                <w:rFonts w:eastAsia="SimSun"/>
              </w:rPr>
              <w:t>5</w:t>
            </w:r>
          </w:p>
        </w:tc>
        <w:tc>
          <w:tcPr>
            <w:tcW w:w="1133" w:type="pct"/>
            <w:vAlign w:val="center"/>
          </w:tcPr>
          <w:p w14:paraId="0FB4F64C" w14:textId="77777777" w:rsidR="00124A26" w:rsidRPr="00AC3044" w:rsidRDefault="00124A26" w:rsidP="002D3EBF">
            <w:pPr>
              <w:ind w:firstLine="0"/>
              <w:rPr>
                <w:rFonts w:eastAsia="SimSun"/>
              </w:rPr>
            </w:pPr>
            <w:r w:rsidRPr="00AC3044">
              <w:rPr>
                <w:rFonts w:eastAsia="SimSun"/>
              </w:rPr>
              <w:t>Калия и магния аспарагинат</w:t>
            </w:r>
          </w:p>
        </w:tc>
        <w:tc>
          <w:tcPr>
            <w:tcW w:w="2470" w:type="pct"/>
            <w:gridSpan w:val="3"/>
            <w:vAlign w:val="center"/>
          </w:tcPr>
          <w:p w14:paraId="2C59711E"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E554584" w14:textId="77777777" w:rsidR="00124A26" w:rsidRPr="00AC3044" w:rsidRDefault="00124A26" w:rsidP="002D3EBF">
            <w:pPr>
              <w:ind w:firstLine="0"/>
              <w:rPr>
                <w:rFonts w:eastAsia="SimSun"/>
              </w:rPr>
            </w:pPr>
            <w:r w:rsidRPr="00AC3044">
              <w:rPr>
                <w:rFonts w:eastAsia="SimSun"/>
              </w:rPr>
              <w:t>В/в инфузия</w:t>
            </w:r>
          </w:p>
        </w:tc>
      </w:tr>
      <w:tr w:rsidR="00124A26" w:rsidRPr="00AC3044" w14:paraId="7BB69910" w14:textId="77777777" w:rsidTr="002D3EBF">
        <w:trPr>
          <w:cantSplit/>
          <w:trHeight w:val="464"/>
        </w:trPr>
        <w:tc>
          <w:tcPr>
            <w:tcW w:w="168" w:type="pct"/>
          </w:tcPr>
          <w:p w14:paraId="71BB1A48" w14:textId="77777777" w:rsidR="00124A26" w:rsidRPr="00AC3044" w:rsidRDefault="00124A26" w:rsidP="002D3EBF">
            <w:pPr>
              <w:ind w:firstLine="0"/>
              <w:rPr>
                <w:rFonts w:eastAsia="SimSun"/>
              </w:rPr>
            </w:pPr>
            <w:r w:rsidRPr="00AC3044">
              <w:rPr>
                <w:rFonts w:eastAsia="SimSun"/>
              </w:rPr>
              <w:t>6</w:t>
            </w:r>
          </w:p>
        </w:tc>
        <w:tc>
          <w:tcPr>
            <w:tcW w:w="1133" w:type="pct"/>
            <w:vAlign w:val="center"/>
          </w:tcPr>
          <w:p w14:paraId="31EC291A" w14:textId="77777777" w:rsidR="00124A26" w:rsidRPr="00AC3044" w:rsidRDefault="00124A26" w:rsidP="002D3EBF">
            <w:pPr>
              <w:ind w:firstLine="0"/>
              <w:rPr>
                <w:rFonts w:eastAsia="SimSun"/>
              </w:rPr>
            </w:pPr>
            <w:r w:rsidRPr="00AC3044">
              <w:rPr>
                <w:rFonts w:eastAsia="SimSun"/>
              </w:rPr>
              <w:t>4% хлорида калия (KCl)</w:t>
            </w:r>
          </w:p>
        </w:tc>
        <w:tc>
          <w:tcPr>
            <w:tcW w:w="2470" w:type="pct"/>
            <w:gridSpan w:val="3"/>
            <w:vAlign w:val="center"/>
          </w:tcPr>
          <w:p w14:paraId="4BF1A87B" w14:textId="77777777" w:rsidR="00124A26" w:rsidRPr="00AC3044" w:rsidRDefault="00124A26" w:rsidP="002D3EB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0D94EF4" w14:textId="77777777" w:rsidR="00124A26" w:rsidRPr="00AC3044" w:rsidRDefault="00124A26" w:rsidP="002D3EBF">
            <w:pPr>
              <w:ind w:firstLine="0"/>
              <w:rPr>
                <w:rFonts w:eastAsia="SimSun"/>
              </w:rPr>
            </w:pPr>
            <w:r w:rsidRPr="00AC3044">
              <w:rPr>
                <w:rFonts w:eastAsia="SimSun"/>
              </w:rPr>
              <w:t>В/в инфузия</w:t>
            </w:r>
          </w:p>
        </w:tc>
      </w:tr>
      <w:tr w:rsidR="00124A26" w:rsidRPr="00AC3044" w14:paraId="67630216" w14:textId="77777777" w:rsidTr="002D3EBF">
        <w:trPr>
          <w:cantSplit/>
          <w:trHeight w:val="464"/>
        </w:trPr>
        <w:tc>
          <w:tcPr>
            <w:tcW w:w="168" w:type="pct"/>
          </w:tcPr>
          <w:p w14:paraId="271B0462" w14:textId="77777777" w:rsidR="00124A26" w:rsidRPr="00AC3044" w:rsidRDefault="00124A26" w:rsidP="002D3EBF">
            <w:pPr>
              <w:ind w:firstLine="0"/>
              <w:rPr>
                <w:rFonts w:eastAsia="SimSun"/>
              </w:rPr>
            </w:pPr>
            <w:r w:rsidRPr="00AC3044">
              <w:rPr>
                <w:rFonts w:eastAsia="SimSun"/>
              </w:rPr>
              <w:t>7</w:t>
            </w:r>
          </w:p>
        </w:tc>
        <w:tc>
          <w:tcPr>
            <w:tcW w:w="1133" w:type="pct"/>
            <w:vAlign w:val="center"/>
          </w:tcPr>
          <w:p w14:paraId="5283E9F5" w14:textId="77777777" w:rsidR="00124A26" w:rsidRPr="00AC3044" w:rsidRDefault="00124A26" w:rsidP="002D3EBF">
            <w:pPr>
              <w:ind w:firstLine="0"/>
              <w:rPr>
                <w:rFonts w:eastAsia="SimSun"/>
              </w:rPr>
            </w:pPr>
            <w:r w:rsidRPr="00AC3044">
              <w:rPr>
                <w:rFonts w:eastAsia="SimSun"/>
              </w:rPr>
              <w:t>25% сульфат магния (MgSO4)</w:t>
            </w:r>
          </w:p>
        </w:tc>
        <w:tc>
          <w:tcPr>
            <w:tcW w:w="2470" w:type="pct"/>
            <w:gridSpan w:val="3"/>
            <w:vAlign w:val="center"/>
          </w:tcPr>
          <w:p w14:paraId="29B34B59" w14:textId="77777777" w:rsidR="00124A26" w:rsidRPr="00AC3044" w:rsidRDefault="00124A26" w:rsidP="002D3EB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5E5E6C06" w14:textId="77777777" w:rsidR="00124A26" w:rsidRPr="00AC3044" w:rsidRDefault="00124A26" w:rsidP="002D3EBF">
            <w:pPr>
              <w:ind w:firstLine="0"/>
              <w:rPr>
                <w:rFonts w:eastAsia="SimSun"/>
              </w:rPr>
            </w:pPr>
            <w:r w:rsidRPr="00AC3044">
              <w:rPr>
                <w:rFonts w:eastAsia="SimSun"/>
              </w:rPr>
              <w:t>В/в инфузия</w:t>
            </w:r>
          </w:p>
        </w:tc>
      </w:tr>
      <w:tr w:rsidR="00124A26" w:rsidRPr="00AC3044" w14:paraId="1B9E9EF2" w14:textId="77777777" w:rsidTr="002D3EBF">
        <w:trPr>
          <w:cantSplit/>
          <w:trHeight w:val="464"/>
        </w:trPr>
        <w:tc>
          <w:tcPr>
            <w:tcW w:w="5000" w:type="pct"/>
            <w:gridSpan w:val="6"/>
          </w:tcPr>
          <w:p w14:paraId="5C53F303" w14:textId="77777777" w:rsidR="00124A26" w:rsidRPr="00AC3044" w:rsidRDefault="00124A26" w:rsidP="002D3EBF">
            <w:pPr>
              <w:ind w:firstLine="0"/>
              <w:rPr>
                <w:rFonts w:eastAsia="SimSun"/>
              </w:rPr>
            </w:pPr>
            <w:r w:rsidRPr="00AC3044">
              <w:rPr>
                <w:rFonts w:eastAsia="SimSun"/>
              </w:rPr>
              <w:t>Антиэметическая терапия</w:t>
            </w:r>
          </w:p>
        </w:tc>
      </w:tr>
      <w:tr w:rsidR="00124A26" w:rsidRPr="00AC3044" w14:paraId="3FE55DE7" w14:textId="77777777" w:rsidTr="002D3EBF">
        <w:trPr>
          <w:cantSplit/>
          <w:trHeight w:val="464"/>
        </w:trPr>
        <w:tc>
          <w:tcPr>
            <w:tcW w:w="168" w:type="pct"/>
          </w:tcPr>
          <w:p w14:paraId="2F447020"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6F8E36AA" w14:textId="77777777" w:rsidR="00124A26" w:rsidRPr="00AC3044" w:rsidRDefault="00124A26" w:rsidP="002D3EBF">
            <w:pPr>
              <w:ind w:firstLine="0"/>
              <w:rPr>
                <w:rFonts w:eastAsia="SimSun"/>
              </w:rPr>
            </w:pPr>
            <w:r w:rsidRPr="00AC3044">
              <w:rPr>
                <w:rFonts w:eastAsia="SimSun"/>
              </w:rPr>
              <w:t xml:space="preserve">Ондансетрон </w:t>
            </w:r>
          </w:p>
        </w:tc>
        <w:tc>
          <w:tcPr>
            <w:tcW w:w="614" w:type="pct"/>
            <w:vAlign w:val="center"/>
          </w:tcPr>
          <w:p w14:paraId="3DD41D0E" w14:textId="77777777" w:rsidR="00124A26" w:rsidRPr="00AC3044" w:rsidRDefault="00124A26" w:rsidP="002D3EBF">
            <w:pPr>
              <w:ind w:firstLine="0"/>
              <w:rPr>
                <w:rFonts w:eastAsia="SimSun"/>
              </w:rPr>
            </w:pPr>
            <w:r w:rsidRPr="00AC3044">
              <w:rPr>
                <w:rFonts w:eastAsia="SimSun"/>
              </w:rPr>
              <w:t>24 мг</w:t>
            </w:r>
          </w:p>
        </w:tc>
        <w:tc>
          <w:tcPr>
            <w:tcW w:w="486" w:type="pct"/>
            <w:vAlign w:val="center"/>
          </w:tcPr>
          <w:p w14:paraId="0D6B8153"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704CFB75" w14:textId="77777777" w:rsidR="00124A26" w:rsidRPr="00AC3044" w:rsidRDefault="00124A26"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4579B15" w14:textId="77777777" w:rsidR="00124A26" w:rsidRPr="00AC3044" w:rsidRDefault="00124A26" w:rsidP="002D3EBF">
            <w:pPr>
              <w:ind w:firstLine="0"/>
              <w:rPr>
                <w:rFonts w:eastAsia="SimSun"/>
              </w:rPr>
            </w:pPr>
            <w:r w:rsidRPr="00AC3044">
              <w:rPr>
                <w:rFonts w:eastAsia="SimSun"/>
              </w:rPr>
              <w:t xml:space="preserve">В/в, 8 мг 3 раза/сут  </w:t>
            </w:r>
          </w:p>
        </w:tc>
      </w:tr>
      <w:tr w:rsidR="00124A26" w:rsidRPr="00AC3044" w14:paraId="3C2C6BE4" w14:textId="77777777" w:rsidTr="002D3EBF">
        <w:trPr>
          <w:cantSplit/>
          <w:trHeight w:val="464"/>
        </w:trPr>
        <w:tc>
          <w:tcPr>
            <w:tcW w:w="168" w:type="pct"/>
          </w:tcPr>
          <w:p w14:paraId="5D50489F" w14:textId="77777777" w:rsidR="00124A26" w:rsidRPr="00AC3044" w:rsidRDefault="00124A26" w:rsidP="002D3EBF">
            <w:pPr>
              <w:ind w:firstLine="0"/>
              <w:rPr>
                <w:rFonts w:eastAsia="SimSun"/>
              </w:rPr>
            </w:pPr>
            <w:r w:rsidRPr="00AC3044">
              <w:rPr>
                <w:rFonts w:eastAsia="SimSun"/>
              </w:rPr>
              <w:t>2</w:t>
            </w:r>
          </w:p>
        </w:tc>
        <w:tc>
          <w:tcPr>
            <w:tcW w:w="1133" w:type="pct"/>
            <w:vAlign w:val="center"/>
          </w:tcPr>
          <w:p w14:paraId="6BFEF691" w14:textId="77777777" w:rsidR="00124A26" w:rsidRPr="00AC3044" w:rsidRDefault="00124A26" w:rsidP="002D3EBF">
            <w:pPr>
              <w:ind w:firstLine="0"/>
              <w:rPr>
                <w:rFonts w:eastAsia="SimSun"/>
              </w:rPr>
            </w:pPr>
            <w:r w:rsidRPr="00AC3044">
              <w:rPr>
                <w:rFonts w:eastAsia="SimSun"/>
              </w:rPr>
              <w:t>Гранисетрон</w:t>
            </w:r>
          </w:p>
        </w:tc>
        <w:tc>
          <w:tcPr>
            <w:tcW w:w="614" w:type="pct"/>
            <w:vAlign w:val="center"/>
          </w:tcPr>
          <w:p w14:paraId="2F460DB7" w14:textId="77777777" w:rsidR="00124A26" w:rsidRPr="00AC3044" w:rsidRDefault="00124A26" w:rsidP="002D3EBF">
            <w:pPr>
              <w:ind w:firstLine="0"/>
              <w:rPr>
                <w:rFonts w:eastAsia="SimSun"/>
              </w:rPr>
            </w:pPr>
            <w:r w:rsidRPr="00AC3044">
              <w:rPr>
                <w:rFonts w:eastAsia="SimSun"/>
              </w:rPr>
              <w:t>9 мг</w:t>
            </w:r>
          </w:p>
        </w:tc>
        <w:tc>
          <w:tcPr>
            <w:tcW w:w="486" w:type="pct"/>
            <w:vAlign w:val="center"/>
          </w:tcPr>
          <w:p w14:paraId="2D88F4D5"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7A255090" w14:textId="77777777" w:rsidR="00124A26" w:rsidRPr="00AC3044" w:rsidRDefault="00124A26"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490A591" w14:textId="77777777" w:rsidR="00124A26" w:rsidRPr="00AC3044" w:rsidRDefault="00124A26" w:rsidP="002D3EBF">
            <w:pPr>
              <w:ind w:firstLine="0"/>
              <w:rPr>
                <w:rFonts w:eastAsia="SimSun"/>
              </w:rPr>
            </w:pPr>
            <w:r w:rsidRPr="00AC3044">
              <w:rPr>
                <w:rFonts w:eastAsia="SimSun"/>
              </w:rPr>
              <w:t xml:space="preserve">В/в, 3 мг 3 раза/сут  </w:t>
            </w:r>
          </w:p>
        </w:tc>
      </w:tr>
      <w:tr w:rsidR="00124A26" w:rsidRPr="00AC3044" w14:paraId="25D9D989" w14:textId="77777777" w:rsidTr="002D3EBF">
        <w:trPr>
          <w:cantSplit/>
          <w:trHeight w:val="464"/>
        </w:trPr>
        <w:tc>
          <w:tcPr>
            <w:tcW w:w="168" w:type="pct"/>
          </w:tcPr>
          <w:p w14:paraId="0F33D6DC" w14:textId="77777777" w:rsidR="00124A26" w:rsidRPr="00AC3044" w:rsidRDefault="00124A26" w:rsidP="002D3EBF">
            <w:pPr>
              <w:ind w:firstLine="0"/>
              <w:rPr>
                <w:rFonts w:eastAsia="SimSun"/>
              </w:rPr>
            </w:pPr>
            <w:r w:rsidRPr="00AC3044">
              <w:rPr>
                <w:rFonts w:eastAsia="SimSun"/>
              </w:rPr>
              <w:t>3</w:t>
            </w:r>
          </w:p>
        </w:tc>
        <w:tc>
          <w:tcPr>
            <w:tcW w:w="1133" w:type="pct"/>
            <w:vAlign w:val="center"/>
          </w:tcPr>
          <w:p w14:paraId="52C65EE8" w14:textId="77777777" w:rsidR="00124A26" w:rsidRPr="00AC3044" w:rsidRDefault="00124A26" w:rsidP="002D3EBF">
            <w:pPr>
              <w:ind w:firstLine="0"/>
              <w:rPr>
                <w:rFonts w:eastAsia="SimSun"/>
              </w:rPr>
            </w:pPr>
            <w:r w:rsidRPr="00AC3044">
              <w:rPr>
                <w:rFonts w:eastAsia="SimSun"/>
              </w:rPr>
              <w:t>Трописетрон</w:t>
            </w:r>
          </w:p>
        </w:tc>
        <w:tc>
          <w:tcPr>
            <w:tcW w:w="614" w:type="pct"/>
            <w:vAlign w:val="center"/>
          </w:tcPr>
          <w:p w14:paraId="1F33D1D6" w14:textId="77777777" w:rsidR="00124A26" w:rsidRPr="00AC3044" w:rsidRDefault="00124A26" w:rsidP="002D3EBF">
            <w:pPr>
              <w:ind w:firstLine="0"/>
              <w:rPr>
                <w:rFonts w:eastAsia="SimSun"/>
              </w:rPr>
            </w:pPr>
            <w:r w:rsidRPr="00AC3044">
              <w:rPr>
                <w:rFonts w:eastAsia="SimSun"/>
              </w:rPr>
              <w:t>5 мг</w:t>
            </w:r>
          </w:p>
        </w:tc>
        <w:tc>
          <w:tcPr>
            <w:tcW w:w="486" w:type="pct"/>
            <w:vAlign w:val="center"/>
          </w:tcPr>
          <w:p w14:paraId="2205B345"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4FBB1E34" w14:textId="77777777" w:rsidR="00124A26" w:rsidRPr="00AC3044" w:rsidRDefault="00124A26"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8829D50" w14:textId="77777777" w:rsidR="00124A26" w:rsidRPr="00AC3044" w:rsidRDefault="00124A26" w:rsidP="002D3EBF">
            <w:pPr>
              <w:ind w:firstLine="0"/>
              <w:rPr>
                <w:rFonts w:eastAsia="SimSun"/>
              </w:rPr>
            </w:pPr>
            <w:r w:rsidRPr="00AC3044">
              <w:rPr>
                <w:rFonts w:eastAsia="SimSun"/>
              </w:rPr>
              <w:t>В/в, 5 мг 1 раз/сут</w:t>
            </w:r>
          </w:p>
        </w:tc>
      </w:tr>
      <w:tr w:rsidR="00124A26" w:rsidRPr="00AC3044" w14:paraId="373369E4" w14:textId="77777777" w:rsidTr="002D3EBF">
        <w:trPr>
          <w:cantSplit/>
          <w:trHeight w:val="464"/>
        </w:trPr>
        <w:tc>
          <w:tcPr>
            <w:tcW w:w="168" w:type="pct"/>
          </w:tcPr>
          <w:p w14:paraId="317B1D95" w14:textId="77777777" w:rsidR="00124A26" w:rsidRPr="00AC3044" w:rsidRDefault="00124A26" w:rsidP="002D3EBF">
            <w:pPr>
              <w:ind w:firstLine="0"/>
              <w:rPr>
                <w:rFonts w:eastAsia="SimSun"/>
              </w:rPr>
            </w:pPr>
            <w:r w:rsidRPr="00AC3044">
              <w:rPr>
                <w:rFonts w:eastAsia="SimSun"/>
              </w:rPr>
              <w:t>4</w:t>
            </w:r>
          </w:p>
        </w:tc>
        <w:tc>
          <w:tcPr>
            <w:tcW w:w="1133" w:type="pct"/>
            <w:vAlign w:val="center"/>
          </w:tcPr>
          <w:p w14:paraId="5B2ABB8A" w14:textId="77777777" w:rsidR="00124A26" w:rsidRPr="00AC3044" w:rsidRDefault="00124A26" w:rsidP="002D3EBF">
            <w:pPr>
              <w:ind w:firstLine="0"/>
              <w:rPr>
                <w:rFonts w:eastAsia="SimSun"/>
              </w:rPr>
            </w:pPr>
            <w:r w:rsidRPr="00AC3044">
              <w:rPr>
                <w:rFonts w:eastAsia="SimSun"/>
              </w:rPr>
              <w:t>Палоносетрон</w:t>
            </w:r>
          </w:p>
        </w:tc>
        <w:tc>
          <w:tcPr>
            <w:tcW w:w="614" w:type="pct"/>
            <w:vAlign w:val="center"/>
          </w:tcPr>
          <w:p w14:paraId="116971E1" w14:textId="77777777" w:rsidR="00124A26" w:rsidRPr="00AC3044" w:rsidRDefault="00124A26" w:rsidP="002D3EBF">
            <w:pPr>
              <w:ind w:firstLine="0"/>
              <w:rPr>
                <w:rFonts w:eastAsia="SimSun"/>
              </w:rPr>
            </w:pPr>
            <w:r w:rsidRPr="00AC3044">
              <w:rPr>
                <w:rFonts w:eastAsia="SimSun"/>
              </w:rPr>
              <w:t>0,25 мг</w:t>
            </w:r>
          </w:p>
        </w:tc>
        <w:tc>
          <w:tcPr>
            <w:tcW w:w="486" w:type="pct"/>
            <w:vAlign w:val="center"/>
          </w:tcPr>
          <w:p w14:paraId="154288ED"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348BAAD0" w14:textId="77777777" w:rsidR="00124A26" w:rsidRPr="00AC3044" w:rsidRDefault="00124A26"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D24C8AC" w14:textId="77777777" w:rsidR="00124A26" w:rsidRPr="00AC3044" w:rsidRDefault="00124A26" w:rsidP="002D3EBF">
            <w:pPr>
              <w:ind w:firstLine="0"/>
              <w:rPr>
                <w:rFonts w:eastAsia="SimSun"/>
              </w:rPr>
            </w:pPr>
            <w:r w:rsidRPr="00AC3044">
              <w:rPr>
                <w:rFonts w:eastAsia="SimSun"/>
              </w:rPr>
              <w:t>В/в</w:t>
            </w:r>
          </w:p>
        </w:tc>
      </w:tr>
      <w:tr w:rsidR="00124A26" w:rsidRPr="00AC3044" w14:paraId="7F7CF6C9" w14:textId="77777777" w:rsidTr="002D3EBF">
        <w:trPr>
          <w:cantSplit/>
          <w:trHeight w:val="464"/>
        </w:trPr>
        <w:tc>
          <w:tcPr>
            <w:tcW w:w="168" w:type="pct"/>
          </w:tcPr>
          <w:p w14:paraId="4A722FF6" w14:textId="77777777" w:rsidR="00124A26" w:rsidRPr="00AC3044" w:rsidRDefault="00124A26" w:rsidP="002D3EBF">
            <w:pPr>
              <w:ind w:firstLine="0"/>
              <w:rPr>
                <w:rFonts w:eastAsia="SimSun"/>
              </w:rPr>
            </w:pPr>
            <w:r w:rsidRPr="00AC3044">
              <w:rPr>
                <w:rFonts w:eastAsia="SimSun"/>
              </w:rPr>
              <w:t>5</w:t>
            </w:r>
          </w:p>
        </w:tc>
        <w:tc>
          <w:tcPr>
            <w:tcW w:w="1133" w:type="pct"/>
            <w:vAlign w:val="center"/>
          </w:tcPr>
          <w:p w14:paraId="19A6CBEF" w14:textId="77777777" w:rsidR="00124A26" w:rsidRPr="00AC3044" w:rsidRDefault="00124A26" w:rsidP="002D3EBF">
            <w:pPr>
              <w:ind w:firstLine="0"/>
              <w:rPr>
                <w:rFonts w:eastAsia="SimSun"/>
              </w:rPr>
            </w:pPr>
            <w:r w:rsidRPr="00AC3044">
              <w:rPr>
                <w:rFonts w:eastAsia="SimSun"/>
              </w:rPr>
              <w:t>Апрепитант</w:t>
            </w:r>
          </w:p>
        </w:tc>
        <w:tc>
          <w:tcPr>
            <w:tcW w:w="614" w:type="pct"/>
            <w:vAlign w:val="center"/>
          </w:tcPr>
          <w:p w14:paraId="2EEA41F4" w14:textId="77777777" w:rsidR="00124A26" w:rsidRPr="00AC3044" w:rsidRDefault="00124A26" w:rsidP="002D3EBF">
            <w:pPr>
              <w:ind w:firstLine="0"/>
              <w:rPr>
                <w:rFonts w:eastAsia="SimSun"/>
              </w:rPr>
            </w:pPr>
            <w:r w:rsidRPr="00AC3044">
              <w:rPr>
                <w:rFonts w:eastAsia="SimSun"/>
              </w:rPr>
              <w:t>125, 80, 80 мг</w:t>
            </w:r>
          </w:p>
        </w:tc>
        <w:tc>
          <w:tcPr>
            <w:tcW w:w="486" w:type="pct"/>
            <w:vAlign w:val="center"/>
          </w:tcPr>
          <w:p w14:paraId="6BF0F4F8"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15F2CB4D" w14:textId="77777777" w:rsidR="00124A26" w:rsidRPr="00AC3044" w:rsidRDefault="00124A26" w:rsidP="002D3EBF">
            <w:pPr>
              <w:ind w:firstLine="0"/>
              <w:rPr>
                <w:rFonts w:eastAsia="SimSun"/>
              </w:rPr>
            </w:pPr>
            <w:r w:rsidRPr="00AC3044">
              <w:rPr>
                <w:rFonts w:eastAsia="SimSun"/>
              </w:rPr>
              <w:t>При проведении ТТО -3 по -1 дни</w:t>
            </w:r>
          </w:p>
        </w:tc>
        <w:tc>
          <w:tcPr>
            <w:tcW w:w="1229" w:type="pct"/>
            <w:vAlign w:val="center"/>
          </w:tcPr>
          <w:p w14:paraId="1E6E1088" w14:textId="77777777" w:rsidR="00124A26" w:rsidRPr="00AC3044" w:rsidRDefault="00124A26" w:rsidP="002D3EBF">
            <w:pPr>
              <w:ind w:firstLine="0"/>
              <w:rPr>
                <w:rFonts w:eastAsia="SimSun"/>
              </w:rPr>
            </w:pPr>
            <w:r w:rsidRPr="00AC3044">
              <w:rPr>
                <w:rFonts w:eastAsia="SimSun"/>
              </w:rPr>
              <w:t>Внутрь, перед  утренней фракцией ТТО</w:t>
            </w:r>
          </w:p>
        </w:tc>
      </w:tr>
      <w:tr w:rsidR="00124A26" w:rsidRPr="00AC3044" w14:paraId="5F7A3CD7" w14:textId="77777777" w:rsidTr="002D3EBF">
        <w:trPr>
          <w:cantSplit/>
          <w:trHeight w:val="464"/>
        </w:trPr>
        <w:tc>
          <w:tcPr>
            <w:tcW w:w="168" w:type="pct"/>
          </w:tcPr>
          <w:p w14:paraId="781484DD" w14:textId="77777777" w:rsidR="00124A26" w:rsidRPr="00AC3044" w:rsidRDefault="00124A26" w:rsidP="002D3EBF">
            <w:pPr>
              <w:ind w:firstLine="0"/>
              <w:rPr>
                <w:rFonts w:eastAsia="SimSun"/>
              </w:rPr>
            </w:pPr>
            <w:r w:rsidRPr="00AC3044">
              <w:rPr>
                <w:rFonts w:eastAsia="SimSun"/>
              </w:rPr>
              <w:t>6</w:t>
            </w:r>
          </w:p>
        </w:tc>
        <w:tc>
          <w:tcPr>
            <w:tcW w:w="1133" w:type="pct"/>
            <w:vAlign w:val="center"/>
          </w:tcPr>
          <w:p w14:paraId="4639F843" w14:textId="77777777" w:rsidR="00124A26" w:rsidRPr="00AC3044" w:rsidRDefault="00124A26" w:rsidP="002D3EBF">
            <w:pPr>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38F6046C" w14:textId="77777777" w:rsidR="00124A26" w:rsidRPr="00AC3044" w:rsidRDefault="00124A26" w:rsidP="002D3EBF">
            <w:pPr>
              <w:ind w:firstLine="0"/>
              <w:rPr>
                <w:rFonts w:eastAsia="SimSun"/>
              </w:rPr>
            </w:pPr>
            <w:r w:rsidRPr="00AC3044">
              <w:rPr>
                <w:rFonts w:eastAsia="SimSun"/>
              </w:rPr>
              <w:t>150 мг</w:t>
            </w:r>
          </w:p>
        </w:tc>
        <w:tc>
          <w:tcPr>
            <w:tcW w:w="486" w:type="pct"/>
            <w:vAlign w:val="center"/>
          </w:tcPr>
          <w:p w14:paraId="51147428"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18B902F7" w14:textId="77777777" w:rsidR="00124A26" w:rsidRPr="00AC3044" w:rsidRDefault="00124A26"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CB38ECE" w14:textId="77777777" w:rsidR="00124A26" w:rsidRPr="00AC3044" w:rsidRDefault="00124A26" w:rsidP="002D3EBF">
            <w:pPr>
              <w:ind w:firstLine="0"/>
              <w:rPr>
                <w:rFonts w:eastAsia="SimSun"/>
              </w:rPr>
            </w:pPr>
            <w:r w:rsidRPr="00AC3044">
              <w:rPr>
                <w:rFonts w:eastAsia="SimSun"/>
              </w:rPr>
              <w:t>В/в, однократно</w:t>
            </w:r>
          </w:p>
        </w:tc>
      </w:tr>
      <w:tr w:rsidR="00124A26" w:rsidRPr="00AC3044" w14:paraId="278E99BB" w14:textId="77777777" w:rsidTr="002D3EBF">
        <w:trPr>
          <w:cantSplit/>
          <w:trHeight w:val="464"/>
        </w:trPr>
        <w:tc>
          <w:tcPr>
            <w:tcW w:w="5000" w:type="pct"/>
            <w:gridSpan w:val="6"/>
          </w:tcPr>
          <w:p w14:paraId="6F7CF34C" w14:textId="77777777" w:rsidR="00124A26" w:rsidRPr="00AC3044" w:rsidRDefault="00124A26" w:rsidP="002D3EBF">
            <w:pPr>
              <w:ind w:firstLine="0"/>
              <w:rPr>
                <w:rFonts w:eastAsia="SimSun"/>
              </w:rPr>
            </w:pPr>
            <w:r w:rsidRPr="00AC3044">
              <w:rPr>
                <w:rFonts w:eastAsia="SimSun"/>
              </w:rPr>
              <w:t>Антикоагулянтная терапия</w:t>
            </w:r>
          </w:p>
        </w:tc>
      </w:tr>
      <w:tr w:rsidR="00124A26" w:rsidRPr="00AC3044" w14:paraId="78791E27" w14:textId="77777777" w:rsidTr="002D3EBF">
        <w:trPr>
          <w:cantSplit/>
          <w:trHeight w:val="464"/>
        </w:trPr>
        <w:tc>
          <w:tcPr>
            <w:tcW w:w="168" w:type="pct"/>
          </w:tcPr>
          <w:p w14:paraId="24AC5CCC"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0370CAFD" w14:textId="77777777" w:rsidR="00124A26" w:rsidRPr="00AC3044" w:rsidRDefault="00124A26" w:rsidP="002D3EBF">
            <w:pPr>
              <w:ind w:firstLine="0"/>
              <w:rPr>
                <w:rFonts w:eastAsia="SimSun"/>
              </w:rPr>
            </w:pPr>
            <w:r w:rsidRPr="00AC3044">
              <w:rPr>
                <w:rFonts w:eastAsia="SimSun"/>
              </w:rPr>
              <w:t>Гепарин</w:t>
            </w:r>
          </w:p>
        </w:tc>
        <w:tc>
          <w:tcPr>
            <w:tcW w:w="614" w:type="pct"/>
            <w:vAlign w:val="center"/>
          </w:tcPr>
          <w:p w14:paraId="19280D53" w14:textId="77777777" w:rsidR="00124A26" w:rsidRPr="00AC3044" w:rsidRDefault="00124A26" w:rsidP="002D3EBF">
            <w:pPr>
              <w:ind w:firstLine="0"/>
              <w:rPr>
                <w:rFonts w:eastAsia="SimSun"/>
              </w:rPr>
            </w:pPr>
            <w:r w:rsidRPr="00AC3044">
              <w:rPr>
                <w:rFonts w:eastAsia="SimSun"/>
              </w:rPr>
              <w:t xml:space="preserve">12000 ЕД/сут </w:t>
            </w:r>
          </w:p>
        </w:tc>
        <w:tc>
          <w:tcPr>
            <w:tcW w:w="486" w:type="pct"/>
            <w:vAlign w:val="center"/>
          </w:tcPr>
          <w:p w14:paraId="3093F295"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36CE1845" w14:textId="77777777" w:rsidR="00124A26" w:rsidRPr="00AC3044" w:rsidRDefault="00124A26" w:rsidP="002D3EBF">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1B85D640" w14:textId="77777777" w:rsidR="00124A26" w:rsidRPr="00AC3044" w:rsidRDefault="00124A26" w:rsidP="002D3EBF">
            <w:pPr>
              <w:ind w:firstLine="0"/>
              <w:rPr>
                <w:rFonts w:eastAsia="SimSun"/>
              </w:rPr>
            </w:pPr>
            <w:r w:rsidRPr="00AC3044">
              <w:rPr>
                <w:rFonts w:eastAsia="SimSun"/>
              </w:rPr>
              <w:t>В/в, инфузия в течение 24 ч</w:t>
            </w:r>
          </w:p>
        </w:tc>
      </w:tr>
      <w:tr w:rsidR="00124A26" w:rsidRPr="00AC3044" w14:paraId="18127AAD" w14:textId="77777777" w:rsidTr="002D3EBF">
        <w:trPr>
          <w:cantSplit/>
          <w:trHeight w:val="464"/>
        </w:trPr>
        <w:tc>
          <w:tcPr>
            <w:tcW w:w="168" w:type="pct"/>
          </w:tcPr>
          <w:p w14:paraId="5986B441" w14:textId="77777777" w:rsidR="00124A26" w:rsidRPr="00AC3044" w:rsidRDefault="00124A26" w:rsidP="002D3EBF">
            <w:pPr>
              <w:ind w:firstLine="0"/>
              <w:rPr>
                <w:rFonts w:eastAsia="SimSun"/>
              </w:rPr>
            </w:pPr>
            <w:r w:rsidRPr="00AC3044">
              <w:rPr>
                <w:rFonts w:eastAsia="SimSun"/>
              </w:rPr>
              <w:t>2</w:t>
            </w:r>
          </w:p>
        </w:tc>
        <w:tc>
          <w:tcPr>
            <w:tcW w:w="1133" w:type="pct"/>
            <w:vAlign w:val="center"/>
          </w:tcPr>
          <w:p w14:paraId="1FBE05A5" w14:textId="77777777" w:rsidR="00124A26" w:rsidRPr="00AC3044" w:rsidRDefault="00124A26" w:rsidP="002D3EBF">
            <w:pPr>
              <w:ind w:firstLine="0"/>
              <w:rPr>
                <w:rFonts w:eastAsia="SimSun"/>
              </w:rPr>
            </w:pPr>
            <w:r w:rsidRPr="00AC3044">
              <w:rPr>
                <w:rFonts w:eastAsia="SimSun"/>
              </w:rPr>
              <w:t>Гепарин</w:t>
            </w:r>
          </w:p>
        </w:tc>
        <w:tc>
          <w:tcPr>
            <w:tcW w:w="614" w:type="pct"/>
            <w:vAlign w:val="center"/>
          </w:tcPr>
          <w:p w14:paraId="57EB5139" w14:textId="77777777" w:rsidR="00124A26" w:rsidRPr="00AC3044" w:rsidRDefault="00124A26" w:rsidP="002D3EBF">
            <w:pPr>
              <w:ind w:firstLine="0"/>
              <w:rPr>
                <w:rFonts w:eastAsia="SimSun"/>
              </w:rPr>
            </w:pPr>
            <w:r w:rsidRPr="00AC3044">
              <w:rPr>
                <w:rFonts w:eastAsia="SimSun"/>
              </w:rPr>
              <w:t xml:space="preserve">100 ЕД/кг </w:t>
            </w:r>
          </w:p>
        </w:tc>
        <w:tc>
          <w:tcPr>
            <w:tcW w:w="486" w:type="pct"/>
            <w:vAlign w:val="center"/>
          </w:tcPr>
          <w:p w14:paraId="7997E014"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527C6071" w14:textId="77777777" w:rsidR="00124A26" w:rsidRPr="00AC3044" w:rsidRDefault="00124A26" w:rsidP="002D3EBF">
            <w:pPr>
              <w:ind w:firstLine="0"/>
              <w:rPr>
                <w:rFonts w:eastAsia="SimSun"/>
              </w:rPr>
            </w:pPr>
            <w:r w:rsidRPr="00AC3044">
              <w:rPr>
                <w:rFonts w:eastAsia="SimSun"/>
              </w:rPr>
              <w:t>Весь период использования ЦВК</w:t>
            </w:r>
          </w:p>
        </w:tc>
        <w:tc>
          <w:tcPr>
            <w:tcW w:w="1229" w:type="pct"/>
            <w:vAlign w:val="center"/>
          </w:tcPr>
          <w:p w14:paraId="088CAE97" w14:textId="77777777" w:rsidR="00124A26" w:rsidRPr="00AC3044" w:rsidRDefault="00124A26" w:rsidP="002D3EBF">
            <w:pPr>
              <w:ind w:firstLine="0"/>
              <w:rPr>
                <w:rFonts w:eastAsia="SimSun"/>
              </w:rPr>
            </w:pPr>
            <w:r w:rsidRPr="00AC3044">
              <w:rPr>
                <w:rFonts w:eastAsia="SimSun"/>
              </w:rPr>
              <w:t>В/в, инфузия в течение 24 ч</w:t>
            </w:r>
          </w:p>
        </w:tc>
      </w:tr>
      <w:tr w:rsidR="00124A26" w:rsidRPr="00AC3044" w14:paraId="0BD99474" w14:textId="77777777" w:rsidTr="002D3EBF">
        <w:trPr>
          <w:cantSplit/>
          <w:trHeight w:val="464"/>
        </w:trPr>
        <w:tc>
          <w:tcPr>
            <w:tcW w:w="168" w:type="pct"/>
          </w:tcPr>
          <w:p w14:paraId="17F8EB95" w14:textId="77777777" w:rsidR="00124A26" w:rsidRPr="00AC3044" w:rsidRDefault="00124A26" w:rsidP="002D3EBF">
            <w:pPr>
              <w:ind w:firstLine="0"/>
              <w:rPr>
                <w:rFonts w:eastAsia="SimSun"/>
              </w:rPr>
            </w:pPr>
            <w:r w:rsidRPr="00AC3044">
              <w:rPr>
                <w:rFonts w:eastAsia="SimSun"/>
              </w:rPr>
              <w:t>3</w:t>
            </w:r>
          </w:p>
        </w:tc>
        <w:tc>
          <w:tcPr>
            <w:tcW w:w="1133" w:type="pct"/>
            <w:vAlign w:val="center"/>
          </w:tcPr>
          <w:p w14:paraId="43727777" w14:textId="77777777" w:rsidR="00124A26" w:rsidRPr="00AC3044" w:rsidRDefault="00124A26" w:rsidP="002D3EBF">
            <w:pPr>
              <w:ind w:firstLine="0"/>
              <w:rPr>
                <w:rFonts w:eastAsia="SimSun"/>
              </w:rPr>
            </w:pPr>
            <w:r w:rsidRPr="00AC3044">
              <w:rPr>
                <w:rFonts w:eastAsia="SimSun"/>
              </w:rPr>
              <w:t>Гепарин</w:t>
            </w:r>
          </w:p>
        </w:tc>
        <w:tc>
          <w:tcPr>
            <w:tcW w:w="614" w:type="pct"/>
            <w:vAlign w:val="center"/>
          </w:tcPr>
          <w:p w14:paraId="195DDCE3" w14:textId="77777777" w:rsidR="00124A26" w:rsidRPr="00AC3044" w:rsidRDefault="00124A26" w:rsidP="002D3EBF">
            <w:pPr>
              <w:ind w:firstLine="0"/>
              <w:rPr>
                <w:rFonts w:eastAsia="SimSun"/>
              </w:rPr>
            </w:pPr>
            <w:r w:rsidRPr="00AC3044">
              <w:rPr>
                <w:rFonts w:eastAsia="SimSun"/>
              </w:rPr>
              <w:t xml:space="preserve">100-500 ЕД/кг </w:t>
            </w:r>
          </w:p>
        </w:tc>
        <w:tc>
          <w:tcPr>
            <w:tcW w:w="486" w:type="pct"/>
            <w:vAlign w:val="center"/>
          </w:tcPr>
          <w:p w14:paraId="40EF9CF9"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4365D240" w14:textId="77777777" w:rsidR="00124A26" w:rsidRPr="00AC3044" w:rsidRDefault="00124A26" w:rsidP="002D3EBF">
            <w:pPr>
              <w:ind w:firstLine="0"/>
              <w:rPr>
                <w:rFonts w:eastAsia="SimSun"/>
              </w:rPr>
            </w:pPr>
            <w:r w:rsidRPr="00AC3044">
              <w:rPr>
                <w:rFonts w:eastAsia="SimSun"/>
              </w:rPr>
              <w:t>Под контролем АЧТВ, в среднем 14-42 дня</w:t>
            </w:r>
          </w:p>
        </w:tc>
        <w:tc>
          <w:tcPr>
            <w:tcW w:w="1229" w:type="pct"/>
            <w:vAlign w:val="center"/>
          </w:tcPr>
          <w:p w14:paraId="343FBA44" w14:textId="77777777" w:rsidR="00124A26" w:rsidRPr="00AC3044" w:rsidRDefault="00124A26" w:rsidP="002D3EBF">
            <w:pPr>
              <w:ind w:firstLine="0"/>
              <w:rPr>
                <w:rFonts w:eastAsia="SimSun"/>
              </w:rPr>
            </w:pPr>
            <w:r w:rsidRPr="00AC3044">
              <w:rPr>
                <w:rFonts w:eastAsia="SimSun"/>
              </w:rPr>
              <w:t>В/в, инфузия в течение 24 ч</w:t>
            </w:r>
          </w:p>
        </w:tc>
      </w:tr>
      <w:tr w:rsidR="00124A26" w:rsidRPr="00AC3044" w14:paraId="6DFE2D53" w14:textId="77777777" w:rsidTr="002D3EBF">
        <w:trPr>
          <w:cantSplit/>
          <w:trHeight w:val="464"/>
        </w:trPr>
        <w:tc>
          <w:tcPr>
            <w:tcW w:w="168" w:type="pct"/>
          </w:tcPr>
          <w:p w14:paraId="3520E023" w14:textId="77777777" w:rsidR="00124A26" w:rsidRPr="00AC3044" w:rsidRDefault="00124A26" w:rsidP="002D3EBF">
            <w:pPr>
              <w:ind w:firstLine="0"/>
              <w:rPr>
                <w:rFonts w:eastAsia="SimSun"/>
              </w:rPr>
            </w:pPr>
            <w:r w:rsidRPr="00AC3044">
              <w:rPr>
                <w:rFonts w:eastAsia="SimSun"/>
              </w:rPr>
              <w:t>4</w:t>
            </w:r>
          </w:p>
        </w:tc>
        <w:tc>
          <w:tcPr>
            <w:tcW w:w="1133" w:type="pct"/>
            <w:vAlign w:val="center"/>
          </w:tcPr>
          <w:p w14:paraId="494368D2" w14:textId="77777777" w:rsidR="00124A26" w:rsidRPr="00AC3044" w:rsidRDefault="00124A26" w:rsidP="002D3EBF">
            <w:pPr>
              <w:ind w:firstLine="0"/>
              <w:rPr>
                <w:rFonts w:eastAsia="SimSun"/>
              </w:rPr>
            </w:pPr>
            <w:r w:rsidRPr="00AC3044">
              <w:rPr>
                <w:rFonts w:eastAsia="SimSun"/>
              </w:rPr>
              <w:t>Низкомолекулряные гепарины</w:t>
            </w:r>
          </w:p>
        </w:tc>
        <w:tc>
          <w:tcPr>
            <w:tcW w:w="3699" w:type="pct"/>
            <w:gridSpan w:val="4"/>
            <w:vAlign w:val="center"/>
          </w:tcPr>
          <w:p w14:paraId="3A190C6B" w14:textId="77777777" w:rsidR="00124A26" w:rsidRPr="00AC3044" w:rsidRDefault="00124A26" w:rsidP="002D3EBF">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124A26" w:rsidRPr="00AC3044" w14:paraId="4EBA314A" w14:textId="77777777" w:rsidTr="002D3EBF">
        <w:trPr>
          <w:cantSplit/>
          <w:trHeight w:val="464"/>
        </w:trPr>
        <w:tc>
          <w:tcPr>
            <w:tcW w:w="5000" w:type="pct"/>
            <w:gridSpan w:val="6"/>
          </w:tcPr>
          <w:p w14:paraId="4B1DBBCB" w14:textId="77777777" w:rsidR="00124A26" w:rsidRPr="00AC3044" w:rsidRDefault="00124A26" w:rsidP="002D3EBF">
            <w:pPr>
              <w:ind w:firstLine="0"/>
              <w:rPr>
                <w:rFonts w:eastAsia="SimSun"/>
              </w:rPr>
            </w:pPr>
            <w:r w:rsidRPr="00AC3044">
              <w:rPr>
                <w:rFonts w:eastAsia="SimSun"/>
              </w:rPr>
              <w:t>Противосудорожная терапия</w:t>
            </w:r>
          </w:p>
        </w:tc>
      </w:tr>
      <w:tr w:rsidR="00124A26" w:rsidRPr="00AC3044" w14:paraId="2FBF0F18" w14:textId="77777777" w:rsidTr="002D3EBF">
        <w:trPr>
          <w:cantSplit/>
          <w:trHeight w:val="464"/>
        </w:trPr>
        <w:tc>
          <w:tcPr>
            <w:tcW w:w="168" w:type="pct"/>
          </w:tcPr>
          <w:p w14:paraId="5801B5DA"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54AA6175" w14:textId="77777777" w:rsidR="00124A26" w:rsidRPr="00AC3044" w:rsidRDefault="00124A26" w:rsidP="002D3EBF">
            <w:pPr>
              <w:ind w:firstLine="0"/>
              <w:rPr>
                <w:rFonts w:eastAsia="SimSun"/>
              </w:rPr>
            </w:pPr>
            <w:r w:rsidRPr="00AC3044">
              <w:rPr>
                <w:rFonts w:eastAsia="SimSun"/>
              </w:rPr>
              <w:t>Карбамазепин</w:t>
            </w:r>
          </w:p>
        </w:tc>
        <w:tc>
          <w:tcPr>
            <w:tcW w:w="614" w:type="pct"/>
            <w:vAlign w:val="center"/>
          </w:tcPr>
          <w:p w14:paraId="2769A99C" w14:textId="77777777" w:rsidR="00124A26" w:rsidRPr="00AC3044" w:rsidRDefault="00124A26" w:rsidP="002D3EBF">
            <w:pPr>
              <w:ind w:firstLine="0"/>
              <w:rPr>
                <w:rFonts w:eastAsia="SimSun"/>
              </w:rPr>
            </w:pPr>
            <w:r w:rsidRPr="00AC3044">
              <w:rPr>
                <w:rFonts w:eastAsia="SimSun"/>
              </w:rPr>
              <w:t>200 мг</w:t>
            </w:r>
          </w:p>
        </w:tc>
        <w:tc>
          <w:tcPr>
            <w:tcW w:w="486" w:type="pct"/>
            <w:vAlign w:val="center"/>
          </w:tcPr>
          <w:p w14:paraId="1B9C92ED"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60BD4BFD" w14:textId="77777777" w:rsidR="00124A26" w:rsidRPr="00AC3044" w:rsidRDefault="00124A26" w:rsidP="002D3EBF">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59190419" w14:textId="77777777" w:rsidR="00124A26" w:rsidRPr="00AC3044" w:rsidRDefault="00124A26" w:rsidP="002D3EBF">
            <w:pPr>
              <w:ind w:firstLine="0"/>
              <w:rPr>
                <w:rFonts w:eastAsia="SimSun"/>
              </w:rPr>
            </w:pPr>
            <w:r w:rsidRPr="00AC3044">
              <w:rPr>
                <w:rFonts w:eastAsia="SimSun"/>
              </w:rPr>
              <w:t>Внутрь, 100 мг 2 раза/сут</w:t>
            </w:r>
          </w:p>
        </w:tc>
      </w:tr>
      <w:tr w:rsidR="00124A26" w:rsidRPr="00AC3044" w14:paraId="7C628767" w14:textId="77777777" w:rsidTr="002D3EBF">
        <w:trPr>
          <w:cantSplit/>
          <w:trHeight w:val="464"/>
        </w:trPr>
        <w:tc>
          <w:tcPr>
            <w:tcW w:w="168" w:type="pct"/>
          </w:tcPr>
          <w:p w14:paraId="4FB2E7A8" w14:textId="77777777" w:rsidR="00124A26" w:rsidRPr="00AC3044" w:rsidRDefault="00124A26" w:rsidP="002D3EBF">
            <w:pPr>
              <w:ind w:firstLine="0"/>
              <w:rPr>
                <w:rFonts w:eastAsia="SimSun"/>
              </w:rPr>
            </w:pPr>
            <w:r w:rsidRPr="00AC3044">
              <w:rPr>
                <w:rFonts w:eastAsia="SimSun"/>
              </w:rPr>
              <w:t>2</w:t>
            </w:r>
          </w:p>
        </w:tc>
        <w:tc>
          <w:tcPr>
            <w:tcW w:w="1133" w:type="pct"/>
            <w:vAlign w:val="center"/>
          </w:tcPr>
          <w:p w14:paraId="1D6DED01" w14:textId="77777777" w:rsidR="00124A26" w:rsidRPr="00AC3044" w:rsidRDefault="00124A26" w:rsidP="002D3EBF">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1D29F218" w14:textId="77777777" w:rsidR="00124A26" w:rsidRPr="00AC3044" w:rsidRDefault="00124A26" w:rsidP="002D3EBF">
            <w:pPr>
              <w:ind w:firstLine="0"/>
              <w:rPr>
                <w:rFonts w:eastAsia="SimSun"/>
              </w:rPr>
            </w:pPr>
            <w:r w:rsidRPr="00AC3044">
              <w:rPr>
                <w:rFonts w:eastAsia="SimSun"/>
              </w:rPr>
              <w:t>10 мг</w:t>
            </w:r>
          </w:p>
        </w:tc>
        <w:tc>
          <w:tcPr>
            <w:tcW w:w="486" w:type="pct"/>
            <w:vAlign w:val="center"/>
          </w:tcPr>
          <w:p w14:paraId="6D393511"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46B5CFC7" w14:textId="77777777" w:rsidR="00124A26" w:rsidRPr="00AC3044" w:rsidRDefault="00124A26" w:rsidP="002D3EBF">
            <w:pPr>
              <w:ind w:firstLine="0"/>
              <w:rPr>
                <w:rFonts w:eastAsia="SimSun"/>
              </w:rPr>
            </w:pPr>
            <w:r w:rsidRPr="00AC3044">
              <w:rPr>
                <w:rFonts w:eastAsia="SimSun"/>
              </w:rPr>
              <w:t>В дни введения ЦФ</w:t>
            </w:r>
          </w:p>
        </w:tc>
        <w:tc>
          <w:tcPr>
            <w:tcW w:w="1229" w:type="pct"/>
            <w:vAlign w:val="center"/>
          </w:tcPr>
          <w:p w14:paraId="47F0CFD9" w14:textId="77777777" w:rsidR="00124A26" w:rsidRPr="00AC3044" w:rsidRDefault="00124A26" w:rsidP="002D3EBF">
            <w:pPr>
              <w:ind w:firstLine="0"/>
              <w:rPr>
                <w:rFonts w:eastAsia="SimSun"/>
              </w:rPr>
            </w:pPr>
            <w:r w:rsidRPr="00AC3044">
              <w:rPr>
                <w:rFonts w:eastAsia="SimSun"/>
              </w:rPr>
              <w:t>В/в, на ночь</w:t>
            </w:r>
          </w:p>
        </w:tc>
      </w:tr>
      <w:tr w:rsidR="00124A26" w:rsidRPr="00AC3044" w14:paraId="7E9DC452" w14:textId="77777777" w:rsidTr="002D3EBF">
        <w:trPr>
          <w:cantSplit/>
          <w:trHeight w:val="464"/>
        </w:trPr>
        <w:tc>
          <w:tcPr>
            <w:tcW w:w="168" w:type="pct"/>
          </w:tcPr>
          <w:p w14:paraId="6AF176DF" w14:textId="77777777" w:rsidR="00124A26" w:rsidRPr="00AC3044" w:rsidRDefault="00124A26" w:rsidP="002D3EBF">
            <w:pPr>
              <w:ind w:firstLine="0"/>
              <w:rPr>
                <w:rFonts w:eastAsia="SimSun"/>
              </w:rPr>
            </w:pPr>
            <w:r w:rsidRPr="00AC3044">
              <w:rPr>
                <w:rFonts w:eastAsia="SimSun"/>
              </w:rPr>
              <w:t>3</w:t>
            </w:r>
          </w:p>
        </w:tc>
        <w:tc>
          <w:tcPr>
            <w:tcW w:w="1133" w:type="pct"/>
            <w:vAlign w:val="center"/>
          </w:tcPr>
          <w:p w14:paraId="4C6A3DF9" w14:textId="77777777" w:rsidR="00124A26" w:rsidRPr="00AC3044" w:rsidRDefault="00124A26" w:rsidP="002D3EBF">
            <w:pPr>
              <w:ind w:firstLine="0"/>
              <w:rPr>
                <w:rFonts w:eastAsia="SimSun"/>
              </w:rPr>
            </w:pPr>
            <w:r w:rsidRPr="00AC3044">
              <w:rPr>
                <w:rFonts w:eastAsia="SimSun"/>
              </w:rPr>
              <w:t>Левитирацетам</w:t>
            </w:r>
          </w:p>
        </w:tc>
        <w:tc>
          <w:tcPr>
            <w:tcW w:w="614" w:type="pct"/>
            <w:vAlign w:val="center"/>
          </w:tcPr>
          <w:p w14:paraId="22D86821" w14:textId="77777777" w:rsidR="00124A26" w:rsidRPr="00AC3044" w:rsidRDefault="00124A26" w:rsidP="002D3EBF">
            <w:pPr>
              <w:ind w:firstLine="0"/>
              <w:rPr>
                <w:rFonts w:eastAsia="SimSun"/>
              </w:rPr>
            </w:pPr>
            <w:r w:rsidRPr="00AC3044">
              <w:rPr>
                <w:rFonts w:eastAsia="SimSun"/>
              </w:rPr>
              <w:t>500 мг</w:t>
            </w:r>
          </w:p>
        </w:tc>
        <w:tc>
          <w:tcPr>
            <w:tcW w:w="486" w:type="pct"/>
            <w:vAlign w:val="center"/>
          </w:tcPr>
          <w:p w14:paraId="631F7854"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49580D26" w14:textId="77777777" w:rsidR="00124A26" w:rsidRPr="00AC3044" w:rsidRDefault="00124A26" w:rsidP="002D3EB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1FD5474" w14:textId="77777777" w:rsidR="00124A26" w:rsidRPr="00AC3044" w:rsidRDefault="00124A26" w:rsidP="002D3EBF">
            <w:pPr>
              <w:ind w:firstLine="0"/>
              <w:rPr>
                <w:rFonts w:eastAsia="SimSun"/>
              </w:rPr>
            </w:pPr>
            <w:r w:rsidRPr="00AC3044">
              <w:rPr>
                <w:rFonts w:eastAsia="SimSun"/>
              </w:rPr>
              <w:t>Внутрь, по 250 мг 2 раза/сут</w:t>
            </w:r>
          </w:p>
        </w:tc>
      </w:tr>
      <w:tr w:rsidR="00124A26" w:rsidRPr="00AC3044" w14:paraId="1D2C8F8A" w14:textId="77777777" w:rsidTr="002D3EBF">
        <w:trPr>
          <w:cantSplit/>
          <w:trHeight w:val="464"/>
        </w:trPr>
        <w:tc>
          <w:tcPr>
            <w:tcW w:w="168" w:type="pct"/>
          </w:tcPr>
          <w:p w14:paraId="05818A5C" w14:textId="77777777" w:rsidR="00124A26" w:rsidRPr="00AC3044" w:rsidRDefault="00124A26" w:rsidP="002D3EBF">
            <w:pPr>
              <w:ind w:firstLine="0"/>
              <w:rPr>
                <w:rFonts w:eastAsia="SimSun"/>
              </w:rPr>
            </w:pPr>
            <w:r w:rsidRPr="00AC3044">
              <w:rPr>
                <w:rFonts w:eastAsia="SimSun"/>
              </w:rPr>
              <w:t>4</w:t>
            </w:r>
          </w:p>
        </w:tc>
        <w:tc>
          <w:tcPr>
            <w:tcW w:w="1133" w:type="pct"/>
            <w:vAlign w:val="center"/>
          </w:tcPr>
          <w:p w14:paraId="55A5959B" w14:textId="77777777" w:rsidR="00124A26" w:rsidRPr="00AC3044" w:rsidRDefault="00124A26" w:rsidP="002D3EBF">
            <w:pPr>
              <w:ind w:firstLine="0"/>
              <w:rPr>
                <w:rFonts w:eastAsia="SimSun"/>
              </w:rPr>
            </w:pPr>
            <w:r w:rsidRPr="00AC3044">
              <w:rPr>
                <w:rFonts w:eastAsia="SimSun"/>
              </w:rPr>
              <w:t>Левитирацетам</w:t>
            </w:r>
          </w:p>
        </w:tc>
        <w:tc>
          <w:tcPr>
            <w:tcW w:w="614" w:type="pct"/>
            <w:vAlign w:val="center"/>
          </w:tcPr>
          <w:p w14:paraId="4C693F43" w14:textId="77777777" w:rsidR="00124A26" w:rsidRPr="00AC3044" w:rsidRDefault="00124A26" w:rsidP="002D3EBF">
            <w:pPr>
              <w:ind w:firstLine="0"/>
              <w:rPr>
                <w:rFonts w:eastAsia="SimSun"/>
              </w:rPr>
            </w:pPr>
            <w:r w:rsidRPr="00AC3044">
              <w:rPr>
                <w:rFonts w:eastAsia="SimSun"/>
              </w:rPr>
              <w:t>1000 мг</w:t>
            </w:r>
          </w:p>
        </w:tc>
        <w:tc>
          <w:tcPr>
            <w:tcW w:w="486" w:type="pct"/>
            <w:vAlign w:val="center"/>
          </w:tcPr>
          <w:p w14:paraId="7CACD304"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0D282CF4" w14:textId="77777777" w:rsidR="00124A26" w:rsidRPr="00AC3044" w:rsidRDefault="00124A26" w:rsidP="002D3EB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95140B7" w14:textId="77777777" w:rsidR="00124A26" w:rsidRPr="00AC3044" w:rsidRDefault="00124A26" w:rsidP="002D3EBF">
            <w:pPr>
              <w:ind w:firstLine="0"/>
              <w:rPr>
                <w:rFonts w:eastAsia="SimSun"/>
              </w:rPr>
            </w:pPr>
            <w:r w:rsidRPr="00AC3044">
              <w:rPr>
                <w:rFonts w:eastAsia="SimSun"/>
              </w:rPr>
              <w:t>Внутрь, по 1000 мг 2 раза/сут</w:t>
            </w:r>
          </w:p>
        </w:tc>
      </w:tr>
      <w:tr w:rsidR="00124A26" w:rsidRPr="00AC3044" w14:paraId="69F76DCE" w14:textId="77777777" w:rsidTr="002D3EBF">
        <w:trPr>
          <w:cantSplit/>
          <w:trHeight w:val="464"/>
        </w:trPr>
        <w:tc>
          <w:tcPr>
            <w:tcW w:w="5000" w:type="pct"/>
            <w:gridSpan w:val="6"/>
          </w:tcPr>
          <w:p w14:paraId="518B598E" w14:textId="77777777" w:rsidR="00124A26" w:rsidRPr="00AC3044" w:rsidRDefault="00124A26" w:rsidP="002D3EBF">
            <w:pPr>
              <w:ind w:firstLine="0"/>
              <w:rPr>
                <w:rFonts w:eastAsia="SimSun"/>
              </w:rPr>
            </w:pPr>
            <w:r w:rsidRPr="00AC3044">
              <w:rPr>
                <w:rFonts w:eastAsia="SimSun"/>
              </w:rPr>
              <w:t>Антисекреторная терапия</w:t>
            </w:r>
          </w:p>
        </w:tc>
      </w:tr>
      <w:tr w:rsidR="00124A26" w:rsidRPr="00AC3044" w14:paraId="3A08661E" w14:textId="77777777" w:rsidTr="002D3EBF">
        <w:trPr>
          <w:cantSplit/>
          <w:trHeight w:val="464"/>
        </w:trPr>
        <w:tc>
          <w:tcPr>
            <w:tcW w:w="168" w:type="pct"/>
          </w:tcPr>
          <w:p w14:paraId="543C7424"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2E407008" w14:textId="77777777" w:rsidR="00124A26" w:rsidRPr="00AC3044" w:rsidRDefault="00124A26" w:rsidP="002D3EBF">
            <w:pPr>
              <w:ind w:firstLine="0"/>
              <w:rPr>
                <w:rFonts w:eastAsia="SimSun"/>
              </w:rPr>
            </w:pPr>
            <w:r w:rsidRPr="00AC3044">
              <w:rPr>
                <w:rFonts w:eastAsia="SimSun"/>
              </w:rPr>
              <w:t xml:space="preserve">Омепразол </w:t>
            </w:r>
          </w:p>
        </w:tc>
        <w:tc>
          <w:tcPr>
            <w:tcW w:w="614" w:type="pct"/>
            <w:vAlign w:val="center"/>
          </w:tcPr>
          <w:p w14:paraId="7916AC68" w14:textId="77777777" w:rsidR="00124A26" w:rsidRPr="00AC3044" w:rsidRDefault="00124A26" w:rsidP="002D3EBF">
            <w:pPr>
              <w:ind w:firstLine="0"/>
              <w:rPr>
                <w:rFonts w:eastAsia="SimSun"/>
              </w:rPr>
            </w:pPr>
            <w:r w:rsidRPr="00AC3044">
              <w:rPr>
                <w:rFonts w:eastAsia="SimSun"/>
              </w:rPr>
              <w:t>20-40 мг</w:t>
            </w:r>
          </w:p>
        </w:tc>
        <w:tc>
          <w:tcPr>
            <w:tcW w:w="486" w:type="pct"/>
            <w:vAlign w:val="center"/>
          </w:tcPr>
          <w:p w14:paraId="75E11940"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579295AC"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2D84D734" w14:textId="77777777" w:rsidR="00124A26" w:rsidRPr="00AC3044" w:rsidRDefault="00124A26" w:rsidP="002D3EBF">
            <w:pPr>
              <w:ind w:firstLine="0"/>
              <w:rPr>
                <w:rFonts w:eastAsia="SimSun"/>
              </w:rPr>
            </w:pPr>
            <w:r w:rsidRPr="00AC3044">
              <w:rPr>
                <w:rFonts w:eastAsia="SimSun"/>
              </w:rPr>
              <w:t>Внутрь, 1 раз в сутки;</w:t>
            </w:r>
          </w:p>
          <w:p w14:paraId="5C40B90F" w14:textId="77777777" w:rsidR="00124A26" w:rsidRPr="00AC3044" w:rsidRDefault="00124A26" w:rsidP="002D3EBF">
            <w:pPr>
              <w:ind w:firstLine="0"/>
              <w:rPr>
                <w:rFonts w:eastAsia="SimSun"/>
              </w:rPr>
            </w:pPr>
            <w:r w:rsidRPr="00AC3044">
              <w:rPr>
                <w:rFonts w:eastAsia="SimSun"/>
              </w:rPr>
              <w:t>в/в, 1 раз в сутки</w:t>
            </w:r>
          </w:p>
        </w:tc>
      </w:tr>
      <w:tr w:rsidR="00124A26" w:rsidRPr="00AC3044" w14:paraId="6FE3F443" w14:textId="77777777" w:rsidTr="002D3EBF">
        <w:trPr>
          <w:cantSplit/>
          <w:trHeight w:val="464"/>
        </w:trPr>
        <w:tc>
          <w:tcPr>
            <w:tcW w:w="168" w:type="pct"/>
          </w:tcPr>
          <w:p w14:paraId="6F42556D" w14:textId="77777777" w:rsidR="00124A26" w:rsidRPr="00AC3044" w:rsidRDefault="00124A26" w:rsidP="002D3EBF">
            <w:pPr>
              <w:ind w:firstLine="0"/>
              <w:rPr>
                <w:rFonts w:eastAsia="SimSun"/>
              </w:rPr>
            </w:pPr>
            <w:r w:rsidRPr="00AC3044">
              <w:rPr>
                <w:rFonts w:eastAsia="SimSun"/>
              </w:rPr>
              <w:t>2</w:t>
            </w:r>
          </w:p>
        </w:tc>
        <w:tc>
          <w:tcPr>
            <w:tcW w:w="1133" w:type="pct"/>
          </w:tcPr>
          <w:p w14:paraId="5ED43034" w14:textId="77777777" w:rsidR="00124A26" w:rsidRPr="00AC3044" w:rsidRDefault="00124A26" w:rsidP="002D3EBF">
            <w:pPr>
              <w:ind w:firstLine="0"/>
              <w:rPr>
                <w:rFonts w:eastAsia="SimSun"/>
              </w:rPr>
            </w:pPr>
            <w:r w:rsidRPr="00AC3044">
              <w:rPr>
                <w:rFonts w:eastAsia="SimSun"/>
              </w:rPr>
              <w:t>Лансопразол</w:t>
            </w:r>
          </w:p>
        </w:tc>
        <w:tc>
          <w:tcPr>
            <w:tcW w:w="614" w:type="pct"/>
          </w:tcPr>
          <w:p w14:paraId="0D4A339B" w14:textId="77777777" w:rsidR="00124A26" w:rsidRPr="00AC3044" w:rsidRDefault="00124A26" w:rsidP="002D3EBF">
            <w:pPr>
              <w:ind w:firstLine="0"/>
              <w:rPr>
                <w:rFonts w:eastAsia="SimSun"/>
              </w:rPr>
            </w:pPr>
            <w:r w:rsidRPr="00AC3044">
              <w:rPr>
                <w:rFonts w:eastAsia="SimSun"/>
              </w:rPr>
              <w:t xml:space="preserve">30 </w:t>
            </w:r>
          </w:p>
        </w:tc>
        <w:tc>
          <w:tcPr>
            <w:tcW w:w="486" w:type="pct"/>
            <w:vAlign w:val="center"/>
          </w:tcPr>
          <w:p w14:paraId="72AA6652"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0E244DA8"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21C3CEDF" w14:textId="77777777" w:rsidR="00124A26" w:rsidRPr="00AC3044" w:rsidRDefault="00124A26" w:rsidP="002D3EBF">
            <w:pPr>
              <w:ind w:firstLine="0"/>
              <w:rPr>
                <w:rFonts w:eastAsia="SimSun"/>
              </w:rPr>
            </w:pPr>
            <w:r w:rsidRPr="00AC3044">
              <w:rPr>
                <w:rFonts w:eastAsia="SimSun"/>
              </w:rPr>
              <w:t>Внутрь, 1 раз в сутки</w:t>
            </w:r>
          </w:p>
        </w:tc>
      </w:tr>
      <w:tr w:rsidR="00124A26" w:rsidRPr="00AC3044" w14:paraId="791374AF" w14:textId="77777777" w:rsidTr="002D3EBF">
        <w:trPr>
          <w:cantSplit/>
          <w:trHeight w:val="464"/>
        </w:trPr>
        <w:tc>
          <w:tcPr>
            <w:tcW w:w="168" w:type="pct"/>
          </w:tcPr>
          <w:p w14:paraId="171E9179" w14:textId="77777777" w:rsidR="00124A26" w:rsidRPr="00AC3044" w:rsidRDefault="00124A26" w:rsidP="002D3EBF">
            <w:pPr>
              <w:ind w:firstLine="0"/>
              <w:rPr>
                <w:rFonts w:eastAsia="SimSun"/>
              </w:rPr>
            </w:pPr>
            <w:r w:rsidRPr="00AC3044">
              <w:rPr>
                <w:rFonts w:eastAsia="SimSun"/>
              </w:rPr>
              <w:t>3</w:t>
            </w:r>
          </w:p>
        </w:tc>
        <w:tc>
          <w:tcPr>
            <w:tcW w:w="1133" w:type="pct"/>
          </w:tcPr>
          <w:p w14:paraId="0ABF8E6D" w14:textId="77777777" w:rsidR="00124A26" w:rsidRPr="00AC3044" w:rsidRDefault="00124A26" w:rsidP="002D3EBF">
            <w:pPr>
              <w:ind w:firstLine="0"/>
              <w:rPr>
                <w:rFonts w:eastAsia="SimSun"/>
              </w:rPr>
            </w:pPr>
            <w:r w:rsidRPr="00AC3044">
              <w:rPr>
                <w:rFonts w:eastAsia="SimSun"/>
              </w:rPr>
              <w:t>Пантопразол</w:t>
            </w:r>
          </w:p>
        </w:tc>
        <w:tc>
          <w:tcPr>
            <w:tcW w:w="614" w:type="pct"/>
          </w:tcPr>
          <w:p w14:paraId="71C7994D" w14:textId="77777777" w:rsidR="00124A26" w:rsidRPr="00AC3044" w:rsidRDefault="00124A26" w:rsidP="002D3EBF">
            <w:pPr>
              <w:ind w:firstLine="0"/>
              <w:rPr>
                <w:rFonts w:eastAsia="SimSun"/>
              </w:rPr>
            </w:pPr>
            <w:r w:rsidRPr="00AC3044">
              <w:rPr>
                <w:rFonts w:eastAsia="SimSun"/>
              </w:rPr>
              <w:t xml:space="preserve">40 </w:t>
            </w:r>
          </w:p>
        </w:tc>
        <w:tc>
          <w:tcPr>
            <w:tcW w:w="486" w:type="pct"/>
            <w:vAlign w:val="center"/>
          </w:tcPr>
          <w:p w14:paraId="11511789"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6F00A048"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0611EF3C" w14:textId="77777777" w:rsidR="00124A26" w:rsidRPr="00AC3044" w:rsidRDefault="00124A26" w:rsidP="002D3EBF">
            <w:pPr>
              <w:ind w:firstLine="0"/>
              <w:rPr>
                <w:rFonts w:eastAsia="SimSun"/>
              </w:rPr>
            </w:pPr>
            <w:r w:rsidRPr="00AC3044">
              <w:rPr>
                <w:rFonts w:eastAsia="SimSun"/>
              </w:rPr>
              <w:t>Внутрь, 1 раз в сутки</w:t>
            </w:r>
          </w:p>
        </w:tc>
      </w:tr>
      <w:tr w:rsidR="00124A26" w:rsidRPr="00AC3044" w14:paraId="420C7E53" w14:textId="77777777" w:rsidTr="002D3EBF">
        <w:trPr>
          <w:cantSplit/>
          <w:trHeight w:val="464"/>
        </w:trPr>
        <w:tc>
          <w:tcPr>
            <w:tcW w:w="168" w:type="pct"/>
          </w:tcPr>
          <w:p w14:paraId="7A705E00" w14:textId="77777777" w:rsidR="00124A26" w:rsidRPr="00AC3044" w:rsidRDefault="00124A26" w:rsidP="002D3EBF">
            <w:pPr>
              <w:ind w:firstLine="0"/>
              <w:rPr>
                <w:rFonts w:eastAsia="SimSun"/>
              </w:rPr>
            </w:pPr>
            <w:r w:rsidRPr="00AC3044">
              <w:rPr>
                <w:rFonts w:eastAsia="SimSun"/>
              </w:rPr>
              <w:t>4</w:t>
            </w:r>
          </w:p>
        </w:tc>
        <w:tc>
          <w:tcPr>
            <w:tcW w:w="1133" w:type="pct"/>
          </w:tcPr>
          <w:p w14:paraId="43D30CBA" w14:textId="77777777" w:rsidR="00124A26" w:rsidRPr="00AC3044" w:rsidRDefault="00124A26" w:rsidP="002D3EBF">
            <w:pPr>
              <w:ind w:firstLine="0"/>
              <w:rPr>
                <w:rFonts w:eastAsia="SimSun"/>
              </w:rPr>
            </w:pPr>
            <w:r w:rsidRPr="00AC3044">
              <w:rPr>
                <w:rFonts w:eastAsia="SimSun"/>
              </w:rPr>
              <w:t>Рабепразол</w:t>
            </w:r>
          </w:p>
        </w:tc>
        <w:tc>
          <w:tcPr>
            <w:tcW w:w="614" w:type="pct"/>
          </w:tcPr>
          <w:p w14:paraId="129C169C" w14:textId="77777777" w:rsidR="00124A26" w:rsidRPr="00AC3044" w:rsidRDefault="00124A26" w:rsidP="002D3EBF">
            <w:pPr>
              <w:ind w:firstLine="0"/>
              <w:rPr>
                <w:rFonts w:eastAsia="SimSun"/>
              </w:rPr>
            </w:pPr>
            <w:r w:rsidRPr="00AC3044">
              <w:rPr>
                <w:rFonts w:eastAsia="SimSun"/>
              </w:rPr>
              <w:t>20</w:t>
            </w:r>
          </w:p>
        </w:tc>
        <w:tc>
          <w:tcPr>
            <w:tcW w:w="486" w:type="pct"/>
            <w:vAlign w:val="center"/>
          </w:tcPr>
          <w:p w14:paraId="091C2CC0"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18ED7F92"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A43B1E5" w14:textId="77777777" w:rsidR="00124A26" w:rsidRPr="00AC3044" w:rsidRDefault="00124A26" w:rsidP="002D3EBF">
            <w:pPr>
              <w:ind w:firstLine="0"/>
              <w:rPr>
                <w:rFonts w:eastAsia="SimSun"/>
              </w:rPr>
            </w:pPr>
            <w:r w:rsidRPr="00AC3044">
              <w:rPr>
                <w:rFonts w:eastAsia="SimSun"/>
              </w:rPr>
              <w:t>Внутрь, 1 раз в сутки</w:t>
            </w:r>
          </w:p>
        </w:tc>
      </w:tr>
      <w:tr w:rsidR="00124A26" w:rsidRPr="00AC3044" w14:paraId="11C62A0E" w14:textId="77777777" w:rsidTr="002D3EBF">
        <w:trPr>
          <w:cantSplit/>
          <w:trHeight w:val="464"/>
        </w:trPr>
        <w:tc>
          <w:tcPr>
            <w:tcW w:w="168" w:type="pct"/>
          </w:tcPr>
          <w:p w14:paraId="745711B6" w14:textId="77777777" w:rsidR="00124A26" w:rsidRPr="00AC3044" w:rsidRDefault="00124A26" w:rsidP="002D3EBF">
            <w:pPr>
              <w:ind w:firstLine="0"/>
              <w:rPr>
                <w:rFonts w:eastAsia="SimSun"/>
              </w:rPr>
            </w:pPr>
            <w:r w:rsidRPr="00AC3044">
              <w:rPr>
                <w:rFonts w:eastAsia="SimSun"/>
              </w:rPr>
              <w:t>5</w:t>
            </w:r>
          </w:p>
        </w:tc>
        <w:tc>
          <w:tcPr>
            <w:tcW w:w="1133" w:type="pct"/>
          </w:tcPr>
          <w:p w14:paraId="4B4F71F8" w14:textId="77777777" w:rsidR="00124A26" w:rsidRPr="00AC3044" w:rsidRDefault="00124A26" w:rsidP="002D3EBF">
            <w:pPr>
              <w:ind w:firstLine="0"/>
              <w:rPr>
                <w:rFonts w:eastAsia="SimSun"/>
              </w:rPr>
            </w:pPr>
            <w:r w:rsidRPr="00AC3044">
              <w:rPr>
                <w:rFonts w:eastAsia="SimSun"/>
              </w:rPr>
              <w:t>Эзомепразол</w:t>
            </w:r>
          </w:p>
        </w:tc>
        <w:tc>
          <w:tcPr>
            <w:tcW w:w="614" w:type="pct"/>
          </w:tcPr>
          <w:p w14:paraId="41D424DD" w14:textId="77777777" w:rsidR="00124A26" w:rsidRPr="00AC3044" w:rsidRDefault="00124A26" w:rsidP="002D3EBF">
            <w:pPr>
              <w:ind w:firstLine="0"/>
              <w:rPr>
                <w:rFonts w:eastAsia="SimSun"/>
              </w:rPr>
            </w:pPr>
            <w:r w:rsidRPr="00AC3044">
              <w:rPr>
                <w:rFonts w:eastAsia="SimSun"/>
              </w:rPr>
              <w:t>20</w:t>
            </w:r>
          </w:p>
        </w:tc>
        <w:tc>
          <w:tcPr>
            <w:tcW w:w="486" w:type="pct"/>
            <w:vAlign w:val="center"/>
          </w:tcPr>
          <w:p w14:paraId="02971019"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78515271"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2D49E34" w14:textId="77777777" w:rsidR="00124A26" w:rsidRPr="00AC3044" w:rsidRDefault="00124A26" w:rsidP="002D3EBF">
            <w:pPr>
              <w:ind w:firstLine="0"/>
              <w:rPr>
                <w:rFonts w:eastAsia="SimSun"/>
              </w:rPr>
            </w:pPr>
            <w:r w:rsidRPr="00AC3044">
              <w:rPr>
                <w:rFonts w:eastAsia="SimSun"/>
              </w:rPr>
              <w:t>Внутрь или в/в, 1 раз в сутки</w:t>
            </w:r>
          </w:p>
        </w:tc>
      </w:tr>
      <w:tr w:rsidR="00124A26" w:rsidRPr="00AC3044" w14:paraId="5337F4F9" w14:textId="77777777" w:rsidTr="002D3EBF">
        <w:trPr>
          <w:cantSplit/>
          <w:trHeight w:val="464"/>
        </w:trPr>
        <w:tc>
          <w:tcPr>
            <w:tcW w:w="168" w:type="pct"/>
          </w:tcPr>
          <w:p w14:paraId="7A48038B" w14:textId="77777777" w:rsidR="00124A26" w:rsidRPr="00AC3044" w:rsidRDefault="00124A26" w:rsidP="002D3EBF">
            <w:pPr>
              <w:ind w:firstLine="0"/>
              <w:rPr>
                <w:rFonts w:eastAsia="SimSun"/>
              </w:rPr>
            </w:pPr>
            <w:r w:rsidRPr="00AC3044">
              <w:rPr>
                <w:rFonts w:eastAsia="SimSun"/>
              </w:rPr>
              <w:t>6</w:t>
            </w:r>
          </w:p>
        </w:tc>
        <w:tc>
          <w:tcPr>
            <w:tcW w:w="1133" w:type="pct"/>
          </w:tcPr>
          <w:p w14:paraId="37BCEEFF" w14:textId="77777777" w:rsidR="00124A26" w:rsidRPr="00AC3044" w:rsidRDefault="00124A26" w:rsidP="002D3EBF">
            <w:pPr>
              <w:ind w:firstLine="0"/>
              <w:rPr>
                <w:rFonts w:eastAsia="SimSun"/>
              </w:rPr>
            </w:pPr>
            <w:r w:rsidRPr="00AC3044">
              <w:rPr>
                <w:rFonts w:eastAsia="SimSun"/>
              </w:rPr>
              <w:t>Ранитидин</w:t>
            </w:r>
          </w:p>
        </w:tc>
        <w:tc>
          <w:tcPr>
            <w:tcW w:w="614" w:type="pct"/>
          </w:tcPr>
          <w:p w14:paraId="66297E15" w14:textId="77777777" w:rsidR="00124A26" w:rsidRPr="00AC3044" w:rsidRDefault="00124A26" w:rsidP="002D3EBF">
            <w:pPr>
              <w:ind w:firstLine="0"/>
              <w:rPr>
                <w:rFonts w:eastAsia="SimSun"/>
              </w:rPr>
            </w:pPr>
            <w:r w:rsidRPr="00AC3044">
              <w:rPr>
                <w:rFonts w:eastAsia="SimSun"/>
              </w:rPr>
              <w:t>150</w:t>
            </w:r>
          </w:p>
        </w:tc>
        <w:tc>
          <w:tcPr>
            <w:tcW w:w="486" w:type="pct"/>
            <w:vAlign w:val="center"/>
          </w:tcPr>
          <w:p w14:paraId="60D6D67A"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2CEEE0E9"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3371545" w14:textId="77777777" w:rsidR="00124A26" w:rsidRPr="00AC3044" w:rsidRDefault="00124A26" w:rsidP="002D3EBF">
            <w:pPr>
              <w:ind w:firstLine="0"/>
              <w:rPr>
                <w:rFonts w:eastAsia="SimSun"/>
              </w:rPr>
            </w:pPr>
            <w:r w:rsidRPr="00AC3044">
              <w:rPr>
                <w:rFonts w:eastAsia="SimSun"/>
              </w:rPr>
              <w:t>Внутрь, 1 раз в сутки, на ночь</w:t>
            </w:r>
          </w:p>
        </w:tc>
      </w:tr>
      <w:tr w:rsidR="00124A26" w:rsidRPr="00AC3044" w14:paraId="2A398757" w14:textId="77777777" w:rsidTr="002D3EBF">
        <w:trPr>
          <w:cantSplit/>
          <w:trHeight w:val="464"/>
        </w:trPr>
        <w:tc>
          <w:tcPr>
            <w:tcW w:w="168" w:type="pct"/>
          </w:tcPr>
          <w:p w14:paraId="24BDC66E" w14:textId="77777777" w:rsidR="00124A26" w:rsidRPr="00AC3044" w:rsidRDefault="00124A26" w:rsidP="002D3EBF">
            <w:pPr>
              <w:ind w:firstLine="0"/>
              <w:rPr>
                <w:rFonts w:eastAsia="SimSun"/>
              </w:rPr>
            </w:pPr>
            <w:r w:rsidRPr="00AC3044">
              <w:rPr>
                <w:rFonts w:eastAsia="SimSun"/>
              </w:rPr>
              <w:t>7</w:t>
            </w:r>
          </w:p>
        </w:tc>
        <w:tc>
          <w:tcPr>
            <w:tcW w:w="1133" w:type="pct"/>
          </w:tcPr>
          <w:p w14:paraId="1F7238DD" w14:textId="77777777" w:rsidR="00124A26" w:rsidRPr="00AC3044" w:rsidRDefault="00124A26" w:rsidP="002D3EBF">
            <w:pPr>
              <w:ind w:firstLine="0"/>
              <w:rPr>
                <w:rFonts w:eastAsia="SimSun"/>
              </w:rPr>
            </w:pPr>
            <w:r w:rsidRPr="00AC3044">
              <w:rPr>
                <w:rFonts w:eastAsia="SimSun"/>
              </w:rPr>
              <w:t>Фамотидин</w:t>
            </w:r>
          </w:p>
        </w:tc>
        <w:tc>
          <w:tcPr>
            <w:tcW w:w="614" w:type="pct"/>
          </w:tcPr>
          <w:p w14:paraId="7BFC3406" w14:textId="77777777" w:rsidR="00124A26" w:rsidRPr="00AC3044" w:rsidRDefault="00124A26" w:rsidP="002D3EBF">
            <w:pPr>
              <w:ind w:firstLine="0"/>
              <w:rPr>
                <w:rFonts w:eastAsia="SimSun"/>
              </w:rPr>
            </w:pPr>
            <w:r w:rsidRPr="00AC3044">
              <w:rPr>
                <w:rFonts w:eastAsia="SimSun"/>
              </w:rPr>
              <w:t xml:space="preserve">20 </w:t>
            </w:r>
          </w:p>
        </w:tc>
        <w:tc>
          <w:tcPr>
            <w:tcW w:w="486" w:type="pct"/>
            <w:vAlign w:val="center"/>
          </w:tcPr>
          <w:p w14:paraId="1564BDCC"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54D1F913" w14:textId="77777777" w:rsidR="00124A26" w:rsidRPr="00AC3044" w:rsidRDefault="00124A26"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64D3010" w14:textId="77777777" w:rsidR="00124A26" w:rsidRPr="00AC3044" w:rsidRDefault="00124A26" w:rsidP="002D3EBF">
            <w:pPr>
              <w:ind w:firstLine="0"/>
              <w:rPr>
                <w:rFonts w:eastAsia="SimSun"/>
              </w:rPr>
            </w:pPr>
            <w:r w:rsidRPr="00AC3044">
              <w:rPr>
                <w:rFonts w:eastAsia="SimSun"/>
              </w:rPr>
              <w:t>Внутрь, 1 раз в сутки, на ночь</w:t>
            </w:r>
          </w:p>
        </w:tc>
      </w:tr>
      <w:tr w:rsidR="00124A26" w:rsidRPr="00AC3044" w14:paraId="246C38D2" w14:textId="77777777" w:rsidTr="002D3EBF">
        <w:trPr>
          <w:cantSplit/>
          <w:trHeight w:val="20"/>
        </w:trPr>
        <w:tc>
          <w:tcPr>
            <w:tcW w:w="5000" w:type="pct"/>
            <w:gridSpan w:val="6"/>
          </w:tcPr>
          <w:p w14:paraId="7C09F0EA" w14:textId="77777777" w:rsidR="00124A26" w:rsidRPr="00AC3044" w:rsidRDefault="00124A26" w:rsidP="002D3EBF">
            <w:pPr>
              <w:ind w:firstLine="0"/>
              <w:rPr>
                <w:rFonts w:eastAsia="SimSun"/>
              </w:rPr>
            </w:pPr>
            <w:r w:rsidRPr="00AC3044">
              <w:rPr>
                <w:rFonts w:eastAsia="SimSun"/>
              </w:rPr>
              <w:t>Наркотическая обезболивающая терапия</w:t>
            </w:r>
          </w:p>
        </w:tc>
      </w:tr>
      <w:tr w:rsidR="00124A26" w:rsidRPr="00AC3044" w14:paraId="780F8DD7" w14:textId="77777777" w:rsidTr="002D3EBF">
        <w:trPr>
          <w:cantSplit/>
          <w:trHeight w:val="20"/>
        </w:trPr>
        <w:tc>
          <w:tcPr>
            <w:tcW w:w="168" w:type="pct"/>
          </w:tcPr>
          <w:p w14:paraId="66CC94D9"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51772A63" w14:textId="77777777" w:rsidR="00124A26" w:rsidRPr="00AC3044" w:rsidRDefault="00124A26" w:rsidP="002D3EBF">
            <w:pPr>
              <w:ind w:firstLine="0"/>
              <w:rPr>
                <w:rFonts w:eastAsia="SimSun"/>
              </w:rPr>
            </w:pPr>
            <w:r w:rsidRPr="00AC3044">
              <w:rPr>
                <w:rFonts w:eastAsia="SimSun"/>
              </w:rPr>
              <w:t xml:space="preserve">Промедол </w:t>
            </w:r>
          </w:p>
        </w:tc>
        <w:tc>
          <w:tcPr>
            <w:tcW w:w="2470" w:type="pct"/>
            <w:gridSpan w:val="3"/>
            <w:vAlign w:val="center"/>
          </w:tcPr>
          <w:p w14:paraId="63A204D5" w14:textId="77777777" w:rsidR="00124A26" w:rsidRPr="00AC3044" w:rsidRDefault="00124A26"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59A05CA8" w14:textId="77777777" w:rsidR="00124A26" w:rsidRPr="00AC3044" w:rsidRDefault="00124A26" w:rsidP="002D3EBF">
            <w:pPr>
              <w:ind w:firstLine="0"/>
              <w:rPr>
                <w:rFonts w:eastAsia="SimSun"/>
              </w:rPr>
            </w:pPr>
            <w:r w:rsidRPr="00AC3044">
              <w:rPr>
                <w:rFonts w:eastAsia="SimSun"/>
              </w:rPr>
              <w:t>В/в</w:t>
            </w:r>
          </w:p>
        </w:tc>
      </w:tr>
      <w:tr w:rsidR="00124A26" w:rsidRPr="00AC3044" w14:paraId="64FDC82D" w14:textId="77777777" w:rsidTr="002D3EBF">
        <w:trPr>
          <w:cantSplit/>
          <w:trHeight w:val="20"/>
        </w:trPr>
        <w:tc>
          <w:tcPr>
            <w:tcW w:w="168" w:type="pct"/>
          </w:tcPr>
          <w:p w14:paraId="07C17821" w14:textId="77777777" w:rsidR="00124A26" w:rsidRPr="00AC3044" w:rsidRDefault="00124A26" w:rsidP="002D3EBF">
            <w:pPr>
              <w:ind w:firstLine="0"/>
              <w:rPr>
                <w:rFonts w:eastAsia="SimSun"/>
              </w:rPr>
            </w:pPr>
            <w:r w:rsidRPr="00AC3044">
              <w:rPr>
                <w:rFonts w:eastAsia="SimSun"/>
              </w:rPr>
              <w:t>2</w:t>
            </w:r>
          </w:p>
        </w:tc>
        <w:tc>
          <w:tcPr>
            <w:tcW w:w="1133" w:type="pct"/>
            <w:vAlign w:val="center"/>
          </w:tcPr>
          <w:p w14:paraId="242A49C1" w14:textId="77777777" w:rsidR="00124A26" w:rsidRPr="00AC3044" w:rsidRDefault="00124A26" w:rsidP="002D3EBF">
            <w:pPr>
              <w:ind w:firstLine="0"/>
              <w:rPr>
                <w:rFonts w:eastAsia="SimSun"/>
              </w:rPr>
            </w:pPr>
            <w:r w:rsidRPr="00AC3044">
              <w:rPr>
                <w:rFonts w:eastAsia="SimSun"/>
              </w:rPr>
              <w:t>Трамадол</w:t>
            </w:r>
          </w:p>
        </w:tc>
        <w:tc>
          <w:tcPr>
            <w:tcW w:w="2470" w:type="pct"/>
            <w:gridSpan w:val="3"/>
            <w:vAlign w:val="center"/>
          </w:tcPr>
          <w:p w14:paraId="055C3AB2" w14:textId="77777777" w:rsidR="00124A26" w:rsidRPr="00AC3044" w:rsidRDefault="00124A26"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3E448060" w14:textId="77777777" w:rsidR="00124A26" w:rsidRPr="00AC3044" w:rsidRDefault="00124A26" w:rsidP="002D3EBF">
            <w:pPr>
              <w:ind w:firstLine="0"/>
              <w:rPr>
                <w:rFonts w:eastAsia="SimSun"/>
              </w:rPr>
            </w:pPr>
            <w:r w:rsidRPr="00AC3044">
              <w:rPr>
                <w:rFonts w:eastAsia="SimSun"/>
              </w:rPr>
              <w:t>В/в</w:t>
            </w:r>
          </w:p>
        </w:tc>
      </w:tr>
      <w:tr w:rsidR="00124A26" w:rsidRPr="00AC3044" w14:paraId="0FE6DEE5" w14:textId="77777777" w:rsidTr="002D3EBF">
        <w:trPr>
          <w:cantSplit/>
          <w:trHeight w:val="20"/>
        </w:trPr>
        <w:tc>
          <w:tcPr>
            <w:tcW w:w="168" w:type="pct"/>
          </w:tcPr>
          <w:p w14:paraId="76F5565D" w14:textId="77777777" w:rsidR="00124A26" w:rsidRPr="00AC3044" w:rsidRDefault="00124A26" w:rsidP="002D3EBF">
            <w:pPr>
              <w:ind w:firstLine="0"/>
              <w:rPr>
                <w:rFonts w:eastAsia="SimSun"/>
              </w:rPr>
            </w:pPr>
            <w:r w:rsidRPr="00AC3044">
              <w:rPr>
                <w:rFonts w:eastAsia="SimSun"/>
              </w:rPr>
              <w:t>3</w:t>
            </w:r>
          </w:p>
        </w:tc>
        <w:tc>
          <w:tcPr>
            <w:tcW w:w="1133" w:type="pct"/>
            <w:vAlign w:val="center"/>
          </w:tcPr>
          <w:p w14:paraId="3CFF1CD4" w14:textId="77777777" w:rsidR="00124A26" w:rsidRPr="00AC3044" w:rsidRDefault="00124A26" w:rsidP="002D3EBF">
            <w:pPr>
              <w:ind w:firstLine="0"/>
              <w:rPr>
                <w:rFonts w:eastAsia="SimSun"/>
              </w:rPr>
            </w:pPr>
            <w:r w:rsidRPr="00AC3044">
              <w:rPr>
                <w:rFonts w:eastAsia="SimSun"/>
              </w:rPr>
              <w:t>Фентанил</w:t>
            </w:r>
          </w:p>
        </w:tc>
        <w:tc>
          <w:tcPr>
            <w:tcW w:w="2470" w:type="pct"/>
            <w:gridSpan w:val="3"/>
            <w:vAlign w:val="center"/>
          </w:tcPr>
          <w:p w14:paraId="2201D25A" w14:textId="77777777" w:rsidR="00124A26" w:rsidRPr="00AC3044" w:rsidRDefault="00124A26"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3AEF784C" w14:textId="77777777" w:rsidR="00124A26" w:rsidRPr="00AC3044" w:rsidRDefault="00124A26" w:rsidP="002D3EBF">
            <w:pPr>
              <w:ind w:firstLine="0"/>
              <w:rPr>
                <w:rFonts w:eastAsia="SimSun"/>
              </w:rPr>
            </w:pPr>
            <w:r w:rsidRPr="00AC3044">
              <w:rPr>
                <w:rFonts w:eastAsia="SimSun"/>
              </w:rPr>
              <w:t>Трансдермально</w:t>
            </w:r>
          </w:p>
        </w:tc>
      </w:tr>
      <w:tr w:rsidR="00124A26" w:rsidRPr="00AC3044" w14:paraId="044EF2C3" w14:textId="77777777" w:rsidTr="002D3EBF">
        <w:trPr>
          <w:cantSplit/>
          <w:trHeight w:val="20"/>
        </w:trPr>
        <w:tc>
          <w:tcPr>
            <w:tcW w:w="168" w:type="pct"/>
          </w:tcPr>
          <w:p w14:paraId="27019E28" w14:textId="77777777" w:rsidR="00124A26" w:rsidRPr="00AC3044" w:rsidRDefault="00124A26" w:rsidP="002D3EBF">
            <w:pPr>
              <w:ind w:firstLine="0"/>
              <w:rPr>
                <w:rFonts w:eastAsia="SimSun"/>
              </w:rPr>
            </w:pPr>
            <w:r w:rsidRPr="00AC3044">
              <w:rPr>
                <w:rFonts w:eastAsia="SimSun"/>
              </w:rPr>
              <w:t>4</w:t>
            </w:r>
          </w:p>
        </w:tc>
        <w:tc>
          <w:tcPr>
            <w:tcW w:w="1133" w:type="pct"/>
            <w:vAlign w:val="center"/>
          </w:tcPr>
          <w:p w14:paraId="041D2965" w14:textId="77777777" w:rsidR="00124A26" w:rsidRPr="00AC3044" w:rsidRDefault="00124A26" w:rsidP="002D3EBF">
            <w:pPr>
              <w:ind w:firstLine="0"/>
              <w:rPr>
                <w:rFonts w:eastAsia="SimSun"/>
              </w:rPr>
            </w:pPr>
            <w:r w:rsidRPr="00AC3044">
              <w:rPr>
                <w:rFonts w:eastAsia="SimSun"/>
              </w:rPr>
              <w:t>Морфин</w:t>
            </w:r>
          </w:p>
        </w:tc>
        <w:tc>
          <w:tcPr>
            <w:tcW w:w="2470" w:type="pct"/>
            <w:gridSpan w:val="3"/>
            <w:vAlign w:val="center"/>
          </w:tcPr>
          <w:p w14:paraId="6DC9B864" w14:textId="77777777" w:rsidR="00124A26" w:rsidRPr="00AC3044" w:rsidRDefault="00124A26"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6EB3D713" w14:textId="77777777" w:rsidR="00124A26" w:rsidRPr="00AC3044" w:rsidRDefault="00124A26" w:rsidP="002D3EBF">
            <w:pPr>
              <w:ind w:firstLine="0"/>
              <w:rPr>
                <w:rFonts w:eastAsia="SimSun"/>
              </w:rPr>
            </w:pPr>
            <w:r w:rsidRPr="00AC3044">
              <w:rPr>
                <w:rFonts w:eastAsia="SimSun"/>
              </w:rPr>
              <w:t>В/в</w:t>
            </w:r>
          </w:p>
        </w:tc>
      </w:tr>
      <w:tr w:rsidR="00124A26" w:rsidRPr="00AC3044" w14:paraId="683E92E9" w14:textId="77777777" w:rsidTr="002D3EBF">
        <w:trPr>
          <w:cantSplit/>
          <w:trHeight w:val="20"/>
        </w:trPr>
        <w:tc>
          <w:tcPr>
            <w:tcW w:w="5000" w:type="pct"/>
            <w:gridSpan w:val="6"/>
          </w:tcPr>
          <w:p w14:paraId="63C3C3E2" w14:textId="77777777" w:rsidR="00124A26" w:rsidRPr="00AC3044" w:rsidRDefault="00124A26" w:rsidP="002D3EBF">
            <w:pPr>
              <w:ind w:firstLine="0"/>
              <w:rPr>
                <w:rFonts w:eastAsia="SimSun"/>
              </w:rPr>
            </w:pPr>
            <w:r w:rsidRPr="00AC3044">
              <w:rPr>
                <w:rFonts w:eastAsia="SimSun"/>
              </w:rPr>
              <w:t>Другое</w:t>
            </w:r>
          </w:p>
        </w:tc>
      </w:tr>
      <w:tr w:rsidR="00124A26" w:rsidRPr="00AC3044" w14:paraId="50ED1319" w14:textId="77777777" w:rsidTr="002D3EBF">
        <w:trPr>
          <w:cantSplit/>
          <w:trHeight w:val="20"/>
        </w:trPr>
        <w:tc>
          <w:tcPr>
            <w:tcW w:w="168" w:type="pct"/>
          </w:tcPr>
          <w:p w14:paraId="4396DE5E" w14:textId="77777777" w:rsidR="00124A26" w:rsidRPr="00AC3044" w:rsidRDefault="00124A26" w:rsidP="002D3EBF">
            <w:pPr>
              <w:ind w:firstLine="0"/>
              <w:rPr>
                <w:rFonts w:eastAsia="SimSun"/>
              </w:rPr>
            </w:pPr>
            <w:r w:rsidRPr="00AC3044">
              <w:rPr>
                <w:rFonts w:eastAsia="SimSun"/>
              </w:rPr>
              <w:t>1</w:t>
            </w:r>
          </w:p>
        </w:tc>
        <w:tc>
          <w:tcPr>
            <w:tcW w:w="1133" w:type="pct"/>
            <w:vAlign w:val="center"/>
          </w:tcPr>
          <w:p w14:paraId="0DDDA14E" w14:textId="77777777" w:rsidR="00124A26" w:rsidRPr="00AC3044" w:rsidRDefault="00124A26" w:rsidP="002D3EBF">
            <w:pPr>
              <w:ind w:firstLine="0"/>
              <w:rPr>
                <w:rFonts w:eastAsia="SimSun"/>
              </w:rPr>
            </w:pPr>
            <w:r w:rsidRPr="00AC3044">
              <w:rPr>
                <w:rFonts w:eastAsia="SimSun"/>
              </w:rPr>
              <w:t>Месна</w:t>
            </w:r>
          </w:p>
        </w:tc>
        <w:tc>
          <w:tcPr>
            <w:tcW w:w="614" w:type="pct"/>
            <w:vAlign w:val="center"/>
          </w:tcPr>
          <w:p w14:paraId="0A81E90F" w14:textId="77777777" w:rsidR="00124A26" w:rsidRPr="00AC3044" w:rsidRDefault="00124A26" w:rsidP="002D3EBF">
            <w:pPr>
              <w:ind w:firstLine="0"/>
              <w:rPr>
                <w:rFonts w:eastAsia="SimSun"/>
              </w:rPr>
            </w:pPr>
            <w:r w:rsidRPr="00AC3044">
              <w:rPr>
                <w:rFonts w:eastAsia="SimSun"/>
              </w:rPr>
              <w:t>120% от дозы ЦФ</w:t>
            </w:r>
          </w:p>
        </w:tc>
        <w:tc>
          <w:tcPr>
            <w:tcW w:w="486" w:type="pct"/>
            <w:vAlign w:val="center"/>
          </w:tcPr>
          <w:p w14:paraId="34D68F02"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26392029" w14:textId="77777777" w:rsidR="00124A26" w:rsidRPr="00AC3044" w:rsidRDefault="00124A26" w:rsidP="002D3EBF">
            <w:pPr>
              <w:ind w:firstLine="0"/>
              <w:rPr>
                <w:rFonts w:eastAsia="SimSun"/>
              </w:rPr>
            </w:pPr>
            <w:r w:rsidRPr="00AC3044">
              <w:rPr>
                <w:rFonts w:eastAsia="SimSun"/>
              </w:rPr>
              <w:t>В дни введения ЦФ</w:t>
            </w:r>
          </w:p>
        </w:tc>
        <w:tc>
          <w:tcPr>
            <w:tcW w:w="1229" w:type="pct"/>
            <w:vAlign w:val="center"/>
          </w:tcPr>
          <w:p w14:paraId="789395F7" w14:textId="77777777" w:rsidR="00124A26" w:rsidRPr="00AC3044" w:rsidRDefault="00124A26" w:rsidP="002D3EBF">
            <w:pPr>
              <w:ind w:firstLine="0"/>
              <w:rPr>
                <w:rFonts w:eastAsia="SimSun"/>
              </w:rPr>
            </w:pPr>
            <w:r w:rsidRPr="00AC3044">
              <w:rPr>
                <w:rFonts w:eastAsia="SimSun"/>
              </w:rPr>
              <w:t xml:space="preserve">В/в, инфузия в течение 24 ч, начиная за 2 ч до введения ЦФ </w:t>
            </w:r>
          </w:p>
        </w:tc>
      </w:tr>
      <w:tr w:rsidR="00124A26" w:rsidRPr="00AC3044" w14:paraId="456AF989" w14:textId="77777777" w:rsidTr="002D3EBF">
        <w:trPr>
          <w:cantSplit/>
          <w:trHeight w:val="20"/>
        </w:trPr>
        <w:tc>
          <w:tcPr>
            <w:tcW w:w="168" w:type="pct"/>
          </w:tcPr>
          <w:p w14:paraId="3202955A" w14:textId="77777777" w:rsidR="00124A26" w:rsidRPr="00AC3044" w:rsidRDefault="00124A26" w:rsidP="002D3EBF">
            <w:pPr>
              <w:ind w:firstLine="0"/>
              <w:rPr>
                <w:rFonts w:eastAsia="SimSun"/>
              </w:rPr>
            </w:pPr>
            <w:r w:rsidRPr="00AC3044">
              <w:rPr>
                <w:rFonts w:eastAsia="SimSun"/>
              </w:rPr>
              <w:t>2</w:t>
            </w:r>
          </w:p>
        </w:tc>
        <w:tc>
          <w:tcPr>
            <w:tcW w:w="1133" w:type="pct"/>
            <w:vAlign w:val="center"/>
          </w:tcPr>
          <w:p w14:paraId="28286D6C" w14:textId="77777777" w:rsidR="00124A26" w:rsidRPr="00AC3044" w:rsidRDefault="00124A26" w:rsidP="002D3EBF">
            <w:pPr>
              <w:ind w:firstLine="0"/>
              <w:rPr>
                <w:rFonts w:eastAsia="SimSun"/>
              </w:rPr>
            </w:pPr>
            <w:r w:rsidRPr="00AC3044">
              <w:rPr>
                <w:rFonts w:eastAsia="SimSun"/>
              </w:rPr>
              <w:t>Кальция фолинат</w:t>
            </w:r>
          </w:p>
        </w:tc>
        <w:tc>
          <w:tcPr>
            <w:tcW w:w="614" w:type="pct"/>
            <w:vAlign w:val="center"/>
          </w:tcPr>
          <w:p w14:paraId="31FA85E7" w14:textId="77777777" w:rsidR="00124A26" w:rsidRPr="00AC3044" w:rsidRDefault="00124A26" w:rsidP="002D3EBF">
            <w:pPr>
              <w:ind w:firstLine="0"/>
              <w:rPr>
                <w:rFonts w:eastAsia="SimSun"/>
              </w:rPr>
            </w:pPr>
            <w:r w:rsidRPr="00AC3044">
              <w:rPr>
                <w:rFonts w:eastAsia="SimSun"/>
              </w:rPr>
              <w:t>50 мг</w:t>
            </w:r>
          </w:p>
        </w:tc>
        <w:tc>
          <w:tcPr>
            <w:tcW w:w="486" w:type="pct"/>
            <w:vAlign w:val="center"/>
          </w:tcPr>
          <w:p w14:paraId="72EFB533"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71074DE6" w14:textId="77777777" w:rsidR="00124A26" w:rsidRPr="00AC3044" w:rsidRDefault="00124A26" w:rsidP="002D3EBF">
            <w:pPr>
              <w:ind w:firstLine="0"/>
              <w:rPr>
                <w:rFonts w:eastAsia="SimSun"/>
              </w:rPr>
            </w:pPr>
            <w:r w:rsidRPr="00AC3044">
              <w:rPr>
                <w:rFonts w:eastAsia="SimSun"/>
              </w:rPr>
              <w:t>В случае применения метотрексата в качестве профилактики РТПХ</w:t>
            </w:r>
          </w:p>
          <w:p w14:paraId="404471CE" w14:textId="77777777" w:rsidR="00124A26" w:rsidRPr="00AC3044" w:rsidRDefault="00124A26" w:rsidP="002D3EBF">
            <w:pPr>
              <w:ind w:firstLine="0"/>
              <w:rPr>
                <w:rFonts w:eastAsia="SimSun"/>
              </w:rPr>
            </w:pPr>
            <w:r w:rsidRPr="00AC3044">
              <w:rPr>
                <w:rFonts w:eastAsia="SimSun"/>
              </w:rPr>
              <w:t xml:space="preserve">+2, +4, +7, +12 дни </w:t>
            </w:r>
          </w:p>
        </w:tc>
        <w:tc>
          <w:tcPr>
            <w:tcW w:w="1229" w:type="pct"/>
            <w:vAlign w:val="center"/>
          </w:tcPr>
          <w:p w14:paraId="1CCED26A" w14:textId="77777777" w:rsidR="00124A26" w:rsidRPr="00AC3044" w:rsidRDefault="00124A26" w:rsidP="002D3EBF">
            <w:pPr>
              <w:ind w:firstLine="0"/>
              <w:rPr>
                <w:rFonts w:eastAsia="SimSun"/>
              </w:rPr>
            </w:pPr>
            <w:r w:rsidRPr="00AC3044">
              <w:rPr>
                <w:rFonts w:eastAsia="SimSun"/>
              </w:rPr>
              <w:t xml:space="preserve">В/в, в 20 мл физ. р-ра  </w:t>
            </w:r>
          </w:p>
        </w:tc>
      </w:tr>
      <w:tr w:rsidR="00124A26" w:rsidRPr="00AC3044" w14:paraId="5E6C7411" w14:textId="77777777" w:rsidTr="002D3EBF">
        <w:trPr>
          <w:trHeight w:val="20"/>
        </w:trPr>
        <w:tc>
          <w:tcPr>
            <w:tcW w:w="168" w:type="pct"/>
          </w:tcPr>
          <w:p w14:paraId="33F3CC1F" w14:textId="77777777" w:rsidR="00124A26" w:rsidRPr="00AC3044" w:rsidRDefault="00124A26" w:rsidP="002D3EBF">
            <w:pPr>
              <w:ind w:firstLine="0"/>
              <w:rPr>
                <w:rFonts w:eastAsia="SimSun"/>
              </w:rPr>
            </w:pPr>
            <w:r w:rsidRPr="00AC3044">
              <w:rPr>
                <w:rFonts w:eastAsia="SimSun"/>
              </w:rPr>
              <w:t>3</w:t>
            </w:r>
          </w:p>
        </w:tc>
        <w:tc>
          <w:tcPr>
            <w:tcW w:w="1133" w:type="pct"/>
            <w:vAlign w:val="center"/>
          </w:tcPr>
          <w:p w14:paraId="2AEA8273" w14:textId="77777777" w:rsidR="00124A26" w:rsidRPr="00AC3044" w:rsidRDefault="00124A26" w:rsidP="002D3EBF">
            <w:pPr>
              <w:ind w:firstLine="0"/>
              <w:rPr>
                <w:rFonts w:eastAsia="SimSun"/>
              </w:rPr>
            </w:pPr>
            <w:r w:rsidRPr="00AC3044">
              <w:rPr>
                <w:rFonts w:eastAsia="SimSun"/>
              </w:rPr>
              <w:t xml:space="preserve">Аллопуринол </w:t>
            </w:r>
          </w:p>
        </w:tc>
        <w:tc>
          <w:tcPr>
            <w:tcW w:w="614" w:type="pct"/>
            <w:vAlign w:val="center"/>
          </w:tcPr>
          <w:p w14:paraId="019B50AB" w14:textId="77777777" w:rsidR="00124A26" w:rsidRPr="00AC3044" w:rsidRDefault="00124A26" w:rsidP="002D3EBF">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3E727043"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47498066" w14:textId="77777777" w:rsidR="00124A26" w:rsidRPr="00AC3044" w:rsidRDefault="00124A26" w:rsidP="002D3EB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69CFA7FD" w14:textId="77777777" w:rsidR="00124A26" w:rsidRPr="00AC3044" w:rsidRDefault="00124A26" w:rsidP="002D3EBF">
            <w:pPr>
              <w:ind w:firstLine="0"/>
              <w:rPr>
                <w:rFonts w:eastAsia="SimSun"/>
              </w:rPr>
            </w:pPr>
            <w:r w:rsidRPr="00AC3044">
              <w:rPr>
                <w:rFonts w:eastAsia="SimSun"/>
              </w:rPr>
              <w:t>Внутрь, однократно или доза разделяется на 2 приема</w:t>
            </w:r>
          </w:p>
        </w:tc>
      </w:tr>
      <w:tr w:rsidR="00124A26" w:rsidRPr="00AC3044" w14:paraId="74DFA6F1" w14:textId="77777777" w:rsidTr="002D3EBF">
        <w:trPr>
          <w:trHeight w:val="20"/>
        </w:trPr>
        <w:tc>
          <w:tcPr>
            <w:tcW w:w="168" w:type="pct"/>
          </w:tcPr>
          <w:p w14:paraId="01ADA43E" w14:textId="77777777" w:rsidR="00124A26" w:rsidRPr="00AC3044" w:rsidRDefault="00124A26" w:rsidP="002D3EBF">
            <w:pPr>
              <w:ind w:firstLine="0"/>
              <w:rPr>
                <w:rFonts w:eastAsia="SimSun"/>
              </w:rPr>
            </w:pPr>
            <w:r w:rsidRPr="00AC3044">
              <w:rPr>
                <w:rFonts w:eastAsia="SimSun"/>
              </w:rPr>
              <w:t>4</w:t>
            </w:r>
          </w:p>
        </w:tc>
        <w:tc>
          <w:tcPr>
            <w:tcW w:w="1133" w:type="pct"/>
            <w:vAlign w:val="center"/>
          </w:tcPr>
          <w:p w14:paraId="7D829FDC" w14:textId="77777777" w:rsidR="00124A26" w:rsidRPr="00AC3044" w:rsidRDefault="00124A26" w:rsidP="002D3EBF">
            <w:pPr>
              <w:ind w:firstLine="0"/>
              <w:rPr>
                <w:rFonts w:eastAsia="SimSun"/>
              </w:rPr>
            </w:pPr>
            <w:r w:rsidRPr="00AC3044">
              <w:rPr>
                <w:rFonts w:eastAsia="SimSun"/>
              </w:rPr>
              <w:t xml:space="preserve">Аллопуринол </w:t>
            </w:r>
          </w:p>
        </w:tc>
        <w:tc>
          <w:tcPr>
            <w:tcW w:w="614" w:type="pct"/>
            <w:vAlign w:val="center"/>
          </w:tcPr>
          <w:p w14:paraId="173BA3C0" w14:textId="77777777" w:rsidR="00124A26" w:rsidRPr="00AC3044" w:rsidRDefault="00124A26" w:rsidP="002D3EBF">
            <w:pPr>
              <w:ind w:firstLine="0"/>
              <w:rPr>
                <w:rFonts w:eastAsia="SimSun"/>
              </w:rPr>
            </w:pPr>
            <w:r w:rsidRPr="00AC3044">
              <w:rPr>
                <w:rFonts w:eastAsia="SimSun"/>
              </w:rPr>
              <w:t xml:space="preserve">300мг </w:t>
            </w:r>
          </w:p>
        </w:tc>
        <w:tc>
          <w:tcPr>
            <w:tcW w:w="486" w:type="pct"/>
            <w:vAlign w:val="center"/>
          </w:tcPr>
          <w:p w14:paraId="6605CBA6"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0762836A" w14:textId="77777777" w:rsidR="00124A26" w:rsidRPr="00AC3044" w:rsidRDefault="00124A26" w:rsidP="002D3EB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69582065" w14:textId="77777777" w:rsidR="00124A26" w:rsidRPr="00AC3044" w:rsidRDefault="00124A26" w:rsidP="002D3EBF">
            <w:pPr>
              <w:ind w:firstLine="0"/>
              <w:rPr>
                <w:rFonts w:eastAsia="SimSun"/>
              </w:rPr>
            </w:pPr>
            <w:r w:rsidRPr="00AC3044">
              <w:rPr>
                <w:rFonts w:eastAsia="SimSun"/>
              </w:rPr>
              <w:t>Внутрь, однократно или доза разделяется на 2 приема</w:t>
            </w:r>
          </w:p>
        </w:tc>
      </w:tr>
      <w:tr w:rsidR="00124A26" w:rsidRPr="00AC3044" w14:paraId="4C2140D5" w14:textId="77777777" w:rsidTr="002D3EBF">
        <w:trPr>
          <w:trHeight w:val="20"/>
        </w:trPr>
        <w:tc>
          <w:tcPr>
            <w:tcW w:w="168" w:type="pct"/>
          </w:tcPr>
          <w:p w14:paraId="43146D1A" w14:textId="77777777" w:rsidR="00124A26" w:rsidRPr="00AC3044" w:rsidRDefault="00124A26" w:rsidP="002D3EBF">
            <w:pPr>
              <w:ind w:firstLine="0"/>
              <w:rPr>
                <w:rFonts w:eastAsia="SimSun"/>
              </w:rPr>
            </w:pPr>
            <w:r w:rsidRPr="00AC3044">
              <w:rPr>
                <w:rFonts w:eastAsia="SimSun"/>
              </w:rPr>
              <w:t>5</w:t>
            </w:r>
          </w:p>
        </w:tc>
        <w:tc>
          <w:tcPr>
            <w:tcW w:w="1133" w:type="pct"/>
            <w:vAlign w:val="center"/>
          </w:tcPr>
          <w:p w14:paraId="01AA5A89" w14:textId="77777777" w:rsidR="00124A26" w:rsidRPr="00AC3044" w:rsidRDefault="00124A26" w:rsidP="002D3EBF">
            <w:pPr>
              <w:ind w:firstLine="0"/>
              <w:rPr>
                <w:rFonts w:eastAsia="SimSun"/>
              </w:rPr>
            </w:pPr>
            <w:r w:rsidRPr="00AC3044">
              <w:rPr>
                <w:rFonts w:eastAsia="SimSun"/>
              </w:rPr>
              <w:t>Урсодезоксихолевая кислота (рекомендуется)</w:t>
            </w:r>
          </w:p>
        </w:tc>
        <w:tc>
          <w:tcPr>
            <w:tcW w:w="614" w:type="pct"/>
            <w:vAlign w:val="center"/>
          </w:tcPr>
          <w:p w14:paraId="7F5FF64F" w14:textId="77777777" w:rsidR="00124A26" w:rsidRPr="00AC3044" w:rsidRDefault="00124A26" w:rsidP="002D3EBF">
            <w:pPr>
              <w:ind w:firstLine="0"/>
              <w:rPr>
                <w:rFonts w:eastAsia="SimSun"/>
              </w:rPr>
            </w:pPr>
            <w:r w:rsidRPr="00AC3044">
              <w:rPr>
                <w:rFonts w:eastAsia="SimSun"/>
              </w:rPr>
              <w:t>12 мг/кг</w:t>
            </w:r>
          </w:p>
        </w:tc>
        <w:tc>
          <w:tcPr>
            <w:tcW w:w="486" w:type="pct"/>
            <w:vAlign w:val="center"/>
          </w:tcPr>
          <w:p w14:paraId="1F792BEA" w14:textId="77777777" w:rsidR="00124A26" w:rsidRPr="00AC3044" w:rsidRDefault="00124A26" w:rsidP="002D3EBF">
            <w:pPr>
              <w:ind w:firstLine="0"/>
              <w:rPr>
                <w:rFonts w:eastAsia="SimSun"/>
              </w:rPr>
            </w:pPr>
            <w:r w:rsidRPr="00AC3044">
              <w:rPr>
                <w:rFonts w:eastAsia="SimSun"/>
              </w:rPr>
              <w:t>–</w:t>
            </w:r>
          </w:p>
        </w:tc>
        <w:tc>
          <w:tcPr>
            <w:tcW w:w="1370" w:type="pct"/>
            <w:vAlign w:val="center"/>
          </w:tcPr>
          <w:p w14:paraId="06966EBA" w14:textId="77777777" w:rsidR="00124A26" w:rsidRPr="00AC3044" w:rsidRDefault="00124A26" w:rsidP="002D3EBF">
            <w:pPr>
              <w:ind w:firstLine="0"/>
              <w:rPr>
                <w:rFonts w:eastAsia="SimSun"/>
              </w:rPr>
            </w:pPr>
            <w:r w:rsidRPr="00AC3044">
              <w:rPr>
                <w:rFonts w:eastAsia="SimSun"/>
              </w:rPr>
              <w:t>C –6 по +180 день</w:t>
            </w:r>
          </w:p>
        </w:tc>
        <w:tc>
          <w:tcPr>
            <w:tcW w:w="1229" w:type="pct"/>
            <w:vAlign w:val="center"/>
          </w:tcPr>
          <w:p w14:paraId="54228A52" w14:textId="77777777" w:rsidR="00124A26" w:rsidRPr="00AC3044" w:rsidRDefault="00124A26" w:rsidP="002D3EBF">
            <w:pPr>
              <w:ind w:firstLine="0"/>
              <w:rPr>
                <w:rFonts w:eastAsia="SimSun"/>
              </w:rPr>
            </w:pPr>
            <w:r w:rsidRPr="00AC3044">
              <w:rPr>
                <w:rFonts w:eastAsia="SimSun"/>
              </w:rPr>
              <w:t>Внутрь, суточная доза разделяется на 1–2 приема (вечер или день и вечер)</w:t>
            </w:r>
          </w:p>
        </w:tc>
      </w:tr>
      <w:tr w:rsidR="00124A26" w:rsidRPr="00AC3044" w14:paraId="1EEC1687" w14:textId="77777777" w:rsidTr="002D3EBF">
        <w:trPr>
          <w:trHeight w:val="20"/>
        </w:trPr>
        <w:tc>
          <w:tcPr>
            <w:tcW w:w="168" w:type="pct"/>
          </w:tcPr>
          <w:p w14:paraId="32C10B70" w14:textId="77777777" w:rsidR="00124A26" w:rsidRPr="00AC3044" w:rsidRDefault="00124A26" w:rsidP="002D3EBF">
            <w:pPr>
              <w:ind w:firstLine="0"/>
              <w:rPr>
                <w:rFonts w:eastAsia="SimSun"/>
              </w:rPr>
            </w:pPr>
            <w:r w:rsidRPr="00AC3044">
              <w:rPr>
                <w:rFonts w:eastAsia="SimSun"/>
              </w:rPr>
              <w:t>6</w:t>
            </w:r>
          </w:p>
        </w:tc>
        <w:tc>
          <w:tcPr>
            <w:tcW w:w="1133" w:type="pct"/>
            <w:vAlign w:val="center"/>
          </w:tcPr>
          <w:p w14:paraId="32E09C48" w14:textId="77777777" w:rsidR="00124A26" w:rsidRPr="00AC3044" w:rsidRDefault="00124A26" w:rsidP="002D3EBF">
            <w:pPr>
              <w:ind w:firstLine="0"/>
              <w:rPr>
                <w:rFonts w:eastAsia="SimSun"/>
              </w:rPr>
            </w:pPr>
            <w:r w:rsidRPr="00AC3044">
              <w:rPr>
                <w:rFonts w:eastAsia="SimSun"/>
              </w:rPr>
              <w:t xml:space="preserve">Метилпреднизолон </w:t>
            </w:r>
          </w:p>
        </w:tc>
        <w:tc>
          <w:tcPr>
            <w:tcW w:w="3699" w:type="pct"/>
            <w:gridSpan w:val="4"/>
            <w:vAlign w:val="center"/>
          </w:tcPr>
          <w:p w14:paraId="6DD852C4" w14:textId="77777777" w:rsidR="00124A26" w:rsidRPr="00AC3044" w:rsidRDefault="00124A26" w:rsidP="002D3EBF">
            <w:pPr>
              <w:ind w:firstLine="0"/>
              <w:rPr>
                <w:rFonts w:eastAsia="SimSun"/>
              </w:rPr>
            </w:pPr>
            <w:r w:rsidRPr="00AC3044">
              <w:rPr>
                <w:rFonts w:eastAsia="SimSun"/>
              </w:rPr>
              <w:t>см. «Инфузия АТГ»</w:t>
            </w:r>
          </w:p>
        </w:tc>
      </w:tr>
      <w:tr w:rsidR="00124A26" w:rsidRPr="00AC3044" w14:paraId="01C343D3" w14:textId="77777777" w:rsidTr="002D3EBF">
        <w:trPr>
          <w:trHeight w:val="20"/>
        </w:trPr>
        <w:tc>
          <w:tcPr>
            <w:tcW w:w="168" w:type="pct"/>
          </w:tcPr>
          <w:p w14:paraId="6228ED1E" w14:textId="77777777" w:rsidR="00124A26" w:rsidRPr="00AC3044" w:rsidRDefault="00124A26" w:rsidP="002D3EBF">
            <w:pPr>
              <w:ind w:firstLine="0"/>
              <w:rPr>
                <w:rFonts w:eastAsia="SimSun"/>
              </w:rPr>
            </w:pPr>
            <w:r w:rsidRPr="00AC3044">
              <w:rPr>
                <w:rFonts w:eastAsia="SimSun"/>
              </w:rPr>
              <w:t>7</w:t>
            </w:r>
          </w:p>
        </w:tc>
        <w:tc>
          <w:tcPr>
            <w:tcW w:w="1133" w:type="pct"/>
            <w:vAlign w:val="center"/>
          </w:tcPr>
          <w:p w14:paraId="571D7AF4" w14:textId="77777777" w:rsidR="00124A26" w:rsidRPr="00AC3044" w:rsidRDefault="00124A26" w:rsidP="002D3EBF">
            <w:pPr>
              <w:ind w:firstLine="0"/>
              <w:rPr>
                <w:rFonts w:eastAsia="SimSun"/>
              </w:rPr>
            </w:pPr>
            <w:r w:rsidRPr="00AC3044">
              <w:rPr>
                <w:rFonts w:eastAsia="SimSun"/>
              </w:rPr>
              <w:t>Преднизолон</w:t>
            </w:r>
          </w:p>
        </w:tc>
        <w:tc>
          <w:tcPr>
            <w:tcW w:w="3699" w:type="pct"/>
            <w:gridSpan w:val="4"/>
            <w:vAlign w:val="center"/>
          </w:tcPr>
          <w:p w14:paraId="2102C16D" w14:textId="77777777" w:rsidR="00124A26" w:rsidRPr="00AC3044" w:rsidRDefault="00124A26" w:rsidP="002D3EBF">
            <w:pPr>
              <w:ind w:firstLine="0"/>
              <w:rPr>
                <w:rFonts w:eastAsia="SimSun"/>
              </w:rPr>
            </w:pPr>
            <w:r w:rsidRPr="00AC3044">
              <w:rPr>
                <w:rFonts w:eastAsia="SimSun"/>
              </w:rPr>
              <w:t>см. «Инфузия АТГ»</w:t>
            </w:r>
          </w:p>
        </w:tc>
      </w:tr>
    </w:tbl>
    <w:p w14:paraId="3B0DA53C" w14:textId="77777777" w:rsidR="00124A26" w:rsidRPr="00C07B2E" w:rsidRDefault="00124A26" w:rsidP="00124A26">
      <w:pPr>
        <w:ind w:firstLine="0"/>
        <w:rPr>
          <w:rFonts w:eastAsia="SimSun"/>
        </w:rPr>
      </w:pPr>
    </w:p>
    <w:p w14:paraId="1588AF64" w14:textId="77777777" w:rsidR="00124A26" w:rsidRPr="00AC3044" w:rsidRDefault="00124A26" w:rsidP="00124A26">
      <w:pPr>
        <w:ind w:firstLine="0"/>
        <w:rPr>
          <w:rFonts w:eastAsia="SimSun"/>
        </w:rPr>
      </w:pPr>
      <w:r w:rsidRPr="00AC3044">
        <w:rPr>
          <w:rFonts w:eastAsia="SimSun"/>
        </w:rPr>
        <w:t xml:space="preserve"> </w:t>
      </w:r>
    </w:p>
    <w:p w14:paraId="37BD4979" w14:textId="77777777" w:rsidR="00124A26" w:rsidRPr="00AC3044" w:rsidRDefault="00124A26" w:rsidP="00124A26">
      <w:pPr>
        <w:ind w:firstLine="0"/>
        <w:rPr>
          <w:rFonts w:eastAsia="SimSun"/>
        </w:rPr>
      </w:pPr>
    </w:p>
    <w:p w14:paraId="460BC5DC" w14:textId="77777777" w:rsidR="005E0272" w:rsidRPr="000155C0" w:rsidRDefault="005E0272" w:rsidP="004F02C5">
      <w:pPr>
        <w:pStyle w:val="11"/>
      </w:pPr>
    </w:p>
    <w:p w14:paraId="7F679E72" w14:textId="77777777" w:rsidR="000155C0" w:rsidRPr="00691CAB" w:rsidRDefault="000155C0" w:rsidP="00C05F48">
      <w:pPr>
        <w:pStyle w:val="11"/>
      </w:pPr>
    </w:p>
    <w:p w14:paraId="73BDD90F" w14:textId="77777777" w:rsidR="009A5B55" w:rsidRDefault="009A5B55" w:rsidP="009A5B55">
      <w:pPr>
        <w:pStyle w:val="11"/>
      </w:pPr>
    </w:p>
    <w:p w14:paraId="2EB5F9DC" w14:textId="77777777" w:rsidR="00B71D31" w:rsidRPr="00731C0C" w:rsidRDefault="00B71D31" w:rsidP="00B71D31">
      <w:pPr>
        <w:pStyle w:val="11"/>
      </w:pPr>
    </w:p>
    <w:p w14:paraId="3E24EE65" w14:textId="77777777" w:rsidR="00B71D31" w:rsidRPr="00CC66C1" w:rsidRDefault="00B71D31" w:rsidP="00731C0C">
      <w:pPr>
        <w:widowControl w:val="0"/>
        <w:autoSpaceDE w:val="0"/>
        <w:autoSpaceDN w:val="0"/>
        <w:adjustRightInd w:val="0"/>
        <w:rPr>
          <w:rFonts w:cs="Times New Roman"/>
          <w:szCs w:val="24"/>
        </w:rPr>
      </w:pPr>
    </w:p>
    <w:p w14:paraId="7534F098" w14:textId="77777777" w:rsidR="00053AE8" w:rsidRPr="00A16AAE" w:rsidRDefault="00053AE8" w:rsidP="00053AE8">
      <w:pPr>
        <w:pStyle w:val="11"/>
      </w:pPr>
    </w:p>
    <w:p w14:paraId="1930D605" w14:textId="77777777" w:rsidR="00053AE8" w:rsidRPr="00E43EEE" w:rsidRDefault="00053AE8" w:rsidP="00A16AAE">
      <w:pPr>
        <w:rPr>
          <w:rFonts w:cs="Times New Roman"/>
          <w:color w:val="000000" w:themeColor="text1"/>
          <w:szCs w:val="24"/>
        </w:rPr>
      </w:pPr>
    </w:p>
    <w:p w14:paraId="35991AE6" w14:textId="77777777" w:rsidR="00A16AAE" w:rsidRDefault="00A16AAE" w:rsidP="004A4C54">
      <w:pPr>
        <w:pStyle w:val="11"/>
      </w:pPr>
    </w:p>
    <w:p w14:paraId="24533DCC" w14:textId="77777777" w:rsidR="009B44B4" w:rsidRPr="008937A6" w:rsidRDefault="009B44B4" w:rsidP="00A519D4">
      <w:pPr>
        <w:ind w:firstLine="567"/>
        <w:rPr>
          <w:rFonts w:cstheme="minorHAnsi"/>
          <w:lang w:eastAsia="ru-RU"/>
        </w:rPr>
      </w:pPr>
    </w:p>
    <w:p w14:paraId="47C83B88" w14:textId="77777777" w:rsidR="000414F6" w:rsidRDefault="00CB71DA" w:rsidP="0033051F">
      <w:pPr>
        <w:pStyle w:val="afff2"/>
      </w:pPr>
      <w:bookmarkStart w:id="286" w:name="_Toc65586435"/>
      <w:r>
        <w:t xml:space="preserve">Приложение Б. Алгоритмы </w:t>
      </w:r>
      <w:bookmarkEnd w:id="105"/>
      <w:r w:rsidR="003527A8">
        <w:t>действий врача</w:t>
      </w:r>
      <w:bookmarkEnd w:id="286"/>
    </w:p>
    <w:p w14:paraId="67A09EEE" w14:textId="77777777" w:rsidR="00C4630C" w:rsidRDefault="00C4630C">
      <w:pPr>
        <w:divId w:val="764688137"/>
        <w:rPr>
          <w:rFonts w:eastAsia="Times New Roman"/>
          <w:noProof/>
          <w:lang w:eastAsia="ru-RU"/>
        </w:rPr>
      </w:pPr>
    </w:p>
    <w:p w14:paraId="17FDF817" w14:textId="77777777" w:rsidR="00275A41" w:rsidRDefault="00D41455" w:rsidP="0033051F">
      <w:pPr>
        <w:pStyle w:val="afd"/>
        <w:divId w:val="764688137"/>
        <w:rPr>
          <w:noProof/>
        </w:rPr>
      </w:pPr>
      <w:r>
        <w:rPr>
          <w:noProof/>
        </w:rPr>
        <w:t>Схема Б1. Первая линия терапии пациентов с кЛХ старше 18 лет</w:t>
      </w:r>
    </w:p>
    <w:p w14:paraId="052345DA" w14:textId="77777777" w:rsidR="00D41455" w:rsidRDefault="00D41455" w:rsidP="0033051F">
      <w:pPr>
        <w:pStyle w:val="afd"/>
        <w:divId w:val="764688137"/>
        <w:rPr>
          <w:noProof/>
        </w:rPr>
      </w:pPr>
    </w:p>
    <w:p w14:paraId="353B7837" w14:textId="77777777" w:rsidR="00D41455" w:rsidRDefault="00737866" w:rsidP="0033051F">
      <w:pPr>
        <w:pStyle w:val="afd"/>
        <w:divId w:val="764688137"/>
      </w:pPr>
      <w:r>
        <w:rPr>
          <w:noProof/>
        </w:rPr>
        <w:drawing>
          <wp:inline distT="0" distB="0" distL="0" distR="0" wp14:anchorId="64BA462D" wp14:editId="59231998">
            <wp:extent cx="5581015" cy="4330700"/>
            <wp:effectExtent l="0" t="0" r="0" b="0"/>
            <wp:docPr id="10" name="Рисунок 10"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Лимфома Ходжкина взрослые 1 линия.jpg"/>
                    <pic:cNvPicPr/>
                  </pic:nvPicPr>
                  <pic:blipFill>
                    <a:blip r:embed="rId33"/>
                    <a:stretch>
                      <a:fillRect/>
                    </a:stretch>
                  </pic:blipFill>
                  <pic:spPr>
                    <a:xfrm>
                      <a:off x="0" y="0"/>
                      <a:ext cx="5581015" cy="4330700"/>
                    </a:xfrm>
                    <a:prstGeom prst="rect">
                      <a:avLst/>
                    </a:prstGeom>
                  </pic:spPr>
                </pic:pic>
              </a:graphicData>
            </a:graphic>
          </wp:inline>
        </w:drawing>
      </w:r>
    </w:p>
    <w:p w14:paraId="457F9C6A" w14:textId="77777777" w:rsidR="00494319" w:rsidRDefault="00494319" w:rsidP="0033051F">
      <w:pPr>
        <w:pStyle w:val="afd"/>
        <w:rPr>
          <w:noProof/>
        </w:rPr>
      </w:pPr>
    </w:p>
    <w:p w14:paraId="4BA05E75" w14:textId="77777777" w:rsidR="00494319" w:rsidRDefault="00494319" w:rsidP="0033051F">
      <w:pPr>
        <w:pStyle w:val="afd"/>
        <w:rPr>
          <w:noProof/>
        </w:rPr>
      </w:pPr>
      <w:r>
        <w:rPr>
          <w:noProof/>
        </w:rPr>
        <w:t xml:space="preserve">Схема Б2. Первая линия терапии детей и подростков до 18 лет с кЛХ </w:t>
      </w:r>
    </w:p>
    <w:p w14:paraId="62548113" w14:textId="77777777" w:rsidR="00494319" w:rsidRPr="0033051F" w:rsidRDefault="00494319" w:rsidP="0033051F">
      <w:pPr>
        <w:pStyle w:val="afd"/>
      </w:pPr>
    </w:p>
    <w:p w14:paraId="5EE8962F" w14:textId="77777777" w:rsidR="00494319" w:rsidRDefault="00494319" w:rsidP="0033051F">
      <w:pPr>
        <w:pStyle w:val="afd"/>
      </w:pPr>
      <w:r>
        <w:rPr>
          <w:noProof/>
        </w:rPr>
        <w:drawing>
          <wp:inline distT="0" distB="0" distL="0" distR="0" wp14:anchorId="3299AF9D" wp14:editId="4CF2FA3E">
            <wp:extent cx="5245100" cy="3492500"/>
            <wp:effectExtent l="0" t="0" r="0" b="0"/>
            <wp:docPr id="5" name="Рисунок 5"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Лимфома Ходжкина дети 1 линия.jpg"/>
                    <pic:cNvPicPr/>
                  </pic:nvPicPr>
                  <pic:blipFill>
                    <a:blip r:embed="rId34">
                      <a:extLst>
                        <a:ext uri="{28A0092B-C50C-407E-A947-70E740481C1C}">
                          <a14:useLocalDpi xmlns:a14="http://schemas.microsoft.com/office/drawing/2010/main" val="0"/>
                        </a:ext>
                      </a:extLst>
                    </a:blip>
                    <a:stretch>
                      <a:fillRect/>
                    </a:stretch>
                  </pic:blipFill>
                  <pic:spPr>
                    <a:xfrm>
                      <a:off x="0" y="0"/>
                      <a:ext cx="5245100" cy="3492500"/>
                    </a:xfrm>
                    <a:prstGeom prst="rect">
                      <a:avLst/>
                    </a:prstGeom>
                  </pic:spPr>
                </pic:pic>
              </a:graphicData>
            </a:graphic>
          </wp:inline>
        </w:drawing>
      </w:r>
    </w:p>
    <w:p w14:paraId="1BD67293" w14:textId="77777777" w:rsidR="0033051F" w:rsidRDefault="0033051F" w:rsidP="0033051F">
      <w:pPr>
        <w:pStyle w:val="afd"/>
      </w:pPr>
    </w:p>
    <w:p w14:paraId="0CF641A7" w14:textId="77777777" w:rsidR="0033051F" w:rsidRDefault="0033051F" w:rsidP="0033051F">
      <w:pPr>
        <w:pStyle w:val="afd"/>
        <w:rPr>
          <w:noProof/>
        </w:rPr>
      </w:pPr>
      <w:r>
        <w:rPr>
          <w:noProof/>
        </w:rPr>
        <w:t>Схема Б</w:t>
      </w:r>
      <w:r w:rsidRPr="0033051F">
        <w:rPr>
          <w:noProof/>
        </w:rPr>
        <w:t>3</w:t>
      </w:r>
      <w:r>
        <w:rPr>
          <w:noProof/>
        </w:rPr>
        <w:t xml:space="preserve">. Лечение рецидивов кЛХ </w:t>
      </w:r>
    </w:p>
    <w:p w14:paraId="5E416BBF" w14:textId="77777777" w:rsidR="0033051F" w:rsidRDefault="0033051F" w:rsidP="0033051F">
      <w:pPr>
        <w:pStyle w:val="afd"/>
      </w:pPr>
    </w:p>
    <w:p w14:paraId="0ECF748D" w14:textId="77777777" w:rsidR="0033051F" w:rsidRDefault="0033051F" w:rsidP="0033051F">
      <w:pPr>
        <w:pStyle w:val="afd"/>
      </w:pPr>
      <w:r>
        <w:rPr>
          <w:noProof/>
        </w:rPr>
        <w:drawing>
          <wp:inline distT="0" distB="0" distL="0" distR="0" wp14:anchorId="2076FF0E" wp14:editId="10239075">
            <wp:extent cx="4597400" cy="7620000"/>
            <wp:effectExtent l="0" t="0" r="0" b="0"/>
            <wp:docPr id="6" name="Рисунок 6"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ецидив лимфомы Ходжкина.jpg"/>
                    <pic:cNvPicPr/>
                  </pic:nvPicPr>
                  <pic:blipFill>
                    <a:blip r:embed="rId35">
                      <a:extLst>
                        <a:ext uri="{28A0092B-C50C-407E-A947-70E740481C1C}">
                          <a14:useLocalDpi xmlns:a14="http://schemas.microsoft.com/office/drawing/2010/main" val="0"/>
                        </a:ext>
                      </a:extLst>
                    </a:blip>
                    <a:stretch>
                      <a:fillRect/>
                    </a:stretch>
                  </pic:blipFill>
                  <pic:spPr>
                    <a:xfrm>
                      <a:off x="0" y="0"/>
                      <a:ext cx="4597400" cy="7620000"/>
                    </a:xfrm>
                    <a:prstGeom prst="rect">
                      <a:avLst/>
                    </a:prstGeom>
                  </pic:spPr>
                </pic:pic>
              </a:graphicData>
            </a:graphic>
          </wp:inline>
        </w:drawing>
      </w:r>
    </w:p>
    <w:p w14:paraId="47B709DB" w14:textId="77777777" w:rsidR="000414F6" w:rsidRDefault="00CB71DA" w:rsidP="0033051F">
      <w:pPr>
        <w:pStyle w:val="afff2"/>
      </w:pPr>
      <w:r>
        <w:br w:type="page"/>
      </w:r>
      <w:bookmarkStart w:id="287" w:name="__RefHeading___doc_v"/>
      <w:bookmarkStart w:id="288" w:name="_Toc65586436"/>
      <w:r>
        <w:t>Приложение В. Информация для пациент</w:t>
      </w:r>
      <w:bookmarkEnd w:id="287"/>
      <w:r w:rsidR="003527A8">
        <w:t>а</w:t>
      </w:r>
      <w:bookmarkEnd w:id="288"/>
    </w:p>
    <w:p w14:paraId="5401FF15" w14:textId="77777777" w:rsidR="006E172F" w:rsidRDefault="006E172F" w:rsidP="006E172F">
      <w:pPr>
        <w:pStyle w:val="aff8"/>
      </w:pPr>
      <w:r>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6BA3B160" w14:textId="77777777" w:rsidR="006E172F" w:rsidRDefault="006E172F" w:rsidP="006E172F">
      <w:pPr>
        <w:pStyle w:val="aff8"/>
      </w:pPr>
      <w:r>
        <w:t>Лимфомой Ходжкина болеют в любом возрасте, но наиболее часто заболевание встречается у молодых людей, пик приходится на возрастной период от 16 до 34 лет. Люди старшего возраста, особенно те, кому больше 55 лет, также могут заболеть лимфомой Ходжкина.</w:t>
      </w:r>
    </w:p>
    <w:p w14:paraId="01D8AD89" w14:textId="77777777" w:rsidR="006E172F" w:rsidRDefault="006E172F" w:rsidP="006E172F">
      <w:pPr>
        <w:pStyle w:val="aff8"/>
      </w:pPr>
      <w:r>
        <w:t>Диагноз лимфомы Ходжкина устанавливается только после исследования пораженной ткани, полученной при биопсии. Диагноз подтверждается только если обнаружены типичные клетки, называемые клетками Березовского-Штернберга-Рид. В последние годы диагностика лимфомы Ходжкина и других лимфом улучшилась, благодаря использованию нового метода, иммунофенотипирования, позволяющего точно идентифицировать опухолевые клетки по маркерам на их поверхности. Этот метод исследования очень важен для правильного выбора терапии, особенно в тех случаях, когда необходимо использовать узконаправленные (таргетные) препараты и иммунотерапию. Лимфома Ходжкина изучена лучше любого другого типа лимфом. К счастью, при современных методах лечения более 80% заболевших лимфомой Ходжкина полностью излечиваются от этой болезни.</w:t>
      </w:r>
    </w:p>
    <w:p w14:paraId="70860568" w14:textId="77777777" w:rsidR="006E172F" w:rsidRDefault="006E172F" w:rsidP="006E172F">
      <w:pPr>
        <w:pStyle w:val="aff8"/>
      </w:pPr>
      <w:r>
        <w:t>Специфических, характерных только для этого заболевания симптомов нет.  Схожие жалобы и признаки могут быть при многих других заболеваниях. Нередко заболевание начинается как бы с простуды, респираторной инфекции, которая почему-то затягивается. Заболевание может начинаться с безболезненного увеличения лимфатических узлов.</w:t>
      </w:r>
    </w:p>
    <w:p w14:paraId="608A602A" w14:textId="77777777" w:rsidR="006E172F" w:rsidRDefault="006E172F" w:rsidP="006E172F">
      <w:pPr>
        <w:pStyle w:val="aff8"/>
      </w:pPr>
      <w:r>
        <w:t>Наиболее распространенные признаки лимфомы Ходжкина:</w:t>
      </w:r>
    </w:p>
    <w:p w14:paraId="37982611" w14:textId="77777777" w:rsidR="006E172F" w:rsidRDefault="006E172F" w:rsidP="006E172F">
      <w:pPr>
        <w:pStyle w:val="aff8"/>
      </w:pPr>
      <w:r>
        <w:t>•</w:t>
      </w:r>
      <w:r>
        <w:tab/>
        <w:t>безболезненное увеличение лимфоузлов;</w:t>
      </w:r>
    </w:p>
    <w:p w14:paraId="62F928D9" w14:textId="77777777" w:rsidR="006E172F" w:rsidRDefault="006E172F" w:rsidP="006E172F">
      <w:pPr>
        <w:pStyle w:val="aff8"/>
      </w:pPr>
      <w:r>
        <w:t>•</w:t>
      </w:r>
      <w:r>
        <w:tab/>
        <w:t>лихорадка, которая не объясняется инфекцией или другими причинами и которую не удается устранить с помощью антибиотиков;</w:t>
      </w:r>
    </w:p>
    <w:p w14:paraId="0BA10266" w14:textId="77777777" w:rsidR="006E172F" w:rsidRDefault="006E172F" w:rsidP="006E172F">
      <w:pPr>
        <w:pStyle w:val="aff8"/>
      </w:pPr>
      <w:r>
        <w:t>•</w:t>
      </w:r>
      <w:r>
        <w:tab/>
        <w:t>потливость, особенно по ночам (мокрая подушка по утрам);</w:t>
      </w:r>
    </w:p>
    <w:p w14:paraId="3AE5B64E" w14:textId="77777777" w:rsidR="006E172F" w:rsidRDefault="006E172F" w:rsidP="006E172F">
      <w:pPr>
        <w:pStyle w:val="aff8"/>
      </w:pPr>
      <w:r>
        <w:t>•</w:t>
      </w:r>
      <w:r>
        <w:tab/>
        <w:t>необъяснимая потеря веса;</w:t>
      </w:r>
    </w:p>
    <w:p w14:paraId="198FB178" w14:textId="77777777" w:rsidR="006E172F" w:rsidRDefault="006E172F" w:rsidP="006E172F">
      <w:pPr>
        <w:pStyle w:val="aff8"/>
      </w:pPr>
      <w:r>
        <w:t>•</w:t>
      </w:r>
      <w:r>
        <w:tab/>
        <w:t>необычная утомляемость и слабость</w:t>
      </w:r>
    </w:p>
    <w:p w14:paraId="389807FC" w14:textId="77777777" w:rsidR="006E172F" w:rsidRDefault="006E172F" w:rsidP="006E172F">
      <w:pPr>
        <w:pStyle w:val="aff8"/>
      </w:pPr>
      <w:r>
        <w:t xml:space="preserve">Самый частый симптом лимфомы Ходжкина – увеличение лимфатических узлов, чаще на шее, реже в других областях тела. Температура обычно в пределах 37,5 по вечерам. Очень характерно обильное потоотделение по ночам, хотя этот симптом трудно оценивать: летом жарко, зимой сильно топят. Могут наблюдаться многочисленные другие жалобы и признаки, связанные с тем, где находится очаг опухоли. Болей, как правило, не бывает. При локализации болезни в средостении, ближе к грудине возможен дискомфорт за грудиной. У небольшого числа </w:t>
      </w:r>
      <w:r w:rsidR="00B02E17">
        <w:t xml:space="preserve">пациентов </w:t>
      </w:r>
      <w:r>
        <w:t xml:space="preserve">возникает мучительный, до расчесов кожный зуд. Около 5% </w:t>
      </w:r>
      <w:r w:rsidR="00B02E17">
        <w:t xml:space="preserve">пациентов </w:t>
      </w:r>
      <w:r>
        <w:t>отмечают боли в увеличенных лимфоузлах после приема алкоголя. Это редкий симптом, но он характерен для лимфомы Ходжкина. Причина его не известна.</w:t>
      </w:r>
    </w:p>
    <w:p w14:paraId="3B771BA6" w14:textId="77777777" w:rsidR="006E172F" w:rsidRDefault="006E172F" w:rsidP="006E172F">
      <w:pPr>
        <w:pStyle w:val="aff8"/>
      </w:pPr>
      <w:r>
        <w:t xml:space="preserve">Более 80% всех </w:t>
      </w:r>
      <w:r w:rsidR="00B02E17">
        <w:t xml:space="preserve">пациентов с </w:t>
      </w:r>
      <w:r>
        <w:t xml:space="preserve">лимфомой Ходжкина могут быть вылечены, причем обследования и лечение осуществляются в основном амбулаторно. Большинство </w:t>
      </w:r>
      <w:r w:rsidR="00B02E17">
        <w:t xml:space="preserve">пациентов </w:t>
      </w:r>
      <w:r>
        <w:t>получают комбинированную терапию, включающую химиотерапию в сочетании с лучевой терапией. В определенных обстоятельствах применяется высокодозная терапия и трансплантация костного мозга или стволовых клеток. Лучевая терапия как единственный метод лечения в настоящее время не используется практически никогда.</w:t>
      </w:r>
    </w:p>
    <w:p w14:paraId="636C859F" w14:textId="77777777" w:rsidR="00174593" w:rsidRPr="003527A8" w:rsidRDefault="00174593" w:rsidP="00C4630C">
      <w:pPr>
        <w:pStyle w:val="aff8"/>
      </w:pPr>
    </w:p>
    <w:p w14:paraId="554F0831" w14:textId="77777777" w:rsidR="00427B0E" w:rsidRDefault="00CB71DA" w:rsidP="00A54C2B">
      <w:pPr>
        <w:pStyle w:val="afff2"/>
      </w:pPr>
      <w:r>
        <w:br w:type="page"/>
      </w:r>
      <w:bookmarkStart w:id="289" w:name="__RefHeading___doc_g"/>
      <w:bookmarkStart w:id="290" w:name="_Toc65586437"/>
      <w:r w:rsidRPr="005219AF">
        <w:t>Приложение</w:t>
      </w:r>
      <w:bookmarkEnd w:id="289"/>
      <w:r w:rsidR="003527A8" w:rsidRPr="005219AF">
        <w:t xml:space="preserve"> Г. Шкалы оценки, вопросники и другие оценочные инструменты состояния пациента, приведенные в клинических рекомендациях</w:t>
      </w:r>
      <w:bookmarkStart w:id="291" w:name="bookmark6"/>
      <w:bookmarkEnd w:id="290"/>
    </w:p>
    <w:p w14:paraId="53FA1B10" w14:textId="77777777" w:rsidR="00A54C2B" w:rsidRPr="0033051F" w:rsidRDefault="00A54C2B" w:rsidP="002648A0">
      <w:pPr>
        <w:pStyle w:val="11"/>
      </w:pPr>
      <w:bookmarkStart w:id="292" w:name="_Toc11747754"/>
      <w:bookmarkStart w:id="293" w:name="_Toc24572141"/>
      <w:bookmarkStart w:id="294" w:name="_Toc24964262"/>
      <w:bookmarkStart w:id="295" w:name="_Toc65586438"/>
      <w:bookmarkEnd w:id="291"/>
      <w:r w:rsidRPr="0033051F">
        <w:t>Приложение Г</w:t>
      </w:r>
      <w:bookmarkStart w:id="296" w:name="_Toc19799875"/>
      <w:bookmarkStart w:id="297" w:name="_Toc16755716"/>
      <w:bookmarkEnd w:id="292"/>
      <w:r w:rsidRPr="0033051F">
        <w:t>1. Шкала оценки общего состояния пациента Восточной объединенной онкологической группы (ECOG</w:t>
      </w:r>
      <w:bookmarkEnd w:id="296"/>
      <w:r w:rsidRPr="0033051F">
        <w:t>)</w:t>
      </w:r>
      <w:bookmarkEnd w:id="293"/>
      <w:bookmarkEnd w:id="294"/>
      <w:bookmarkEnd w:id="295"/>
    </w:p>
    <w:p w14:paraId="3CED17CB" w14:textId="77777777" w:rsidR="00A54C2B" w:rsidRPr="00703062" w:rsidRDefault="00A54C2B" w:rsidP="00A54C2B">
      <w:pPr>
        <w:spacing w:before="240"/>
        <w:rPr>
          <w:lang w:val="en-US"/>
        </w:rPr>
      </w:pPr>
      <w:r>
        <w:t>Оригинальное</w:t>
      </w:r>
      <w:r w:rsidRPr="00703062">
        <w:rPr>
          <w:lang w:val="en-US"/>
        </w:rPr>
        <w:t xml:space="preserve"> </w:t>
      </w:r>
      <w:r>
        <w:t>название</w:t>
      </w:r>
      <w:r w:rsidRPr="00703062">
        <w:rPr>
          <w:lang w:val="en-US"/>
        </w:rPr>
        <w:t xml:space="preserve">: </w:t>
      </w:r>
      <w:r>
        <w:rPr>
          <w:lang w:val="en-US"/>
        </w:rPr>
        <w:t>The</w:t>
      </w:r>
      <w:r w:rsidRPr="00703062">
        <w:rPr>
          <w:lang w:val="en-US"/>
        </w:rPr>
        <w:t xml:space="preserve"> </w:t>
      </w:r>
      <w:r>
        <w:rPr>
          <w:lang w:val="en-US"/>
        </w:rPr>
        <w:t>ECOG</w:t>
      </w:r>
      <w:r w:rsidRPr="00703062">
        <w:rPr>
          <w:lang w:val="en-US"/>
        </w:rPr>
        <w:t xml:space="preserve"> </w:t>
      </w:r>
      <w:r>
        <w:rPr>
          <w:lang w:val="en-US"/>
        </w:rPr>
        <w:t>Scale</w:t>
      </w:r>
      <w:r w:rsidRPr="00703062">
        <w:rPr>
          <w:lang w:val="en-US"/>
        </w:rPr>
        <w:t xml:space="preserve"> </w:t>
      </w:r>
      <w:r>
        <w:rPr>
          <w:lang w:val="en-US"/>
        </w:rPr>
        <w:t>of</w:t>
      </w:r>
      <w:r w:rsidRPr="00703062">
        <w:rPr>
          <w:lang w:val="en-US"/>
        </w:rPr>
        <w:t xml:space="preserve"> </w:t>
      </w:r>
      <w:r>
        <w:rPr>
          <w:lang w:val="en-US"/>
        </w:rPr>
        <w:t>Performance</w:t>
      </w:r>
      <w:r w:rsidRPr="00703062">
        <w:rPr>
          <w:lang w:val="en-US"/>
        </w:rPr>
        <w:t xml:space="preserve"> </w:t>
      </w:r>
      <w:r>
        <w:rPr>
          <w:lang w:val="en-US"/>
        </w:rPr>
        <w:t>Status</w:t>
      </w:r>
    </w:p>
    <w:p w14:paraId="6EB69E8F" w14:textId="17412A3E" w:rsidR="00A54C2B" w:rsidRPr="009D018C" w:rsidRDefault="00A54C2B" w:rsidP="00A54C2B">
      <w:r>
        <w:t>Источник</w:t>
      </w:r>
      <w:r w:rsidRPr="00CA1143">
        <w:rPr>
          <w:lang w:val="en-US"/>
        </w:rPr>
        <w:t xml:space="preserve">: </w:t>
      </w:r>
      <w:r>
        <w:rPr>
          <w:lang w:val="en-US"/>
        </w:rPr>
        <w:t>Oken</w:t>
      </w:r>
      <w:r w:rsidRPr="00CA1143">
        <w:rPr>
          <w:lang w:val="en-US"/>
        </w:rPr>
        <w:t xml:space="preserve"> </w:t>
      </w:r>
      <w:r>
        <w:rPr>
          <w:lang w:val="en-US"/>
        </w:rPr>
        <w:t>M</w:t>
      </w:r>
      <w:r w:rsidRPr="00CA1143">
        <w:rPr>
          <w:lang w:val="en-US"/>
        </w:rPr>
        <w:t>.</w:t>
      </w:r>
      <w:r>
        <w:rPr>
          <w:lang w:val="en-US"/>
        </w:rPr>
        <w:t>M</w:t>
      </w:r>
      <w:r w:rsidRPr="00CA1143">
        <w:rPr>
          <w:lang w:val="en-US"/>
        </w:rPr>
        <w:t xml:space="preserve">. </w:t>
      </w:r>
      <w:r>
        <w:rPr>
          <w:lang w:val="en-US"/>
        </w:rPr>
        <w:t>et</w:t>
      </w:r>
      <w:r w:rsidRPr="00CA1143">
        <w:rPr>
          <w:lang w:val="en-US"/>
        </w:rPr>
        <w:t xml:space="preserve"> </w:t>
      </w:r>
      <w:r>
        <w:rPr>
          <w:lang w:val="en-US"/>
        </w:rPr>
        <w:t>al</w:t>
      </w:r>
      <w:r w:rsidRPr="00CA1143">
        <w:rPr>
          <w:lang w:val="en-US"/>
        </w:rPr>
        <w:t xml:space="preserve">. </w:t>
      </w:r>
      <w:r>
        <w:rPr>
          <w:lang w:val="en-US"/>
        </w:rPr>
        <w:t>Toxicity</w:t>
      </w:r>
      <w:r w:rsidRPr="00703062">
        <w:rPr>
          <w:lang w:val="en-US"/>
        </w:rPr>
        <w:t xml:space="preserve"> </w:t>
      </w:r>
      <w:r>
        <w:rPr>
          <w:lang w:val="en-US"/>
        </w:rPr>
        <w:t>and</w:t>
      </w:r>
      <w:r w:rsidRPr="00703062">
        <w:rPr>
          <w:lang w:val="en-US"/>
        </w:rPr>
        <w:t xml:space="preserve"> </w:t>
      </w:r>
      <w:r>
        <w:rPr>
          <w:lang w:val="en-US"/>
        </w:rPr>
        <w:t>response</w:t>
      </w:r>
      <w:r w:rsidRPr="00703062">
        <w:rPr>
          <w:lang w:val="en-US"/>
        </w:rPr>
        <w:t xml:space="preserve"> </w:t>
      </w:r>
      <w:r>
        <w:rPr>
          <w:lang w:val="en-US"/>
        </w:rPr>
        <w:t>criteria</w:t>
      </w:r>
      <w:r w:rsidRPr="00703062">
        <w:rPr>
          <w:lang w:val="en-US"/>
        </w:rPr>
        <w:t xml:space="preserve"> </w:t>
      </w:r>
      <w:r>
        <w:rPr>
          <w:lang w:val="en-US"/>
        </w:rPr>
        <w:t>of</w:t>
      </w:r>
      <w:r w:rsidRPr="00703062">
        <w:rPr>
          <w:lang w:val="en-US"/>
        </w:rPr>
        <w:t xml:space="preserve"> </w:t>
      </w:r>
      <w:r>
        <w:rPr>
          <w:lang w:val="en-US"/>
        </w:rPr>
        <w:t>the</w:t>
      </w:r>
      <w:r w:rsidRPr="00703062">
        <w:rPr>
          <w:lang w:val="en-US"/>
        </w:rPr>
        <w:t xml:space="preserve"> </w:t>
      </w:r>
      <w:r>
        <w:rPr>
          <w:lang w:val="en-US"/>
        </w:rPr>
        <w:t>Eastern Cooperative Oncology Group</w:t>
      </w:r>
      <w:r w:rsidRPr="00703062">
        <w:rPr>
          <w:lang w:val="en-US"/>
        </w:rPr>
        <w:t>.</w:t>
      </w:r>
      <w:r>
        <w:rPr>
          <w:lang w:val="en-US"/>
        </w:rPr>
        <w:t xml:space="preserve"> Am</w:t>
      </w:r>
      <w:r w:rsidRPr="00124A26">
        <w:t xml:space="preserve">. </w:t>
      </w:r>
      <w:r>
        <w:rPr>
          <w:lang w:val="en-US"/>
        </w:rPr>
        <w:t>J</w:t>
      </w:r>
      <w:r w:rsidRPr="00124A26">
        <w:t xml:space="preserve">. </w:t>
      </w:r>
      <w:r>
        <w:rPr>
          <w:lang w:val="en-US"/>
        </w:rPr>
        <w:t>Clin</w:t>
      </w:r>
      <w:r w:rsidRPr="00124A26">
        <w:t xml:space="preserve">. </w:t>
      </w:r>
      <w:r>
        <w:rPr>
          <w:lang w:val="en-US"/>
        </w:rPr>
        <w:t>Oncol</w:t>
      </w:r>
      <w:r w:rsidRPr="00124A26">
        <w:t xml:space="preserve">. </w:t>
      </w:r>
      <w:r w:rsidRPr="009D018C">
        <w:t xml:space="preserve">1982;5(6):649–65 </w:t>
      </w:r>
      <w:r>
        <w:fldChar w:fldCharType="begin" w:fldLock="1"/>
      </w:r>
      <w:r w:rsidR="00F040F8">
        <w:rPr>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11]","plainTextFormattedCitation":"[211]","previouslyFormattedCitation":"[211]"},"properties":{"noteIndex":0},"schema":"https://github.com/citation-style-language/schema/raw/master/csl-citation.json"}</w:instrText>
      </w:r>
      <w:r>
        <w:fldChar w:fldCharType="separate"/>
      </w:r>
      <w:r w:rsidR="005C0C1F" w:rsidRPr="005C0C1F">
        <w:rPr>
          <w:noProof/>
        </w:rPr>
        <w:t>[211]</w:t>
      </w:r>
      <w:r>
        <w:fldChar w:fldCharType="end"/>
      </w:r>
    </w:p>
    <w:p w14:paraId="6EEDCFA7" w14:textId="77777777" w:rsidR="00A54C2B" w:rsidRDefault="00A54C2B" w:rsidP="00A54C2B">
      <w:r>
        <w:t>Тип: шкала оценки</w:t>
      </w:r>
    </w:p>
    <w:p w14:paraId="344435AD" w14:textId="77777777" w:rsidR="00A54C2B" w:rsidRPr="003E0B03" w:rsidRDefault="00A54C2B" w:rsidP="00A54C2B">
      <w:r>
        <w:t xml:space="preserve">Назначение: клиническая оценка общего состояния пациента </w:t>
      </w:r>
    </w:p>
    <w:p w14:paraId="37CBF900" w14:textId="77777777" w:rsidR="00A54C2B" w:rsidRPr="00B468B9" w:rsidRDefault="00A54C2B" w:rsidP="00A54C2B">
      <w:pPr>
        <w:rPr>
          <w:bCs/>
        </w:rPr>
      </w:pPr>
      <w:r>
        <w:rPr>
          <w:bCs/>
        </w:rPr>
        <w:t>Содержание и интерпретация</w:t>
      </w:r>
      <w:r w:rsidRPr="00B468B9">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14:paraId="62CD7A4B" w14:textId="77777777" w:rsidTr="003007A6">
        <w:tc>
          <w:tcPr>
            <w:tcW w:w="1950" w:type="dxa"/>
            <w:tcBorders>
              <w:top w:val="single" w:sz="4" w:space="0" w:color="auto"/>
              <w:left w:val="single" w:sz="4" w:space="0" w:color="auto"/>
              <w:bottom w:val="single" w:sz="4" w:space="0" w:color="auto"/>
              <w:right w:val="single" w:sz="4" w:space="0" w:color="auto"/>
            </w:tcBorders>
          </w:tcPr>
          <w:p w14:paraId="271C55F6" w14:textId="77777777" w:rsidR="00A54C2B" w:rsidRDefault="00A54C2B" w:rsidP="004F0134">
            <w:pPr>
              <w:pStyle w:val="afd"/>
              <w:spacing w:before="100" w:after="100" w:line="360" w:lineRule="auto"/>
              <w:ind w:firstLine="0"/>
              <w:rPr>
                <w:rStyle w:val="affb"/>
                <w:b w:val="0"/>
              </w:rPr>
            </w:pPr>
            <w:r>
              <w:rPr>
                <w:rStyle w:val="affb"/>
                <w:b w:val="0"/>
              </w:rPr>
              <w:t>С</w:t>
            </w:r>
            <w:r>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051A737F" w14:textId="77777777" w:rsidR="00A54C2B" w:rsidRDefault="00A54C2B" w:rsidP="004F0134">
            <w:pPr>
              <w:pStyle w:val="afd"/>
              <w:spacing w:before="100" w:after="100" w:line="360" w:lineRule="auto"/>
              <w:ind w:firstLine="36"/>
              <w:jc w:val="center"/>
              <w:rPr>
                <w:rStyle w:val="affb"/>
                <w:b w:val="0"/>
              </w:rPr>
            </w:pPr>
            <w:r>
              <w:rPr>
                <w:rStyle w:val="affb"/>
                <w:b w:val="0"/>
              </w:rPr>
              <w:t>О</w:t>
            </w:r>
            <w:r>
              <w:rPr>
                <w:rStyle w:val="affb"/>
              </w:rPr>
              <w:t>писание общего состояния пациента</w:t>
            </w:r>
          </w:p>
        </w:tc>
      </w:tr>
      <w:tr w:rsidR="00A54C2B" w14:paraId="678BAA4F" w14:textId="77777777" w:rsidTr="003007A6">
        <w:tc>
          <w:tcPr>
            <w:tcW w:w="1950" w:type="dxa"/>
            <w:tcBorders>
              <w:top w:val="single" w:sz="4" w:space="0" w:color="auto"/>
              <w:left w:val="single" w:sz="4" w:space="0" w:color="auto"/>
              <w:bottom w:val="single" w:sz="4" w:space="0" w:color="auto"/>
              <w:right w:val="single" w:sz="4" w:space="0" w:color="auto"/>
            </w:tcBorders>
          </w:tcPr>
          <w:p w14:paraId="7FD9810F" w14:textId="77777777" w:rsidR="00A54C2B" w:rsidRDefault="00A54C2B" w:rsidP="004F0134">
            <w:pPr>
              <w:pStyle w:val="afd"/>
              <w:spacing w:before="100" w:after="100" w:line="360" w:lineRule="auto"/>
              <w:rPr>
                <w:rStyle w:val="affb"/>
                <w:b w:val="0"/>
                <w:lang w:val="en-US"/>
              </w:rPr>
            </w:pPr>
            <w:r>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56391947" w14:textId="77777777" w:rsidR="00A54C2B" w:rsidRDefault="00A54C2B" w:rsidP="004F0134">
            <w:pPr>
              <w:pStyle w:val="afd"/>
              <w:spacing w:before="100" w:after="100" w:line="360" w:lineRule="auto"/>
              <w:ind w:firstLine="0"/>
              <w:jc w:val="left"/>
              <w:rPr>
                <w:rStyle w:val="affb"/>
                <w:b w:val="0"/>
              </w:rPr>
            </w:pPr>
            <w:r>
              <w:rPr>
                <w:rStyle w:val="affb"/>
                <w:b w:val="0"/>
              </w:rPr>
              <w:t>Пациент полностью активен, способен выполнять все, как и до заболевания.</w:t>
            </w:r>
          </w:p>
        </w:tc>
      </w:tr>
      <w:tr w:rsidR="00A54C2B" w14:paraId="6C2EA8E9" w14:textId="77777777" w:rsidTr="003007A6">
        <w:tc>
          <w:tcPr>
            <w:tcW w:w="1950" w:type="dxa"/>
            <w:tcBorders>
              <w:top w:val="single" w:sz="4" w:space="0" w:color="auto"/>
              <w:left w:val="single" w:sz="4" w:space="0" w:color="auto"/>
              <w:bottom w:val="single" w:sz="4" w:space="0" w:color="auto"/>
              <w:right w:val="single" w:sz="4" w:space="0" w:color="auto"/>
            </w:tcBorders>
          </w:tcPr>
          <w:p w14:paraId="741179A7" w14:textId="77777777" w:rsidR="00A54C2B" w:rsidRDefault="00A54C2B" w:rsidP="004F0134">
            <w:pPr>
              <w:pStyle w:val="afd"/>
              <w:spacing w:before="100" w:after="100" w:line="360" w:lineRule="auto"/>
              <w:rPr>
                <w:rStyle w:val="affb"/>
                <w:b w:val="0"/>
              </w:rPr>
            </w:pPr>
            <w:r>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5D74FD84" w14:textId="77777777" w:rsidR="00A54C2B" w:rsidRDefault="00A54C2B" w:rsidP="004F0134">
            <w:pPr>
              <w:pStyle w:val="afd"/>
              <w:spacing w:before="100" w:after="100" w:line="360" w:lineRule="auto"/>
              <w:ind w:firstLine="0"/>
              <w:jc w:val="left"/>
              <w:rPr>
                <w:rStyle w:val="affb"/>
                <w:b w:val="0"/>
              </w:rPr>
            </w:pPr>
            <w:r>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14:paraId="66AB7B13" w14:textId="77777777" w:rsidTr="003007A6">
        <w:tc>
          <w:tcPr>
            <w:tcW w:w="1950" w:type="dxa"/>
            <w:tcBorders>
              <w:top w:val="single" w:sz="4" w:space="0" w:color="auto"/>
              <w:left w:val="single" w:sz="4" w:space="0" w:color="auto"/>
              <w:bottom w:val="single" w:sz="4" w:space="0" w:color="auto"/>
              <w:right w:val="single" w:sz="4" w:space="0" w:color="auto"/>
            </w:tcBorders>
          </w:tcPr>
          <w:p w14:paraId="5512EB6E" w14:textId="77777777" w:rsidR="00A54C2B" w:rsidRDefault="00A54C2B" w:rsidP="004F0134">
            <w:pPr>
              <w:pStyle w:val="afd"/>
              <w:spacing w:before="100" w:after="100" w:line="360" w:lineRule="auto"/>
              <w:rPr>
                <w:rStyle w:val="affb"/>
                <w:b w:val="0"/>
              </w:rPr>
            </w:pPr>
            <w:r>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51DEAD4E" w14:textId="77777777" w:rsidR="00A54C2B" w:rsidRDefault="00A54C2B" w:rsidP="004F0134">
            <w:pPr>
              <w:pStyle w:val="afd"/>
              <w:spacing w:before="100" w:after="100" w:line="360" w:lineRule="auto"/>
              <w:ind w:firstLine="0"/>
              <w:jc w:val="left"/>
              <w:rPr>
                <w:rStyle w:val="affb"/>
                <w:b w:val="0"/>
              </w:rPr>
            </w:pPr>
            <w:r>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14:paraId="3330442A" w14:textId="77777777" w:rsidTr="003007A6">
        <w:tc>
          <w:tcPr>
            <w:tcW w:w="1950" w:type="dxa"/>
            <w:tcBorders>
              <w:top w:val="single" w:sz="4" w:space="0" w:color="auto"/>
              <w:left w:val="single" w:sz="4" w:space="0" w:color="auto"/>
              <w:bottom w:val="single" w:sz="4" w:space="0" w:color="auto"/>
              <w:right w:val="single" w:sz="4" w:space="0" w:color="auto"/>
            </w:tcBorders>
          </w:tcPr>
          <w:p w14:paraId="5B9D7DC3" w14:textId="77777777" w:rsidR="00A54C2B" w:rsidRDefault="00A54C2B" w:rsidP="004F0134">
            <w:pPr>
              <w:pStyle w:val="afd"/>
              <w:spacing w:before="100" w:after="100" w:line="360" w:lineRule="auto"/>
              <w:rPr>
                <w:rStyle w:val="affb"/>
                <w:b w:val="0"/>
              </w:rPr>
            </w:pPr>
            <w:r>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43EE9754" w14:textId="77777777" w:rsidR="00A54C2B" w:rsidRDefault="00A54C2B" w:rsidP="004F0134">
            <w:pPr>
              <w:pStyle w:val="afd"/>
              <w:spacing w:before="100" w:after="100" w:line="360" w:lineRule="auto"/>
              <w:ind w:firstLine="0"/>
              <w:jc w:val="left"/>
              <w:rPr>
                <w:rStyle w:val="affb"/>
                <w:b w:val="0"/>
              </w:rPr>
            </w:pPr>
            <w:r w:rsidRPr="003B113D">
              <w:rPr>
                <w:rStyle w:val="affb"/>
                <w:b w:val="0"/>
              </w:rPr>
              <w:t>Пациент</w:t>
            </w:r>
            <w:r>
              <w:rPr>
                <w:rStyle w:val="affb"/>
                <w:b w:val="0"/>
              </w:rPr>
              <w:t xml:space="preserve"> способен лишь к ограниченному самообслуживанию, проводит в кресле или постели более 50 % времени бодрствования.</w:t>
            </w:r>
          </w:p>
        </w:tc>
      </w:tr>
      <w:tr w:rsidR="00A54C2B" w14:paraId="3460B8EA" w14:textId="77777777" w:rsidTr="003007A6">
        <w:tc>
          <w:tcPr>
            <w:tcW w:w="1950" w:type="dxa"/>
            <w:tcBorders>
              <w:top w:val="single" w:sz="4" w:space="0" w:color="auto"/>
              <w:left w:val="single" w:sz="4" w:space="0" w:color="auto"/>
              <w:bottom w:val="single" w:sz="4" w:space="0" w:color="auto"/>
              <w:right w:val="single" w:sz="4" w:space="0" w:color="auto"/>
            </w:tcBorders>
          </w:tcPr>
          <w:p w14:paraId="5DB3C025" w14:textId="77777777" w:rsidR="00A54C2B" w:rsidRDefault="00A54C2B" w:rsidP="004F0134">
            <w:pPr>
              <w:pStyle w:val="afd"/>
              <w:spacing w:before="100" w:after="100" w:line="360" w:lineRule="auto"/>
              <w:rPr>
                <w:rStyle w:val="affb"/>
                <w:b w:val="0"/>
              </w:rPr>
            </w:pPr>
            <w:r>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53DF30D2" w14:textId="77777777" w:rsidR="00A54C2B" w:rsidRDefault="00A54C2B" w:rsidP="004F0134">
            <w:pPr>
              <w:pStyle w:val="afd"/>
              <w:spacing w:before="100" w:after="100" w:line="360" w:lineRule="auto"/>
              <w:ind w:firstLine="0"/>
              <w:jc w:val="left"/>
              <w:rPr>
                <w:rStyle w:val="affb"/>
                <w:b w:val="0"/>
              </w:rPr>
            </w:pPr>
            <w:r>
              <w:rPr>
                <w:rStyle w:val="affb"/>
                <w:b w:val="0"/>
              </w:rPr>
              <w:t>Инвалид, совершенно не способен к самообслуживанию, прикован к креслу или постели.</w:t>
            </w:r>
          </w:p>
        </w:tc>
      </w:tr>
      <w:tr w:rsidR="00A54C2B" w14:paraId="6B434574" w14:textId="77777777" w:rsidTr="003007A6">
        <w:tc>
          <w:tcPr>
            <w:tcW w:w="1950" w:type="dxa"/>
            <w:tcBorders>
              <w:top w:val="single" w:sz="4" w:space="0" w:color="auto"/>
              <w:left w:val="single" w:sz="4" w:space="0" w:color="auto"/>
              <w:bottom w:val="single" w:sz="4" w:space="0" w:color="auto"/>
              <w:right w:val="single" w:sz="4" w:space="0" w:color="auto"/>
            </w:tcBorders>
          </w:tcPr>
          <w:p w14:paraId="7DA2AD90" w14:textId="77777777" w:rsidR="00A54C2B" w:rsidRDefault="00A54C2B" w:rsidP="004F0134">
            <w:pPr>
              <w:pStyle w:val="afd"/>
              <w:spacing w:before="100" w:after="100" w:line="360" w:lineRule="auto"/>
              <w:rPr>
                <w:rStyle w:val="affb"/>
                <w:b w:val="0"/>
              </w:rPr>
            </w:pPr>
            <w:r>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64E9753B" w14:textId="77777777" w:rsidR="00A54C2B" w:rsidRDefault="00A54C2B" w:rsidP="004F0134">
            <w:pPr>
              <w:pStyle w:val="afd"/>
              <w:spacing w:before="100" w:after="100" w:line="360" w:lineRule="auto"/>
              <w:ind w:firstLine="0"/>
              <w:jc w:val="left"/>
              <w:rPr>
                <w:rStyle w:val="affb"/>
                <w:b w:val="0"/>
              </w:rPr>
            </w:pPr>
            <w:r>
              <w:rPr>
                <w:rStyle w:val="affb"/>
                <w:b w:val="0"/>
              </w:rPr>
              <w:t>Смерть пациента</w:t>
            </w:r>
          </w:p>
        </w:tc>
      </w:tr>
      <w:bookmarkEnd w:id="297"/>
    </w:tbl>
    <w:p w14:paraId="0ECC57FF" w14:textId="77777777" w:rsidR="00AE3406" w:rsidRDefault="00AE3406" w:rsidP="00427B0E">
      <w:pPr>
        <w:pStyle w:val="afffb"/>
        <w:ind w:firstLine="0"/>
      </w:pPr>
    </w:p>
    <w:p w14:paraId="505897FE" w14:textId="77777777" w:rsidR="00A54C2B" w:rsidRPr="0033051F" w:rsidRDefault="00A54C2B" w:rsidP="002648A0">
      <w:pPr>
        <w:pStyle w:val="11"/>
      </w:pPr>
      <w:bookmarkStart w:id="298" w:name="_Toc14773437"/>
      <w:bookmarkStart w:id="299" w:name="_Toc65586439"/>
      <w:r w:rsidRPr="0033051F">
        <w:t>Приложение Г2. Шкала визуальной оценки ПЭТ-данных</w:t>
      </w:r>
      <w:bookmarkEnd w:id="298"/>
      <w:bookmarkEnd w:id="299"/>
    </w:p>
    <w:p w14:paraId="71CBDA9D" w14:textId="77777777" w:rsidR="00A54C2B" w:rsidRPr="00A519D4" w:rsidRDefault="00A54C2B" w:rsidP="00A54C2B">
      <w:pPr>
        <w:spacing w:before="240"/>
        <w:rPr>
          <w:lang w:val="en-US"/>
        </w:rPr>
      </w:pPr>
      <w:r w:rsidRPr="00A519D4">
        <w:t>Оригинальное</w:t>
      </w:r>
      <w:r w:rsidRPr="00A519D4">
        <w:rPr>
          <w:lang w:val="en-US"/>
        </w:rPr>
        <w:t xml:space="preserve"> </w:t>
      </w:r>
      <w:r w:rsidRPr="00A519D4">
        <w:t>название</w:t>
      </w:r>
      <w:r w:rsidRPr="00A519D4">
        <w:rPr>
          <w:lang w:val="en-US"/>
        </w:rPr>
        <w:t xml:space="preserve">: </w:t>
      </w:r>
      <w:r w:rsidR="00A519D4" w:rsidRPr="00A519D4">
        <w:rPr>
          <w:lang w:val="en-US"/>
        </w:rPr>
        <w:t>The Deauville five point scale</w:t>
      </w:r>
    </w:p>
    <w:p w14:paraId="348EB617" w14:textId="5E0BF644" w:rsidR="00A54C2B" w:rsidRPr="00B5143A" w:rsidRDefault="00A54C2B" w:rsidP="00A54C2B">
      <w:r w:rsidRPr="00A519D4">
        <w:t>Источник</w:t>
      </w:r>
      <w:r w:rsidRPr="00A519D4">
        <w:rPr>
          <w:lang w:val="en-US"/>
        </w:rPr>
        <w:t xml:space="preserve">: </w:t>
      </w:r>
      <w:r w:rsidR="00A519D4" w:rsidRPr="00A519D4">
        <w:rPr>
          <w:lang w:val="en-US"/>
        </w:rPr>
        <w:t xml:space="preserve">Meignan </w:t>
      </w:r>
      <w:r w:rsidRPr="00A519D4">
        <w:rPr>
          <w:lang w:val="en-US"/>
        </w:rPr>
        <w:t xml:space="preserve">M. et al. </w:t>
      </w:r>
      <w:r w:rsidR="00A519D4" w:rsidRPr="00A519D4">
        <w:rPr>
          <w:lang w:val="en-US"/>
        </w:rPr>
        <w:t>Report on the First International Workshop on Interim-PET-Scan in Lymphoma</w:t>
      </w:r>
      <w:r w:rsidRPr="00A519D4">
        <w:rPr>
          <w:lang w:val="en-US"/>
        </w:rPr>
        <w:t xml:space="preserve">. </w:t>
      </w:r>
      <w:r w:rsidR="00A519D4" w:rsidRPr="00A519D4">
        <w:rPr>
          <w:lang w:val="en-US"/>
        </w:rPr>
        <w:t>Leuk</w:t>
      </w:r>
      <w:r w:rsidR="00A519D4" w:rsidRPr="00124A26">
        <w:t xml:space="preserve"> </w:t>
      </w:r>
      <w:r w:rsidR="00A519D4" w:rsidRPr="00A519D4">
        <w:rPr>
          <w:lang w:val="en-US"/>
        </w:rPr>
        <w:t>Lymphoma</w:t>
      </w:r>
      <w:r w:rsidRPr="00124A26">
        <w:t xml:space="preserve">. </w:t>
      </w:r>
      <w:r w:rsidR="00A519D4" w:rsidRPr="008358F4">
        <w:t>2009</w:t>
      </w:r>
      <w:r w:rsidRPr="008358F4">
        <w:t>;5</w:t>
      </w:r>
      <w:r w:rsidR="00A519D4" w:rsidRPr="008358F4">
        <w:t>0</w:t>
      </w:r>
      <w:r w:rsidRPr="008358F4">
        <w:t>(</w:t>
      </w:r>
      <w:r w:rsidR="00A519D4" w:rsidRPr="008358F4">
        <w:t>8</w:t>
      </w:r>
      <w:r w:rsidRPr="004126B6">
        <w:t>):</w:t>
      </w:r>
      <w:r w:rsidR="00A519D4" w:rsidRPr="004126B6">
        <w:t>1257-1260</w:t>
      </w:r>
      <w:r w:rsidRPr="004126B6">
        <w:t xml:space="preserve"> </w:t>
      </w:r>
      <w:r w:rsidRPr="00A519D4">
        <w:fldChar w:fldCharType="begin" w:fldLock="1"/>
      </w:r>
      <w:r w:rsidR="00F040F8">
        <w:rPr>
          <w:lang w:val="en-US"/>
        </w:rPr>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http://www.mendeley.com/documents/?uuid=a65625df-4977-4f97-a026-0c95ed7e10a4"]}],"mendeley":{"formattedCitation":"[212]","plainTextFormattedCitation":"[212]","previouslyFormattedCitation":"[212]"},"properties":{"noteIndex":0},"schema":"https://github.com/citation-style-language/schema/raw/master/csl-citation.json"}</w:instrText>
      </w:r>
      <w:r w:rsidRPr="00A519D4">
        <w:fldChar w:fldCharType="separate"/>
      </w:r>
      <w:r w:rsidR="005C0C1F" w:rsidRPr="005C0C1F">
        <w:rPr>
          <w:noProof/>
        </w:rPr>
        <w:t>[212]</w:t>
      </w:r>
      <w:r w:rsidRPr="00A519D4">
        <w:fldChar w:fldCharType="end"/>
      </w:r>
    </w:p>
    <w:p w14:paraId="61EC7056" w14:textId="77777777" w:rsidR="00A54C2B" w:rsidRPr="00A519D4" w:rsidRDefault="00A54C2B" w:rsidP="00A54C2B">
      <w:r w:rsidRPr="00A519D4">
        <w:t>Тип: шкала оценки</w:t>
      </w:r>
    </w:p>
    <w:p w14:paraId="469E873B" w14:textId="77777777" w:rsidR="00A54C2B" w:rsidRPr="00A519D4" w:rsidRDefault="00A54C2B" w:rsidP="00A54C2B">
      <w:r w:rsidRPr="00A519D4">
        <w:t xml:space="preserve">Назначение: </w:t>
      </w:r>
      <w:r w:rsidR="00A519D4" w:rsidRPr="00A519D4">
        <w:t>оценка результатов ПЭТ/КТ исследования</w:t>
      </w:r>
      <w:r w:rsidRPr="00A519D4">
        <w:t xml:space="preserve"> </w:t>
      </w:r>
    </w:p>
    <w:p w14:paraId="4AB6C32A" w14:textId="5B4D0644" w:rsidR="00A54C2B" w:rsidRPr="00A519D4" w:rsidRDefault="00A54C2B" w:rsidP="00A519D4">
      <w:pPr>
        <w:rPr>
          <w:bCs/>
        </w:rPr>
      </w:pPr>
      <w:r w:rsidRPr="00A519D4">
        <w:rPr>
          <w:bCs/>
        </w:rPr>
        <w:t>Содержание и интерпретация:</w:t>
      </w:r>
      <w:r w:rsidR="00A519D4" w:rsidRPr="00A519D4">
        <w:rPr>
          <w:bCs/>
        </w:rPr>
        <w:t xml:space="preserve"> </w:t>
      </w:r>
      <w:r w:rsidR="00A519D4" w:rsidRPr="00A519D4">
        <w:t xml:space="preserve">для </w:t>
      </w:r>
      <w:r w:rsidRPr="00A519D4">
        <w:t>стандартизации, воспроизводимости и</w:t>
      </w:r>
      <w:r w:rsidRPr="00C70BF9">
        <w:t xml:space="preserve"> возможности сравнения результатов ПЭТ/КТ, полученных в различных медицинских учреждениях, при оценке эффективности лечения у </w:t>
      </w:r>
      <w:r w:rsidR="00B119C4">
        <w:t>пациентов с</w:t>
      </w:r>
      <w:r w:rsidR="00B119C4" w:rsidRPr="00C70BF9">
        <w:t xml:space="preserve"> </w:t>
      </w:r>
      <w:r w:rsidRPr="00C70BF9">
        <w:t>лимфомами используется визуальный анализ ПЭТ-данных по 5-балльной шкале</w:t>
      </w:r>
      <w:r w:rsidR="00A519D4">
        <w:t xml:space="preserve"> </w:t>
      </w:r>
      <w:r w:rsidR="00A519D4" w:rsidRPr="00A519D4">
        <w:fldChar w:fldCharType="begin" w:fldLock="1"/>
      </w:r>
      <w:r w:rsidR="00F040F8">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a65625df-4977-4f97-a026-0c95ed7e10a4","http://www.mendeley.com/documents/?uuid=fc9f795a-d2b4-36db-aea1-317b258251ba"]}],"mendeley":{"formattedCitation":"[212]","plainTextFormattedCitation":"[212]","previouslyFormattedCitation":"[212]"},"properties":{"noteIndex":0},"schema":"https://github.com/citation-style-language/schema/raw/master/csl-citation.json"}</w:instrText>
      </w:r>
      <w:r w:rsidR="00A519D4" w:rsidRPr="00A519D4">
        <w:fldChar w:fldCharType="separate"/>
      </w:r>
      <w:r w:rsidR="005C0C1F" w:rsidRPr="005C0C1F">
        <w:rPr>
          <w:noProof/>
        </w:rPr>
        <w:t>[212]</w:t>
      </w:r>
      <w:r w:rsidR="00A519D4" w:rsidRPr="00A519D4">
        <w:fldChar w:fldCharType="end"/>
      </w:r>
      <w:r w:rsidRPr="00C70BF9">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606A0F34" w14:textId="77777777" w:rsidR="00A54C2B" w:rsidRPr="00C70BF9" w:rsidRDefault="00A54C2B" w:rsidP="00A54C2B">
      <w:pPr>
        <w:ind w:left="567" w:right="-142"/>
      </w:pPr>
      <w:r w:rsidRPr="00C70BF9">
        <w:t xml:space="preserve">1 балл – характеризуется отсутствием накопления препарата в определяемом ранее патологическом очаге; </w:t>
      </w:r>
    </w:p>
    <w:p w14:paraId="5FD61BC6" w14:textId="77777777" w:rsidR="00A54C2B" w:rsidRPr="00C70BF9" w:rsidRDefault="00A54C2B" w:rsidP="00A54C2B">
      <w:pPr>
        <w:ind w:left="567" w:right="-142"/>
      </w:pPr>
      <w:r w:rsidRPr="00C70BF9">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33F46B9F" w14:textId="77777777" w:rsidR="00A54C2B" w:rsidRPr="00C70BF9" w:rsidRDefault="00A54C2B" w:rsidP="00A54C2B">
      <w:pPr>
        <w:ind w:left="567" w:right="-142"/>
      </w:pPr>
      <w:r w:rsidRPr="00C70BF9">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42D193CB" w14:textId="77777777" w:rsidR="00A54C2B" w:rsidRPr="00C70BF9" w:rsidRDefault="00A54C2B" w:rsidP="00A54C2B">
      <w:pPr>
        <w:ind w:left="567" w:right="-142"/>
      </w:pPr>
      <w:r w:rsidRPr="00C70BF9">
        <w:t xml:space="preserve">4 балла – накопление препарата в патологическом очаге несколько выше, чем в печени; </w:t>
      </w:r>
    </w:p>
    <w:p w14:paraId="7D1FB533" w14:textId="77777777" w:rsidR="00A54C2B" w:rsidRPr="00C70BF9" w:rsidRDefault="00A54C2B" w:rsidP="00A54C2B">
      <w:pPr>
        <w:ind w:left="567" w:right="-142"/>
      </w:pPr>
      <w:r w:rsidRPr="00C70BF9">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4477594B" w14:textId="77777777" w:rsidR="00A54C2B" w:rsidRPr="00C70BF9" w:rsidRDefault="00A54C2B" w:rsidP="00A54C2B">
      <w:pPr>
        <w:ind w:right="-142" w:firstLine="567"/>
      </w:pPr>
      <w:r w:rsidRPr="00C70BF9">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31A95E26" w14:textId="77777777" w:rsidR="00A54C2B" w:rsidRPr="00C70BF9" w:rsidRDefault="00A54C2B" w:rsidP="00A54C2B">
      <w:pPr>
        <w:ind w:right="-142" w:firstLine="567"/>
      </w:pPr>
      <w:r w:rsidRPr="00C70BF9">
        <w:t xml:space="preserve">Интерпретация результатов ПЭТ по шкале Deauville проводится комплексно с учетом клинических и исходных ПЭТ-данных, этапа лечения, а также других показателей ответа на лечение. </w:t>
      </w:r>
    </w:p>
    <w:p w14:paraId="498DB1B8" w14:textId="72E5C8E4" w:rsidR="00A54C2B" w:rsidRDefault="00A54C2B" w:rsidP="00427B0E">
      <w:pPr>
        <w:pStyle w:val="afffb"/>
        <w:ind w:firstLine="0"/>
      </w:pPr>
    </w:p>
    <w:p w14:paraId="03FE17D9" w14:textId="2973B0A1" w:rsidR="00E43B8B" w:rsidRPr="00E43B8B" w:rsidRDefault="00E93A18" w:rsidP="00E43B8B">
      <w:pPr>
        <w:pStyle w:val="11"/>
      </w:pPr>
      <w:bookmarkStart w:id="300" w:name="_Toc65586440"/>
      <w:r w:rsidRPr="0033051F">
        <w:t>Приложение Г</w:t>
      </w:r>
      <w:r>
        <w:t xml:space="preserve">3. </w:t>
      </w:r>
      <w:bookmarkStart w:id="301" w:name="_Toc44401120"/>
      <w:r w:rsidR="00E43B8B" w:rsidRPr="00777124">
        <w:rPr>
          <w:rFonts w:eastAsia="SimSun"/>
        </w:rPr>
        <w:t>Расчет трансплантационного риска по шкале EBMT</w:t>
      </w:r>
      <w:bookmarkEnd w:id="300"/>
      <w:bookmarkEnd w:id="301"/>
    </w:p>
    <w:p w14:paraId="45E5976E" w14:textId="77777777" w:rsidR="00E43B8B" w:rsidRPr="00777124" w:rsidRDefault="00E43B8B" w:rsidP="00E43B8B">
      <w:pPr>
        <w:rPr>
          <w:rFonts w:eastAsia="SimSun"/>
          <w:szCs w:val="24"/>
        </w:rPr>
      </w:pPr>
    </w:p>
    <w:p w14:paraId="13EF2843" w14:textId="41A309C8" w:rsidR="00E43B8B" w:rsidRPr="00777124" w:rsidRDefault="00E43B8B" w:rsidP="00E43B8B">
      <w:pPr>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F040F8">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13]","plainTextFormattedCitation":"[213]","previouslyFormattedCitation":"[213]"},"properties":{"noteIndex":0},"schema":"https://github.com/citation-style-language/schema/raw/master/csl-citation.json"}</w:instrText>
      </w:r>
      <w:r w:rsidRPr="00777124">
        <w:rPr>
          <w:rFonts w:eastAsia="SimSun"/>
          <w:szCs w:val="24"/>
        </w:rPr>
        <w:fldChar w:fldCharType="separate"/>
      </w:r>
      <w:r w:rsidR="005C0C1F" w:rsidRPr="005C0C1F">
        <w:rPr>
          <w:rFonts w:eastAsia="SimSun"/>
          <w:noProof/>
          <w:szCs w:val="24"/>
        </w:rPr>
        <w:t>[213]</w:t>
      </w:r>
      <w:r w:rsidRPr="00777124">
        <w:rPr>
          <w:rFonts w:eastAsia="SimSun"/>
          <w:szCs w:val="24"/>
        </w:rPr>
        <w:fldChar w:fldCharType="end"/>
      </w:r>
      <w:r w:rsidRPr="00777124">
        <w:rPr>
          <w:rFonts w:eastAsia="SimSun"/>
          <w:szCs w:val="24"/>
        </w:rPr>
        <w:t>.</w:t>
      </w:r>
    </w:p>
    <w:p w14:paraId="58E848E3" w14:textId="77777777" w:rsidR="00E43B8B" w:rsidRPr="00777124" w:rsidRDefault="00E43B8B" w:rsidP="00E43B8B">
      <w:pPr>
        <w:tabs>
          <w:tab w:val="left" w:pos="567"/>
        </w:tabs>
        <w:spacing w:line="240" w:lineRule="auto"/>
        <w:rPr>
          <w:rFonts w:eastAsia="SimSun"/>
          <w:b/>
          <w:szCs w:val="24"/>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E43B8B" w:rsidRPr="00777124" w14:paraId="746EE387" w14:textId="77777777" w:rsidTr="000F2ADC">
        <w:trPr>
          <w:trHeight w:val="374"/>
        </w:trPr>
        <w:tc>
          <w:tcPr>
            <w:tcW w:w="4820" w:type="dxa"/>
          </w:tcPr>
          <w:p w14:paraId="62410F4B" w14:textId="77777777" w:rsidR="00E43B8B" w:rsidRPr="00777124" w:rsidRDefault="00E43B8B" w:rsidP="002D3EBF">
            <w:pPr>
              <w:pStyle w:val="table-head-left"/>
              <w:rPr>
                <w:kern w:val="2"/>
                <w:szCs w:val="24"/>
                <w:lang w:eastAsia="zh-CN" w:bidi="hi-IN"/>
              </w:rPr>
            </w:pPr>
            <w:r w:rsidRPr="00777124">
              <w:rPr>
                <w:kern w:val="2"/>
                <w:szCs w:val="24"/>
                <w:lang w:eastAsia="zh-CN" w:bidi="hi-IN"/>
              </w:rPr>
              <w:t>Факторы риска</w:t>
            </w:r>
          </w:p>
        </w:tc>
        <w:tc>
          <w:tcPr>
            <w:tcW w:w="4060" w:type="dxa"/>
          </w:tcPr>
          <w:p w14:paraId="74F4A07C" w14:textId="77777777" w:rsidR="00E43B8B" w:rsidRPr="00777124" w:rsidRDefault="00E43B8B" w:rsidP="002D3EBF">
            <w:pPr>
              <w:pStyle w:val="table-head-left"/>
              <w:rPr>
                <w:kern w:val="2"/>
                <w:szCs w:val="24"/>
                <w:lang w:eastAsia="zh-CN" w:bidi="hi-IN"/>
              </w:rPr>
            </w:pPr>
            <w:r w:rsidRPr="00777124">
              <w:rPr>
                <w:bCs/>
                <w:kern w:val="2"/>
                <w:szCs w:val="24"/>
                <w:lang w:eastAsia="zh-CN" w:bidi="hi-IN"/>
              </w:rPr>
              <w:t>Характеристика факторов риска</w:t>
            </w:r>
          </w:p>
        </w:tc>
        <w:tc>
          <w:tcPr>
            <w:tcW w:w="1829" w:type="dxa"/>
          </w:tcPr>
          <w:p w14:paraId="67BDB8FE" w14:textId="77777777" w:rsidR="00E43B8B" w:rsidRPr="00777124" w:rsidRDefault="00E43B8B" w:rsidP="002D3EBF">
            <w:pPr>
              <w:pStyle w:val="table-head-left"/>
              <w:rPr>
                <w:kern w:val="2"/>
                <w:szCs w:val="24"/>
                <w:lang w:eastAsia="zh-CN" w:bidi="hi-IN"/>
              </w:rPr>
            </w:pPr>
            <w:r w:rsidRPr="00777124">
              <w:rPr>
                <w:bCs/>
                <w:kern w:val="2"/>
                <w:szCs w:val="24"/>
                <w:lang w:eastAsia="zh-CN" w:bidi="hi-IN"/>
              </w:rPr>
              <w:t>Баллы</w:t>
            </w:r>
          </w:p>
        </w:tc>
      </w:tr>
      <w:tr w:rsidR="00E43B8B" w:rsidRPr="00777124" w14:paraId="5531A9F2" w14:textId="77777777" w:rsidTr="000F2ADC">
        <w:trPr>
          <w:trHeight w:val="258"/>
        </w:trPr>
        <w:tc>
          <w:tcPr>
            <w:tcW w:w="4820" w:type="dxa"/>
            <w:vMerge w:val="restart"/>
          </w:tcPr>
          <w:p w14:paraId="5D1BAA87"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Возраст</w:t>
            </w:r>
          </w:p>
        </w:tc>
        <w:tc>
          <w:tcPr>
            <w:tcW w:w="4060" w:type="dxa"/>
          </w:tcPr>
          <w:p w14:paraId="0969D9E2"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 xml:space="preserve">&lt; 20 лет </w:t>
            </w:r>
          </w:p>
        </w:tc>
        <w:tc>
          <w:tcPr>
            <w:tcW w:w="1829" w:type="dxa"/>
          </w:tcPr>
          <w:p w14:paraId="3CD8689A"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0</w:t>
            </w:r>
          </w:p>
        </w:tc>
      </w:tr>
      <w:tr w:rsidR="00E43B8B" w:rsidRPr="00777124" w14:paraId="0C6B8A71" w14:textId="77777777" w:rsidTr="000F2ADC">
        <w:trPr>
          <w:trHeight w:val="107"/>
        </w:trPr>
        <w:tc>
          <w:tcPr>
            <w:tcW w:w="4820" w:type="dxa"/>
            <w:vMerge/>
          </w:tcPr>
          <w:p w14:paraId="6D51861F" w14:textId="77777777" w:rsidR="00E43B8B" w:rsidRPr="00777124" w:rsidRDefault="00E43B8B" w:rsidP="002D3EBF">
            <w:pPr>
              <w:pStyle w:val="table-text-0"/>
              <w:rPr>
                <w:kern w:val="2"/>
                <w:sz w:val="24"/>
                <w:szCs w:val="24"/>
                <w:lang w:eastAsia="zh-CN" w:bidi="hi-IN"/>
              </w:rPr>
            </w:pPr>
          </w:p>
        </w:tc>
        <w:tc>
          <w:tcPr>
            <w:tcW w:w="4060" w:type="dxa"/>
          </w:tcPr>
          <w:p w14:paraId="6B9351F7"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20–40 лет</w:t>
            </w:r>
          </w:p>
        </w:tc>
        <w:tc>
          <w:tcPr>
            <w:tcW w:w="1829" w:type="dxa"/>
          </w:tcPr>
          <w:p w14:paraId="0DBC5091"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1</w:t>
            </w:r>
          </w:p>
        </w:tc>
      </w:tr>
      <w:tr w:rsidR="00E43B8B" w:rsidRPr="00777124" w14:paraId="4341F60E" w14:textId="77777777" w:rsidTr="000F2ADC">
        <w:trPr>
          <w:trHeight w:val="107"/>
        </w:trPr>
        <w:tc>
          <w:tcPr>
            <w:tcW w:w="4820" w:type="dxa"/>
            <w:vMerge/>
          </w:tcPr>
          <w:p w14:paraId="14AADAA2" w14:textId="77777777" w:rsidR="00E43B8B" w:rsidRPr="00777124" w:rsidRDefault="00E43B8B" w:rsidP="002D3EBF">
            <w:pPr>
              <w:pStyle w:val="table-text-0"/>
              <w:rPr>
                <w:kern w:val="2"/>
                <w:sz w:val="24"/>
                <w:szCs w:val="24"/>
                <w:lang w:eastAsia="zh-CN" w:bidi="hi-IN"/>
              </w:rPr>
            </w:pPr>
          </w:p>
        </w:tc>
        <w:tc>
          <w:tcPr>
            <w:tcW w:w="4060" w:type="dxa"/>
          </w:tcPr>
          <w:p w14:paraId="79923A8F"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gt; 40 лет</w:t>
            </w:r>
          </w:p>
        </w:tc>
        <w:tc>
          <w:tcPr>
            <w:tcW w:w="1829" w:type="dxa"/>
          </w:tcPr>
          <w:p w14:paraId="79DD8B9D"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2</w:t>
            </w:r>
          </w:p>
        </w:tc>
      </w:tr>
      <w:tr w:rsidR="00E43B8B" w:rsidRPr="00777124" w14:paraId="23748A00" w14:textId="77777777" w:rsidTr="000F2ADC">
        <w:trPr>
          <w:trHeight w:val="258"/>
        </w:trPr>
        <w:tc>
          <w:tcPr>
            <w:tcW w:w="4820" w:type="dxa"/>
            <w:vMerge w:val="restart"/>
          </w:tcPr>
          <w:p w14:paraId="54893FD7"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30630342"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Ранний</w:t>
            </w:r>
          </w:p>
        </w:tc>
        <w:tc>
          <w:tcPr>
            <w:tcW w:w="1829" w:type="dxa"/>
          </w:tcPr>
          <w:p w14:paraId="6180C0E2"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0</w:t>
            </w:r>
          </w:p>
        </w:tc>
      </w:tr>
      <w:tr w:rsidR="00E43B8B" w:rsidRPr="00777124" w14:paraId="3AB6F161" w14:textId="77777777" w:rsidTr="000F2ADC">
        <w:trPr>
          <w:trHeight w:val="107"/>
        </w:trPr>
        <w:tc>
          <w:tcPr>
            <w:tcW w:w="4820" w:type="dxa"/>
            <w:vMerge/>
          </w:tcPr>
          <w:p w14:paraId="48DEEB0E" w14:textId="77777777" w:rsidR="00E43B8B" w:rsidRPr="00777124" w:rsidRDefault="00E43B8B" w:rsidP="002D3EBF">
            <w:pPr>
              <w:pStyle w:val="table-text-0"/>
              <w:rPr>
                <w:kern w:val="2"/>
                <w:sz w:val="24"/>
                <w:szCs w:val="24"/>
                <w:lang w:eastAsia="zh-CN" w:bidi="hi-IN"/>
              </w:rPr>
            </w:pPr>
          </w:p>
        </w:tc>
        <w:tc>
          <w:tcPr>
            <w:tcW w:w="4060" w:type="dxa"/>
          </w:tcPr>
          <w:p w14:paraId="2AEC55BF"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Промежуточный</w:t>
            </w:r>
          </w:p>
        </w:tc>
        <w:tc>
          <w:tcPr>
            <w:tcW w:w="1829" w:type="dxa"/>
          </w:tcPr>
          <w:p w14:paraId="47A25C2C"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1</w:t>
            </w:r>
          </w:p>
        </w:tc>
      </w:tr>
      <w:tr w:rsidR="00E43B8B" w:rsidRPr="00777124" w14:paraId="50BAE057" w14:textId="77777777" w:rsidTr="000F2ADC">
        <w:trPr>
          <w:trHeight w:val="107"/>
        </w:trPr>
        <w:tc>
          <w:tcPr>
            <w:tcW w:w="4820" w:type="dxa"/>
            <w:vMerge/>
          </w:tcPr>
          <w:p w14:paraId="1756F793" w14:textId="77777777" w:rsidR="00E43B8B" w:rsidRPr="00777124" w:rsidRDefault="00E43B8B" w:rsidP="002D3EBF">
            <w:pPr>
              <w:pStyle w:val="table-text-0"/>
              <w:rPr>
                <w:kern w:val="2"/>
                <w:sz w:val="24"/>
                <w:szCs w:val="24"/>
                <w:lang w:eastAsia="zh-CN" w:bidi="hi-IN"/>
              </w:rPr>
            </w:pPr>
          </w:p>
        </w:tc>
        <w:tc>
          <w:tcPr>
            <w:tcW w:w="4060" w:type="dxa"/>
          </w:tcPr>
          <w:p w14:paraId="7E647400"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Развернутый</w:t>
            </w:r>
          </w:p>
        </w:tc>
        <w:tc>
          <w:tcPr>
            <w:tcW w:w="1829" w:type="dxa"/>
          </w:tcPr>
          <w:p w14:paraId="6EC32DA4"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2</w:t>
            </w:r>
          </w:p>
        </w:tc>
      </w:tr>
      <w:tr w:rsidR="00E43B8B" w:rsidRPr="00777124" w14:paraId="3234BEEE" w14:textId="77777777" w:rsidTr="000F2ADC">
        <w:trPr>
          <w:trHeight w:val="258"/>
        </w:trPr>
        <w:tc>
          <w:tcPr>
            <w:tcW w:w="4820" w:type="dxa"/>
            <w:vMerge w:val="restart"/>
          </w:tcPr>
          <w:p w14:paraId="2C3D5BDF" w14:textId="77777777" w:rsidR="00E43B8B" w:rsidRPr="000F2ADC" w:rsidRDefault="00E43B8B" w:rsidP="002D3EBF">
            <w:pPr>
              <w:pStyle w:val="table-text-0"/>
              <w:rPr>
                <w:kern w:val="2"/>
                <w:sz w:val="24"/>
                <w:szCs w:val="24"/>
                <w:lang w:val="ru-RU" w:eastAsia="zh-CN" w:bidi="hi-IN"/>
              </w:rPr>
            </w:pPr>
            <w:r w:rsidRPr="000F2ADC">
              <w:rPr>
                <w:kern w:val="2"/>
                <w:sz w:val="24"/>
                <w:szCs w:val="24"/>
                <w:lang w:val="ru-RU" w:eastAsia="zh-CN" w:bidi="hi-IN"/>
              </w:rPr>
              <w:t>Время от постановки диагноза до ТГСК</w:t>
            </w:r>
            <w:r w:rsidRPr="000F2ADC">
              <w:rPr>
                <w:kern w:val="2"/>
                <w:sz w:val="24"/>
                <w:szCs w:val="24"/>
                <w:vertAlign w:val="superscript"/>
                <w:lang w:val="ru-RU" w:eastAsia="zh-CN" w:bidi="hi-IN"/>
              </w:rPr>
              <w:t>2</w:t>
            </w:r>
          </w:p>
        </w:tc>
        <w:tc>
          <w:tcPr>
            <w:tcW w:w="4060" w:type="dxa"/>
          </w:tcPr>
          <w:p w14:paraId="48FA53ED"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lt; 12 мес</w:t>
            </w:r>
          </w:p>
        </w:tc>
        <w:tc>
          <w:tcPr>
            <w:tcW w:w="1829" w:type="dxa"/>
          </w:tcPr>
          <w:p w14:paraId="467283BD"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0</w:t>
            </w:r>
          </w:p>
        </w:tc>
      </w:tr>
      <w:tr w:rsidR="00E43B8B" w:rsidRPr="00777124" w14:paraId="73BD18B0" w14:textId="77777777" w:rsidTr="000F2ADC">
        <w:trPr>
          <w:trHeight w:val="107"/>
        </w:trPr>
        <w:tc>
          <w:tcPr>
            <w:tcW w:w="4820" w:type="dxa"/>
            <w:vMerge/>
          </w:tcPr>
          <w:p w14:paraId="2C8D7F10" w14:textId="77777777" w:rsidR="00E43B8B" w:rsidRPr="00777124" w:rsidRDefault="00E43B8B" w:rsidP="002D3EBF">
            <w:pPr>
              <w:pStyle w:val="table-text-0"/>
              <w:rPr>
                <w:kern w:val="2"/>
                <w:sz w:val="24"/>
                <w:szCs w:val="24"/>
                <w:lang w:eastAsia="zh-CN" w:bidi="hi-IN"/>
              </w:rPr>
            </w:pPr>
          </w:p>
        </w:tc>
        <w:tc>
          <w:tcPr>
            <w:tcW w:w="4060" w:type="dxa"/>
          </w:tcPr>
          <w:p w14:paraId="4B50510B" w14:textId="77777777" w:rsidR="00E43B8B" w:rsidRPr="00777124" w:rsidRDefault="00E43B8B" w:rsidP="002D3EBF">
            <w:pPr>
              <w:pStyle w:val="table-text-0"/>
              <w:rPr>
                <w:kern w:val="2"/>
                <w:sz w:val="24"/>
                <w:szCs w:val="24"/>
                <w:lang w:eastAsia="zh-CN" w:bidi="hi-IN"/>
              </w:rPr>
            </w:pPr>
            <w:r w:rsidRPr="00777124">
              <w:rPr>
                <w:color w:val="222222"/>
                <w:kern w:val="2"/>
                <w:sz w:val="24"/>
                <w:szCs w:val="24"/>
                <w:lang w:eastAsia="zh-CN" w:bidi="hi-IN"/>
              </w:rPr>
              <w:t>≥ 12 мес</w:t>
            </w:r>
          </w:p>
        </w:tc>
        <w:tc>
          <w:tcPr>
            <w:tcW w:w="1829" w:type="dxa"/>
          </w:tcPr>
          <w:p w14:paraId="6341F0BB"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1</w:t>
            </w:r>
          </w:p>
        </w:tc>
      </w:tr>
      <w:tr w:rsidR="00E43B8B" w:rsidRPr="00777124" w14:paraId="1DD16026" w14:textId="77777777" w:rsidTr="000F2ADC">
        <w:trPr>
          <w:trHeight w:val="232"/>
        </w:trPr>
        <w:tc>
          <w:tcPr>
            <w:tcW w:w="4820" w:type="dxa"/>
            <w:vMerge w:val="restart"/>
          </w:tcPr>
          <w:p w14:paraId="38690136"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Донор</w:t>
            </w:r>
          </w:p>
        </w:tc>
        <w:tc>
          <w:tcPr>
            <w:tcW w:w="4060" w:type="dxa"/>
          </w:tcPr>
          <w:p w14:paraId="2F605666"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1DDF6278"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0</w:t>
            </w:r>
          </w:p>
        </w:tc>
      </w:tr>
      <w:tr w:rsidR="00E43B8B" w:rsidRPr="00777124" w14:paraId="015A520C" w14:textId="77777777" w:rsidTr="000F2ADC">
        <w:trPr>
          <w:trHeight w:val="107"/>
        </w:trPr>
        <w:tc>
          <w:tcPr>
            <w:tcW w:w="4820" w:type="dxa"/>
            <w:vMerge/>
          </w:tcPr>
          <w:p w14:paraId="04626162" w14:textId="77777777" w:rsidR="00E43B8B" w:rsidRPr="00777124" w:rsidRDefault="00E43B8B" w:rsidP="002D3EBF">
            <w:pPr>
              <w:pStyle w:val="table-text-0"/>
              <w:rPr>
                <w:kern w:val="2"/>
                <w:sz w:val="24"/>
                <w:szCs w:val="24"/>
                <w:lang w:eastAsia="zh-CN" w:bidi="hi-IN"/>
              </w:rPr>
            </w:pPr>
          </w:p>
        </w:tc>
        <w:tc>
          <w:tcPr>
            <w:tcW w:w="4060" w:type="dxa"/>
          </w:tcPr>
          <w:p w14:paraId="4D3E9C55"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76003767"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1</w:t>
            </w:r>
          </w:p>
        </w:tc>
      </w:tr>
      <w:tr w:rsidR="00E43B8B" w:rsidRPr="00777124" w14:paraId="2E5CD7D6" w14:textId="77777777" w:rsidTr="000F2ADC">
        <w:trPr>
          <w:trHeight w:val="242"/>
        </w:trPr>
        <w:tc>
          <w:tcPr>
            <w:tcW w:w="4820" w:type="dxa"/>
            <w:vMerge w:val="restart"/>
          </w:tcPr>
          <w:p w14:paraId="010A51EE"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03F5DA74"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Донор — женщина, реципиент —мужчина</w:t>
            </w:r>
          </w:p>
        </w:tc>
        <w:tc>
          <w:tcPr>
            <w:tcW w:w="1829" w:type="dxa"/>
          </w:tcPr>
          <w:p w14:paraId="09CA3B97"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1</w:t>
            </w:r>
          </w:p>
        </w:tc>
      </w:tr>
      <w:tr w:rsidR="00E43B8B" w:rsidRPr="00777124" w14:paraId="41A6EF43" w14:textId="77777777" w:rsidTr="000F2ADC">
        <w:trPr>
          <w:trHeight w:val="107"/>
        </w:trPr>
        <w:tc>
          <w:tcPr>
            <w:tcW w:w="4820" w:type="dxa"/>
            <w:vMerge/>
          </w:tcPr>
          <w:p w14:paraId="3AD0EE2A" w14:textId="77777777" w:rsidR="00E43B8B" w:rsidRPr="00777124" w:rsidRDefault="00E43B8B" w:rsidP="002D3EBF">
            <w:pPr>
              <w:pStyle w:val="table-text-0"/>
              <w:rPr>
                <w:kern w:val="2"/>
                <w:sz w:val="24"/>
                <w:szCs w:val="24"/>
                <w:lang w:eastAsia="zh-CN" w:bidi="hi-IN"/>
              </w:rPr>
            </w:pPr>
          </w:p>
        </w:tc>
        <w:tc>
          <w:tcPr>
            <w:tcW w:w="4060" w:type="dxa"/>
          </w:tcPr>
          <w:p w14:paraId="7C4D99EF"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Другие сочетания</w:t>
            </w:r>
          </w:p>
        </w:tc>
        <w:tc>
          <w:tcPr>
            <w:tcW w:w="1829" w:type="dxa"/>
          </w:tcPr>
          <w:p w14:paraId="481751B9"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0</w:t>
            </w:r>
          </w:p>
        </w:tc>
      </w:tr>
      <w:tr w:rsidR="00E43B8B" w:rsidRPr="00777124" w14:paraId="293FA6D2" w14:textId="77777777" w:rsidTr="000F2ADC">
        <w:trPr>
          <w:trHeight w:val="107"/>
        </w:trPr>
        <w:tc>
          <w:tcPr>
            <w:tcW w:w="10709" w:type="dxa"/>
            <w:gridSpan w:val="3"/>
          </w:tcPr>
          <w:p w14:paraId="3C35BB00" w14:textId="77777777" w:rsidR="00E43B8B" w:rsidRPr="00777124" w:rsidRDefault="00E43B8B" w:rsidP="002D3EBF">
            <w:pPr>
              <w:pStyle w:val="table-ref"/>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7453CAC9" w14:textId="77777777" w:rsidR="00E43B8B" w:rsidRPr="00777124" w:rsidRDefault="00E43B8B" w:rsidP="002D3EBF">
            <w:pPr>
              <w:pStyle w:val="table-ref"/>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4D976E6A" w14:textId="77777777" w:rsidR="00E43B8B" w:rsidRPr="00777124" w:rsidRDefault="00E43B8B" w:rsidP="002D3EBF">
            <w:pPr>
              <w:pStyle w:val="table-ref"/>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4573B9D7" w14:textId="77777777" w:rsidR="00E43B8B" w:rsidRPr="00777124" w:rsidRDefault="00E43B8B" w:rsidP="002D3EBF">
            <w:pPr>
              <w:pStyle w:val="table-ref"/>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03AD4513" w14:textId="77777777" w:rsidR="00E43B8B" w:rsidRPr="00777124" w:rsidRDefault="00E43B8B" w:rsidP="002D3EBF">
            <w:pPr>
              <w:pStyle w:val="table-ref"/>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09EF939E" w14:textId="77777777" w:rsidR="00E43B8B" w:rsidRPr="00777124" w:rsidRDefault="00E43B8B" w:rsidP="00E43B8B">
      <w:pPr>
        <w:spacing w:line="240" w:lineRule="auto"/>
        <w:rPr>
          <w:rFonts w:eastAsia="SimSun"/>
          <w:szCs w:val="24"/>
        </w:rPr>
      </w:pPr>
    </w:p>
    <w:p w14:paraId="46FED942" w14:textId="77777777" w:rsidR="00E43B8B" w:rsidRPr="000F2ADC" w:rsidRDefault="00E43B8B" w:rsidP="000F2ADC">
      <w:pPr>
        <w:pStyle w:val="table-name"/>
        <w:jc w:val="both"/>
        <w:rPr>
          <w:rFonts w:eastAsia="SimSun"/>
          <w:b w:val="0"/>
          <w:bCs w:val="0"/>
          <w:sz w:val="24"/>
          <w:szCs w:val="24"/>
          <w:lang w:val="ru-RU"/>
        </w:rPr>
      </w:pPr>
      <w:r w:rsidRPr="000F2ADC">
        <w:rPr>
          <w:rFonts w:eastAsia="SimSun"/>
          <w:b w:val="0"/>
          <w:bCs w:val="0"/>
          <w:sz w:val="24"/>
          <w:szCs w:val="24"/>
          <w:lang w:val="ru-RU"/>
        </w:rPr>
        <w:t xml:space="preserve">Пятилетняя летальность (%), связанная с трансплантацией, согласно шкале риска </w:t>
      </w:r>
      <w:r w:rsidRPr="000F2ADC">
        <w:rPr>
          <w:rFonts w:eastAsia="SimSun"/>
          <w:b w:val="0"/>
          <w:bCs w:val="0"/>
          <w:sz w:val="24"/>
          <w:szCs w:val="24"/>
        </w:rPr>
        <w:t>EBMT</w:t>
      </w:r>
    </w:p>
    <w:tbl>
      <w:tblPr>
        <w:tblW w:w="1072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E43B8B" w:rsidRPr="00777124" w14:paraId="761D5C12" w14:textId="77777777" w:rsidTr="000F2ADC">
        <w:trPr>
          <w:trHeight w:val="360"/>
        </w:trPr>
        <w:tc>
          <w:tcPr>
            <w:tcW w:w="1531" w:type="dxa"/>
          </w:tcPr>
          <w:p w14:paraId="39E1900B" w14:textId="77777777" w:rsidR="00E43B8B" w:rsidRPr="00777124" w:rsidRDefault="00E43B8B" w:rsidP="002D3EBF">
            <w:pPr>
              <w:pStyle w:val="table-head-left"/>
              <w:rPr>
                <w:kern w:val="2"/>
                <w:szCs w:val="24"/>
                <w:lang w:eastAsia="zh-CN" w:bidi="hi-IN"/>
              </w:rPr>
            </w:pPr>
            <w:r w:rsidRPr="00777124">
              <w:rPr>
                <w:kern w:val="2"/>
                <w:szCs w:val="24"/>
                <w:lang w:eastAsia="zh-CN" w:bidi="hi-IN"/>
              </w:rPr>
              <w:t>Баллы</w:t>
            </w:r>
          </w:p>
        </w:tc>
        <w:tc>
          <w:tcPr>
            <w:tcW w:w="1314" w:type="dxa"/>
          </w:tcPr>
          <w:p w14:paraId="1D5FD263" w14:textId="77777777" w:rsidR="00E43B8B" w:rsidRPr="00777124" w:rsidRDefault="00E43B8B" w:rsidP="002D3EBF">
            <w:pPr>
              <w:pStyle w:val="table-head-left"/>
              <w:rPr>
                <w:kern w:val="2"/>
                <w:szCs w:val="24"/>
                <w:lang w:eastAsia="zh-CN" w:bidi="hi-IN"/>
              </w:rPr>
            </w:pPr>
            <w:r w:rsidRPr="00777124">
              <w:rPr>
                <w:kern w:val="2"/>
                <w:szCs w:val="24"/>
                <w:lang w:eastAsia="zh-CN" w:bidi="hi-IN"/>
              </w:rPr>
              <w:t>0</w:t>
            </w:r>
          </w:p>
        </w:tc>
        <w:tc>
          <w:tcPr>
            <w:tcW w:w="1314" w:type="dxa"/>
          </w:tcPr>
          <w:p w14:paraId="0016D205" w14:textId="77777777" w:rsidR="00E43B8B" w:rsidRPr="00777124" w:rsidRDefault="00E43B8B" w:rsidP="002D3EBF">
            <w:pPr>
              <w:pStyle w:val="table-head-left"/>
              <w:rPr>
                <w:kern w:val="2"/>
                <w:szCs w:val="24"/>
                <w:lang w:eastAsia="zh-CN" w:bidi="hi-IN"/>
              </w:rPr>
            </w:pPr>
            <w:r w:rsidRPr="00777124">
              <w:rPr>
                <w:kern w:val="2"/>
                <w:szCs w:val="24"/>
                <w:lang w:eastAsia="zh-CN" w:bidi="hi-IN"/>
              </w:rPr>
              <w:t>1</w:t>
            </w:r>
          </w:p>
        </w:tc>
        <w:tc>
          <w:tcPr>
            <w:tcW w:w="1314" w:type="dxa"/>
          </w:tcPr>
          <w:p w14:paraId="0683CA2F" w14:textId="77777777" w:rsidR="00E43B8B" w:rsidRPr="00777124" w:rsidRDefault="00E43B8B" w:rsidP="002D3EBF">
            <w:pPr>
              <w:pStyle w:val="table-head-left"/>
              <w:rPr>
                <w:kern w:val="2"/>
                <w:szCs w:val="24"/>
                <w:lang w:eastAsia="zh-CN" w:bidi="hi-IN"/>
              </w:rPr>
            </w:pPr>
            <w:r w:rsidRPr="00777124">
              <w:rPr>
                <w:kern w:val="2"/>
                <w:szCs w:val="24"/>
                <w:lang w:eastAsia="zh-CN" w:bidi="hi-IN"/>
              </w:rPr>
              <w:t>2</w:t>
            </w:r>
          </w:p>
        </w:tc>
        <w:tc>
          <w:tcPr>
            <w:tcW w:w="1314" w:type="dxa"/>
          </w:tcPr>
          <w:p w14:paraId="08F021AE" w14:textId="77777777" w:rsidR="00E43B8B" w:rsidRPr="00777124" w:rsidRDefault="00E43B8B" w:rsidP="002D3EBF">
            <w:pPr>
              <w:pStyle w:val="table-head-left"/>
              <w:rPr>
                <w:kern w:val="2"/>
                <w:szCs w:val="24"/>
                <w:lang w:eastAsia="zh-CN" w:bidi="hi-IN"/>
              </w:rPr>
            </w:pPr>
            <w:r w:rsidRPr="00777124">
              <w:rPr>
                <w:kern w:val="2"/>
                <w:szCs w:val="24"/>
                <w:lang w:eastAsia="zh-CN" w:bidi="hi-IN"/>
              </w:rPr>
              <w:t>3</w:t>
            </w:r>
          </w:p>
        </w:tc>
        <w:tc>
          <w:tcPr>
            <w:tcW w:w="1314" w:type="dxa"/>
          </w:tcPr>
          <w:p w14:paraId="7F48BE9B" w14:textId="77777777" w:rsidR="00E43B8B" w:rsidRPr="00777124" w:rsidRDefault="00E43B8B" w:rsidP="002D3EBF">
            <w:pPr>
              <w:pStyle w:val="table-head-left"/>
              <w:rPr>
                <w:kern w:val="2"/>
                <w:szCs w:val="24"/>
                <w:lang w:eastAsia="zh-CN" w:bidi="hi-IN"/>
              </w:rPr>
            </w:pPr>
            <w:r w:rsidRPr="00777124">
              <w:rPr>
                <w:kern w:val="2"/>
                <w:szCs w:val="24"/>
                <w:lang w:eastAsia="zh-CN" w:bidi="hi-IN"/>
              </w:rPr>
              <w:t>4</w:t>
            </w:r>
          </w:p>
        </w:tc>
        <w:tc>
          <w:tcPr>
            <w:tcW w:w="1314" w:type="dxa"/>
          </w:tcPr>
          <w:p w14:paraId="24C54960" w14:textId="77777777" w:rsidR="00E43B8B" w:rsidRPr="00777124" w:rsidRDefault="00E43B8B" w:rsidP="002D3EBF">
            <w:pPr>
              <w:pStyle w:val="table-head-left"/>
              <w:rPr>
                <w:kern w:val="2"/>
                <w:szCs w:val="24"/>
                <w:lang w:eastAsia="zh-CN" w:bidi="hi-IN"/>
              </w:rPr>
            </w:pPr>
            <w:r w:rsidRPr="00777124">
              <w:rPr>
                <w:kern w:val="2"/>
                <w:szCs w:val="24"/>
                <w:lang w:eastAsia="zh-CN" w:bidi="hi-IN"/>
              </w:rPr>
              <w:t>5</w:t>
            </w:r>
          </w:p>
        </w:tc>
        <w:tc>
          <w:tcPr>
            <w:tcW w:w="1314" w:type="dxa"/>
          </w:tcPr>
          <w:p w14:paraId="3F9C9C1A" w14:textId="77777777" w:rsidR="00E43B8B" w:rsidRPr="00777124" w:rsidRDefault="00E43B8B" w:rsidP="002D3EBF">
            <w:pPr>
              <w:pStyle w:val="table-head-left"/>
              <w:rPr>
                <w:kern w:val="2"/>
                <w:szCs w:val="24"/>
                <w:lang w:eastAsia="zh-CN" w:bidi="hi-IN"/>
              </w:rPr>
            </w:pPr>
            <w:r w:rsidRPr="00777124">
              <w:rPr>
                <w:kern w:val="2"/>
                <w:szCs w:val="24"/>
                <w:lang w:eastAsia="zh-CN" w:bidi="hi-IN"/>
              </w:rPr>
              <w:t>6–7</w:t>
            </w:r>
          </w:p>
        </w:tc>
      </w:tr>
      <w:tr w:rsidR="00E43B8B" w:rsidRPr="00777124" w14:paraId="01DC577B" w14:textId="77777777" w:rsidTr="000F2ADC">
        <w:trPr>
          <w:trHeight w:val="360"/>
        </w:trPr>
        <w:tc>
          <w:tcPr>
            <w:tcW w:w="1531" w:type="dxa"/>
          </w:tcPr>
          <w:p w14:paraId="5F621B71"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ОМЛ</w:t>
            </w:r>
          </w:p>
        </w:tc>
        <w:tc>
          <w:tcPr>
            <w:tcW w:w="1314" w:type="dxa"/>
          </w:tcPr>
          <w:p w14:paraId="51C3B676"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14</w:t>
            </w:r>
          </w:p>
        </w:tc>
        <w:tc>
          <w:tcPr>
            <w:tcW w:w="1314" w:type="dxa"/>
          </w:tcPr>
          <w:p w14:paraId="5C3BA2BC"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0</w:t>
            </w:r>
          </w:p>
        </w:tc>
        <w:tc>
          <w:tcPr>
            <w:tcW w:w="1314" w:type="dxa"/>
          </w:tcPr>
          <w:p w14:paraId="76DEE647"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603525C8"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71F74A63"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36EDA4E9"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55DC5CAE"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1</w:t>
            </w:r>
          </w:p>
        </w:tc>
      </w:tr>
      <w:tr w:rsidR="00E43B8B" w:rsidRPr="00777124" w14:paraId="11D3F1C4" w14:textId="77777777" w:rsidTr="000F2ADC">
        <w:trPr>
          <w:trHeight w:val="360"/>
        </w:trPr>
        <w:tc>
          <w:tcPr>
            <w:tcW w:w="1531" w:type="dxa"/>
          </w:tcPr>
          <w:p w14:paraId="7D14BC1B"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ОЛЛ</w:t>
            </w:r>
          </w:p>
        </w:tc>
        <w:tc>
          <w:tcPr>
            <w:tcW w:w="1314" w:type="dxa"/>
          </w:tcPr>
          <w:p w14:paraId="1F816162"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4181A3AD"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3</w:t>
            </w:r>
          </w:p>
        </w:tc>
        <w:tc>
          <w:tcPr>
            <w:tcW w:w="1314" w:type="dxa"/>
          </w:tcPr>
          <w:p w14:paraId="2570EABB"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77E9DB53"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619005B9"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6D386CBC"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7</w:t>
            </w:r>
          </w:p>
        </w:tc>
        <w:tc>
          <w:tcPr>
            <w:tcW w:w="1314" w:type="dxa"/>
          </w:tcPr>
          <w:p w14:paraId="28B06308"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53</w:t>
            </w:r>
          </w:p>
        </w:tc>
      </w:tr>
      <w:tr w:rsidR="00E43B8B" w:rsidRPr="00777124" w14:paraId="1C66762B" w14:textId="77777777" w:rsidTr="000F2ADC">
        <w:trPr>
          <w:trHeight w:val="360"/>
        </w:trPr>
        <w:tc>
          <w:tcPr>
            <w:tcW w:w="1531" w:type="dxa"/>
          </w:tcPr>
          <w:p w14:paraId="0AEEA71A"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ХМЛ</w:t>
            </w:r>
          </w:p>
        </w:tc>
        <w:tc>
          <w:tcPr>
            <w:tcW w:w="1314" w:type="dxa"/>
          </w:tcPr>
          <w:p w14:paraId="008D3B15"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452055AB"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2</w:t>
            </w:r>
          </w:p>
        </w:tc>
        <w:tc>
          <w:tcPr>
            <w:tcW w:w="1314" w:type="dxa"/>
          </w:tcPr>
          <w:p w14:paraId="04834E14"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3C5702BF"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71113D0A"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5</w:t>
            </w:r>
          </w:p>
        </w:tc>
        <w:tc>
          <w:tcPr>
            <w:tcW w:w="1314" w:type="dxa"/>
          </w:tcPr>
          <w:p w14:paraId="3D5F98CD"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1775C72B"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55</w:t>
            </w:r>
          </w:p>
        </w:tc>
      </w:tr>
      <w:tr w:rsidR="00E43B8B" w:rsidRPr="00777124" w14:paraId="2C109B65" w14:textId="77777777" w:rsidTr="000F2ADC">
        <w:trPr>
          <w:trHeight w:val="360"/>
        </w:trPr>
        <w:tc>
          <w:tcPr>
            <w:tcW w:w="1531" w:type="dxa"/>
          </w:tcPr>
          <w:p w14:paraId="21D01648"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АА</w:t>
            </w:r>
          </w:p>
        </w:tc>
        <w:tc>
          <w:tcPr>
            <w:tcW w:w="1314" w:type="dxa"/>
          </w:tcPr>
          <w:p w14:paraId="46F386A5"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18</w:t>
            </w:r>
          </w:p>
        </w:tc>
        <w:tc>
          <w:tcPr>
            <w:tcW w:w="1314" w:type="dxa"/>
          </w:tcPr>
          <w:p w14:paraId="07815484"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6</w:t>
            </w:r>
          </w:p>
        </w:tc>
        <w:tc>
          <w:tcPr>
            <w:tcW w:w="1314" w:type="dxa"/>
          </w:tcPr>
          <w:p w14:paraId="07940700"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54DD4392"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9</w:t>
            </w:r>
          </w:p>
        </w:tc>
        <w:tc>
          <w:tcPr>
            <w:tcW w:w="1314" w:type="dxa"/>
          </w:tcPr>
          <w:p w14:paraId="47761733"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1864CD3B"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w:t>
            </w:r>
          </w:p>
        </w:tc>
        <w:tc>
          <w:tcPr>
            <w:tcW w:w="1314" w:type="dxa"/>
          </w:tcPr>
          <w:p w14:paraId="6E2211C5"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w:t>
            </w:r>
          </w:p>
        </w:tc>
      </w:tr>
      <w:tr w:rsidR="00E43B8B" w:rsidRPr="00777124" w14:paraId="2369988B" w14:textId="77777777" w:rsidTr="000F2ADC">
        <w:trPr>
          <w:trHeight w:val="360"/>
        </w:trPr>
        <w:tc>
          <w:tcPr>
            <w:tcW w:w="1531" w:type="dxa"/>
          </w:tcPr>
          <w:p w14:paraId="142629AA"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МДС</w:t>
            </w:r>
          </w:p>
        </w:tc>
        <w:tc>
          <w:tcPr>
            <w:tcW w:w="1314" w:type="dxa"/>
          </w:tcPr>
          <w:p w14:paraId="17192C89"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3BCE4C13"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7449599A"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3CFF6DF2"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2E29A047"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0DF68296"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6</w:t>
            </w:r>
          </w:p>
        </w:tc>
        <w:tc>
          <w:tcPr>
            <w:tcW w:w="1314" w:type="dxa"/>
          </w:tcPr>
          <w:p w14:paraId="44FC7036"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50</w:t>
            </w:r>
          </w:p>
        </w:tc>
      </w:tr>
      <w:tr w:rsidR="00E43B8B" w:rsidRPr="00777124" w14:paraId="1A2A963C" w14:textId="77777777" w:rsidTr="000F2ADC">
        <w:trPr>
          <w:trHeight w:val="360"/>
        </w:trPr>
        <w:tc>
          <w:tcPr>
            <w:tcW w:w="1531" w:type="dxa"/>
          </w:tcPr>
          <w:p w14:paraId="250DC691"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ММ</w:t>
            </w:r>
          </w:p>
        </w:tc>
        <w:tc>
          <w:tcPr>
            <w:tcW w:w="1314" w:type="dxa"/>
          </w:tcPr>
          <w:p w14:paraId="1C8779C0"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w:t>
            </w:r>
          </w:p>
        </w:tc>
        <w:tc>
          <w:tcPr>
            <w:tcW w:w="1314" w:type="dxa"/>
          </w:tcPr>
          <w:p w14:paraId="145682C2"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w:t>
            </w:r>
          </w:p>
        </w:tc>
        <w:tc>
          <w:tcPr>
            <w:tcW w:w="1314" w:type="dxa"/>
          </w:tcPr>
          <w:p w14:paraId="55E3154E"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9</w:t>
            </w:r>
          </w:p>
        </w:tc>
        <w:tc>
          <w:tcPr>
            <w:tcW w:w="1314" w:type="dxa"/>
          </w:tcPr>
          <w:p w14:paraId="03B54075"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5B768A4A"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6DA42527"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42</w:t>
            </w:r>
          </w:p>
        </w:tc>
        <w:tc>
          <w:tcPr>
            <w:tcW w:w="1314" w:type="dxa"/>
          </w:tcPr>
          <w:p w14:paraId="4D323510"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52</w:t>
            </w:r>
          </w:p>
        </w:tc>
      </w:tr>
      <w:tr w:rsidR="00E43B8B" w:rsidRPr="00777124" w14:paraId="370A174B" w14:textId="77777777" w:rsidTr="000F2ADC">
        <w:trPr>
          <w:trHeight w:val="360"/>
        </w:trPr>
        <w:tc>
          <w:tcPr>
            <w:tcW w:w="1531" w:type="dxa"/>
          </w:tcPr>
          <w:p w14:paraId="6ED23317" w14:textId="77777777" w:rsidR="00E43B8B" w:rsidRPr="00777124" w:rsidRDefault="00E43B8B" w:rsidP="002D3EBF">
            <w:pPr>
              <w:pStyle w:val="table-text-0"/>
              <w:rPr>
                <w:kern w:val="2"/>
                <w:sz w:val="24"/>
                <w:szCs w:val="24"/>
                <w:lang w:eastAsia="zh-CN" w:bidi="hi-IN"/>
              </w:rPr>
            </w:pPr>
            <w:r w:rsidRPr="00777124">
              <w:rPr>
                <w:kern w:val="2"/>
                <w:sz w:val="24"/>
                <w:szCs w:val="24"/>
                <w:lang w:eastAsia="zh-CN" w:bidi="hi-IN"/>
              </w:rPr>
              <w:t>НХЛ</w:t>
            </w:r>
          </w:p>
        </w:tc>
        <w:tc>
          <w:tcPr>
            <w:tcW w:w="1314" w:type="dxa"/>
          </w:tcPr>
          <w:p w14:paraId="10FEFB82"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21037156"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1C1FB22E"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0703628F"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27E8C53E"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4</w:t>
            </w:r>
          </w:p>
        </w:tc>
        <w:tc>
          <w:tcPr>
            <w:tcW w:w="1314" w:type="dxa"/>
          </w:tcPr>
          <w:p w14:paraId="27E3A554"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634A5E22" w14:textId="77777777" w:rsidR="00E43B8B" w:rsidRPr="00777124" w:rsidRDefault="00E43B8B" w:rsidP="002D3EBF">
            <w:pPr>
              <w:pStyle w:val="table-text-0"/>
              <w:rPr>
                <w:kern w:val="2"/>
                <w:sz w:val="24"/>
                <w:szCs w:val="24"/>
                <w:lang w:eastAsia="zh-CN" w:bidi="hi-IN"/>
              </w:rPr>
            </w:pPr>
            <w:r w:rsidRPr="00777124">
              <w:rPr>
                <w:kern w:val="2"/>
                <w:sz w:val="24"/>
                <w:szCs w:val="24"/>
                <w:lang w:val="x-none" w:eastAsia="zh-CN" w:bidi="hi-IN"/>
              </w:rPr>
              <w:t>38</w:t>
            </w:r>
          </w:p>
        </w:tc>
      </w:tr>
    </w:tbl>
    <w:p w14:paraId="192C6307" w14:textId="1729B4A4" w:rsidR="00E43B8B" w:rsidRDefault="00E43B8B" w:rsidP="00E43B8B">
      <w:pPr>
        <w:pStyle w:val="2"/>
        <w:rPr>
          <w:rFonts w:eastAsia="SimSun"/>
        </w:rPr>
      </w:pPr>
    </w:p>
    <w:p w14:paraId="27C0E008" w14:textId="48B0F7A5" w:rsidR="0060554D" w:rsidRPr="0060554D" w:rsidRDefault="003507C3" w:rsidP="0060554D">
      <w:pPr>
        <w:pStyle w:val="11"/>
      </w:pPr>
      <w:bookmarkStart w:id="302" w:name="_Toc65586441"/>
      <w:r w:rsidRPr="0033051F">
        <w:t>Приложение Г</w:t>
      </w:r>
      <w:r>
        <w:t xml:space="preserve">4. </w:t>
      </w:r>
      <w:bookmarkStart w:id="303" w:name="_Toc44401121"/>
      <w:r w:rsidR="0060554D" w:rsidRPr="00C04462">
        <w:rPr>
          <w:rFonts w:eastAsia="SimSun"/>
        </w:rPr>
        <w:t>Расчет трансплантационного риска по шкале HCT-CI</w:t>
      </w:r>
      <w:bookmarkEnd w:id="302"/>
      <w:bookmarkEnd w:id="303"/>
    </w:p>
    <w:p w14:paraId="2D5F66D4" w14:textId="629F0506" w:rsidR="0060554D" w:rsidRPr="00A74B56" w:rsidRDefault="0060554D" w:rsidP="0060554D">
      <w:pPr>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F040F8">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F040F8">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F040F8">
        <w:rPr>
          <w:rFonts w:eastAsia="SimSun" w:hint="eastAsia"/>
          <w:szCs w:val="24"/>
        </w:rPr>
        <w:instrText>≥</w:instrText>
      </w:r>
      <w:r w:rsidR="00F040F8">
        <w:rPr>
          <w:rFonts w:eastAsia="SimSun" w:hint="eastAsia"/>
          <w:szCs w:val="24"/>
        </w:rPr>
        <w:instrText>3 were uniformly associated with higher risks for outcomes in both allogeneic an</w:instrText>
      </w:r>
      <w:r w:rsidR="00F040F8">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14,215]","plainTextFormattedCitation":"[214,215]","previouslyFormattedCitation":"[214,215]"},"properties":{"noteIndex":0},"schema":"https://github.com/citation-style-language/schema/raw/master/csl-citation.json"}</w:instrText>
      </w:r>
      <w:r w:rsidRPr="00A74B56">
        <w:rPr>
          <w:rFonts w:eastAsia="SimSun"/>
          <w:szCs w:val="24"/>
        </w:rPr>
        <w:fldChar w:fldCharType="separate"/>
      </w:r>
      <w:r w:rsidR="005C0C1F" w:rsidRPr="005C0C1F">
        <w:rPr>
          <w:rFonts w:eastAsia="SimSun"/>
          <w:noProof/>
          <w:szCs w:val="24"/>
        </w:rPr>
        <w:t>[214,215]</w:t>
      </w:r>
      <w:r w:rsidRPr="00A74B56">
        <w:rPr>
          <w:rFonts w:eastAsia="SimSun"/>
          <w:szCs w:val="24"/>
        </w:rPr>
        <w:fldChar w:fldCharType="end"/>
      </w:r>
      <w:r w:rsidRPr="00A74B56">
        <w:rPr>
          <w:rFonts w:eastAsia="SimSun"/>
          <w:szCs w:val="24"/>
        </w:rPr>
        <w:t>.</w:t>
      </w:r>
    </w:p>
    <w:p w14:paraId="3FF89747" w14:textId="77777777" w:rsidR="0060554D" w:rsidRPr="00A74B56" w:rsidRDefault="0060554D" w:rsidP="0060554D">
      <w:pPr>
        <w:rPr>
          <w:rFonts w:eastAsia="SimSun"/>
          <w:szCs w:val="24"/>
        </w:rPr>
      </w:pPr>
      <w:r w:rsidRPr="00A74B56">
        <w:rPr>
          <w:rFonts w:eastAsia="SimSun"/>
          <w:szCs w:val="24"/>
        </w:rPr>
        <w:t>Низкий риск — 0 баллов.</w:t>
      </w:r>
    </w:p>
    <w:p w14:paraId="3ED0447A" w14:textId="77777777" w:rsidR="0060554D" w:rsidRPr="00A74B56" w:rsidRDefault="0060554D" w:rsidP="0060554D">
      <w:pPr>
        <w:rPr>
          <w:rFonts w:eastAsia="SimSun"/>
          <w:szCs w:val="24"/>
        </w:rPr>
      </w:pPr>
      <w:r w:rsidRPr="00A74B56">
        <w:rPr>
          <w:rFonts w:eastAsia="SimSun"/>
          <w:szCs w:val="24"/>
        </w:rPr>
        <w:t>Промежуточный риск — 1–2 балла.</w:t>
      </w:r>
    </w:p>
    <w:p w14:paraId="56DFD350" w14:textId="77777777" w:rsidR="0060554D" w:rsidRPr="00A74B56" w:rsidRDefault="0060554D" w:rsidP="0060554D">
      <w:pPr>
        <w:rPr>
          <w:rFonts w:eastAsia="SimSun"/>
          <w:szCs w:val="24"/>
        </w:rPr>
      </w:pPr>
      <w:r w:rsidRPr="00A74B56">
        <w:rPr>
          <w:rFonts w:eastAsia="SimSun"/>
          <w:szCs w:val="24"/>
        </w:rPr>
        <w:t>Высокий риск — 3–4 балла.</w:t>
      </w:r>
    </w:p>
    <w:p w14:paraId="63BA797B" w14:textId="77777777" w:rsidR="0060554D" w:rsidRPr="00A74B56" w:rsidRDefault="0060554D" w:rsidP="0060554D">
      <w:pPr>
        <w:rPr>
          <w:rFonts w:eastAsia="SimSun"/>
          <w:szCs w:val="24"/>
        </w:rPr>
      </w:pPr>
      <w:r w:rsidRPr="00A74B56">
        <w:rPr>
          <w:rFonts w:eastAsia="SimSun"/>
          <w:szCs w:val="24"/>
        </w:rPr>
        <w:t>Крайне высокий — 5 и более баллов.</w:t>
      </w: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18"/>
        <w:gridCol w:w="1377"/>
      </w:tblGrid>
      <w:tr w:rsidR="0060554D" w:rsidRPr="00C07B2E" w14:paraId="51FCAD26" w14:textId="77777777" w:rsidTr="003077E7">
        <w:tc>
          <w:tcPr>
            <w:tcW w:w="8718" w:type="dxa"/>
            <w:vAlign w:val="center"/>
          </w:tcPr>
          <w:p w14:paraId="03D34039" w14:textId="77777777" w:rsidR="0060554D" w:rsidRPr="008025C0" w:rsidRDefault="0060554D" w:rsidP="00CA697A">
            <w:pPr>
              <w:pStyle w:val="table-name"/>
              <w:ind w:firstLine="0"/>
              <w:rPr>
                <w:rFonts w:eastAsia="SimSun"/>
                <w:sz w:val="24"/>
                <w:szCs w:val="24"/>
              </w:rPr>
            </w:pPr>
            <w:r w:rsidRPr="008025C0">
              <w:rPr>
                <w:rFonts w:eastAsia="SimSun"/>
                <w:sz w:val="24"/>
                <w:szCs w:val="24"/>
              </w:rPr>
              <w:t>Статус</w:t>
            </w:r>
          </w:p>
        </w:tc>
        <w:tc>
          <w:tcPr>
            <w:tcW w:w="1377" w:type="dxa"/>
            <w:vAlign w:val="center"/>
          </w:tcPr>
          <w:p w14:paraId="5A538AB2" w14:textId="77777777" w:rsidR="0060554D" w:rsidRPr="008025C0" w:rsidRDefault="0060554D" w:rsidP="00CA697A">
            <w:pPr>
              <w:pStyle w:val="table-name"/>
              <w:ind w:firstLine="0"/>
              <w:rPr>
                <w:rFonts w:eastAsia="SimSun"/>
                <w:sz w:val="24"/>
                <w:szCs w:val="24"/>
              </w:rPr>
            </w:pPr>
            <w:r w:rsidRPr="008025C0">
              <w:rPr>
                <w:rFonts w:eastAsia="SimSun"/>
                <w:sz w:val="24"/>
                <w:szCs w:val="24"/>
              </w:rPr>
              <w:t>Баллы</w:t>
            </w:r>
          </w:p>
        </w:tc>
      </w:tr>
      <w:tr w:rsidR="0060554D" w:rsidRPr="00C07B2E" w14:paraId="0E8FBAB2" w14:textId="77777777" w:rsidTr="003077E7">
        <w:tc>
          <w:tcPr>
            <w:tcW w:w="8718" w:type="dxa"/>
            <w:vAlign w:val="center"/>
          </w:tcPr>
          <w:p w14:paraId="658B6684" w14:textId="77777777" w:rsidR="0060554D" w:rsidRPr="008025C0" w:rsidRDefault="0060554D" w:rsidP="002D3EBF">
            <w:pPr>
              <w:pStyle w:val="table-head-left"/>
              <w:rPr>
                <w:rFonts w:eastAsia="SimSun"/>
                <w:szCs w:val="24"/>
              </w:rPr>
            </w:pPr>
            <w:r w:rsidRPr="008025C0">
              <w:rPr>
                <w:rFonts w:eastAsia="SimSun"/>
                <w:szCs w:val="24"/>
              </w:rPr>
              <w:t>Дыхательная система</w:t>
            </w:r>
          </w:p>
        </w:tc>
        <w:tc>
          <w:tcPr>
            <w:tcW w:w="1377" w:type="dxa"/>
            <w:vAlign w:val="center"/>
          </w:tcPr>
          <w:p w14:paraId="2FE8BC62" w14:textId="77777777" w:rsidR="0060554D" w:rsidRPr="008025C0" w:rsidRDefault="0060554D" w:rsidP="002D3EBF">
            <w:pPr>
              <w:pStyle w:val="table-head-left"/>
              <w:rPr>
                <w:rFonts w:eastAsia="SimSun"/>
                <w:szCs w:val="24"/>
              </w:rPr>
            </w:pPr>
          </w:p>
        </w:tc>
      </w:tr>
      <w:tr w:rsidR="0060554D" w:rsidRPr="00C07B2E" w14:paraId="1C73D66C" w14:textId="77777777" w:rsidTr="003077E7">
        <w:tc>
          <w:tcPr>
            <w:tcW w:w="8718" w:type="dxa"/>
            <w:vAlign w:val="center"/>
          </w:tcPr>
          <w:p w14:paraId="3AF9EFE5" w14:textId="77777777" w:rsidR="0060554D" w:rsidRPr="0060554D" w:rsidRDefault="0060554D" w:rsidP="002D3EBF">
            <w:pPr>
              <w:pStyle w:val="table-text-0"/>
              <w:rPr>
                <w:rFonts w:eastAsia="SimSun"/>
                <w:sz w:val="24"/>
                <w:szCs w:val="24"/>
                <w:lang w:val="ru-RU"/>
              </w:rPr>
            </w:pPr>
            <w:r w:rsidRPr="0060554D">
              <w:rPr>
                <w:sz w:val="24"/>
                <w:szCs w:val="24"/>
                <w:lang w:val="ru-RU"/>
              </w:rPr>
              <w:t>ОФВ1 66–80% или одышка при небольшой физической нагрузке</w:t>
            </w:r>
          </w:p>
        </w:tc>
        <w:tc>
          <w:tcPr>
            <w:tcW w:w="1377" w:type="dxa"/>
            <w:vAlign w:val="center"/>
          </w:tcPr>
          <w:p w14:paraId="2174E4A2" w14:textId="77777777" w:rsidR="0060554D" w:rsidRPr="008025C0" w:rsidRDefault="0060554D" w:rsidP="002D3EBF">
            <w:pPr>
              <w:pStyle w:val="table-text-0"/>
              <w:rPr>
                <w:rFonts w:eastAsia="SimSun"/>
                <w:sz w:val="24"/>
                <w:szCs w:val="24"/>
              </w:rPr>
            </w:pPr>
            <w:r w:rsidRPr="008025C0">
              <w:rPr>
                <w:rFonts w:eastAsia="SimSun"/>
                <w:sz w:val="24"/>
                <w:szCs w:val="24"/>
              </w:rPr>
              <w:t>2</w:t>
            </w:r>
          </w:p>
        </w:tc>
      </w:tr>
      <w:tr w:rsidR="0060554D" w:rsidRPr="00C07B2E" w14:paraId="410FB924" w14:textId="77777777" w:rsidTr="003077E7">
        <w:tc>
          <w:tcPr>
            <w:tcW w:w="8718" w:type="dxa"/>
            <w:vAlign w:val="center"/>
          </w:tcPr>
          <w:p w14:paraId="22F5B039" w14:textId="77777777" w:rsidR="0060554D" w:rsidRPr="0060554D" w:rsidRDefault="0060554D" w:rsidP="002D3EBF">
            <w:pPr>
              <w:pStyle w:val="table-text-0"/>
              <w:rPr>
                <w:sz w:val="24"/>
                <w:szCs w:val="24"/>
                <w:lang w:val="ru-RU"/>
              </w:rPr>
            </w:pPr>
            <w:r w:rsidRPr="0060554D">
              <w:rPr>
                <w:sz w:val="24"/>
                <w:szCs w:val="24"/>
                <w:lang w:val="ru-RU"/>
              </w:rPr>
              <w:t xml:space="preserve">ОФВ1 </w:t>
            </w:r>
            <w:r w:rsidRPr="0060554D">
              <w:rPr>
                <w:rFonts w:eastAsia="SimSun"/>
                <w:sz w:val="24"/>
                <w:szCs w:val="24"/>
                <w:lang w:val="ru-RU"/>
              </w:rPr>
              <w:t>≤</w:t>
            </w:r>
            <w:r w:rsidRPr="0060554D">
              <w:rPr>
                <w:sz w:val="24"/>
                <w:szCs w:val="24"/>
                <w:lang w:val="ru-RU"/>
              </w:rPr>
              <w:t xml:space="preserve"> 65% или одышка в покое или потребность в кислородной поддержке</w:t>
            </w:r>
          </w:p>
        </w:tc>
        <w:tc>
          <w:tcPr>
            <w:tcW w:w="1377" w:type="dxa"/>
            <w:vAlign w:val="center"/>
          </w:tcPr>
          <w:p w14:paraId="46763D05" w14:textId="77777777" w:rsidR="0060554D" w:rsidRPr="008025C0" w:rsidRDefault="0060554D" w:rsidP="002D3EBF">
            <w:pPr>
              <w:pStyle w:val="table-text-0"/>
              <w:rPr>
                <w:rFonts w:eastAsia="SimSun"/>
                <w:sz w:val="24"/>
                <w:szCs w:val="24"/>
              </w:rPr>
            </w:pPr>
            <w:r w:rsidRPr="008025C0">
              <w:rPr>
                <w:rFonts w:eastAsia="SimSun"/>
                <w:sz w:val="24"/>
                <w:szCs w:val="24"/>
              </w:rPr>
              <w:t>3</w:t>
            </w:r>
          </w:p>
        </w:tc>
      </w:tr>
      <w:tr w:rsidR="0060554D" w:rsidRPr="00C07B2E" w14:paraId="192B7F22" w14:textId="77777777" w:rsidTr="003077E7">
        <w:tc>
          <w:tcPr>
            <w:tcW w:w="8718" w:type="dxa"/>
            <w:vAlign w:val="center"/>
          </w:tcPr>
          <w:p w14:paraId="133E6921" w14:textId="77777777" w:rsidR="0060554D" w:rsidRPr="008025C0" w:rsidRDefault="0060554D" w:rsidP="002D3EBF">
            <w:pPr>
              <w:pStyle w:val="table-head-left"/>
              <w:rPr>
                <w:rFonts w:eastAsia="SimSun"/>
                <w:szCs w:val="24"/>
              </w:rPr>
            </w:pPr>
            <w:r w:rsidRPr="008025C0">
              <w:rPr>
                <w:rFonts w:eastAsia="SimSun"/>
                <w:szCs w:val="24"/>
              </w:rPr>
              <w:t>Сердечно-сосудистая система</w:t>
            </w:r>
          </w:p>
        </w:tc>
        <w:tc>
          <w:tcPr>
            <w:tcW w:w="1377" w:type="dxa"/>
            <w:vAlign w:val="center"/>
          </w:tcPr>
          <w:p w14:paraId="5C53E2AA" w14:textId="77777777" w:rsidR="0060554D" w:rsidRPr="008025C0" w:rsidRDefault="0060554D" w:rsidP="002D3EBF">
            <w:pPr>
              <w:tabs>
                <w:tab w:val="left" w:pos="567"/>
              </w:tabs>
              <w:spacing w:line="240" w:lineRule="auto"/>
              <w:jc w:val="center"/>
              <w:rPr>
                <w:rFonts w:eastAsia="SimSun"/>
                <w:szCs w:val="24"/>
              </w:rPr>
            </w:pPr>
          </w:p>
        </w:tc>
      </w:tr>
      <w:tr w:rsidR="0060554D" w:rsidRPr="00C07B2E" w14:paraId="46823709" w14:textId="77777777" w:rsidTr="003077E7">
        <w:tc>
          <w:tcPr>
            <w:tcW w:w="8718" w:type="dxa"/>
            <w:vAlign w:val="center"/>
          </w:tcPr>
          <w:p w14:paraId="34B8F9FE" w14:textId="77777777" w:rsidR="0060554D" w:rsidRPr="0060554D" w:rsidRDefault="0060554D" w:rsidP="002D3EBF">
            <w:pPr>
              <w:pStyle w:val="table-text-0"/>
              <w:rPr>
                <w:rFonts w:eastAsia="SimSun"/>
                <w:sz w:val="24"/>
                <w:szCs w:val="24"/>
                <w:lang w:val="ru-RU"/>
              </w:rPr>
            </w:pPr>
            <w:r w:rsidRPr="0060554D">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377" w:type="dxa"/>
            <w:vAlign w:val="center"/>
          </w:tcPr>
          <w:p w14:paraId="375B596B"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4791B054" w14:textId="77777777" w:rsidTr="003077E7">
        <w:tc>
          <w:tcPr>
            <w:tcW w:w="8718" w:type="dxa"/>
            <w:vAlign w:val="center"/>
          </w:tcPr>
          <w:p w14:paraId="0C8633F5" w14:textId="77777777" w:rsidR="0060554D" w:rsidRPr="0060554D" w:rsidRDefault="0060554D" w:rsidP="002D3EBF">
            <w:pPr>
              <w:pStyle w:val="table-text-0"/>
              <w:rPr>
                <w:rFonts w:eastAsia="SimSun"/>
                <w:sz w:val="24"/>
                <w:szCs w:val="24"/>
                <w:lang w:val="ru-RU"/>
              </w:rPr>
            </w:pPr>
            <w:r w:rsidRPr="0060554D">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377" w:type="dxa"/>
            <w:vAlign w:val="center"/>
          </w:tcPr>
          <w:p w14:paraId="1383EFC2"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01A197A2" w14:textId="77777777" w:rsidTr="003077E7">
        <w:tc>
          <w:tcPr>
            <w:tcW w:w="8718" w:type="dxa"/>
            <w:vAlign w:val="center"/>
          </w:tcPr>
          <w:p w14:paraId="3B2671F7" w14:textId="77777777" w:rsidR="0060554D" w:rsidRPr="0060554D" w:rsidRDefault="0060554D" w:rsidP="002D3EBF">
            <w:pPr>
              <w:pStyle w:val="table-text-0"/>
              <w:rPr>
                <w:rFonts w:eastAsia="SimSun"/>
                <w:sz w:val="24"/>
                <w:szCs w:val="24"/>
                <w:lang w:val="ru-RU"/>
              </w:rPr>
            </w:pPr>
            <w:r w:rsidRPr="0060554D">
              <w:rPr>
                <w:sz w:val="24"/>
                <w:szCs w:val="24"/>
                <w:lang w:val="ru-RU"/>
              </w:rPr>
              <w:t>Пороки сердца за исключением пролапса митрального клапана</w:t>
            </w:r>
          </w:p>
        </w:tc>
        <w:tc>
          <w:tcPr>
            <w:tcW w:w="1377" w:type="dxa"/>
            <w:vAlign w:val="center"/>
          </w:tcPr>
          <w:p w14:paraId="4CEED657"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5D5F73C4" w14:textId="77777777" w:rsidTr="003077E7">
        <w:tc>
          <w:tcPr>
            <w:tcW w:w="8718" w:type="dxa"/>
            <w:vAlign w:val="center"/>
          </w:tcPr>
          <w:p w14:paraId="2F42D507" w14:textId="77777777" w:rsidR="0060554D" w:rsidRPr="008025C0" w:rsidRDefault="0060554D" w:rsidP="002D3EBF">
            <w:pPr>
              <w:pStyle w:val="table-head-left"/>
              <w:rPr>
                <w:rFonts w:eastAsia="SimSun"/>
                <w:szCs w:val="24"/>
              </w:rPr>
            </w:pPr>
            <w:r w:rsidRPr="008025C0">
              <w:rPr>
                <w:rFonts w:eastAsia="SimSun"/>
                <w:szCs w:val="24"/>
              </w:rPr>
              <w:t>ЖКТ</w:t>
            </w:r>
          </w:p>
        </w:tc>
        <w:tc>
          <w:tcPr>
            <w:tcW w:w="1377" w:type="dxa"/>
            <w:vAlign w:val="center"/>
          </w:tcPr>
          <w:p w14:paraId="31F349B5" w14:textId="77777777" w:rsidR="0060554D" w:rsidRPr="008025C0" w:rsidRDefault="0060554D" w:rsidP="002D3EBF">
            <w:pPr>
              <w:pStyle w:val="table-head-left"/>
              <w:rPr>
                <w:rFonts w:eastAsia="SimSun"/>
                <w:szCs w:val="24"/>
              </w:rPr>
            </w:pPr>
          </w:p>
        </w:tc>
      </w:tr>
      <w:tr w:rsidR="0060554D" w:rsidRPr="00C07B2E" w14:paraId="1EA4BF56" w14:textId="77777777" w:rsidTr="003077E7">
        <w:tc>
          <w:tcPr>
            <w:tcW w:w="8718" w:type="dxa"/>
            <w:vAlign w:val="center"/>
          </w:tcPr>
          <w:p w14:paraId="31E90194" w14:textId="77777777" w:rsidR="0060554D" w:rsidRPr="0060554D" w:rsidRDefault="0060554D" w:rsidP="002D3EBF">
            <w:pPr>
              <w:pStyle w:val="table-text-0"/>
              <w:rPr>
                <w:rFonts w:eastAsia="SimSun"/>
                <w:sz w:val="24"/>
                <w:szCs w:val="24"/>
                <w:lang w:val="ru-RU"/>
              </w:rPr>
            </w:pPr>
            <w:r w:rsidRPr="0060554D">
              <w:rPr>
                <w:sz w:val="24"/>
                <w:szCs w:val="24"/>
                <w:lang w:val="ru-RU"/>
              </w:rPr>
              <w:t>Хронический гепатит, билирубин до 1,5 норм или АЛТ либо АСТ до 2,5 норм</w:t>
            </w:r>
          </w:p>
        </w:tc>
        <w:tc>
          <w:tcPr>
            <w:tcW w:w="1377" w:type="dxa"/>
            <w:vAlign w:val="center"/>
          </w:tcPr>
          <w:p w14:paraId="52EE64FA"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49730316" w14:textId="77777777" w:rsidTr="003077E7">
        <w:tc>
          <w:tcPr>
            <w:tcW w:w="8718" w:type="dxa"/>
            <w:vAlign w:val="center"/>
          </w:tcPr>
          <w:p w14:paraId="314D0B07" w14:textId="77777777" w:rsidR="0060554D" w:rsidRPr="0060554D" w:rsidRDefault="0060554D" w:rsidP="002D3EBF">
            <w:pPr>
              <w:pStyle w:val="table-text-0"/>
              <w:rPr>
                <w:rFonts w:eastAsia="SimSun"/>
                <w:sz w:val="24"/>
                <w:szCs w:val="24"/>
                <w:lang w:val="ru-RU"/>
              </w:rPr>
            </w:pPr>
            <w:r w:rsidRPr="0060554D">
              <w:rPr>
                <w:sz w:val="24"/>
                <w:szCs w:val="24"/>
                <w:lang w:val="ru-RU"/>
              </w:rPr>
              <w:t>Цирроз, билирубин более 1,5 норм или АЛТ либо АСТ более 2,5 норм</w:t>
            </w:r>
          </w:p>
        </w:tc>
        <w:tc>
          <w:tcPr>
            <w:tcW w:w="1377" w:type="dxa"/>
            <w:vAlign w:val="center"/>
          </w:tcPr>
          <w:p w14:paraId="73ACDBA3" w14:textId="77777777" w:rsidR="0060554D" w:rsidRPr="008025C0" w:rsidRDefault="0060554D" w:rsidP="002D3EBF">
            <w:pPr>
              <w:pStyle w:val="table-text-0"/>
              <w:rPr>
                <w:rFonts w:eastAsia="SimSun"/>
                <w:sz w:val="24"/>
                <w:szCs w:val="24"/>
              </w:rPr>
            </w:pPr>
            <w:r w:rsidRPr="008025C0">
              <w:rPr>
                <w:rFonts w:eastAsia="SimSun"/>
                <w:sz w:val="24"/>
                <w:szCs w:val="24"/>
              </w:rPr>
              <w:t>3</w:t>
            </w:r>
          </w:p>
        </w:tc>
      </w:tr>
      <w:tr w:rsidR="0060554D" w:rsidRPr="00C07B2E" w14:paraId="5058A3BC" w14:textId="77777777" w:rsidTr="003077E7">
        <w:tc>
          <w:tcPr>
            <w:tcW w:w="8718" w:type="dxa"/>
            <w:vAlign w:val="center"/>
          </w:tcPr>
          <w:p w14:paraId="5C4A3B08" w14:textId="77777777" w:rsidR="0060554D" w:rsidRPr="0060554D" w:rsidRDefault="0060554D" w:rsidP="002D3EBF">
            <w:pPr>
              <w:pStyle w:val="table-text-0"/>
              <w:rPr>
                <w:sz w:val="24"/>
                <w:szCs w:val="24"/>
                <w:lang w:val="ru-RU"/>
              </w:rPr>
            </w:pPr>
            <w:r w:rsidRPr="0060554D">
              <w:rPr>
                <w:sz w:val="24"/>
                <w:szCs w:val="24"/>
                <w:lang w:val="ru-RU"/>
              </w:rPr>
              <w:t>Болезнь Крона или язвенный колит</w:t>
            </w:r>
          </w:p>
        </w:tc>
        <w:tc>
          <w:tcPr>
            <w:tcW w:w="1377" w:type="dxa"/>
            <w:vAlign w:val="center"/>
          </w:tcPr>
          <w:p w14:paraId="26C78C28"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76F26C83" w14:textId="77777777" w:rsidTr="003077E7">
        <w:tc>
          <w:tcPr>
            <w:tcW w:w="8718" w:type="dxa"/>
          </w:tcPr>
          <w:p w14:paraId="738E4EE4" w14:textId="77777777" w:rsidR="0060554D" w:rsidRPr="008025C0" w:rsidRDefault="0060554D" w:rsidP="002D3EBF">
            <w:pPr>
              <w:pStyle w:val="table-text-0"/>
              <w:rPr>
                <w:sz w:val="24"/>
                <w:szCs w:val="24"/>
              </w:rPr>
            </w:pPr>
            <w:r w:rsidRPr="008025C0">
              <w:rPr>
                <w:sz w:val="24"/>
                <w:szCs w:val="24"/>
              </w:rPr>
              <w:t>Язвенная болезнь, требующая лечения</w:t>
            </w:r>
          </w:p>
        </w:tc>
        <w:tc>
          <w:tcPr>
            <w:tcW w:w="1377" w:type="dxa"/>
          </w:tcPr>
          <w:p w14:paraId="35757ABD" w14:textId="77777777" w:rsidR="0060554D" w:rsidRPr="008025C0" w:rsidRDefault="0060554D" w:rsidP="002D3EBF">
            <w:pPr>
              <w:pStyle w:val="table-text-0"/>
              <w:rPr>
                <w:rFonts w:eastAsia="SimSun"/>
                <w:sz w:val="24"/>
                <w:szCs w:val="24"/>
              </w:rPr>
            </w:pPr>
            <w:r w:rsidRPr="008025C0">
              <w:rPr>
                <w:rFonts w:eastAsia="SimSun"/>
                <w:sz w:val="24"/>
                <w:szCs w:val="24"/>
              </w:rPr>
              <w:t>2</w:t>
            </w:r>
          </w:p>
        </w:tc>
      </w:tr>
      <w:tr w:rsidR="0060554D" w:rsidRPr="00C07B2E" w14:paraId="47B8432D" w14:textId="77777777" w:rsidTr="003077E7">
        <w:tc>
          <w:tcPr>
            <w:tcW w:w="8718" w:type="dxa"/>
          </w:tcPr>
          <w:p w14:paraId="4D39E536" w14:textId="77777777" w:rsidR="0060554D" w:rsidRPr="008025C0" w:rsidRDefault="0060554D" w:rsidP="002D3EBF">
            <w:pPr>
              <w:pStyle w:val="table-head-left"/>
              <w:rPr>
                <w:szCs w:val="24"/>
              </w:rPr>
            </w:pPr>
            <w:r w:rsidRPr="008025C0">
              <w:rPr>
                <w:szCs w:val="24"/>
              </w:rPr>
              <w:t>Нарушение обмена</w:t>
            </w:r>
          </w:p>
        </w:tc>
        <w:tc>
          <w:tcPr>
            <w:tcW w:w="1377" w:type="dxa"/>
          </w:tcPr>
          <w:p w14:paraId="411B19C4" w14:textId="77777777" w:rsidR="0060554D" w:rsidRPr="008025C0" w:rsidRDefault="0060554D" w:rsidP="002D3EBF">
            <w:pPr>
              <w:pStyle w:val="table-head-left"/>
              <w:rPr>
                <w:rFonts w:eastAsia="SimSun"/>
                <w:szCs w:val="24"/>
              </w:rPr>
            </w:pPr>
          </w:p>
        </w:tc>
      </w:tr>
      <w:tr w:rsidR="0060554D" w:rsidRPr="00C07B2E" w14:paraId="3296EC6B" w14:textId="77777777" w:rsidTr="003077E7">
        <w:tc>
          <w:tcPr>
            <w:tcW w:w="8718" w:type="dxa"/>
          </w:tcPr>
          <w:p w14:paraId="02F6006D" w14:textId="77777777" w:rsidR="0060554D" w:rsidRPr="008025C0" w:rsidRDefault="0060554D" w:rsidP="002D3EBF">
            <w:pPr>
              <w:pStyle w:val="table-text-0"/>
              <w:rPr>
                <w:sz w:val="24"/>
                <w:szCs w:val="24"/>
              </w:rPr>
            </w:pPr>
            <w:r w:rsidRPr="008025C0">
              <w:rPr>
                <w:sz w:val="24"/>
                <w:szCs w:val="24"/>
              </w:rPr>
              <w:t>Сахарный диабет, требующий лечения</w:t>
            </w:r>
          </w:p>
        </w:tc>
        <w:tc>
          <w:tcPr>
            <w:tcW w:w="1377" w:type="dxa"/>
          </w:tcPr>
          <w:p w14:paraId="327AF85E"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43A2BD5B" w14:textId="77777777" w:rsidTr="003077E7">
        <w:tc>
          <w:tcPr>
            <w:tcW w:w="8718" w:type="dxa"/>
          </w:tcPr>
          <w:p w14:paraId="62F88D2D" w14:textId="77777777" w:rsidR="0060554D" w:rsidRPr="0060554D" w:rsidRDefault="0060554D" w:rsidP="002D3EBF">
            <w:pPr>
              <w:pStyle w:val="table-text-0"/>
              <w:rPr>
                <w:sz w:val="24"/>
                <w:szCs w:val="24"/>
                <w:lang w:val="ru-RU"/>
              </w:rPr>
            </w:pPr>
            <w:r w:rsidRPr="0060554D">
              <w:rPr>
                <w:sz w:val="24"/>
                <w:szCs w:val="24"/>
                <w:lang w:val="ru-RU"/>
              </w:rPr>
              <w:t>Индекс массы тела &gt; 35 кг/м</w:t>
            </w:r>
            <w:r w:rsidRPr="0060554D">
              <w:rPr>
                <w:sz w:val="24"/>
                <w:szCs w:val="24"/>
                <w:vertAlign w:val="superscript"/>
                <w:lang w:val="ru-RU"/>
              </w:rPr>
              <w:t>2</w:t>
            </w:r>
          </w:p>
        </w:tc>
        <w:tc>
          <w:tcPr>
            <w:tcW w:w="1377" w:type="dxa"/>
          </w:tcPr>
          <w:p w14:paraId="744CDC0C"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6895CD47" w14:textId="77777777" w:rsidTr="003077E7">
        <w:tc>
          <w:tcPr>
            <w:tcW w:w="8718" w:type="dxa"/>
          </w:tcPr>
          <w:p w14:paraId="554735C8" w14:textId="77777777" w:rsidR="0060554D" w:rsidRPr="008025C0" w:rsidRDefault="0060554D" w:rsidP="002D3EBF">
            <w:pPr>
              <w:pStyle w:val="table-head-left"/>
              <w:rPr>
                <w:szCs w:val="24"/>
              </w:rPr>
            </w:pPr>
            <w:r w:rsidRPr="008025C0">
              <w:rPr>
                <w:szCs w:val="24"/>
              </w:rPr>
              <w:t>Неврологический статус</w:t>
            </w:r>
          </w:p>
        </w:tc>
        <w:tc>
          <w:tcPr>
            <w:tcW w:w="1377" w:type="dxa"/>
          </w:tcPr>
          <w:p w14:paraId="27E71ED0" w14:textId="77777777" w:rsidR="0060554D" w:rsidRPr="008025C0" w:rsidRDefault="0060554D" w:rsidP="002D3EBF">
            <w:pPr>
              <w:pStyle w:val="table-head-left"/>
              <w:rPr>
                <w:rFonts w:eastAsia="SimSun"/>
                <w:szCs w:val="24"/>
              </w:rPr>
            </w:pPr>
          </w:p>
        </w:tc>
      </w:tr>
      <w:tr w:rsidR="0060554D" w:rsidRPr="00C07B2E" w14:paraId="2D125B1A" w14:textId="77777777" w:rsidTr="003077E7">
        <w:tc>
          <w:tcPr>
            <w:tcW w:w="8718" w:type="dxa"/>
          </w:tcPr>
          <w:p w14:paraId="55F11414" w14:textId="77777777" w:rsidR="0060554D" w:rsidRPr="0060554D" w:rsidRDefault="0060554D" w:rsidP="002D3EBF">
            <w:pPr>
              <w:pStyle w:val="table-text-0"/>
              <w:rPr>
                <w:sz w:val="24"/>
                <w:szCs w:val="24"/>
                <w:lang w:val="ru-RU"/>
              </w:rPr>
            </w:pPr>
            <w:r w:rsidRPr="0060554D">
              <w:rPr>
                <w:sz w:val="24"/>
                <w:szCs w:val="24"/>
                <w:lang w:val="ru-RU"/>
              </w:rPr>
              <w:t>Транзиторная ишемическая атака или острое нарушение мозгового кровообращения в анамнезе</w:t>
            </w:r>
          </w:p>
        </w:tc>
        <w:tc>
          <w:tcPr>
            <w:tcW w:w="1377" w:type="dxa"/>
          </w:tcPr>
          <w:p w14:paraId="1C9C23B3"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4BA7F736" w14:textId="77777777" w:rsidTr="003077E7">
        <w:tc>
          <w:tcPr>
            <w:tcW w:w="8718" w:type="dxa"/>
          </w:tcPr>
          <w:p w14:paraId="343DBC74" w14:textId="77777777" w:rsidR="0060554D" w:rsidRPr="008025C0" w:rsidRDefault="0060554D" w:rsidP="002D3EBF">
            <w:pPr>
              <w:pStyle w:val="table-head-left"/>
              <w:rPr>
                <w:szCs w:val="24"/>
              </w:rPr>
            </w:pPr>
            <w:r w:rsidRPr="008025C0">
              <w:rPr>
                <w:szCs w:val="24"/>
              </w:rPr>
              <w:t>Психический статус</w:t>
            </w:r>
          </w:p>
        </w:tc>
        <w:tc>
          <w:tcPr>
            <w:tcW w:w="1377" w:type="dxa"/>
          </w:tcPr>
          <w:p w14:paraId="3F7376F9" w14:textId="77777777" w:rsidR="0060554D" w:rsidRPr="008025C0" w:rsidRDefault="0060554D" w:rsidP="002D3EBF">
            <w:pPr>
              <w:pStyle w:val="table-head-left"/>
              <w:rPr>
                <w:rFonts w:eastAsia="SimSun"/>
                <w:szCs w:val="24"/>
              </w:rPr>
            </w:pPr>
          </w:p>
        </w:tc>
      </w:tr>
      <w:tr w:rsidR="0060554D" w:rsidRPr="00C07B2E" w14:paraId="0D9D56DB" w14:textId="77777777" w:rsidTr="003077E7">
        <w:tc>
          <w:tcPr>
            <w:tcW w:w="8718" w:type="dxa"/>
          </w:tcPr>
          <w:p w14:paraId="05C3BAC5" w14:textId="77777777" w:rsidR="0060554D" w:rsidRPr="0060554D" w:rsidRDefault="0060554D" w:rsidP="002D3EBF">
            <w:pPr>
              <w:pStyle w:val="table-text-0"/>
              <w:rPr>
                <w:sz w:val="24"/>
                <w:szCs w:val="24"/>
                <w:lang w:val="ru-RU"/>
              </w:rPr>
            </w:pPr>
            <w:r w:rsidRPr="0060554D">
              <w:rPr>
                <w:sz w:val="24"/>
                <w:szCs w:val="24"/>
                <w:lang w:val="ru-RU"/>
              </w:rPr>
              <w:t>Депрессия или тревога, требующие консультации психиатра или лечения</w:t>
            </w:r>
          </w:p>
        </w:tc>
        <w:tc>
          <w:tcPr>
            <w:tcW w:w="1377" w:type="dxa"/>
          </w:tcPr>
          <w:p w14:paraId="40E0DD7A"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56FA7473" w14:textId="77777777" w:rsidTr="003077E7">
        <w:tc>
          <w:tcPr>
            <w:tcW w:w="8718" w:type="dxa"/>
          </w:tcPr>
          <w:p w14:paraId="6819D89D" w14:textId="77777777" w:rsidR="0060554D" w:rsidRPr="008025C0" w:rsidRDefault="0060554D" w:rsidP="002D3EBF">
            <w:pPr>
              <w:pStyle w:val="table-head-left"/>
              <w:rPr>
                <w:szCs w:val="24"/>
              </w:rPr>
            </w:pPr>
            <w:r w:rsidRPr="008025C0">
              <w:rPr>
                <w:szCs w:val="24"/>
              </w:rPr>
              <w:t>Мочевыделительная система</w:t>
            </w:r>
          </w:p>
        </w:tc>
        <w:tc>
          <w:tcPr>
            <w:tcW w:w="1377" w:type="dxa"/>
          </w:tcPr>
          <w:p w14:paraId="4297DCB2" w14:textId="77777777" w:rsidR="0060554D" w:rsidRPr="008025C0" w:rsidRDefault="0060554D" w:rsidP="002D3EBF">
            <w:pPr>
              <w:pStyle w:val="table-head-left"/>
              <w:rPr>
                <w:rFonts w:eastAsia="SimSun"/>
                <w:szCs w:val="24"/>
              </w:rPr>
            </w:pPr>
          </w:p>
        </w:tc>
      </w:tr>
      <w:tr w:rsidR="0060554D" w:rsidRPr="00C07B2E" w14:paraId="74996564" w14:textId="77777777" w:rsidTr="003077E7">
        <w:trPr>
          <w:trHeight w:val="370"/>
        </w:trPr>
        <w:tc>
          <w:tcPr>
            <w:tcW w:w="8718" w:type="dxa"/>
          </w:tcPr>
          <w:p w14:paraId="61524D2C" w14:textId="77777777" w:rsidR="0060554D" w:rsidRPr="003077E7" w:rsidRDefault="0060554D" w:rsidP="002D3EBF">
            <w:pPr>
              <w:pStyle w:val="table-text-0"/>
              <w:rPr>
                <w:sz w:val="24"/>
                <w:szCs w:val="24"/>
                <w:lang w:val="ru-RU"/>
              </w:rPr>
            </w:pPr>
            <w:r w:rsidRPr="003077E7">
              <w:rPr>
                <w:sz w:val="24"/>
                <w:szCs w:val="24"/>
                <w:lang w:val="ru-RU"/>
              </w:rPr>
              <w:t>Концентрация креатинина сыворотки &gt; 176 мкмоль/л, диализ или почечный трансплантат</w:t>
            </w:r>
          </w:p>
        </w:tc>
        <w:tc>
          <w:tcPr>
            <w:tcW w:w="1377" w:type="dxa"/>
          </w:tcPr>
          <w:p w14:paraId="2D677251" w14:textId="77777777" w:rsidR="0060554D" w:rsidRPr="008025C0" w:rsidRDefault="0060554D" w:rsidP="002D3EBF">
            <w:pPr>
              <w:pStyle w:val="table-text-0"/>
              <w:rPr>
                <w:rFonts w:eastAsia="SimSun"/>
                <w:sz w:val="24"/>
                <w:szCs w:val="24"/>
              </w:rPr>
            </w:pPr>
            <w:r w:rsidRPr="008025C0">
              <w:rPr>
                <w:sz w:val="24"/>
                <w:szCs w:val="24"/>
              </w:rPr>
              <w:t>2</w:t>
            </w:r>
          </w:p>
        </w:tc>
      </w:tr>
      <w:tr w:rsidR="0060554D" w:rsidRPr="00C07B2E" w14:paraId="70746ABA" w14:textId="77777777" w:rsidTr="003077E7">
        <w:tc>
          <w:tcPr>
            <w:tcW w:w="8718" w:type="dxa"/>
          </w:tcPr>
          <w:p w14:paraId="3BD3909C" w14:textId="77777777" w:rsidR="0060554D" w:rsidRPr="008025C0" w:rsidRDefault="0060554D" w:rsidP="002D3EBF">
            <w:pPr>
              <w:pStyle w:val="table-head-left"/>
              <w:rPr>
                <w:szCs w:val="24"/>
              </w:rPr>
            </w:pPr>
            <w:r w:rsidRPr="008025C0">
              <w:rPr>
                <w:szCs w:val="24"/>
              </w:rPr>
              <w:t>Системные заболевания</w:t>
            </w:r>
          </w:p>
        </w:tc>
        <w:tc>
          <w:tcPr>
            <w:tcW w:w="1377" w:type="dxa"/>
          </w:tcPr>
          <w:p w14:paraId="3E5F7E13" w14:textId="77777777" w:rsidR="0060554D" w:rsidRPr="008025C0" w:rsidRDefault="0060554D" w:rsidP="002D3EBF">
            <w:pPr>
              <w:pStyle w:val="table-head-left"/>
              <w:rPr>
                <w:rFonts w:eastAsia="SimSun"/>
                <w:szCs w:val="24"/>
              </w:rPr>
            </w:pPr>
          </w:p>
        </w:tc>
      </w:tr>
      <w:tr w:rsidR="0060554D" w:rsidRPr="00C07B2E" w14:paraId="0AA65145" w14:textId="77777777" w:rsidTr="003077E7">
        <w:tc>
          <w:tcPr>
            <w:tcW w:w="8718" w:type="dxa"/>
          </w:tcPr>
          <w:p w14:paraId="3D2F5AE1" w14:textId="77777777" w:rsidR="0060554D" w:rsidRPr="003077E7" w:rsidRDefault="0060554D" w:rsidP="002D3EBF">
            <w:pPr>
              <w:pStyle w:val="table-text-0"/>
              <w:rPr>
                <w:sz w:val="24"/>
                <w:szCs w:val="24"/>
                <w:lang w:val="ru-RU"/>
              </w:rPr>
            </w:pPr>
            <w:r w:rsidRPr="003077E7">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377" w:type="dxa"/>
          </w:tcPr>
          <w:p w14:paraId="5CBE4693" w14:textId="77777777" w:rsidR="0060554D" w:rsidRPr="008025C0" w:rsidRDefault="0060554D" w:rsidP="002D3EBF">
            <w:pPr>
              <w:pStyle w:val="table-text-0"/>
              <w:rPr>
                <w:rFonts w:eastAsia="SimSun"/>
                <w:sz w:val="24"/>
                <w:szCs w:val="24"/>
              </w:rPr>
            </w:pPr>
            <w:r w:rsidRPr="008025C0">
              <w:rPr>
                <w:rFonts w:eastAsia="SimSun"/>
                <w:sz w:val="24"/>
                <w:szCs w:val="24"/>
              </w:rPr>
              <w:t>2</w:t>
            </w:r>
          </w:p>
        </w:tc>
      </w:tr>
      <w:tr w:rsidR="0060554D" w:rsidRPr="00C07B2E" w14:paraId="0A7BAD4A" w14:textId="77777777" w:rsidTr="003077E7">
        <w:tc>
          <w:tcPr>
            <w:tcW w:w="8718" w:type="dxa"/>
          </w:tcPr>
          <w:p w14:paraId="29886BB5" w14:textId="77777777" w:rsidR="0060554D" w:rsidRPr="008025C0" w:rsidRDefault="0060554D" w:rsidP="002D3EBF">
            <w:pPr>
              <w:pStyle w:val="table-head-left"/>
              <w:rPr>
                <w:szCs w:val="24"/>
              </w:rPr>
            </w:pPr>
            <w:r w:rsidRPr="008025C0">
              <w:rPr>
                <w:szCs w:val="24"/>
              </w:rPr>
              <w:t>Инфекции</w:t>
            </w:r>
          </w:p>
        </w:tc>
        <w:tc>
          <w:tcPr>
            <w:tcW w:w="1377" w:type="dxa"/>
          </w:tcPr>
          <w:p w14:paraId="7198B599" w14:textId="77777777" w:rsidR="0060554D" w:rsidRPr="008025C0" w:rsidRDefault="0060554D" w:rsidP="002D3EBF">
            <w:pPr>
              <w:pStyle w:val="table-head-left"/>
              <w:rPr>
                <w:rFonts w:eastAsia="SimSun"/>
                <w:szCs w:val="24"/>
              </w:rPr>
            </w:pPr>
          </w:p>
        </w:tc>
      </w:tr>
      <w:tr w:rsidR="0060554D" w:rsidRPr="00C07B2E" w14:paraId="531FD35C" w14:textId="77777777" w:rsidTr="003077E7">
        <w:tc>
          <w:tcPr>
            <w:tcW w:w="8718" w:type="dxa"/>
          </w:tcPr>
          <w:p w14:paraId="45B3A95A" w14:textId="77777777" w:rsidR="0060554D" w:rsidRPr="003077E7" w:rsidRDefault="0060554D" w:rsidP="002D3EBF">
            <w:pPr>
              <w:pStyle w:val="table-text-0"/>
              <w:rPr>
                <w:sz w:val="24"/>
                <w:szCs w:val="24"/>
                <w:lang w:val="ru-RU"/>
              </w:rPr>
            </w:pPr>
            <w:r w:rsidRPr="003077E7">
              <w:rPr>
                <w:sz w:val="24"/>
                <w:szCs w:val="24"/>
                <w:lang w:val="ru-RU"/>
              </w:rPr>
              <w:t>Инфекционные осложнения, требующие терапии до и после трансплантации</w:t>
            </w:r>
          </w:p>
        </w:tc>
        <w:tc>
          <w:tcPr>
            <w:tcW w:w="1377" w:type="dxa"/>
          </w:tcPr>
          <w:p w14:paraId="1874C7C0" w14:textId="77777777" w:rsidR="0060554D" w:rsidRPr="008025C0" w:rsidRDefault="0060554D" w:rsidP="002D3EBF">
            <w:pPr>
              <w:pStyle w:val="table-text-0"/>
              <w:rPr>
                <w:rFonts w:eastAsia="SimSun"/>
                <w:sz w:val="24"/>
                <w:szCs w:val="24"/>
              </w:rPr>
            </w:pPr>
            <w:r w:rsidRPr="008025C0">
              <w:rPr>
                <w:rFonts w:eastAsia="SimSun"/>
                <w:sz w:val="24"/>
                <w:szCs w:val="24"/>
              </w:rPr>
              <w:t>1</w:t>
            </w:r>
          </w:p>
        </w:tc>
      </w:tr>
      <w:tr w:rsidR="0060554D" w:rsidRPr="00C07B2E" w14:paraId="551EA9B1" w14:textId="77777777" w:rsidTr="003077E7">
        <w:tc>
          <w:tcPr>
            <w:tcW w:w="8718" w:type="dxa"/>
          </w:tcPr>
          <w:p w14:paraId="06FC5C9F" w14:textId="77777777" w:rsidR="0060554D" w:rsidRPr="008025C0" w:rsidRDefault="0060554D" w:rsidP="002D3EBF">
            <w:pPr>
              <w:pStyle w:val="table-head-left"/>
              <w:rPr>
                <w:szCs w:val="24"/>
              </w:rPr>
            </w:pPr>
            <w:r w:rsidRPr="008025C0">
              <w:rPr>
                <w:szCs w:val="24"/>
              </w:rPr>
              <w:t>Онкологические заболевания</w:t>
            </w:r>
          </w:p>
        </w:tc>
        <w:tc>
          <w:tcPr>
            <w:tcW w:w="1377" w:type="dxa"/>
          </w:tcPr>
          <w:p w14:paraId="1A79FE54" w14:textId="77777777" w:rsidR="0060554D" w:rsidRPr="008025C0" w:rsidRDefault="0060554D" w:rsidP="002D3EBF">
            <w:pPr>
              <w:pStyle w:val="table-head-left"/>
              <w:rPr>
                <w:rFonts w:eastAsia="SimSun"/>
                <w:szCs w:val="24"/>
              </w:rPr>
            </w:pPr>
          </w:p>
        </w:tc>
      </w:tr>
      <w:tr w:rsidR="0060554D" w:rsidRPr="00C07B2E" w14:paraId="61DDF11C" w14:textId="77777777" w:rsidTr="003077E7">
        <w:tc>
          <w:tcPr>
            <w:tcW w:w="8718" w:type="dxa"/>
          </w:tcPr>
          <w:p w14:paraId="1460C897" w14:textId="77777777" w:rsidR="0060554D" w:rsidRPr="003077E7" w:rsidRDefault="0060554D" w:rsidP="002D3EBF">
            <w:pPr>
              <w:pStyle w:val="table-text-0"/>
              <w:rPr>
                <w:sz w:val="24"/>
                <w:szCs w:val="24"/>
                <w:lang w:val="ru-RU"/>
              </w:rPr>
            </w:pPr>
            <w:r w:rsidRPr="003077E7">
              <w:rPr>
                <w:sz w:val="24"/>
                <w:szCs w:val="24"/>
                <w:lang w:val="ru-RU"/>
              </w:rPr>
              <w:t>Любые опухоли в анамнезе, кроме рака кожи (исключая меланому)</w:t>
            </w:r>
          </w:p>
        </w:tc>
        <w:tc>
          <w:tcPr>
            <w:tcW w:w="1377" w:type="dxa"/>
          </w:tcPr>
          <w:p w14:paraId="5FFC01CD" w14:textId="77777777" w:rsidR="0060554D" w:rsidRPr="008025C0" w:rsidRDefault="0060554D" w:rsidP="002D3EBF">
            <w:pPr>
              <w:pStyle w:val="table-text-0"/>
              <w:rPr>
                <w:rFonts w:eastAsia="SimSun"/>
                <w:sz w:val="24"/>
                <w:szCs w:val="24"/>
              </w:rPr>
            </w:pPr>
            <w:r w:rsidRPr="008025C0">
              <w:rPr>
                <w:rFonts w:eastAsia="SimSun"/>
                <w:sz w:val="24"/>
                <w:szCs w:val="24"/>
              </w:rPr>
              <w:t>3</w:t>
            </w:r>
          </w:p>
        </w:tc>
      </w:tr>
    </w:tbl>
    <w:p w14:paraId="1A779EA2" w14:textId="77777777" w:rsidR="0060554D" w:rsidRPr="00C07B2E" w:rsidRDefault="0060554D" w:rsidP="0060554D">
      <w:pPr>
        <w:rPr>
          <w:sz w:val="28"/>
          <w:szCs w:val="28"/>
          <w:lang w:val="en-US"/>
        </w:rPr>
      </w:pPr>
    </w:p>
    <w:p w14:paraId="3B5753E8" w14:textId="77777777" w:rsidR="003507C3" w:rsidRPr="00E43B8B" w:rsidRDefault="003507C3" w:rsidP="003507C3">
      <w:pPr>
        <w:pStyle w:val="11"/>
      </w:pPr>
    </w:p>
    <w:p w14:paraId="3603A8A8" w14:textId="77777777" w:rsidR="003507C3" w:rsidRPr="00777124" w:rsidRDefault="003507C3" w:rsidP="00E43B8B">
      <w:pPr>
        <w:pStyle w:val="2"/>
        <w:rPr>
          <w:rFonts w:eastAsia="SimSun"/>
        </w:rPr>
      </w:pPr>
    </w:p>
    <w:p w14:paraId="56DFC1A8" w14:textId="77777777" w:rsidR="00E43B8B" w:rsidRPr="003507C3" w:rsidRDefault="00E43B8B" w:rsidP="00E43B8B">
      <w:pPr>
        <w:rPr>
          <w:szCs w:val="24"/>
        </w:rPr>
      </w:pPr>
    </w:p>
    <w:p w14:paraId="0A268D0E" w14:textId="77777777" w:rsidR="00E43B8B" w:rsidRPr="0033051F" w:rsidRDefault="00E43B8B" w:rsidP="00E93A18">
      <w:pPr>
        <w:pStyle w:val="11"/>
      </w:pPr>
    </w:p>
    <w:p w14:paraId="7458C3F8" w14:textId="77777777" w:rsidR="00E93A18" w:rsidRPr="00583004" w:rsidRDefault="00E93A18" w:rsidP="00427B0E">
      <w:pPr>
        <w:pStyle w:val="afffb"/>
        <w:ind w:firstLine="0"/>
      </w:pPr>
    </w:p>
    <w:sectPr w:rsidR="00E93A18" w:rsidRPr="00583004" w:rsidSect="00B075C5">
      <w:headerReference w:type="default" r:id="rId36"/>
      <w:footerReference w:type="default" r:id="rId37"/>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D57854" w14:textId="77777777" w:rsidR="00533994" w:rsidRDefault="00533994">
      <w:pPr>
        <w:spacing w:line="240" w:lineRule="auto"/>
      </w:pPr>
      <w:r>
        <w:separator/>
      </w:r>
    </w:p>
    <w:p w14:paraId="4C7610BF" w14:textId="77777777" w:rsidR="00533994" w:rsidRDefault="00533994"/>
  </w:endnote>
  <w:endnote w:type="continuationSeparator" w:id="0">
    <w:p w14:paraId="445F9F14" w14:textId="77777777" w:rsidR="00533994" w:rsidRDefault="00533994">
      <w:pPr>
        <w:spacing w:line="240" w:lineRule="auto"/>
      </w:pPr>
      <w:r>
        <w:continuationSeparator/>
      </w:r>
    </w:p>
    <w:p w14:paraId="23669417" w14:textId="77777777" w:rsidR="00533994" w:rsidRDefault="00533994"/>
  </w:endnote>
  <w:endnote w:type="continuationNotice" w:id="1">
    <w:p w14:paraId="4A5BCAC6" w14:textId="77777777" w:rsidR="00533994" w:rsidRDefault="0053399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Gill San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Cambria Math">
    <w:panose1 w:val="02040503050406030204"/>
    <w:charset w:val="CC"/>
    <w:family w:val="roman"/>
    <w:pitch w:val="variable"/>
    <w:sig w:usb0="E00006FF" w:usb1="420024FF" w:usb2="02000000" w:usb3="00000000" w:csb0="0000019F" w:csb1="00000000"/>
  </w:font>
  <w:font w:name="GaramondC-Light">
    <w:charset w:val="80"/>
    <w:family w:val="auto"/>
    <w:pitch w:val="default"/>
    <w:sig w:usb0="00000000" w:usb1="08070000" w:usb2="00000010" w:usb3="00000000" w:csb0="00020000" w:csb1="00000000"/>
  </w:font>
  <w:font w:name="Times New Roman (Основной текст">
    <w:panose1 w:val="00000000000000000000"/>
    <w:charset w:val="00"/>
    <w:family w:val="roman"/>
    <w:notTrueType/>
    <w:pitch w:val="default"/>
  </w:font>
  <w:font w:name="ＭＳ 明朝 (Основной текст темы (ази">
    <w:altName w:val="MS Mincho"/>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97D36" w14:textId="77777777" w:rsidR="00124A26" w:rsidRDefault="00124A26">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45AEB" w14:textId="77777777" w:rsidR="00124A26" w:rsidRDefault="00124A26">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13DE1" w14:textId="77777777" w:rsidR="00124A26" w:rsidRDefault="00124A26">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6A03" w14:textId="77777777" w:rsidR="00124A26" w:rsidRDefault="00124A26">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7F9F8" w14:textId="77777777" w:rsidR="00124A26" w:rsidRDefault="00124A26">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BD029" w14:textId="77777777" w:rsidR="00124A26" w:rsidRDefault="00124A26">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1D803F2C" w14:textId="77777777" w:rsidR="00D67F1D" w:rsidRDefault="00D67F1D">
        <w:pPr>
          <w:pStyle w:val="afc"/>
          <w:jc w:val="center"/>
        </w:pPr>
        <w:r>
          <w:fldChar w:fldCharType="begin"/>
        </w:r>
        <w:r>
          <w:instrText>PAGE</w:instrText>
        </w:r>
        <w:r>
          <w:fldChar w:fldCharType="separate"/>
        </w:r>
        <w:r>
          <w:rPr>
            <w:noProof/>
          </w:rPr>
          <w:t>18</w:t>
        </w:r>
        <w:r>
          <w:fldChar w:fldCharType="end"/>
        </w:r>
      </w:p>
    </w:sdtContent>
  </w:sdt>
  <w:p w14:paraId="1C9E168F" w14:textId="77777777" w:rsidR="004B0669" w:rsidRDefault="004B066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42ED65" w14:textId="77777777" w:rsidR="00533994" w:rsidRDefault="00533994">
      <w:pPr>
        <w:spacing w:line="240" w:lineRule="auto"/>
      </w:pPr>
      <w:r>
        <w:separator/>
      </w:r>
    </w:p>
    <w:p w14:paraId="079A0EF1" w14:textId="77777777" w:rsidR="00533994" w:rsidRDefault="00533994"/>
  </w:footnote>
  <w:footnote w:type="continuationSeparator" w:id="0">
    <w:p w14:paraId="5FF87646" w14:textId="77777777" w:rsidR="00533994" w:rsidRDefault="00533994">
      <w:pPr>
        <w:spacing w:line="240" w:lineRule="auto"/>
      </w:pPr>
      <w:r>
        <w:continuationSeparator/>
      </w:r>
    </w:p>
    <w:p w14:paraId="59DE5569" w14:textId="77777777" w:rsidR="00533994" w:rsidRDefault="00533994"/>
  </w:footnote>
  <w:footnote w:type="continuationNotice" w:id="1">
    <w:p w14:paraId="561AC425" w14:textId="77777777" w:rsidR="00533994" w:rsidRDefault="00533994">
      <w:pPr>
        <w:spacing w:line="240" w:lineRule="auto"/>
      </w:pPr>
    </w:p>
  </w:footnote>
  <w:footnote w:id="2">
    <w:p w14:paraId="3A46D64A" w14:textId="77777777" w:rsidR="00D67F1D" w:rsidRDefault="00D67F1D" w:rsidP="002C7010">
      <w:pPr>
        <w:pStyle w:val="aff7"/>
      </w:pPr>
      <w:r w:rsidRPr="009D018C">
        <w:rPr>
          <w:rStyle w:val="af4"/>
        </w:rPr>
        <w:footnoteRef/>
      </w:r>
      <w:r>
        <w:t xml:space="preserve"> К лимфатическим структурам относят лимфатические узлы, селезенку, вилочковую железу, кольцо Вальдейера, червеобразный отросток, пейеровы бляшки.</w:t>
      </w:r>
    </w:p>
  </w:footnote>
  <w:footnote w:id="3">
    <w:p w14:paraId="4A97AB80" w14:textId="77777777" w:rsidR="00D67F1D" w:rsidRDefault="00D67F1D" w:rsidP="002C7010">
      <w:pPr>
        <w:pStyle w:val="aff7"/>
      </w:pPr>
      <w:r w:rsidRPr="009D018C">
        <w:rPr>
          <w:rStyle w:val="af4"/>
        </w:rPr>
        <w:footnoteRef/>
      </w:r>
      <w:r>
        <w:t xml:space="preserve">При ЛХ для второй стадии необходимо дополнительно арабской цифрой указывать количество пораженных лимфатических зон (рис. 1) (например, стадия </w:t>
      </w:r>
      <w:r>
        <w:rPr>
          <w:lang w:val="en-US"/>
        </w:rPr>
        <w:t>II</w:t>
      </w:r>
      <w:r>
        <w:rPr>
          <w:vertAlign w:val="subscript"/>
        </w:rPr>
        <w:t>4</w:t>
      </w:r>
      <w:r>
        <w:t>).</w:t>
      </w:r>
    </w:p>
  </w:footnote>
  <w:footnote w:id="4">
    <w:p w14:paraId="379B2671" w14:textId="77777777" w:rsidR="00D67F1D" w:rsidRPr="006742B6" w:rsidRDefault="00D67F1D" w:rsidP="002C7010">
      <w:pPr>
        <w:pStyle w:val="aff7"/>
      </w:pPr>
      <w:r w:rsidRPr="009D018C">
        <w:rPr>
          <w:rStyle w:val="af4"/>
        </w:rPr>
        <w:footnoteRef/>
      </w:r>
      <w:r>
        <w:t xml:space="preserve"> Средостение – единая лимфатическая зона, б</w:t>
      </w:r>
      <w:r w:rsidRPr="006742B6">
        <w:t>ронхопульмональные лимфатические узлы – отдельные лимфатические зоны (уточнение в модификации Cotswold)</w:t>
      </w:r>
    </w:p>
  </w:footnote>
  <w:footnote w:id="5">
    <w:p w14:paraId="561E87D4" w14:textId="77777777" w:rsidR="00D67F1D" w:rsidRDefault="00D67F1D" w:rsidP="002C7010">
      <w:pPr>
        <w:pStyle w:val="aff7"/>
      </w:pPr>
      <w:r w:rsidRPr="009D018C">
        <w:rPr>
          <w:rStyle w:val="af4"/>
        </w:rPr>
        <w:footnoteRef/>
      </w:r>
      <w:r>
        <w:t xml:space="preserve"> Рекомендуется различать стадию </w:t>
      </w:r>
      <w:r>
        <w:rPr>
          <w:lang w:val="en-US"/>
        </w:rPr>
        <w:t>III</w:t>
      </w:r>
      <w:r w:rsidRPr="00AB0CA7">
        <w:rPr>
          <w:vertAlign w:val="subscript"/>
        </w:rPr>
        <w:t>1</w:t>
      </w:r>
      <w:r>
        <w:t xml:space="preserve">, с поражением верхних абдоминальных лимфатических узлов (ворота печени, селезенки, чревные л/у), и стадию </w:t>
      </w:r>
      <w:r>
        <w:rPr>
          <w:lang w:val="en-US"/>
        </w:rPr>
        <w:t>III</w:t>
      </w:r>
      <w:r w:rsidRPr="003D2A8C">
        <w:rPr>
          <w:vertAlign w:val="subscript"/>
        </w:rPr>
        <w:t>2</w:t>
      </w:r>
      <w:r>
        <w:t>, с поражением забрюшинных лимфузлов.</w:t>
      </w:r>
    </w:p>
  </w:footnote>
  <w:footnote w:id="6">
    <w:p w14:paraId="6C4DB47E" w14:textId="77777777" w:rsidR="00D67F1D" w:rsidRDefault="00D67F1D" w:rsidP="002C7010">
      <w:pPr>
        <w:pStyle w:val="aff7"/>
      </w:pPr>
      <w:r w:rsidRPr="009D018C">
        <w:rPr>
          <w:rStyle w:val="af4"/>
        </w:rPr>
        <w:footnoteRef/>
      </w:r>
      <w:r>
        <w:t xml:space="preserve"> Кожный зуд исключен из симптомов интоксикации.</w:t>
      </w:r>
    </w:p>
  </w:footnote>
  <w:footnote w:id="7">
    <w:p w14:paraId="7C1235DD" w14:textId="77777777" w:rsidR="00D67F1D" w:rsidRPr="006742B6" w:rsidRDefault="00D67F1D" w:rsidP="002C7010">
      <w:pPr>
        <w:pStyle w:val="aff7"/>
      </w:pPr>
      <w:r w:rsidRPr="009D018C">
        <w:rPr>
          <w:rStyle w:val="af4"/>
        </w:rPr>
        <w:footnoteRef/>
      </w:r>
      <w:r>
        <w:t xml:space="preserve"> В</w:t>
      </w:r>
      <w:r w:rsidRPr="006742B6">
        <w:t>ыделение массивных конгломератов  (Х) и локализованного экстранодального поражения (Е) имеет значение только для локализованных I и II стадий, так как определяет выбор более интенсивной терапии.</w:t>
      </w:r>
    </w:p>
  </w:footnote>
  <w:footnote w:id="8">
    <w:p w14:paraId="61A9554C" w14:textId="77777777" w:rsidR="00D67F1D" w:rsidRPr="006742B6" w:rsidRDefault="00D67F1D" w:rsidP="002C7010">
      <w:pPr>
        <w:pStyle w:val="aff7"/>
      </w:pPr>
      <w:r w:rsidRPr="009D018C">
        <w:rPr>
          <w:rStyle w:val="af4"/>
        </w:rPr>
        <w:footnoteRef/>
      </w:r>
      <w:r>
        <w:t xml:space="preserve"> В</w:t>
      </w:r>
      <w:r w:rsidRPr="006742B6">
        <w:t>ыделение массивных конгломератов (Х) и локализованного экстранодального поражения (Е) имеет значение только для локализованных I и II стадий, так как определяет выбор более интенсивной терапии.</w:t>
      </w:r>
    </w:p>
  </w:footnote>
  <w:footnote w:id="9">
    <w:p w14:paraId="383A21BF" w14:textId="77777777" w:rsidR="00D67F1D" w:rsidRDefault="00D67F1D" w:rsidP="002C7010">
      <w:pPr>
        <w:pStyle w:val="aff7"/>
      </w:pPr>
      <w:r w:rsidRPr="009D018C">
        <w:rPr>
          <w:rStyle w:val="af4"/>
        </w:rPr>
        <w:footnoteRef/>
      </w:r>
      <w:r>
        <w:t xml:space="preserve"> Медиастинально-торакальный индекс – отношение ширины срединной тени в самом широком месте к диаметру грудной клетки в самом широком ее месте – на уровне </w:t>
      </w:r>
      <w:r>
        <w:rPr>
          <w:lang w:val="en-US"/>
        </w:rPr>
        <w:t>Th</w:t>
      </w:r>
      <w:r w:rsidRPr="003D2A8C">
        <w:t>5-6</w:t>
      </w:r>
      <w:r>
        <w:t xml:space="preserve"> на стандартных прямых рентгенограммах.</w:t>
      </w:r>
    </w:p>
  </w:footnote>
  <w:footnote w:id="10">
    <w:p w14:paraId="73B87EFF" w14:textId="77777777" w:rsidR="00124A26" w:rsidRPr="00611832"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11">
    <w:p w14:paraId="07ECE6E4" w14:textId="77777777" w:rsidR="00124A26" w:rsidRPr="00F2645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2">
    <w:p w14:paraId="26625BD2" w14:textId="77777777" w:rsidR="00124A26" w:rsidRPr="00F2645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3">
    <w:p w14:paraId="26695A76" w14:textId="77777777" w:rsidR="00124A26" w:rsidRPr="00F2645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4">
    <w:p w14:paraId="32C02C2C" w14:textId="77777777" w:rsidR="00124A26" w:rsidRPr="00611832"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5">
    <w:p w14:paraId="116B5C85"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6">
    <w:p w14:paraId="5EC90732"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7">
    <w:p w14:paraId="612601CC" w14:textId="77777777" w:rsidR="00124A26" w:rsidRPr="00F2645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8">
    <w:p w14:paraId="0A1FD9E3"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9">
    <w:p w14:paraId="02F686BA"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20">
    <w:p w14:paraId="469B35F5"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21">
    <w:p w14:paraId="4B71CE2C"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22">
    <w:p w14:paraId="67FF5A7A" w14:textId="77777777" w:rsidR="00124A26" w:rsidRPr="006155F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23">
    <w:p w14:paraId="4A3EFB1F" w14:textId="77777777" w:rsidR="00124A26" w:rsidRPr="00DE2136"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24">
    <w:p w14:paraId="6D34B751" w14:textId="77777777" w:rsidR="00124A26" w:rsidRPr="00F2645D" w:rsidRDefault="00124A26" w:rsidP="00124A26">
      <w:pPr>
        <w:pStyle w:val="aff7"/>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6B0D8" w14:textId="77777777" w:rsidR="00124A26" w:rsidRPr="00A97CBF" w:rsidRDefault="00124A26"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2B7CC" w14:textId="77777777" w:rsidR="00124A26" w:rsidRDefault="00124A26">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F628B" w14:textId="77777777" w:rsidR="00D67F1D" w:rsidRDefault="00D67F1D" w:rsidP="00186C35">
    <w:pPr>
      <w:pStyle w:val="afb"/>
      <w:ind w:firstLine="0"/>
      <w:rPr>
        <w:i/>
      </w:rPr>
    </w:pPr>
  </w:p>
  <w:p w14:paraId="65043A19" w14:textId="77777777" w:rsidR="00D67F1D" w:rsidRDefault="00D67F1D"/>
  <w:p w14:paraId="57478639" w14:textId="77777777" w:rsidR="004B0669" w:rsidRDefault="004B066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7"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2"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4"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26"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8" w15:restartNumberingAfterBreak="0">
    <w:nsid w:val="100074B4"/>
    <w:multiLevelType w:val="hybridMultilevel"/>
    <w:tmpl w:val="E30CEB64"/>
    <w:lvl w:ilvl="0" w:tplc="0AB06D68">
      <w:start w:val="1"/>
      <w:numFmt w:val="bullet"/>
      <w:lvlText w:val="•"/>
      <w:lvlJc w:val="left"/>
      <w:pPr>
        <w:tabs>
          <w:tab w:val="num" w:pos="720"/>
        </w:tabs>
        <w:ind w:left="720" w:hanging="360"/>
      </w:pPr>
      <w:rPr>
        <w:rFonts w:ascii="Arial" w:hAnsi="Arial" w:hint="default"/>
      </w:rPr>
    </w:lvl>
    <w:lvl w:ilvl="1" w:tplc="9D9857E0" w:tentative="1">
      <w:start w:val="1"/>
      <w:numFmt w:val="bullet"/>
      <w:lvlText w:val="•"/>
      <w:lvlJc w:val="left"/>
      <w:pPr>
        <w:tabs>
          <w:tab w:val="num" w:pos="1440"/>
        </w:tabs>
        <w:ind w:left="1440" w:hanging="360"/>
      </w:pPr>
      <w:rPr>
        <w:rFonts w:ascii="Arial" w:hAnsi="Arial" w:hint="default"/>
      </w:rPr>
    </w:lvl>
    <w:lvl w:ilvl="2" w:tplc="8168F5BE" w:tentative="1">
      <w:start w:val="1"/>
      <w:numFmt w:val="bullet"/>
      <w:lvlText w:val="•"/>
      <w:lvlJc w:val="left"/>
      <w:pPr>
        <w:tabs>
          <w:tab w:val="num" w:pos="2160"/>
        </w:tabs>
        <w:ind w:left="2160" w:hanging="360"/>
      </w:pPr>
      <w:rPr>
        <w:rFonts w:ascii="Arial" w:hAnsi="Arial" w:hint="default"/>
      </w:rPr>
    </w:lvl>
    <w:lvl w:ilvl="3" w:tplc="002ACBCC" w:tentative="1">
      <w:start w:val="1"/>
      <w:numFmt w:val="bullet"/>
      <w:lvlText w:val="•"/>
      <w:lvlJc w:val="left"/>
      <w:pPr>
        <w:tabs>
          <w:tab w:val="num" w:pos="2880"/>
        </w:tabs>
        <w:ind w:left="2880" w:hanging="360"/>
      </w:pPr>
      <w:rPr>
        <w:rFonts w:ascii="Arial" w:hAnsi="Arial" w:hint="default"/>
      </w:rPr>
    </w:lvl>
    <w:lvl w:ilvl="4" w:tplc="E67A6770" w:tentative="1">
      <w:start w:val="1"/>
      <w:numFmt w:val="bullet"/>
      <w:lvlText w:val="•"/>
      <w:lvlJc w:val="left"/>
      <w:pPr>
        <w:tabs>
          <w:tab w:val="num" w:pos="3600"/>
        </w:tabs>
        <w:ind w:left="3600" w:hanging="360"/>
      </w:pPr>
      <w:rPr>
        <w:rFonts w:ascii="Arial" w:hAnsi="Arial" w:hint="default"/>
      </w:rPr>
    </w:lvl>
    <w:lvl w:ilvl="5" w:tplc="8CD42242" w:tentative="1">
      <w:start w:val="1"/>
      <w:numFmt w:val="bullet"/>
      <w:lvlText w:val="•"/>
      <w:lvlJc w:val="left"/>
      <w:pPr>
        <w:tabs>
          <w:tab w:val="num" w:pos="4320"/>
        </w:tabs>
        <w:ind w:left="4320" w:hanging="360"/>
      </w:pPr>
      <w:rPr>
        <w:rFonts w:ascii="Arial" w:hAnsi="Arial" w:hint="default"/>
      </w:rPr>
    </w:lvl>
    <w:lvl w:ilvl="6" w:tplc="8DA8123C" w:tentative="1">
      <w:start w:val="1"/>
      <w:numFmt w:val="bullet"/>
      <w:lvlText w:val="•"/>
      <w:lvlJc w:val="left"/>
      <w:pPr>
        <w:tabs>
          <w:tab w:val="num" w:pos="5040"/>
        </w:tabs>
        <w:ind w:left="5040" w:hanging="360"/>
      </w:pPr>
      <w:rPr>
        <w:rFonts w:ascii="Arial" w:hAnsi="Arial" w:hint="default"/>
      </w:rPr>
    </w:lvl>
    <w:lvl w:ilvl="7" w:tplc="D4B6D4DC" w:tentative="1">
      <w:start w:val="1"/>
      <w:numFmt w:val="bullet"/>
      <w:lvlText w:val="•"/>
      <w:lvlJc w:val="left"/>
      <w:pPr>
        <w:tabs>
          <w:tab w:val="num" w:pos="5760"/>
        </w:tabs>
        <w:ind w:left="5760" w:hanging="360"/>
      </w:pPr>
      <w:rPr>
        <w:rFonts w:ascii="Arial" w:hAnsi="Arial" w:hint="default"/>
      </w:rPr>
    </w:lvl>
    <w:lvl w:ilvl="8" w:tplc="BC4A1AF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2"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2992565"/>
    <w:multiLevelType w:val="hybridMultilevel"/>
    <w:tmpl w:val="279CD3B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4" w15:restartNumberingAfterBreak="0">
    <w:nsid w:val="12B42435"/>
    <w:multiLevelType w:val="hybridMultilevel"/>
    <w:tmpl w:val="599C2D78"/>
    <w:lvl w:ilvl="0" w:tplc="04190003">
      <w:start w:val="1"/>
      <w:numFmt w:val="bullet"/>
      <w:lvlText w:val="o"/>
      <w:lvlJc w:val="left"/>
      <w:pPr>
        <w:ind w:left="1069" w:hanging="360"/>
      </w:pPr>
      <w:rPr>
        <w:rFonts w:ascii="Courier New" w:hAnsi="Courier New" w:cs="Courier New"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5"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42" w15:restartNumberingAfterBreak="0">
    <w:nsid w:val="16FC0569"/>
    <w:multiLevelType w:val="hybridMultilevel"/>
    <w:tmpl w:val="6BE0F6A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3"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4"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6" w15:restartNumberingAfterBreak="0">
    <w:nsid w:val="18A64B53"/>
    <w:multiLevelType w:val="hybridMultilevel"/>
    <w:tmpl w:val="3A74CE48"/>
    <w:lvl w:ilvl="0" w:tplc="C7B269B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47"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2"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DE2295F"/>
    <w:multiLevelType w:val="hybridMultilevel"/>
    <w:tmpl w:val="B09036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8"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9"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62"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1FE132BC"/>
    <w:multiLevelType w:val="hybridMultilevel"/>
    <w:tmpl w:val="2A94CBE0"/>
    <w:lvl w:ilvl="0" w:tplc="04190001">
      <w:start w:val="1"/>
      <w:numFmt w:val="lowerLetter"/>
      <w:lvlText w:val="%1."/>
      <w:lvlJc w:val="left"/>
      <w:pPr>
        <w:ind w:left="720" w:hanging="360"/>
      </w:pPr>
    </w:lvl>
    <w:lvl w:ilvl="1" w:tplc="04190003" w:tentative="1">
      <w:start w:val="1"/>
      <w:numFmt w:val="lowerLetter"/>
      <w:lvlText w:val="%2."/>
      <w:lvlJc w:val="left"/>
      <w:pPr>
        <w:ind w:left="1440" w:hanging="360"/>
      </w:pPr>
    </w:lvl>
    <w:lvl w:ilvl="2" w:tplc="04190005" w:tentative="1">
      <w:start w:val="1"/>
      <w:numFmt w:val="lowerRoman"/>
      <w:lvlText w:val="%3."/>
      <w:lvlJc w:val="right"/>
      <w:pPr>
        <w:ind w:left="2160" w:hanging="180"/>
      </w:pPr>
    </w:lvl>
    <w:lvl w:ilvl="3" w:tplc="04190001" w:tentative="1">
      <w:start w:val="1"/>
      <w:numFmt w:val="decimal"/>
      <w:lvlText w:val="%4."/>
      <w:lvlJc w:val="left"/>
      <w:pPr>
        <w:ind w:left="2880" w:hanging="360"/>
      </w:pPr>
    </w:lvl>
    <w:lvl w:ilvl="4" w:tplc="04190003" w:tentative="1">
      <w:start w:val="1"/>
      <w:numFmt w:val="lowerLetter"/>
      <w:lvlText w:val="%5."/>
      <w:lvlJc w:val="left"/>
      <w:pPr>
        <w:ind w:left="3600" w:hanging="360"/>
      </w:pPr>
    </w:lvl>
    <w:lvl w:ilvl="5" w:tplc="04190005" w:tentative="1">
      <w:start w:val="1"/>
      <w:numFmt w:val="lowerRoman"/>
      <w:lvlText w:val="%6."/>
      <w:lvlJc w:val="right"/>
      <w:pPr>
        <w:ind w:left="4320" w:hanging="180"/>
      </w:pPr>
    </w:lvl>
    <w:lvl w:ilvl="6" w:tplc="04190001" w:tentative="1">
      <w:start w:val="1"/>
      <w:numFmt w:val="decimal"/>
      <w:lvlText w:val="%7."/>
      <w:lvlJc w:val="left"/>
      <w:pPr>
        <w:ind w:left="5040" w:hanging="360"/>
      </w:pPr>
    </w:lvl>
    <w:lvl w:ilvl="7" w:tplc="04190003" w:tentative="1">
      <w:start w:val="1"/>
      <w:numFmt w:val="lowerLetter"/>
      <w:lvlText w:val="%8."/>
      <w:lvlJc w:val="left"/>
      <w:pPr>
        <w:ind w:left="5760" w:hanging="360"/>
      </w:pPr>
    </w:lvl>
    <w:lvl w:ilvl="8" w:tplc="04190005" w:tentative="1">
      <w:start w:val="1"/>
      <w:numFmt w:val="lowerRoman"/>
      <w:lvlText w:val="%9."/>
      <w:lvlJc w:val="right"/>
      <w:pPr>
        <w:ind w:left="6480" w:hanging="180"/>
      </w:pPr>
    </w:lvl>
  </w:abstractNum>
  <w:abstractNum w:abstractNumId="64"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5"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6"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22FA79B0"/>
    <w:multiLevelType w:val="hybridMultilevel"/>
    <w:tmpl w:val="A266AACC"/>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8"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70" w15:restartNumberingAfterBreak="0">
    <w:nsid w:val="2587607B"/>
    <w:multiLevelType w:val="hybridMultilevel"/>
    <w:tmpl w:val="3E4440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72"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4"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75"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6"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78"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79" w15:restartNumberingAfterBreak="0">
    <w:nsid w:val="2A274518"/>
    <w:multiLevelType w:val="hybridMultilevel"/>
    <w:tmpl w:val="B75CE4EE"/>
    <w:lvl w:ilvl="0" w:tplc="04190011">
      <w:start w:val="1"/>
      <w:numFmt w:val="bullet"/>
      <w:lvlText w:val=""/>
      <w:lvlJc w:val="left"/>
      <w:pPr>
        <w:ind w:left="360" w:hanging="360"/>
      </w:pPr>
      <w:rPr>
        <w:rFonts w:ascii="Symbol" w:hAnsi="Symbol" w:hint="default"/>
      </w:rPr>
    </w:lvl>
    <w:lvl w:ilvl="1" w:tplc="04190019" w:tentative="1">
      <w:start w:val="1"/>
      <w:numFmt w:val="bullet"/>
      <w:lvlText w:val="o"/>
      <w:lvlJc w:val="left"/>
      <w:pPr>
        <w:ind w:left="1080" w:hanging="360"/>
      </w:pPr>
      <w:rPr>
        <w:rFonts w:ascii="Courier New" w:hAnsi="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80" w15:restartNumberingAfterBreak="0">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2"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3"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5"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86"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87"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8"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1"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2"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94"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5"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96"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1"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103" w15:restartNumberingAfterBreak="0">
    <w:nsid w:val="362E36A5"/>
    <w:multiLevelType w:val="hybridMultilevel"/>
    <w:tmpl w:val="CD3C2112"/>
    <w:lvl w:ilvl="0" w:tplc="0419000F">
      <w:start w:val="1"/>
      <w:numFmt w:val="bullet"/>
      <w:lvlText w:val=""/>
      <w:lvlJc w:val="left"/>
      <w:pPr>
        <w:ind w:left="360" w:hanging="360"/>
      </w:pPr>
      <w:rPr>
        <w:rFonts w:ascii="Symbol" w:hAnsi="Symbol" w:hint="default"/>
      </w:rPr>
    </w:lvl>
    <w:lvl w:ilvl="1" w:tplc="EB60626C" w:tentative="1">
      <w:start w:val="1"/>
      <w:numFmt w:val="bullet"/>
      <w:lvlText w:val="o"/>
      <w:lvlJc w:val="left"/>
      <w:pPr>
        <w:ind w:left="1080" w:hanging="360"/>
      </w:pPr>
      <w:rPr>
        <w:rFonts w:ascii="Courier New" w:hAnsi="Courier New" w:hint="default"/>
      </w:rPr>
    </w:lvl>
    <w:lvl w:ilvl="2" w:tplc="EB60626C"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04"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05"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09" w15:restartNumberingAfterBreak="0">
    <w:nsid w:val="3B5A2C12"/>
    <w:multiLevelType w:val="hybridMultilevel"/>
    <w:tmpl w:val="DCDC75B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10"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12"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13" w15:restartNumberingAfterBreak="0">
    <w:nsid w:val="3E200F46"/>
    <w:multiLevelType w:val="hybridMultilevel"/>
    <w:tmpl w:val="50068776"/>
    <w:lvl w:ilvl="0" w:tplc="64569F7E">
      <w:start w:val="1"/>
      <w:numFmt w:val="bullet"/>
      <w:lvlText w:val="•"/>
      <w:lvlJc w:val="left"/>
      <w:pPr>
        <w:tabs>
          <w:tab w:val="num" w:pos="720"/>
        </w:tabs>
        <w:ind w:left="720" w:hanging="360"/>
      </w:pPr>
      <w:rPr>
        <w:rFonts w:ascii="Arial" w:hAnsi="Arial" w:hint="default"/>
      </w:rPr>
    </w:lvl>
    <w:lvl w:ilvl="1" w:tplc="33D27E1E" w:tentative="1">
      <w:start w:val="1"/>
      <w:numFmt w:val="bullet"/>
      <w:lvlText w:val="•"/>
      <w:lvlJc w:val="left"/>
      <w:pPr>
        <w:tabs>
          <w:tab w:val="num" w:pos="1440"/>
        </w:tabs>
        <w:ind w:left="1440" w:hanging="360"/>
      </w:pPr>
      <w:rPr>
        <w:rFonts w:ascii="Arial" w:hAnsi="Arial" w:hint="default"/>
      </w:rPr>
    </w:lvl>
    <w:lvl w:ilvl="2" w:tplc="AC7CB716" w:tentative="1">
      <w:start w:val="1"/>
      <w:numFmt w:val="bullet"/>
      <w:lvlText w:val="•"/>
      <w:lvlJc w:val="left"/>
      <w:pPr>
        <w:tabs>
          <w:tab w:val="num" w:pos="2160"/>
        </w:tabs>
        <w:ind w:left="2160" w:hanging="360"/>
      </w:pPr>
      <w:rPr>
        <w:rFonts w:ascii="Arial" w:hAnsi="Arial" w:hint="default"/>
      </w:rPr>
    </w:lvl>
    <w:lvl w:ilvl="3" w:tplc="7158BAF0" w:tentative="1">
      <w:start w:val="1"/>
      <w:numFmt w:val="bullet"/>
      <w:lvlText w:val="•"/>
      <w:lvlJc w:val="left"/>
      <w:pPr>
        <w:tabs>
          <w:tab w:val="num" w:pos="2880"/>
        </w:tabs>
        <w:ind w:left="2880" w:hanging="360"/>
      </w:pPr>
      <w:rPr>
        <w:rFonts w:ascii="Arial" w:hAnsi="Arial" w:hint="default"/>
      </w:rPr>
    </w:lvl>
    <w:lvl w:ilvl="4" w:tplc="FD7C29BC" w:tentative="1">
      <w:start w:val="1"/>
      <w:numFmt w:val="bullet"/>
      <w:lvlText w:val="•"/>
      <w:lvlJc w:val="left"/>
      <w:pPr>
        <w:tabs>
          <w:tab w:val="num" w:pos="3600"/>
        </w:tabs>
        <w:ind w:left="3600" w:hanging="360"/>
      </w:pPr>
      <w:rPr>
        <w:rFonts w:ascii="Arial" w:hAnsi="Arial" w:hint="default"/>
      </w:rPr>
    </w:lvl>
    <w:lvl w:ilvl="5" w:tplc="7CA2D29A" w:tentative="1">
      <w:start w:val="1"/>
      <w:numFmt w:val="bullet"/>
      <w:lvlText w:val="•"/>
      <w:lvlJc w:val="left"/>
      <w:pPr>
        <w:tabs>
          <w:tab w:val="num" w:pos="4320"/>
        </w:tabs>
        <w:ind w:left="4320" w:hanging="360"/>
      </w:pPr>
      <w:rPr>
        <w:rFonts w:ascii="Arial" w:hAnsi="Arial" w:hint="default"/>
      </w:rPr>
    </w:lvl>
    <w:lvl w:ilvl="6" w:tplc="E2988B64" w:tentative="1">
      <w:start w:val="1"/>
      <w:numFmt w:val="bullet"/>
      <w:lvlText w:val="•"/>
      <w:lvlJc w:val="left"/>
      <w:pPr>
        <w:tabs>
          <w:tab w:val="num" w:pos="5040"/>
        </w:tabs>
        <w:ind w:left="5040" w:hanging="360"/>
      </w:pPr>
      <w:rPr>
        <w:rFonts w:ascii="Arial" w:hAnsi="Arial" w:hint="default"/>
      </w:rPr>
    </w:lvl>
    <w:lvl w:ilvl="7" w:tplc="DF0EE008" w:tentative="1">
      <w:start w:val="1"/>
      <w:numFmt w:val="bullet"/>
      <w:lvlText w:val="•"/>
      <w:lvlJc w:val="left"/>
      <w:pPr>
        <w:tabs>
          <w:tab w:val="num" w:pos="5760"/>
        </w:tabs>
        <w:ind w:left="5760" w:hanging="360"/>
      </w:pPr>
      <w:rPr>
        <w:rFonts w:ascii="Arial" w:hAnsi="Arial" w:hint="default"/>
      </w:rPr>
    </w:lvl>
    <w:lvl w:ilvl="8" w:tplc="1E1C805E" w:tentative="1">
      <w:start w:val="1"/>
      <w:numFmt w:val="bullet"/>
      <w:lvlText w:val="•"/>
      <w:lvlJc w:val="left"/>
      <w:pPr>
        <w:tabs>
          <w:tab w:val="num" w:pos="6480"/>
        </w:tabs>
        <w:ind w:left="6480" w:hanging="360"/>
      </w:pPr>
      <w:rPr>
        <w:rFonts w:ascii="Arial" w:hAnsi="Arial" w:hint="default"/>
      </w:rPr>
    </w:lvl>
  </w:abstractNum>
  <w:abstractNum w:abstractNumId="114"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5"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16"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7" w15:restartNumberingAfterBreak="0">
    <w:nsid w:val="405C414E"/>
    <w:multiLevelType w:val="hybridMultilevel"/>
    <w:tmpl w:val="1660BB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412E44F8"/>
    <w:multiLevelType w:val="hybridMultilevel"/>
    <w:tmpl w:val="5A94606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9"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0"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1"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2"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3"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4"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5" w15:restartNumberingAfterBreak="0">
    <w:nsid w:val="445C2F2B"/>
    <w:multiLevelType w:val="hybridMultilevel"/>
    <w:tmpl w:val="80B4DE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6" w15:restartNumberingAfterBreak="0">
    <w:nsid w:val="47497BE7"/>
    <w:multiLevelType w:val="hybridMultilevel"/>
    <w:tmpl w:val="4224DB28"/>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27"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15:restartNumberingAfterBreak="0">
    <w:nsid w:val="47803458"/>
    <w:multiLevelType w:val="multilevel"/>
    <w:tmpl w:val="7E10C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1"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2"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33"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38"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9"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0"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1"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42"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4D477266"/>
    <w:multiLevelType w:val="hybridMultilevel"/>
    <w:tmpl w:val="EA68324C"/>
    <w:lvl w:ilvl="0" w:tplc="196A3E4A">
      <w:start w:val="1"/>
      <w:numFmt w:val="bullet"/>
      <w:lvlText w:val="•"/>
      <w:lvlJc w:val="left"/>
      <w:pPr>
        <w:tabs>
          <w:tab w:val="num" w:pos="720"/>
        </w:tabs>
        <w:ind w:left="720" w:hanging="360"/>
      </w:pPr>
      <w:rPr>
        <w:rFonts w:ascii="Arial" w:hAnsi="Arial" w:hint="default"/>
      </w:rPr>
    </w:lvl>
    <w:lvl w:ilvl="1" w:tplc="EB743F26" w:tentative="1">
      <w:start w:val="1"/>
      <w:numFmt w:val="bullet"/>
      <w:lvlText w:val="•"/>
      <w:lvlJc w:val="left"/>
      <w:pPr>
        <w:tabs>
          <w:tab w:val="num" w:pos="1440"/>
        </w:tabs>
        <w:ind w:left="1440" w:hanging="360"/>
      </w:pPr>
      <w:rPr>
        <w:rFonts w:ascii="Arial" w:hAnsi="Arial" w:hint="default"/>
      </w:rPr>
    </w:lvl>
    <w:lvl w:ilvl="2" w:tplc="25442FA2" w:tentative="1">
      <w:start w:val="1"/>
      <w:numFmt w:val="bullet"/>
      <w:lvlText w:val="•"/>
      <w:lvlJc w:val="left"/>
      <w:pPr>
        <w:tabs>
          <w:tab w:val="num" w:pos="2160"/>
        </w:tabs>
        <w:ind w:left="2160" w:hanging="360"/>
      </w:pPr>
      <w:rPr>
        <w:rFonts w:ascii="Arial" w:hAnsi="Arial" w:hint="default"/>
      </w:rPr>
    </w:lvl>
    <w:lvl w:ilvl="3" w:tplc="A5100978" w:tentative="1">
      <w:start w:val="1"/>
      <w:numFmt w:val="bullet"/>
      <w:lvlText w:val="•"/>
      <w:lvlJc w:val="left"/>
      <w:pPr>
        <w:tabs>
          <w:tab w:val="num" w:pos="2880"/>
        </w:tabs>
        <w:ind w:left="2880" w:hanging="360"/>
      </w:pPr>
      <w:rPr>
        <w:rFonts w:ascii="Arial" w:hAnsi="Arial" w:hint="default"/>
      </w:rPr>
    </w:lvl>
    <w:lvl w:ilvl="4" w:tplc="9708A15E" w:tentative="1">
      <w:start w:val="1"/>
      <w:numFmt w:val="bullet"/>
      <w:lvlText w:val="•"/>
      <w:lvlJc w:val="left"/>
      <w:pPr>
        <w:tabs>
          <w:tab w:val="num" w:pos="3600"/>
        </w:tabs>
        <w:ind w:left="3600" w:hanging="360"/>
      </w:pPr>
      <w:rPr>
        <w:rFonts w:ascii="Arial" w:hAnsi="Arial" w:hint="default"/>
      </w:rPr>
    </w:lvl>
    <w:lvl w:ilvl="5" w:tplc="4560E776" w:tentative="1">
      <w:start w:val="1"/>
      <w:numFmt w:val="bullet"/>
      <w:lvlText w:val="•"/>
      <w:lvlJc w:val="left"/>
      <w:pPr>
        <w:tabs>
          <w:tab w:val="num" w:pos="4320"/>
        </w:tabs>
        <w:ind w:left="4320" w:hanging="360"/>
      </w:pPr>
      <w:rPr>
        <w:rFonts w:ascii="Arial" w:hAnsi="Arial" w:hint="default"/>
      </w:rPr>
    </w:lvl>
    <w:lvl w:ilvl="6" w:tplc="38C43DA4" w:tentative="1">
      <w:start w:val="1"/>
      <w:numFmt w:val="bullet"/>
      <w:lvlText w:val="•"/>
      <w:lvlJc w:val="left"/>
      <w:pPr>
        <w:tabs>
          <w:tab w:val="num" w:pos="5040"/>
        </w:tabs>
        <w:ind w:left="5040" w:hanging="360"/>
      </w:pPr>
      <w:rPr>
        <w:rFonts w:ascii="Arial" w:hAnsi="Arial" w:hint="default"/>
      </w:rPr>
    </w:lvl>
    <w:lvl w:ilvl="7" w:tplc="306AC712" w:tentative="1">
      <w:start w:val="1"/>
      <w:numFmt w:val="bullet"/>
      <w:lvlText w:val="•"/>
      <w:lvlJc w:val="left"/>
      <w:pPr>
        <w:tabs>
          <w:tab w:val="num" w:pos="5760"/>
        </w:tabs>
        <w:ind w:left="5760" w:hanging="360"/>
      </w:pPr>
      <w:rPr>
        <w:rFonts w:ascii="Arial" w:hAnsi="Arial" w:hint="default"/>
      </w:rPr>
    </w:lvl>
    <w:lvl w:ilvl="8" w:tplc="81B6BAF4" w:tentative="1">
      <w:start w:val="1"/>
      <w:numFmt w:val="bullet"/>
      <w:lvlText w:val="•"/>
      <w:lvlJc w:val="left"/>
      <w:pPr>
        <w:tabs>
          <w:tab w:val="num" w:pos="6480"/>
        </w:tabs>
        <w:ind w:left="6480" w:hanging="360"/>
      </w:pPr>
      <w:rPr>
        <w:rFonts w:ascii="Arial" w:hAnsi="Arial" w:hint="default"/>
      </w:rPr>
    </w:lvl>
  </w:abstractNum>
  <w:abstractNum w:abstractNumId="144"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46"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7"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8"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49"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0"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51491A7F"/>
    <w:multiLevelType w:val="multilevel"/>
    <w:tmpl w:val="626AE8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3"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4"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5"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6"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57"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58"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9"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0"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1"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2"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3"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4"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5" w15:restartNumberingAfterBreak="0">
    <w:nsid w:val="5A8449EC"/>
    <w:multiLevelType w:val="hybridMultilevel"/>
    <w:tmpl w:val="4A2E42B2"/>
    <w:lvl w:ilvl="0" w:tplc="04190001">
      <w:start w:val="1"/>
      <w:numFmt w:val="bullet"/>
      <w:lvlText w:val=""/>
      <w:lvlJc w:val="left"/>
      <w:pPr>
        <w:ind w:left="1878" w:hanging="360"/>
      </w:pPr>
      <w:rPr>
        <w:rFonts w:ascii="Symbol" w:hAnsi="Symbol" w:hint="default"/>
      </w:rPr>
    </w:lvl>
    <w:lvl w:ilvl="1" w:tplc="04190003" w:tentative="1">
      <w:start w:val="1"/>
      <w:numFmt w:val="bullet"/>
      <w:lvlText w:val="o"/>
      <w:lvlJc w:val="left"/>
      <w:pPr>
        <w:ind w:left="2598" w:hanging="360"/>
      </w:pPr>
      <w:rPr>
        <w:rFonts w:ascii="Courier New" w:hAnsi="Courier New" w:cs="Courier New" w:hint="default"/>
      </w:rPr>
    </w:lvl>
    <w:lvl w:ilvl="2" w:tplc="04190005" w:tentative="1">
      <w:start w:val="1"/>
      <w:numFmt w:val="bullet"/>
      <w:lvlText w:val=""/>
      <w:lvlJc w:val="left"/>
      <w:pPr>
        <w:ind w:left="3318" w:hanging="360"/>
      </w:pPr>
      <w:rPr>
        <w:rFonts w:ascii="Wingdings" w:hAnsi="Wingdings" w:hint="default"/>
      </w:rPr>
    </w:lvl>
    <w:lvl w:ilvl="3" w:tplc="04190001" w:tentative="1">
      <w:start w:val="1"/>
      <w:numFmt w:val="bullet"/>
      <w:lvlText w:val=""/>
      <w:lvlJc w:val="left"/>
      <w:pPr>
        <w:ind w:left="4038" w:hanging="360"/>
      </w:pPr>
      <w:rPr>
        <w:rFonts w:ascii="Symbol" w:hAnsi="Symbol" w:hint="default"/>
      </w:rPr>
    </w:lvl>
    <w:lvl w:ilvl="4" w:tplc="04190003" w:tentative="1">
      <w:start w:val="1"/>
      <w:numFmt w:val="bullet"/>
      <w:lvlText w:val="o"/>
      <w:lvlJc w:val="left"/>
      <w:pPr>
        <w:ind w:left="4758" w:hanging="360"/>
      </w:pPr>
      <w:rPr>
        <w:rFonts w:ascii="Courier New" w:hAnsi="Courier New" w:cs="Courier New" w:hint="default"/>
      </w:rPr>
    </w:lvl>
    <w:lvl w:ilvl="5" w:tplc="04190005" w:tentative="1">
      <w:start w:val="1"/>
      <w:numFmt w:val="bullet"/>
      <w:lvlText w:val=""/>
      <w:lvlJc w:val="left"/>
      <w:pPr>
        <w:ind w:left="5478" w:hanging="360"/>
      </w:pPr>
      <w:rPr>
        <w:rFonts w:ascii="Wingdings" w:hAnsi="Wingdings" w:hint="default"/>
      </w:rPr>
    </w:lvl>
    <w:lvl w:ilvl="6" w:tplc="04190001" w:tentative="1">
      <w:start w:val="1"/>
      <w:numFmt w:val="bullet"/>
      <w:lvlText w:val=""/>
      <w:lvlJc w:val="left"/>
      <w:pPr>
        <w:ind w:left="6198" w:hanging="360"/>
      </w:pPr>
      <w:rPr>
        <w:rFonts w:ascii="Symbol" w:hAnsi="Symbol" w:hint="default"/>
      </w:rPr>
    </w:lvl>
    <w:lvl w:ilvl="7" w:tplc="04190003" w:tentative="1">
      <w:start w:val="1"/>
      <w:numFmt w:val="bullet"/>
      <w:lvlText w:val="o"/>
      <w:lvlJc w:val="left"/>
      <w:pPr>
        <w:ind w:left="6918" w:hanging="360"/>
      </w:pPr>
      <w:rPr>
        <w:rFonts w:ascii="Courier New" w:hAnsi="Courier New" w:cs="Courier New" w:hint="default"/>
      </w:rPr>
    </w:lvl>
    <w:lvl w:ilvl="8" w:tplc="04190005" w:tentative="1">
      <w:start w:val="1"/>
      <w:numFmt w:val="bullet"/>
      <w:lvlText w:val=""/>
      <w:lvlJc w:val="left"/>
      <w:pPr>
        <w:ind w:left="7638" w:hanging="360"/>
      </w:pPr>
      <w:rPr>
        <w:rFonts w:ascii="Wingdings" w:hAnsi="Wingdings" w:hint="default"/>
      </w:rPr>
    </w:lvl>
  </w:abstractNum>
  <w:abstractNum w:abstractNumId="166"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67"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69"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0"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1"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72"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5"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7"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8"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79"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0"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81"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83"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84"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85"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86"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9"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0"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92"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3"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94"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5"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6" w15:restartNumberingAfterBreak="0">
    <w:nsid w:val="65FC491C"/>
    <w:multiLevelType w:val="hybridMultilevel"/>
    <w:tmpl w:val="F8BE31C4"/>
    <w:numStyleLink w:val="1"/>
  </w:abstractNum>
  <w:abstractNum w:abstractNumId="197"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0"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02"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203"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04"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05"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6"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8"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9"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6B125E22"/>
    <w:multiLevelType w:val="multilevel"/>
    <w:tmpl w:val="1CCE8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2"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13"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6E212806"/>
    <w:multiLevelType w:val="hybridMultilevel"/>
    <w:tmpl w:val="5C60331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15"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6"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7"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8"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19" w15:restartNumberingAfterBreak="0">
    <w:nsid w:val="70750981"/>
    <w:multiLevelType w:val="hybridMultilevel"/>
    <w:tmpl w:val="388496DE"/>
    <w:lvl w:ilvl="0" w:tplc="C6F414D0">
      <w:start w:val="1"/>
      <w:numFmt w:val="bullet"/>
      <w:lvlText w:val=""/>
      <w:lvlJc w:val="left"/>
      <w:pPr>
        <w:ind w:left="360" w:hanging="360"/>
      </w:pPr>
      <w:rPr>
        <w:rFonts w:ascii="Symbol" w:hAnsi="Symbol" w:hint="default"/>
      </w:rPr>
    </w:lvl>
    <w:lvl w:ilvl="1" w:tplc="C0E6D234" w:tentative="1">
      <w:start w:val="1"/>
      <w:numFmt w:val="bullet"/>
      <w:lvlText w:val="o"/>
      <w:lvlJc w:val="left"/>
      <w:pPr>
        <w:ind w:left="1080" w:hanging="360"/>
      </w:pPr>
      <w:rPr>
        <w:rFonts w:ascii="Courier New" w:hAnsi="Courier New" w:hint="default"/>
      </w:rPr>
    </w:lvl>
    <w:lvl w:ilvl="2" w:tplc="C076F468" w:tentative="1">
      <w:start w:val="1"/>
      <w:numFmt w:val="bullet"/>
      <w:lvlText w:val=""/>
      <w:lvlJc w:val="left"/>
      <w:pPr>
        <w:ind w:left="1800" w:hanging="360"/>
      </w:pPr>
      <w:rPr>
        <w:rFonts w:ascii="Wingdings" w:hAnsi="Wingdings" w:hint="default"/>
      </w:rPr>
    </w:lvl>
    <w:lvl w:ilvl="3" w:tplc="E3BC4980" w:tentative="1">
      <w:start w:val="1"/>
      <w:numFmt w:val="bullet"/>
      <w:lvlText w:val=""/>
      <w:lvlJc w:val="left"/>
      <w:pPr>
        <w:ind w:left="2520" w:hanging="360"/>
      </w:pPr>
      <w:rPr>
        <w:rFonts w:ascii="Symbol" w:hAnsi="Symbol" w:hint="default"/>
      </w:rPr>
    </w:lvl>
    <w:lvl w:ilvl="4" w:tplc="277E88FE" w:tentative="1">
      <w:start w:val="1"/>
      <w:numFmt w:val="bullet"/>
      <w:lvlText w:val="o"/>
      <w:lvlJc w:val="left"/>
      <w:pPr>
        <w:ind w:left="3240" w:hanging="360"/>
      </w:pPr>
      <w:rPr>
        <w:rFonts w:ascii="Courier New" w:hAnsi="Courier New" w:hint="default"/>
      </w:rPr>
    </w:lvl>
    <w:lvl w:ilvl="5" w:tplc="0A7A623E" w:tentative="1">
      <w:start w:val="1"/>
      <w:numFmt w:val="bullet"/>
      <w:lvlText w:val=""/>
      <w:lvlJc w:val="left"/>
      <w:pPr>
        <w:ind w:left="3960" w:hanging="360"/>
      </w:pPr>
      <w:rPr>
        <w:rFonts w:ascii="Wingdings" w:hAnsi="Wingdings" w:hint="default"/>
      </w:rPr>
    </w:lvl>
    <w:lvl w:ilvl="6" w:tplc="4A7272AC" w:tentative="1">
      <w:start w:val="1"/>
      <w:numFmt w:val="bullet"/>
      <w:lvlText w:val=""/>
      <w:lvlJc w:val="left"/>
      <w:pPr>
        <w:ind w:left="4680" w:hanging="360"/>
      </w:pPr>
      <w:rPr>
        <w:rFonts w:ascii="Symbol" w:hAnsi="Symbol" w:hint="default"/>
      </w:rPr>
    </w:lvl>
    <w:lvl w:ilvl="7" w:tplc="C5B0A0DA" w:tentative="1">
      <w:start w:val="1"/>
      <w:numFmt w:val="bullet"/>
      <w:lvlText w:val="o"/>
      <w:lvlJc w:val="left"/>
      <w:pPr>
        <w:ind w:left="5400" w:hanging="360"/>
      </w:pPr>
      <w:rPr>
        <w:rFonts w:ascii="Courier New" w:hAnsi="Courier New" w:hint="default"/>
      </w:rPr>
    </w:lvl>
    <w:lvl w:ilvl="8" w:tplc="54465664" w:tentative="1">
      <w:start w:val="1"/>
      <w:numFmt w:val="bullet"/>
      <w:lvlText w:val=""/>
      <w:lvlJc w:val="left"/>
      <w:pPr>
        <w:ind w:left="6120" w:hanging="360"/>
      </w:pPr>
      <w:rPr>
        <w:rFonts w:ascii="Wingdings" w:hAnsi="Wingdings" w:hint="default"/>
      </w:rPr>
    </w:lvl>
  </w:abstractNum>
  <w:abstractNum w:abstractNumId="220"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1"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2" w15:restartNumberingAfterBreak="0">
    <w:nsid w:val="72DF19A5"/>
    <w:multiLevelType w:val="hybridMultilevel"/>
    <w:tmpl w:val="29B8E4BE"/>
    <w:lvl w:ilvl="0" w:tplc="0419000F">
      <w:start w:val="1"/>
      <w:numFmt w:val="decimal"/>
      <w:lvlText w:val="%1."/>
      <w:lvlJc w:val="left"/>
      <w:pPr>
        <w:ind w:left="938" w:hanging="360"/>
      </w:pPr>
      <w:rPr>
        <w:rFonts w:hint="default"/>
        <w:b w:val="0"/>
      </w:rPr>
    </w:lvl>
    <w:lvl w:ilvl="1" w:tplc="04190019">
      <w:start w:val="1"/>
      <w:numFmt w:val="lowerLetter"/>
      <w:lvlText w:val="%2."/>
      <w:lvlJc w:val="left"/>
      <w:pPr>
        <w:ind w:left="5474" w:hanging="360"/>
      </w:pPr>
    </w:lvl>
    <w:lvl w:ilvl="2" w:tplc="0419001B" w:tentative="1">
      <w:start w:val="1"/>
      <w:numFmt w:val="lowerRoman"/>
      <w:lvlText w:val="%3."/>
      <w:lvlJc w:val="right"/>
      <w:pPr>
        <w:ind w:left="2455" w:hanging="180"/>
      </w:pPr>
    </w:lvl>
    <w:lvl w:ilvl="3" w:tplc="0419000F" w:tentative="1">
      <w:start w:val="1"/>
      <w:numFmt w:val="decimal"/>
      <w:lvlText w:val="%4."/>
      <w:lvlJc w:val="left"/>
      <w:pPr>
        <w:ind w:left="3175" w:hanging="360"/>
      </w:pPr>
    </w:lvl>
    <w:lvl w:ilvl="4" w:tplc="04190019" w:tentative="1">
      <w:start w:val="1"/>
      <w:numFmt w:val="lowerLetter"/>
      <w:lvlText w:val="%5."/>
      <w:lvlJc w:val="left"/>
      <w:pPr>
        <w:ind w:left="3895" w:hanging="360"/>
      </w:pPr>
    </w:lvl>
    <w:lvl w:ilvl="5" w:tplc="0419001B" w:tentative="1">
      <w:start w:val="1"/>
      <w:numFmt w:val="lowerRoman"/>
      <w:lvlText w:val="%6."/>
      <w:lvlJc w:val="right"/>
      <w:pPr>
        <w:ind w:left="4615" w:hanging="180"/>
      </w:pPr>
    </w:lvl>
    <w:lvl w:ilvl="6" w:tplc="0419000F" w:tentative="1">
      <w:start w:val="1"/>
      <w:numFmt w:val="decimal"/>
      <w:lvlText w:val="%7."/>
      <w:lvlJc w:val="left"/>
      <w:pPr>
        <w:ind w:left="5335" w:hanging="360"/>
      </w:pPr>
    </w:lvl>
    <w:lvl w:ilvl="7" w:tplc="04190019" w:tentative="1">
      <w:start w:val="1"/>
      <w:numFmt w:val="lowerLetter"/>
      <w:lvlText w:val="%8."/>
      <w:lvlJc w:val="left"/>
      <w:pPr>
        <w:ind w:left="6055" w:hanging="360"/>
      </w:pPr>
    </w:lvl>
    <w:lvl w:ilvl="8" w:tplc="0419001B" w:tentative="1">
      <w:start w:val="1"/>
      <w:numFmt w:val="lowerRoman"/>
      <w:lvlText w:val="%9."/>
      <w:lvlJc w:val="right"/>
      <w:pPr>
        <w:ind w:left="6775" w:hanging="180"/>
      </w:pPr>
    </w:lvl>
  </w:abstractNum>
  <w:abstractNum w:abstractNumId="223"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4" w15:restartNumberingAfterBreak="0">
    <w:nsid w:val="73857C0E"/>
    <w:multiLevelType w:val="hybridMultilevel"/>
    <w:tmpl w:val="ED986C6A"/>
    <w:lvl w:ilvl="0" w:tplc="04190001">
      <w:start w:val="1"/>
      <w:numFmt w:val="bullet"/>
      <w:lvlText w:val=""/>
      <w:lvlJc w:val="left"/>
      <w:pPr>
        <w:ind w:left="1996" w:hanging="360"/>
      </w:pPr>
      <w:rPr>
        <w:rFonts w:ascii="Symbol" w:hAnsi="Symbol" w:hint="default"/>
      </w:rPr>
    </w:lvl>
    <w:lvl w:ilvl="1" w:tplc="04190003" w:tentative="1">
      <w:start w:val="1"/>
      <w:numFmt w:val="bullet"/>
      <w:lvlText w:val="o"/>
      <w:lvlJc w:val="left"/>
      <w:pPr>
        <w:ind w:left="2716" w:hanging="360"/>
      </w:pPr>
      <w:rPr>
        <w:rFonts w:ascii="Courier New" w:hAnsi="Courier New" w:cs="Courier New" w:hint="default"/>
      </w:rPr>
    </w:lvl>
    <w:lvl w:ilvl="2" w:tplc="04190005" w:tentative="1">
      <w:start w:val="1"/>
      <w:numFmt w:val="bullet"/>
      <w:lvlText w:val=""/>
      <w:lvlJc w:val="left"/>
      <w:pPr>
        <w:ind w:left="3436" w:hanging="360"/>
      </w:pPr>
      <w:rPr>
        <w:rFonts w:ascii="Wingdings" w:hAnsi="Wingdings" w:hint="default"/>
      </w:rPr>
    </w:lvl>
    <w:lvl w:ilvl="3" w:tplc="04190001" w:tentative="1">
      <w:start w:val="1"/>
      <w:numFmt w:val="bullet"/>
      <w:lvlText w:val=""/>
      <w:lvlJc w:val="left"/>
      <w:pPr>
        <w:ind w:left="4156" w:hanging="360"/>
      </w:pPr>
      <w:rPr>
        <w:rFonts w:ascii="Symbol" w:hAnsi="Symbol" w:hint="default"/>
      </w:rPr>
    </w:lvl>
    <w:lvl w:ilvl="4" w:tplc="04190003" w:tentative="1">
      <w:start w:val="1"/>
      <w:numFmt w:val="bullet"/>
      <w:lvlText w:val="o"/>
      <w:lvlJc w:val="left"/>
      <w:pPr>
        <w:ind w:left="4876" w:hanging="360"/>
      </w:pPr>
      <w:rPr>
        <w:rFonts w:ascii="Courier New" w:hAnsi="Courier New" w:cs="Courier New" w:hint="default"/>
      </w:rPr>
    </w:lvl>
    <w:lvl w:ilvl="5" w:tplc="04190005" w:tentative="1">
      <w:start w:val="1"/>
      <w:numFmt w:val="bullet"/>
      <w:lvlText w:val=""/>
      <w:lvlJc w:val="left"/>
      <w:pPr>
        <w:ind w:left="5596" w:hanging="360"/>
      </w:pPr>
      <w:rPr>
        <w:rFonts w:ascii="Wingdings" w:hAnsi="Wingdings" w:hint="default"/>
      </w:rPr>
    </w:lvl>
    <w:lvl w:ilvl="6" w:tplc="04190001" w:tentative="1">
      <w:start w:val="1"/>
      <w:numFmt w:val="bullet"/>
      <w:lvlText w:val=""/>
      <w:lvlJc w:val="left"/>
      <w:pPr>
        <w:ind w:left="6316" w:hanging="360"/>
      </w:pPr>
      <w:rPr>
        <w:rFonts w:ascii="Symbol" w:hAnsi="Symbol" w:hint="default"/>
      </w:rPr>
    </w:lvl>
    <w:lvl w:ilvl="7" w:tplc="04190003" w:tentative="1">
      <w:start w:val="1"/>
      <w:numFmt w:val="bullet"/>
      <w:lvlText w:val="o"/>
      <w:lvlJc w:val="left"/>
      <w:pPr>
        <w:ind w:left="7036" w:hanging="360"/>
      </w:pPr>
      <w:rPr>
        <w:rFonts w:ascii="Courier New" w:hAnsi="Courier New" w:cs="Courier New" w:hint="default"/>
      </w:rPr>
    </w:lvl>
    <w:lvl w:ilvl="8" w:tplc="04190005" w:tentative="1">
      <w:start w:val="1"/>
      <w:numFmt w:val="bullet"/>
      <w:lvlText w:val=""/>
      <w:lvlJc w:val="left"/>
      <w:pPr>
        <w:ind w:left="7756" w:hanging="360"/>
      </w:pPr>
      <w:rPr>
        <w:rFonts w:ascii="Wingdings" w:hAnsi="Wingdings" w:hint="default"/>
      </w:rPr>
    </w:lvl>
  </w:abstractNum>
  <w:abstractNum w:abstractNumId="225"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6"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7"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8"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9"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30"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31"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2"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3"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4"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35"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7"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8"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9"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40"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42"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3"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4"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5"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46"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7"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9"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0"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1" w15:restartNumberingAfterBreak="0">
    <w:nsid w:val="7F3D118A"/>
    <w:multiLevelType w:val="hybridMultilevel"/>
    <w:tmpl w:val="A88ED5F2"/>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2"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3"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86"/>
  </w:num>
  <w:num w:numId="2">
    <w:abstractNumId w:val="230"/>
  </w:num>
  <w:num w:numId="3">
    <w:abstractNumId w:val="159"/>
  </w:num>
  <w:num w:numId="4">
    <w:abstractNumId w:val="77"/>
  </w:num>
  <w:num w:numId="5">
    <w:abstractNumId w:val="42"/>
  </w:num>
  <w:num w:numId="6">
    <w:abstractNumId w:val="207"/>
  </w:num>
  <w:num w:numId="7">
    <w:abstractNumId w:val="246"/>
  </w:num>
  <w:num w:numId="8">
    <w:abstractNumId w:val="251"/>
  </w:num>
  <w:num w:numId="9">
    <w:abstractNumId w:val="20"/>
  </w:num>
  <w:num w:numId="10">
    <w:abstractNumId w:val="12"/>
  </w:num>
  <w:num w:numId="11">
    <w:abstractNumId w:val="129"/>
  </w:num>
  <w:num w:numId="12">
    <w:abstractNumId w:val="67"/>
  </w:num>
  <w:num w:numId="13">
    <w:abstractNumId w:val="126"/>
  </w:num>
  <w:num w:numId="14">
    <w:abstractNumId w:val="252"/>
  </w:num>
  <w:num w:numId="15">
    <w:abstractNumId w:val="16"/>
  </w:num>
  <w:num w:numId="16">
    <w:abstractNumId w:val="83"/>
  </w:num>
  <w:num w:numId="17">
    <w:abstractNumId w:val="71"/>
  </w:num>
  <w:num w:numId="18">
    <w:abstractNumId w:val="29"/>
  </w:num>
  <w:num w:numId="19">
    <w:abstractNumId w:val="34"/>
  </w:num>
  <w:num w:numId="20">
    <w:abstractNumId w:val="210"/>
  </w:num>
  <w:num w:numId="21">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6"/>
  </w:num>
  <w:num w:numId="23">
    <w:abstractNumId w:val="50"/>
  </w:num>
  <w:num w:numId="24">
    <w:abstractNumId w:val="26"/>
  </w:num>
  <w:num w:numId="25">
    <w:abstractNumId w:val="117"/>
  </w:num>
  <w:num w:numId="26">
    <w:abstractNumId w:val="214"/>
  </w:num>
  <w:num w:numId="27">
    <w:abstractNumId w:val="79"/>
  </w:num>
  <w:num w:numId="28">
    <w:abstractNumId w:val="103"/>
  </w:num>
  <w:num w:numId="29">
    <w:abstractNumId w:val="219"/>
  </w:num>
  <w:num w:numId="30">
    <w:abstractNumId w:val="33"/>
  </w:num>
  <w:num w:numId="31">
    <w:abstractNumId w:val="63"/>
  </w:num>
  <w:num w:numId="32">
    <w:abstractNumId w:val="70"/>
  </w:num>
  <w:num w:numId="33">
    <w:abstractNumId w:val="1"/>
  </w:num>
  <w:num w:numId="34">
    <w:abstractNumId w:val="156"/>
  </w:num>
  <w:num w:numId="35">
    <w:abstractNumId w:val="243"/>
  </w:num>
  <w:num w:numId="36">
    <w:abstractNumId w:val="25"/>
  </w:num>
  <w:num w:numId="37">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18"/>
  </w:num>
  <w:num w:numId="39">
    <w:abstractNumId w:val="80"/>
  </w:num>
  <w:num w:numId="40">
    <w:abstractNumId w:val="143"/>
  </w:num>
  <w:num w:numId="41">
    <w:abstractNumId w:val="28"/>
  </w:num>
  <w:num w:numId="42">
    <w:abstractNumId w:val="113"/>
  </w:num>
  <w:num w:numId="43">
    <w:abstractNumId w:val="194"/>
  </w:num>
  <w:num w:numId="44">
    <w:abstractNumId w:val="96"/>
  </w:num>
  <w:num w:numId="45">
    <w:abstractNumId w:val="55"/>
  </w:num>
  <w:num w:numId="46">
    <w:abstractNumId w:val="40"/>
  </w:num>
  <w:num w:numId="47">
    <w:abstractNumId w:val="209"/>
  </w:num>
  <w:num w:numId="48">
    <w:abstractNumId w:val="189"/>
  </w:num>
  <w:num w:numId="49">
    <w:abstractNumId w:val="229"/>
  </w:num>
  <w:num w:numId="50">
    <w:abstractNumId w:val="178"/>
  </w:num>
  <w:num w:numId="51">
    <w:abstractNumId w:val="147"/>
  </w:num>
  <w:num w:numId="52">
    <w:abstractNumId w:val="180"/>
  </w:num>
  <w:num w:numId="53">
    <w:abstractNumId w:val="120"/>
  </w:num>
  <w:num w:numId="54">
    <w:abstractNumId w:val="61"/>
  </w:num>
  <w:num w:numId="55">
    <w:abstractNumId w:val="21"/>
  </w:num>
  <w:num w:numId="56">
    <w:abstractNumId w:val="132"/>
  </w:num>
  <w:num w:numId="57">
    <w:abstractNumId w:val="31"/>
  </w:num>
  <w:num w:numId="58">
    <w:abstractNumId w:val="51"/>
  </w:num>
  <w:num w:numId="59">
    <w:abstractNumId w:val="146"/>
  </w:num>
  <w:num w:numId="60">
    <w:abstractNumId w:val="91"/>
  </w:num>
  <w:num w:numId="61">
    <w:abstractNumId w:val="162"/>
  </w:num>
  <w:num w:numId="62">
    <w:abstractNumId w:val="23"/>
  </w:num>
  <w:num w:numId="63">
    <w:abstractNumId w:val="164"/>
  </w:num>
  <w:num w:numId="64">
    <w:abstractNumId w:val="193"/>
  </w:num>
  <w:num w:numId="65">
    <w:abstractNumId w:val="74"/>
  </w:num>
  <w:num w:numId="66">
    <w:abstractNumId w:val="137"/>
  </w:num>
  <w:num w:numId="67">
    <w:abstractNumId w:val="39"/>
  </w:num>
  <w:num w:numId="68">
    <w:abstractNumId w:val="41"/>
  </w:num>
  <w:num w:numId="69">
    <w:abstractNumId w:val="203"/>
  </w:num>
  <w:num w:numId="70">
    <w:abstractNumId w:val="165"/>
  </w:num>
  <w:num w:numId="71">
    <w:abstractNumId w:val="124"/>
  </w:num>
  <w:num w:numId="72">
    <w:abstractNumId w:val="179"/>
  </w:num>
  <w:num w:numId="73">
    <w:abstractNumId w:val="161"/>
  </w:num>
  <w:num w:numId="74">
    <w:abstractNumId w:val="44"/>
  </w:num>
  <w:num w:numId="75">
    <w:abstractNumId w:val="115"/>
  </w:num>
  <w:num w:numId="76">
    <w:abstractNumId w:val="10"/>
  </w:num>
  <w:num w:numId="77">
    <w:abstractNumId w:val="138"/>
  </w:num>
  <w:num w:numId="78">
    <w:abstractNumId w:val="204"/>
  </w:num>
  <w:num w:numId="79">
    <w:abstractNumId w:val="152"/>
  </w:num>
  <w:num w:numId="80">
    <w:abstractNumId w:val="192"/>
  </w:num>
  <w:num w:numId="81">
    <w:abstractNumId w:val="43"/>
  </w:num>
  <w:num w:numId="82">
    <w:abstractNumId w:val="7"/>
  </w:num>
  <w:num w:numId="83">
    <w:abstractNumId w:val="65"/>
  </w:num>
  <w:num w:numId="84">
    <w:abstractNumId w:val="82"/>
  </w:num>
  <w:num w:numId="85">
    <w:abstractNumId w:val="90"/>
  </w:num>
  <w:num w:numId="86">
    <w:abstractNumId w:val="101"/>
  </w:num>
  <w:num w:numId="87">
    <w:abstractNumId w:val="155"/>
  </w:num>
  <w:num w:numId="88">
    <w:abstractNumId w:val="247"/>
  </w:num>
  <w:num w:numId="89">
    <w:abstractNumId w:val="121"/>
  </w:num>
  <w:num w:numId="90">
    <w:abstractNumId w:val="123"/>
  </w:num>
  <w:num w:numId="91">
    <w:abstractNumId w:val="94"/>
  </w:num>
  <w:num w:numId="92">
    <w:abstractNumId w:val="149"/>
  </w:num>
  <w:num w:numId="93">
    <w:abstractNumId w:val="108"/>
  </w:num>
  <w:num w:numId="94">
    <w:abstractNumId w:val="24"/>
  </w:num>
  <w:num w:numId="95">
    <w:abstractNumId w:val="127"/>
  </w:num>
  <w:num w:numId="96">
    <w:abstractNumId w:val="223"/>
  </w:num>
  <w:num w:numId="97">
    <w:abstractNumId w:val="81"/>
  </w:num>
  <w:num w:numId="98">
    <w:abstractNumId w:val="232"/>
  </w:num>
  <w:num w:numId="99">
    <w:abstractNumId w:val="58"/>
  </w:num>
  <w:num w:numId="100">
    <w:abstractNumId w:val="136"/>
  </w:num>
  <w:num w:numId="101">
    <w:abstractNumId w:val="125"/>
  </w:num>
  <w:num w:numId="102">
    <w:abstractNumId w:val="222"/>
  </w:num>
  <w:num w:numId="103">
    <w:abstractNumId w:val="139"/>
  </w:num>
  <w:num w:numId="104">
    <w:abstractNumId w:val="151"/>
  </w:num>
  <w:num w:numId="105">
    <w:abstractNumId w:val="248"/>
  </w:num>
  <w:num w:numId="106">
    <w:abstractNumId w:val="48"/>
  </w:num>
  <w:num w:numId="107">
    <w:abstractNumId w:val="208"/>
  </w:num>
  <w:num w:numId="108">
    <w:abstractNumId w:val="226"/>
  </w:num>
  <w:num w:numId="109">
    <w:abstractNumId w:val="36"/>
  </w:num>
  <w:num w:numId="110">
    <w:abstractNumId w:val="205"/>
  </w:num>
  <w:num w:numId="111">
    <w:abstractNumId w:val="38"/>
  </w:num>
  <w:num w:numId="112">
    <w:abstractNumId w:val="110"/>
  </w:num>
  <w:num w:numId="113">
    <w:abstractNumId w:val="73"/>
  </w:num>
  <w:num w:numId="114">
    <w:abstractNumId w:val="140"/>
  </w:num>
  <w:num w:numId="115">
    <w:abstractNumId w:val="239"/>
  </w:num>
  <w:num w:numId="116">
    <w:abstractNumId w:val="141"/>
  </w:num>
  <w:num w:numId="117">
    <w:abstractNumId w:val="184"/>
  </w:num>
  <w:num w:numId="118">
    <w:abstractNumId w:val="6"/>
  </w:num>
  <w:num w:numId="119">
    <w:abstractNumId w:val="64"/>
  </w:num>
  <w:num w:numId="120">
    <w:abstractNumId w:val="22"/>
  </w:num>
  <w:num w:numId="121">
    <w:abstractNumId w:val="216"/>
  </w:num>
  <w:num w:numId="122">
    <w:abstractNumId w:val="250"/>
  </w:num>
  <w:num w:numId="123">
    <w:abstractNumId w:val="104"/>
  </w:num>
  <w:num w:numId="124">
    <w:abstractNumId w:val="85"/>
  </w:num>
  <w:num w:numId="125">
    <w:abstractNumId w:val="75"/>
  </w:num>
  <w:num w:numId="126">
    <w:abstractNumId w:val="196"/>
  </w:num>
  <w:num w:numId="127">
    <w:abstractNumId w:val="211"/>
  </w:num>
  <w:num w:numId="128">
    <w:abstractNumId w:val="176"/>
  </w:num>
  <w:num w:numId="129">
    <w:abstractNumId w:val="112"/>
  </w:num>
  <w:num w:numId="130">
    <w:abstractNumId w:val="45"/>
  </w:num>
  <w:num w:numId="131">
    <w:abstractNumId w:val="148"/>
  </w:num>
  <w:num w:numId="132">
    <w:abstractNumId w:val="185"/>
  </w:num>
  <w:num w:numId="133">
    <w:abstractNumId w:val="212"/>
  </w:num>
  <w:num w:numId="134">
    <w:abstractNumId w:val="202"/>
  </w:num>
  <w:num w:numId="135">
    <w:abstractNumId w:val="69"/>
  </w:num>
  <w:num w:numId="136">
    <w:abstractNumId w:val="166"/>
  </w:num>
  <w:num w:numId="137">
    <w:abstractNumId w:val="191"/>
  </w:num>
  <w:num w:numId="138">
    <w:abstractNumId w:val="153"/>
  </w:num>
  <w:num w:numId="139">
    <w:abstractNumId w:val="145"/>
  </w:num>
  <w:num w:numId="140">
    <w:abstractNumId w:val="201"/>
  </w:num>
  <w:num w:numId="141">
    <w:abstractNumId w:val="177"/>
  </w:num>
  <w:num w:numId="142">
    <w:abstractNumId w:val="111"/>
  </w:num>
  <w:num w:numId="143">
    <w:abstractNumId w:val="168"/>
  </w:num>
  <w:num w:numId="144">
    <w:abstractNumId w:val="78"/>
  </w:num>
  <w:num w:numId="145">
    <w:abstractNumId w:val="245"/>
  </w:num>
  <w:num w:numId="146">
    <w:abstractNumId w:val="169"/>
  </w:num>
  <w:num w:numId="147">
    <w:abstractNumId w:val="133"/>
  </w:num>
  <w:num w:numId="148">
    <w:abstractNumId w:val="98"/>
  </w:num>
  <w:num w:numId="149">
    <w:abstractNumId w:val="235"/>
  </w:num>
  <w:num w:numId="150">
    <w:abstractNumId w:val="172"/>
  </w:num>
  <w:num w:numId="151">
    <w:abstractNumId w:val="213"/>
  </w:num>
  <w:num w:numId="152">
    <w:abstractNumId w:val="173"/>
  </w:num>
  <w:num w:numId="153">
    <w:abstractNumId w:val="105"/>
  </w:num>
  <w:num w:numId="154">
    <w:abstractNumId w:val="237"/>
  </w:num>
  <w:num w:numId="155">
    <w:abstractNumId w:val="167"/>
  </w:num>
  <w:num w:numId="156">
    <w:abstractNumId w:val="0"/>
  </w:num>
  <w:num w:numId="157">
    <w:abstractNumId w:val="97"/>
  </w:num>
  <w:num w:numId="158">
    <w:abstractNumId w:val="198"/>
  </w:num>
  <w:num w:numId="159">
    <w:abstractNumId w:val="47"/>
  </w:num>
  <w:num w:numId="160">
    <w:abstractNumId w:val="4"/>
  </w:num>
  <w:num w:numId="161">
    <w:abstractNumId w:val="225"/>
  </w:num>
  <w:num w:numId="162">
    <w:abstractNumId w:val="197"/>
  </w:num>
  <w:num w:numId="163">
    <w:abstractNumId w:val="52"/>
  </w:num>
  <w:num w:numId="164">
    <w:abstractNumId w:val="2"/>
  </w:num>
  <w:num w:numId="165">
    <w:abstractNumId w:val="253"/>
  </w:num>
  <w:num w:numId="166">
    <w:abstractNumId w:val="3"/>
  </w:num>
  <w:num w:numId="167">
    <w:abstractNumId w:val="195"/>
  </w:num>
  <w:num w:numId="168">
    <w:abstractNumId w:val="5"/>
  </w:num>
  <w:num w:numId="169">
    <w:abstractNumId w:val="190"/>
  </w:num>
  <w:num w:numId="170">
    <w:abstractNumId w:val="13"/>
  </w:num>
  <w:num w:numId="171">
    <w:abstractNumId w:val="14"/>
  </w:num>
  <w:num w:numId="172">
    <w:abstractNumId w:val="144"/>
  </w:num>
  <w:num w:numId="173">
    <w:abstractNumId w:val="17"/>
  </w:num>
  <w:num w:numId="174">
    <w:abstractNumId w:val="76"/>
  </w:num>
  <w:num w:numId="175">
    <w:abstractNumId w:val="249"/>
  </w:num>
  <w:num w:numId="176">
    <w:abstractNumId w:val="188"/>
  </w:num>
  <w:num w:numId="177">
    <w:abstractNumId w:val="88"/>
  </w:num>
  <w:num w:numId="178">
    <w:abstractNumId w:val="9"/>
  </w:num>
  <w:num w:numId="179">
    <w:abstractNumId w:val="227"/>
  </w:num>
  <w:num w:numId="180">
    <w:abstractNumId w:val="199"/>
  </w:num>
  <w:num w:numId="181">
    <w:abstractNumId w:val="131"/>
  </w:num>
  <w:num w:numId="182">
    <w:abstractNumId w:val="19"/>
  </w:num>
  <w:num w:numId="183">
    <w:abstractNumId w:val="130"/>
  </w:num>
  <w:num w:numId="184">
    <w:abstractNumId w:val="128"/>
  </w:num>
  <w:num w:numId="185">
    <w:abstractNumId w:val="66"/>
  </w:num>
  <w:num w:numId="186">
    <w:abstractNumId w:val="11"/>
  </w:num>
  <w:num w:numId="187">
    <w:abstractNumId w:val="242"/>
  </w:num>
  <w:num w:numId="188">
    <w:abstractNumId w:val="244"/>
  </w:num>
  <w:num w:numId="189">
    <w:abstractNumId w:val="89"/>
  </w:num>
  <w:num w:numId="190">
    <w:abstractNumId w:val="175"/>
  </w:num>
  <w:num w:numId="191">
    <w:abstractNumId w:val="119"/>
  </w:num>
  <w:num w:numId="192">
    <w:abstractNumId w:val="87"/>
  </w:num>
  <w:num w:numId="193">
    <w:abstractNumId w:val="56"/>
  </w:num>
  <w:num w:numId="194">
    <w:abstractNumId w:val="18"/>
  </w:num>
  <w:num w:numId="195">
    <w:abstractNumId w:val="62"/>
  </w:num>
  <w:num w:numId="196">
    <w:abstractNumId w:val="59"/>
  </w:num>
  <w:num w:numId="197">
    <w:abstractNumId w:val="187"/>
  </w:num>
  <w:num w:numId="198">
    <w:abstractNumId w:val="170"/>
  </w:num>
  <w:num w:numId="199">
    <w:abstractNumId w:val="68"/>
  </w:num>
  <w:num w:numId="200">
    <w:abstractNumId w:val="240"/>
  </w:num>
  <w:num w:numId="201">
    <w:abstractNumId w:val="217"/>
  </w:num>
  <w:num w:numId="202">
    <w:abstractNumId w:val="200"/>
  </w:num>
  <w:num w:numId="203">
    <w:abstractNumId w:val="35"/>
  </w:num>
  <w:num w:numId="204">
    <w:abstractNumId w:val="215"/>
  </w:num>
  <w:num w:numId="205">
    <w:abstractNumId w:val="221"/>
  </w:num>
  <w:num w:numId="206">
    <w:abstractNumId w:val="30"/>
  </w:num>
  <w:num w:numId="207">
    <w:abstractNumId w:val="72"/>
  </w:num>
  <w:num w:numId="208">
    <w:abstractNumId w:val="53"/>
  </w:num>
  <w:num w:numId="209">
    <w:abstractNumId w:val="206"/>
  </w:num>
  <w:num w:numId="210">
    <w:abstractNumId w:val="163"/>
  </w:num>
  <w:num w:numId="211">
    <w:abstractNumId w:val="54"/>
  </w:num>
  <w:num w:numId="212">
    <w:abstractNumId w:val="160"/>
  </w:num>
  <w:num w:numId="213">
    <w:abstractNumId w:val="150"/>
  </w:num>
  <w:num w:numId="214">
    <w:abstractNumId w:val="37"/>
  </w:num>
  <w:num w:numId="215">
    <w:abstractNumId w:val="99"/>
  </w:num>
  <w:num w:numId="216">
    <w:abstractNumId w:val="174"/>
  </w:num>
  <w:num w:numId="217">
    <w:abstractNumId w:val="181"/>
  </w:num>
  <w:num w:numId="218">
    <w:abstractNumId w:val="15"/>
  </w:num>
  <w:num w:numId="219">
    <w:abstractNumId w:val="84"/>
  </w:num>
  <w:num w:numId="220">
    <w:abstractNumId w:val="92"/>
  </w:num>
  <w:num w:numId="221">
    <w:abstractNumId w:val="134"/>
  </w:num>
  <w:num w:numId="222">
    <w:abstractNumId w:val="158"/>
  </w:num>
  <w:num w:numId="223">
    <w:abstractNumId w:val="154"/>
  </w:num>
  <w:num w:numId="224">
    <w:abstractNumId w:val="228"/>
  </w:num>
  <w:num w:numId="225">
    <w:abstractNumId w:val="135"/>
  </w:num>
  <w:num w:numId="226">
    <w:abstractNumId w:val="122"/>
  </w:num>
  <w:num w:numId="227">
    <w:abstractNumId w:val="106"/>
  </w:num>
  <w:num w:numId="228">
    <w:abstractNumId w:val="49"/>
  </w:num>
  <w:num w:numId="229">
    <w:abstractNumId w:val="142"/>
  </w:num>
  <w:num w:numId="230">
    <w:abstractNumId w:val="60"/>
  </w:num>
  <w:num w:numId="231">
    <w:abstractNumId w:val="220"/>
  </w:num>
  <w:num w:numId="232">
    <w:abstractNumId w:val="241"/>
  </w:num>
  <w:num w:numId="233">
    <w:abstractNumId w:val="231"/>
  </w:num>
  <w:num w:numId="234">
    <w:abstractNumId w:val="107"/>
  </w:num>
  <w:num w:numId="235">
    <w:abstractNumId w:val="32"/>
  </w:num>
  <w:num w:numId="236">
    <w:abstractNumId w:val="100"/>
  </w:num>
  <w:num w:numId="237">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9">
    <w:abstractNumId w:val="2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0">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1">
    <w:abstractNumId w:val="224"/>
  </w:num>
  <w:num w:numId="242">
    <w:abstractNumId w:val="182"/>
  </w:num>
  <w:num w:numId="243">
    <w:abstractNumId w:val="57"/>
  </w:num>
  <w:num w:numId="244">
    <w:abstractNumId w:val="109"/>
  </w:num>
  <w:num w:numId="245">
    <w:abstractNumId w:val="114"/>
  </w:num>
  <w:num w:numId="246">
    <w:abstractNumId w:val="233"/>
  </w:num>
  <w:num w:numId="247">
    <w:abstractNumId w:val="116"/>
  </w:num>
  <w:num w:numId="248">
    <w:abstractNumId w:val="183"/>
  </w:num>
  <w:num w:numId="249">
    <w:abstractNumId w:val="93"/>
  </w:num>
  <w:num w:numId="250">
    <w:abstractNumId w:val="238"/>
  </w:num>
  <w:num w:numId="251">
    <w:abstractNumId w:val="27"/>
  </w:num>
  <w:num w:numId="252">
    <w:abstractNumId w:val="218"/>
  </w:num>
  <w:num w:numId="253">
    <w:abstractNumId w:val="236"/>
  </w:num>
  <w:num w:numId="254">
    <w:abstractNumId w:val="171"/>
  </w:num>
  <w:numIdMacAtCleanup w:val="2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10087"/>
    <w:rsid w:val="00010C37"/>
    <w:rsid w:val="000155C0"/>
    <w:rsid w:val="00015B13"/>
    <w:rsid w:val="00015EE5"/>
    <w:rsid w:val="000171A1"/>
    <w:rsid w:val="00021FEA"/>
    <w:rsid w:val="0002592F"/>
    <w:rsid w:val="0003068D"/>
    <w:rsid w:val="00034E4B"/>
    <w:rsid w:val="00035320"/>
    <w:rsid w:val="000366BC"/>
    <w:rsid w:val="000414F6"/>
    <w:rsid w:val="00043F95"/>
    <w:rsid w:val="000472C3"/>
    <w:rsid w:val="00050719"/>
    <w:rsid w:val="00050B04"/>
    <w:rsid w:val="00051F38"/>
    <w:rsid w:val="00053AE8"/>
    <w:rsid w:val="00054863"/>
    <w:rsid w:val="00056C09"/>
    <w:rsid w:val="000578EF"/>
    <w:rsid w:val="00063BA7"/>
    <w:rsid w:val="00063D1A"/>
    <w:rsid w:val="000648CE"/>
    <w:rsid w:val="00064FEC"/>
    <w:rsid w:val="00065D0C"/>
    <w:rsid w:val="00067DF0"/>
    <w:rsid w:val="000709E2"/>
    <w:rsid w:val="00077023"/>
    <w:rsid w:val="00080B1D"/>
    <w:rsid w:val="00081D41"/>
    <w:rsid w:val="00082344"/>
    <w:rsid w:val="00084AAF"/>
    <w:rsid w:val="00093449"/>
    <w:rsid w:val="00094ED6"/>
    <w:rsid w:val="00097073"/>
    <w:rsid w:val="00097E92"/>
    <w:rsid w:val="000A277C"/>
    <w:rsid w:val="000A6EAB"/>
    <w:rsid w:val="000B0DCD"/>
    <w:rsid w:val="000B3E74"/>
    <w:rsid w:val="000B7A71"/>
    <w:rsid w:val="000C0218"/>
    <w:rsid w:val="000C1AAB"/>
    <w:rsid w:val="000C1CB1"/>
    <w:rsid w:val="000C2323"/>
    <w:rsid w:val="000C31F1"/>
    <w:rsid w:val="000D16E5"/>
    <w:rsid w:val="000D3F7F"/>
    <w:rsid w:val="000E02DD"/>
    <w:rsid w:val="000E14DB"/>
    <w:rsid w:val="000E2605"/>
    <w:rsid w:val="000E5A78"/>
    <w:rsid w:val="000F2ADC"/>
    <w:rsid w:val="000F4137"/>
    <w:rsid w:val="000F4D7F"/>
    <w:rsid w:val="00107CB3"/>
    <w:rsid w:val="00116B73"/>
    <w:rsid w:val="00122110"/>
    <w:rsid w:val="00124A26"/>
    <w:rsid w:val="001260FA"/>
    <w:rsid w:val="00144C58"/>
    <w:rsid w:val="00145D40"/>
    <w:rsid w:val="00146FA3"/>
    <w:rsid w:val="00150FA6"/>
    <w:rsid w:val="0015288D"/>
    <w:rsid w:val="001528A9"/>
    <w:rsid w:val="00155462"/>
    <w:rsid w:val="00164FEE"/>
    <w:rsid w:val="001662C9"/>
    <w:rsid w:val="00170E50"/>
    <w:rsid w:val="00171D80"/>
    <w:rsid w:val="00172112"/>
    <w:rsid w:val="00172679"/>
    <w:rsid w:val="001730AB"/>
    <w:rsid w:val="00174593"/>
    <w:rsid w:val="0017477B"/>
    <w:rsid w:val="0017531C"/>
    <w:rsid w:val="00175C52"/>
    <w:rsid w:val="001806BC"/>
    <w:rsid w:val="001841DD"/>
    <w:rsid w:val="00186C35"/>
    <w:rsid w:val="001879BE"/>
    <w:rsid w:val="00187BA3"/>
    <w:rsid w:val="00187E94"/>
    <w:rsid w:val="00192939"/>
    <w:rsid w:val="001A586E"/>
    <w:rsid w:val="001B0274"/>
    <w:rsid w:val="001B13FE"/>
    <w:rsid w:val="001C1FC5"/>
    <w:rsid w:val="001C2557"/>
    <w:rsid w:val="001C6CF5"/>
    <w:rsid w:val="001D1B42"/>
    <w:rsid w:val="001D24E4"/>
    <w:rsid w:val="001D28F8"/>
    <w:rsid w:val="001D40F8"/>
    <w:rsid w:val="001D484A"/>
    <w:rsid w:val="001E738E"/>
    <w:rsid w:val="001F1449"/>
    <w:rsid w:val="001F4A3C"/>
    <w:rsid w:val="001F4D18"/>
    <w:rsid w:val="001F6712"/>
    <w:rsid w:val="001F7304"/>
    <w:rsid w:val="00207691"/>
    <w:rsid w:val="0020771B"/>
    <w:rsid w:val="002109A2"/>
    <w:rsid w:val="002145F1"/>
    <w:rsid w:val="002165EA"/>
    <w:rsid w:val="0021676E"/>
    <w:rsid w:val="002177F4"/>
    <w:rsid w:val="00221384"/>
    <w:rsid w:val="00222534"/>
    <w:rsid w:val="00222F32"/>
    <w:rsid w:val="00223920"/>
    <w:rsid w:val="00224E89"/>
    <w:rsid w:val="00225AE5"/>
    <w:rsid w:val="00226FB3"/>
    <w:rsid w:val="00227150"/>
    <w:rsid w:val="00231660"/>
    <w:rsid w:val="00231F54"/>
    <w:rsid w:val="00233F79"/>
    <w:rsid w:val="00237C2E"/>
    <w:rsid w:val="002415BA"/>
    <w:rsid w:val="0024417B"/>
    <w:rsid w:val="002451FA"/>
    <w:rsid w:val="0025228A"/>
    <w:rsid w:val="002554A5"/>
    <w:rsid w:val="00255B40"/>
    <w:rsid w:val="00260D24"/>
    <w:rsid w:val="00262CC3"/>
    <w:rsid w:val="00263322"/>
    <w:rsid w:val="002648A0"/>
    <w:rsid w:val="00264C10"/>
    <w:rsid w:val="002651E9"/>
    <w:rsid w:val="002758A4"/>
    <w:rsid w:val="00275A41"/>
    <w:rsid w:val="00284A3D"/>
    <w:rsid w:val="00286C80"/>
    <w:rsid w:val="00290745"/>
    <w:rsid w:val="0029130D"/>
    <w:rsid w:val="002929B1"/>
    <w:rsid w:val="00295E82"/>
    <w:rsid w:val="00296A09"/>
    <w:rsid w:val="002A0C02"/>
    <w:rsid w:val="002A1864"/>
    <w:rsid w:val="002A3EB1"/>
    <w:rsid w:val="002A6E89"/>
    <w:rsid w:val="002A7272"/>
    <w:rsid w:val="002A78D6"/>
    <w:rsid w:val="002B377C"/>
    <w:rsid w:val="002B3AE7"/>
    <w:rsid w:val="002C1557"/>
    <w:rsid w:val="002C165F"/>
    <w:rsid w:val="002C6C01"/>
    <w:rsid w:val="002C7010"/>
    <w:rsid w:val="002D2CF7"/>
    <w:rsid w:val="002E0F4E"/>
    <w:rsid w:val="002E4EFA"/>
    <w:rsid w:val="002E6C4C"/>
    <w:rsid w:val="002F38B6"/>
    <w:rsid w:val="002F4348"/>
    <w:rsid w:val="002F6413"/>
    <w:rsid w:val="002F7719"/>
    <w:rsid w:val="002F7BDD"/>
    <w:rsid w:val="003007A6"/>
    <w:rsid w:val="00301C01"/>
    <w:rsid w:val="003077E7"/>
    <w:rsid w:val="00310C25"/>
    <w:rsid w:val="00310CCB"/>
    <w:rsid w:val="00311757"/>
    <w:rsid w:val="00315A5D"/>
    <w:rsid w:val="0032061E"/>
    <w:rsid w:val="003263CD"/>
    <w:rsid w:val="00327229"/>
    <w:rsid w:val="0033051F"/>
    <w:rsid w:val="00334F6C"/>
    <w:rsid w:val="00337A20"/>
    <w:rsid w:val="00342EE0"/>
    <w:rsid w:val="003430E6"/>
    <w:rsid w:val="003507C3"/>
    <w:rsid w:val="003527A8"/>
    <w:rsid w:val="0035419A"/>
    <w:rsid w:val="00354395"/>
    <w:rsid w:val="00364741"/>
    <w:rsid w:val="0036594F"/>
    <w:rsid w:val="0036727F"/>
    <w:rsid w:val="00370263"/>
    <w:rsid w:val="00370CD1"/>
    <w:rsid w:val="00370DDC"/>
    <w:rsid w:val="003731B6"/>
    <w:rsid w:val="00373FF6"/>
    <w:rsid w:val="0037636A"/>
    <w:rsid w:val="0037752C"/>
    <w:rsid w:val="00381476"/>
    <w:rsid w:val="00382CBD"/>
    <w:rsid w:val="00384B6A"/>
    <w:rsid w:val="0038545E"/>
    <w:rsid w:val="0039190D"/>
    <w:rsid w:val="003A1755"/>
    <w:rsid w:val="003A282F"/>
    <w:rsid w:val="003A3438"/>
    <w:rsid w:val="003B006C"/>
    <w:rsid w:val="003B0404"/>
    <w:rsid w:val="003B1189"/>
    <w:rsid w:val="003B392D"/>
    <w:rsid w:val="003C0FA3"/>
    <w:rsid w:val="003D3A29"/>
    <w:rsid w:val="003D629B"/>
    <w:rsid w:val="003E2397"/>
    <w:rsid w:val="003E254E"/>
    <w:rsid w:val="003E29AE"/>
    <w:rsid w:val="003F0349"/>
    <w:rsid w:val="003F0AA9"/>
    <w:rsid w:val="0040053D"/>
    <w:rsid w:val="00401CD5"/>
    <w:rsid w:val="00402333"/>
    <w:rsid w:val="00406228"/>
    <w:rsid w:val="00407213"/>
    <w:rsid w:val="00410741"/>
    <w:rsid w:val="0041114E"/>
    <w:rsid w:val="004126B6"/>
    <w:rsid w:val="004158BC"/>
    <w:rsid w:val="00416DE5"/>
    <w:rsid w:val="00417BB2"/>
    <w:rsid w:val="00422C46"/>
    <w:rsid w:val="00427B0E"/>
    <w:rsid w:val="00436E18"/>
    <w:rsid w:val="0044093B"/>
    <w:rsid w:val="00441E32"/>
    <w:rsid w:val="00450043"/>
    <w:rsid w:val="00452D51"/>
    <w:rsid w:val="00456685"/>
    <w:rsid w:val="0046092E"/>
    <w:rsid w:val="00467FA0"/>
    <w:rsid w:val="00470887"/>
    <w:rsid w:val="00480B19"/>
    <w:rsid w:val="004810E5"/>
    <w:rsid w:val="0048745A"/>
    <w:rsid w:val="00491073"/>
    <w:rsid w:val="004914BD"/>
    <w:rsid w:val="00493F92"/>
    <w:rsid w:val="00494319"/>
    <w:rsid w:val="0049584C"/>
    <w:rsid w:val="004978B3"/>
    <w:rsid w:val="004A0BA3"/>
    <w:rsid w:val="004A21C0"/>
    <w:rsid w:val="004A4C54"/>
    <w:rsid w:val="004B0669"/>
    <w:rsid w:val="004B1A79"/>
    <w:rsid w:val="004B6FD6"/>
    <w:rsid w:val="004B7BA3"/>
    <w:rsid w:val="004C0214"/>
    <w:rsid w:val="004C0EED"/>
    <w:rsid w:val="004C6DE4"/>
    <w:rsid w:val="004C7535"/>
    <w:rsid w:val="004D11D3"/>
    <w:rsid w:val="004D1B5D"/>
    <w:rsid w:val="004D6B87"/>
    <w:rsid w:val="004E1288"/>
    <w:rsid w:val="004E1D7A"/>
    <w:rsid w:val="004E21F5"/>
    <w:rsid w:val="004E5E50"/>
    <w:rsid w:val="004F0134"/>
    <w:rsid w:val="004F02C5"/>
    <w:rsid w:val="004F33C9"/>
    <w:rsid w:val="004F413D"/>
    <w:rsid w:val="004F4F24"/>
    <w:rsid w:val="004F5DB8"/>
    <w:rsid w:val="00500036"/>
    <w:rsid w:val="00500503"/>
    <w:rsid w:val="005008F9"/>
    <w:rsid w:val="005208A0"/>
    <w:rsid w:val="0052193F"/>
    <w:rsid w:val="005219AF"/>
    <w:rsid w:val="0052462B"/>
    <w:rsid w:val="0052679E"/>
    <w:rsid w:val="005309A0"/>
    <w:rsid w:val="0053255E"/>
    <w:rsid w:val="00533994"/>
    <w:rsid w:val="00537471"/>
    <w:rsid w:val="00542A92"/>
    <w:rsid w:val="00546683"/>
    <w:rsid w:val="00547B9F"/>
    <w:rsid w:val="005540E9"/>
    <w:rsid w:val="00554450"/>
    <w:rsid w:val="0055489A"/>
    <w:rsid w:val="005627B3"/>
    <w:rsid w:val="00562845"/>
    <w:rsid w:val="0056368F"/>
    <w:rsid w:val="00566FC8"/>
    <w:rsid w:val="005708CB"/>
    <w:rsid w:val="00571482"/>
    <w:rsid w:val="00574AC0"/>
    <w:rsid w:val="00577102"/>
    <w:rsid w:val="00577A16"/>
    <w:rsid w:val="00581D97"/>
    <w:rsid w:val="00582F29"/>
    <w:rsid w:val="00583004"/>
    <w:rsid w:val="005964D1"/>
    <w:rsid w:val="005B0324"/>
    <w:rsid w:val="005B03CD"/>
    <w:rsid w:val="005B6D15"/>
    <w:rsid w:val="005B7062"/>
    <w:rsid w:val="005C0C1F"/>
    <w:rsid w:val="005C5D2F"/>
    <w:rsid w:val="005C7090"/>
    <w:rsid w:val="005C7877"/>
    <w:rsid w:val="005D0A68"/>
    <w:rsid w:val="005D1576"/>
    <w:rsid w:val="005D4E90"/>
    <w:rsid w:val="005E0272"/>
    <w:rsid w:val="005F2D66"/>
    <w:rsid w:val="005F3BE6"/>
    <w:rsid w:val="005F668D"/>
    <w:rsid w:val="00601A93"/>
    <w:rsid w:val="0060554D"/>
    <w:rsid w:val="00613DB8"/>
    <w:rsid w:val="00621E4D"/>
    <w:rsid w:val="00624531"/>
    <w:rsid w:val="006250AC"/>
    <w:rsid w:val="0062583E"/>
    <w:rsid w:val="006278EC"/>
    <w:rsid w:val="006364D5"/>
    <w:rsid w:val="0064071E"/>
    <w:rsid w:val="006425FF"/>
    <w:rsid w:val="006446FF"/>
    <w:rsid w:val="00644EAD"/>
    <w:rsid w:val="00646497"/>
    <w:rsid w:val="00651480"/>
    <w:rsid w:val="006534F0"/>
    <w:rsid w:val="00653525"/>
    <w:rsid w:val="00655C97"/>
    <w:rsid w:val="006619AD"/>
    <w:rsid w:val="0066485C"/>
    <w:rsid w:val="0066501C"/>
    <w:rsid w:val="00665A6C"/>
    <w:rsid w:val="0066740A"/>
    <w:rsid w:val="00684975"/>
    <w:rsid w:val="0068676A"/>
    <w:rsid w:val="00690549"/>
    <w:rsid w:val="00691CAB"/>
    <w:rsid w:val="006A5F00"/>
    <w:rsid w:val="006B7D24"/>
    <w:rsid w:val="006C0C64"/>
    <w:rsid w:val="006C7FA2"/>
    <w:rsid w:val="006E0A80"/>
    <w:rsid w:val="006E172F"/>
    <w:rsid w:val="006E7E66"/>
    <w:rsid w:val="006F268F"/>
    <w:rsid w:val="006F29CD"/>
    <w:rsid w:val="00702D8D"/>
    <w:rsid w:val="00710116"/>
    <w:rsid w:val="0072160B"/>
    <w:rsid w:val="00721F93"/>
    <w:rsid w:val="0072572C"/>
    <w:rsid w:val="0072615F"/>
    <w:rsid w:val="00731C0C"/>
    <w:rsid w:val="00734F33"/>
    <w:rsid w:val="0073613A"/>
    <w:rsid w:val="00737866"/>
    <w:rsid w:val="00745458"/>
    <w:rsid w:val="00751BA1"/>
    <w:rsid w:val="0075206A"/>
    <w:rsid w:val="00754DD3"/>
    <w:rsid w:val="0075793D"/>
    <w:rsid w:val="00766BB2"/>
    <w:rsid w:val="00767A1C"/>
    <w:rsid w:val="007717F3"/>
    <w:rsid w:val="0077688A"/>
    <w:rsid w:val="007838A4"/>
    <w:rsid w:val="00783CF6"/>
    <w:rsid w:val="00784F06"/>
    <w:rsid w:val="007936C4"/>
    <w:rsid w:val="007A11DE"/>
    <w:rsid w:val="007A1AC4"/>
    <w:rsid w:val="007A344D"/>
    <w:rsid w:val="007A52E6"/>
    <w:rsid w:val="007A7C4E"/>
    <w:rsid w:val="007B6060"/>
    <w:rsid w:val="007B620C"/>
    <w:rsid w:val="007B772C"/>
    <w:rsid w:val="007C1A8B"/>
    <w:rsid w:val="007C1C15"/>
    <w:rsid w:val="007C3C41"/>
    <w:rsid w:val="007D42AC"/>
    <w:rsid w:val="007E1018"/>
    <w:rsid w:val="007E429F"/>
    <w:rsid w:val="007E7369"/>
    <w:rsid w:val="007F0356"/>
    <w:rsid w:val="007F2CD8"/>
    <w:rsid w:val="007F3D41"/>
    <w:rsid w:val="007F529C"/>
    <w:rsid w:val="007F707A"/>
    <w:rsid w:val="0080004F"/>
    <w:rsid w:val="008001E4"/>
    <w:rsid w:val="008141CB"/>
    <w:rsid w:val="00831EAA"/>
    <w:rsid w:val="00834AEB"/>
    <w:rsid w:val="008358AE"/>
    <w:rsid w:val="008358F4"/>
    <w:rsid w:val="008371F9"/>
    <w:rsid w:val="00841FEF"/>
    <w:rsid w:val="00851089"/>
    <w:rsid w:val="00861F2F"/>
    <w:rsid w:val="008679B5"/>
    <w:rsid w:val="00870BD1"/>
    <w:rsid w:val="008762E9"/>
    <w:rsid w:val="00877EF5"/>
    <w:rsid w:val="00880FB4"/>
    <w:rsid w:val="00887BF1"/>
    <w:rsid w:val="00890B9B"/>
    <w:rsid w:val="00890C4B"/>
    <w:rsid w:val="00895771"/>
    <w:rsid w:val="008964CF"/>
    <w:rsid w:val="00897B91"/>
    <w:rsid w:val="008A0131"/>
    <w:rsid w:val="008A24EB"/>
    <w:rsid w:val="008A2747"/>
    <w:rsid w:val="008A39E5"/>
    <w:rsid w:val="008B0A4A"/>
    <w:rsid w:val="008B2148"/>
    <w:rsid w:val="008C0296"/>
    <w:rsid w:val="008C63AF"/>
    <w:rsid w:val="008D35C0"/>
    <w:rsid w:val="008D6C00"/>
    <w:rsid w:val="008D6F8C"/>
    <w:rsid w:val="008E0B71"/>
    <w:rsid w:val="008E1B7D"/>
    <w:rsid w:val="008E1EF9"/>
    <w:rsid w:val="00900E2F"/>
    <w:rsid w:val="00906BDC"/>
    <w:rsid w:val="00910303"/>
    <w:rsid w:val="009103C4"/>
    <w:rsid w:val="00911FEB"/>
    <w:rsid w:val="0091604A"/>
    <w:rsid w:val="00924161"/>
    <w:rsid w:val="009318D0"/>
    <w:rsid w:val="009359F4"/>
    <w:rsid w:val="00935A5F"/>
    <w:rsid w:val="009423C8"/>
    <w:rsid w:val="00946706"/>
    <w:rsid w:val="009470C1"/>
    <w:rsid w:val="00955421"/>
    <w:rsid w:val="009572F3"/>
    <w:rsid w:val="0097294B"/>
    <w:rsid w:val="00973E2C"/>
    <w:rsid w:val="00985FE3"/>
    <w:rsid w:val="00987CCD"/>
    <w:rsid w:val="00991BF8"/>
    <w:rsid w:val="009A5B55"/>
    <w:rsid w:val="009A6517"/>
    <w:rsid w:val="009B4039"/>
    <w:rsid w:val="009B44B4"/>
    <w:rsid w:val="009B5ED4"/>
    <w:rsid w:val="009B77D9"/>
    <w:rsid w:val="009C0364"/>
    <w:rsid w:val="009C6B5A"/>
    <w:rsid w:val="009D018C"/>
    <w:rsid w:val="009D1643"/>
    <w:rsid w:val="009D699D"/>
    <w:rsid w:val="009E2C2B"/>
    <w:rsid w:val="009E610C"/>
    <w:rsid w:val="009E685D"/>
    <w:rsid w:val="009E748A"/>
    <w:rsid w:val="009F06D5"/>
    <w:rsid w:val="009F2091"/>
    <w:rsid w:val="009F5D92"/>
    <w:rsid w:val="009F6196"/>
    <w:rsid w:val="009F6558"/>
    <w:rsid w:val="00A00617"/>
    <w:rsid w:val="00A054AC"/>
    <w:rsid w:val="00A07386"/>
    <w:rsid w:val="00A07851"/>
    <w:rsid w:val="00A14C97"/>
    <w:rsid w:val="00A16AAE"/>
    <w:rsid w:val="00A16E51"/>
    <w:rsid w:val="00A1724E"/>
    <w:rsid w:val="00A26422"/>
    <w:rsid w:val="00A30721"/>
    <w:rsid w:val="00A311CB"/>
    <w:rsid w:val="00A43CE5"/>
    <w:rsid w:val="00A45A63"/>
    <w:rsid w:val="00A46466"/>
    <w:rsid w:val="00A519D4"/>
    <w:rsid w:val="00A538AA"/>
    <w:rsid w:val="00A53CD4"/>
    <w:rsid w:val="00A54C2B"/>
    <w:rsid w:val="00A54E67"/>
    <w:rsid w:val="00A55F6F"/>
    <w:rsid w:val="00A571EA"/>
    <w:rsid w:val="00A577FB"/>
    <w:rsid w:val="00A60C8A"/>
    <w:rsid w:val="00A6362A"/>
    <w:rsid w:val="00A66002"/>
    <w:rsid w:val="00A70F44"/>
    <w:rsid w:val="00A75075"/>
    <w:rsid w:val="00A81848"/>
    <w:rsid w:val="00A83192"/>
    <w:rsid w:val="00A836D8"/>
    <w:rsid w:val="00A84901"/>
    <w:rsid w:val="00A850F7"/>
    <w:rsid w:val="00A8531D"/>
    <w:rsid w:val="00A859D3"/>
    <w:rsid w:val="00A869FA"/>
    <w:rsid w:val="00A86E5F"/>
    <w:rsid w:val="00A87256"/>
    <w:rsid w:val="00A91645"/>
    <w:rsid w:val="00A9169E"/>
    <w:rsid w:val="00A93FEC"/>
    <w:rsid w:val="00A9496B"/>
    <w:rsid w:val="00AA49EC"/>
    <w:rsid w:val="00AA6871"/>
    <w:rsid w:val="00AB384B"/>
    <w:rsid w:val="00AB3FBF"/>
    <w:rsid w:val="00AB6FCB"/>
    <w:rsid w:val="00AD6B12"/>
    <w:rsid w:val="00AE3406"/>
    <w:rsid w:val="00AE5DB2"/>
    <w:rsid w:val="00AF3168"/>
    <w:rsid w:val="00AF7684"/>
    <w:rsid w:val="00B006A6"/>
    <w:rsid w:val="00B02E17"/>
    <w:rsid w:val="00B0402F"/>
    <w:rsid w:val="00B0429E"/>
    <w:rsid w:val="00B0565A"/>
    <w:rsid w:val="00B075C5"/>
    <w:rsid w:val="00B104EF"/>
    <w:rsid w:val="00B119C4"/>
    <w:rsid w:val="00B145CD"/>
    <w:rsid w:val="00B153FC"/>
    <w:rsid w:val="00B1654B"/>
    <w:rsid w:val="00B16826"/>
    <w:rsid w:val="00B20852"/>
    <w:rsid w:val="00B21452"/>
    <w:rsid w:val="00B23363"/>
    <w:rsid w:val="00B264A8"/>
    <w:rsid w:val="00B46390"/>
    <w:rsid w:val="00B468B9"/>
    <w:rsid w:val="00B50CBE"/>
    <w:rsid w:val="00B5143A"/>
    <w:rsid w:val="00B53E1F"/>
    <w:rsid w:val="00B57ECE"/>
    <w:rsid w:val="00B61B7C"/>
    <w:rsid w:val="00B6445C"/>
    <w:rsid w:val="00B65A2B"/>
    <w:rsid w:val="00B66D8E"/>
    <w:rsid w:val="00B67E79"/>
    <w:rsid w:val="00B71D31"/>
    <w:rsid w:val="00B735CC"/>
    <w:rsid w:val="00B7479D"/>
    <w:rsid w:val="00B8195D"/>
    <w:rsid w:val="00B81BDA"/>
    <w:rsid w:val="00B8218A"/>
    <w:rsid w:val="00B8401B"/>
    <w:rsid w:val="00B8507B"/>
    <w:rsid w:val="00B8782E"/>
    <w:rsid w:val="00B93069"/>
    <w:rsid w:val="00B977D9"/>
    <w:rsid w:val="00BA021B"/>
    <w:rsid w:val="00BA157E"/>
    <w:rsid w:val="00BA1BF7"/>
    <w:rsid w:val="00BA2398"/>
    <w:rsid w:val="00BA46B4"/>
    <w:rsid w:val="00BB661F"/>
    <w:rsid w:val="00BB7C62"/>
    <w:rsid w:val="00BC002F"/>
    <w:rsid w:val="00BC0F0B"/>
    <w:rsid w:val="00BC3865"/>
    <w:rsid w:val="00BC4424"/>
    <w:rsid w:val="00BD1243"/>
    <w:rsid w:val="00BD18AE"/>
    <w:rsid w:val="00BD29D0"/>
    <w:rsid w:val="00BD30F5"/>
    <w:rsid w:val="00BD6E2A"/>
    <w:rsid w:val="00BE5694"/>
    <w:rsid w:val="00BE5D4B"/>
    <w:rsid w:val="00BE61A4"/>
    <w:rsid w:val="00BF1B99"/>
    <w:rsid w:val="00BF3A59"/>
    <w:rsid w:val="00BF66A0"/>
    <w:rsid w:val="00C00522"/>
    <w:rsid w:val="00C028CF"/>
    <w:rsid w:val="00C05F48"/>
    <w:rsid w:val="00C10D41"/>
    <w:rsid w:val="00C12369"/>
    <w:rsid w:val="00C12988"/>
    <w:rsid w:val="00C13062"/>
    <w:rsid w:val="00C20DD2"/>
    <w:rsid w:val="00C2583B"/>
    <w:rsid w:val="00C346EB"/>
    <w:rsid w:val="00C34847"/>
    <w:rsid w:val="00C4413A"/>
    <w:rsid w:val="00C452E1"/>
    <w:rsid w:val="00C4630C"/>
    <w:rsid w:val="00C46D9C"/>
    <w:rsid w:val="00C50E9F"/>
    <w:rsid w:val="00C57AE8"/>
    <w:rsid w:val="00C6020A"/>
    <w:rsid w:val="00C63686"/>
    <w:rsid w:val="00C64019"/>
    <w:rsid w:val="00C6417C"/>
    <w:rsid w:val="00C65E68"/>
    <w:rsid w:val="00C67F47"/>
    <w:rsid w:val="00C7219D"/>
    <w:rsid w:val="00C76650"/>
    <w:rsid w:val="00C85536"/>
    <w:rsid w:val="00C85A73"/>
    <w:rsid w:val="00CA697A"/>
    <w:rsid w:val="00CB24B9"/>
    <w:rsid w:val="00CB29F4"/>
    <w:rsid w:val="00CB562F"/>
    <w:rsid w:val="00CB68F0"/>
    <w:rsid w:val="00CB6FFD"/>
    <w:rsid w:val="00CB71DA"/>
    <w:rsid w:val="00CC29B1"/>
    <w:rsid w:val="00CC5156"/>
    <w:rsid w:val="00CC5BAC"/>
    <w:rsid w:val="00CC7701"/>
    <w:rsid w:val="00CC7927"/>
    <w:rsid w:val="00CD2797"/>
    <w:rsid w:val="00CD5AF9"/>
    <w:rsid w:val="00CD6F79"/>
    <w:rsid w:val="00CD75E6"/>
    <w:rsid w:val="00CD77AA"/>
    <w:rsid w:val="00CE0D10"/>
    <w:rsid w:val="00CE5672"/>
    <w:rsid w:val="00CF18C6"/>
    <w:rsid w:val="00CF40B6"/>
    <w:rsid w:val="00CF74E8"/>
    <w:rsid w:val="00D051CB"/>
    <w:rsid w:val="00D07C36"/>
    <w:rsid w:val="00D2153B"/>
    <w:rsid w:val="00D2226B"/>
    <w:rsid w:val="00D234C0"/>
    <w:rsid w:val="00D239A9"/>
    <w:rsid w:val="00D2547D"/>
    <w:rsid w:val="00D254F2"/>
    <w:rsid w:val="00D27637"/>
    <w:rsid w:val="00D3063E"/>
    <w:rsid w:val="00D41455"/>
    <w:rsid w:val="00D43181"/>
    <w:rsid w:val="00D570F8"/>
    <w:rsid w:val="00D61017"/>
    <w:rsid w:val="00D64562"/>
    <w:rsid w:val="00D67C73"/>
    <w:rsid w:val="00D67F1D"/>
    <w:rsid w:val="00D70CEE"/>
    <w:rsid w:val="00D74813"/>
    <w:rsid w:val="00D75819"/>
    <w:rsid w:val="00D84C86"/>
    <w:rsid w:val="00D90134"/>
    <w:rsid w:val="00D94D5C"/>
    <w:rsid w:val="00D95919"/>
    <w:rsid w:val="00D96EAB"/>
    <w:rsid w:val="00D977B1"/>
    <w:rsid w:val="00DB0D55"/>
    <w:rsid w:val="00DB3CA8"/>
    <w:rsid w:val="00DC1F88"/>
    <w:rsid w:val="00DD1DA2"/>
    <w:rsid w:val="00DD28C7"/>
    <w:rsid w:val="00DE3D5E"/>
    <w:rsid w:val="00DF14AA"/>
    <w:rsid w:val="00E0145A"/>
    <w:rsid w:val="00E031C8"/>
    <w:rsid w:val="00E10DBD"/>
    <w:rsid w:val="00E136D2"/>
    <w:rsid w:val="00E1372A"/>
    <w:rsid w:val="00E2056B"/>
    <w:rsid w:val="00E242EE"/>
    <w:rsid w:val="00E3070F"/>
    <w:rsid w:val="00E30AEE"/>
    <w:rsid w:val="00E379AE"/>
    <w:rsid w:val="00E4137C"/>
    <w:rsid w:val="00E43B8B"/>
    <w:rsid w:val="00E45784"/>
    <w:rsid w:val="00E45C65"/>
    <w:rsid w:val="00E55C77"/>
    <w:rsid w:val="00E5751F"/>
    <w:rsid w:val="00E606F0"/>
    <w:rsid w:val="00E61655"/>
    <w:rsid w:val="00E61A9E"/>
    <w:rsid w:val="00E633CA"/>
    <w:rsid w:val="00E65564"/>
    <w:rsid w:val="00E706D7"/>
    <w:rsid w:val="00E77557"/>
    <w:rsid w:val="00E84B78"/>
    <w:rsid w:val="00E85B04"/>
    <w:rsid w:val="00E93A18"/>
    <w:rsid w:val="00EA5B5D"/>
    <w:rsid w:val="00EB2B59"/>
    <w:rsid w:val="00EB65C9"/>
    <w:rsid w:val="00EB78B2"/>
    <w:rsid w:val="00EB7A26"/>
    <w:rsid w:val="00EC0391"/>
    <w:rsid w:val="00EC281E"/>
    <w:rsid w:val="00EC4C5A"/>
    <w:rsid w:val="00EC65E0"/>
    <w:rsid w:val="00ED1886"/>
    <w:rsid w:val="00ED3198"/>
    <w:rsid w:val="00ED3575"/>
    <w:rsid w:val="00ED5598"/>
    <w:rsid w:val="00ED7E2B"/>
    <w:rsid w:val="00EE59C2"/>
    <w:rsid w:val="00EF12B9"/>
    <w:rsid w:val="00EF12FD"/>
    <w:rsid w:val="00F02F1F"/>
    <w:rsid w:val="00F037C8"/>
    <w:rsid w:val="00F040F8"/>
    <w:rsid w:val="00F109FA"/>
    <w:rsid w:val="00F12200"/>
    <w:rsid w:val="00F201E7"/>
    <w:rsid w:val="00F331C1"/>
    <w:rsid w:val="00F43101"/>
    <w:rsid w:val="00F533A5"/>
    <w:rsid w:val="00F569D1"/>
    <w:rsid w:val="00F5789A"/>
    <w:rsid w:val="00F64BD2"/>
    <w:rsid w:val="00F6558C"/>
    <w:rsid w:val="00F756F0"/>
    <w:rsid w:val="00F76439"/>
    <w:rsid w:val="00F8063E"/>
    <w:rsid w:val="00F807A4"/>
    <w:rsid w:val="00F80DBE"/>
    <w:rsid w:val="00F81529"/>
    <w:rsid w:val="00F81776"/>
    <w:rsid w:val="00F81854"/>
    <w:rsid w:val="00F8226D"/>
    <w:rsid w:val="00F82F9F"/>
    <w:rsid w:val="00F90660"/>
    <w:rsid w:val="00FA47CA"/>
    <w:rsid w:val="00FC18FB"/>
    <w:rsid w:val="00FC31C8"/>
    <w:rsid w:val="00FC49E2"/>
    <w:rsid w:val="00FC6F6E"/>
    <w:rsid w:val="00FC7C18"/>
    <w:rsid w:val="00FD4952"/>
    <w:rsid w:val="00FD5997"/>
    <w:rsid w:val="00FD701B"/>
    <w:rsid w:val="00FF2C1A"/>
    <w:rsid w:val="00FF3697"/>
    <w:rsid w:val="00FF4D6F"/>
    <w:rsid w:val="00FF7C87"/>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05AC90"/>
  <w15:docId w15:val="{726741E1-1F7E-F24F-BF4B-AB471F64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0709E2"/>
    <w:pPr>
      <w:spacing w:line="360" w:lineRule="auto"/>
      <w:ind w:firstLine="709"/>
      <w:jc w:val="both"/>
    </w:pPr>
    <w:rPr>
      <w:rFonts w:ascii="Times New Roman" w:hAnsi="Times New Roman"/>
      <w:sz w:val="24"/>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1C2557"/>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qFormat/>
    <w:rsid w:val="00B61B7C"/>
    <w:pPr>
      <w:keepNext/>
      <w:keepLines/>
      <w:spacing w:before="40" w:line="288" w:lineRule="auto"/>
      <w:ind w:firstLine="567"/>
      <w:outlineLvl w:val="3"/>
    </w:pPr>
    <w:rPr>
      <w:rFonts w:ascii="Calibri Light" w:eastAsia="Times New Roman" w:hAnsi="Calibri Light" w:cs="Times New Roman"/>
      <w:i/>
      <w:iCs/>
      <w:color w:val="2E74B5"/>
      <w:sz w:val="22"/>
    </w:rPr>
  </w:style>
  <w:style w:type="paragraph" w:styleId="5">
    <w:name w:val="heading 5"/>
    <w:basedOn w:val="a1"/>
    <w:next w:val="a1"/>
    <w:link w:val="50"/>
    <w:qFormat/>
    <w:rsid w:val="00B61B7C"/>
    <w:pPr>
      <w:keepNext/>
      <w:keepLines/>
      <w:spacing w:before="200" w:line="288" w:lineRule="auto"/>
      <w:ind w:firstLine="567"/>
      <w:outlineLvl w:val="4"/>
    </w:pPr>
    <w:rPr>
      <w:rFonts w:ascii="Calibri Light" w:eastAsia="Times New Roman" w:hAnsi="Calibri Light" w:cs="Times New Roman"/>
      <w:color w:val="1F4D78"/>
      <w:sz w:val="22"/>
    </w:rPr>
  </w:style>
  <w:style w:type="paragraph" w:styleId="6">
    <w:name w:val="heading 6"/>
    <w:basedOn w:val="a1"/>
    <w:next w:val="a1"/>
    <w:link w:val="60"/>
    <w:qFormat/>
    <w:rsid w:val="00B61B7C"/>
    <w:pPr>
      <w:keepNext/>
      <w:autoSpaceDE w:val="0"/>
      <w:autoSpaceDN w:val="0"/>
      <w:adjustRightInd w:val="0"/>
      <w:spacing w:line="480" w:lineRule="auto"/>
      <w:jc w:val="left"/>
      <w:outlineLvl w:val="5"/>
    </w:pPr>
    <w:rPr>
      <w:rFonts w:eastAsia="Times New Roman" w:cs="Times New Roman"/>
      <w:i/>
      <w:iCs/>
      <w:szCs w:val="24"/>
      <w:lang w:val="en-US" w:eastAsia="ru-RU"/>
    </w:rPr>
  </w:style>
  <w:style w:type="paragraph" w:styleId="7">
    <w:name w:val="heading 7"/>
    <w:basedOn w:val="a1"/>
    <w:next w:val="a1"/>
    <w:link w:val="70"/>
    <w:qFormat/>
    <w:rsid w:val="00B61B7C"/>
    <w:pPr>
      <w:keepNext/>
      <w:autoSpaceDE w:val="0"/>
      <w:autoSpaceDN w:val="0"/>
      <w:adjustRightInd w:val="0"/>
      <w:jc w:val="left"/>
      <w:outlineLvl w:val="6"/>
    </w:pPr>
    <w:rPr>
      <w:rFonts w:ascii="Arial" w:eastAsia="Times New Roman" w:hAnsi="Arial" w:cs="Arial"/>
      <w:b/>
      <w:bCs/>
      <w:sz w:val="28"/>
      <w:szCs w:val="28"/>
      <w:lang w:eastAsia="ru-RU"/>
    </w:rPr>
  </w:style>
  <w:style w:type="paragraph" w:styleId="8">
    <w:name w:val="heading 8"/>
    <w:basedOn w:val="a1"/>
    <w:next w:val="a1"/>
    <w:link w:val="80"/>
    <w:qFormat/>
    <w:rsid w:val="00124A26"/>
    <w:pPr>
      <w:keepNext/>
      <w:keepLines/>
      <w:spacing w:before="200" w:line="240" w:lineRule="auto"/>
      <w:ind w:firstLine="0"/>
      <w:jc w:val="left"/>
      <w:outlineLvl w:val="7"/>
    </w:pPr>
    <w:rPr>
      <w:rFonts w:ascii="Calibri" w:eastAsia="SimSun" w:hAnsi="Calibri" w:cs="Times New Roman"/>
      <w:color w:val="6F6F74"/>
      <w:sz w:val="20"/>
      <w:szCs w:val="20"/>
      <w:lang w:eastAsia="ru-RU"/>
    </w:rPr>
  </w:style>
  <w:style w:type="paragraph" w:styleId="9">
    <w:name w:val="heading 9"/>
    <w:basedOn w:val="a1"/>
    <w:next w:val="a1"/>
    <w:link w:val="90"/>
    <w:qFormat/>
    <w:rsid w:val="00124A26"/>
    <w:pPr>
      <w:keepNext/>
      <w:keepLines/>
      <w:spacing w:before="200" w:line="240" w:lineRule="auto"/>
      <w:ind w:firstLine="0"/>
      <w:jc w:val="left"/>
      <w:outlineLvl w:val="8"/>
    </w:pPr>
    <w:rPr>
      <w:rFonts w:ascii="Calibri" w:eastAsia="SimSun" w:hAnsi="Calibri" w:cs="Times New Roman"/>
      <w:i/>
      <w:iCs/>
      <w:color w:val="404040"/>
      <w:sz w:val="20"/>
      <w:szCs w:val="20"/>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rsid w:val="00C15E9F"/>
  </w:style>
  <w:style w:type="character" w:customStyle="1" w:styleId="a7">
    <w:name w:val="Нижний колонтитул Знак"/>
    <w:basedOn w:val="a3"/>
    <w:rsid w:val="00C15E9F"/>
  </w:style>
  <w:style w:type="character" w:customStyle="1" w:styleId="apple-converted-space">
    <w:name w:val="apple-converted-space"/>
    <w:basedOn w:val="a3"/>
    <w:rsid w:val="004B3C53"/>
  </w:style>
  <w:style w:type="character" w:customStyle="1" w:styleId="-">
    <w:name w:val="Интернет-ссылка"/>
    <w:basedOn w:val="a3"/>
    <w:uiPriority w:val="99"/>
    <w:unhideWhenUsed/>
    <w:rsid w:val="004B3C53"/>
    <w:rPr>
      <w:color w:val="0000FF"/>
      <w:u w:val="single"/>
    </w:rPr>
  </w:style>
  <w:style w:type="character" w:customStyle="1" w:styleId="12">
    <w:name w:val="Заголовок 1 Знак"/>
    <w:basedOn w:val="a3"/>
    <w:link w:val="11"/>
    <w:qFormat/>
    <w:rsid w:val="00183653"/>
    <w:rPr>
      <w:rFonts w:ascii="Times New Roman" w:hAnsi="Times New Roman" w:cs="Times New Roman"/>
      <w:b/>
      <w:sz w:val="24"/>
      <w:szCs w:val="24"/>
      <w:u w:val="single"/>
    </w:rPr>
  </w:style>
  <w:style w:type="character" w:customStyle="1" w:styleId="a8">
    <w:name w:val="Текст выноски Знак"/>
    <w:basedOn w:val="a3"/>
    <w:uiPriority w:val="99"/>
    <w:qFormat/>
    <w:rsid w:val="00E9341B"/>
    <w:rPr>
      <w:rFonts w:ascii="Tahoma" w:hAnsi="Tahoma" w:cs="Tahoma"/>
      <w:sz w:val="16"/>
      <w:szCs w:val="16"/>
    </w:rPr>
  </w:style>
  <w:style w:type="character" w:customStyle="1" w:styleId="a9">
    <w:name w:val="Подзаголовок Знак"/>
    <w:basedOn w:val="a3"/>
    <w:uiPriority w:val="11"/>
    <w:rsid w:val="00181EC4"/>
    <w:rPr>
      <w:rFonts w:ascii="Times New Roman" w:hAnsi="Times New Roman" w:cs="Times New Roman"/>
      <w:b/>
      <w:sz w:val="24"/>
      <w:szCs w:val="24"/>
      <w:u w:val="single"/>
    </w:rPr>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rsid w:val="00300F50"/>
  </w:style>
  <w:style w:type="character" w:customStyle="1" w:styleId="ac">
    <w:name w:val="Без интервала Знак"/>
    <w:basedOn w:val="ab"/>
    <w:uiPriority w:val="1"/>
    <w:rsid w:val="008B1499"/>
    <w:rPr>
      <w:rFonts w:ascii="Times New Roman" w:hAnsi="Times New Roman" w:cs="Times New Roman"/>
      <w:sz w:val="24"/>
      <w:szCs w:val="24"/>
    </w:rPr>
  </w:style>
  <w:style w:type="character" w:customStyle="1" w:styleId="ad">
    <w:name w:val="УД Знак"/>
    <w:basedOn w:val="ac"/>
    <w:rsid w:val="00300F50"/>
    <w:rPr>
      <w:rFonts w:ascii="Times New Roman" w:hAnsi="Times New Roman" w:cs="Times New Roman"/>
      <w:b/>
      <w:sz w:val="24"/>
      <w:szCs w:val="24"/>
    </w:rPr>
  </w:style>
  <w:style w:type="character" w:customStyle="1" w:styleId="ae">
    <w:name w:val="Ком Знак"/>
    <w:basedOn w:val="ab"/>
    <w:rsid w:val="008B1499"/>
    <w:rPr>
      <w:rFonts w:ascii="Times New Roman" w:hAnsi="Times New Roman" w:cs="Times New Roman"/>
      <w:i/>
      <w:sz w:val="24"/>
      <w:szCs w:val="24"/>
    </w:rPr>
  </w:style>
  <w:style w:type="character" w:styleId="af">
    <w:name w:val="annotation reference"/>
    <w:basedOn w:val="a3"/>
    <w:unhideWhenUsed/>
    <w:qFormat/>
    <w:rsid w:val="009C1F13"/>
    <w:rPr>
      <w:sz w:val="16"/>
      <w:szCs w:val="16"/>
    </w:rPr>
  </w:style>
  <w:style w:type="character" w:customStyle="1" w:styleId="af0">
    <w:name w:val="Текст примечания Знак"/>
    <w:basedOn w:val="a3"/>
    <w:uiPriority w:val="99"/>
    <w:qFormat/>
    <w:rsid w:val="009C1F13"/>
    <w:rPr>
      <w:rFonts w:ascii="Times New Roman" w:hAnsi="Times New Roman"/>
      <w:sz w:val="20"/>
      <w:szCs w:val="20"/>
    </w:rPr>
  </w:style>
  <w:style w:type="character" w:customStyle="1" w:styleId="af1">
    <w:name w:val="Тема примечания Знак"/>
    <w:basedOn w:val="af0"/>
    <w:uiPriority w:val="99"/>
    <w:qFormat/>
    <w:rsid w:val="009C1F13"/>
    <w:rPr>
      <w:rFonts w:ascii="Times New Roman" w:hAnsi="Times New Roman"/>
      <w:b/>
      <w:bCs/>
      <w:sz w:val="20"/>
      <w:szCs w:val="20"/>
    </w:rPr>
  </w:style>
  <w:style w:type="character" w:customStyle="1" w:styleId="af2">
    <w:name w:val="Название Знак"/>
    <w:basedOn w:val="a3"/>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3">
    <w:name w:val="Текст сноски Знак"/>
    <w:basedOn w:val="a3"/>
    <w:rsid w:val="004008B9"/>
    <w:rPr>
      <w:rFonts w:ascii="Calibri" w:eastAsia="Calibri" w:hAnsi="Calibri" w:cs="Times New Roman"/>
      <w:sz w:val="20"/>
      <w:szCs w:val="20"/>
    </w:rPr>
  </w:style>
  <w:style w:type="character" w:styleId="af4">
    <w:name w:val="footnote reference"/>
    <w:unhideWhenUsed/>
    <w:qFormat/>
    <w:rsid w:val="004008B9"/>
    <w:rPr>
      <w:vertAlign w:val="superscript"/>
    </w:rPr>
  </w:style>
  <w:style w:type="character" w:customStyle="1" w:styleId="20">
    <w:name w:val="Заголовок 2 Знак"/>
    <w:aliases w:val="Наим. подраздела Знак"/>
    <w:basedOn w:val="a3"/>
    <w:link w:val="2"/>
    <w:qFormat/>
    <w:rsid w:val="002F7719"/>
    <w:rPr>
      <w:rFonts w:ascii="Times New Roman" w:hAnsi="Times New Roman" w:cs="Times New Roman"/>
      <w:b/>
      <w:sz w:val="24"/>
      <w:szCs w:val="24"/>
      <w:u w:val="single"/>
    </w:rPr>
  </w:style>
  <w:style w:type="character" w:customStyle="1" w:styleId="Normal1">
    <w:name w:val="Normal1 Знак"/>
    <w:basedOn w:val="a3"/>
    <w:uiPriority w:val="99"/>
    <w:rsid w:val="003F4166"/>
    <w:rPr>
      <w:rFonts w:ascii="Times New Roman" w:eastAsia="Times New Roman" w:hAnsi="Times New Roman" w:cs="Times New Roman"/>
      <w:sz w:val="20"/>
      <w:szCs w:val="20"/>
      <w:lang w:eastAsia="ru-RU"/>
    </w:rPr>
  </w:style>
  <w:style w:type="character" w:customStyle="1" w:styleId="13">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5">
    <w:name w:val="Ссылка указателя"/>
    <w:qFormat/>
    <w:rsid w:val="00275A41"/>
  </w:style>
  <w:style w:type="paragraph" w:customStyle="1" w:styleId="14">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link w:val="af7"/>
    <w:rsid w:val="00275A41"/>
    <w:pPr>
      <w:spacing w:after="140" w:line="288" w:lineRule="auto"/>
    </w:pPr>
  </w:style>
  <w:style w:type="paragraph" w:styleId="af8">
    <w:name w:val="List"/>
    <w:basedOn w:val="af6"/>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style>
  <w:style w:type="table" w:styleId="aff9">
    <w:name w:val="Table Grid"/>
    <w:basedOn w:val="a4"/>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3"/>
    <w:uiPriority w:val="22"/>
    <w:qFormat/>
    <w:rsid w:val="009E685D"/>
    <w:rPr>
      <w:b/>
      <w:bCs/>
    </w:rPr>
  </w:style>
  <w:style w:type="character" w:styleId="affc">
    <w:name w:val="Emphasis"/>
    <w:basedOn w:val="a3"/>
    <w:uiPriority w:val="20"/>
    <w:qFormat/>
    <w:rsid w:val="002F7719"/>
    <w:rPr>
      <w:i/>
      <w:iCs/>
    </w:rPr>
  </w:style>
  <w:style w:type="character" w:styleId="affd">
    <w:name w:val="Hyperlink"/>
    <w:basedOn w:val="a3"/>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3"/>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style>
  <w:style w:type="character" w:customStyle="1" w:styleId="18">
    <w:name w:val="Абзац списка Знак1"/>
    <w:basedOn w:val="a3"/>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3"/>
    <w:link w:val="afff0"/>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cs="Times New Roman"/>
      <w:szCs w:val="24"/>
    </w:rPr>
  </w:style>
  <w:style w:type="character" w:customStyle="1" w:styleId="CustomContentNormal0">
    <w:name w:val="Custom Content Normal Знак"/>
    <w:basedOn w:val="a3"/>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3"/>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7">
    <w:name w:val="Обычный (веб) Знак1"/>
    <w:basedOn w:val="a3"/>
    <w:link w:val="afd"/>
    <w:rsid w:val="0021676E"/>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basedOn w:val="a3"/>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3"/>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cs="Times New Roman"/>
      <w:i/>
      <w:color w:val="0070C0"/>
      <w:szCs w:val="24"/>
      <w:u w:val="single"/>
    </w:rPr>
  </w:style>
  <w:style w:type="character" w:customStyle="1" w:styleId="afffe">
    <w:name w:val="ссылка Знак"/>
    <w:basedOn w:val="a3"/>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3"/>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3"/>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0">
    <w:basedOn w:val="a1"/>
    <w:next w:val="afd"/>
    <w:link w:val="affff1"/>
    <w:unhideWhenUsed/>
    <w:qFormat/>
    <w:rsid w:val="000578EF"/>
    <w:rPr>
      <w:rFonts w:eastAsia="Times New Roman"/>
      <w:szCs w:val="24"/>
    </w:rPr>
  </w:style>
  <w:style w:type="character" w:customStyle="1" w:styleId="affff1">
    <w:name w:val="Обычный (веб) Знак"/>
    <w:link w:val="affff0"/>
    <w:rsid w:val="000578EF"/>
    <w:rPr>
      <w:rFonts w:ascii="Times New Roman" w:eastAsia="Times New Roman" w:hAnsi="Times New Roman"/>
      <w:sz w:val="24"/>
      <w:szCs w:val="24"/>
    </w:rPr>
  </w:style>
  <w:style w:type="table" w:customStyle="1" w:styleId="-131">
    <w:name w:val="Список-таблица 1 светлая — акцент 31"/>
    <w:basedOn w:val="a4"/>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spacing w:line="240" w:lineRule="auto"/>
      <w:ind w:left="103" w:firstLine="0"/>
      <w:jc w:val="left"/>
    </w:pPr>
    <w:rPr>
      <w:rFonts w:ascii="Calibri" w:eastAsia="Times New Roman" w:hAnsi="Calibri" w:cs="Calibri"/>
      <w:sz w:val="22"/>
      <w:lang w:val="en-US"/>
    </w:rPr>
  </w:style>
  <w:style w:type="character" w:customStyle="1" w:styleId="1c">
    <w:name w:val="Текст примечания Знак1"/>
    <w:basedOn w:val="a3"/>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3"/>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4"/>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5"/>
    <w:next w:val="111111"/>
    <w:rsid w:val="000578EF"/>
    <w:pPr>
      <w:numPr>
        <w:numId w:val="16"/>
      </w:numPr>
    </w:pPr>
  </w:style>
  <w:style w:type="numbering" w:customStyle="1" w:styleId="1ai1">
    <w:name w:val="1 / a / i1"/>
    <w:basedOn w:val="a5"/>
    <w:next w:val="1ai"/>
    <w:rsid w:val="000578EF"/>
    <w:pPr>
      <w:numPr>
        <w:numId w:val="17"/>
      </w:numPr>
    </w:pPr>
  </w:style>
  <w:style w:type="numbering" w:styleId="111111">
    <w:name w:val="Outline List 2"/>
    <w:basedOn w:val="a5"/>
    <w:uiPriority w:val="99"/>
    <w:semiHidden/>
    <w:unhideWhenUsed/>
    <w:rsid w:val="000578EF"/>
    <w:pPr>
      <w:numPr>
        <w:numId w:val="14"/>
      </w:numPr>
    </w:pPr>
  </w:style>
  <w:style w:type="numbering" w:styleId="1ai">
    <w:name w:val="Outline List 1"/>
    <w:basedOn w:val="a5"/>
    <w:uiPriority w:val="99"/>
    <w:semiHidden/>
    <w:unhideWhenUsed/>
    <w:rsid w:val="000578EF"/>
    <w:pPr>
      <w:numPr>
        <w:numId w:val="15"/>
      </w:numPr>
    </w:pPr>
  </w:style>
  <w:style w:type="character" w:styleId="affff2">
    <w:name w:val="FollowedHyperlink"/>
    <w:basedOn w:val="a3"/>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5">
    <w:name w:val="Заголовок Знак1"/>
    <w:aliases w:val="Заголовок мой Знак1"/>
    <w:basedOn w:val="a3"/>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0578EF"/>
    <w:pPr>
      <w:numPr>
        <w:numId w:val="18"/>
      </w:numPr>
      <w:tabs>
        <w:tab w:val="left" w:pos="1134"/>
      </w:tabs>
      <w:spacing w:before="240"/>
      <w:ind w:left="709" w:hanging="425"/>
      <w:contextualSpacing w:val="0"/>
    </w:pPr>
    <w:rPr>
      <w:rFonts w:cs="Times New Roman"/>
      <w:szCs w:val="24"/>
    </w:rPr>
  </w:style>
  <w:style w:type="character" w:customStyle="1" w:styleId="affff3">
    <w:name w:val="рек Знак"/>
    <w:basedOn w:val="ab"/>
    <w:link w:val="a"/>
    <w:rsid w:val="000578EF"/>
    <w:rPr>
      <w:rFonts w:ascii="Times New Roman" w:hAnsi="Times New Roman" w:cs="Times New Roman"/>
      <w:sz w:val="24"/>
      <w:szCs w:val="24"/>
    </w:rPr>
  </w:style>
  <w:style w:type="paragraph" w:customStyle="1" w:styleId="1f6">
    <w:name w:val="Обычный с отступом 1 см"/>
    <w:basedOn w:val="a1"/>
    <w:rsid w:val="003F0AA9"/>
    <w:pPr>
      <w:widowControl w:val="0"/>
      <w:ind w:firstLine="680"/>
    </w:pPr>
    <w:rPr>
      <w:rFonts w:ascii="Arial" w:eastAsia="Times New Roman" w:hAnsi="Arial" w:cs="Times New Roman"/>
      <w:bCs/>
      <w:iCs/>
      <w:sz w:val="28"/>
      <w:szCs w:val="20"/>
      <w:lang w:eastAsia="ru-RU"/>
    </w:rPr>
  </w:style>
  <w:style w:type="character" w:styleId="affff4">
    <w:name w:val="endnote reference"/>
    <w:basedOn w:val="a3"/>
    <w:unhideWhenUsed/>
    <w:rsid w:val="0015288D"/>
    <w:rPr>
      <w:vertAlign w:val="superscript"/>
    </w:rPr>
  </w:style>
  <w:style w:type="character" w:customStyle="1" w:styleId="1f7">
    <w:name w:val="Неразрешенное упоминание1"/>
    <w:basedOn w:val="a3"/>
    <w:uiPriority w:val="99"/>
    <w:semiHidden/>
    <w:unhideWhenUsed/>
    <w:rsid w:val="00B8782E"/>
    <w:rPr>
      <w:color w:val="605E5C"/>
      <w:shd w:val="clear" w:color="auto" w:fill="E1DFDD"/>
    </w:rPr>
  </w:style>
  <w:style w:type="paragraph" w:customStyle="1" w:styleId="Normal11">
    <w:name w:val="Normal 1"/>
    <w:rsid w:val="0036594F"/>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lang w:eastAsia="ru-RU"/>
    </w:rPr>
  </w:style>
  <w:style w:type="character" w:customStyle="1" w:styleId="30">
    <w:name w:val="Заголовок 3 Знак"/>
    <w:basedOn w:val="a3"/>
    <w:link w:val="3"/>
    <w:rsid w:val="001C2557"/>
    <w:rPr>
      <w:rFonts w:asciiTheme="majorHAnsi" w:eastAsiaTheme="majorEastAsia" w:hAnsiTheme="majorHAnsi" w:cstheme="majorBidi"/>
      <w:color w:val="1F4D78" w:themeColor="accent1" w:themeShade="7F"/>
      <w:sz w:val="24"/>
      <w:szCs w:val="24"/>
    </w:rPr>
  </w:style>
  <w:style w:type="paragraph" w:customStyle="1" w:styleId="Numlist">
    <w:name w:val="Num_list"/>
    <w:basedOn w:val="a1"/>
    <w:qFormat/>
    <w:rsid w:val="001C2557"/>
    <w:pPr>
      <w:overflowPunct w:val="0"/>
      <w:spacing w:line="240" w:lineRule="auto"/>
      <w:ind w:firstLine="708"/>
      <w:jc w:val="left"/>
      <w:textAlignment w:val="baseline"/>
    </w:pPr>
    <w:rPr>
      <w:rFonts w:eastAsia="Times New Roman" w:cs="Times New Roman"/>
      <w:szCs w:val="24"/>
      <w:lang w:eastAsia="ru-RU"/>
    </w:rPr>
  </w:style>
  <w:style w:type="table" w:customStyle="1" w:styleId="1f8">
    <w:name w:val="Сетка таблицы светлая1"/>
    <w:basedOn w:val="a4"/>
    <w:uiPriority w:val="40"/>
    <w:rsid w:val="001C2557"/>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Literature">
    <w:name w:val="Literature"/>
    <w:basedOn w:val="a1"/>
    <w:rsid w:val="009E610C"/>
    <w:pPr>
      <w:shd w:val="clear" w:color="auto" w:fill="FFFFFF"/>
      <w:tabs>
        <w:tab w:val="left" w:pos="0"/>
        <w:tab w:val="left" w:pos="1068"/>
      </w:tabs>
      <w:overflowPunct w:val="0"/>
      <w:autoSpaceDE w:val="0"/>
      <w:autoSpaceDN w:val="0"/>
      <w:adjustRightInd w:val="0"/>
      <w:spacing w:before="5" w:line="240" w:lineRule="auto"/>
      <w:ind w:left="720" w:hanging="360"/>
      <w:jc w:val="left"/>
      <w:textAlignment w:val="baseline"/>
    </w:pPr>
    <w:rPr>
      <w:rFonts w:eastAsia="Times New Roman" w:cs="Times New Roman"/>
      <w:color w:val="000000"/>
      <w:spacing w:val="-1"/>
      <w:szCs w:val="20"/>
      <w:lang w:eastAsia="ru-RU"/>
    </w:rPr>
  </w:style>
  <w:style w:type="character" w:customStyle="1" w:styleId="40">
    <w:name w:val="Заголовок 4 Знак"/>
    <w:basedOn w:val="a3"/>
    <w:link w:val="4"/>
    <w:rsid w:val="00B61B7C"/>
    <w:rPr>
      <w:rFonts w:ascii="Calibri Light" w:eastAsia="Times New Roman" w:hAnsi="Calibri Light" w:cs="Times New Roman"/>
      <w:i/>
      <w:iCs/>
      <w:color w:val="2E74B5"/>
      <w:sz w:val="22"/>
    </w:rPr>
  </w:style>
  <w:style w:type="character" w:customStyle="1" w:styleId="50">
    <w:name w:val="Заголовок 5 Знак"/>
    <w:basedOn w:val="a3"/>
    <w:link w:val="5"/>
    <w:rsid w:val="00B61B7C"/>
    <w:rPr>
      <w:rFonts w:ascii="Calibri Light" w:eastAsia="Times New Roman" w:hAnsi="Calibri Light" w:cs="Times New Roman"/>
      <w:color w:val="1F4D78"/>
      <w:sz w:val="22"/>
    </w:rPr>
  </w:style>
  <w:style w:type="character" w:customStyle="1" w:styleId="60">
    <w:name w:val="Заголовок 6 Знак"/>
    <w:basedOn w:val="a3"/>
    <w:link w:val="6"/>
    <w:rsid w:val="00B61B7C"/>
    <w:rPr>
      <w:rFonts w:ascii="Times New Roman" w:eastAsia="Times New Roman" w:hAnsi="Times New Roman" w:cs="Times New Roman"/>
      <w:i/>
      <w:iCs/>
      <w:sz w:val="24"/>
      <w:szCs w:val="24"/>
      <w:lang w:val="en-US" w:eastAsia="ru-RU"/>
    </w:rPr>
  </w:style>
  <w:style w:type="character" w:customStyle="1" w:styleId="70">
    <w:name w:val="Заголовок 7 Знак"/>
    <w:basedOn w:val="a3"/>
    <w:link w:val="7"/>
    <w:rsid w:val="00B61B7C"/>
    <w:rPr>
      <w:rFonts w:ascii="Arial" w:eastAsia="Times New Roman" w:hAnsi="Arial" w:cs="Arial"/>
      <w:b/>
      <w:bCs/>
      <w:sz w:val="28"/>
      <w:szCs w:val="28"/>
      <w:lang w:eastAsia="ru-RU"/>
    </w:rPr>
  </w:style>
  <w:style w:type="character" w:customStyle="1" w:styleId="af7">
    <w:name w:val="Основной текст Знак"/>
    <w:link w:val="af6"/>
    <w:locked/>
    <w:rsid w:val="00B61B7C"/>
    <w:rPr>
      <w:rFonts w:ascii="Times New Roman" w:hAnsi="Times New Roman"/>
      <w:sz w:val="24"/>
    </w:rPr>
  </w:style>
  <w:style w:type="paragraph" w:styleId="1f9">
    <w:name w:val="index 1"/>
    <w:basedOn w:val="a1"/>
    <w:next w:val="a1"/>
    <w:autoRedefine/>
    <w:uiPriority w:val="99"/>
    <w:semiHidden/>
    <w:rsid w:val="00B61B7C"/>
    <w:pPr>
      <w:ind w:left="240" w:hanging="240"/>
    </w:pPr>
    <w:rPr>
      <w:rFonts w:eastAsia="Calibri" w:cs="Times New Roman"/>
    </w:rPr>
  </w:style>
  <w:style w:type="character" w:customStyle="1" w:styleId="15">
    <w:name w:val="Верхний колонтитул Знак1"/>
    <w:link w:val="afb"/>
    <w:uiPriority w:val="99"/>
    <w:locked/>
    <w:rsid w:val="00B61B7C"/>
    <w:rPr>
      <w:rFonts w:ascii="Times New Roman" w:hAnsi="Times New Roman"/>
      <w:sz w:val="24"/>
    </w:rPr>
  </w:style>
  <w:style w:type="character" w:customStyle="1" w:styleId="16">
    <w:name w:val="Нижний колонтитул Знак1"/>
    <w:link w:val="afc"/>
    <w:uiPriority w:val="99"/>
    <w:locked/>
    <w:rsid w:val="00B61B7C"/>
    <w:rPr>
      <w:rFonts w:ascii="Times New Roman" w:hAnsi="Times New Roman"/>
      <w:sz w:val="24"/>
    </w:rPr>
  </w:style>
  <w:style w:type="character" w:customStyle="1" w:styleId="19">
    <w:name w:val="Текст выноски Знак1"/>
    <w:link w:val="aff0"/>
    <w:uiPriority w:val="99"/>
    <w:locked/>
    <w:rsid w:val="00B61B7C"/>
    <w:rPr>
      <w:rFonts w:ascii="Tahoma" w:hAnsi="Tahoma" w:cs="Tahoma"/>
      <w:sz w:val="16"/>
      <w:szCs w:val="16"/>
    </w:rPr>
  </w:style>
  <w:style w:type="character" w:customStyle="1" w:styleId="1b">
    <w:name w:val="Подзаголовок Знак1"/>
    <w:link w:val="a2"/>
    <w:uiPriority w:val="11"/>
    <w:locked/>
    <w:rsid w:val="00B61B7C"/>
    <w:rPr>
      <w:rFonts w:ascii="Times New Roman" w:hAnsi="Times New Roman" w:cs="Times New Roman"/>
      <w:b/>
      <w:sz w:val="24"/>
      <w:szCs w:val="24"/>
      <w:u w:val="single"/>
    </w:rPr>
  </w:style>
  <w:style w:type="character" w:customStyle="1" w:styleId="1d">
    <w:name w:val="Тема примечания Знак1"/>
    <w:link w:val="aff5"/>
    <w:uiPriority w:val="99"/>
    <w:locked/>
    <w:rsid w:val="00B61B7C"/>
    <w:rPr>
      <w:rFonts w:ascii="Times New Roman" w:hAnsi="Times New Roman"/>
      <w:b/>
      <w:bCs/>
      <w:szCs w:val="20"/>
    </w:rPr>
  </w:style>
  <w:style w:type="character" w:customStyle="1" w:styleId="1f">
    <w:name w:val="Текст сноски Знак1"/>
    <w:link w:val="aff7"/>
    <w:uiPriority w:val="99"/>
    <w:locked/>
    <w:rsid w:val="00B61B7C"/>
    <w:rPr>
      <w:rFonts w:ascii="Calibri" w:eastAsia="Calibri" w:hAnsi="Calibri" w:cs="Times New Roman"/>
      <w:szCs w:val="20"/>
    </w:rPr>
  </w:style>
  <w:style w:type="paragraph" w:customStyle="1" w:styleId="affff5">
    <w:name w:val="Стиль"/>
    <w:uiPriority w:val="99"/>
    <w:rsid w:val="00B61B7C"/>
    <w:pPr>
      <w:keepNext/>
      <w:keepLines/>
      <w:spacing w:line="276" w:lineRule="auto"/>
      <w:outlineLvl w:val="0"/>
    </w:pPr>
    <w:rPr>
      <w:rFonts w:ascii="Times New Roman" w:eastAsia="Calibri" w:hAnsi="Times New Roman" w:cs="Times New Roman"/>
      <w:sz w:val="24"/>
    </w:rPr>
  </w:style>
  <w:style w:type="paragraph" w:customStyle="1" w:styleId="1fa">
    <w:name w:val="УДД1"/>
    <w:aliases w:val="УУР1"/>
    <w:basedOn w:val="afffa"/>
    <w:uiPriority w:val="99"/>
    <w:rsid w:val="00B61B7C"/>
    <w:pPr>
      <w:contextualSpacing w:val="0"/>
    </w:pPr>
    <w:rPr>
      <w:rFonts w:eastAsia="Calibri"/>
    </w:rPr>
  </w:style>
  <w:style w:type="paragraph" w:customStyle="1" w:styleId="ConsPlusNormal">
    <w:name w:val="ConsPlusNormal"/>
    <w:qFormat/>
    <w:rsid w:val="00B61B7C"/>
    <w:pPr>
      <w:widowControl w:val="0"/>
      <w:autoSpaceDE w:val="0"/>
      <w:autoSpaceDN w:val="0"/>
    </w:pPr>
    <w:rPr>
      <w:rFonts w:ascii="Calibri" w:eastAsia="Times New Roman" w:hAnsi="Calibri" w:cs="Calibri"/>
      <w:sz w:val="22"/>
      <w:szCs w:val="20"/>
      <w:lang w:eastAsia="ru-RU"/>
    </w:rPr>
  </w:style>
  <w:style w:type="paragraph" w:styleId="32">
    <w:name w:val="toc 3"/>
    <w:basedOn w:val="a1"/>
    <w:next w:val="a1"/>
    <w:autoRedefine/>
    <w:uiPriority w:val="39"/>
    <w:unhideWhenUsed/>
    <w:qFormat/>
    <w:rsid w:val="00B61B7C"/>
    <w:pPr>
      <w:ind w:left="480"/>
      <w:jc w:val="left"/>
    </w:pPr>
    <w:rPr>
      <w:rFonts w:asciiTheme="minorHAnsi" w:eastAsia="Calibri" w:hAnsiTheme="minorHAnsi" w:cs="Times New Roman"/>
      <w:sz w:val="20"/>
      <w:szCs w:val="20"/>
    </w:rPr>
  </w:style>
  <w:style w:type="numbering" w:customStyle="1" w:styleId="1fb">
    <w:name w:val="Нет списка1"/>
    <w:next w:val="a5"/>
    <w:uiPriority w:val="99"/>
    <w:semiHidden/>
    <w:unhideWhenUsed/>
    <w:rsid w:val="00B61B7C"/>
  </w:style>
  <w:style w:type="numbering" w:customStyle="1" w:styleId="24">
    <w:name w:val="Нет списка2"/>
    <w:next w:val="a5"/>
    <w:uiPriority w:val="99"/>
    <w:semiHidden/>
    <w:unhideWhenUsed/>
    <w:rsid w:val="00B61B7C"/>
  </w:style>
  <w:style w:type="numbering" w:customStyle="1" w:styleId="33">
    <w:name w:val="Нет списка3"/>
    <w:next w:val="a5"/>
    <w:uiPriority w:val="99"/>
    <w:semiHidden/>
    <w:unhideWhenUsed/>
    <w:rsid w:val="00B61B7C"/>
  </w:style>
  <w:style w:type="paragraph" w:styleId="HTML">
    <w:name w:val="HTML Preformatted"/>
    <w:basedOn w:val="a1"/>
    <w:link w:val="HTML0"/>
    <w:rsid w:val="00B61B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rsid w:val="00B61B7C"/>
    <w:rPr>
      <w:rFonts w:ascii="Courier New" w:eastAsia="Times New Roman" w:hAnsi="Courier New" w:cs="Courier New"/>
      <w:szCs w:val="20"/>
      <w:lang w:eastAsia="ru-RU"/>
    </w:rPr>
  </w:style>
  <w:style w:type="paragraph" w:styleId="affff6">
    <w:name w:val="endnote text"/>
    <w:basedOn w:val="a1"/>
    <w:link w:val="affff7"/>
    <w:uiPriority w:val="99"/>
    <w:unhideWhenUsed/>
    <w:rsid w:val="00B61B7C"/>
    <w:pPr>
      <w:spacing w:line="240" w:lineRule="auto"/>
      <w:ind w:firstLine="567"/>
    </w:pPr>
    <w:rPr>
      <w:rFonts w:ascii="Calibri" w:eastAsia="Calibri" w:hAnsi="Calibri" w:cs="Times New Roman"/>
      <w:sz w:val="20"/>
      <w:szCs w:val="20"/>
    </w:rPr>
  </w:style>
  <w:style w:type="character" w:customStyle="1" w:styleId="affff7">
    <w:name w:val="Текст концевой сноски Знак"/>
    <w:basedOn w:val="a3"/>
    <w:link w:val="affff6"/>
    <w:uiPriority w:val="99"/>
    <w:rsid w:val="00B61B7C"/>
    <w:rPr>
      <w:rFonts w:ascii="Calibri" w:eastAsia="Calibri" w:hAnsi="Calibri" w:cs="Times New Roman"/>
      <w:szCs w:val="20"/>
    </w:rPr>
  </w:style>
  <w:style w:type="character" w:customStyle="1" w:styleId="1fc">
    <w:name w:val="Строгий1"/>
    <w:rsid w:val="00B61B7C"/>
    <w:rPr>
      <w:b/>
      <w:bCs/>
    </w:rPr>
  </w:style>
  <w:style w:type="paragraph" w:customStyle="1" w:styleId="310">
    <w:name w:val="Основной текст с отступом 31"/>
    <w:basedOn w:val="a1"/>
    <w:rsid w:val="00B61B7C"/>
    <w:pPr>
      <w:suppressAutoHyphens/>
      <w:spacing w:after="120" w:line="240" w:lineRule="auto"/>
      <w:ind w:left="283" w:firstLine="567"/>
    </w:pPr>
    <w:rPr>
      <w:rFonts w:eastAsia="Times New Roman" w:cs="Calibri"/>
      <w:sz w:val="16"/>
      <w:szCs w:val="16"/>
      <w:lang w:eastAsia="ar-SA"/>
    </w:rPr>
  </w:style>
  <w:style w:type="table" w:customStyle="1" w:styleId="25">
    <w:name w:val="Сетка таблицы2"/>
    <w:basedOn w:val="a4"/>
    <w:next w:val="aff9"/>
    <w:uiPriority w:val="59"/>
    <w:rsid w:val="00B61B7C"/>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B61B7C"/>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B61B7C"/>
  </w:style>
  <w:style w:type="paragraph" w:customStyle="1" w:styleId="firstlast">
    <w:name w:val="first last"/>
    <w:basedOn w:val="a1"/>
    <w:uiPriority w:val="99"/>
    <w:rsid w:val="00B61B7C"/>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B61B7C"/>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B61B7C"/>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B61B7C"/>
  </w:style>
  <w:style w:type="character" w:customStyle="1" w:styleId="postbody1">
    <w:name w:val="postbody1"/>
    <w:rsid w:val="00B61B7C"/>
    <w:rPr>
      <w:sz w:val="18"/>
      <w:szCs w:val="18"/>
    </w:rPr>
  </w:style>
  <w:style w:type="character" w:customStyle="1" w:styleId="volume">
    <w:name w:val="volume"/>
    <w:rsid w:val="00B61B7C"/>
  </w:style>
  <w:style w:type="character" w:customStyle="1" w:styleId="issue">
    <w:name w:val="issue"/>
    <w:rsid w:val="00B61B7C"/>
  </w:style>
  <w:style w:type="character" w:customStyle="1" w:styleId="pages">
    <w:name w:val="pages"/>
    <w:rsid w:val="00B61B7C"/>
  </w:style>
  <w:style w:type="paragraph" w:customStyle="1" w:styleId="210">
    <w:name w:val="Основной текст 21"/>
    <w:basedOn w:val="a1"/>
    <w:rsid w:val="00B61B7C"/>
    <w:pPr>
      <w:suppressAutoHyphens/>
      <w:spacing w:line="240" w:lineRule="auto"/>
      <w:ind w:firstLine="567"/>
    </w:pPr>
    <w:rPr>
      <w:rFonts w:eastAsia="Times New Roman" w:cs="Calibri"/>
      <w:szCs w:val="20"/>
      <w:lang w:eastAsia="ar-SA"/>
    </w:rPr>
  </w:style>
  <w:style w:type="paragraph" w:customStyle="1" w:styleId="1fd">
    <w:name w:val="Абзац списка1"/>
    <w:basedOn w:val="a1"/>
    <w:uiPriority w:val="34"/>
    <w:qFormat/>
    <w:rsid w:val="00B61B7C"/>
    <w:pPr>
      <w:suppressAutoHyphens/>
      <w:spacing w:after="200" w:line="276" w:lineRule="auto"/>
      <w:ind w:firstLine="567"/>
    </w:pPr>
    <w:rPr>
      <w:rFonts w:ascii="Calibri" w:eastAsia="Calibri" w:hAnsi="Calibri" w:cs="Calibri"/>
      <w:sz w:val="22"/>
      <w:lang w:val="nl-NL" w:eastAsia="ar-SA"/>
    </w:rPr>
  </w:style>
  <w:style w:type="paragraph" w:customStyle="1" w:styleId="220">
    <w:name w:val="Основной текст 22"/>
    <w:basedOn w:val="a1"/>
    <w:rsid w:val="00B61B7C"/>
    <w:pPr>
      <w:suppressAutoHyphens/>
      <w:spacing w:line="100" w:lineRule="atLeast"/>
      <w:ind w:firstLine="567"/>
    </w:pPr>
    <w:rPr>
      <w:rFonts w:eastAsia="Times New Roman" w:cs="Times New Roman"/>
      <w:kern w:val="1"/>
      <w:szCs w:val="24"/>
      <w:lang w:eastAsia="ar-SA"/>
    </w:rPr>
  </w:style>
  <w:style w:type="paragraph" w:styleId="affff8">
    <w:name w:val="Body Text Indent"/>
    <w:basedOn w:val="a1"/>
    <w:link w:val="affff9"/>
    <w:uiPriority w:val="99"/>
    <w:unhideWhenUsed/>
    <w:rsid w:val="00B61B7C"/>
    <w:pPr>
      <w:spacing w:after="120" w:line="288" w:lineRule="auto"/>
      <w:ind w:left="283" w:firstLine="567"/>
    </w:pPr>
    <w:rPr>
      <w:rFonts w:ascii="Calibri" w:eastAsia="Calibri" w:hAnsi="Calibri" w:cs="Times New Roman"/>
      <w:sz w:val="22"/>
    </w:rPr>
  </w:style>
  <w:style w:type="character" w:customStyle="1" w:styleId="affff9">
    <w:name w:val="Основной текст с отступом Знак"/>
    <w:basedOn w:val="a3"/>
    <w:link w:val="affff8"/>
    <w:uiPriority w:val="99"/>
    <w:rsid w:val="00B61B7C"/>
    <w:rPr>
      <w:rFonts w:ascii="Calibri" w:eastAsia="Calibri" w:hAnsi="Calibri" w:cs="Times New Roman"/>
      <w:sz w:val="22"/>
    </w:rPr>
  </w:style>
  <w:style w:type="paragraph" w:customStyle="1" w:styleId="affffa">
    <w:name w:val="Содержимое таблицы"/>
    <w:basedOn w:val="a1"/>
    <w:rsid w:val="00B61B7C"/>
    <w:pPr>
      <w:widowControl w:val="0"/>
      <w:suppressLineNumbers/>
      <w:suppressAutoHyphens/>
      <w:spacing w:line="240" w:lineRule="auto"/>
      <w:ind w:firstLine="567"/>
    </w:pPr>
    <w:rPr>
      <w:rFonts w:ascii="Arial" w:eastAsia="Arial Unicode MS" w:hAnsi="Arial" w:cs="Times New Roman"/>
      <w:kern w:val="1"/>
      <w:sz w:val="20"/>
      <w:szCs w:val="24"/>
      <w:lang w:eastAsia="ar-SA"/>
    </w:rPr>
  </w:style>
  <w:style w:type="paragraph" w:customStyle="1" w:styleId="TextDrugs">
    <w:name w:val="Text_Drugs"/>
    <w:basedOn w:val="a1"/>
    <w:rsid w:val="00B61B7C"/>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B61B7C"/>
  </w:style>
  <w:style w:type="character" w:customStyle="1" w:styleId="highlight">
    <w:name w:val="highlight"/>
    <w:rsid w:val="00B61B7C"/>
  </w:style>
  <w:style w:type="character" w:customStyle="1" w:styleId="maintextbldleft">
    <w:name w:val="maintextbldleft"/>
    <w:rsid w:val="00B61B7C"/>
  </w:style>
  <w:style w:type="character" w:customStyle="1" w:styleId="maintextleft">
    <w:name w:val="maintextleft"/>
    <w:rsid w:val="00B61B7C"/>
  </w:style>
  <w:style w:type="paragraph" w:customStyle="1" w:styleId="26">
    <w:name w:val="Абзац списка2"/>
    <w:basedOn w:val="a1"/>
    <w:rsid w:val="00B61B7C"/>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B61B7C"/>
    <w:pPr>
      <w:suppressAutoHyphens/>
      <w:spacing w:line="100" w:lineRule="atLeast"/>
      <w:ind w:firstLine="567"/>
    </w:pPr>
    <w:rPr>
      <w:rFonts w:eastAsia="Times New Roman" w:cs="Times New Roman"/>
      <w:kern w:val="1"/>
      <w:szCs w:val="24"/>
      <w:lang w:eastAsia="ar-SA"/>
    </w:rPr>
  </w:style>
  <w:style w:type="character" w:customStyle="1" w:styleId="hps">
    <w:name w:val="hps"/>
    <w:rsid w:val="00B61B7C"/>
  </w:style>
  <w:style w:type="paragraph" w:styleId="27">
    <w:name w:val="Body Text 2"/>
    <w:basedOn w:val="a1"/>
    <w:link w:val="28"/>
    <w:semiHidden/>
    <w:rsid w:val="00B61B7C"/>
    <w:pPr>
      <w:spacing w:line="240" w:lineRule="auto"/>
      <w:ind w:firstLine="567"/>
    </w:pPr>
    <w:rPr>
      <w:rFonts w:eastAsia="Times New Roman" w:cs="Times New Roman"/>
      <w:szCs w:val="20"/>
      <w:lang w:eastAsia="ru-RU"/>
    </w:rPr>
  </w:style>
  <w:style w:type="character" w:customStyle="1" w:styleId="28">
    <w:name w:val="Основной текст 2 Знак"/>
    <w:basedOn w:val="a3"/>
    <w:link w:val="27"/>
    <w:semiHidden/>
    <w:rsid w:val="00B61B7C"/>
    <w:rPr>
      <w:rFonts w:ascii="Times New Roman" w:eastAsia="Times New Roman" w:hAnsi="Times New Roman" w:cs="Times New Roman"/>
      <w:sz w:val="24"/>
      <w:szCs w:val="20"/>
      <w:lang w:eastAsia="ru-RU"/>
    </w:rPr>
  </w:style>
  <w:style w:type="paragraph" w:customStyle="1" w:styleId="Number">
    <w:name w:val="Number"/>
    <w:basedOn w:val="a1"/>
    <w:uiPriority w:val="99"/>
    <w:rsid w:val="00B61B7C"/>
    <w:pPr>
      <w:autoSpaceDE w:val="0"/>
      <w:autoSpaceDN w:val="0"/>
      <w:adjustRightInd w:val="0"/>
      <w:spacing w:before="40"/>
      <w:ind w:left="715" w:hanging="6"/>
    </w:pPr>
    <w:rPr>
      <w:rFonts w:eastAsia="Times New Roman" w:cs="Times New Roman"/>
      <w:color w:val="000000"/>
      <w:szCs w:val="24"/>
      <w:lang w:eastAsia="ru-RU"/>
    </w:rPr>
  </w:style>
  <w:style w:type="character" w:styleId="affffb">
    <w:name w:val="Placeholder Text"/>
    <w:uiPriority w:val="99"/>
    <w:semiHidden/>
    <w:rsid w:val="00B61B7C"/>
    <w:rPr>
      <w:color w:val="808080"/>
    </w:rPr>
  </w:style>
  <w:style w:type="character" w:customStyle="1" w:styleId="highwire-citation-authors">
    <w:name w:val="highwire-citation-authors"/>
    <w:rsid w:val="00B61B7C"/>
  </w:style>
  <w:style w:type="character" w:customStyle="1" w:styleId="nlm-given-names">
    <w:name w:val="nlm-given-names"/>
    <w:rsid w:val="00B61B7C"/>
  </w:style>
  <w:style w:type="character" w:customStyle="1" w:styleId="nlm-surname">
    <w:name w:val="nlm-surname"/>
    <w:rsid w:val="00B61B7C"/>
  </w:style>
  <w:style w:type="character" w:customStyle="1" w:styleId="highwire-cite-metadata-journal">
    <w:name w:val="highwire-cite-metadata-journal"/>
    <w:rsid w:val="00B61B7C"/>
  </w:style>
  <w:style w:type="character" w:customStyle="1" w:styleId="highwire-cite-metadata-date">
    <w:name w:val="highwire-cite-metadata-date"/>
    <w:rsid w:val="00B61B7C"/>
  </w:style>
  <w:style w:type="character" w:customStyle="1" w:styleId="highwire-cite-metadata-volume-pages">
    <w:name w:val="highwire-cite-metadata-volume-pages"/>
    <w:rsid w:val="00B61B7C"/>
  </w:style>
  <w:style w:type="character" w:customStyle="1" w:styleId="highwire-cite-metadata-doi">
    <w:name w:val="highwire-cite-metadata-doi"/>
    <w:rsid w:val="00B61B7C"/>
  </w:style>
  <w:style w:type="character" w:customStyle="1" w:styleId="freeaccess">
    <w:name w:val="freeaccess"/>
    <w:rsid w:val="00B61B7C"/>
  </w:style>
  <w:style w:type="character" w:styleId="affffc">
    <w:name w:val="page number"/>
    <w:uiPriority w:val="99"/>
    <w:rsid w:val="00B61B7C"/>
  </w:style>
  <w:style w:type="paragraph" w:customStyle="1" w:styleId="34">
    <w:name w:val="Абзац списка3"/>
    <w:basedOn w:val="a1"/>
    <w:rsid w:val="00B61B7C"/>
    <w:pPr>
      <w:spacing w:line="240" w:lineRule="auto"/>
      <w:ind w:left="720" w:firstLine="567"/>
    </w:pPr>
    <w:rPr>
      <w:rFonts w:eastAsia="Calibri" w:cs="Times New Roman"/>
      <w:szCs w:val="24"/>
      <w:lang w:eastAsia="ru-RU"/>
    </w:rPr>
  </w:style>
  <w:style w:type="character" w:customStyle="1" w:styleId="WW8Num3z0">
    <w:name w:val="WW8Num3z0"/>
    <w:rsid w:val="00B61B7C"/>
    <w:rPr>
      <w:rFonts w:ascii="Symbol" w:hAnsi="Symbol" w:cs="Symbol"/>
    </w:rPr>
  </w:style>
  <w:style w:type="character" w:customStyle="1" w:styleId="WW8Num3z1">
    <w:name w:val="WW8Num3z1"/>
    <w:rsid w:val="00B61B7C"/>
    <w:rPr>
      <w:rFonts w:ascii="Courier New" w:hAnsi="Courier New" w:cs="Courier New"/>
    </w:rPr>
  </w:style>
  <w:style w:type="character" w:customStyle="1" w:styleId="WW8Num3z2">
    <w:name w:val="WW8Num3z2"/>
    <w:rsid w:val="00B61B7C"/>
    <w:rPr>
      <w:rFonts w:ascii="Wingdings" w:hAnsi="Wingdings" w:cs="Wingdings"/>
    </w:rPr>
  </w:style>
  <w:style w:type="character" w:customStyle="1" w:styleId="WW8Num3z4">
    <w:name w:val="WW8Num3z4"/>
    <w:rsid w:val="00B61B7C"/>
    <w:rPr>
      <w:rFonts w:ascii="Courier New" w:hAnsi="Courier New" w:cs="Courier New"/>
    </w:rPr>
  </w:style>
  <w:style w:type="character" w:customStyle="1" w:styleId="WW8Num4z0">
    <w:name w:val="WW8Num4z0"/>
    <w:rsid w:val="00B61B7C"/>
    <w:rPr>
      <w:rFonts w:ascii="Symbol" w:hAnsi="Symbol" w:cs="Symbol"/>
    </w:rPr>
  </w:style>
  <w:style w:type="character" w:customStyle="1" w:styleId="WW8Num5z0">
    <w:name w:val="WW8Num5z0"/>
    <w:rsid w:val="00B61B7C"/>
    <w:rPr>
      <w:rFonts w:ascii="Calibri" w:hAnsi="Calibri" w:cs="Calibri"/>
    </w:rPr>
  </w:style>
  <w:style w:type="character" w:customStyle="1" w:styleId="WW8Num5z1">
    <w:name w:val="WW8Num5z1"/>
    <w:rsid w:val="00B61B7C"/>
    <w:rPr>
      <w:rFonts w:ascii="Calibri" w:hAnsi="Calibri" w:cs="Calibri"/>
    </w:rPr>
  </w:style>
  <w:style w:type="character" w:customStyle="1" w:styleId="WW8Num5z2">
    <w:name w:val="WW8Num5z2"/>
    <w:rsid w:val="00B61B7C"/>
    <w:rPr>
      <w:rFonts w:ascii="Wingdings" w:hAnsi="Wingdings" w:cs="Wingdings"/>
    </w:rPr>
  </w:style>
  <w:style w:type="character" w:customStyle="1" w:styleId="WW8Num5z4">
    <w:name w:val="WW8Num5z4"/>
    <w:rsid w:val="00B61B7C"/>
    <w:rPr>
      <w:rFonts w:ascii="Courier New" w:hAnsi="Courier New" w:cs="Courier New"/>
    </w:rPr>
  </w:style>
  <w:style w:type="character" w:customStyle="1" w:styleId="WW8Num6z0">
    <w:name w:val="WW8Num6z0"/>
    <w:rsid w:val="00B61B7C"/>
    <w:rPr>
      <w:rFonts w:ascii="Gill Sans" w:hAnsi="Gill Sans" w:cs="Gill Sans"/>
      <w:sz w:val="28"/>
      <w:szCs w:val="22"/>
    </w:rPr>
  </w:style>
  <w:style w:type="character" w:customStyle="1" w:styleId="WW8Num6z1">
    <w:name w:val="WW8Num6z1"/>
    <w:rsid w:val="00B61B7C"/>
    <w:rPr>
      <w:rFonts w:ascii="Courier New" w:hAnsi="Courier New" w:cs="Courier New"/>
    </w:rPr>
  </w:style>
  <w:style w:type="character" w:customStyle="1" w:styleId="WW8Num6z2">
    <w:name w:val="WW8Num6z2"/>
    <w:rsid w:val="00B61B7C"/>
    <w:rPr>
      <w:rFonts w:ascii="Wingdings" w:hAnsi="Wingdings" w:cs="Wingdings"/>
    </w:rPr>
  </w:style>
  <w:style w:type="character" w:customStyle="1" w:styleId="WW8Num7z0">
    <w:name w:val="WW8Num7z0"/>
    <w:rsid w:val="00B61B7C"/>
    <w:rPr>
      <w:rFonts w:ascii="Symbol" w:hAnsi="Symbol" w:cs="Symbol"/>
    </w:rPr>
  </w:style>
  <w:style w:type="character" w:customStyle="1" w:styleId="WW8Num7z1">
    <w:name w:val="WW8Num7z1"/>
    <w:rsid w:val="00B61B7C"/>
    <w:rPr>
      <w:rFonts w:ascii="Calibri" w:hAnsi="Calibri" w:cs="Calibri"/>
    </w:rPr>
  </w:style>
  <w:style w:type="character" w:customStyle="1" w:styleId="WW8Num8z0">
    <w:name w:val="WW8Num8z0"/>
    <w:rsid w:val="00B61B7C"/>
    <w:rPr>
      <w:rFonts w:ascii="Symbol" w:hAnsi="Symbol" w:cs="Symbol"/>
    </w:rPr>
  </w:style>
  <w:style w:type="character" w:customStyle="1" w:styleId="WW8Num9z0">
    <w:name w:val="WW8Num9z0"/>
    <w:rsid w:val="00B61B7C"/>
    <w:rPr>
      <w:rFonts w:ascii="Calibri" w:eastAsia="Times New Roman" w:hAnsi="Calibri" w:cs="Times New Roman"/>
    </w:rPr>
  </w:style>
  <w:style w:type="character" w:customStyle="1" w:styleId="WW8Num10z0">
    <w:name w:val="WW8Num10z0"/>
    <w:rsid w:val="00B61B7C"/>
    <w:rPr>
      <w:b w:val="0"/>
      <w:i w:val="0"/>
    </w:rPr>
  </w:style>
  <w:style w:type="character" w:customStyle="1" w:styleId="WW8Num11z0">
    <w:name w:val="WW8Num11z0"/>
    <w:rsid w:val="00B61B7C"/>
    <w:rPr>
      <w:rFonts w:ascii="Symbol" w:hAnsi="Symbol" w:cs="Symbol"/>
    </w:rPr>
  </w:style>
  <w:style w:type="character" w:customStyle="1" w:styleId="WW8Num12z0">
    <w:name w:val="WW8Num12z0"/>
    <w:rsid w:val="00B61B7C"/>
    <w:rPr>
      <w:rFonts w:ascii="Symbol" w:hAnsi="Symbol" w:cs="Symbol"/>
    </w:rPr>
  </w:style>
  <w:style w:type="character" w:customStyle="1" w:styleId="WW8Num13z0">
    <w:name w:val="WW8Num13z0"/>
    <w:rsid w:val="00B61B7C"/>
    <w:rPr>
      <w:rFonts w:ascii="Symbol" w:hAnsi="Symbol" w:cs="Symbol"/>
    </w:rPr>
  </w:style>
  <w:style w:type="character" w:customStyle="1" w:styleId="WW8Num14z0">
    <w:name w:val="WW8Num14z0"/>
    <w:rsid w:val="00B61B7C"/>
    <w:rPr>
      <w:rFonts w:ascii="Calibri" w:hAnsi="Calibri" w:cs="Calibri"/>
    </w:rPr>
  </w:style>
  <w:style w:type="character" w:customStyle="1" w:styleId="WW8Num15z0">
    <w:name w:val="WW8Num15z0"/>
    <w:rsid w:val="00B61B7C"/>
    <w:rPr>
      <w:rFonts w:ascii="Symbol" w:hAnsi="Symbol" w:cs="Symbol"/>
    </w:rPr>
  </w:style>
  <w:style w:type="character" w:customStyle="1" w:styleId="WW8Num16z0">
    <w:name w:val="WW8Num16z0"/>
    <w:rsid w:val="00B61B7C"/>
    <w:rPr>
      <w:rFonts w:ascii="Symbol" w:hAnsi="Symbol" w:cs="Symbol"/>
    </w:rPr>
  </w:style>
  <w:style w:type="character" w:customStyle="1" w:styleId="WW8Num17z0">
    <w:name w:val="WW8Num17z0"/>
    <w:rsid w:val="00B61B7C"/>
    <w:rPr>
      <w:rFonts w:ascii="Calibri" w:hAnsi="Calibri" w:cs="Calibri"/>
    </w:rPr>
  </w:style>
  <w:style w:type="character" w:customStyle="1" w:styleId="WW8Num18z0">
    <w:name w:val="WW8Num18z0"/>
    <w:rsid w:val="00B61B7C"/>
    <w:rPr>
      <w:rFonts w:ascii="Symbol" w:hAnsi="Symbol" w:cs="Symbol"/>
    </w:rPr>
  </w:style>
  <w:style w:type="character" w:customStyle="1" w:styleId="WW8Num19z0">
    <w:name w:val="WW8Num19z0"/>
    <w:rsid w:val="00B61B7C"/>
    <w:rPr>
      <w:rFonts w:ascii="Symbol" w:hAnsi="Symbol" w:cs="Symbol"/>
    </w:rPr>
  </w:style>
  <w:style w:type="character" w:customStyle="1" w:styleId="WW8Num20z0">
    <w:name w:val="WW8Num20z0"/>
    <w:rsid w:val="00B61B7C"/>
    <w:rPr>
      <w:rFonts w:ascii="Symbol" w:hAnsi="Symbol" w:cs="Symbol"/>
    </w:rPr>
  </w:style>
  <w:style w:type="character" w:customStyle="1" w:styleId="WW8Num21z0">
    <w:name w:val="WW8Num21z0"/>
    <w:rsid w:val="00B61B7C"/>
    <w:rPr>
      <w:rFonts w:ascii="Symbol" w:hAnsi="Symbol" w:cs="Symbol"/>
    </w:rPr>
  </w:style>
  <w:style w:type="character" w:customStyle="1" w:styleId="WW8Num22z0">
    <w:name w:val="WW8Num22z0"/>
    <w:rsid w:val="00B61B7C"/>
    <w:rPr>
      <w:rFonts w:ascii="Symbol" w:hAnsi="Symbol" w:cs="Symbol"/>
    </w:rPr>
  </w:style>
  <w:style w:type="character" w:customStyle="1" w:styleId="WW8Num23z0">
    <w:name w:val="WW8Num23z0"/>
    <w:rsid w:val="00B61B7C"/>
    <w:rPr>
      <w:rFonts w:ascii="Symbol" w:hAnsi="Symbol" w:cs="Symbol"/>
    </w:rPr>
  </w:style>
  <w:style w:type="character" w:customStyle="1" w:styleId="WW8Num24z0">
    <w:name w:val="WW8Num24z0"/>
    <w:rsid w:val="00B61B7C"/>
    <w:rPr>
      <w:rFonts w:ascii="Symbol" w:hAnsi="Symbol" w:cs="Symbol"/>
    </w:rPr>
  </w:style>
  <w:style w:type="character" w:customStyle="1" w:styleId="WW8Num25z0">
    <w:name w:val="WW8Num25z0"/>
    <w:rsid w:val="00B61B7C"/>
    <w:rPr>
      <w:rFonts w:ascii="Symbol" w:hAnsi="Symbol" w:cs="Symbol"/>
    </w:rPr>
  </w:style>
  <w:style w:type="character" w:customStyle="1" w:styleId="WW8Num26z0">
    <w:name w:val="WW8Num26z0"/>
    <w:rsid w:val="00B61B7C"/>
    <w:rPr>
      <w:rFonts w:ascii="Symbol" w:hAnsi="Symbol" w:cs="Symbol"/>
    </w:rPr>
  </w:style>
  <w:style w:type="character" w:customStyle="1" w:styleId="WW8Num27z0">
    <w:name w:val="WW8Num27z0"/>
    <w:rsid w:val="00B61B7C"/>
    <w:rPr>
      <w:rFonts w:ascii="Calibri" w:hAnsi="Calibri" w:cs="Calibri"/>
    </w:rPr>
  </w:style>
  <w:style w:type="character" w:customStyle="1" w:styleId="WW8Num27z1">
    <w:name w:val="WW8Num27z1"/>
    <w:rsid w:val="00B61B7C"/>
    <w:rPr>
      <w:rFonts w:ascii="Courier New" w:hAnsi="Courier New" w:cs="Courier New"/>
    </w:rPr>
  </w:style>
  <w:style w:type="character" w:customStyle="1" w:styleId="WW8Num27z2">
    <w:name w:val="WW8Num27z2"/>
    <w:rsid w:val="00B61B7C"/>
    <w:rPr>
      <w:rFonts w:ascii="Wingdings" w:hAnsi="Wingdings" w:cs="Wingdings"/>
    </w:rPr>
  </w:style>
  <w:style w:type="character" w:customStyle="1" w:styleId="WW8Num27z4">
    <w:name w:val="WW8Num27z4"/>
    <w:rsid w:val="00B61B7C"/>
    <w:rPr>
      <w:rFonts w:ascii="Courier New" w:hAnsi="Courier New" w:cs="Courier New"/>
    </w:rPr>
  </w:style>
  <w:style w:type="character" w:customStyle="1" w:styleId="WW8Num28z0">
    <w:name w:val="WW8Num28z0"/>
    <w:rsid w:val="00B61B7C"/>
    <w:rPr>
      <w:rFonts w:ascii="Symbol" w:hAnsi="Symbol" w:cs="Symbol"/>
    </w:rPr>
  </w:style>
  <w:style w:type="character" w:customStyle="1" w:styleId="WW8Num29z0">
    <w:name w:val="WW8Num29z0"/>
    <w:rsid w:val="00B61B7C"/>
    <w:rPr>
      <w:rFonts w:ascii="Symbol" w:hAnsi="Symbol" w:cs="Symbol"/>
    </w:rPr>
  </w:style>
  <w:style w:type="character" w:customStyle="1" w:styleId="WW8Num30z0">
    <w:name w:val="WW8Num30z0"/>
    <w:rsid w:val="00B61B7C"/>
    <w:rPr>
      <w:rFonts w:ascii="Symbol" w:hAnsi="Symbol" w:cs="Symbol"/>
    </w:rPr>
  </w:style>
  <w:style w:type="character" w:customStyle="1" w:styleId="WW8Num31z0">
    <w:name w:val="WW8Num31z0"/>
    <w:rsid w:val="00B61B7C"/>
    <w:rPr>
      <w:b w:val="0"/>
      <w:i w:val="0"/>
      <w:kern w:val="1"/>
    </w:rPr>
  </w:style>
  <w:style w:type="character" w:customStyle="1" w:styleId="WW8Num32z0">
    <w:name w:val="WW8Num32z0"/>
    <w:rsid w:val="00B61B7C"/>
    <w:rPr>
      <w:rFonts w:ascii="Symbol" w:hAnsi="Symbol" w:cs="Symbol"/>
    </w:rPr>
  </w:style>
  <w:style w:type="character" w:customStyle="1" w:styleId="WW8Num34z0">
    <w:name w:val="WW8Num34z0"/>
    <w:rsid w:val="00B61B7C"/>
    <w:rPr>
      <w:rFonts w:ascii="Symbol" w:hAnsi="Symbol" w:cs="Symbol"/>
    </w:rPr>
  </w:style>
  <w:style w:type="character" w:customStyle="1" w:styleId="WW8Num34z1">
    <w:name w:val="WW8Num34z1"/>
    <w:rsid w:val="00B61B7C"/>
    <w:rPr>
      <w:rFonts w:ascii="Courier New" w:hAnsi="Courier New" w:cs="Courier New"/>
    </w:rPr>
  </w:style>
  <w:style w:type="character" w:customStyle="1" w:styleId="WW8Num34z2">
    <w:name w:val="WW8Num34z2"/>
    <w:rsid w:val="00B61B7C"/>
    <w:rPr>
      <w:rFonts w:ascii="Wingdings" w:hAnsi="Wingdings" w:cs="Wingdings"/>
    </w:rPr>
  </w:style>
  <w:style w:type="character" w:customStyle="1" w:styleId="WW8Num34z4">
    <w:name w:val="WW8Num34z4"/>
    <w:rsid w:val="00B61B7C"/>
    <w:rPr>
      <w:rFonts w:ascii="Courier New" w:hAnsi="Courier New" w:cs="Courier New"/>
    </w:rPr>
  </w:style>
  <w:style w:type="character" w:customStyle="1" w:styleId="WW8Num35z0">
    <w:name w:val="WW8Num35z0"/>
    <w:rsid w:val="00B61B7C"/>
    <w:rPr>
      <w:rFonts w:ascii="Calibri" w:hAnsi="Calibri" w:cs="Calibri"/>
    </w:rPr>
  </w:style>
  <w:style w:type="character" w:customStyle="1" w:styleId="WW8Num36z0">
    <w:name w:val="WW8Num36z0"/>
    <w:rsid w:val="00B61B7C"/>
    <w:rPr>
      <w:rFonts w:ascii="Symbol" w:hAnsi="Symbol" w:cs="Symbol"/>
    </w:rPr>
  </w:style>
  <w:style w:type="character" w:customStyle="1" w:styleId="WW8Num37z0">
    <w:name w:val="WW8Num37z0"/>
    <w:rsid w:val="00B61B7C"/>
    <w:rPr>
      <w:rFonts w:ascii="Symbol" w:hAnsi="Symbol" w:cs="Symbol"/>
    </w:rPr>
  </w:style>
  <w:style w:type="character" w:customStyle="1" w:styleId="WW8Num38z0">
    <w:name w:val="WW8Num38z0"/>
    <w:rsid w:val="00B61B7C"/>
    <w:rPr>
      <w:rFonts w:ascii="Symbol" w:hAnsi="Symbol" w:cs="Symbol"/>
    </w:rPr>
  </w:style>
  <w:style w:type="character" w:customStyle="1" w:styleId="WW8Num39z0">
    <w:name w:val="WW8Num39z0"/>
    <w:rsid w:val="00B61B7C"/>
    <w:rPr>
      <w:rFonts w:ascii="Symbol" w:hAnsi="Symbol" w:cs="Symbol"/>
    </w:rPr>
  </w:style>
  <w:style w:type="character" w:customStyle="1" w:styleId="WW8Num40z0">
    <w:name w:val="WW8Num40z0"/>
    <w:rsid w:val="00B61B7C"/>
    <w:rPr>
      <w:rFonts w:ascii="Symbol" w:hAnsi="Symbol" w:cs="Symbol"/>
    </w:rPr>
  </w:style>
  <w:style w:type="character" w:customStyle="1" w:styleId="WW8Num41z0">
    <w:name w:val="WW8Num41z0"/>
    <w:rsid w:val="00B61B7C"/>
    <w:rPr>
      <w:rFonts w:ascii="Calibri" w:hAnsi="Calibri" w:cs="Calibri"/>
    </w:rPr>
  </w:style>
  <w:style w:type="character" w:customStyle="1" w:styleId="WW8Num42z0">
    <w:name w:val="WW8Num42z0"/>
    <w:rsid w:val="00B61B7C"/>
    <w:rPr>
      <w:rFonts w:ascii="Symbol" w:hAnsi="Symbol" w:cs="Symbol"/>
    </w:rPr>
  </w:style>
  <w:style w:type="character" w:customStyle="1" w:styleId="WW8Num43z0">
    <w:name w:val="WW8Num43z0"/>
    <w:rsid w:val="00B61B7C"/>
    <w:rPr>
      <w:rFonts w:ascii="Symbol" w:hAnsi="Symbol" w:cs="Symbol"/>
    </w:rPr>
  </w:style>
  <w:style w:type="character" w:customStyle="1" w:styleId="WW8Num44z0">
    <w:name w:val="WW8Num44z0"/>
    <w:rsid w:val="00B61B7C"/>
    <w:rPr>
      <w:rFonts w:ascii="Symbol" w:hAnsi="Symbol" w:cs="Symbol"/>
    </w:rPr>
  </w:style>
  <w:style w:type="character" w:customStyle="1" w:styleId="WW8Num45z0">
    <w:name w:val="WW8Num45z0"/>
    <w:rsid w:val="00B61B7C"/>
    <w:rPr>
      <w:rFonts w:ascii="Symbol" w:hAnsi="Symbol" w:cs="Symbol"/>
    </w:rPr>
  </w:style>
  <w:style w:type="character" w:customStyle="1" w:styleId="WW8Num46z0">
    <w:name w:val="WW8Num46z0"/>
    <w:rsid w:val="00B61B7C"/>
    <w:rPr>
      <w:rFonts w:ascii="Symbol" w:hAnsi="Symbol" w:cs="Symbol"/>
    </w:rPr>
  </w:style>
  <w:style w:type="character" w:customStyle="1" w:styleId="WW8Num47z0">
    <w:name w:val="WW8Num47z0"/>
    <w:rsid w:val="00B61B7C"/>
    <w:rPr>
      <w:rFonts w:ascii="Calibri" w:hAnsi="Calibri" w:cs="Calibri"/>
    </w:rPr>
  </w:style>
  <w:style w:type="character" w:customStyle="1" w:styleId="WW8Num48z0">
    <w:name w:val="WW8Num48z0"/>
    <w:rsid w:val="00B61B7C"/>
    <w:rPr>
      <w:rFonts w:ascii="Symbol" w:hAnsi="Symbol" w:cs="Symbol"/>
    </w:rPr>
  </w:style>
  <w:style w:type="character" w:customStyle="1" w:styleId="WW8Num49z0">
    <w:name w:val="WW8Num49z0"/>
    <w:rsid w:val="00B61B7C"/>
    <w:rPr>
      <w:rFonts w:ascii="Symbol" w:hAnsi="Symbol" w:cs="Symbol"/>
    </w:rPr>
  </w:style>
  <w:style w:type="character" w:customStyle="1" w:styleId="WW8Num49z1">
    <w:name w:val="WW8Num49z1"/>
    <w:rsid w:val="00B61B7C"/>
    <w:rPr>
      <w:rFonts w:ascii="Courier New" w:hAnsi="Courier New" w:cs="Courier New"/>
    </w:rPr>
  </w:style>
  <w:style w:type="character" w:customStyle="1" w:styleId="WW8Num49z2">
    <w:name w:val="WW8Num49z2"/>
    <w:rsid w:val="00B61B7C"/>
    <w:rPr>
      <w:rFonts w:ascii="Wingdings" w:hAnsi="Wingdings" w:cs="Wingdings"/>
    </w:rPr>
  </w:style>
  <w:style w:type="character" w:customStyle="1" w:styleId="WW8Num50z0">
    <w:name w:val="WW8Num50z0"/>
    <w:rsid w:val="00B61B7C"/>
    <w:rPr>
      <w:rFonts w:ascii="Symbol" w:hAnsi="Symbol" w:cs="Symbol"/>
    </w:rPr>
  </w:style>
  <w:style w:type="character" w:customStyle="1" w:styleId="29">
    <w:name w:val="Основной шрифт абзаца2"/>
    <w:rsid w:val="00B61B7C"/>
  </w:style>
  <w:style w:type="character" w:customStyle="1" w:styleId="WW8Num4z1">
    <w:name w:val="WW8Num4z1"/>
    <w:rsid w:val="00B61B7C"/>
    <w:rPr>
      <w:rFonts w:ascii="Courier New" w:hAnsi="Courier New" w:cs="Courier New"/>
      <w:color w:val="000000"/>
    </w:rPr>
  </w:style>
  <w:style w:type="character" w:customStyle="1" w:styleId="WW8Num4z2">
    <w:name w:val="WW8Num4z2"/>
    <w:rsid w:val="00B61B7C"/>
    <w:rPr>
      <w:rFonts w:ascii="Wingdings" w:hAnsi="Wingdings" w:cs="Wingdings"/>
    </w:rPr>
  </w:style>
  <w:style w:type="character" w:customStyle="1" w:styleId="WW8Num4z4">
    <w:name w:val="WW8Num4z4"/>
    <w:rsid w:val="00B61B7C"/>
    <w:rPr>
      <w:rFonts w:ascii="Courier New" w:hAnsi="Courier New" w:cs="Courier New"/>
    </w:rPr>
  </w:style>
  <w:style w:type="character" w:customStyle="1" w:styleId="WW8Num7z2">
    <w:name w:val="WW8Num7z2"/>
    <w:rsid w:val="00B61B7C"/>
    <w:rPr>
      <w:rFonts w:ascii="Wingdings" w:hAnsi="Wingdings" w:cs="Wingdings"/>
    </w:rPr>
  </w:style>
  <w:style w:type="character" w:customStyle="1" w:styleId="WW8Num7z4">
    <w:name w:val="WW8Num7z4"/>
    <w:rsid w:val="00B61B7C"/>
    <w:rPr>
      <w:rFonts w:ascii="Courier New" w:hAnsi="Courier New" w:cs="Courier New"/>
    </w:rPr>
  </w:style>
  <w:style w:type="character" w:customStyle="1" w:styleId="WW8Num8z1">
    <w:name w:val="WW8Num8z1"/>
    <w:rsid w:val="00B61B7C"/>
    <w:rPr>
      <w:rFonts w:ascii="Courier New" w:hAnsi="Courier New" w:cs="Courier New"/>
    </w:rPr>
  </w:style>
  <w:style w:type="character" w:customStyle="1" w:styleId="WW8Num8z2">
    <w:name w:val="WW8Num8z2"/>
    <w:rsid w:val="00B61B7C"/>
    <w:rPr>
      <w:rFonts w:ascii="Wingdings" w:hAnsi="Wingdings" w:cs="Wingdings"/>
    </w:rPr>
  </w:style>
  <w:style w:type="character" w:customStyle="1" w:styleId="WW8Num9z1">
    <w:name w:val="WW8Num9z1"/>
    <w:rsid w:val="00B61B7C"/>
    <w:rPr>
      <w:rFonts w:ascii="Symbol" w:hAnsi="Symbol" w:cs="Courier New"/>
    </w:rPr>
  </w:style>
  <w:style w:type="character" w:customStyle="1" w:styleId="WW8Num15z1">
    <w:name w:val="WW8Num15z1"/>
    <w:rsid w:val="00B61B7C"/>
    <w:rPr>
      <w:rFonts w:ascii="Courier New" w:hAnsi="Courier New" w:cs="Courier New"/>
    </w:rPr>
  </w:style>
  <w:style w:type="character" w:customStyle="1" w:styleId="WW8Num15z2">
    <w:name w:val="WW8Num15z2"/>
    <w:rsid w:val="00B61B7C"/>
    <w:rPr>
      <w:rFonts w:ascii="Wingdings" w:hAnsi="Wingdings" w:cs="Wingdings"/>
    </w:rPr>
  </w:style>
  <w:style w:type="character" w:customStyle="1" w:styleId="WW8Num16z1">
    <w:name w:val="WW8Num16z1"/>
    <w:rsid w:val="00B61B7C"/>
    <w:rPr>
      <w:rFonts w:ascii="Courier New" w:hAnsi="Courier New" w:cs="Courier New"/>
    </w:rPr>
  </w:style>
  <w:style w:type="character" w:customStyle="1" w:styleId="WW8Num16z2">
    <w:name w:val="WW8Num16z2"/>
    <w:rsid w:val="00B61B7C"/>
    <w:rPr>
      <w:rFonts w:ascii="Wingdings" w:hAnsi="Wingdings" w:cs="Wingdings"/>
    </w:rPr>
  </w:style>
  <w:style w:type="character" w:customStyle="1" w:styleId="WW8Num17z1">
    <w:name w:val="WW8Num17z1"/>
    <w:rsid w:val="00B61B7C"/>
    <w:rPr>
      <w:rFonts w:ascii="Courier New" w:hAnsi="Courier New" w:cs="Courier New"/>
    </w:rPr>
  </w:style>
  <w:style w:type="character" w:customStyle="1" w:styleId="WW8Num17z2">
    <w:name w:val="WW8Num17z2"/>
    <w:rsid w:val="00B61B7C"/>
    <w:rPr>
      <w:rFonts w:ascii="Wingdings" w:hAnsi="Wingdings" w:cs="Wingdings"/>
    </w:rPr>
  </w:style>
  <w:style w:type="character" w:customStyle="1" w:styleId="WW8Num17z3">
    <w:name w:val="WW8Num17z3"/>
    <w:rsid w:val="00B61B7C"/>
    <w:rPr>
      <w:rFonts w:ascii="Symbol" w:hAnsi="Symbol" w:cs="Symbol"/>
    </w:rPr>
  </w:style>
  <w:style w:type="character" w:customStyle="1" w:styleId="WW8Num18z1">
    <w:name w:val="WW8Num18z1"/>
    <w:rsid w:val="00B61B7C"/>
    <w:rPr>
      <w:rFonts w:ascii="Courier New" w:hAnsi="Courier New" w:cs="Courier New"/>
    </w:rPr>
  </w:style>
  <w:style w:type="character" w:customStyle="1" w:styleId="WW8Num18z2">
    <w:name w:val="WW8Num18z2"/>
    <w:rsid w:val="00B61B7C"/>
    <w:rPr>
      <w:rFonts w:ascii="Wingdings" w:hAnsi="Wingdings" w:cs="Wingdings"/>
    </w:rPr>
  </w:style>
  <w:style w:type="character" w:customStyle="1" w:styleId="WW8Num19z1">
    <w:name w:val="WW8Num19z1"/>
    <w:rsid w:val="00B61B7C"/>
    <w:rPr>
      <w:rFonts w:ascii="Courier New" w:hAnsi="Courier New" w:cs="Courier New"/>
    </w:rPr>
  </w:style>
  <w:style w:type="character" w:customStyle="1" w:styleId="WW8Num19z2">
    <w:name w:val="WW8Num19z2"/>
    <w:rsid w:val="00B61B7C"/>
    <w:rPr>
      <w:rFonts w:ascii="Wingdings" w:hAnsi="Wingdings" w:cs="Wingdings"/>
    </w:rPr>
  </w:style>
  <w:style w:type="character" w:customStyle="1" w:styleId="WW8Num20z1">
    <w:name w:val="WW8Num20z1"/>
    <w:rsid w:val="00B61B7C"/>
    <w:rPr>
      <w:rFonts w:ascii="Courier New" w:hAnsi="Courier New" w:cs="Courier New"/>
    </w:rPr>
  </w:style>
  <w:style w:type="character" w:customStyle="1" w:styleId="WW8Num20z2">
    <w:name w:val="WW8Num20z2"/>
    <w:rsid w:val="00B61B7C"/>
    <w:rPr>
      <w:rFonts w:ascii="Wingdings" w:hAnsi="Wingdings" w:cs="Wingdings"/>
    </w:rPr>
  </w:style>
  <w:style w:type="character" w:customStyle="1" w:styleId="WW8Num21z1">
    <w:name w:val="WW8Num21z1"/>
    <w:rsid w:val="00B61B7C"/>
    <w:rPr>
      <w:rFonts w:ascii="Courier New" w:hAnsi="Courier New" w:cs="Courier New"/>
    </w:rPr>
  </w:style>
  <w:style w:type="character" w:customStyle="1" w:styleId="WW8Num21z2">
    <w:name w:val="WW8Num21z2"/>
    <w:rsid w:val="00B61B7C"/>
    <w:rPr>
      <w:rFonts w:ascii="Wingdings" w:hAnsi="Wingdings" w:cs="Wingdings"/>
    </w:rPr>
  </w:style>
  <w:style w:type="character" w:customStyle="1" w:styleId="WW8Num22z1">
    <w:name w:val="WW8Num22z1"/>
    <w:rsid w:val="00B61B7C"/>
    <w:rPr>
      <w:rFonts w:ascii="Courier New" w:hAnsi="Courier New" w:cs="Courier New"/>
    </w:rPr>
  </w:style>
  <w:style w:type="character" w:customStyle="1" w:styleId="WW8Num22z2">
    <w:name w:val="WW8Num22z2"/>
    <w:rsid w:val="00B61B7C"/>
    <w:rPr>
      <w:rFonts w:ascii="Wingdings" w:hAnsi="Wingdings" w:cs="Wingdings"/>
    </w:rPr>
  </w:style>
  <w:style w:type="character" w:customStyle="1" w:styleId="WW8Num23z1">
    <w:name w:val="WW8Num23z1"/>
    <w:rsid w:val="00B61B7C"/>
    <w:rPr>
      <w:rFonts w:ascii="Courier New" w:hAnsi="Courier New" w:cs="Courier New"/>
    </w:rPr>
  </w:style>
  <w:style w:type="character" w:customStyle="1" w:styleId="WW8Num23z2">
    <w:name w:val="WW8Num23z2"/>
    <w:rsid w:val="00B61B7C"/>
    <w:rPr>
      <w:rFonts w:ascii="Wingdings" w:hAnsi="Wingdings" w:cs="Wingdings"/>
    </w:rPr>
  </w:style>
  <w:style w:type="character" w:customStyle="1" w:styleId="WW8Num24z1">
    <w:name w:val="WW8Num24z1"/>
    <w:rsid w:val="00B61B7C"/>
    <w:rPr>
      <w:rFonts w:ascii="Courier New" w:hAnsi="Courier New" w:cs="Courier New"/>
    </w:rPr>
  </w:style>
  <w:style w:type="character" w:customStyle="1" w:styleId="WW8Num24z2">
    <w:name w:val="WW8Num24z2"/>
    <w:rsid w:val="00B61B7C"/>
    <w:rPr>
      <w:rFonts w:ascii="Wingdings" w:hAnsi="Wingdings" w:cs="Wingdings"/>
    </w:rPr>
  </w:style>
  <w:style w:type="character" w:customStyle="1" w:styleId="WW8Num25z1">
    <w:name w:val="WW8Num25z1"/>
    <w:rsid w:val="00B61B7C"/>
    <w:rPr>
      <w:rFonts w:ascii="Courier New" w:hAnsi="Courier New" w:cs="Courier New"/>
    </w:rPr>
  </w:style>
  <w:style w:type="character" w:customStyle="1" w:styleId="WW8Num25z2">
    <w:name w:val="WW8Num25z2"/>
    <w:rsid w:val="00B61B7C"/>
    <w:rPr>
      <w:rFonts w:ascii="Wingdings" w:hAnsi="Wingdings" w:cs="Wingdings"/>
    </w:rPr>
  </w:style>
  <w:style w:type="character" w:customStyle="1" w:styleId="WW8Num26z1">
    <w:name w:val="WW8Num26z1"/>
    <w:rsid w:val="00B61B7C"/>
    <w:rPr>
      <w:rFonts w:ascii="Courier New" w:hAnsi="Courier New" w:cs="Courier New"/>
    </w:rPr>
  </w:style>
  <w:style w:type="character" w:customStyle="1" w:styleId="WW8Num26z2">
    <w:name w:val="WW8Num26z2"/>
    <w:rsid w:val="00B61B7C"/>
    <w:rPr>
      <w:rFonts w:ascii="Wingdings" w:hAnsi="Wingdings" w:cs="Wingdings"/>
    </w:rPr>
  </w:style>
  <w:style w:type="character" w:customStyle="1" w:styleId="WW8Num27z3">
    <w:name w:val="WW8Num27z3"/>
    <w:rsid w:val="00B61B7C"/>
    <w:rPr>
      <w:rFonts w:ascii="Symbol" w:hAnsi="Symbol" w:cs="Symbol"/>
    </w:rPr>
  </w:style>
  <w:style w:type="character" w:customStyle="1" w:styleId="WW8Num28z1">
    <w:name w:val="WW8Num28z1"/>
    <w:rsid w:val="00B61B7C"/>
    <w:rPr>
      <w:rFonts w:ascii="Courier New" w:hAnsi="Courier New" w:cs="Courier New"/>
    </w:rPr>
  </w:style>
  <w:style w:type="character" w:customStyle="1" w:styleId="WW8Num28z2">
    <w:name w:val="WW8Num28z2"/>
    <w:rsid w:val="00B61B7C"/>
    <w:rPr>
      <w:rFonts w:ascii="Wingdings" w:hAnsi="Wingdings" w:cs="Wingdings"/>
    </w:rPr>
  </w:style>
  <w:style w:type="character" w:customStyle="1" w:styleId="WW8Num29z1">
    <w:name w:val="WW8Num29z1"/>
    <w:rsid w:val="00B61B7C"/>
    <w:rPr>
      <w:rFonts w:ascii="Courier New" w:hAnsi="Courier New" w:cs="Courier New"/>
    </w:rPr>
  </w:style>
  <w:style w:type="character" w:customStyle="1" w:styleId="WW8Num29z2">
    <w:name w:val="WW8Num29z2"/>
    <w:rsid w:val="00B61B7C"/>
    <w:rPr>
      <w:rFonts w:ascii="Wingdings" w:hAnsi="Wingdings" w:cs="Wingdings"/>
    </w:rPr>
  </w:style>
  <w:style w:type="character" w:customStyle="1" w:styleId="WW8Num32z1">
    <w:name w:val="WW8Num32z1"/>
    <w:rsid w:val="00B61B7C"/>
    <w:rPr>
      <w:rFonts w:ascii="Calibri" w:hAnsi="Calibri" w:cs="Calibri"/>
    </w:rPr>
  </w:style>
  <w:style w:type="character" w:customStyle="1" w:styleId="WW8Num32z2">
    <w:name w:val="WW8Num32z2"/>
    <w:rsid w:val="00B61B7C"/>
    <w:rPr>
      <w:rFonts w:ascii="Wingdings" w:hAnsi="Wingdings" w:cs="Wingdings"/>
    </w:rPr>
  </w:style>
  <w:style w:type="character" w:customStyle="1" w:styleId="WW8Num32z4">
    <w:name w:val="WW8Num32z4"/>
    <w:rsid w:val="00B61B7C"/>
    <w:rPr>
      <w:rFonts w:ascii="Courier New" w:hAnsi="Courier New" w:cs="Courier New"/>
    </w:rPr>
  </w:style>
  <w:style w:type="character" w:customStyle="1" w:styleId="WW8Num33z0">
    <w:name w:val="WW8Num33z0"/>
    <w:rsid w:val="00B61B7C"/>
    <w:rPr>
      <w:rFonts w:ascii="Symbol" w:hAnsi="Symbol" w:cs="Symbol"/>
    </w:rPr>
  </w:style>
  <w:style w:type="character" w:customStyle="1" w:styleId="WW8Num35z1">
    <w:name w:val="WW8Num35z1"/>
    <w:rsid w:val="00B61B7C"/>
    <w:rPr>
      <w:rFonts w:ascii="Courier New" w:hAnsi="Courier New" w:cs="Courier New"/>
    </w:rPr>
  </w:style>
  <w:style w:type="character" w:customStyle="1" w:styleId="WW8Num35z2">
    <w:name w:val="WW8Num35z2"/>
    <w:rsid w:val="00B61B7C"/>
    <w:rPr>
      <w:rFonts w:ascii="Wingdings" w:hAnsi="Wingdings" w:cs="Wingdings"/>
    </w:rPr>
  </w:style>
  <w:style w:type="character" w:customStyle="1" w:styleId="WW8Num35z3">
    <w:name w:val="WW8Num35z3"/>
    <w:rsid w:val="00B61B7C"/>
    <w:rPr>
      <w:rFonts w:ascii="Symbol" w:hAnsi="Symbol" w:cs="Symbol"/>
    </w:rPr>
  </w:style>
  <w:style w:type="character" w:customStyle="1" w:styleId="WW8Num36z1">
    <w:name w:val="WW8Num36z1"/>
    <w:rsid w:val="00B61B7C"/>
    <w:rPr>
      <w:rFonts w:ascii="Courier New" w:hAnsi="Courier New" w:cs="Courier New"/>
    </w:rPr>
  </w:style>
  <w:style w:type="character" w:customStyle="1" w:styleId="WW8Num36z2">
    <w:name w:val="WW8Num36z2"/>
    <w:rsid w:val="00B61B7C"/>
    <w:rPr>
      <w:rFonts w:ascii="Wingdings" w:hAnsi="Wingdings" w:cs="Wingdings"/>
    </w:rPr>
  </w:style>
  <w:style w:type="character" w:customStyle="1" w:styleId="WW8Num37z1">
    <w:name w:val="WW8Num37z1"/>
    <w:rsid w:val="00B61B7C"/>
    <w:rPr>
      <w:rFonts w:ascii="Courier New" w:hAnsi="Courier New" w:cs="Courier New"/>
    </w:rPr>
  </w:style>
  <w:style w:type="character" w:customStyle="1" w:styleId="WW8Num37z2">
    <w:name w:val="WW8Num37z2"/>
    <w:rsid w:val="00B61B7C"/>
    <w:rPr>
      <w:rFonts w:ascii="Wingdings" w:hAnsi="Wingdings" w:cs="Wingdings"/>
    </w:rPr>
  </w:style>
  <w:style w:type="character" w:customStyle="1" w:styleId="WW8Num39z1">
    <w:name w:val="WW8Num39z1"/>
    <w:rsid w:val="00B61B7C"/>
    <w:rPr>
      <w:rFonts w:ascii="Calibri" w:hAnsi="Calibri" w:cs="Calibri"/>
    </w:rPr>
  </w:style>
  <w:style w:type="character" w:customStyle="1" w:styleId="WW8Num39z2">
    <w:name w:val="WW8Num39z2"/>
    <w:rsid w:val="00B61B7C"/>
    <w:rPr>
      <w:rFonts w:ascii="Wingdings" w:hAnsi="Wingdings" w:cs="Wingdings"/>
    </w:rPr>
  </w:style>
  <w:style w:type="character" w:customStyle="1" w:styleId="WW8Num39z4">
    <w:name w:val="WW8Num39z4"/>
    <w:rsid w:val="00B61B7C"/>
    <w:rPr>
      <w:rFonts w:ascii="Courier New" w:hAnsi="Courier New" w:cs="Courier New"/>
    </w:rPr>
  </w:style>
  <w:style w:type="character" w:customStyle="1" w:styleId="WW8Num40z1">
    <w:name w:val="WW8Num40z1"/>
    <w:rsid w:val="00B61B7C"/>
    <w:rPr>
      <w:rFonts w:ascii="Courier New" w:hAnsi="Courier New" w:cs="Courier New"/>
    </w:rPr>
  </w:style>
  <w:style w:type="character" w:customStyle="1" w:styleId="WW8Num40z2">
    <w:name w:val="WW8Num40z2"/>
    <w:rsid w:val="00B61B7C"/>
    <w:rPr>
      <w:rFonts w:ascii="Wingdings" w:hAnsi="Wingdings" w:cs="Wingdings"/>
    </w:rPr>
  </w:style>
  <w:style w:type="character" w:customStyle="1" w:styleId="WW8Num41z1">
    <w:name w:val="WW8Num41z1"/>
    <w:rsid w:val="00B61B7C"/>
    <w:rPr>
      <w:rFonts w:ascii="Courier New" w:hAnsi="Courier New" w:cs="Courier New"/>
    </w:rPr>
  </w:style>
  <w:style w:type="character" w:customStyle="1" w:styleId="WW8Num41z2">
    <w:name w:val="WW8Num41z2"/>
    <w:rsid w:val="00B61B7C"/>
    <w:rPr>
      <w:rFonts w:ascii="Wingdings" w:hAnsi="Wingdings" w:cs="Wingdings"/>
    </w:rPr>
  </w:style>
  <w:style w:type="character" w:customStyle="1" w:styleId="WW8Num41z3">
    <w:name w:val="WW8Num41z3"/>
    <w:rsid w:val="00B61B7C"/>
    <w:rPr>
      <w:rFonts w:ascii="Symbol" w:hAnsi="Symbol" w:cs="Symbol"/>
    </w:rPr>
  </w:style>
  <w:style w:type="character" w:customStyle="1" w:styleId="WW8Num42z1">
    <w:name w:val="WW8Num42z1"/>
    <w:rsid w:val="00B61B7C"/>
    <w:rPr>
      <w:rFonts w:ascii="Courier New" w:hAnsi="Courier New" w:cs="Courier New"/>
    </w:rPr>
  </w:style>
  <w:style w:type="character" w:customStyle="1" w:styleId="WW8Num42z2">
    <w:name w:val="WW8Num42z2"/>
    <w:rsid w:val="00B61B7C"/>
    <w:rPr>
      <w:rFonts w:ascii="Wingdings" w:hAnsi="Wingdings" w:cs="Wingdings"/>
    </w:rPr>
  </w:style>
  <w:style w:type="character" w:customStyle="1" w:styleId="WW8Num43z1">
    <w:name w:val="WW8Num43z1"/>
    <w:rsid w:val="00B61B7C"/>
    <w:rPr>
      <w:rFonts w:ascii="Courier New" w:hAnsi="Courier New" w:cs="Courier New"/>
    </w:rPr>
  </w:style>
  <w:style w:type="character" w:customStyle="1" w:styleId="WW8Num43z2">
    <w:name w:val="WW8Num43z2"/>
    <w:rsid w:val="00B61B7C"/>
    <w:rPr>
      <w:rFonts w:ascii="Wingdings" w:hAnsi="Wingdings" w:cs="Wingdings"/>
    </w:rPr>
  </w:style>
  <w:style w:type="character" w:customStyle="1" w:styleId="WW8Num44z1">
    <w:name w:val="WW8Num44z1"/>
    <w:rsid w:val="00B61B7C"/>
    <w:rPr>
      <w:rFonts w:ascii="Courier New" w:hAnsi="Courier New" w:cs="Courier New"/>
    </w:rPr>
  </w:style>
  <w:style w:type="character" w:customStyle="1" w:styleId="WW8Num44z2">
    <w:name w:val="WW8Num44z2"/>
    <w:rsid w:val="00B61B7C"/>
    <w:rPr>
      <w:rFonts w:ascii="Wingdings" w:hAnsi="Wingdings" w:cs="Wingdings"/>
    </w:rPr>
  </w:style>
  <w:style w:type="character" w:customStyle="1" w:styleId="WW8Num45z1">
    <w:name w:val="WW8Num45z1"/>
    <w:rsid w:val="00B61B7C"/>
    <w:rPr>
      <w:rFonts w:ascii="Courier New" w:hAnsi="Courier New" w:cs="Courier New"/>
    </w:rPr>
  </w:style>
  <w:style w:type="character" w:customStyle="1" w:styleId="WW8Num45z2">
    <w:name w:val="WW8Num45z2"/>
    <w:rsid w:val="00B61B7C"/>
    <w:rPr>
      <w:rFonts w:ascii="Wingdings" w:hAnsi="Wingdings" w:cs="Wingdings"/>
    </w:rPr>
  </w:style>
  <w:style w:type="character" w:customStyle="1" w:styleId="WW8Num46z1">
    <w:name w:val="WW8Num46z1"/>
    <w:rsid w:val="00B61B7C"/>
    <w:rPr>
      <w:rFonts w:ascii="Courier New" w:hAnsi="Courier New" w:cs="Courier New"/>
    </w:rPr>
  </w:style>
  <w:style w:type="character" w:customStyle="1" w:styleId="WW8Num46z2">
    <w:name w:val="WW8Num46z2"/>
    <w:rsid w:val="00B61B7C"/>
    <w:rPr>
      <w:rFonts w:ascii="Wingdings" w:hAnsi="Wingdings" w:cs="Wingdings"/>
    </w:rPr>
  </w:style>
  <w:style w:type="character" w:customStyle="1" w:styleId="WW8Num47z1">
    <w:name w:val="WW8Num47z1"/>
    <w:rsid w:val="00B61B7C"/>
    <w:rPr>
      <w:rFonts w:ascii="Courier New" w:hAnsi="Courier New" w:cs="Courier New"/>
    </w:rPr>
  </w:style>
  <w:style w:type="character" w:customStyle="1" w:styleId="WW8Num47z2">
    <w:name w:val="WW8Num47z2"/>
    <w:rsid w:val="00B61B7C"/>
    <w:rPr>
      <w:rFonts w:ascii="Wingdings" w:hAnsi="Wingdings" w:cs="Wingdings"/>
    </w:rPr>
  </w:style>
  <w:style w:type="character" w:customStyle="1" w:styleId="WW8Num47z3">
    <w:name w:val="WW8Num47z3"/>
    <w:rsid w:val="00B61B7C"/>
    <w:rPr>
      <w:rFonts w:ascii="Symbol" w:hAnsi="Symbol" w:cs="Symbol"/>
    </w:rPr>
  </w:style>
  <w:style w:type="character" w:customStyle="1" w:styleId="WW8Num48z1">
    <w:name w:val="WW8Num48z1"/>
    <w:rsid w:val="00B61B7C"/>
    <w:rPr>
      <w:rFonts w:ascii="Courier New" w:hAnsi="Courier New" w:cs="Courier New"/>
    </w:rPr>
  </w:style>
  <w:style w:type="character" w:customStyle="1" w:styleId="WW8Num48z2">
    <w:name w:val="WW8Num48z2"/>
    <w:rsid w:val="00B61B7C"/>
    <w:rPr>
      <w:rFonts w:ascii="Wingdings" w:hAnsi="Wingdings" w:cs="Wingdings"/>
    </w:rPr>
  </w:style>
  <w:style w:type="character" w:customStyle="1" w:styleId="WW8Num50z1">
    <w:name w:val="WW8Num50z1"/>
    <w:rsid w:val="00B61B7C"/>
    <w:rPr>
      <w:rFonts w:ascii="Courier New" w:hAnsi="Courier New" w:cs="Courier New"/>
    </w:rPr>
  </w:style>
  <w:style w:type="character" w:customStyle="1" w:styleId="WW8Num50z2">
    <w:name w:val="WW8Num50z2"/>
    <w:rsid w:val="00B61B7C"/>
    <w:rPr>
      <w:rFonts w:ascii="Wingdings" w:hAnsi="Wingdings" w:cs="Wingdings"/>
    </w:rPr>
  </w:style>
  <w:style w:type="character" w:customStyle="1" w:styleId="WW8Num51z0">
    <w:name w:val="WW8Num51z0"/>
    <w:rsid w:val="00B61B7C"/>
    <w:rPr>
      <w:rFonts w:ascii="Symbol" w:hAnsi="Symbol" w:cs="Symbol"/>
    </w:rPr>
  </w:style>
  <w:style w:type="character" w:customStyle="1" w:styleId="WW8Num51z1">
    <w:name w:val="WW8Num51z1"/>
    <w:rsid w:val="00B61B7C"/>
    <w:rPr>
      <w:rFonts w:ascii="Courier New" w:hAnsi="Courier New" w:cs="Courier New"/>
    </w:rPr>
  </w:style>
  <w:style w:type="character" w:customStyle="1" w:styleId="WW8Num51z2">
    <w:name w:val="WW8Num51z2"/>
    <w:rsid w:val="00B61B7C"/>
    <w:rPr>
      <w:rFonts w:ascii="Wingdings" w:hAnsi="Wingdings" w:cs="Wingdings"/>
    </w:rPr>
  </w:style>
  <w:style w:type="character" w:customStyle="1" w:styleId="WW8Num52z0">
    <w:name w:val="WW8Num52z0"/>
    <w:rsid w:val="00B61B7C"/>
    <w:rPr>
      <w:rFonts w:ascii="Symbol" w:hAnsi="Symbol" w:cs="Symbol"/>
    </w:rPr>
  </w:style>
  <w:style w:type="character" w:customStyle="1" w:styleId="WW8Num52z1">
    <w:name w:val="WW8Num52z1"/>
    <w:rsid w:val="00B61B7C"/>
    <w:rPr>
      <w:rFonts w:ascii="Courier New" w:hAnsi="Courier New" w:cs="Courier New"/>
    </w:rPr>
  </w:style>
  <w:style w:type="character" w:customStyle="1" w:styleId="WW8Num52z2">
    <w:name w:val="WW8Num52z2"/>
    <w:rsid w:val="00B61B7C"/>
    <w:rPr>
      <w:rFonts w:ascii="Wingdings" w:hAnsi="Wingdings" w:cs="Wingdings"/>
    </w:rPr>
  </w:style>
  <w:style w:type="character" w:customStyle="1" w:styleId="WW8Num53z0">
    <w:name w:val="WW8Num53z0"/>
    <w:rsid w:val="00B61B7C"/>
    <w:rPr>
      <w:rFonts w:ascii="Symbol" w:hAnsi="Symbol" w:cs="Symbol"/>
    </w:rPr>
  </w:style>
  <w:style w:type="character" w:customStyle="1" w:styleId="WW8Num53z1">
    <w:name w:val="WW8Num53z1"/>
    <w:rsid w:val="00B61B7C"/>
    <w:rPr>
      <w:rFonts w:ascii="Courier New" w:hAnsi="Courier New" w:cs="Courier New"/>
    </w:rPr>
  </w:style>
  <w:style w:type="character" w:customStyle="1" w:styleId="WW8Num53z2">
    <w:name w:val="WW8Num53z2"/>
    <w:rsid w:val="00B61B7C"/>
    <w:rPr>
      <w:rFonts w:ascii="Wingdings" w:hAnsi="Wingdings" w:cs="Wingdings"/>
    </w:rPr>
  </w:style>
  <w:style w:type="character" w:customStyle="1" w:styleId="WW8Num54z0">
    <w:name w:val="WW8Num54z0"/>
    <w:rsid w:val="00B61B7C"/>
    <w:rPr>
      <w:rFonts w:ascii="Symbol" w:hAnsi="Symbol" w:cs="Symbol"/>
    </w:rPr>
  </w:style>
  <w:style w:type="character" w:customStyle="1" w:styleId="WW8Num54z1">
    <w:name w:val="WW8Num54z1"/>
    <w:rsid w:val="00B61B7C"/>
    <w:rPr>
      <w:rFonts w:ascii="Courier New" w:hAnsi="Courier New" w:cs="Courier New"/>
    </w:rPr>
  </w:style>
  <w:style w:type="character" w:customStyle="1" w:styleId="WW8Num54z2">
    <w:name w:val="WW8Num54z2"/>
    <w:rsid w:val="00B61B7C"/>
    <w:rPr>
      <w:rFonts w:ascii="Wingdings" w:hAnsi="Wingdings" w:cs="Wingdings"/>
    </w:rPr>
  </w:style>
  <w:style w:type="character" w:customStyle="1" w:styleId="1fe">
    <w:name w:val="Основной шрифт абзаца1"/>
    <w:rsid w:val="00B61B7C"/>
  </w:style>
  <w:style w:type="character" w:customStyle="1" w:styleId="affffd">
    <w:name w:val="Символ сноски"/>
    <w:rsid w:val="00B61B7C"/>
    <w:rPr>
      <w:rFonts w:cs="Times New Roman"/>
      <w:vertAlign w:val="superscript"/>
    </w:rPr>
  </w:style>
  <w:style w:type="character" w:customStyle="1" w:styleId="affffe">
    <w:name w:val="Символы концевой сноски"/>
    <w:rsid w:val="00B61B7C"/>
    <w:rPr>
      <w:vertAlign w:val="superscript"/>
    </w:rPr>
  </w:style>
  <w:style w:type="character" w:customStyle="1" w:styleId="afffff">
    <w:name w:val="Маркеры списка"/>
    <w:rsid w:val="00B61B7C"/>
    <w:rPr>
      <w:rFonts w:ascii="OpenSymbol" w:eastAsia="OpenSymbol" w:hAnsi="OpenSymbol" w:cs="OpenSymbol"/>
    </w:rPr>
  </w:style>
  <w:style w:type="paragraph" w:customStyle="1" w:styleId="2a">
    <w:name w:val="Название2"/>
    <w:basedOn w:val="a1"/>
    <w:rsid w:val="00B61B7C"/>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b">
    <w:name w:val="Указатель2"/>
    <w:basedOn w:val="a1"/>
    <w:rsid w:val="00B61B7C"/>
    <w:pPr>
      <w:suppressLineNumbers/>
      <w:suppressAutoHyphens/>
      <w:spacing w:line="288" w:lineRule="auto"/>
      <w:ind w:firstLine="567"/>
    </w:pPr>
    <w:rPr>
      <w:rFonts w:ascii="Calibri" w:eastAsia="Calibri" w:hAnsi="Calibri" w:cs="Mangal"/>
      <w:sz w:val="22"/>
      <w:lang w:eastAsia="ar-SA"/>
    </w:rPr>
  </w:style>
  <w:style w:type="paragraph" w:customStyle="1" w:styleId="1ff">
    <w:name w:val="Указатель1"/>
    <w:basedOn w:val="a1"/>
    <w:rsid w:val="00B61B7C"/>
    <w:pPr>
      <w:suppressLineNumbers/>
      <w:suppressAutoHyphens/>
      <w:spacing w:line="288" w:lineRule="auto"/>
      <w:ind w:firstLine="567"/>
    </w:pPr>
    <w:rPr>
      <w:rFonts w:ascii="Calibri" w:eastAsia="Calibri" w:hAnsi="Calibri" w:cs="Mangal"/>
      <w:sz w:val="22"/>
      <w:lang w:eastAsia="ar-SA"/>
    </w:rPr>
  </w:style>
  <w:style w:type="paragraph" w:customStyle="1" w:styleId="afffff0">
    <w:name w:val="Заголовок таблицы"/>
    <w:basedOn w:val="affffa"/>
    <w:rsid w:val="00B61B7C"/>
    <w:pPr>
      <w:jc w:val="center"/>
    </w:pPr>
    <w:rPr>
      <w:b/>
      <w:bCs/>
    </w:rPr>
  </w:style>
  <w:style w:type="character" w:customStyle="1" w:styleId="slug-pub-date3">
    <w:name w:val="slug-pub-date3"/>
    <w:rsid w:val="00B61B7C"/>
    <w:rPr>
      <w:b/>
      <w:bCs/>
    </w:rPr>
  </w:style>
  <w:style w:type="character" w:customStyle="1" w:styleId="slug-vol">
    <w:name w:val="slug-vol"/>
    <w:rsid w:val="00B61B7C"/>
  </w:style>
  <w:style w:type="character" w:customStyle="1" w:styleId="slug-issue">
    <w:name w:val="slug-issue"/>
    <w:rsid w:val="00B61B7C"/>
  </w:style>
  <w:style w:type="character" w:customStyle="1" w:styleId="slug-pages3">
    <w:name w:val="slug-pages3"/>
    <w:rsid w:val="00B61B7C"/>
    <w:rPr>
      <w:b/>
      <w:bCs/>
    </w:rPr>
  </w:style>
  <w:style w:type="paragraph" w:customStyle="1" w:styleId="LTGliederung1">
    <w:name w:val="???????~LT~Gliederung 1"/>
    <w:rsid w:val="00B61B7C"/>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B61B7C"/>
    <w:rPr>
      <w:rFonts w:ascii="Palatino Linotype" w:hAnsi="Palatino Linotype" w:cs="Palatino Linotype"/>
      <w:spacing w:val="0"/>
      <w:sz w:val="15"/>
      <w:szCs w:val="15"/>
    </w:rPr>
  </w:style>
  <w:style w:type="table" w:customStyle="1" w:styleId="510">
    <w:name w:val="Таблица простая 51"/>
    <w:basedOn w:val="a4"/>
    <w:uiPriority w:val="45"/>
    <w:rsid w:val="00B61B7C"/>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B61B7C"/>
  </w:style>
  <w:style w:type="character" w:customStyle="1" w:styleId="WW-Absatz-Standardschriftart">
    <w:name w:val="WW-Absatz-Standardschriftart"/>
    <w:rsid w:val="00B61B7C"/>
  </w:style>
  <w:style w:type="paragraph" w:customStyle="1" w:styleId="p1">
    <w:name w:val="p1"/>
    <w:basedOn w:val="a1"/>
    <w:rsid w:val="00B61B7C"/>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B61B7C"/>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B61B7C"/>
    <w:rPr>
      <w:rFonts w:ascii="Cambria" w:hAnsi="Cambria" w:cs="Cambria"/>
      <w:b/>
      <w:bCs/>
      <w:kern w:val="32"/>
      <w:sz w:val="32"/>
      <w:szCs w:val="32"/>
    </w:rPr>
  </w:style>
  <w:style w:type="character" w:customStyle="1" w:styleId="Caaieiaie2Ciae">
    <w:name w:val="Caaieiaie 2 Ciae"/>
    <w:uiPriority w:val="99"/>
    <w:rsid w:val="00B61B7C"/>
    <w:rPr>
      <w:rFonts w:ascii="Cambria" w:hAnsi="Cambria" w:cs="Cambria"/>
      <w:b/>
      <w:bCs/>
      <w:i/>
      <w:iCs/>
      <w:sz w:val="28"/>
      <w:szCs w:val="28"/>
    </w:rPr>
  </w:style>
  <w:style w:type="character" w:customStyle="1" w:styleId="Caaieiaie3Ciae">
    <w:name w:val="Caaieiaie 3 Ciae"/>
    <w:uiPriority w:val="99"/>
    <w:rsid w:val="00B61B7C"/>
    <w:rPr>
      <w:rFonts w:ascii="Cambria" w:hAnsi="Cambria" w:cs="Cambria"/>
      <w:b/>
      <w:bCs/>
      <w:sz w:val="26"/>
      <w:szCs w:val="26"/>
    </w:rPr>
  </w:style>
  <w:style w:type="character" w:customStyle="1" w:styleId="Caaieiaie4Ciae">
    <w:name w:val="Caaieiaie 4 Ciae"/>
    <w:uiPriority w:val="99"/>
    <w:rsid w:val="00B61B7C"/>
    <w:rPr>
      <w:rFonts w:ascii="Times New Roman" w:hAnsi="Times New Roman" w:cs="Times New Roman"/>
      <w:b/>
      <w:bCs/>
      <w:sz w:val="28"/>
      <w:szCs w:val="28"/>
    </w:rPr>
  </w:style>
  <w:style w:type="character" w:customStyle="1" w:styleId="Caaieiaie5Ciae">
    <w:name w:val="Caaieiaie 5 Ciae"/>
    <w:uiPriority w:val="99"/>
    <w:rsid w:val="00B61B7C"/>
    <w:rPr>
      <w:rFonts w:cs="Times New Roman"/>
      <w:b/>
      <w:bCs/>
      <w:i/>
      <w:iCs/>
      <w:sz w:val="26"/>
      <w:szCs w:val="26"/>
    </w:rPr>
  </w:style>
  <w:style w:type="character" w:customStyle="1" w:styleId="Caaieiaie6Ciae">
    <w:name w:val="Caaieiaie 6 Ciae"/>
    <w:uiPriority w:val="99"/>
    <w:rsid w:val="00B61B7C"/>
    <w:rPr>
      <w:rFonts w:cs="Times New Roman"/>
      <w:b/>
      <w:bCs/>
    </w:rPr>
  </w:style>
  <w:style w:type="character" w:customStyle="1" w:styleId="Caaieiaie7Ciae">
    <w:name w:val="Caaieiaie 7 Ciae"/>
    <w:uiPriority w:val="99"/>
    <w:rsid w:val="00B61B7C"/>
    <w:rPr>
      <w:rFonts w:cs="Times New Roman"/>
      <w:sz w:val="24"/>
      <w:szCs w:val="24"/>
    </w:rPr>
  </w:style>
  <w:style w:type="character" w:customStyle="1" w:styleId="Caaieiaie1Ciae1">
    <w:name w:val="Caaieiaie 1 Ciae1"/>
    <w:uiPriority w:val="99"/>
    <w:rsid w:val="00B61B7C"/>
    <w:rPr>
      <w:rFonts w:ascii="Cambria" w:hAnsi="Cambria" w:cs="Cambria"/>
      <w:b/>
      <w:bCs/>
      <w:kern w:val="32"/>
      <w:sz w:val="32"/>
      <w:szCs w:val="32"/>
    </w:rPr>
  </w:style>
  <w:style w:type="character" w:customStyle="1" w:styleId="Caaieiaie2Ciae1">
    <w:name w:val="Caaieiaie 2 Ciae1"/>
    <w:uiPriority w:val="99"/>
    <w:rsid w:val="00B61B7C"/>
    <w:rPr>
      <w:rFonts w:ascii="Cambria" w:hAnsi="Cambria" w:cs="Cambria"/>
      <w:b/>
      <w:bCs/>
      <w:i/>
      <w:iCs/>
      <w:sz w:val="28"/>
      <w:szCs w:val="28"/>
    </w:rPr>
  </w:style>
  <w:style w:type="character" w:customStyle="1" w:styleId="Caaieiaie3Ciae1">
    <w:name w:val="Caaieiaie 3 Ciae1"/>
    <w:uiPriority w:val="99"/>
    <w:rsid w:val="00B61B7C"/>
    <w:rPr>
      <w:rFonts w:ascii="Cambria" w:hAnsi="Cambria" w:cs="Cambria"/>
      <w:b/>
      <w:bCs/>
      <w:sz w:val="26"/>
      <w:szCs w:val="26"/>
    </w:rPr>
  </w:style>
  <w:style w:type="character" w:customStyle="1" w:styleId="Caaieiaie4Ciae1">
    <w:name w:val="Caaieiaie 4 Ciae1"/>
    <w:uiPriority w:val="99"/>
    <w:rsid w:val="00B61B7C"/>
    <w:rPr>
      <w:rFonts w:ascii="Times New Roman" w:hAnsi="Times New Roman" w:cs="Times New Roman"/>
      <w:b/>
      <w:bCs/>
      <w:sz w:val="28"/>
      <w:szCs w:val="28"/>
    </w:rPr>
  </w:style>
  <w:style w:type="character" w:customStyle="1" w:styleId="Caaieiaie5Ciae1">
    <w:name w:val="Caaieiaie 5 Ciae1"/>
    <w:uiPriority w:val="99"/>
    <w:rsid w:val="00B61B7C"/>
    <w:rPr>
      <w:rFonts w:cs="Times New Roman"/>
      <w:b/>
      <w:bCs/>
      <w:i/>
      <w:iCs/>
      <w:sz w:val="26"/>
      <w:szCs w:val="26"/>
    </w:rPr>
  </w:style>
  <w:style w:type="character" w:customStyle="1" w:styleId="Caaieiaie6Ciae1">
    <w:name w:val="Caaieiaie 6 Ciae1"/>
    <w:uiPriority w:val="99"/>
    <w:rsid w:val="00B61B7C"/>
    <w:rPr>
      <w:rFonts w:cs="Times New Roman"/>
      <w:b/>
      <w:bCs/>
    </w:rPr>
  </w:style>
  <w:style w:type="character" w:customStyle="1" w:styleId="Caaieiaie7Ciae1">
    <w:name w:val="Caaieiaie 7 Ciae1"/>
    <w:uiPriority w:val="99"/>
    <w:rsid w:val="00B61B7C"/>
    <w:rPr>
      <w:rFonts w:cs="Times New Roman"/>
      <w:sz w:val="24"/>
      <w:szCs w:val="24"/>
    </w:rPr>
  </w:style>
  <w:style w:type="paragraph" w:customStyle="1" w:styleId="Heading5">
    <w:name w:val="Heading5"/>
    <w:basedOn w:val="a1"/>
    <w:uiPriority w:val="99"/>
    <w:rsid w:val="00B61B7C"/>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rsid w:val="00B61B7C"/>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author">
    <w:name w:val="author"/>
    <w:basedOn w:val="3"/>
    <w:uiPriority w:val="99"/>
    <w:rsid w:val="00B61B7C"/>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B61B7C"/>
    <w:pPr>
      <w:tabs>
        <w:tab w:val="clear" w:pos="317"/>
        <w:tab w:val="left" w:pos="1134"/>
      </w:tabs>
      <w:ind w:left="1417"/>
    </w:pPr>
    <w:rPr>
      <w:lang w:val="en-US"/>
    </w:rPr>
  </w:style>
  <w:style w:type="character" w:customStyle="1" w:styleId="sokr">
    <w:name w:val="sokr"/>
    <w:rsid w:val="00B61B7C"/>
  </w:style>
  <w:style w:type="paragraph" w:customStyle="1" w:styleId="opisdvfld">
    <w:name w:val="opis_dvfld"/>
    <w:basedOn w:val="a1"/>
    <w:rsid w:val="00B61B7C"/>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f1">
    <w:name w:val="Литература"/>
    <w:basedOn w:val="a1"/>
    <w:qFormat/>
    <w:rsid w:val="00B61B7C"/>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3"/>
    <w:rsid w:val="00B61B7C"/>
  </w:style>
  <w:style w:type="character" w:customStyle="1" w:styleId="al-author-delim">
    <w:name w:val="al-author-delim"/>
    <w:basedOn w:val="a3"/>
    <w:rsid w:val="00B61B7C"/>
  </w:style>
  <w:style w:type="character" w:styleId="afffff2">
    <w:name w:val="line number"/>
    <w:basedOn w:val="a3"/>
    <w:uiPriority w:val="99"/>
    <w:semiHidden/>
    <w:unhideWhenUsed/>
    <w:rsid w:val="00B61B7C"/>
  </w:style>
  <w:style w:type="character" w:customStyle="1" w:styleId="author-sup-separator">
    <w:name w:val="author-sup-separator"/>
    <w:rsid w:val="00B61B7C"/>
  </w:style>
  <w:style w:type="character" w:customStyle="1" w:styleId="comma">
    <w:name w:val="comma"/>
    <w:rsid w:val="00B61B7C"/>
  </w:style>
  <w:style w:type="character" w:customStyle="1" w:styleId="citation-doi">
    <w:name w:val="citation-doi"/>
    <w:rsid w:val="00B61B7C"/>
  </w:style>
  <w:style w:type="character" w:customStyle="1" w:styleId="st">
    <w:name w:val="st"/>
    <w:rsid w:val="00B61B7C"/>
  </w:style>
  <w:style w:type="character" w:customStyle="1" w:styleId="2c">
    <w:name w:val="Строгий2"/>
    <w:rsid w:val="00B61B7C"/>
  </w:style>
  <w:style w:type="character" w:customStyle="1" w:styleId="pagelast">
    <w:name w:val="pagelast"/>
    <w:uiPriority w:val="99"/>
    <w:rsid w:val="00B61B7C"/>
    <w:rPr>
      <w:rFonts w:cs="Times New Roman"/>
    </w:rPr>
  </w:style>
  <w:style w:type="paragraph" w:customStyle="1" w:styleId="Autor">
    <w:name w:val="Autor"/>
    <w:basedOn w:val="a1"/>
    <w:rsid w:val="00B61B7C"/>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B61B7C"/>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B61B7C"/>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B61B7C"/>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B61B7C"/>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B61B7C"/>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B61B7C"/>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f0">
    <w:name w:val="Обычный (веб)1"/>
    <w:basedOn w:val="a1"/>
    <w:uiPriority w:val="99"/>
    <w:unhideWhenUsed/>
    <w:qFormat/>
    <w:rsid w:val="00B61B7C"/>
    <w:pPr>
      <w:spacing w:beforeAutospacing="1" w:afterAutospacing="1" w:line="288" w:lineRule="auto"/>
      <w:ind w:firstLine="0"/>
      <w:jc w:val="left"/>
    </w:pPr>
    <w:rPr>
      <w:rFonts w:eastAsia="Times New Roman" w:cs="Times New Roman"/>
      <w:szCs w:val="24"/>
      <w:lang w:eastAsia="ru-RU"/>
    </w:rPr>
  </w:style>
  <w:style w:type="character" w:customStyle="1" w:styleId="highlight1">
    <w:name w:val="highlight1"/>
    <w:basedOn w:val="a3"/>
    <w:rsid w:val="00B61B7C"/>
  </w:style>
  <w:style w:type="character" w:customStyle="1" w:styleId="element-citation">
    <w:name w:val="element-citation"/>
    <w:basedOn w:val="a3"/>
    <w:rsid w:val="00B61B7C"/>
  </w:style>
  <w:style w:type="character" w:customStyle="1" w:styleId="ref-journal">
    <w:name w:val="ref-journal"/>
    <w:basedOn w:val="a3"/>
    <w:rsid w:val="00B61B7C"/>
  </w:style>
  <w:style w:type="character" w:customStyle="1" w:styleId="ref-vol">
    <w:name w:val="ref-vol"/>
    <w:basedOn w:val="a3"/>
    <w:rsid w:val="00B61B7C"/>
  </w:style>
  <w:style w:type="character" w:customStyle="1" w:styleId="nowrap">
    <w:name w:val="nowrap"/>
    <w:basedOn w:val="a3"/>
    <w:rsid w:val="00B61B7C"/>
  </w:style>
  <w:style w:type="paragraph" w:customStyle="1" w:styleId="1ff1">
    <w:name w:val="Заголовок оглавления1"/>
    <w:basedOn w:val="11"/>
    <w:rsid w:val="00B61B7C"/>
    <w:pPr>
      <w:suppressAutoHyphens w:val="0"/>
      <w:spacing w:after="120" w:line="276" w:lineRule="auto"/>
      <w:jc w:val="center"/>
    </w:pPr>
    <w:rPr>
      <w:rFonts w:eastAsia="Times New Roman"/>
      <w:sz w:val="22"/>
      <w:szCs w:val="20"/>
      <w:u w:val="none"/>
    </w:rPr>
  </w:style>
  <w:style w:type="paragraph" w:customStyle="1" w:styleId="35">
    <w:name w:val="3"/>
    <w:basedOn w:val="a1"/>
    <w:link w:val="36"/>
    <w:qFormat/>
    <w:rsid w:val="00B61B7C"/>
    <w:pPr>
      <w:ind w:left="142" w:firstLine="0"/>
      <w:contextualSpacing/>
    </w:pPr>
    <w:rPr>
      <w:rFonts w:eastAsia="Calibri" w:cs="Times New Roman"/>
    </w:rPr>
  </w:style>
  <w:style w:type="character" w:customStyle="1" w:styleId="36">
    <w:name w:val="3 Знак"/>
    <w:basedOn w:val="a3"/>
    <w:link w:val="35"/>
    <w:rsid w:val="00B61B7C"/>
    <w:rPr>
      <w:rFonts w:ascii="Times New Roman" w:eastAsia="Calibri" w:hAnsi="Times New Roman" w:cs="Times New Roman"/>
      <w:sz w:val="24"/>
    </w:rPr>
  </w:style>
  <w:style w:type="paragraph" w:styleId="42">
    <w:name w:val="toc 4"/>
    <w:basedOn w:val="a1"/>
    <w:next w:val="a1"/>
    <w:autoRedefine/>
    <w:uiPriority w:val="39"/>
    <w:unhideWhenUsed/>
    <w:rsid w:val="00B61B7C"/>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B61B7C"/>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B61B7C"/>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B61B7C"/>
    <w:pPr>
      <w:ind w:left="1440"/>
      <w:jc w:val="left"/>
    </w:pPr>
    <w:rPr>
      <w:rFonts w:asciiTheme="minorHAnsi" w:eastAsia="Calibri" w:hAnsiTheme="minorHAnsi" w:cs="Times New Roman"/>
      <w:sz w:val="20"/>
      <w:szCs w:val="20"/>
    </w:rPr>
  </w:style>
  <w:style w:type="paragraph" w:styleId="82">
    <w:name w:val="toc 8"/>
    <w:basedOn w:val="a1"/>
    <w:next w:val="a1"/>
    <w:autoRedefine/>
    <w:uiPriority w:val="39"/>
    <w:unhideWhenUsed/>
    <w:rsid w:val="00B61B7C"/>
    <w:pPr>
      <w:ind w:left="1680"/>
      <w:jc w:val="left"/>
    </w:pPr>
    <w:rPr>
      <w:rFonts w:asciiTheme="minorHAnsi" w:eastAsia="Calibri" w:hAnsiTheme="minorHAnsi" w:cs="Times New Roman"/>
      <w:sz w:val="20"/>
      <w:szCs w:val="20"/>
    </w:rPr>
  </w:style>
  <w:style w:type="paragraph" w:styleId="92">
    <w:name w:val="toc 9"/>
    <w:basedOn w:val="a1"/>
    <w:next w:val="a1"/>
    <w:autoRedefine/>
    <w:uiPriority w:val="39"/>
    <w:unhideWhenUsed/>
    <w:rsid w:val="00B61B7C"/>
    <w:pPr>
      <w:ind w:left="1920"/>
      <w:jc w:val="left"/>
    </w:pPr>
    <w:rPr>
      <w:rFonts w:asciiTheme="minorHAnsi" w:eastAsia="Calibri" w:hAnsiTheme="minorHAnsi" w:cs="Times New Roman"/>
      <w:sz w:val="20"/>
      <w:szCs w:val="20"/>
    </w:rPr>
  </w:style>
  <w:style w:type="paragraph" w:customStyle="1" w:styleId="Number1">
    <w:name w:val="Number1"/>
    <w:basedOn w:val="a1"/>
    <w:rsid w:val="00987CCD"/>
    <w:pPr>
      <w:shd w:val="clear" w:color="auto" w:fill="FFFFFF"/>
      <w:tabs>
        <w:tab w:val="left" w:pos="394"/>
      </w:tabs>
      <w:overflowPunct w:val="0"/>
      <w:autoSpaceDE w:val="0"/>
      <w:autoSpaceDN w:val="0"/>
      <w:adjustRightInd w:val="0"/>
      <w:spacing w:before="5"/>
      <w:ind w:left="284" w:hanging="284"/>
      <w:textAlignment w:val="baseline"/>
    </w:pPr>
    <w:rPr>
      <w:rFonts w:eastAsia="Calibri" w:cs="Times New Roman"/>
      <w:color w:val="000000"/>
      <w:spacing w:val="-1"/>
      <w:szCs w:val="20"/>
      <w:lang w:eastAsia="ru-RU"/>
    </w:rPr>
  </w:style>
  <w:style w:type="paragraph" w:customStyle="1" w:styleId="table-head-bold">
    <w:name w:val="table-head-bold"/>
    <w:basedOn w:val="a1"/>
    <w:uiPriority w:val="99"/>
    <w:rsid w:val="00987CCD"/>
    <w:pPr>
      <w:autoSpaceDE w:val="0"/>
      <w:autoSpaceDN w:val="0"/>
      <w:adjustRightInd w:val="0"/>
      <w:spacing w:before="40"/>
      <w:ind w:firstLine="0"/>
    </w:pPr>
    <w:rPr>
      <w:rFonts w:eastAsia="Calibri" w:cs="Times New Roman"/>
      <w:b/>
      <w:bCs/>
      <w:sz w:val="20"/>
      <w:szCs w:val="20"/>
      <w:lang w:eastAsia="ru-RU"/>
    </w:rPr>
  </w:style>
  <w:style w:type="paragraph" w:customStyle="1" w:styleId="table-ref">
    <w:name w:val="table-ref"/>
    <w:basedOn w:val="a1"/>
    <w:rsid w:val="00987CCD"/>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2">
    <w:name w:val="Обычный1"/>
    <w:rsid w:val="00987CCD"/>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Author0">
    <w:name w:val="Author"/>
    <w:rsid w:val="00A16AAE"/>
    <w:pPr>
      <w:ind w:firstLine="284"/>
      <w:jc w:val="center"/>
    </w:pPr>
    <w:rPr>
      <w:rFonts w:ascii="Times New Roman" w:eastAsia="Arial Unicode MS" w:hAnsi="Times New Roman" w:cs="Arial Unicode MS"/>
      <w:i/>
      <w:iCs/>
      <w:color w:val="000000"/>
      <w:sz w:val="24"/>
      <w:szCs w:val="24"/>
      <w:u w:color="000000"/>
      <w:lang w:eastAsia="ru-RU"/>
    </w:rPr>
  </w:style>
  <w:style w:type="paragraph" w:customStyle="1" w:styleId="bullet">
    <w:name w:val="bullet"/>
    <w:rsid w:val="00A16AAE"/>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numbering" w:customStyle="1" w:styleId="1">
    <w:name w:val="Импортированный стиль 1"/>
    <w:rsid w:val="00A16AAE"/>
    <w:pPr>
      <w:numPr>
        <w:numId w:val="103"/>
      </w:numPr>
    </w:pPr>
  </w:style>
  <w:style w:type="character" w:customStyle="1" w:styleId="html-italic">
    <w:name w:val="html-italic"/>
    <w:basedOn w:val="a3"/>
    <w:rsid w:val="00A16AAE"/>
  </w:style>
  <w:style w:type="character" w:customStyle="1" w:styleId="highwire-cite-metadata-volume">
    <w:name w:val="highwire-cite-metadata-volume"/>
    <w:basedOn w:val="a3"/>
    <w:rsid w:val="00A16AAE"/>
  </w:style>
  <w:style w:type="character" w:customStyle="1" w:styleId="infolabel">
    <w:name w:val="info_label"/>
    <w:basedOn w:val="a3"/>
    <w:rsid w:val="00A16AAE"/>
  </w:style>
  <w:style w:type="character" w:customStyle="1" w:styleId="infovalue">
    <w:name w:val="info_value"/>
    <w:basedOn w:val="a3"/>
    <w:rsid w:val="00A16AAE"/>
  </w:style>
  <w:style w:type="paragraph" w:customStyle="1" w:styleId="table-head-left">
    <w:name w:val="table-head-left"/>
    <w:basedOn w:val="a1"/>
    <w:rsid w:val="00E43B8B"/>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cs="Times New Roman"/>
      <w:b/>
      <w:color w:val="000000"/>
      <w:spacing w:val="-5"/>
      <w:szCs w:val="20"/>
      <w:lang w:eastAsia="ru-RU"/>
    </w:rPr>
  </w:style>
  <w:style w:type="character" w:customStyle="1" w:styleId="80">
    <w:name w:val="Заголовок 8 Знак"/>
    <w:basedOn w:val="a3"/>
    <w:link w:val="8"/>
    <w:rsid w:val="00124A26"/>
    <w:rPr>
      <w:rFonts w:ascii="Calibri" w:eastAsia="SimSun" w:hAnsi="Calibri" w:cs="Times New Roman"/>
      <w:color w:val="6F6F74"/>
      <w:szCs w:val="20"/>
      <w:lang w:eastAsia="ru-RU"/>
    </w:rPr>
  </w:style>
  <w:style w:type="character" w:customStyle="1" w:styleId="90">
    <w:name w:val="Заголовок 9 Знак"/>
    <w:basedOn w:val="a3"/>
    <w:link w:val="9"/>
    <w:rsid w:val="00124A26"/>
    <w:rPr>
      <w:rFonts w:ascii="Calibri" w:eastAsia="SimSun" w:hAnsi="Calibri" w:cs="Times New Roman"/>
      <w:i/>
      <w:iCs/>
      <w:color w:val="404040"/>
      <w:szCs w:val="20"/>
      <w:lang w:eastAsia="ru-RU"/>
    </w:rPr>
  </w:style>
  <w:style w:type="paragraph" w:customStyle="1" w:styleId="Insert">
    <w:name w:val="Insert"/>
    <w:basedOn w:val="a1"/>
    <w:autoRedefine/>
    <w:rsid w:val="00124A26"/>
    <w:pPr>
      <w:widowControl w:val="0"/>
      <w:overflowPunct w:val="0"/>
      <w:autoSpaceDE w:val="0"/>
      <w:autoSpaceDN w:val="0"/>
      <w:adjustRightInd w:val="0"/>
      <w:spacing w:line="264" w:lineRule="auto"/>
      <w:ind w:left="397" w:firstLine="425"/>
      <w:jc w:val="left"/>
      <w:textAlignment w:val="baseline"/>
    </w:pPr>
    <w:rPr>
      <w:rFonts w:eastAsia="Times New Roman" w:cs="Times New Roman"/>
      <w:color w:val="000000"/>
      <w:szCs w:val="20"/>
      <w:lang w:val="en-US" w:eastAsia="ru-RU"/>
    </w:rPr>
  </w:style>
  <w:style w:type="paragraph" w:customStyle="1" w:styleId="Number2">
    <w:name w:val="Number2"/>
    <w:basedOn w:val="Number1"/>
    <w:rsid w:val="00124A26"/>
    <w:pPr>
      <w:spacing w:line="264" w:lineRule="auto"/>
      <w:ind w:left="426" w:hanging="142"/>
      <w:jc w:val="left"/>
    </w:pPr>
    <w:rPr>
      <w:rFonts w:eastAsia="Times New Roman"/>
    </w:rPr>
  </w:style>
  <w:style w:type="paragraph" w:customStyle="1" w:styleId="figure">
    <w:name w:val="figure"/>
    <w:basedOn w:val="a1"/>
    <w:rsid w:val="00124A26"/>
    <w:pPr>
      <w:overflowPunct w:val="0"/>
      <w:autoSpaceDE w:val="0"/>
      <w:autoSpaceDN w:val="0"/>
      <w:adjustRightInd w:val="0"/>
      <w:spacing w:before="240" w:after="40" w:line="264" w:lineRule="auto"/>
      <w:ind w:firstLine="425"/>
      <w:jc w:val="left"/>
      <w:textAlignment w:val="baseline"/>
    </w:pPr>
    <w:rPr>
      <w:rFonts w:eastAsia="Times New Roman" w:cs="Times New Roman"/>
      <w:szCs w:val="20"/>
      <w:lang w:eastAsia="ru-RU"/>
    </w:rPr>
  </w:style>
  <w:style w:type="paragraph" w:customStyle="1" w:styleId="author-1">
    <w:name w:val="author-1"/>
    <w:basedOn w:val="Author0"/>
    <w:rsid w:val="00124A26"/>
    <w:pPr>
      <w:keepNext/>
      <w:keepLines/>
      <w:autoSpaceDE w:val="0"/>
      <w:autoSpaceDN w:val="0"/>
      <w:adjustRightInd w:val="0"/>
      <w:spacing w:before="60" w:after="120" w:line="264" w:lineRule="auto"/>
      <w:ind w:firstLine="425"/>
      <w:jc w:val="right"/>
    </w:pPr>
    <w:rPr>
      <w:rFonts w:eastAsia="Times New Roman" w:cs="Times New Roman"/>
      <w:b/>
      <w:noProof/>
      <w:sz w:val="20"/>
      <w:szCs w:val="20"/>
      <w:lang w:val="en-US"/>
    </w:rPr>
  </w:style>
  <w:style w:type="paragraph" w:customStyle="1" w:styleId="Insert1">
    <w:name w:val="Insert 1"/>
    <w:basedOn w:val="Insert"/>
    <w:rsid w:val="00124A26"/>
    <w:pPr>
      <w:ind w:left="0"/>
    </w:pPr>
    <w:rPr>
      <w:sz w:val="20"/>
      <w:lang w:val="ru-RU"/>
    </w:rPr>
  </w:style>
  <w:style w:type="paragraph" w:customStyle="1" w:styleId="Bullit-2">
    <w:name w:val="Bullit-2"/>
    <w:basedOn w:val="a1"/>
    <w:rsid w:val="00124A26"/>
    <w:pPr>
      <w:tabs>
        <w:tab w:val="left" w:pos="0"/>
        <w:tab w:val="left" w:pos="1160"/>
      </w:tabs>
      <w:autoSpaceDE w:val="0"/>
      <w:autoSpaceDN w:val="0"/>
      <w:adjustRightInd w:val="0"/>
      <w:spacing w:line="264" w:lineRule="auto"/>
      <w:ind w:left="754" w:hanging="357"/>
      <w:jc w:val="left"/>
    </w:pPr>
    <w:rPr>
      <w:rFonts w:eastAsia="MS Mincho" w:cs="Times New Roman"/>
      <w:color w:val="000000"/>
      <w:lang w:val="en-US" w:eastAsia="ja-JP"/>
    </w:rPr>
  </w:style>
  <w:style w:type="character" w:customStyle="1" w:styleId="extended-textshort">
    <w:name w:val="extended-text__short"/>
    <w:basedOn w:val="a3"/>
    <w:rsid w:val="00124A26"/>
  </w:style>
  <w:style w:type="paragraph" w:customStyle="1" w:styleId="Normalfirst">
    <w:name w:val="Normalfirst"/>
    <w:basedOn w:val="a1"/>
    <w:rsid w:val="00124A26"/>
    <w:pPr>
      <w:autoSpaceDE w:val="0"/>
      <w:autoSpaceDN w:val="0"/>
      <w:adjustRightInd w:val="0"/>
      <w:spacing w:line="240" w:lineRule="auto"/>
      <w:ind w:firstLine="0"/>
      <w:jc w:val="left"/>
    </w:pPr>
    <w:rPr>
      <w:rFonts w:eastAsia="MS Mincho" w:cs="Times New Roman"/>
      <w:szCs w:val="24"/>
      <w:lang w:eastAsia="ja-JP"/>
    </w:rPr>
  </w:style>
  <w:style w:type="paragraph" w:customStyle="1" w:styleId="xl68">
    <w:name w:val="xl68"/>
    <w:basedOn w:val="a1"/>
    <w:rsid w:val="00124A26"/>
    <w:pPr>
      <w:spacing w:before="100" w:beforeAutospacing="1" w:after="100" w:afterAutospacing="1" w:line="240" w:lineRule="auto"/>
      <w:ind w:firstLine="0"/>
      <w:jc w:val="left"/>
    </w:pPr>
    <w:rPr>
      <w:rFonts w:eastAsia="Times New Roman" w:cs="Times New Roman"/>
      <w:szCs w:val="24"/>
      <w:lang w:eastAsia="ru-RU"/>
    </w:rPr>
  </w:style>
  <w:style w:type="paragraph" w:customStyle="1" w:styleId="xl69">
    <w:name w:val="xl69"/>
    <w:basedOn w:val="a1"/>
    <w:rsid w:val="00124A26"/>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124A26"/>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124A26"/>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124A26"/>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124A26"/>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124A26"/>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afffff3">
    <w:basedOn w:val="a1"/>
    <w:next w:val="afd"/>
    <w:uiPriority w:val="99"/>
    <w:unhideWhenUsed/>
    <w:rsid w:val="00124A26"/>
    <w:pPr>
      <w:spacing w:before="100" w:beforeAutospacing="1" w:after="100" w:afterAutospacing="1" w:line="240" w:lineRule="auto"/>
      <w:ind w:firstLine="0"/>
      <w:jc w:val="left"/>
    </w:pPr>
    <w:rPr>
      <w:rFonts w:eastAsia="Times New Roman" w:cs="Times New Roman"/>
      <w:szCs w:val="24"/>
      <w:lang w:eastAsia="ru-RU"/>
    </w:rPr>
  </w:style>
  <w:style w:type="paragraph" w:customStyle="1" w:styleId="Standard">
    <w:name w:val="Standard"/>
    <w:rsid w:val="00124A26"/>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124A26"/>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124A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125320518">
      <w:bodyDiv w:val="1"/>
      <w:marLeft w:val="0"/>
      <w:marRight w:val="0"/>
      <w:marTop w:val="0"/>
      <w:marBottom w:val="0"/>
      <w:divBdr>
        <w:top w:val="none" w:sz="0" w:space="0" w:color="auto"/>
        <w:left w:val="none" w:sz="0" w:space="0" w:color="auto"/>
        <w:bottom w:val="none" w:sz="0" w:space="0" w:color="auto"/>
        <w:right w:val="none" w:sz="0" w:space="0" w:color="auto"/>
      </w:divBdr>
      <w:divsChild>
        <w:div w:id="1126771725">
          <w:marLeft w:val="0"/>
          <w:marRight w:val="0"/>
          <w:marTop w:val="0"/>
          <w:marBottom w:val="0"/>
          <w:divBdr>
            <w:top w:val="none" w:sz="0" w:space="0" w:color="auto"/>
            <w:left w:val="none" w:sz="0" w:space="0" w:color="auto"/>
            <w:bottom w:val="none" w:sz="0" w:space="0" w:color="auto"/>
            <w:right w:val="none" w:sz="0" w:space="0" w:color="auto"/>
          </w:divBdr>
        </w:div>
      </w:divsChild>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62286748">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vidal.ru/drugs/molecule/56" TargetMode="External"/><Relationship Id="rId26" Type="http://schemas.openxmlformats.org/officeDocument/2006/relationships/footer" Target="footer2.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vidal.ru/drugs/molecule/245" TargetMode="External"/><Relationship Id="rId34"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vidal.ru/drugs/molecule/245" TargetMode="External"/><Relationship Id="rId25" Type="http://schemas.openxmlformats.org/officeDocument/2006/relationships/footer" Target="footer1.xml"/><Relationship Id="rId33" Type="http://schemas.openxmlformats.org/officeDocument/2006/relationships/image" Target="media/image11.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vidal.ru/drugs/molecule/56"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footer" Target="footer6.xml"/><Relationship Id="rId37"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yperlink" Target="https://www.vidal.ru/drugs/molecule/245" TargetMode="External"/><Relationship Id="rId28" Type="http://schemas.openxmlformats.org/officeDocument/2006/relationships/footer" Target="footer3.xml"/><Relationship Id="rId36"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www.vidal.ru/drugs/molecule/245"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vidal.ru/drugs/molecule/56" TargetMode="External"/><Relationship Id="rId27" Type="http://schemas.openxmlformats.org/officeDocument/2006/relationships/header" Target="header1.xml"/><Relationship Id="rId30" Type="http://schemas.openxmlformats.org/officeDocument/2006/relationships/footer" Target="footer5.xml"/><Relationship Id="rId35" Type="http://schemas.openxmlformats.org/officeDocument/2006/relationships/image" Target="media/image13.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99E67-FBFC-44D7-A938-2C1462245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333437</Words>
  <Characters>1900592</Characters>
  <Application>Microsoft Office Word</Application>
  <DocSecurity>0</DocSecurity>
  <Lines>15838</Lines>
  <Paragraphs>445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229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2</cp:revision>
  <cp:lastPrinted>2016-10-07T09:24:00Z</cp:lastPrinted>
  <dcterms:created xsi:type="dcterms:W3CDTF">2021-03-24T11:35:00Z</dcterms:created>
  <dcterms:modified xsi:type="dcterms:W3CDTF">2021-03-24T11:35: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